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C30951" w14:textId="77777777" w:rsidR="00B331FB" w:rsidRPr="00463C35" w:rsidRDefault="0005472F" w:rsidP="00411B4C">
      <w:pPr>
        <w:pStyle w:val="Textoindependiente"/>
        <w:spacing w:line="360" w:lineRule="auto"/>
        <w:ind w:left="3119"/>
        <w:rPr>
          <w:sz w:val="20"/>
        </w:rPr>
      </w:pPr>
      <w:r w:rsidRPr="00463C35">
        <w:rPr>
          <w:noProof/>
          <w:sz w:val="20"/>
          <w:lang w:val="en-US"/>
        </w:rPr>
        <w:drawing>
          <wp:inline distT="0" distB="0" distL="0" distR="0" wp14:anchorId="13721BCB" wp14:editId="1BA0FA83">
            <wp:extent cx="1440000" cy="1440000"/>
            <wp:effectExtent l="0" t="0" r="0" b="0"/>
            <wp:docPr id="1" name="image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1.jpeg"/>
                    <pic:cNvPicPr preferRelativeResize="0"/>
                  </pic:nvPicPr>
                  <pic:blipFill>
                    <a:blip r:embed="rId11" cstate="print"/>
                    <a:stretch>
                      <a:fillRect/>
                    </a:stretch>
                  </pic:blipFill>
                  <pic:spPr>
                    <a:xfrm>
                      <a:off x="0" y="0"/>
                      <a:ext cx="1440000" cy="1440000"/>
                    </a:xfrm>
                    <a:prstGeom prst="rect">
                      <a:avLst/>
                    </a:prstGeom>
                  </pic:spPr>
                </pic:pic>
              </a:graphicData>
            </a:graphic>
          </wp:inline>
        </w:drawing>
      </w:r>
    </w:p>
    <w:p w14:paraId="1B497332" w14:textId="77777777" w:rsidR="00B331FB" w:rsidRPr="00463C35" w:rsidRDefault="00B331FB" w:rsidP="00411B4C">
      <w:pPr>
        <w:pStyle w:val="Textoindependiente"/>
        <w:spacing w:line="360" w:lineRule="auto"/>
        <w:rPr>
          <w:sz w:val="20"/>
        </w:rPr>
      </w:pPr>
    </w:p>
    <w:p w14:paraId="6BD507EC" w14:textId="77777777" w:rsidR="00B331FB" w:rsidRPr="00463C35" w:rsidRDefault="00B331FB" w:rsidP="00411B4C">
      <w:pPr>
        <w:pStyle w:val="Textoindependiente"/>
        <w:spacing w:line="360" w:lineRule="auto"/>
        <w:rPr>
          <w:sz w:val="20"/>
        </w:rPr>
      </w:pPr>
    </w:p>
    <w:p w14:paraId="669DE2DE" w14:textId="77777777" w:rsidR="00B331FB" w:rsidRPr="00463C35" w:rsidRDefault="00B331FB" w:rsidP="00411B4C">
      <w:pPr>
        <w:pStyle w:val="Textoindependiente"/>
        <w:spacing w:before="1" w:line="360" w:lineRule="auto"/>
        <w:rPr>
          <w:sz w:val="27"/>
        </w:rPr>
      </w:pPr>
    </w:p>
    <w:p w14:paraId="759B5D9C" w14:textId="4B2209EF" w:rsidR="00411B4C" w:rsidRPr="00463C35" w:rsidRDefault="0005472F" w:rsidP="00411B4C">
      <w:pPr>
        <w:pStyle w:val="Ttulo"/>
        <w:spacing w:before="88" w:line="360" w:lineRule="auto"/>
        <w:ind w:left="0" w:right="2"/>
      </w:pPr>
      <w:r w:rsidRPr="00463C35">
        <w:t>ESCUELA SUPERIOR POLITÉCNICA DE CHIMBORAZO</w:t>
      </w:r>
    </w:p>
    <w:p w14:paraId="73AC8626" w14:textId="073647EF" w:rsidR="00B331FB" w:rsidRPr="00411B4C" w:rsidRDefault="0005472F" w:rsidP="00411B4C">
      <w:pPr>
        <w:pStyle w:val="Subttulo"/>
        <w:spacing w:line="360" w:lineRule="auto"/>
        <w:jc w:val="center"/>
        <w:rPr>
          <w:rFonts w:ascii="Times New Roman" w:hAnsi="Times New Roman" w:cs="Times New Roman"/>
          <w:b/>
          <w:color w:val="000000" w:themeColor="text1"/>
          <w:sz w:val="28"/>
          <w:szCs w:val="28"/>
        </w:rPr>
      </w:pPr>
      <w:r w:rsidRPr="00411B4C">
        <w:rPr>
          <w:rFonts w:ascii="Times New Roman" w:hAnsi="Times New Roman" w:cs="Times New Roman"/>
          <w:b/>
          <w:color w:val="000000" w:themeColor="text1"/>
          <w:sz w:val="28"/>
          <w:szCs w:val="28"/>
        </w:rPr>
        <w:t>FACULTAD DE INFORMÁTICA Y ELECTRÓNICA</w:t>
      </w:r>
    </w:p>
    <w:p w14:paraId="3CA35E82" w14:textId="77777777" w:rsidR="00B331FB" w:rsidRPr="0089567D" w:rsidRDefault="003F68F7" w:rsidP="0089567D">
      <w:pPr>
        <w:jc w:val="center"/>
        <w:rPr>
          <w:b/>
          <w:sz w:val="24"/>
        </w:rPr>
      </w:pPr>
      <w:bookmarkStart w:id="0" w:name="_Toc45529924"/>
      <w:r w:rsidRPr="0089567D">
        <w:rPr>
          <w:b/>
          <w:sz w:val="24"/>
        </w:rPr>
        <w:t>CARRERA</w:t>
      </w:r>
      <w:r w:rsidR="0005472F" w:rsidRPr="0089567D">
        <w:rPr>
          <w:b/>
          <w:sz w:val="24"/>
        </w:rPr>
        <w:t xml:space="preserve"> DE INGENIERÍA EN SISTEMAS</w:t>
      </w:r>
      <w:bookmarkEnd w:id="0"/>
    </w:p>
    <w:p w14:paraId="1DFD0281" w14:textId="77777777" w:rsidR="00B331FB" w:rsidRPr="00463C35" w:rsidRDefault="00B331FB" w:rsidP="00411B4C">
      <w:pPr>
        <w:pStyle w:val="Textoindependiente"/>
        <w:spacing w:line="360" w:lineRule="auto"/>
        <w:rPr>
          <w:b/>
        </w:rPr>
      </w:pPr>
    </w:p>
    <w:p w14:paraId="0E55D17A" w14:textId="2130C642" w:rsidR="003F68F7" w:rsidRDefault="0005472F" w:rsidP="00411B4C">
      <w:pPr>
        <w:pStyle w:val="Textoindependiente"/>
        <w:spacing w:line="360" w:lineRule="auto"/>
        <w:jc w:val="center"/>
        <w:rPr>
          <w:b/>
          <w:sz w:val="28"/>
          <w:szCs w:val="28"/>
        </w:rPr>
      </w:pPr>
      <w:r w:rsidRPr="00411B4C">
        <w:rPr>
          <w:b/>
          <w:sz w:val="28"/>
          <w:szCs w:val="28"/>
        </w:rPr>
        <w:t>DESARROLLO DE UNA APLICACIÓN WEB Y APLICACIÓN MOVIL PARA LA GESTIÓN DE INFORMACIÓN DE</w:t>
      </w:r>
      <w:r w:rsidRPr="00411B4C">
        <w:rPr>
          <w:b/>
          <w:spacing w:val="-25"/>
          <w:sz w:val="28"/>
          <w:szCs w:val="28"/>
        </w:rPr>
        <w:t xml:space="preserve"> </w:t>
      </w:r>
      <w:r w:rsidRPr="00411B4C">
        <w:rPr>
          <w:b/>
          <w:sz w:val="28"/>
          <w:szCs w:val="28"/>
        </w:rPr>
        <w:t>PROCESOS ADMINISTRATIVOS DE LA ESCUELA DE CONDUCCION “CONDUESPOCH” APLICANDO EL FRAMEWORK REACT BAJO UN ENTORNO DE</w:t>
      </w:r>
      <w:r w:rsidRPr="00411B4C">
        <w:rPr>
          <w:b/>
          <w:spacing w:val="4"/>
          <w:sz w:val="28"/>
          <w:szCs w:val="28"/>
        </w:rPr>
        <w:t xml:space="preserve"> </w:t>
      </w:r>
      <w:r w:rsidRPr="00411B4C">
        <w:rPr>
          <w:b/>
          <w:sz w:val="28"/>
          <w:szCs w:val="28"/>
        </w:rPr>
        <w:t>PRUEBAS.</w:t>
      </w:r>
    </w:p>
    <w:p w14:paraId="67329436" w14:textId="77777777" w:rsidR="00411B4C" w:rsidRPr="00411B4C" w:rsidRDefault="00411B4C" w:rsidP="00411B4C">
      <w:pPr>
        <w:pStyle w:val="Textoindependiente"/>
        <w:spacing w:line="360" w:lineRule="auto"/>
        <w:jc w:val="center"/>
        <w:rPr>
          <w:b/>
          <w:sz w:val="28"/>
          <w:szCs w:val="28"/>
        </w:rPr>
      </w:pPr>
    </w:p>
    <w:p w14:paraId="1D1CEC19" w14:textId="77777777" w:rsidR="003F68F7" w:rsidRPr="00463C35" w:rsidRDefault="003F68F7" w:rsidP="00411B4C">
      <w:pPr>
        <w:spacing w:line="360" w:lineRule="auto"/>
        <w:ind w:right="2" w:firstLine="2"/>
        <w:jc w:val="center"/>
        <w:rPr>
          <w:b/>
          <w:sz w:val="24"/>
          <w:szCs w:val="24"/>
        </w:rPr>
      </w:pPr>
      <w:r w:rsidRPr="00463C35">
        <w:rPr>
          <w:b/>
          <w:sz w:val="24"/>
          <w:szCs w:val="24"/>
        </w:rPr>
        <w:t>Trabajo de titulación</w:t>
      </w:r>
    </w:p>
    <w:p w14:paraId="799A4841" w14:textId="77777777" w:rsidR="003F68F7" w:rsidRPr="00463C35" w:rsidRDefault="003F68F7" w:rsidP="00411B4C">
      <w:pPr>
        <w:spacing w:line="360" w:lineRule="auto"/>
        <w:ind w:right="2" w:firstLine="2"/>
        <w:jc w:val="center"/>
        <w:rPr>
          <w:sz w:val="24"/>
          <w:szCs w:val="24"/>
        </w:rPr>
      </w:pPr>
      <w:r w:rsidRPr="00463C35">
        <w:rPr>
          <w:sz w:val="24"/>
          <w:szCs w:val="24"/>
        </w:rPr>
        <w:t xml:space="preserve">Tipo: </w:t>
      </w:r>
      <w:r w:rsidR="002A1E5F" w:rsidRPr="00463C35">
        <w:rPr>
          <w:sz w:val="24"/>
          <w:szCs w:val="24"/>
        </w:rPr>
        <w:t>Proyecto Técnico</w:t>
      </w:r>
    </w:p>
    <w:p w14:paraId="2ED2E943" w14:textId="77777777" w:rsidR="00B331FB" w:rsidRPr="00463C35" w:rsidRDefault="00B331FB" w:rsidP="00411B4C">
      <w:pPr>
        <w:pStyle w:val="Textoindependiente"/>
        <w:spacing w:line="360" w:lineRule="auto"/>
        <w:rPr>
          <w:b/>
          <w:sz w:val="30"/>
        </w:rPr>
      </w:pPr>
    </w:p>
    <w:p w14:paraId="486C2F00" w14:textId="5026B7F9" w:rsidR="00411B4C" w:rsidRPr="00411B4C" w:rsidRDefault="00411B4C" w:rsidP="00411B4C">
      <w:pPr>
        <w:pStyle w:val="Textoindependiente"/>
        <w:spacing w:line="360" w:lineRule="auto"/>
        <w:jc w:val="center"/>
        <w:rPr>
          <w:b/>
          <w:sz w:val="24"/>
          <w:szCs w:val="24"/>
        </w:rPr>
      </w:pPr>
      <w:r w:rsidRPr="00411B4C">
        <w:rPr>
          <w:sz w:val="24"/>
          <w:szCs w:val="24"/>
        </w:rPr>
        <w:t>P</w:t>
      </w:r>
      <w:r w:rsidR="0005472F" w:rsidRPr="00411B4C">
        <w:rPr>
          <w:sz w:val="24"/>
          <w:szCs w:val="24"/>
        </w:rPr>
        <w:t>resentado para optar al grado académico de</w:t>
      </w:r>
      <w:r w:rsidR="0005472F" w:rsidRPr="00411B4C">
        <w:rPr>
          <w:b/>
          <w:sz w:val="24"/>
          <w:szCs w:val="24"/>
        </w:rPr>
        <w:t>:</w:t>
      </w:r>
    </w:p>
    <w:p w14:paraId="6C4B8EB9" w14:textId="317D70D8" w:rsidR="00B331FB" w:rsidRDefault="003F68F7" w:rsidP="00411B4C">
      <w:pPr>
        <w:pStyle w:val="Textoindependiente"/>
        <w:spacing w:line="360" w:lineRule="auto"/>
        <w:jc w:val="center"/>
        <w:rPr>
          <w:b/>
          <w:sz w:val="28"/>
          <w:szCs w:val="28"/>
        </w:rPr>
      </w:pPr>
      <w:r w:rsidRPr="00463C35">
        <w:rPr>
          <w:b/>
          <w:sz w:val="28"/>
          <w:szCs w:val="28"/>
        </w:rPr>
        <w:t>INGENIERO EN SISTEMAS INFORMÁ</w:t>
      </w:r>
      <w:r w:rsidR="0005472F" w:rsidRPr="00463C35">
        <w:rPr>
          <w:b/>
          <w:sz w:val="28"/>
          <w:szCs w:val="28"/>
        </w:rPr>
        <w:t>TICOS</w:t>
      </w:r>
    </w:p>
    <w:p w14:paraId="345ED74D" w14:textId="77777777" w:rsidR="00AC502A" w:rsidRPr="00463C35" w:rsidRDefault="00AC502A" w:rsidP="00411B4C">
      <w:pPr>
        <w:pStyle w:val="Textoindependiente"/>
        <w:spacing w:line="360" w:lineRule="auto"/>
        <w:jc w:val="center"/>
        <w:rPr>
          <w:b/>
        </w:rPr>
      </w:pPr>
    </w:p>
    <w:p w14:paraId="29AF31D0" w14:textId="36DA25E2" w:rsidR="00B331FB" w:rsidRPr="0089567D" w:rsidRDefault="0005472F" w:rsidP="0089567D">
      <w:pPr>
        <w:jc w:val="center"/>
        <w:rPr>
          <w:sz w:val="28"/>
          <w:szCs w:val="28"/>
        </w:rPr>
      </w:pPr>
      <w:r w:rsidRPr="0089567D">
        <w:rPr>
          <w:b/>
          <w:sz w:val="28"/>
          <w:szCs w:val="28"/>
        </w:rPr>
        <w:t>AUTOR</w:t>
      </w:r>
      <w:r w:rsidR="00FA6F8F" w:rsidRPr="0089567D">
        <w:rPr>
          <w:b/>
          <w:sz w:val="28"/>
          <w:szCs w:val="28"/>
        </w:rPr>
        <w:t>ES</w:t>
      </w:r>
      <w:r w:rsidRPr="0089567D">
        <w:rPr>
          <w:b/>
          <w:sz w:val="28"/>
          <w:szCs w:val="28"/>
        </w:rPr>
        <w:t>:</w:t>
      </w:r>
      <w:r w:rsidRPr="0089567D">
        <w:rPr>
          <w:sz w:val="28"/>
          <w:szCs w:val="28"/>
        </w:rPr>
        <w:t xml:space="preserve"> CLAUDIO LENIN</w:t>
      </w:r>
      <w:r w:rsidR="00C20B2A" w:rsidRPr="0089567D">
        <w:rPr>
          <w:sz w:val="28"/>
          <w:szCs w:val="28"/>
        </w:rPr>
        <w:t xml:space="preserve"> PILATAXI YAUCAN</w:t>
      </w:r>
    </w:p>
    <w:p w14:paraId="4116D3E6" w14:textId="5FEECB5F" w:rsidR="00C20B2A" w:rsidRPr="0089567D" w:rsidRDefault="00C20B2A" w:rsidP="0089567D">
      <w:pPr>
        <w:jc w:val="center"/>
        <w:rPr>
          <w:sz w:val="28"/>
          <w:szCs w:val="28"/>
        </w:rPr>
      </w:pPr>
      <w:r w:rsidRPr="0089567D">
        <w:rPr>
          <w:sz w:val="28"/>
          <w:szCs w:val="28"/>
        </w:rPr>
        <w:t>WILMER ALEXANDER ALDAS PANIMBOZA</w:t>
      </w:r>
    </w:p>
    <w:p w14:paraId="23CC0881" w14:textId="3E2D457B" w:rsidR="00B331FB" w:rsidRPr="00463C35" w:rsidRDefault="00C20B2A" w:rsidP="00411B4C">
      <w:pPr>
        <w:spacing w:before="164" w:line="360" w:lineRule="auto"/>
        <w:ind w:right="2"/>
        <w:jc w:val="center"/>
        <w:rPr>
          <w:sz w:val="24"/>
          <w:szCs w:val="24"/>
        </w:rPr>
      </w:pPr>
      <w:r w:rsidRPr="00463C35">
        <w:rPr>
          <w:b/>
          <w:sz w:val="24"/>
          <w:szCs w:val="24"/>
        </w:rPr>
        <w:t>DIRECTOR:</w:t>
      </w:r>
      <w:r w:rsidRPr="00463C35">
        <w:rPr>
          <w:sz w:val="24"/>
          <w:szCs w:val="24"/>
        </w:rPr>
        <w:t xml:space="preserve"> PhD. </w:t>
      </w:r>
      <w:r w:rsidR="00411B4C" w:rsidRPr="00463C35">
        <w:rPr>
          <w:sz w:val="24"/>
          <w:szCs w:val="24"/>
        </w:rPr>
        <w:t>DANILO MAURICIO PASTOR</w:t>
      </w:r>
      <w:r w:rsidR="00411B4C">
        <w:rPr>
          <w:sz w:val="24"/>
          <w:szCs w:val="24"/>
        </w:rPr>
        <w:t xml:space="preserve"> RAMIREZ</w:t>
      </w:r>
    </w:p>
    <w:p w14:paraId="1D159CDF" w14:textId="77777777" w:rsidR="00AC502A" w:rsidRDefault="00AC502A" w:rsidP="00411B4C">
      <w:pPr>
        <w:pStyle w:val="Textoindependiente"/>
        <w:spacing w:line="360" w:lineRule="auto"/>
        <w:ind w:left="2552" w:right="1986"/>
        <w:jc w:val="center"/>
        <w:rPr>
          <w:sz w:val="24"/>
        </w:rPr>
      </w:pPr>
    </w:p>
    <w:p w14:paraId="656F108E" w14:textId="1025A494" w:rsidR="00600D11" w:rsidRPr="00463C35" w:rsidRDefault="00236925" w:rsidP="00411B4C">
      <w:pPr>
        <w:pStyle w:val="Textoindependiente"/>
        <w:spacing w:line="360" w:lineRule="auto"/>
        <w:ind w:left="2552" w:right="1986"/>
        <w:jc w:val="center"/>
        <w:rPr>
          <w:sz w:val="24"/>
        </w:rPr>
      </w:pPr>
      <w:r w:rsidRPr="00463C35">
        <w:rPr>
          <w:sz w:val="24"/>
        </w:rPr>
        <w:t>Riobamba – Ecuador</w:t>
      </w:r>
      <w:r w:rsidR="0005472F" w:rsidRPr="00463C35">
        <w:rPr>
          <w:sz w:val="24"/>
        </w:rPr>
        <w:t xml:space="preserve"> </w:t>
      </w:r>
    </w:p>
    <w:p w14:paraId="1F8E592B" w14:textId="750B2CFC" w:rsidR="00B331FB" w:rsidRPr="000B0BBB" w:rsidRDefault="00411B4C" w:rsidP="000B0BBB">
      <w:pPr>
        <w:pStyle w:val="Textoindependiente"/>
        <w:spacing w:line="360" w:lineRule="auto"/>
        <w:ind w:left="2552" w:right="1844"/>
        <w:jc w:val="center"/>
        <w:rPr>
          <w:sz w:val="24"/>
        </w:rPr>
        <w:sectPr w:rsidR="00B331FB" w:rsidRPr="000B0BBB" w:rsidSect="00320EE1">
          <w:footerReference w:type="default" r:id="rId12"/>
          <w:type w:val="continuous"/>
          <w:pgSz w:w="11910" w:h="16840"/>
          <w:pgMar w:top="1418" w:right="1418" w:bottom="1418" w:left="1985" w:header="720" w:footer="720" w:gutter="0"/>
          <w:cols w:space="720"/>
        </w:sectPr>
      </w:pPr>
      <w:r>
        <w:rPr>
          <w:sz w:val="24"/>
        </w:rPr>
        <w:t>2021</w:t>
      </w:r>
    </w:p>
    <w:p w14:paraId="32FF9C91" w14:textId="77777777" w:rsidR="00B331FB" w:rsidRPr="00463C35" w:rsidRDefault="0005472F" w:rsidP="00320EE1">
      <w:pPr>
        <w:pStyle w:val="Textoindependiente"/>
        <w:spacing w:line="360" w:lineRule="auto"/>
      </w:pPr>
      <w:r w:rsidRPr="00463C35">
        <w:rPr>
          <w:b/>
        </w:rPr>
        <w:lastRenderedPageBreak/>
        <w:t>© 2020</w:t>
      </w:r>
      <w:r w:rsidRPr="00463C35">
        <w:t>, Claudio Lenin Pilataxi Yaucán</w:t>
      </w:r>
      <w:r w:rsidR="00EE4683" w:rsidRPr="00463C35">
        <w:t>, Wilmer Alexander Aldas Panimboza</w:t>
      </w:r>
    </w:p>
    <w:p w14:paraId="39BD2535" w14:textId="77777777" w:rsidR="00B331FB" w:rsidRPr="00463C35" w:rsidRDefault="0005472F" w:rsidP="00320EE1">
      <w:pPr>
        <w:pStyle w:val="Textoindependiente"/>
        <w:spacing w:line="360" w:lineRule="auto"/>
      </w:pPr>
      <w:r w:rsidRPr="00463C35">
        <w:t>Se autoriza la reproducción total o parcial, con fines académicos, por cualquier medio o procedimiento, incluyendo la cita bibliográfica el documento, siempre y cuando se re</w:t>
      </w:r>
      <w:r w:rsidR="001B224A" w:rsidRPr="00463C35">
        <w:t>conozca el D</w:t>
      </w:r>
      <w:r w:rsidRPr="00463C35">
        <w:t>erecho de Autor.</w:t>
      </w:r>
    </w:p>
    <w:p w14:paraId="2849435D" w14:textId="77777777" w:rsidR="00B331FB" w:rsidRPr="00463C35" w:rsidRDefault="00B331FB" w:rsidP="00411B4C">
      <w:pPr>
        <w:pStyle w:val="Textoindependiente"/>
        <w:spacing w:line="360" w:lineRule="auto"/>
        <w:sectPr w:rsidR="00B331FB" w:rsidRPr="00463C35" w:rsidSect="00107FBE">
          <w:footerReference w:type="default" r:id="rId13"/>
          <w:pgSz w:w="11910" w:h="16840"/>
          <w:pgMar w:top="1418" w:right="1418" w:bottom="1418" w:left="1985" w:header="720" w:footer="720" w:gutter="0"/>
          <w:pgNumType w:fmt="lowerRoman" w:start="1"/>
          <w:cols w:space="720"/>
        </w:sectPr>
      </w:pPr>
    </w:p>
    <w:p w14:paraId="1DAA09D9" w14:textId="08485B1E" w:rsidR="00756307" w:rsidRPr="00463C35" w:rsidRDefault="00756307" w:rsidP="00320EE1">
      <w:pPr>
        <w:pStyle w:val="Textoindependiente"/>
        <w:spacing w:line="360" w:lineRule="auto"/>
      </w:pPr>
      <w:r w:rsidRPr="00463C35">
        <w:rPr>
          <w:spacing w:val="-3"/>
        </w:rPr>
        <w:t>Nosotros,</w:t>
      </w:r>
      <w:r w:rsidRPr="00463C35">
        <w:rPr>
          <w:spacing w:val="-4"/>
        </w:rPr>
        <w:t xml:space="preserve"> </w:t>
      </w:r>
      <w:r w:rsidRPr="00463C35">
        <w:t>Claudio</w:t>
      </w:r>
      <w:r w:rsidRPr="00463C35">
        <w:rPr>
          <w:spacing w:val="-11"/>
        </w:rPr>
        <w:t xml:space="preserve"> </w:t>
      </w:r>
      <w:r w:rsidRPr="00463C35">
        <w:t>Lenin</w:t>
      </w:r>
      <w:r w:rsidRPr="00463C35">
        <w:rPr>
          <w:spacing w:val="-10"/>
        </w:rPr>
        <w:t xml:space="preserve"> </w:t>
      </w:r>
      <w:r w:rsidRPr="00463C35">
        <w:t>Pilataxi</w:t>
      </w:r>
      <w:r w:rsidRPr="00463C35">
        <w:rPr>
          <w:spacing w:val="-8"/>
        </w:rPr>
        <w:t xml:space="preserve"> </w:t>
      </w:r>
      <w:r w:rsidRPr="00463C35">
        <w:t>Yaucán, Wilmer Alexander Aldas Panimboza,</w:t>
      </w:r>
      <w:r w:rsidRPr="00463C35">
        <w:rPr>
          <w:spacing w:val="-11"/>
        </w:rPr>
        <w:t xml:space="preserve"> </w:t>
      </w:r>
      <w:r w:rsidRPr="00463C35">
        <w:t xml:space="preserve">declaramos que el presente trabajo de titulación es de nuestra </w:t>
      </w:r>
      <w:r w:rsidR="00EA74CA" w:rsidRPr="00463C35">
        <w:t>autoría</w:t>
      </w:r>
      <w:r w:rsidRPr="00463C35">
        <w:t xml:space="preserve"> y los resultados </w:t>
      </w:r>
      <w:r w:rsidR="0012706D" w:rsidRPr="00463C35">
        <w:t>de este</w:t>
      </w:r>
      <w:r w:rsidRPr="00463C35">
        <w:t xml:space="preserve"> son auténticos. Los textos en el documento que provienen de otras fuentes están debidamente citados y referenciados.</w:t>
      </w:r>
    </w:p>
    <w:p w14:paraId="3E408BBD" w14:textId="3A78D2EA" w:rsidR="00756307" w:rsidRDefault="00756307" w:rsidP="00320EE1">
      <w:pPr>
        <w:pStyle w:val="Textoindependiente"/>
        <w:spacing w:line="360" w:lineRule="auto"/>
      </w:pPr>
      <w:r w:rsidRPr="00463C35">
        <w:t xml:space="preserve">Como </w:t>
      </w:r>
      <w:r w:rsidR="00EA74CA" w:rsidRPr="00463C35">
        <w:t>autores</w:t>
      </w:r>
      <w:r w:rsidRPr="00463C35">
        <w:t xml:space="preserve"> asumimos la responsabilidad legal y </w:t>
      </w:r>
      <w:r w:rsidR="00EA74CA" w:rsidRPr="00463C35">
        <w:t>académica</w:t>
      </w:r>
      <w:r w:rsidRPr="00463C35">
        <w:t xml:space="preserve"> de los contenidos de este trabajo de titulación; El patrimonio intelectual pertenece a la Escuela Superior Politécnica de Chimborazo.</w:t>
      </w:r>
    </w:p>
    <w:p w14:paraId="48403778" w14:textId="77777777" w:rsidR="0089671F" w:rsidRPr="00463C35" w:rsidRDefault="0089671F" w:rsidP="00320EE1">
      <w:pPr>
        <w:pStyle w:val="Textoindependiente"/>
        <w:spacing w:line="360" w:lineRule="auto"/>
      </w:pPr>
    </w:p>
    <w:p w14:paraId="4D3DA115" w14:textId="629CD5FA" w:rsidR="00756307" w:rsidRDefault="00756307" w:rsidP="00320EE1">
      <w:pPr>
        <w:pStyle w:val="Textoindependiente"/>
        <w:spacing w:line="360" w:lineRule="auto"/>
      </w:pPr>
      <w:r w:rsidRPr="00463C35">
        <w:t>Riobamba, 02 de julio de 2020</w:t>
      </w:r>
    </w:p>
    <w:p w14:paraId="35C9BA6D" w14:textId="1701C2F0" w:rsidR="0089671F" w:rsidRDefault="0089671F" w:rsidP="00320EE1">
      <w:pPr>
        <w:pStyle w:val="Textoindependiente"/>
        <w:spacing w:line="360" w:lineRule="auto"/>
      </w:pPr>
    </w:p>
    <w:p w14:paraId="39A034C6" w14:textId="77777777" w:rsidR="0089671F" w:rsidRPr="00463C35" w:rsidRDefault="0089671F" w:rsidP="00320EE1">
      <w:pPr>
        <w:pStyle w:val="Textoindependiente"/>
        <w:spacing w:line="360" w:lineRule="auto"/>
      </w:pPr>
    </w:p>
    <w:p w14:paraId="17223593" w14:textId="77777777" w:rsidR="00756307" w:rsidRPr="00463C35" w:rsidRDefault="00756307" w:rsidP="00320EE1">
      <w:pPr>
        <w:pStyle w:val="Lista"/>
        <w:spacing w:line="360" w:lineRule="auto"/>
      </w:pPr>
      <w:r w:rsidRPr="00463C35">
        <w:t>Claudio Lénin Pilataxi Yaucán</w:t>
      </w:r>
    </w:p>
    <w:p w14:paraId="166E08EB" w14:textId="479AB66F" w:rsidR="00756307" w:rsidRPr="00463C35" w:rsidRDefault="00756307" w:rsidP="00320EE1">
      <w:pPr>
        <w:pStyle w:val="Lista"/>
        <w:spacing w:line="360" w:lineRule="auto"/>
      </w:pPr>
      <w:r w:rsidRPr="00463C35">
        <w:t>0</w:t>
      </w:r>
      <w:r w:rsidR="0012706D">
        <w:t>60483876-3</w:t>
      </w:r>
    </w:p>
    <w:p w14:paraId="1658E1E9" w14:textId="77777777" w:rsidR="00756307" w:rsidRPr="00463C35" w:rsidRDefault="00756307" w:rsidP="00320EE1">
      <w:pPr>
        <w:pStyle w:val="Textoindependiente"/>
        <w:spacing w:before="74" w:line="360" w:lineRule="auto"/>
        <w:ind w:right="720"/>
      </w:pPr>
    </w:p>
    <w:p w14:paraId="6ADF6682" w14:textId="77777777" w:rsidR="00756307" w:rsidRPr="00463C35" w:rsidRDefault="00756307" w:rsidP="00320EE1">
      <w:pPr>
        <w:pStyle w:val="Textoindependiente"/>
        <w:spacing w:before="74" w:line="360" w:lineRule="auto"/>
        <w:ind w:right="720"/>
      </w:pPr>
    </w:p>
    <w:p w14:paraId="176C7247" w14:textId="77777777" w:rsidR="00756307" w:rsidRPr="00463C35" w:rsidRDefault="00756307" w:rsidP="00320EE1">
      <w:pPr>
        <w:pStyle w:val="Lista"/>
        <w:spacing w:line="360" w:lineRule="auto"/>
      </w:pPr>
      <w:r w:rsidRPr="00463C35">
        <w:t>Wilmer Alexander Aldas Panimboza</w:t>
      </w:r>
    </w:p>
    <w:p w14:paraId="3668DABF" w14:textId="77777777" w:rsidR="00756307" w:rsidRPr="00463C35" w:rsidRDefault="00756307" w:rsidP="00320EE1">
      <w:pPr>
        <w:pStyle w:val="Lista"/>
        <w:spacing w:line="360" w:lineRule="auto"/>
      </w:pPr>
      <w:r w:rsidRPr="00463C35">
        <w:t>180458328-2</w:t>
      </w:r>
    </w:p>
    <w:p w14:paraId="6F9C99C4" w14:textId="77777777" w:rsidR="00756307" w:rsidRPr="00463C35" w:rsidRDefault="00756307" w:rsidP="00411B4C">
      <w:pPr>
        <w:pStyle w:val="Textoindependiente"/>
        <w:spacing w:before="74" w:line="360" w:lineRule="auto"/>
        <w:ind w:left="408" w:right="720"/>
      </w:pPr>
    </w:p>
    <w:p w14:paraId="65C3DFE0" w14:textId="77777777" w:rsidR="00756307" w:rsidRPr="00463C35" w:rsidRDefault="00756307" w:rsidP="00411B4C">
      <w:pPr>
        <w:pStyle w:val="Textoindependiente"/>
        <w:spacing w:line="360" w:lineRule="auto"/>
      </w:pPr>
    </w:p>
    <w:p w14:paraId="26706EF7" w14:textId="77777777" w:rsidR="00756307" w:rsidRPr="00463C35" w:rsidRDefault="00756307" w:rsidP="00411B4C">
      <w:pPr>
        <w:pStyle w:val="Textoindependiente"/>
        <w:spacing w:line="360" w:lineRule="auto"/>
        <w:rPr>
          <w:sz w:val="20"/>
        </w:rPr>
      </w:pPr>
    </w:p>
    <w:p w14:paraId="425DC45C" w14:textId="77777777" w:rsidR="00756307" w:rsidRPr="00463C35" w:rsidRDefault="00756307" w:rsidP="00411B4C">
      <w:pPr>
        <w:pStyle w:val="Textoindependiente"/>
        <w:spacing w:line="360" w:lineRule="auto"/>
        <w:rPr>
          <w:sz w:val="20"/>
        </w:rPr>
      </w:pPr>
    </w:p>
    <w:p w14:paraId="2242D3F7" w14:textId="77777777" w:rsidR="00756307" w:rsidRPr="00463C35" w:rsidRDefault="00756307" w:rsidP="00411B4C">
      <w:pPr>
        <w:pStyle w:val="Textoindependiente"/>
        <w:spacing w:line="360" w:lineRule="auto"/>
        <w:rPr>
          <w:sz w:val="20"/>
        </w:rPr>
      </w:pPr>
    </w:p>
    <w:p w14:paraId="78CA7CB3" w14:textId="77777777" w:rsidR="00756307" w:rsidRPr="00463C35" w:rsidRDefault="00756307" w:rsidP="00411B4C">
      <w:pPr>
        <w:pStyle w:val="Textoindependiente"/>
        <w:spacing w:line="360" w:lineRule="auto"/>
        <w:rPr>
          <w:sz w:val="20"/>
        </w:rPr>
      </w:pPr>
    </w:p>
    <w:p w14:paraId="0B1ED44B" w14:textId="77777777" w:rsidR="00756307" w:rsidRPr="00463C35" w:rsidRDefault="00756307" w:rsidP="00411B4C">
      <w:pPr>
        <w:pStyle w:val="Textoindependiente"/>
        <w:spacing w:before="2" w:line="360" w:lineRule="auto"/>
        <w:rPr>
          <w:sz w:val="28"/>
        </w:rPr>
      </w:pPr>
    </w:p>
    <w:p w14:paraId="38C2FF10" w14:textId="77777777" w:rsidR="00756307" w:rsidRPr="00463C35" w:rsidRDefault="00756307" w:rsidP="00411B4C">
      <w:pPr>
        <w:pStyle w:val="Ttulo"/>
        <w:spacing w:line="360" w:lineRule="auto"/>
        <w:jc w:val="left"/>
      </w:pPr>
    </w:p>
    <w:p w14:paraId="2BBFDD09" w14:textId="77777777" w:rsidR="00756307" w:rsidRPr="00463C35" w:rsidRDefault="00756307" w:rsidP="00411B4C">
      <w:pPr>
        <w:pStyle w:val="Ttulo"/>
        <w:spacing w:line="360" w:lineRule="auto"/>
      </w:pPr>
    </w:p>
    <w:p w14:paraId="7A8F5C09" w14:textId="77777777" w:rsidR="00756307" w:rsidRPr="00463C35" w:rsidRDefault="00756307" w:rsidP="00411B4C">
      <w:pPr>
        <w:pStyle w:val="Ttulo"/>
        <w:spacing w:line="360" w:lineRule="auto"/>
      </w:pPr>
    </w:p>
    <w:p w14:paraId="68CAC731" w14:textId="77777777" w:rsidR="00756307" w:rsidRPr="00463C35" w:rsidRDefault="00756307" w:rsidP="00411B4C">
      <w:pPr>
        <w:pStyle w:val="Ttulo"/>
        <w:spacing w:line="360" w:lineRule="auto"/>
      </w:pPr>
    </w:p>
    <w:p w14:paraId="4648A1CE" w14:textId="77777777" w:rsidR="00756307" w:rsidRPr="00463C35" w:rsidRDefault="00756307" w:rsidP="00411B4C">
      <w:pPr>
        <w:pStyle w:val="Ttulo"/>
        <w:spacing w:line="360" w:lineRule="auto"/>
      </w:pPr>
    </w:p>
    <w:p w14:paraId="6B74311A" w14:textId="77777777" w:rsidR="00756307" w:rsidRPr="00463C35" w:rsidRDefault="00756307" w:rsidP="00411B4C">
      <w:pPr>
        <w:pStyle w:val="Ttulo"/>
        <w:spacing w:line="360" w:lineRule="auto"/>
      </w:pPr>
    </w:p>
    <w:p w14:paraId="638CA768" w14:textId="77777777" w:rsidR="00213E0A" w:rsidRPr="00463C35" w:rsidRDefault="00213E0A" w:rsidP="00411B4C">
      <w:pPr>
        <w:pStyle w:val="Ttulo"/>
        <w:spacing w:line="360" w:lineRule="auto"/>
      </w:pPr>
    </w:p>
    <w:p w14:paraId="25FF2F74" w14:textId="77777777" w:rsidR="00756307" w:rsidRPr="00463C35" w:rsidRDefault="00756307" w:rsidP="00411B4C">
      <w:pPr>
        <w:pStyle w:val="Ttulo"/>
        <w:spacing w:line="360" w:lineRule="auto"/>
      </w:pPr>
    </w:p>
    <w:p w14:paraId="49CC337B" w14:textId="77777777" w:rsidR="00756307" w:rsidRPr="00463C35" w:rsidRDefault="00756307" w:rsidP="00411B4C">
      <w:pPr>
        <w:pStyle w:val="Ttulo"/>
        <w:spacing w:line="360" w:lineRule="auto"/>
      </w:pPr>
    </w:p>
    <w:p w14:paraId="5AE11113" w14:textId="77777777" w:rsidR="00756307" w:rsidRPr="00463C35" w:rsidRDefault="00756307" w:rsidP="00411B4C">
      <w:pPr>
        <w:pStyle w:val="Ttulo"/>
        <w:spacing w:line="360" w:lineRule="auto"/>
        <w:ind w:left="0"/>
        <w:jc w:val="left"/>
      </w:pPr>
    </w:p>
    <w:p w14:paraId="0758E417" w14:textId="77777777" w:rsidR="00B331FB" w:rsidRPr="00463C35" w:rsidRDefault="0005472F" w:rsidP="00411B4C">
      <w:pPr>
        <w:pStyle w:val="Ttulo"/>
        <w:spacing w:line="360" w:lineRule="auto"/>
        <w:ind w:left="0" w:right="2"/>
      </w:pPr>
      <w:r w:rsidRPr="00463C35">
        <w:t>ESCUELA SUPERIOR POLITÉCNICA DE CHIMBORAZO</w:t>
      </w:r>
    </w:p>
    <w:p w14:paraId="78330631" w14:textId="77777777" w:rsidR="00B331FB" w:rsidRPr="00463C35" w:rsidRDefault="0005472F" w:rsidP="00411B4C">
      <w:pPr>
        <w:spacing w:before="183" w:line="360" w:lineRule="auto"/>
        <w:ind w:right="2"/>
        <w:jc w:val="center"/>
        <w:rPr>
          <w:b/>
          <w:sz w:val="28"/>
        </w:rPr>
      </w:pPr>
      <w:r w:rsidRPr="00463C35">
        <w:rPr>
          <w:b/>
          <w:sz w:val="28"/>
        </w:rPr>
        <w:t>FACULTAD DE INFORMÁTICA Y ELECTRÓNICA</w:t>
      </w:r>
    </w:p>
    <w:p w14:paraId="58817CB6" w14:textId="1354A409" w:rsidR="00B331FB" w:rsidRPr="00463C35" w:rsidRDefault="00213E0A" w:rsidP="0089567D">
      <w:pPr>
        <w:jc w:val="center"/>
      </w:pPr>
      <w:bookmarkStart w:id="1" w:name="_Toc45529925"/>
      <w:r w:rsidRPr="00463C35">
        <w:t>CARRERA</w:t>
      </w:r>
      <w:r w:rsidR="0005472F" w:rsidRPr="00463C35">
        <w:t xml:space="preserve"> DE INGENIERÍA EN SISTEMAS</w:t>
      </w:r>
      <w:bookmarkEnd w:id="1"/>
    </w:p>
    <w:p w14:paraId="7A9A3625" w14:textId="77777777" w:rsidR="00B331FB" w:rsidRPr="00463C35" w:rsidRDefault="00B331FB" w:rsidP="00411B4C">
      <w:pPr>
        <w:pStyle w:val="Textoindependiente"/>
        <w:spacing w:line="360" w:lineRule="auto"/>
        <w:rPr>
          <w:b/>
          <w:sz w:val="24"/>
        </w:rPr>
      </w:pPr>
    </w:p>
    <w:p w14:paraId="091C1617" w14:textId="77777777" w:rsidR="00B331FB" w:rsidRPr="00463C35" w:rsidRDefault="00B331FB" w:rsidP="00411B4C">
      <w:pPr>
        <w:pStyle w:val="Textoindependiente"/>
        <w:spacing w:before="3" w:line="360" w:lineRule="auto"/>
        <w:rPr>
          <w:b/>
          <w:sz w:val="19"/>
        </w:rPr>
      </w:pPr>
    </w:p>
    <w:p w14:paraId="15883285" w14:textId="77777777" w:rsidR="00B331FB" w:rsidRPr="00463C35" w:rsidRDefault="0005472F" w:rsidP="00320EE1">
      <w:pPr>
        <w:pStyle w:val="Textoindependiente"/>
        <w:spacing w:line="360" w:lineRule="auto"/>
      </w:pPr>
      <w:r w:rsidRPr="00463C35">
        <w:t>El</w:t>
      </w:r>
      <w:r w:rsidRPr="00463C35">
        <w:rPr>
          <w:spacing w:val="-14"/>
        </w:rPr>
        <w:t xml:space="preserve"> </w:t>
      </w:r>
      <w:r w:rsidRPr="00463C35">
        <w:t>Tribunal</w:t>
      </w:r>
      <w:r w:rsidRPr="00463C35">
        <w:rPr>
          <w:spacing w:val="-12"/>
        </w:rPr>
        <w:t xml:space="preserve"> </w:t>
      </w:r>
      <w:r w:rsidRPr="00463C35">
        <w:t>de</w:t>
      </w:r>
      <w:r w:rsidRPr="00463C35">
        <w:rPr>
          <w:spacing w:val="-15"/>
        </w:rPr>
        <w:t xml:space="preserve"> </w:t>
      </w:r>
      <w:r w:rsidR="00213E0A" w:rsidRPr="00463C35">
        <w:t>Trabajo de titulación</w:t>
      </w:r>
      <w:r w:rsidRPr="00463C35">
        <w:rPr>
          <w:spacing w:val="-8"/>
        </w:rPr>
        <w:t xml:space="preserve"> </w:t>
      </w:r>
      <w:r w:rsidRPr="00463C35">
        <w:t>certifica</w:t>
      </w:r>
      <w:r w:rsidRPr="00463C35">
        <w:rPr>
          <w:spacing w:val="-6"/>
        </w:rPr>
        <w:t xml:space="preserve"> </w:t>
      </w:r>
      <w:r w:rsidRPr="00463C35">
        <w:t>que:</w:t>
      </w:r>
      <w:r w:rsidRPr="00463C35">
        <w:rPr>
          <w:spacing w:val="-12"/>
        </w:rPr>
        <w:t xml:space="preserve"> </w:t>
      </w:r>
      <w:r w:rsidRPr="00463C35">
        <w:t>El</w:t>
      </w:r>
      <w:r w:rsidRPr="00463C35">
        <w:rPr>
          <w:spacing w:val="-13"/>
        </w:rPr>
        <w:t xml:space="preserve"> </w:t>
      </w:r>
      <w:r w:rsidRPr="00463C35">
        <w:t>trabajo</w:t>
      </w:r>
      <w:r w:rsidRPr="00463C35">
        <w:rPr>
          <w:spacing w:val="-14"/>
        </w:rPr>
        <w:t xml:space="preserve"> </w:t>
      </w:r>
      <w:r w:rsidRPr="00463C35">
        <w:t>de</w:t>
      </w:r>
      <w:r w:rsidRPr="00463C35">
        <w:rPr>
          <w:spacing w:val="-15"/>
        </w:rPr>
        <w:t xml:space="preserve"> </w:t>
      </w:r>
      <w:r w:rsidR="00213E0A" w:rsidRPr="00463C35">
        <w:t xml:space="preserve">titulación: Tipo: Proyecto Técnico, </w:t>
      </w:r>
      <w:r w:rsidRPr="00463C35">
        <w:t>DESARROLLO</w:t>
      </w:r>
      <w:r w:rsidRPr="00463C35">
        <w:rPr>
          <w:spacing w:val="-10"/>
        </w:rPr>
        <w:t xml:space="preserve"> </w:t>
      </w:r>
      <w:r w:rsidRPr="00463C35">
        <w:t>DE</w:t>
      </w:r>
      <w:r w:rsidRPr="00463C35">
        <w:rPr>
          <w:spacing w:val="-8"/>
        </w:rPr>
        <w:t xml:space="preserve"> </w:t>
      </w:r>
      <w:r w:rsidRPr="00463C35">
        <w:t>UN</w:t>
      </w:r>
      <w:r w:rsidR="00213E0A" w:rsidRPr="00463C35">
        <w:t>A APLICACIÓN WEB Y APLICACIÓN MÓ</w:t>
      </w:r>
      <w:r w:rsidRPr="00463C35">
        <w:t>VIL PARA LA GESTIÓN DE INFORMACIÓN DE PROCESOS ADMINISTRATIVOS DE LA ESCUELA</w:t>
      </w:r>
      <w:r w:rsidRPr="00463C35">
        <w:rPr>
          <w:spacing w:val="-15"/>
        </w:rPr>
        <w:t xml:space="preserve"> </w:t>
      </w:r>
      <w:r w:rsidRPr="00463C35">
        <w:t>DE</w:t>
      </w:r>
      <w:r w:rsidRPr="00463C35">
        <w:rPr>
          <w:spacing w:val="-14"/>
        </w:rPr>
        <w:t xml:space="preserve"> </w:t>
      </w:r>
      <w:r w:rsidRPr="00463C35">
        <w:t>CONDUCCION</w:t>
      </w:r>
      <w:r w:rsidRPr="00463C35">
        <w:rPr>
          <w:spacing w:val="-15"/>
        </w:rPr>
        <w:t xml:space="preserve"> </w:t>
      </w:r>
      <w:r w:rsidRPr="00463C35">
        <w:t>“CONDUESPOCH”</w:t>
      </w:r>
      <w:r w:rsidRPr="00463C35">
        <w:rPr>
          <w:spacing w:val="-15"/>
        </w:rPr>
        <w:t xml:space="preserve"> </w:t>
      </w:r>
      <w:r w:rsidRPr="00463C35">
        <w:t>APLICANDO</w:t>
      </w:r>
      <w:r w:rsidRPr="00463C35">
        <w:rPr>
          <w:spacing w:val="-16"/>
        </w:rPr>
        <w:t xml:space="preserve"> </w:t>
      </w:r>
      <w:r w:rsidRPr="00463C35">
        <w:t>EL FRAMEWORK REACT BAJO UN ENTORNO DE</w:t>
      </w:r>
      <w:r w:rsidRPr="00463C35">
        <w:rPr>
          <w:spacing w:val="40"/>
        </w:rPr>
        <w:t xml:space="preserve"> </w:t>
      </w:r>
      <w:r w:rsidR="00213E0A" w:rsidRPr="00463C35">
        <w:t>PRUEBAS, realizado por los señores: CLAUDIO LENIN PILATAXI YAUCÁN, WILMER ALEXANDER ALDAS PANIMBOZA, ha sido minuciosamente revisado por los miembros del Tribunal de trabajo de titulación, el mismo que cumple con los requisitos científicos, técnicos, legales, en tal virtud el Tribunal Autoriza su presentación.</w:t>
      </w:r>
    </w:p>
    <w:p w14:paraId="130102AF" w14:textId="77777777" w:rsidR="00213E0A" w:rsidRPr="00463C35" w:rsidRDefault="00213E0A" w:rsidP="00411B4C">
      <w:pPr>
        <w:spacing w:line="360" w:lineRule="auto"/>
        <w:ind w:left="408" w:right="708"/>
      </w:pPr>
    </w:p>
    <w:p w14:paraId="28D0BE81" w14:textId="77777777" w:rsidR="00E21BE8" w:rsidRPr="00463C35" w:rsidRDefault="00213E0A" w:rsidP="00411B4C">
      <w:pPr>
        <w:tabs>
          <w:tab w:val="center" w:pos="4665"/>
          <w:tab w:val="left" w:pos="6345"/>
        </w:tabs>
        <w:spacing w:line="360" w:lineRule="auto"/>
        <w:ind w:left="408" w:right="708"/>
        <w:rPr>
          <w:b/>
        </w:rPr>
      </w:pPr>
      <w:r w:rsidRPr="00463C35">
        <w:tab/>
      </w:r>
      <w:r w:rsidR="00E21BE8" w:rsidRPr="00463C35">
        <w:t xml:space="preserve">           </w:t>
      </w:r>
      <w:r w:rsidR="00AB2D77" w:rsidRPr="00463C35">
        <w:rPr>
          <w:b/>
        </w:rPr>
        <w:t>FIRMA</w:t>
      </w:r>
      <w:r w:rsidR="00AB2D77" w:rsidRPr="00463C35">
        <w:rPr>
          <w:b/>
        </w:rPr>
        <w:tab/>
      </w:r>
      <w:r w:rsidR="00AB2D77" w:rsidRPr="00463C35">
        <w:rPr>
          <w:b/>
        </w:rPr>
        <w:tab/>
        <w:t>FECHA</w:t>
      </w:r>
    </w:p>
    <w:p w14:paraId="6B2926EA" w14:textId="77777777" w:rsidR="00E21BE8" w:rsidRPr="00463C35" w:rsidRDefault="00E21BE8" w:rsidP="00411B4C">
      <w:pPr>
        <w:tabs>
          <w:tab w:val="center" w:pos="4665"/>
          <w:tab w:val="left" w:pos="6420"/>
          <w:tab w:val="left" w:pos="6720"/>
          <w:tab w:val="left" w:pos="7005"/>
          <w:tab w:val="left" w:pos="7335"/>
          <w:tab w:val="left" w:pos="7725"/>
        </w:tabs>
        <w:spacing w:line="360" w:lineRule="auto"/>
        <w:ind w:left="408" w:right="708"/>
        <w:rPr>
          <w:b/>
        </w:rPr>
      </w:pPr>
      <w:r w:rsidRPr="00463C35">
        <w:rPr>
          <w:b/>
        </w:rPr>
        <w:tab/>
      </w:r>
      <w:r w:rsidRPr="00463C35">
        <w:rPr>
          <w:b/>
        </w:rPr>
        <w:tab/>
      </w:r>
      <w:r w:rsidR="00AB2D77" w:rsidRPr="00463C35">
        <w:rPr>
          <w:b/>
        </w:rPr>
        <w:t>(año-mes-día)</w:t>
      </w:r>
      <w:r w:rsidR="00AB2D77" w:rsidRPr="00463C35">
        <w:rPr>
          <w:b/>
        </w:rPr>
        <w:tab/>
      </w:r>
      <w:r w:rsidR="00AB2D77" w:rsidRPr="00463C35">
        <w:rPr>
          <w:b/>
        </w:rPr>
        <w:tab/>
      </w:r>
      <w:r w:rsidR="00AB2D77" w:rsidRPr="00463C35">
        <w:rPr>
          <w:b/>
        </w:rPr>
        <w:tab/>
      </w:r>
    </w:p>
    <w:p w14:paraId="24C6C6DC" w14:textId="77777777" w:rsidR="00D15B20" w:rsidRPr="00463C35" w:rsidRDefault="00D15B20" w:rsidP="00411B4C">
      <w:pPr>
        <w:pStyle w:val="Textoindependienteprimerasangra2"/>
        <w:spacing w:line="360" w:lineRule="auto"/>
        <w:ind w:left="0" w:firstLine="0"/>
      </w:pPr>
      <w:r w:rsidRPr="00463C35">
        <w:t>Ing. Diego Ávila</w:t>
      </w:r>
    </w:p>
    <w:p w14:paraId="78C7B677" w14:textId="201EF692" w:rsidR="00E21BE8" w:rsidRPr="00463C35" w:rsidRDefault="00AB2D77" w:rsidP="00411B4C">
      <w:pPr>
        <w:tabs>
          <w:tab w:val="center" w:pos="4665"/>
          <w:tab w:val="left" w:pos="7725"/>
        </w:tabs>
        <w:spacing w:line="360" w:lineRule="auto"/>
        <w:ind w:right="708"/>
        <w:rPr>
          <w:b/>
        </w:rPr>
      </w:pPr>
      <w:r w:rsidRPr="00463C35">
        <w:rPr>
          <w:b/>
        </w:rPr>
        <w:t xml:space="preserve">PRESIDENTE DEL TRIBUNAL  </w:t>
      </w:r>
      <w:r w:rsidR="00322EC7">
        <w:rPr>
          <w:b/>
        </w:rPr>
        <w:t xml:space="preserve">       </w:t>
      </w:r>
      <w:r w:rsidRPr="00463C35">
        <w:rPr>
          <w:b/>
        </w:rPr>
        <w:t xml:space="preserve">  </w:t>
      </w:r>
      <w:r w:rsidR="00E21BE8" w:rsidRPr="00463C35">
        <w:rPr>
          <w:b/>
        </w:rPr>
        <w:t xml:space="preserve"> ______</w:t>
      </w:r>
      <w:r w:rsidRPr="00463C35">
        <w:rPr>
          <w:b/>
        </w:rPr>
        <w:t xml:space="preserve">___________          </w:t>
      </w:r>
      <w:r w:rsidR="00E21BE8" w:rsidRPr="00463C35">
        <w:rPr>
          <w:b/>
        </w:rPr>
        <w:t>______________</w:t>
      </w:r>
    </w:p>
    <w:p w14:paraId="1A9EC9B1" w14:textId="2A8DEAE9" w:rsidR="00E21BE8" w:rsidRDefault="00E21BE8" w:rsidP="00411B4C">
      <w:pPr>
        <w:tabs>
          <w:tab w:val="center" w:pos="4665"/>
          <w:tab w:val="left" w:pos="7725"/>
        </w:tabs>
        <w:spacing w:line="360" w:lineRule="auto"/>
        <w:ind w:right="708"/>
        <w:rPr>
          <w:b/>
        </w:rPr>
      </w:pPr>
    </w:p>
    <w:p w14:paraId="2179A704" w14:textId="77777777" w:rsidR="00322EC7" w:rsidRPr="00463C35" w:rsidRDefault="00322EC7" w:rsidP="00411B4C">
      <w:pPr>
        <w:tabs>
          <w:tab w:val="center" w:pos="4665"/>
          <w:tab w:val="left" w:pos="7725"/>
        </w:tabs>
        <w:spacing w:line="360" w:lineRule="auto"/>
        <w:ind w:right="708"/>
        <w:rPr>
          <w:b/>
        </w:rPr>
      </w:pPr>
    </w:p>
    <w:p w14:paraId="58AC3902" w14:textId="6B5C645E" w:rsidR="00E21BE8" w:rsidRPr="00463C35" w:rsidRDefault="00E21BE8" w:rsidP="00411B4C">
      <w:pPr>
        <w:tabs>
          <w:tab w:val="center" w:pos="4665"/>
          <w:tab w:val="left" w:pos="7725"/>
        </w:tabs>
        <w:spacing w:line="360" w:lineRule="auto"/>
        <w:ind w:right="708"/>
      </w:pPr>
      <w:r w:rsidRPr="00463C35">
        <w:t>Phd. Danilo Mauricio Pastor Ramírez</w:t>
      </w:r>
      <w:r w:rsidR="00AB2D77" w:rsidRPr="00463C35">
        <w:t xml:space="preserve"> </w:t>
      </w:r>
      <w:r w:rsidR="00AB2D77" w:rsidRPr="00463C35">
        <w:tab/>
      </w:r>
      <w:r w:rsidR="00322EC7">
        <w:t xml:space="preserve">       </w:t>
      </w:r>
      <w:r w:rsidR="00AB2D77" w:rsidRPr="00463C35">
        <w:t xml:space="preserve"> </w:t>
      </w:r>
      <w:r w:rsidRPr="00463C35">
        <w:rPr>
          <w:b/>
        </w:rPr>
        <w:t>______</w:t>
      </w:r>
      <w:r w:rsidR="00AB2D77" w:rsidRPr="00463C35">
        <w:rPr>
          <w:b/>
        </w:rPr>
        <w:t xml:space="preserve">___________        </w:t>
      </w:r>
      <w:r w:rsidRPr="00463C35">
        <w:rPr>
          <w:b/>
        </w:rPr>
        <w:t>_______________</w:t>
      </w:r>
    </w:p>
    <w:p w14:paraId="6213D3EC" w14:textId="77777777" w:rsidR="00E21BE8" w:rsidRPr="0004271E" w:rsidRDefault="00E21BE8" w:rsidP="00411B4C">
      <w:pPr>
        <w:pStyle w:val="Textoindependienteprimerasangra2"/>
        <w:spacing w:line="360" w:lineRule="auto"/>
        <w:ind w:left="0" w:firstLine="0"/>
        <w:rPr>
          <w:b/>
        </w:rPr>
      </w:pPr>
      <w:r w:rsidRPr="0004271E">
        <w:rPr>
          <w:b/>
        </w:rPr>
        <w:t>DIRECTOR DEL TRABAJO DE TITULACION</w:t>
      </w:r>
    </w:p>
    <w:p w14:paraId="290AF731" w14:textId="3B2A4EDC" w:rsidR="00322EC7" w:rsidRDefault="00322EC7" w:rsidP="00411B4C">
      <w:pPr>
        <w:pStyle w:val="Textoindependienteprimerasangra2"/>
        <w:spacing w:line="360" w:lineRule="auto"/>
        <w:rPr>
          <w:b/>
        </w:rPr>
      </w:pPr>
    </w:p>
    <w:p w14:paraId="61202DE7" w14:textId="53090B09" w:rsidR="00322EC7" w:rsidRDefault="00322EC7" w:rsidP="00411B4C">
      <w:pPr>
        <w:pStyle w:val="Textoindependienteprimerasangra2"/>
        <w:spacing w:line="360" w:lineRule="auto"/>
        <w:rPr>
          <w:b/>
        </w:rPr>
      </w:pPr>
    </w:p>
    <w:p w14:paraId="1CF93628" w14:textId="77777777" w:rsidR="00322EC7" w:rsidRDefault="00322EC7" w:rsidP="00411B4C">
      <w:pPr>
        <w:pStyle w:val="Textoindependienteprimerasangra2"/>
        <w:spacing w:line="360" w:lineRule="auto"/>
        <w:rPr>
          <w:b/>
        </w:rPr>
      </w:pPr>
    </w:p>
    <w:p w14:paraId="36A6CDE0" w14:textId="27511092" w:rsidR="00E21BE8" w:rsidRPr="0004271E" w:rsidRDefault="00E21BE8" w:rsidP="00411B4C">
      <w:pPr>
        <w:pStyle w:val="Textoindependienteprimerasangra2"/>
        <w:spacing w:line="360" w:lineRule="auto"/>
        <w:ind w:left="0" w:firstLine="0"/>
        <w:rPr>
          <w:b/>
        </w:rPr>
      </w:pPr>
      <w:r w:rsidRPr="0004271E">
        <w:rPr>
          <w:b/>
        </w:rPr>
        <w:t>Ing. Raúl Hernán Rosero Miranda</w:t>
      </w:r>
      <w:r w:rsidR="00322EC7">
        <w:rPr>
          <w:b/>
        </w:rPr>
        <w:tab/>
        <w:t xml:space="preserve">    </w:t>
      </w:r>
      <w:r w:rsidR="00AB2D77" w:rsidRPr="0004271E">
        <w:rPr>
          <w:b/>
        </w:rPr>
        <w:t xml:space="preserve"> </w:t>
      </w:r>
      <w:r w:rsidR="009D3789" w:rsidRPr="0004271E">
        <w:rPr>
          <w:b/>
        </w:rPr>
        <w:t>_</w:t>
      </w:r>
      <w:r w:rsidR="00AB2D77" w:rsidRPr="0004271E">
        <w:rPr>
          <w:b/>
        </w:rPr>
        <w:t xml:space="preserve">________________    </w:t>
      </w:r>
      <w:r w:rsidR="009D3789" w:rsidRPr="0004271E">
        <w:rPr>
          <w:b/>
        </w:rPr>
        <w:t xml:space="preserve">     _______________</w:t>
      </w:r>
    </w:p>
    <w:p w14:paraId="3834D8C0" w14:textId="77777777" w:rsidR="00E21BE8" w:rsidRPr="0004271E" w:rsidRDefault="009D3789" w:rsidP="00411B4C">
      <w:pPr>
        <w:pStyle w:val="Textoindependienteprimerasangra2"/>
        <w:spacing w:line="360" w:lineRule="auto"/>
        <w:ind w:left="0" w:firstLine="0"/>
        <w:rPr>
          <w:b/>
        </w:rPr>
      </w:pPr>
      <w:r w:rsidRPr="0004271E">
        <w:rPr>
          <w:b/>
        </w:rPr>
        <w:t>MIEMBRO DEL TRIBUNAL</w:t>
      </w:r>
    </w:p>
    <w:p w14:paraId="73CC0DC8" w14:textId="77777777" w:rsidR="00B331FB" w:rsidRPr="00463C35" w:rsidRDefault="00B331FB" w:rsidP="00411B4C">
      <w:pPr>
        <w:pStyle w:val="Sangradetextonormal"/>
        <w:spacing w:line="360" w:lineRule="auto"/>
        <w:sectPr w:rsidR="00B331FB" w:rsidRPr="00463C35" w:rsidSect="00107FBE">
          <w:pgSz w:w="11910" w:h="16840"/>
          <w:pgMar w:top="1418" w:right="1418" w:bottom="1418" w:left="1985" w:header="720" w:footer="720" w:gutter="0"/>
          <w:pgNumType w:fmt="lowerRoman"/>
          <w:cols w:space="720"/>
        </w:sectPr>
      </w:pPr>
    </w:p>
    <w:p w14:paraId="7639B9A6" w14:textId="358ADE83" w:rsidR="00B331FB" w:rsidRDefault="0005472F" w:rsidP="0089671F">
      <w:pPr>
        <w:pStyle w:val="Ttulo1"/>
        <w:spacing w:before="74" w:line="360" w:lineRule="auto"/>
        <w:ind w:right="2"/>
        <w:jc w:val="center"/>
      </w:pPr>
      <w:bookmarkStart w:id="2" w:name="_bookmark0"/>
      <w:bookmarkStart w:id="3" w:name="_Toc77780511"/>
      <w:bookmarkEnd w:id="2"/>
      <w:r w:rsidRPr="00463C35">
        <w:t>DEDICATORIA</w:t>
      </w:r>
      <w:bookmarkEnd w:id="3"/>
    </w:p>
    <w:p w14:paraId="0102AD41" w14:textId="0C324DA1" w:rsidR="00320EE1" w:rsidRDefault="00320EE1" w:rsidP="00662E35">
      <w:pPr>
        <w:spacing w:line="360" w:lineRule="auto"/>
      </w:pPr>
    </w:p>
    <w:p w14:paraId="00D8BF2E" w14:textId="77777777" w:rsidR="00662E35" w:rsidRPr="00463C35" w:rsidRDefault="00662E35" w:rsidP="00662E35">
      <w:pPr>
        <w:spacing w:line="360" w:lineRule="auto"/>
      </w:pPr>
    </w:p>
    <w:p w14:paraId="0D328330" w14:textId="77777777" w:rsidR="00B331FB" w:rsidRPr="00463C35" w:rsidRDefault="002C229F" w:rsidP="00662E35">
      <w:pPr>
        <w:spacing w:line="360" w:lineRule="auto"/>
      </w:pPr>
      <w:r w:rsidRPr="00463C35">
        <w:t>A mis maestros que formaron parte de mi vida estud</w:t>
      </w:r>
      <w:r w:rsidR="00D04853" w:rsidRPr="00463C35">
        <w:t xml:space="preserve">iantil, y que aportaron con sus </w:t>
      </w:r>
      <w:r w:rsidRPr="00463C35">
        <w:t>conocimientos para poder cumplir una etapa de mi vida.</w:t>
      </w:r>
    </w:p>
    <w:p w14:paraId="65DF73BE" w14:textId="77777777" w:rsidR="00B331FB" w:rsidRPr="00463C35" w:rsidRDefault="00B331FB" w:rsidP="00662E35">
      <w:pPr>
        <w:spacing w:line="360" w:lineRule="auto"/>
      </w:pPr>
    </w:p>
    <w:p w14:paraId="48683FC7" w14:textId="77777777" w:rsidR="00B331FB" w:rsidRPr="00463C35" w:rsidRDefault="0005472F" w:rsidP="0057208F">
      <w:pPr>
        <w:pStyle w:val="Textoindependiente"/>
        <w:spacing w:line="360" w:lineRule="auto"/>
        <w:jc w:val="right"/>
      </w:pPr>
      <w:r w:rsidRPr="00463C35">
        <w:t>Claudio.</w:t>
      </w:r>
    </w:p>
    <w:p w14:paraId="1EB95112" w14:textId="77777777" w:rsidR="002C229F" w:rsidRPr="00463C35" w:rsidRDefault="002C229F" w:rsidP="00662E35">
      <w:pPr>
        <w:spacing w:line="360" w:lineRule="auto"/>
      </w:pPr>
      <w:r w:rsidRPr="00463C35">
        <w:t>A mis maestros que formaron parte de mi vida estudiantil, y que aportaron con sus conocimientos para poder cumplir una etapa de mi vida.</w:t>
      </w:r>
    </w:p>
    <w:p w14:paraId="4667EB84" w14:textId="77777777" w:rsidR="002C229F" w:rsidRPr="00463C35" w:rsidRDefault="002C229F" w:rsidP="0057208F">
      <w:pPr>
        <w:pStyle w:val="Lista"/>
        <w:spacing w:line="360" w:lineRule="auto"/>
        <w:jc w:val="right"/>
      </w:pPr>
      <w:r w:rsidRPr="00463C35">
        <w:t>Wilmer.</w:t>
      </w:r>
    </w:p>
    <w:p w14:paraId="1BC307D7" w14:textId="77777777" w:rsidR="002C229F" w:rsidRPr="00463C35" w:rsidRDefault="002C229F" w:rsidP="00411B4C">
      <w:pPr>
        <w:pStyle w:val="Lista"/>
        <w:spacing w:line="360" w:lineRule="auto"/>
        <w:sectPr w:rsidR="002C229F" w:rsidRPr="00463C35" w:rsidSect="00107FBE">
          <w:pgSz w:w="11910" w:h="16840"/>
          <w:pgMar w:top="1418" w:right="1418" w:bottom="1418" w:left="1985" w:header="720" w:footer="720" w:gutter="0"/>
          <w:pgNumType w:fmt="lowerRoman"/>
          <w:cols w:space="720"/>
        </w:sectPr>
      </w:pPr>
    </w:p>
    <w:p w14:paraId="24107143" w14:textId="56F2FAB2" w:rsidR="0005472F" w:rsidRDefault="0005472F" w:rsidP="00411B4C">
      <w:pPr>
        <w:pStyle w:val="Ttulo1"/>
        <w:spacing w:before="74" w:line="360" w:lineRule="auto"/>
        <w:ind w:right="2"/>
        <w:jc w:val="center"/>
      </w:pPr>
      <w:bookmarkStart w:id="4" w:name="_bookmark1"/>
      <w:bookmarkStart w:id="5" w:name="_Toc77780512"/>
      <w:bookmarkEnd w:id="4"/>
      <w:r w:rsidRPr="00463C35">
        <w:t>AGRADECIMIENTO (S)</w:t>
      </w:r>
      <w:bookmarkEnd w:id="5"/>
    </w:p>
    <w:p w14:paraId="3811CEA3" w14:textId="1E31042E" w:rsidR="0001643D" w:rsidRDefault="0001643D" w:rsidP="000B0BBB">
      <w:pPr>
        <w:spacing w:line="360" w:lineRule="auto"/>
      </w:pPr>
    </w:p>
    <w:p w14:paraId="597A1EB1" w14:textId="77777777" w:rsidR="0001643D" w:rsidRPr="00463C35" w:rsidRDefault="0001643D" w:rsidP="000B0BBB">
      <w:pPr>
        <w:spacing w:line="360" w:lineRule="auto"/>
      </w:pPr>
    </w:p>
    <w:p w14:paraId="1AF14AA1" w14:textId="77777777" w:rsidR="00B331FB" w:rsidRPr="00463C35" w:rsidRDefault="00EB05D9" w:rsidP="000B0BBB">
      <w:pPr>
        <w:spacing w:line="360" w:lineRule="auto"/>
      </w:pPr>
      <w:r w:rsidRPr="00463C35">
        <w:t>El más sincero agradecimiento a la Escuela Superior Politécnica de Chimborazo, por darnos la oportunidad de obtener una profesión y ser una ayuda para la sociedad</w:t>
      </w:r>
    </w:p>
    <w:p w14:paraId="35C8B61D" w14:textId="77777777" w:rsidR="00B331FB" w:rsidRPr="00463C35" w:rsidRDefault="0005472F" w:rsidP="0001643D">
      <w:pPr>
        <w:pStyle w:val="Textoindependienteprimerasangra2"/>
        <w:spacing w:line="360" w:lineRule="auto"/>
        <w:jc w:val="right"/>
        <w:sectPr w:rsidR="00B331FB" w:rsidRPr="00463C35" w:rsidSect="00107FBE">
          <w:pgSz w:w="11910" w:h="16840"/>
          <w:pgMar w:top="1418" w:right="1418" w:bottom="1418" w:left="1985" w:header="720" w:footer="720" w:gutter="0"/>
          <w:pgNumType w:fmt="lowerRoman"/>
          <w:cols w:space="720"/>
        </w:sectPr>
      </w:pPr>
      <w:r w:rsidRPr="00463C35">
        <w:t>Claudio</w:t>
      </w:r>
      <w:r w:rsidR="00B90045" w:rsidRPr="00463C35">
        <w:t xml:space="preserve"> y Wilmer</w:t>
      </w:r>
    </w:p>
    <w:sdt>
      <w:sdtPr>
        <w:rPr>
          <w:rFonts w:ascii="Times New Roman" w:eastAsia="Times New Roman" w:hAnsi="Times New Roman" w:cs="Times New Roman"/>
          <w:color w:val="auto"/>
          <w:sz w:val="22"/>
          <w:szCs w:val="22"/>
          <w:lang w:val="es-ES"/>
        </w:rPr>
        <w:id w:val="348919873"/>
        <w:docPartObj>
          <w:docPartGallery w:val="Table of Contents"/>
          <w:docPartUnique/>
        </w:docPartObj>
      </w:sdtPr>
      <w:sdtEndPr>
        <w:rPr>
          <w:b/>
          <w:bCs/>
        </w:rPr>
      </w:sdtEndPr>
      <w:sdtContent>
        <w:p w14:paraId="5B5A2D6D" w14:textId="7F235AFA" w:rsidR="00E156DE" w:rsidRDefault="00E156DE">
          <w:pPr>
            <w:pStyle w:val="TtuloTDC"/>
          </w:pPr>
          <w:r>
            <w:rPr>
              <w:lang w:val="es-ES"/>
            </w:rPr>
            <w:t>Contenido</w:t>
          </w:r>
        </w:p>
        <w:p w14:paraId="69702F59" w14:textId="4E2721C7" w:rsidR="00E156DE" w:rsidRDefault="00E156DE" w:rsidP="00E156DE">
          <w:pPr>
            <w:pStyle w:val="TDC1"/>
            <w:tabs>
              <w:tab w:val="right" w:leader="dot" w:pos="8497"/>
            </w:tabs>
            <w:ind w:left="0"/>
            <w:rPr>
              <w:rFonts w:asciiTheme="minorHAnsi" w:eastAsiaTheme="minorEastAsia" w:hAnsiTheme="minorHAnsi" w:cstheme="minorBidi"/>
              <w:noProof/>
              <w:lang w:val="es-EC" w:eastAsia="es-EC"/>
            </w:rPr>
          </w:pPr>
          <w:r>
            <w:fldChar w:fldCharType="begin"/>
          </w:r>
          <w:r>
            <w:instrText xml:space="preserve"> TOC \o "1-4" \h \z \u </w:instrText>
          </w:r>
          <w:r>
            <w:fldChar w:fldCharType="separate"/>
          </w:r>
          <w:hyperlink w:anchor="_Toc77780511" w:history="1">
            <w:r w:rsidRPr="00250CCD">
              <w:rPr>
                <w:rStyle w:val="Hipervnculo"/>
                <w:noProof/>
              </w:rPr>
              <w:t>DEDICATORIA</w:t>
            </w:r>
            <w:r>
              <w:rPr>
                <w:noProof/>
                <w:webHidden/>
              </w:rPr>
              <w:tab/>
            </w:r>
            <w:r>
              <w:rPr>
                <w:noProof/>
                <w:webHidden/>
              </w:rPr>
              <w:fldChar w:fldCharType="begin"/>
            </w:r>
            <w:r>
              <w:rPr>
                <w:noProof/>
                <w:webHidden/>
              </w:rPr>
              <w:instrText xml:space="preserve"> PAGEREF _Toc77780511 \h </w:instrText>
            </w:r>
            <w:r>
              <w:rPr>
                <w:noProof/>
                <w:webHidden/>
              </w:rPr>
            </w:r>
            <w:r>
              <w:rPr>
                <w:noProof/>
                <w:webHidden/>
              </w:rPr>
              <w:fldChar w:fldCharType="separate"/>
            </w:r>
            <w:r>
              <w:rPr>
                <w:noProof/>
                <w:webHidden/>
              </w:rPr>
              <w:t>iv</w:t>
            </w:r>
            <w:r>
              <w:rPr>
                <w:noProof/>
                <w:webHidden/>
              </w:rPr>
              <w:fldChar w:fldCharType="end"/>
            </w:r>
          </w:hyperlink>
        </w:p>
        <w:p w14:paraId="0FD5523C" w14:textId="4742196F" w:rsidR="00E156DE" w:rsidRDefault="00D41725" w:rsidP="00E156DE">
          <w:pPr>
            <w:pStyle w:val="TDC1"/>
            <w:tabs>
              <w:tab w:val="right" w:leader="dot" w:pos="8497"/>
            </w:tabs>
            <w:ind w:left="0"/>
            <w:rPr>
              <w:rFonts w:asciiTheme="minorHAnsi" w:eastAsiaTheme="minorEastAsia" w:hAnsiTheme="minorHAnsi" w:cstheme="minorBidi"/>
              <w:noProof/>
              <w:lang w:val="es-EC" w:eastAsia="es-EC"/>
            </w:rPr>
          </w:pPr>
          <w:hyperlink w:anchor="_Toc77780512" w:history="1">
            <w:r w:rsidR="00E156DE" w:rsidRPr="00250CCD">
              <w:rPr>
                <w:rStyle w:val="Hipervnculo"/>
                <w:noProof/>
              </w:rPr>
              <w:t>AGRADECIMIENTO (S)</w:t>
            </w:r>
            <w:r w:rsidR="00E156DE">
              <w:rPr>
                <w:noProof/>
                <w:webHidden/>
              </w:rPr>
              <w:tab/>
            </w:r>
            <w:r w:rsidR="00E156DE">
              <w:rPr>
                <w:noProof/>
                <w:webHidden/>
              </w:rPr>
              <w:fldChar w:fldCharType="begin"/>
            </w:r>
            <w:r w:rsidR="00E156DE">
              <w:rPr>
                <w:noProof/>
                <w:webHidden/>
              </w:rPr>
              <w:instrText xml:space="preserve"> PAGEREF _Toc77780512 \h </w:instrText>
            </w:r>
            <w:r w:rsidR="00E156DE">
              <w:rPr>
                <w:noProof/>
                <w:webHidden/>
              </w:rPr>
            </w:r>
            <w:r w:rsidR="00E156DE">
              <w:rPr>
                <w:noProof/>
                <w:webHidden/>
              </w:rPr>
              <w:fldChar w:fldCharType="separate"/>
            </w:r>
            <w:r w:rsidR="00E156DE">
              <w:rPr>
                <w:noProof/>
                <w:webHidden/>
              </w:rPr>
              <w:t>v</w:t>
            </w:r>
            <w:r w:rsidR="00E156DE">
              <w:rPr>
                <w:noProof/>
                <w:webHidden/>
              </w:rPr>
              <w:fldChar w:fldCharType="end"/>
            </w:r>
          </w:hyperlink>
        </w:p>
        <w:p w14:paraId="05C086AA" w14:textId="50DDC036" w:rsidR="00E156DE" w:rsidRDefault="00D41725" w:rsidP="00E156DE">
          <w:pPr>
            <w:pStyle w:val="TDC1"/>
            <w:tabs>
              <w:tab w:val="right" w:leader="dot" w:pos="8497"/>
            </w:tabs>
            <w:ind w:left="0"/>
            <w:rPr>
              <w:rFonts w:asciiTheme="minorHAnsi" w:eastAsiaTheme="minorEastAsia" w:hAnsiTheme="minorHAnsi" w:cstheme="minorBidi"/>
              <w:noProof/>
              <w:lang w:val="es-EC" w:eastAsia="es-EC"/>
            </w:rPr>
          </w:pPr>
          <w:hyperlink w:anchor="_Toc77780513" w:history="1">
            <w:r w:rsidR="00E156DE" w:rsidRPr="00250CCD">
              <w:rPr>
                <w:rStyle w:val="Hipervnculo"/>
                <w:noProof/>
              </w:rPr>
              <w:t>RESUMEN</w:t>
            </w:r>
            <w:r w:rsidR="00E156DE">
              <w:rPr>
                <w:noProof/>
                <w:webHidden/>
              </w:rPr>
              <w:tab/>
            </w:r>
            <w:r w:rsidR="00E156DE">
              <w:rPr>
                <w:noProof/>
                <w:webHidden/>
              </w:rPr>
              <w:fldChar w:fldCharType="begin"/>
            </w:r>
            <w:r w:rsidR="00E156DE">
              <w:rPr>
                <w:noProof/>
                <w:webHidden/>
              </w:rPr>
              <w:instrText xml:space="preserve"> PAGEREF _Toc77780513 \h </w:instrText>
            </w:r>
            <w:r w:rsidR="00E156DE">
              <w:rPr>
                <w:noProof/>
                <w:webHidden/>
              </w:rPr>
            </w:r>
            <w:r w:rsidR="00E156DE">
              <w:rPr>
                <w:noProof/>
                <w:webHidden/>
              </w:rPr>
              <w:fldChar w:fldCharType="separate"/>
            </w:r>
            <w:r w:rsidR="00E156DE">
              <w:rPr>
                <w:noProof/>
                <w:webHidden/>
              </w:rPr>
              <w:t>xiii</w:t>
            </w:r>
            <w:r w:rsidR="00E156DE">
              <w:rPr>
                <w:noProof/>
                <w:webHidden/>
              </w:rPr>
              <w:fldChar w:fldCharType="end"/>
            </w:r>
          </w:hyperlink>
        </w:p>
        <w:p w14:paraId="45FAEA72" w14:textId="0CD91E13" w:rsidR="00E156DE" w:rsidRDefault="00D41725" w:rsidP="00E156DE">
          <w:pPr>
            <w:pStyle w:val="TDC1"/>
            <w:tabs>
              <w:tab w:val="right" w:leader="dot" w:pos="8497"/>
            </w:tabs>
            <w:ind w:left="0"/>
            <w:rPr>
              <w:rFonts w:asciiTheme="minorHAnsi" w:eastAsiaTheme="minorEastAsia" w:hAnsiTheme="minorHAnsi" w:cstheme="minorBidi"/>
              <w:noProof/>
              <w:lang w:val="es-EC" w:eastAsia="es-EC"/>
            </w:rPr>
          </w:pPr>
          <w:hyperlink w:anchor="_Toc77780514" w:history="1">
            <w:r w:rsidR="00E156DE" w:rsidRPr="00250CCD">
              <w:rPr>
                <w:rStyle w:val="Hipervnculo"/>
                <w:noProof/>
                <w:lang w:val="en-US"/>
              </w:rPr>
              <w:t>SUMMARY</w:t>
            </w:r>
            <w:r w:rsidR="00E156DE">
              <w:rPr>
                <w:noProof/>
                <w:webHidden/>
              </w:rPr>
              <w:tab/>
            </w:r>
            <w:r w:rsidR="00E156DE">
              <w:rPr>
                <w:noProof/>
                <w:webHidden/>
              </w:rPr>
              <w:fldChar w:fldCharType="begin"/>
            </w:r>
            <w:r w:rsidR="00E156DE">
              <w:rPr>
                <w:noProof/>
                <w:webHidden/>
              </w:rPr>
              <w:instrText xml:space="preserve"> PAGEREF _Toc77780514 \h </w:instrText>
            </w:r>
            <w:r w:rsidR="00E156DE">
              <w:rPr>
                <w:noProof/>
                <w:webHidden/>
              </w:rPr>
            </w:r>
            <w:r w:rsidR="00E156DE">
              <w:rPr>
                <w:noProof/>
                <w:webHidden/>
              </w:rPr>
              <w:fldChar w:fldCharType="separate"/>
            </w:r>
            <w:r w:rsidR="00E156DE">
              <w:rPr>
                <w:noProof/>
                <w:webHidden/>
              </w:rPr>
              <w:t>xiv</w:t>
            </w:r>
            <w:r w:rsidR="00E156DE">
              <w:rPr>
                <w:noProof/>
                <w:webHidden/>
              </w:rPr>
              <w:fldChar w:fldCharType="end"/>
            </w:r>
          </w:hyperlink>
        </w:p>
        <w:p w14:paraId="4600E437" w14:textId="269223DD" w:rsidR="00E156DE" w:rsidRDefault="00D41725" w:rsidP="00E156DE">
          <w:pPr>
            <w:pStyle w:val="TDC1"/>
            <w:tabs>
              <w:tab w:val="right" w:leader="dot" w:pos="8497"/>
            </w:tabs>
            <w:ind w:left="0"/>
            <w:rPr>
              <w:rFonts w:asciiTheme="minorHAnsi" w:eastAsiaTheme="minorEastAsia" w:hAnsiTheme="minorHAnsi" w:cstheme="minorBidi"/>
              <w:noProof/>
              <w:lang w:val="es-EC" w:eastAsia="es-EC"/>
            </w:rPr>
          </w:pPr>
          <w:hyperlink w:anchor="_Toc77780515" w:history="1">
            <w:r w:rsidR="00E156DE" w:rsidRPr="00250CCD">
              <w:rPr>
                <w:rStyle w:val="Hipervnculo"/>
                <w:noProof/>
              </w:rPr>
              <w:t>INTRODUCCION</w:t>
            </w:r>
            <w:r w:rsidR="00E156DE">
              <w:rPr>
                <w:noProof/>
                <w:webHidden/>
              </w:rPr>
              <w:tab/>
            </w:r>
            <w:r w:rsidR="00E156DE">
              <w:rPr>
                <w:noProof/>
                <w:webHidden/>
              </w:rPr>
              <w:fldChar w:fldCharType="begin"/>
            </w:r>
            <w:r w:rsidR="00E156DE">
              <w:rPr>
                <w:noProof/>
                <w:webHidden/>
              </w:rPr>
              <w:instrText xml:space="preserve"> PAGEREF _Toc77780515 \h </w:instrText>
            </w:r>
            <w:r w:rsidR="00E156DE">
              <w:rPr>
                <w:noProof/>
                <w:webHidden/>
              </w:rPr>
            </w:r>
            <w:r w:rsidR="00E156DE">
              <w:rPr>
                <w:noProof/>
                <w:webHidden/>
              </w:rPr>
              <w:fldChar w:fldCharType="separate"/>
            </w:r>
            <w:r w:rsidR="00E156DE">
              <w:rPr>
                <w:noProof/>
                <w:webHidden/>
              </w:rPr>
              <w:t>1</w:t>
            </w:r>
            <w:r w:rsidR="00E156DE">
              <w:rPr>
                <w:noProof/>
                <w:webHidden/>
              </w:rPr>
              <w:fldChar w:fldCharType="end"/>
            </w:r>
          </w:hyperlink>
        </w:p>
        <w:p w14:paraId="2B3FF2CA" w14:textId="23E71DDF" w:rsidR="00E156DE" w:rsidRDefault="00D41725" w:rsidP="00E156DE">
          <w:pPr>
            <w:pStyle w:val="TDC1"/>
            <w:tabs>
              <w:tab w:val="right" w:leader="dot" w:pos="8497"/>
            </w:tabs>
            <w:ind w:left="0"/>
            <w:rPr>
              <w:rFonts w:asciiTheme="minorHAnsi" w:eastAsiaTheme="minorEastAsia" w:hAnsiTheme="minorHAnsi" w:cstheme="minorBidi"/>
              <w:noProof/>
              <w:lang w:val="es-EC" w:eastAsia="es-EC"/>
            </w:rPr>
          </w:pPr>
          <w:hyperlink w:anchor="_Toc77780516" w:history="1">
            <w:r w:rsidR="00E156DE" w:rsidRPr="00250CCD">
              <w:rPr>
                <w:rStyle w:val="Hipervnculo"/>
                <w:noProof/>
              </w:rPr>
              <w:t>CAPITULO I</w:t>
            </w:r>
            <w:r w:rsidR="00E156DE">
              <w:rPr>
                <w:noProof/>
                <w:webHidden/>
              </w:rPr>
              <w:tab/>
            </w:r>
            <w:r w:rsidR="00E156DE">
              <w:rPr>
                <w:noProof/>
                <w:webHidden/>
              </w:rPr>
              <w:fldChar w:fldCharType="begin"/>
            </w:r>
            <w:r w:rsidR="00E156DE">
              <w:rPr>
                <w:noProof/>
                <w:webHidden/>
              </w:rPr>
              <w:instrText xml:space="preserve"> PAGEREF _Toc77780516 \h </w:instrText>
            </w:r>
            <w:r w:rsidR="00E156DE">
              <w:rPr>
                <w:noProof/>
                <w:webHidden/>
              </w:rPr>
            </w:r>
            <w:r w:rsidR="00E156DE">
              <w:rPr>
                <w:noProof/>
                <w:webHidden/>
              </w:rPr>
              <w:fldChar w:fldCharType="separate"/>
            </w:r>
            <w:r w:rsidR="00E156DE">
              <w:rPr>
                <w:noProof/>
                <w:webHidden/>
              </w:rPr>
              <w:t>2</w:t>
            </w:r>
            <w:r w:rsidR="00E156DE">
              <w:rPr>
                <w:noProof/>
                <w:webHidden/>
              </w:rPr>
              <w:fldChar w:fldCharType="end"/>
            </w:r>
          </w:hyperlink>
        </w:p>
        <w:p w14:paraId="4F51FCEF" w14:textId="31F37948" w:rsidR="00E156DE" w:rsidRDefault="00D41725" w:rsidP="00E156DE">
          <w:pPr>
            <w:pStyle w:val="TDC1"/>
            <w:tabs>
              <w:tab w:val="left" w:pos="1070"/>
              <w:tab w:val="right" w:leader="dot" w:pos="8497"/>
            </w:tabs>
            <w:ind w:left="0"/>
            <w:rPr>
              <w:rFonts w:asciiTheme="minorHAnsi" w:eastAsiaTheme="minorEastAsia" w:hAnsiTheme="minorHAnsi" w:cstheme="minorBidi"/>
              <w:noProof/>
              <w:lang w:val="es-EC" w:eastAsia="es-EC"/>
            </w:rPr>
          </w:pPr>
          <w:hyperlink w:anchor="_Toc77780517" w:history="1">
            <w:r w:rsidR="00E156DE" w:rsidRPr="00250CCD">
              <w:rPr>
                <w:rStyle w:val="Hipervnculo"/>
                <w:noProof/>
                <w:spacing w:val="-3"/>
                <w:w w:val="99"/>
              </w:rPr>
              <w:t>1.</w:t>
            </w:r>
            <w:r w:rsidR="00E156DE">
              <w:rPr>
                <w:rFonts w:asciiTheme="minorHAnsi" w:eastAsiaTheme="minorEastAsia" w:hAnsiTheme="minorHAnsi" w:cstheme="minorBidi"/>
                <w:noProof/>
                <w:lang w:val="es-EC" w:eastAsia="es-EC"/>
              </w:rPr>
              <w:tab/>
            </w:r>
            <w:r w:rsidR="00E156DE" w:rsidRPr="00250CCD">
              <w:rPr>
                <w:rStyle w:val="Hipervnculo"/>
                <w:noProof/>
              </w:rPr>
              <w:t>DIAGNÓSTICO DEL PROBLEMA</w:t>
            </w:r>
            <w:r w:rsidR="00E156DE">
              <w:rPr>
                <w:noProof/>
                <w:webHidden/>
              </w:rPr>
              <w:tab/>
            </w:r>
            <w:r w:rsidR="00E156DE">
              <w:rPr>
                <w:noProof/>
                <w:webHidden/>
              </w:rPr>
              <w:fldChar w:fldCharType="begin"/>
            </w:r>
            <w:r w:rsidR="00E156DE">
              <w:rPr>
                <w:noProof/>
                <w:webHidden/>
              </w:rPr>
              <w:instrText xml:space="preserve"> PAGEREF _Toc77780517 \h </w:instrText>
            </w:r>
            <w:r w:rsidR="00E156DE">
              <w:rPr>
                <w:noProof/>
                <w:webHidden/>
              </w:rPr>
            </w:r>
            <w:r w:rsidR="00E156DE">
              <w:rPr>
                <w:noProof/>
                <w:webHidden/>
              </w:rPr>
              <w:fldChar w:fldCharType="separate"/>
            </w:r>
            <w:r w:rsidR="00E156DE">
              <w:rPr>
                <w:noProof/>
                <w:webHidden/>
              </w:rPr>
              <w:t>2</w:t>
            </w:r>
            <w:r w:rsidR="00E156DE">
              <w:rPr>
                <w:noProof/>
                <w:webHidden/>
              </w:rPr>
              <w:fldChar w:fldCharType="end"/>
            </w:r>
          </w:hyperlink>
        </w:p>
        <w:p w14:paraId="17613697" w14:textId="36037D24"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18" w:history="1">
            <w:r w:rsidR="00E156DE" w:rsidRPr="00250CCD">
              <w:rPr>
                <w:rStyle w:val="Hipervnculo"/>
                <w:noProof/>
              </w:rPr>
              <w:t>1.1.</w:t>
            </w:r>
            <w:r w:rsidR="00E156DE">
              <w:rPr>
                <w:rFonts w:asciiTheme="minorHAnsi" w:eastAsiaTheme="minorEastAsia" w:hAnsiTheme="minorHAnsi" w:cstheme="minorBidi"/>
                <w:noProof/>
                <w:lang w:val="es-EC" w:eastAsia="es-EC"/>
              </w:rPr>
              <w:tab/>
            </w:r>
            <w:r w:rsidR="00E156DE" w:rsidRPr="00250CCD">
              <w:rPr>
                <w:rStyle w:val="Hipervnculo"/>
                <w:noProof/>
              </w:rPr>
              <w:t>FORMULACIÓN DEL PROBLEMA</w:t>
            </w:r>
            <w:r w:rsidR="00E156DE">
              <w:rPr>
                <w:noProof/>
                <w:webHidden/>
              </w:rPr>
              <w:tab/>
            </w:r>
            <w:r w:rsidR="00E156DE">
              <w:rPr>
                <w:noProof/>
                <w:webHidden/>
              </w:rPr>
              <w:fldChar w:fldCharType="begin"/>
            </w:r>
            <w:r w:rsidR="00E156DE">
              <w:rPr>
                <w:noProof/>
                <w:webHidden/>
              </w:rPr>
              <w:instrText xml:space="preserve"> PAGEREF _Toc77780518 \h </w:instrText>
            </w:r>
            <w:r w:rsidR="00E156DE">
              <w:rPr>
                <w:noProof/>
                <w:webHidden/>
              </w:rPr>
            </w:r>
            <w:r w:rsidR="00E156DE">
              <w:rPr>
                <w:noProof/>
                <w:webHidden/>
              </w:rPr>
              <w:fldChar w:fldCharType="separate"/>
            </w:r>
            <w:r w:rsidR="00E156DE">
              <w:rPr>
                <w:noProof/>
                <w:webHidden/>
              </w:rPr>
              <w:t>4</w:t>
            </w:r>
            <w:r w:rsidR="00E156DE">
              <w:rPr>
                <w:noProof/>
                <w:webHidden/>
              </w:rPr>
              <w:fldChar w:fldCharType="end"/>
            </w:r>
          </w:hyperlink>
        </w:p>
        <w:p w14:paraId="07780990" w14:textId="10C1F5CE"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19" w:history="1">
            <w:r w:rsidR="00E156DE" w:rsidRPr="00250CCD">
              <w:rPr>
                <w:rStyle w:val="Hipervnculo"/>
                <w:noProof/>
              </w:rPr>
              <w:t>1.2.</w:t>
            </w:r>
            <w:r w:rsidR="00E156DE">
              <w:rPr>
                <w:rFonts w:asciiTheme="minorHAnsi" w:eastAsiaTheme="minorEastAsia" w:hAnsiTheme="minorHAnsi" w:cstheme="minorBidi"/>
                <w:noProof/>
                <w:lang w:val="es-EC" w:eastAsia="es-EC"/>
              </w:rPr>
              <w:tab/>
            </w:r>
            <w:r w:rsidR="00E156DE" w:rsidRPr="00250CCD">
              <w:rPr>
                <w:rStyle w:val="Hipervnculo"/>
                <w:noProof/>
              </w:rPr>
              <w:t>SISTEMATIZACIÓN DEL PROBLEMA</w:t>
            </w:r>
            <w:r w:rsidR="00E156DE">
              <w:rPr>
                <w:noProof/>
                <w:webHidden/>
              </w:rPr>
              <w:tab/>
            </w:r>
            <w:r w:rsidR="00E156DE">
              <w:rPr>
                <w:noProof/>
                <w:webHidden/>
              </w:rPr>
              <w:fldChar w:fldCharType="begin"/>
            </w:r>
            <w:r w:rsidR="00E156DE">
              <w:rPr>
                <w:noProof/>
                <w:webHidden/>
              </w:rPr>
              <w:instrText xml:space="preserve"> PAGEREF _Toc77780519 \h </w:instrText>
            </w:r>
            <w:r w:rsidR="00E156DE">
              <w:rPr>
                <w:noProof/>
                <w:webHidden/>
              </w:rPr>
            </w:r>
            <w:r w:rsidR="00E156DE">
              <w:rPr>
                <w:noProof/>
                <w:webHidden/>
              </w:rPr>
              <w:fldChar w:fldCharType="separate"/>
            </w:r>
            <w:r w:rsidR="00E156DE">
              <w:rPr>
                <w:noProof/>
                <w:webHidden/>
              </w:rPr>
              <w:t>4</w:t>
            </w:r>
            <w:r w:rsidR="00E156DE">
              <w:rPr>
                <w:noProof/>
                <w:webHidden/>
              </w:rPr>
              <w:fldChar w:fldCharType="end"/>
            </w:r>
          </w:hyperlink>
        </w:p>
        <w:p w14:paraId="23139076" w14:textId="626862AF"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20" w:history="1">
            <w:r w:rsidR="00E156DE" w:rsidRPr="00250CCD">
              <w:rPr>
                <w:rStyle w:val="Hipervnculo"/>
                <w:noProof/>
              </w:rPr>
              <w:t>1.3.</w:t>
            </w:r>
            <w:r w:rsidR="00E156DE">
              <w:rPr>
                <w:rFonts w:asciiTheme="minorHAnsi" w:eastAsiaTheme="minorEastAsia" w:hAnsiTheme="minorHAnsi" w:cstheme="minorBidi"/>
                <w:noProof/>
                <w:lang w:val="es-EC" w:eastAsia="es-EC"/>
              </w:rPr>
              <w:tab/>
            </w:r>
            <w:r w:rsidR="00E156DE" w:rsidRPr="00250CCD">
              <w:rPr>
                <w:rStyle w:val="Hipervnculo"/>
                <w:noProof/>
              </w:rPr>
              <w:t>Justificación</w:t>
            </w:r>
            <w:r w:rsidR="00E156DE">
              <w:rPr>
                <w:noProof/>
                <w:webHidden/>
              </w:rPr>
              <w:tab/>
            </w:r>
            <w:r w:rsidR="00E156DE">
              <w:rPr>
                <w:noProof/>
                <w:webHidden/>
              </w:rPr>
              <w:fldChar w:fldCharType="begin"/>
            </w:r>
            <w:r w:rsidR="00E156DE">
              <w:rPr>
                <w:noProof/>
                <w:webHidden/>
              </w:rPr>
              <w:instrText xml:space="preserve"> PAGEREF _Toc77780520 \h </w:instrText>
            </w:r>
            <w:r w:rsidR="00E156DE">
              <w:rPr>
                <w:noProof/>
                <w:webHidden/>
              </w:rPr>
            </w:r>
            <w:r w:rsidR="00E156DE">
              <w:rPr>
                <w:noProof/>
                <w:webHidden/>
              </w:rPr>
              <w:fldChar w:fldCharType="separate"/>
            </w:r>
            <w:r w:rsidR="00E156DE">
              <w:rPr>
                <w:noProof/>
                <w:webHidden/>
              </w:rPr>
              <w:t>4</w:t>
            </w:r>
            <w:r w:rsidR="00E156DE">
              <w:rPr>
                <w:noProof/>
                <w:webHidden/>
              </w:rPr>
              <w:fldChar w:fldCharType="end"/>
            </w:r>
          </w:hyperlink>
        </w:p>
        <w:p w14:paraId="4099CCB8" w14:textId="7C8BEB6D"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21" w:history="1">
            <w:r w:rsidR="00E156DE" w:rsidRPr="00250CCD">
              <w:rPr>
                <w:rStyle w:val="Hipervnculo"/>
                <w:bCs/>
                <w:noProof/>
                <w:spacing w:val="-24"/>
                <w:w w:val="99"/>
              </w:rPr>
              <w:t>1.3.1.</w:t>
            </w:r>
            <w:r w:rsidR="00E156DE">
              <w:rPr>
                <w:rFonts w:asciiTheme="minorHAnsi" w:eastAsiaTheme="minorEastAsia" w:hAnsiTheme="minorHAnsi" w:cstheme="minorBidi"/>
                <w:noProof/>
                <w:lang w:val="es-EC" w:eastAsia="es-EC"/>
              </w:rPr>
              <w:tab/>
            </w:r>
            <w:r w:rsidR="00E156DE" w:rsidRPr="00250CCD">
              <w:rPr>
                <w:rStyle w:val="Hipervnculo"/>
                <w:noProof/>
              </w:rPr>
              <w:t>Justificación teórica</w:t>
            </w:r>
            <w:r w:rsidR="00E156DE">
              <w:rPr>
                <w:noProof/>
                <w:webHidden/>
              </w:rPr>
              <w:tab/>
            </w:r>
            <w:r w:rsidR="00E156DE">
              <w:rPr>
                <w:noProof/>
                <w:webHidden/>
              </w:rPr>
              <w:fldChar w:fldCharType="begin"/>
            </w:r>
            <w:r w:rsidR="00E156DE">
              <w:rPr>
                <w:noProof/>
                <w:webHidden/>
              </w:rPr>
              <w:instrText xml:space="preserve"> PAGEREF _Toc77780521 \h </w:instrText>
            </w:r>
            <w:r w:rsidR="00E156DE">
              <w:rPr>
                <w:noProof/>
                <w:webHidden/>
              </w:rPr>
            </w:r>
            <w:r w:rsidR="00E156DE">
              <w:rPr>
                <w:noProof/>
                <w:webHidden/>
              </w:rPr>
              <w:fldChar w:fldCharType="separate"/>
            </w:r>
            <w:r w:rsidR="00E156DE">
              <w:rPr>
                <w:noProof/>
                <w:webHidden/>
              </w:rPr>
              <w:t>4</w:t>
            </w:r>
            <w:r w:rsidR="00E156DE">
              <w:rPr>
                <w:noProof/>
                <w:webHidden/>
              </w:rPr>
              <w:fldChar w:fldCharType="end"/>
            </w:r>
          </w:hyperlink>
        </w:p>
        <w:p w14:paraId="674F7E1E" w14:textId="7A4D5B87"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22" w:history="1">
            <w:r w:rsidR="00E156DE" w:rsidRPr="00250CCD">
              <w:rPr>
                <w:rStyle w:val="Hipervnculo"/>
                <w:bCs/>
                <w:noProof/>
                <w:spacing w:val="-24"/>
                <w:w w:val="99"/>
              </w:rPr>
              <w:t>1.3.2.</w:t>
            </w:r>
            <w:r w:rsidR="00E156DE">
              <w:rPr>
                <w:rFonts w:asciiTheme="minorHAnsi" w:eastAsiaTheme="minorEastAsia" w:hAnsiTheme="minorHAnsi" w:cstheme="minorBidi"/>
                <w:noProof/>
                <w:lang w:val="es-EC" w:eastAsia="es-EC"/>
              </w:rPr>
              <w:tab/>
            </w:r>
            <w:r w:rsidR="00E156DE" w:rsidRPr="00250CCD">
              <w:rPr>
                <w:rStyle w:val="Hipervnculo"/>
                <w:noProof/>
              </w:rPr>
              <w:t>Justificación aplicativa</w:t>
            </w:r>
            <w:r w:rsidR="00E156DE">
              <w:rPr>
                <w:noProof/>
                <w:webHidden/>
              </w:rPr>
              <w:tab/>
            </w:r>
            <w:r w:rsidR="00E156DE">
              <w:rPr>
                <w:noProof/>
                <w:webHidden/>
              </w:rPr>
              <w:fldChar w:fldCharType="begin"/>
            </w:r>
            <w:r w:rsidR="00E156DE">
              <w:rPr>
                <w:noProof/>
                <w:webHidden/>
              </w:rPr>
              <w:instrText xml:space="preserve"> PAGEREF _Toc77780522 \h </w:instrText>
            </w:r>
            <w:r w:rsidR="00E156DE">
              <w:rPr>
                <w:noProof/>
                <w:webHidden/>
              </w:rPr>
            </w:r>
            <w:r w:rsidR="00E156DE">
              <w:rPr>
                <w:noProof/>
                <w:webHidden/>
              </w:rPr>
              <w:fldChar w:fldCharType="separate"/>
            </w:r>
            <w:r w:rsidR="00E156DE">
              <w:rPr>
                <w:noProof/>
                <w:webHidden/>
              </w:rPr>
              <w:t>5</w:t>
            </w:r>
            <w:r w:rsidR="00E156DE">
              <w:rPr>
                <w:noProof/>
                <w:webHidden/>
              </w:rPr>
              <w:fldChar w:fldCharType="end"/>
            </w:r>
          </w:hyperlink>
        </w:p>
        <w:p w14:paraId="6FA6257A" w14:textId="0238D9E5"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23" w:history="1">
            <w:r w:rsidR="00E156DE" w:rsidRPr="00250CCD">
              <w:rPr>
                <w:rStyle w:val="Hipervnculo"/>
                <w:noProof/>
              </w:rPr>
              <w:t>1.4.</w:t>
            </w:r>
            <w:r w:rsidR="00E156DE">
              <w:rPr>
                <w:rFonts w:asciiTheme="minorHAnsi" w:eastAsiaTheme="minorEastAsia" w:hAnsiTheme="minorHAnsi" w:cstheme="minorBidi"/>
                <w:noProof/>
                <w:lang w:val="es-EC" w:eastAsia="es-EC"/>
              </w:rPr>
              <w:tab/>
            </w:r>
            <w:r w:rsidR="00E156DE" w:rsidRPr="00250CCD">
              <w:rPr>
                <w:rStyle w:val="Hipervnculo"/>
                <w:noProof/>
              </w:rPr>
              <w:t>Objetivos</w:t>
            </w:r>
            <w:r w:rsidR="00E156DE">
              <w:rPr>
                <w:noProof/>
                <w:webHidden/>
              </w:rPr>
              <w:tab/>
            </w:r>
            <w:r w:rsidR="00E156DE">
              <w:rPr>
                <w:noProof/>
                <w:webHidden/>
              </w:rPr>
              <w:fldChar w:fldCharType="begin"/>
            </w:r>
            <w:r w:rsidR="00E156DE">
              <w:rPr>
                <w:noProof/>
                <w:webHidden/>
              </w:rPr>
              <w:instrText xml:space="preserve"> PAGEREF _Toc77780523 \h </w:instrText>
            </w:r>
            <w:r w:rsidR="00E156DE">
              <w:rPr>
                <w:noProof/>
                <w:webHidden/>
              </w:rPr>
            </w:r>
            <w:r w:rsidR="00E156DE">
              <w:rPr>
                <w:noProof/>
                <w:webHidden/>
              </w:rPr>
              <w:fldChar w:fldCharType="separate"/>
            </w:r>
            <w:r w:rsidR="00E156DE">
              <w:rPr>
                <w:noProof/>
                <w:webHidden/>
              </w:rPr>
              <w:t>7</w:t>
            </w:r>
            <w:r w:rsidR="00E156DE">
              <w:rPr>
                <w:noProof/>
                <w:webHidden/>
              </w:rPr>
              <w:fldChar w:fldCharType="end"/>
            </w:r>
          </w:hyperlink>
        </w:p>
        <w:p w14:paraId="53F8BEB1" w14:textId="5B56D7F6"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24" w:history="1">
            <w:r w:rsidR="00E156DE" w:rsidRPr="00250CCD">
              <w:rPr>
                <w:rStyle w:val="Hipervnculo"/>
                <w:i/>
                <w:noProof/>
                <w:spacing w:val="-24"/>
                <w:w w:val="99"/>
              </w:rPr>
              <w:t>1.4.1.</w:t>
            </w:r>
            <w:r w:rsidR="00E156DE">
              <w:rPr>
                <w:rFonts w:asciiTheme="minorHAnsi" w:eastAsiaTheme="minorEastAsia" w:hAnsiTheme="minorHAnsi" w:cstheme="minorBidi"/>
                <w:noProof/>
                <w:lang w:val="es-EC" w:eastAsia="es-EC"/>
              </w:rPr>
              <w:tab/>
            </w:r>
            <w:r w:rsidR="00E156DE" w:rsidRPr="00250CCD">
              <w:rPr>
                <w:rStyle w:val="Hipervnculo"/>
                <w:i/>
                <w:noProof/>
              </w:rPr>
              <w:t>Objetivo General</w:t>
            </w:r>
            <w:r w:rsidR="00E156DE">
              <w:rPr>
                <w:noProof/>
                <w:webHidden/>
              </w:rPr>
              <w:tab/>
            </w:r>
            <w:r w:rsidR="00E156DE">
              <w:rPr>
                <w:noProof/>
                <w:webHidden/>
              </w:rPr>
              <w:fldChar w:fldCharType="begin"/>
            </w:r>
            <w:r w:rsidR="00E156DE">
              <w:rPr>
                <w:noProof/>
                <w:webHidden/>
              </w:rPr>
              <w:instrText xml:space="preserve"> PAGEREF _Toc77780524 \h </w:instrText>
            </w:r>
            <w:r w:rsidR="00E156DE">
              <w:rPr>
                <w:noProof/>
                <w:webHidden/>
              </w:rPr>
            </w:r>
            <w:r w:rsidR="00E156DE">
              <w:rPr>
                <w:noProof/>
                <w:webHidden/>
              </w:rPr>
              <w:fldChar w:fldCharType="separate"/>
            </w:r>
            <w:r w:rsidR="00E156DE">
              <w:rPr>
                <w:noProof/>
                <w:webHidden/>
              </w:rPr>
              <w:t>7</w:t>
            </w:r>
            <w:r w:rsidR="00E156DE">
              <w:rPr>
                <w:noProof/>
                <w:webHidden/>
              </w:rPr>
              <w:fldChar w:fldCharType="end"/>
            </w:r>
          </w:hyperlink>
        </w:p>
        <w:p w14:paraId="08B8726F" w14:textId="6B54079D"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25" w:history="1">
            <w:r w:rsidR="00E156DE" w:rsidRPr="00250CCD">
              <w:rPr>
                <w:rStyle w:val="Hipervnculo"/>
                <w:i/>
                <w:noProof/>
                <w:spacing w:val="-24"/>
                <w:w w:val="99"/>
              </w:rPr>
              <w:t>1.4.2.</w:t>
            </w:r>
            <w:r w:rsidR="00E156DE">
              <w:rPr>
                <w:rFonts w:asciiTheme="minorHAnsi" w:eastAsiaTheme="minorEastAsia" w:hAnsiTheme="minorHAnsi" w:cstheme="minorBidi"/>
                <w:noProof/>
                <w:lang w:val="es-EC" w:eastAsia="es-EC"/>
              </w:rPr>
              <w:tab/>
            </w:r>
            <w:r w:rsidR="00E156DE" w:rsidRPr="00250CCD">
              <w:rPr>
                <w:rStyle w:val="Hipervnculo"/>
                <w:i/>
                <w:noProof/>
              </w:rPr>
              <w:t>Objetivos Específicos</w:t>
            </w:r>
            <w:r w:rsidR="00E156DE">
              <w:rPr>
                <w:noProof/>
                <w:webHidden/>
              </w:rPr>
              <w:tab/>
            </w:r>
            <w:r w:rsidR="00E156DE">
              <w:rPr>
                <w:noProof/>
                <w:webHidden/>
              </w:rPr>
              <w:fldChar w:fldCharType="begin"/>
            </w:r>
            <w:r w:rsidR="00E156DE">
              <w:rPr>
                <w:noProof/>
                <w:webHidden/>
              </w:rPr>
              <w:instrText xml:space="preserve"> PAGEREF _Toc77780525 \h </w:instrText>
            </w:r>
            <w:r w:rsidR="00E156DE">
              <w:rPr>
                <w:noProof/>
                <w:webHidden/>
              </w:rPr>
            </w:r>
            <w:r w:rsidR="00E156DE">
              <w:rPr>
                <w:noProof/>
                <w:webHidden/>
              </w:rPr>
              <w:fldChar w:fldCharType="separate"/>
            </w:r>
            <w:r w:rsidR="00E156DE">
              <w:rPr>
                <w:noProof/>
                <w:webHidden/>
              </w:rPr>
              <w:t>7</w:t>
            </w:r>
            <w:r w:rsidR="00E156DE">
              <w:rPr>
                <w:noProof/>
                <w:webHidden/>
              </w:rPr>
              <w:fldChar w:fldCharType="end"/>
            </w:r>
          </w:hyperlink>
        </w:p>
        <w:p w14:paraId="270AAF8B" w14:textId="0A102B53" w:rsidR="00E156DE" w:rsidRDefault="00D41725" w:rsidP="00E156DE">
          <w:pPr>
            <w:pStyle w:val="TDC1"/>
            <w:tabs>
              <w:tab w:val="right" w:leader="dot" w:pos="8497"/>
            </w:tabs>
            <w:ind w:left="0"/>
            <w:rPr>
              <w:rFonts w:asciiTheme="minorHAnsi" w:eastAsiaTheme="minorEastAsia" w:hAnsiTheme="minorHAnsi" w:cstheme="minorBidi"/>
              <w:noProof/>
              <w:lang w:val="es-EC" w:eastAsia="es-EC"/>
            </w:rPr>
          </w:pPr>
          <w:hyperlink w:anchor="_Toc77780526" w:history="1">
            <w:r w:rsidR="00E156DE" w:rsidRPr="00250CCD">
              <w:rPr>
                <w:rStyle w:val="Hipervnculo"/>
                <w:noProof/>
              </w:rPr>
              <w:t>CAPITULO II</w:t>
            </w:r>
            <w:r w:rsidR="00E156DE">
              <w:rPr>
                <w:noProof/>
                <w:webHidden/>
              </w:rPr>
              <w:tab/>
            </w:r>
            <w:r w:rsidR="00E156DE">
              <w:rPr>
                <w:noProof/>
                <w:webHidden/>
              </w:rPr>
              <w:fldChar w:fldCharType="begin"/>
            </w:r>
            <w:r w:rsidR="00E156DE">
              <w:rPr>
                <w:noProof/>
                <w:webHidden/>
              </w:rPr>
              <w:instrText xml:space="preserve"> PAGEREF _Toc77780526 \h </w:instrText>
            </w:r>
            <w:r w:rsidR="00E156DE">
              <w:rPr>
                <w:noProof/>
                <w:webHidden/>
              </w:rPr>
            </w:r>
            <w:r w:rsidR="00E156DE">
              <w:rPr>
                <w:noProof/>
                <w:webHidden/>
              </w:rPr>
              <w:fldChar w:fldCharType="separate"/>
            </w:r>
            <w:r w:rsidR="00E156DE">
              <w:rPr>
                <w:noProof/>
                <w:webHidden/>
              </w:rPr>
              <w:t>9</w:t>
            </w:r>
            <w:r w:rsidR="00E156DE">
              <w:rPr>
                <w:noProof/>
                <w:webHidden/>
              </w:rPr>
              <w:fldChar w:fldCharType="end"/>
            </w:r>
          </w:hyperlink>
        </w:p>
        <w:p w14:paraId="5FFD2935" w14:textId="7036D6FD" w:rsidR="00E156DE" w:rsidRDefault="00D41725" w:rsidP="00E156DE">
          <w:pPr>
            <w:pStyle w:val="TDC1"/>
            <w:tabs>
              <w:tab w:val="left" w:pos="1070"/>
              <w:tab w:val="right" w:leader="dot" w:pos="8497"/>
            </w:tabs>
            <w:ind w:left="0"/>
            <w:rPr>
              <w:rFonts w:asciiTheme="minorHAnsi" w:eastAsiaTheme="minorEastAsia" w:hAnsiTheme="minorHAnsi" w:cstheme="minorBidi"/>
              <w:noProof/>
              <w:lang w:val="es-EC" w:eastAsia="es-EC"/>
            </w:rPr>
          </w:pPr>
          <w:hyperlink w:anchor="_Toc77780527" w:history="1">
            <w:r w:rsidR="00E156DE" w:rsidRPr="00250CCD">
              <w:rPr>
                <w:rStyle w:val="Hipervnculo"/>
                <w:noProof/>
                <w:spacing w:val="-3"/>
                <w:w w:val="99"/>
              </w:rPr>
              <w:t>2.</w:t>
            </w:r>
            <w:r w:rsidR="00E156DE">
              <w:rPr>
                <w:rFonts w:asciiTheme="minorHAnsi" w:eastAsiaTheme="minorEastAsia" w:hAnsiTheme="minorHAnsi" w:cstheme="minorBidi"/>
                <w:noProof/>
                <w:lang w:val="es-EC" w:eastAsia="es-EC"/>
              </w:rPr>
              <w:tab/>
            </w:r>
            <w:r w:rsidR="00E156DE" w:rsidRPr="00250CCD">
              <w:rPr>
                <w:rStyle w:val="Hipervnculo"/>
                <w:noProof/>
              </w:rPr>
              <w:t>FUNDAMENTOS TEÓRICOS</w:t>
            </w:r>
            <w:r w:rsidR="00E156DE">
              <w:rPr>
                <w:noProof/>
                <w:webHidden/>
              </w:rPr>
              <w:tab/>
            </w:r>
            <w:r w:rsidR="00E156DE">
              <w:rPr>
                <w:noProof/>
                <w:webHidden/>
              </w:rPr>
              <w:fldChar w:fldCharType="begin"/>
            </w:r>
            <w:r w:rsidR="00E156DE">
              <w:rPr>
                <w:noProof/>
                <w:webHidden/>
              </w:rPr>
              <w:instrText xml:space="preserve"> PAGEREF _Toc77780527 \h </w:instrText>
            </w:r>
            <w:r w:rsidR="00E156DE">
              <w:rPr>
                <w:noProof/>
                <w:webHidden/>
              </w:rPr>
            </w:r>
            <w:r w:rsidR="00E156DE">
              <w:rPr>
                <w:noProof/>
                <w:webHidden/>
              </w:rPr>
              <w:fldChar w:fldCharType="separate"/>
            </w:r>
            <w:r w:rsidR="00E156DE">
              <w:rPr>
                <w:noProof/>
                <w:webHidden/>
              </w:rPr>
              <w:t>9</w:t>
            </w:r>
            <w:r w:rsidR="00E156DE">
              <w:rPr>
                <w:noProof/>
                <w:webHidden/>
              </w:rPr>
              <w:fldChar w:fldCharType="end"/>
            </w:r>
          </w:hyperlink>
        </w:p>
        <w:p w14:paraId="0E22BB8F" w14:textId="1C6F5157"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28" w:history="1">
            <w:r w:rsidR="00E156DE" w:rsidRPr="00250CCD">
              <w:rPr>
                <w:rStyle w:val="Hipervnculo"/>
                <w:noProof/>
              </w:rPr>
              <w:t>2.1.</w:t>
            </w:r>
            <w:r w:rsidR="00E156DE">
              <w:rPr>
                <w:rFonts w:asciiTheme="minorHAnsi" w:eastAsiaTheme="minorEastAsia" w:hAnsiTheme="minorHAnsi" w:cstheme="minorBidi"/>
                <w:noProof/>
                <w:lang w:val="es-EC" w:eastAsia="es-EC"/>
              </w:rPr>
              <w:tab/>
            </w:r>
            <w:r w:rsidR="00E156DE" w:rsidRPr="00250CCD">
              <w:rPr>
                <w:rStyle w:val="Hipervnculo"/>
                <w:noProof/>
              </w:rPr>
              <w:t>Estado del</w:t>
            </w:r>
            <w:r w:rsidR="00E156DE" w:rsidRPr="00250CCD">
              <w:rPr>
                <w:rStyle w:val="Hipervnculo"/>
                <w:noProof/>
                <w:spacing w:val="1"/>
              </w:rPr>
              <w:t xml:space="preserve"> </w:t>
            </w:r>
            <w:r w:rsidR="00E156DE" w:rsidRPr="00250CCD">
              <w:rPr>
                <w:rStyle w:val="Hipervnculo"/>
                <w:noProof/>
              </w:rPr>
              <w:t>arte</w:t>
            </w:r>
            <w:r w:rsidR="00E156DE">
              <w:rPr>
                <w:noProof/>
                <w:webHidden/>
              </w:rPr>
              <w:tab/>
            </w:r>
            <w:r w:rsidR="00E156DE">
              <w:rPr>
                <w:noProof/>
                <w:webHidden/>
              </w:rPr>
              <w:fldChar w:fldCharType="begin"/>
            </w:r>
            <w:r w:rsidR="00E156DE">
              <w:rPr>
                <w:noProof/>
                <w:webHidden/>
              </w:rPr>
              <w:instrText xml:space="preserve"> PAGEREF _Toc77780528 \h </w:instrText>
            </w:r>
            <w:r w:rsidR="00E156DE">
              <w:rPr>
                <w:noProof/>
                <w:webHidden/>
              </w:rPr>
            </w:r>
            <w:r w:rsidR="00E156DE">
              <w:rPr>
                <w:noProof/>
                <w:webHidden/>
              </w:rPr>
              <w:fldChar w:fldCharType="separate"/>
            </w:r>
            <w:r w:rsidR="00E156DE">
              <w:rPr>
                <w:noProof/>
                <w:webHidden/>
              </w:rPr>
              <w:t>9</w:t>
            </w:r>
            <w:r w:rsidR="00E156DE">
              <w:rPr>
                <w:noProof/>
                <w:webHidden/>
              </w:rPr>
              <w:fldChar w:fldCharType="end"/>
            </w:r>
          </w:hyperlink>
        </w:p>
        <w:p w14:paraId="6582269A" w14:textId="2E3751E4"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29" w:history="1">
            <w:r w:rsidR="00E156DE" w:rsidRPr="00250CCD">
              <w:rPr>
                <w:rStyle w:val="Hipervnculo"/>
                <w:noProof/>
              </w:rPr>
              <w:t>2.2.</w:t>
            </w:r>
            <w:r w:rsidR="00E156DE">
              <w:rPr>
                <w:rFonts w:asciiTheme="minorHAnsi" w:eastAsiaTheme="minorEastAsia" w:hAnsiTheme="minorHAnsi" w:cstheme="minorBidi"/>
                <w:noProof/>
                <w:lang w:val="es-EC" w:eastAsia="es-EC"/>
              </w:rPr>
              <w:tab/>
            </w:r>
            <w:r w:rsidR="00E156DE" w:rsidRPr="00250CCD">
              <w:rPr>
                <w:rStyle w:val="Hipervnculo"/>
                <w:noProof/>
              </w:rPr>
              <w:t xml:space="preserve">Procesos departamentales </w:t>
            </w:r>
            <w:r w:rsidR="00E156DE" w:rsidRPr="00250CCD">
              <w:rPr>
                <w:rStyle w:val="Hipervnculo"/>
                <w:noProof/>
                <w:spacing w:val="-9"/>
              </w:rPr>
              <w:t xml:space="preserve">de </w:t>
            </w:r>
            <w:r w:rsidR="00E156DE" w:rsidRPr="00250CCD">
              <w:rPr>
                <w:rStyle w:val="Hipervnculo"/>
                <w:noProof/>
              </w:rPr>
              <w:t>Conduespoch</w:t>
            </w:r>
            <w:r w:rsidR="00E156DE">
              <w:rPr>
                <w:noProof/>
                <w:webHidden/>
              </w:rPr>
              <w:tab/>
            </w:r>
            <w:r w:rsidR="00E156DE">
              <w:rPr>
                <w:noProof/>
                <w:webHidden/>
              </w:rPr>
              <w:fldChar w:fldCharType="begin"/>
            </w:r>
            <w:r w:rsidR="00E156DE">
              <w:rPr>
                <w:noProof/>
                <w:webHidden/>
              </w:rPr>
              <w:instrText xml:space="preserve"> PAGEREF _Toc77780529 \h </w:instrText>
            </w:r>
            <w:r w:rsidR="00E156DE">
              <w:rPr>
                <w:noProof/>
                <w:webHidden/>
              </w:rPr>
            </w:r>
            <w:r w:rsidR="00E156DE">
              <w:rPr>
                <w:noProof/>
                <w:webHidden/>
              </w:rPr>
              <w:fldChar w:fldCharType="separate"/>
            </w:r>
            <w:r w:rsidR="00E156DE">
              <w:rPr>
                <w:noProof/>
                <w:webHidden/>
              </w:rPr>
              <w:t>11</w:t>
            </w:r>
            <w:r w:rsidR="00E156DE">
              <w:rPr>
                <w:noProof/>
                <w:webHidden/>
              </w:rPr>
              <w:fldChar w:fldCharType="end"/>
            </w:r>
          </w:hyperlink>
        </w:p>
        <w:p w14:paraId="4D0FD0FD" w14:textId="51EB12FA"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30" w:history="1">
            <w:r w:rsidR="00E156DE" w:rsidRPr="00250CCD">
              <w:rPr>
                <w:rStyle w:val="Hipervnculo"/>
                <w:bCs/>
                <w:noProof/>
                <w:spacing w:val="-24"/>
                <w:w w:val="99"/>
              </w:rPr>
              <w:t>2.2.1.</w:t>
            </w:r>
            <w:r w:rsidR="00E156DE">
              <w:rPr>
                <w:rFonts w:asciiTheme="minorHAnsi" w:eastAsiaTheme="minorEastAsia" w:hAnsiTheme="minorHAnsi" w:cstheme="minorBidi"/>
                <w:noProof/>
                <w:lang w:val="es-EC" w:eastAsia="es-EC"/>
              </w:rPr>
              <w:tab/>
            </w:r>
            <w:r w:rsidR="00E156DE" w:rsidRPr="00250CCD">
              <w:rPr>
                <w:rStyle w:val="Hipervnculo"/>
                <w:noProof/>
              </w:rPr>
              <w:t>Departamento de</w:t>
            </w:r>
            <w:r w:rsidR="00E156DE" w:rsidRPr="00250CCD">
              <w:rPr>
                <w:rStyle w:val="Hipervnculo"/>
                <w:noProof/>
                <w:spacing w:val="2"/>
              </w:rPr>
              <w:t xml:space="preserve"> </w:t>
            </w:r>
            <w:r w:rsidR="00E156DE" w:rsidRPr="00250CCD">
              <w:rPr>
                <w:rStyle w:val="Hipervnculo"/>
                <w:noProof/>
              </w:rPr>
              <w:t>secretaria</w:t>
            </w:r>
            <w:r w:rsidR="00E156DE">
              <w:rPr>
                <w:noProof/>
                <w:webHidden/>
              </w:rPr>
              <w:tab/>
            </w:r>
            <w:r w:rsidR="00E156DE">
              <w:rPr>
                <w:noProof/>
                <w:webHidden/>
              </w:rPr>
              <w:fldChar w:fldCharType="begin"/>
            </w:r>
            <w:r w:rsidR="00E156DE">
              <w:rPr>
                <w:noProof/>
                <w:webHidden/>
              </w:rPr>
              <w:instrText xml:space="preserve"> PAGEREF _Toc77780530 \h </w:instrText>
            </w:r>
            <w:r w:rsidR="00E156DE">
              <w:rPr>
                <w:noProof/>
                <w:webHidden/>
              </w:rPr>
            </w:r>
            <w:r w:rsidR="00E156DE">
              <w:rPr>
                <w:noProof/>
                <w:webHidden/>
              </w:rPr>
              <w:fldChar w:fldCharType="separate"/>
            </w:r>
            <w:r w:rsidR="00E156DE">
              <w:rPr>
                <w:noProof/>
                <w:webHidden/>
              </w:rPr>
              <w:t>12</w:t>
            </w:r>
            <w:r w:rsidR="00E156DE">
              <w:rPr>
                <w:noProof/>
                <w:webHidden/>
              </w:rPr>
              <w:fldChar w:fldCharType="end"/>
            </w:r>
          </w:hyperlink>
        </w:p>
        <w:p w14:paraId="72D15B17" w14:textId="1B35454D"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31" w:history="1">
            <w:r w:rsidR="00E156DE" w:rsidRPr="00250CCD">
              <w:rPr>
                <w:rStyle w:val="Hipervnculo"/>
                <w:bCs/>
                <w:noProof/>
                <w:spacing w:val="-24"/>
                <w:w w:val="99"/>
              </w:rPr>
              <w:t>2.2.2.</w:t>
            </w:r>
            <w:r w:rsidR="00E156DE">
              <w:rPr>
                <w:rFonts w:asciiTheme="minorHAnsi" w:eastAsiaTheme="minorEastAsia" w:hAnsiTheme="minorHAnsi" w:cstheme="minorBidi"/>
                <w:noProof/>
                <w:lang w:val="es-EC" w:eastAsia="es-EC"/>
              </w:rPr>
              <w:tab/>
            </w:r>
            <w:r w:rsidR="00E156DE" w:rsidRPr="00250CCD">
              <w:rPr>
                <w:rStyle w:val="Hipervnculo"/>
                <w:noProof/>
              </w:rPr>
              <w:t>Departamento de asesoría</w:t>
            </w:r>
            <w:r w:rsidR="00E156DE" w:rsidRPr="00250CCD">
              <w:rPr>
                <w:rStyle w:val="Hipervnculo"/>
                <w:noProof/>
                <w:spacing w:val="6"/>
              </w:rPr>
              <w:t xml:space="preserve"> </w:t>
            </w:r>
            <w:r w:rsidR="00E156DE" w:rsidRPr="00250CCD">
              <w:rPr>
                <w:rStyle w:val="Hipervnculo"/>
                <w:noProof/>
              </w:rPr>
              <w:t>vial</w:t>
            </w:r>
            <w:r w:rsidR="00E156DE">
              <w:rPr>
                <w:noProof/>
                <w:webHidden/>
              </w:rPr>
              <w:tab/>
            </w:r>
            <w:r w:rsidR="00E156DE">
              <w:rPr>
                <w:noProof/>
                <w:webHidden/>
              </w:rPr>
              <w:fldChar w:fldCharType="begin"/>
            </w:r>
            <w:r w:rsidR="00E156DE">
              <w:rPr>
                <w:noProof/>
                <w:webHidden/>
              </w:rPr>
              <w:instrText xml:space="preserve"> PAGEREF _Toc77780531 \h </w:instrText>
            </w:r>
            <w:r w:rsidR="00E156DE">
              <w:rPr>
                <w:noProof/>
                <w:webHidden/>
              </w:rPr>
            </w:r>
            <w:r w:rsidR="00E156DE">
              <w:rPr>
                <w:noProof/>
                <w:webHidden/>
              </w:rPr>
              <w:fldChar w:fldCharType="separate"/>
            </w:r>
            <w:r w:rsidR="00E156DE">
              <w:rPr>
                <w:noProof/>
                <w:webHidden/>
              </w:rPr>
              <w:t>13</w:t>
            </w:r>
            <w:r w:rsidR="00E156DE">
              <w:rPr>
                <w:noProof/>
                <w:webHidden/>
              </w:rPr>
              <w:fldChar w:fldCharType="end"/>
            </w:r>
          </w:hyperlink>
        </w:p>
        <w:p w14:paraId="64A071BF" w14:textId="2D9DE0A5"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32" w:history="1">
            <w:r w:rsidR="00E156DE" w:rsidRPr="00250CCD">
              <w:rPr>
                <w:rStyle w:val="Hipervnculo"/>
                <w:bCs/>
                <w:noProof/>
                <w:spacing w:val="-24"/>
                <w:w w:val="99"/>
              </w:rPr>
              <w:t>2.2.3.</w:t>
            </w:r>
            <w:r w:rsidR="00E156DE">
              <w:rPr>
                <w:rFonts w:asciiTheme="minorHAnsi" w:eastAsiaTheme="minorEastAsia" w:hAnsiTheme="minorHAnsi" w:cstheme="minorBidi"/>
                <w:noProof/>
                <w:lang w:val="es-EC" w:eastAsia="es-EC"/>
              </w:rPr>
              <w:tab/>
            </w:r>
            <w:r w:rsidR="00E156DE" w:rsidRPr="00250CCD">
              <w:rPr>
                <w:rStyle w:val="Hipervnculo"/>
                <w:noProof/>
              </w:rPr>
              <w:t>Departamento de</w:t>
            </w:r>
            <w:r w:rsidR="00E156DE" w:rsidRPr="00250CCD">
              <w:rPr>
                <w:rStyle w:val="Hipervnculo"/>
                <w:noProof/>
                <w:spacing w:val="4"/>
              </w:rPr>
              <w:t xml:space="preserve"> </w:t>
            </w:r>
            <w:r w:rsidR="00E156DE" w:rsidRPr="00250CCD">
              <w:rPr>
                <w:rStyle w:val="Hipervnculo"/>
                <w:noProof/>
              </w:rPr>
              <w:t>DTIC</w:t>
            </w:r>
            <w:r w:rsidR="00E156DE">
              <w:rPr>
                <w:noProof/>
                <w:webHidden/>
              </w:rPr>
              <w:tab/>
            </w:r>
            <w:r w:rsidR="00E156DE">
              <w:rPr>
                <w:noProof/>
                <w:webHidden/>
              </w:rPr>
              <w:fldChar w:fldCharType="begin"/>
            </w:r>
            <w:r w:rsidR="00E156DE">
              <w:rPr>
                <w:noProof/>
                <w:webHidden/>
              </w:rPr>
              <w:instrText xml:space="preserve"> PAGEREF _Toc77780532 \h </w:instrText>
            </w:r>
            <w:r w:rsidR="00E156DE">
              <w:rPr>
                <w:noProof/>
                <w:webHidden/>
              </w:rPr>
            </w:r>
            <w:r w:rsidR="00E156DE">
              <w:rPr>
                <w:noProof/>
                <w:webHidden/>
              </w:rPr>
              <w:fldChar w:fldCharType="separate"/>
            </w:r>
            <w:r w:rsidR="00E156DE">
              <w:rPr>
                <w:noProof/>
                <w:webHidden/>
              </w:rPr>
              <w:t>19</w:t>
            </w:r>
            <w:r w:rsidR="00E156DE">
              <w:rPr>
                <w:noProof/>
                <w:webHidden/>
              </w:rPr>
              <w:fldChar w:fldCharType="end"/>
            </w:r>
          </w:hyperlink>
        </w:p>
        <w:p w14:paraId="7A3897E8" w14:textId="5E6BB435"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33" w:history="1">
            <w:r w:rsidR="00E156DE" w:rsidRPr="00250CCD">
              <w:rPr>
                <w:rStyle w:val="Hipervnculo"/>
                <w:bCs/>
                <w:noProof/>
                <w:spacing w:val="-24"/>
                <w:w w:val="99"/>
              </w:rPr>
              <w:t>2.2.4.</w:t>
            </w:r>
            <w:r w:rsidR="00E156DE">
              <w:rPr>
                <w:rFonts w:asciiTheme="minorHAnsi" w:eastAsiaTheme="minorEastAsia" w:hAnsiTheme="minorHAnsi" w:cstheme="minorBidi"/>
                <w:noProof/>
                <w:lang w:val="es-EC" w:eastAsia="es-EC"/>
              </w:rPr>
              <w:tab/>
            </w:r>
            <w:r w:rsidR="00E156DE" w:rsidRPr="00250CCD">
              <w:rPr>
                <w:rStyle w:val="Hipervnculo"/>
                <w:noProof/>
              </w:rPr>
              <w:t>Departamento de</w:t>
            </w:r>
            <w:r w:rsidR="00E156DE" w:rsidRPr="00250CCD">
              <w:rPr>
                <w:rStyle w:val="Hipervnculo"/>
                <w:noProof/>
                <w:spacing w:val="4"/>
              </w:rPr>
              <w:t xml:space="preserve"> </w:t>
            </w:r>
            <w:r w:rsidR="00E156DE" w:rsidRPr="00250CCD">
              <w:rPr>
                <w:rStyle w:val="Hipervnculo"/>
                <w:noProof/>
              </w:rPr>
              <w:t>Inspección</w:t>
            </w:r>
            <w:r w:rsidR="00E156DE">
              <w:rPr>
                <w:noProof/>
                <w:webHidden/>
              </w:rPr>
              <w:tab/>
            </w:r>
            <w:r w:rsidR="00E156DE">
              <w:rPr>
                <w:noProof/>
                <w:webHidden/>
              </w:rPr>
              <w:fldChar w:fldCharType="begin"/>
            </w:r>
            <w:r w:rsidR="00E156DE">
              <w:rPr>
                <w:noProof/>
                <w:webHidden/>
              </w:rPr>
              <w:instrText xml:space="preserve"> PAGEREF _Toc77780533 \h </w:instrText>
            </w:r>
            <w:r w:rsidR="00E156DE">
              <w:rPr>
                <w:noProof/>
                <w:webHidden/>
              </w:rPr>
            </w:r>
            <w:r w:rsidR="00E156DE">
              <w:rPr>
                <w:noProof/>
                <w:webHidden/>
              </w:rPr>
              <w:fldChar w:fldCharType="separate"/>
            </w:r>
            <w:r w:rsidR="00E156DE">
              <w:rPr>
                <w:noProof/>
                <w:webHidden/>
              </w:rPr>
              <w:t>20</w:t>
            </w:r>
            <w:r w:rsidR="00E156DE">
              <w:rPr>
                <w:noProof/>
                <w:webHidden/>
              </w:rPr>
              <w:fldChar w:fldCharType="end"/>
            </w:r>
          </w:hyperlink>
        </w:p>
        <w:p w14:paraId="68289238" w14:textId="447F699D"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34" w:history="1">
            <w:r w:rsidR="00E156DE" w:rsidRPr="00250CCD">
              <w:rPr>
                <w:rStyle w:val="Hipervnculo"/>
                <w:bCs/>
                <w:noProof/>
                <w:spacing w:val="-24"/>
                <w:w w:val="99"/>
              </w:rPr>
              <w:t>2.2.5.</w:t>
            </w:r>
            <w:r w:rsidR="00E156DE">
              <w:rPr>
                <w:rFonts w:asciiTheme="minorHAnsi" w:eastAsiaTheme="minorEastAsia" w:hAnsiTheme="minorHAnsi" w:cstheme="minorBidi"/>
                <w:noProof/>
                <w:lang w:val="es-EC" w:eastAsia="es-EC"/>
              </w:rPr>
              <w:tab/>
            </w:r>
            <w:r w:rsidR="00E156DE" w:rsidRPr="00250CCD">
              <w:rPr>
                <w:rStyle w:val="Hipervnculo"/>
                <w:noProof/>
              </w:rPr>
              <w:t>Departamento de</w:t>
            </w:r>
            <w:r w:rsidR="00E156DE" w:rsidRPr="00250CCD">
              <w:rPr>
                <w:rStyle w:val="Hipervnculo"/>
                <w:noProof/>
                <w:spacing w:val="2"/>
              </w:rPr>
              <w:t xml:space="preserve"> </w:t>
            </w:r>
            <w:r w:rsidR="00E156DE" w:rsidRPr="00250CCD">
              <w:rPr>
                <w:rStyle w:val="Hipervnculo"/>
                <w:noProof/>
              </w:rPr>
              <w:t>Pedagogía</w:t>
            </w:r>
            <w:r w:rsidR="00E156DE">
              <w:rPr>
                <w:noProof/>
                <w:webHidden/>
              </w:rPr>
              <w:tab/>
            </w:r>
            <w:r w:rsidR="00E156DE">
              <w:rPr>
                <w:noProof/>
                <w:webHidden/>
              </w:rPr>
              <w:fldChar w:fldCharType="begin"/>
            </w:r>
            <w:r w:rsidR="00E156DE">
              <w:rPr>
                <w:noProof/>
                <w:webHidden/>
              </w:rPr>
              <w:instrText xml:space="preserve"> PAGEREF _Toc77780534 \h </w:instrText>
            </w:r>
            <w:r w:rsidR="00E156DE">
              <w:rPr>
                <w:noProof/>
                <w:webHidden/>
              </w:rPr>
            </w:r>
            <w:r w:rsidR="00E156DE">
              <w:rPr>
                <w:noProof/>
                <w:webHidden/>
              </w:rPr>
              <w:fldChar w:fldCharType="separate"/>
            </w:r>
            <w:r w:rsidR="00E156DE">
              <w:rPr>
                <w:noProof/>
                <w:webHidden/>
              </w:rPr>
              <w:t>21</w:t>
            </w:r>
            <w:r w:rsidR="00E156DE">
              <w:rPr>
                <w:noProof/>
                <w:webHidden/>
              </w:rPr>
              <w:fldChar w:fldCharType="end"/>
            </w:r>
          </w:hyperlink>
        </w:p>
        <w:p w14:paraId="777E60C2" w14:textId="156A2841"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35" w:history="1">
            <w:r w:rsidR="00E156DE" w:rsidRPr="00250CCD">
              <w:rPr>
                <w:rStyle w:val="Hipervnculo"/>
                <w:bCs/>
                <w:noProof/>
                <w:spacing w:val="-24"/>
                <w:w w:val="99"/>
              </w:rPr>
              <w:t>2.2.6.</w:t>
            </w:r>
            <w:r w:rsidR="00E156DE">
              <w:rPr>
                <w:rFonts w:asciiTheme="minorHAnsi" w:eastAsiaTheme="minorEastAsia" w:hAnsiTheme="minorHAnsi" w:cstheme="minorBidi"/>
                <w:noProof/>
                <w:lang w:val="es-EC" w:eastAsia="es-EC"/>
              </w:rPr>
              <w:tab/>
            </w:r>
            <w:r w:rsidR="00E156DE" w:rsidRPr="00250CCD">
              <w:rPr>
                <w:rStyle w:val="Hipervnculo"/>
                <w:noProof/>
              </w:rPr>
              <w:t>Departamento de Contabilidad y</w:t>
            </w:r>
            <w:r w:rsidR="00E156DE" w:rsidRPr="00250CCD">
              <w:rPr>
                <w:rStyle w:val="Hipervnculo"/>
                <w:noProof/>
                <w:spacing w:val="5"/>
              </w:rPr>
              <w:t xml:space="preserve"> </w:t>
            </w:r>
            <w:r w:rsidR="00E156DE" w:rsidRPr="00250CCD">
              <w:rPr>
                <w:rStyle w:val="Hipervnculo"/>
                <w:noProof/>
              </w:rPr>
              <w:t>Tesorería</w:t>
            </w:r>
            <w:r w:rsidR="00E156DE">
              <w:rPr>
                <w:noProof/>
                <w:webHidden/>
              </w:rPr>
              <w:tab/>
            </w:r>
            <w:r w:rsidR="00E156DE">
              <w:rPr>
                <w:noProof/>
                <w:webHidden/>
              </w:rPr>
              <w:fldChar w:fldCharType="begin"/>
            </w:r>
            <w:r w:rsidR="00E156DE">
              <w:rPr>
                <w:noProof/>
                <w:webHidden/>
              </w:rPr>
              <w:instrText xml:space="preserve"> PAGEREF _Toc77780535 \h </w:instrText>
            </w:r>
            <w:r w:rsidR="00E156DE">
              <w:rPr>
                <w:noProof/>
                <w:webHidden/>
              </w:rPr>
            </w:r>
            <w:r w:rsidR="00E156DE">
              <w:rPr>
                <w:noProof/>
                <w:webHidden/>
              </w:rPr>
              <w:fldChar w:fldCharType="separate"/>
            </w:r>
            <w:r w:rsidR="00E156DE">
              <w:rPr>
                <w:noProof/>
                <w:webHidden/>
              </w:rPr>
              <w:t>22</w:t>
            </w:r>
            <w:r w:rsidR="00E156DE">
              <w:rPr>
                <w:noProof/>
                <w:webHidden/>
              </w:rPr>
              <w:fldChar w:fldCharType="end"/>
            </w:r>
          </w:hyperlink>
        </w:p>
        <w:p w14:paraId="4652DA54" w14:textId="583982C5"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36" w:history="1">
            <w:r w:rsidR="00E156DE" w:rsidRPr="00250CCD">
              <w:rPr>
                <w:rStyle w:val="Hipervnculo"/>
                <w:noProof/>
              </w:rPr>
              <w:t>2.3.</w:t>
            </w:r>
            <w:r w:rsidR="00E156DE">
              <w:rPr>
                <w:rFonts w:asciiTheme="minorHAnsi" w:eastAsiaTheme="minorEastAsia" w:hAnsiTheme="minorHAnsi" w:cstheme="minorBidi"/>
                <w:noProof/>
                <w:lang w:val="es-EC" w:eastAsia="es-EC"/>
              </w:rPr>
              <w:tab/>
            </w:r>
            <w:r w:rsidR="00E156DE" w:rsidRPr="00250CCD">
              <w:rPr>
                <w:rStyle w:val="Hipervnculo"/>
                <w:noProof/>
              </w:rPr>
              <w:t>Aplicaciones web</w:t>
            </w:r>
            <w:r w:rsidR="00E156DE">
              <w:rPr>
                <w:noProof/>
                <w:webHidden/>
              </w:rPr>
              <w:tab/>
            </w:r>
            <w:r w:rsidR="00E156DE">
              <w:rPr>
                <w:noProof/>
                <w:webHidden/>
              </w:rPr>
              <w:fldChar w:fldCharType="begin"/>
            </w:r>
            <w:r w:rsidR="00E156DE">
              <w:rPr>
                <w:noProof/>
                <w:webHidden/>
              </w:rPr>
              <w:instrText xml:space="preserve"> PAGEREF _Toc77780536 \h </w:instrText>
            </w:r>
            <w:r w:rsidR="00E156DE">
              <w:rPr>
                <w:noProof/>
                <w:webHidden/>
              </w:rPr>
            </w:r>
            <w:r w:rsidR="00E156DE">
              <w:rPr>
                <w:noProof/>
                <w:webHidden/>
              </w:rPr>
              <w:fldChar w:fldCharType="separate"/>
            </w:r>
            <w:r w:rsidR="00E156DE">
              <w:rPr>
                <w:noProof/>
                <w:webHidden/>
              </w:rPr>
              <w:t>25</w:t>
            </w:r>
            <w:r w:rsidR="00E156DE">
              <w:rPr>
                <w:noProof/>
                <w:webHidden/>
              </w:rPr>
              <w:fldChar w:fldCharType="end"/>
            </w:r>
          </w:hyperlink>
        </w:p>
        <w:p w14:paraId="738E9910" w14:textId="40639F32"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37" w:history="1">
            <w:r w:rsidR="00E156DE" w:rsidRPr="00250CCD">
              <w:rPr>
                <w:rStyle w:val="Hipervnculo"/>
                <w:bCs/>
                <w:noProof/>
                <w:spacing w:val="-24"/>
                <w:w w:val="99"/>
              </w:rPr>
              <w:t>2.3.1.</w:t>
            </w:r>
            <w:r w:rsidR="00E156DE">
              <w:rPr>
                <w:rFonts w:asciiTheme="minorHAnsi" w:eastAsiaTheme="minorEastAsia" w:hAnsiTheme="minorHAnsi" w:cstheme="minorBidi"/>
                <w:noProof/>
                <w:lang w:val="es-EC" w:eastAsia="es-EC"/>
              </w:rPr>
              <w:tab/>
            </w:r>
            <w:r w:rsidR="00E156DE" w:rsidRPr="00250CCD">
              <w:rPr>
                <w:rStyle w:val="Hipervnculo"/>
                <w:noProof/>
              </w:rPr>
              <w:t>Tipos de aplicaciones web</w:t>
            </w:r>
            <w:r w:rsidR="00E156DE">
              <w:rPr>
                <w:noProof/>
                <w:webHidden/>
              </w:rPr>
              <w:tab/>
            </w:r>
            <w:r w:rsidR="00E156DE">
              <w:rPr>
                <w:noProof/>
                <w:webHidden/>
              </w:rPr>
              <w:fldChar w:fldCharType="begin"/>
            </w:r>
            <w:r w:rsidR="00E156DE">
              <w:rPr>
                <w:noProof/>
                <w:webHidden/>
              </w:rPr>
              <w:instrText xml:space="preserve"> PAGEREF _Toc77780537 \h </w:instrText>
            </w:r>
            <w:r w:rsidR="00E156DE">
              <w:rPr>
                <w:noProof/>
                <w:webHidden/>
              </w:rPr>
            </w:r>
            <w:r w:rsidR="00E156DE">
              <w:rPr>
                <w:noProof/>
                <w:webHidden/>
              </w:rPr>
              <w:fldChar w:fldCharType="separate"/>
            </w:r>
            <w:r w:rsidR="00E156DE">
              <w:rPr>
                <w:noProof/>
                <w:webHidden/>
              </w:rPr>
              <w:t>26</w:t>
            </w:r>
            <w:r w:rsidR="00E156DE">
              <w:rPr>
                <w:noProof/>
                <w:webHidden/>
              </w:rPr>
              <w:fldChar w:fldCharType="end"/>
            </w:r>
          </w:hyperlink>
        </w:p>
        <w:p w14:paraId="4092DEC4" w14:textId="113770B9" w:rsidR="00E156DE" w:rsidRDefault="00D41725" w:rsidP="00E156DE">
          <w:pPr>
            <w:pStyle w:val="TDC2"/>
            <w:tabs>
              <w:tab w:val="left" w:pos="1507"/>
              <w:tab w:val="right" w:leader="dot" w:pos="8497"/>
            </w:tabs>
            <w:ind w:left="0" w:firstLine="0"/>
            <w:rPr>
              <w:rFonts w:asciiTheme="minorHAnsi" w:eastAsiaTheme="minorEastAsia" w:hAnsiTheme="minorHAnsi" w:cstheme="minorBidi"/>
              <w:noProof/>
              <w:lang w:val="es-EC" w:eastAsia="es-EC"/>
            </w:rPr>
          </w:pPr>
          <w:hyperlink w:anchor="_Toc77780538" w:history="1">
            <w:r w:rsidR="00E156DE" w:rsidRPr="00250CCD">
              <w:rPr>
                <w:rStyle w:val="Hipervnculo"/>
                <w:noProof/>
              </w:rPr>
              <w:t>2.4.</w:t>
            </w:r>
            <w:r w:rsidR="00E156DE">
              <w:rPr>
                <w:rFonts w:asciiTheme="minorHAnsi" w:eastAsiaTheme="minorEastAsia" w:hAnsiTheme="minorHAnsi" w:cstheme="minorBidi"/>
                <w:noProof/>
                <w:lang w:val="es-EC" w:eastAsia="es-EC"/>
              </w:rPr>
              <w:t xml:space="preserve">               </w:t>
            </w:r>
            <w:r w:rsidR="00E156DE" w:rsidRPr="00250CCD">
              <w:rPr>
                <w:rStyle w:val="Hipervnculo"/>
                <w:noProof/>
              </w:rPr>
              <w:t>Patrones arquitectónicos de software</w:t>
            </w:r>
            <w:r w:rsidR="00E156DE">
              <w:rPr>
                <w:noProof/>
                <w:webHidden/>
              </w:rPr>
              <w:tab/>
            </w:r>
            <w:r w:rsidR="00E156DE">
              <w:rPr>
                <w:noProof/>
                <w:webHidden/>
              </w:rPr>
              <w:fldChar w:fldCharType="begin"/>
            </w:r>
            <w:r w:rsidR="00E156DE">
              <w:rPr>
                <w:noProof/>
                <w:webHidden/>
              </w:rPr>
              <w:instrText xml:space="preserve"> PAGEREF _Toc77780538 \h </w:instrText>
            </w:r>
            <w:r w:rsidR="00E156DE">
              <w:rPr>
                <w:noProof/>
                <w:webHidden/>
              </w:rPr>
            </w:r>
            <w:r w:rsidR="00E156DE">
              <w:rPr>
                <w:noProof/>
                <w:webHidden/>
              </w:rPr>
              <w:fldChar w:fldCharType="separate"/>
            </w:r>
            <w:r w:rsidR="00E156DE">
              <w:rPr>
                <w:noProof/>
                <w:webHidden/>
              </w:rPr>
              <w:t>27</w:t>
            </w:r>
            <w:r w:rsidR="00E156DE">
              <w:rPr>
                <w:noProof/>
                <w:webHidden/>
              </w:rPr>
              <w:fldChar w:fldCharType="end"/>
            </w:r>
          </w:hyperlink>
        </w:p>
        <w:p w14:paraId="5D78EB07" w14:textId="29C6D2FA" w:rsidR="00E156DE" w:rsidRDefault="00D41725" w:rsidP="00E156DE">
          <w:pPr>
            <w:pStyle w:val="TDC3"/>
            <w:tabs>
              <w:tab w:val="left" w:pos="1507"/>
              <w:tab w:val="right" w:leader="dot" w:pos="8497"/>
            </w:tabs>
            <w:ind w:left="0" w:firstLine="0"/>
            <w:rPr>
              <w:rFonts w:asciiTheme="minorHAnsi" w:eastAsiaTheme="minorEastAsia" w:hAnsiTheme="minorHAnsi" w:cstheme="minorBidi"/>
              <w:noProof/>
              <w:lang w:val="es-EC" w:eastAsia="es-EC"/>
            </w:rPr>
          </w:pPr>
          <w:hyperlink w:anchor="_Toc77780539" w:history="1">
            <w:r w:rsidR="00E156DE" w:rsidRPr="00250CCD">
              <w:rPr>
                <w:rStyle w:val="Hipervnculo"/>
                <w:bCs/>
                <w:noProof/>
                <w:spacing w:val="-24"/>
                <w:w w:val="99"/>
              </w:rPr>
              <w:t>2.4.1.</w:t>
            </w:r>
            <w:r w:rsidR="00E156DE">
              <w:rPr>
                <w:rFonts w:asciiTheme="minorHAnsi" w:eastAsiaTheme="minorEastAsia" w:hAnsiTheme="minorHAnsi" w:cstheme="minorBidi"/>
                <w:noProof/>
                <w:lang w:val="es-EC" w:eastAsia="es-EC"/>
              </w:rPr>
              <w:t xml:space="preserve">               </w:t>
            </w:r>
            <w:r w:rsidR="00E156DE" w:rsidRPr="00250CCD">
              <w:rPr>
                <w:rStyle w:val="Hipervnculo"/>
                <w:noProof/>
              </w:rPr>
              <w:t>Patrón MVC</w:t>
            </w:r>
            <w:r w:rsidR="00E156DE">
              <w:rPr>
                <w:noProof/>
                <w:webHidden/>
              </w:rPr>
              <w:tab/>
            </w:r>
            <w:r w:rsidR="00E156DE">
              <w:rPr>
                <w:noProof/>
                <w:webHidden/>
              </w:rPr>
              <w:fldChar w:fldCharType="begin"/>
            </w:r>
            <w:r w:rsidR="00E156DE">
              <w:rPr>
                <w:noProof/>
                <w:webHidden/>
              </w:rPr>
              <w:instrText xml:space="preserve"> PAGEREF _Toc77780539 \h </w:instrText>
            </w:r>
            <w:r w:rsidR="00E156DE">
              <w:rPr>
                <w:noProof/>
                <w:webHidden/>
              </w:rPr>
            </w:r>
            <w:r w:rsidR="00E156DE">
              <w:rPr>
                <w:noProof/>
                <w:webHidden/>
              </w:rPr>
              <w:fldChar w:fldCharType="separate"/>
            </w:r>
            <w:r w:rsidR="00E156DE">
              <w:rPr>
                <w:noProof/>
                <w:webHidden/>
              </w:rPr>
              <w:t>28</w:t>
            </w:r>
            <w:r w:rsidR="00E156DE">
              <w:rPr>
                <w:noProof/>
                <w:webHidden/>
              </w:rPr>
              <w:fldChar w:fldCharType="end"/>
            </w:r>
          </w:hyperlink>
        </w:p>
        <w:p w14:paraId="02DD65FB" w14:textId="2F3FAE7D" w:rsidR="00E156DE" w:rsidRDefault="00D41725" w:rsidP="00E156DE">
          <w:pPr>
            <w:pStyle w:val="TDC4"/>
            <w:tabs>
              <w:tab w:val="left" w:pos="1760"/>
              <w:tab w:val="right" w:leader="dot" w:pos="8497"/>
            </w:tabs>
            <w:ind w:left="0"/>
            <w:rPr>
              <w:noProof/>
              <w:lang w:val="es-EC" w:eastAsia="es-EC"/>
            </w:rPr>
          </w:pPr>
          <w:hyperlink w:anchor="_Toc77780540" w:history="1">
            <w:r w:rsidR="00E156DE" w:rsidRPr="00250CCD">
              <w:rPr>
                <w:rStyle w:val="Hipervnculo"/>
                <w:noProof/>
              </w:rPr>
              <w:t>2.4.1.1.</w:t>
            </w:r>
            <w:r w:rsidR="00E156DE">
              <w:rPr>
                <w:rStyle w:val="Hipervnculo"/>
                <w:noProof/>
              </w:rPr>
              <w:t xml:space="preserve">        </w:t>
            </w:r>
            <w:r w:rsidR="00E156DE" w:rsidRPr="00250CCD">
              <w:rPr>
                <w:rStyle w:val="Hipervnculo"/>
                <w:noProof/>
              </w:rPr>
              <w:t>Modelo</w:t>
            </w:r>
            <w:r w:rsidR="00E156DE">
              <w:rPr>
                <w:noProof/>
                <w:webHidden/>
              </w:rPr>
              <w:tab/>
            </w:r>
            <w:r w:rsidR="00E156DE">
              <w:rPr>
                <w:noProof/>
                <w:webHidden/>
              </w:rPr>
              <w:fldChar w:fldCharType="begin"/>
            </w:r>
            <w:r w:rsidR="00E156DE">
              <w:rPr>
                <w:noProof/>
                <w:webHidden/>
              </w:rPr>
              <w:instrText xml:space="preserve"> PAGEREF _Toc77780540 \h </w:instrText>
            </w:r>
            <w:r w:rsidR="00E156DE">
              <w:rPr>
                <w:noProof/>
                <w:webHidden/>
              </w:rPr>
            </w:r>
            <w:r w:rsidR="00E156DE">
              <w:rPr>
                <w:noProof/>
                <w:webHidden/>
              </w:rPr>
              <w:fldChar w:fldCharType="separate"/>
            </w:r>
            <w:r w:rsidR="00E156DE">
              <w:rPr>
                <w:noProof/>
                <w:webHidden/>
              </w:rPr>
              <w:t>28</w:t>
            </w:r>
            <w:r w:rsidR="00E156DE">
              <w:rPr>
                <w:noProof/>
                <w:webHidden/>
              </w:rPr>
              <w:fldChar w:fldCharType="end"/>
            </w:r>
          </w:hyperlink>
        </w:p>
        <w:p w14:paraId="029DFA05" w14:textId="4FC62476" w:rsidR="00E156DE" w:rsidRDefault="00D41725" w:rsidP="00E156DE">
          <w:pPr>
            <w:pStyle w:val="TDC4"/>
            <w:tabs>
              <w:tab w:val="left" w:pos="1760"/>
              <w:tab w:val="right" w:leader="dot" w:pos="8497"/>
            </w:tabs>
            <w:ind w:left="0"/>
            <w:rPr>
              <w:noProof/>
              <w:lang w:val="es-EC" w:eastAsia="es-EC"/>
            </w:rPr>
          </w:pPr>
          <w:hyperlink w:anchor="_Toc77780541" w:history="1">
            <w:r w:rsidR="00E156DE" w:rsidRPr="00250CCD">
              <w:rPr>
                <w:rStyle w:val="Hipervnculo"/>
                <w:noProof/>
              </w:rPr>
              <w:t>2.4.1.2.</w:t>
            </w:r>
            <w:r w:rsidR="00E156DE">
              <w:rPr>
                <w:noProof/>
                <w:lang w:val="es-EC" w:eastAsia="es-EC"/>
              </w:rPr>
              <w:t xml:space="preserve">        </w:t>
            </w:r>
            <w:r w:rsidR="00E156DE" w:rsidRPr="00250CCD">
              <w:rPr>
                <w:rStyle w:val="Hipervnculo"/>
                <w:noProof/>
              </w:rPr>
              <w:t>Vista</w:t>
            </w:r>
            <w:r w:rsidR="00E156DE">
              <w:rPr>
                <w:rStyle w:val="Hipervnculo"/>
                <w:noProof/>
              </w:rPr>
              <w:t>…..</w:t>
            </w:r>
            <w:r w:rsidR="00E156DE">
              <w:rPr>
                <w:noProof/>
                <w:webHidden/>
              </w:rPr>
              <w:tab/>
            </w:r>
            <w:r w:rsidR="00E156DE">
              <w:rPr>
                <w:noProof/>
                <w:webHidden/>
              </w:rPr>
              <w:fldChar w:fldCharType="begin"/>
            </w:r>
            <w:r w:rsidR="00E156DE">
              <w:rPr>
                <w:noProof/>
                <w:webHidden/>
              </w:rPr>
              <w:instrText xml:space="preserve"> PAGEREF _Toc77780541 \h </w:instrText>
            </w:r>
            <w:r w:rsidR="00E156DE">
              <w:rPr>
                <w:noProof/>
                <w:webHidden/>
              </w:rPr>
            </w:r>
            <w:r w:rsidR="00E156DE">
              <w:rPr>
                <w:noProof/>
                <w:webHidden/>
              </w:rPr>
              <w:fldChar w:fldCharType="separate"/>
            </w:r>
            <w:r w:rsidR="00E156DE">
              <w:rPr>
                <w:noProof/>
                <w:webHidden/>
              </w:rPr>
              <w:t>28</w:t>
            </w:r>
            <w:r w:rsidR="00E156DE">
              <w:rPr>
                <w:noProof/>
                <w:webHidden/>
              </w:rPr>
              <w:fldChar w:fldCharType="end"/>
            </w:r>
          </w:hyperlink>
        </w:p>
        <w:p w14:paraId="018D4F44" w14:textId="0FDE0701" w:rsidR="00E156DE" w:rsidRDefault="00D41725" w:rsidP="00E156DE">
          <w:pPr>
            <w:pStyle w:val="TDC4"/>
            <w:tabs>
              <w:tab w:val="left" w:pos="1760"/>
              <w:tab w:val="right" w:leader="dot" w:pos="8497"/>
            </w:tabs>
            <w:ind w:left="0"/>
            <w:rPr>
              <w:noProof/>
              <w:lang w:val="es-EC" w:eastAsia="es-EC"/>
            </w:rPr>
          </w:pPr>
          <w:hyperlink w:anchor="_Toc77780542" w:history="1">
            <w:r w:rsidR="00E156DE" w:rsidRPr="00250CCD">
              <w:rPr>
                <w:rStyle w:val="Hipervnculo"/>
                <w:noProof/>
              </w:rPr>
              <w:t>2.4.1.3.</w:t>
            </w:r>
            <w:r w:rsidR="00E156DE">
              <w:rPr>
                <w:noProof/>
                <w:lang w:val="es-EC" w:eastAsia="es-EC"/>
              </w:rPr>
              <w:t xml:space="preserve">        </w:t>
            </w:r>
            <w:r w:rsidR="00E156DE" w:rsidRPr="00250CCD">
              <w:rPr>
                <w:rStyle w:val="Hipervnculo"/>
                <w:noProof/>
              </w:rPr>
              <w:t>Controlador</w:t>
            </w:r>
            <w:r w:rsidR="00E156DE">
              <w:rPr>
                <w:noProof/>
                <w:webHidden/>
              </w:rPr>
              <w:tab/>
            </w:r>
            <w:r w:rsidR="00E156DE">
              <w:rPr>
                <w:noProof/>
                <w:webHidden/>
              </w:rPr>
              <w:fldChar w:fldCharType="begin"/>
            </w:r>
            <w:r w:rsidR="00E156DE">
              <w:rPr>
                <w:noProof/>
                <w:webHidden/>
              </w:rPr>
              <w:instrText xml:space="preserve"> PAGEREF _Toc77780542 \h </w:instrText>
            </w:r>
            <w:r w:rsidR="00E156DE">
              <w:rPr>
                <w:noProof/>
                <w:webHidden/>
              </w:rPr>
            </w:r>
            <w:r w:rsidR="00E156DE">
              <w:rPr>
                <w:noProof/>
                <w:webHidden/>
              </w:rPr>
              <w:fldChar w:fldCharType="separate"/>
            </w:r>
            <w:r w:rsidR="00E156DE">
              <w:rPr>
                <w:noProof/>
                <w:webHidden/>
              </w:rPr>
              <w:t>28</w:t>
            </w:r>
            <w:r w:rsidR="00E156DE">
              <w:rPr>
                <w:noProof/>
                <w:webHidden/>
              </w:rPr>
              <w:fldChar w:fldCharType="end"/>
            </w:r>
          </w:hyperlink>
        </w:p>
        <w:p w14:paraId="252685B8" w14:textId="00BC8C09"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543" w:history="1">
            <w:r w:rsidR="00E156DE" w:rsidRPr="00250CCD">
              <w:rPr>
                <w:rStyle w:val="Hipervnculo"/>
                <w:noProof/>
              </w:rPr>
              <w:t>2.5.</w:t>
            </w:r>
            <w:r w:rsidR="00E156DE">
              <w:rPr>
                <w:rFonts w:asciiTheme="minorHAnsi" w:eastAsiaTheme="minorEastAsia" w:hAnsiTheme="minorHAnsi" w:cstheme="minorBidi"/>
                <w:noProof/>
                <w:lang w:val="es-EC" w:eastAsia="es-EC"/>
              </w:rPr>
              <w:tab/>
            </w:r>
            <w:r w:rsidR="00E156DE" w:rsidRPr="00250CCD">
              <w:rPr>
                <w:rStyle w:val="Hipervnculo"/>
                <w:noProof/>
              </w:rPr>
              <w:t>Tecnologías de desarrollo Web</w:t>
            </w:r>
            <w:r w:rsidR="00E156DE">
              <w:rPr>
                <w:noProof/>
                <w:webHidden/>
              </w:rPr>
              <w:tab/>
            </w:r>
            <w:r w:rsidR="00E156DE">
              <w:rPr>
                <w:noProof/>
                <w:webHidden/>
              </w:rPr>
              <w:fldChar w:fldCharType="begin"/>
            </w:r>
            <w:r w:rsidR="00E156DE">
              <w:rPr>
                <w:noProof/>
                <w:webHidden/>
              </w:rPr>
              <w:instrText xml:space="preserve"> PAGEREF _Toc77780543 \h </w:instrText>
            </w:r>
            <w:r w:rsidR="00E156DE">
              <w:rPr>
                <w:noProof/>
                <w:webHidden/>
              </w:rPr>
            </w:r>
            <w:r w:rsidR="00E156DE">
              <w:rPr>
                <w:noProof/>
                <w:webHidden/>
              </w:rPr>
              <w:fldChar w:fldCharType="separate"/>
            </w:r>
            <w:r w:rsidR="00E156DE">
              <w:rPr>
                <w:noProof/>
                <w:webHidden/>
              </w:rPr>
              <w:t>29</w:t>
            </w:r>
            <w:r w:rsidR="00E156DE">
              <w:rPr>
                <w:noProof/>
                <w:webHidden/>
              </w:rPr>
              <w:fldChar w:fldCharType="end"/>
            </w:r>
          </w:hyperlink>
        </w:p>
        <w:p w14:paraId="51E4A186" w14:textId="650DFAC3"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44" w:history="1">
            <w:r w:rsidR="00E156DE" w:rsidRPr="00250CCD">
              <w:rPr>
                <w:rStyle w:val="Hipervnculo"/>
                <w:bCs/>
                <w:noProof/>
                <w:spacing w:val="-24"/>
                <w:w w:val="99"/>
              </w:rPr>
              <w:t>2.5.1.</w:t>
            </w:r>
            <w:r w:rsidR="00E156DE">
              <w:rPr>
                <w:rFonts w:asciiTheme="minorHAnsi" w:eastAsiaTheme="minorEastAsia" w:hAnsiTheme="minorHAnsi" w:cstheme="minorBidi"/>
                <w:noProof/>
                <w:lang w:val="es-EC" w:eastAsia="es-EC"/>
              </w:rPr>
              <w:tab/>
            </w:r>
            <w:r w:rsidR="00E156DE" w:rsidRPr="00250CCD">
              <w:rPr>
                <w:rStyle w:val="Hipervnculo"/>
                <w:noProof/>
              </w:rPr>
              <w:t>Tecnologías FrontEnd</w:t>
            </w:r>
            <w:r w:rsidR="00E156DE">
              <w:rPr>
                <w:noProof/>
                <w:webHidden/>
              </w:rPr>
              <w:tab/>
            </w:r>
            <w:r w:rsidR="00E156DE">
              <w:rPr>
                <w:noProof/>
                <w:webHidden/>
              </w:rPr>
              <w:fldChar w:fldCharType="begin"/>
            </w:r>
            <w:r w:rsidR="00E156DE">
              <w:rPr>
                <w:noProof/>
                <w:webHidden/>
              </w:rPr>
              <w:instrText xml:space="preserve"> PAGEREF _Toc77780544 \h </w:instrText>
            </w:r>
            <w:r w:rsidR="00E156DE">
              <w:rPr>
                <w:noProof/>
                <w:webHidden/>
              </w:rPr>
            </w:r>
            <w:r w:rsidR="00E156DE">
              <w:rPr>
                <w:noProof/>
                <w:webHidden/>
              </w:rPr>
              <w:fldChar w:fldCharType="separate"/>
            </w:r>
            <w:r w:rsidR="00E156DE">
              <w:rPr>
                <w:noProof/>
                <w:webHidden/>
              </w:rPr>
              <w:t>29</w:t>
            </w:r>
            <w:r w:rsidR="00E156DE">
              <w:rPr>
                <w:noProof/>
                <w:webHidden/>
              </w:rPr>
              <w:fldChar w:fldCharType="end"/>
            </w:r>
          </w:hyperlink>
        </w:p>
        <w:p w14:paraId="4B157A5B" w14:textId="3914CEA6" w:rsidR="00E156DE" w:rsidRDefault="00D41725">
          <w:pPr>
            <w:pStyle w:val="TDC4"/>
            <w:tabs>
              <w:tab w:val="left" w:pos="1760"/>
              <w:tab w:val="right" w:leader="dot" w:pos="8497"/>
            </w:tabs>
            <w:rPr>
              <w:noProof/>
              <w:lang w:val="es-EC" w:eastAsia="es-EC"/>
            </w:rPr>
          </w:pPr>
          <w:hyperlink w:anchor="_Toc77780545" w:history="1">
            <w:r w:rsidR="00E156DE" w:rsidRPr="00250CCD">
              <w:rPr>
                <w:rStyle w:val="Hipervnculo"/>
                <w:noProof/>
              </w:rPr>
              <w:t>2.5.1.1.</w:t>
            </w:r>
            <w:r w:rsidR="00E156DE">
              <w:rPr>
                <w:noProof/>
                <w:lang w:val="es-EC" w:eastAsia="es-EC"/>
              </w:rPr>
              <w:tab/>
            </w:r>
            <w:r w:rsidR="00E156DE" w:rsidRPr="00250CCD">
              <w:rPr>
                <w:rStyle w:val="Hipervnculo"/>
                <w:noProof/>
              </w:rPr>
              <w:t>HTML</w:t>
            </w:r>
            <w:r w:rsidR="00E156DE">
              <w:rPr>
                <w:noProof/>
                <w:webHidden/>
              </w:rPr>
              <w:tab/>
            </w:r>
            <w:r w:rsidR="00E156DE">
              <w:rPr>
                <w:noProof/>
                <w:webHidden/>
              </w:rPr>
              <w:fldChar w:fldCharType="begin"/>
            </w:r>
            <w:r w:rsidR="00E156DE">
              <w:rPr>
                <w:noProof/>
                <w:webHidden/>
              </w:rPr>
              <w:instrText xml:space="preserve"> PAGEREF _Toc77780545 \h </w:instrText>
            </w:r>
            <w:r w:rsidR="00E156DE">
              <w:rPr>
                <w:noProof/>
                <w:webHidden/>
              </w:rPr>
            </w:r>
            <w:r w:rsidR="00E156DE">
              <w:rPr>
                <w:noProof/>
                <w:webHidden/>
              </w:rPr>
              <w:fldChar w:fldCharType="separate"/>
            </w:r>
            <w:r w:rsidR="00E156DE">
              <w:rPr>
                <w:noProof/>
                <w:webHidden/>
              </w:rPr>
              <w:t>29</w:t>
            </w:r>
            <w:r w:rsidR="00E156DE">
              <w:rPr>
                <w:noProof/>
                <w:webHidden/>
              </w:rPr>
              <w:fldChar w:fldCharType="end"/>
            </w:r>
          </w:hyperlink>
        </w:p>
        <w:p w14:paraId="1203C563" w14:textId="56088EF3" w:rsidR="00E156DE" w:rsidRDefault="00D41725">
          <w:pPr>
            <w:pStyle w:val="TDC4"/>
            <w:tabs>
              <w:tab w:val="left" w:pos="1760"/>
              <w:tab w:val="right" w:leader="dot" w:pos="8497"/>
            </w:tabs>
            <w:rPr>
              <w:noProof/>
              <w:lang w:val="es-EC" w:eastAsia="es-EC"/>
            </w:rPr>
          </w:pPr>
          <w:hyperlink w:anchor="_Toc77780546" w:history="1">
            <w:r w:rsidR="00E156DE" w:rsidRPr="00250CCD">
              <w:rPr>
                <w:rStyle w:val="Hipervnculo"/>
                <w:noProof/>
              </w:rPr>
              <w:t>2.5.1.2.</w:t>
            </w:r>
            <w:r w:rsidR="00E156DE">
              <w:rPr>
                <w:noProof/>
                <w:lang w:val="es-EC" w:eastAsia="es-EC"/>
              </w:rPr>
              <w:tab/>
            </w:r>
            <w:r w:rsidR="00E156DE" w:rsidRPr="00250CCD">
              <w:rPr>
                <w:rStyle w:val="Hipervnculo"/>
                <w:noProof/>
              </w:rPr>
              <w:t>CSS</w:t>
            </w:r>
            <w:r w:rsidR="00E156DE">
              <w:rPr>
                <w:noProof/>
                <w:webHidden/>
              </w:rPr>
              <w:tab/>
            </w:r>
            <w:r w:rsidR="00E156DE">
              <w:rPr>
                <w:noProof/>
                <w:webHidden/>
              </w:rPr>
              <w:fldChar w:fldCharType="begin"/>
            </w:r>
            <w:r w:rsidR="00E156DE">
              <w:rPr>
                <w:noProof/>
                <w:webHidden/>
              </w:rPr>
              <w:instrText xml:space="preserve"> PAGEREF _Toc77780546 \h </w:instrText>
            </w:r>
            <w:r w:rsidR="00E156DE">
              <w:rPr>
                <w:noProof/>
                <w:webHidden/>
              </w:rPr>
            </w:r>
            <w:r w:rsidR="00E156DE">
              <w:rPr>
                <w:noProof/>
                <w:webHidden/>
              </w:rPr>
              <w:fldChar w:fldCharType="separate"/>
            </w:r>
            <w:r w:rsidR="00E156DE">
              <w:rPr>
                <w:noProof/>
                <w:webHidden/>
              </w:rPr>
              <w:t>30</w:t>
            </w:r>
            <w:r w:rsidR="00E156DE">
              <w:rPr>
                <w:noProof/>
                <w:webHidden/>
              </w:rPr>
              <w:fldChar w:fldCharType="end"/>
            </w:r>
          </w:hyperlink>
        </w:p>
        <w:p w14:paraId="35B80FA7" w14:textId="265CBBFB" w:rsidR="00E156DE" w:rsidRDefault="00D41725">
          <w:pPr>
            <w:pStyle w:val="TDC4"/>
            <w:tabs>
              <w:tab w:val="left" w:pos="1760"/>
              <w:tab w:val="right" w:leader="dot" w:pos="8497"/>
            </w:tabs>
            <w:rPr>
              <w:noProof/>
              <w:lang w:val="es-EC" w:eastAsia="es-EC"/>
            </w:rPr>
          </w:pPr>
          <w:hyperlink w:anchor="_Toc77780547" w:history="1">
            <w:r w:rsidR="00E156DE" w:rsidRPr="00250CCD">
              <w:rPr>
                <w:rStyle w:val="Hipervnculo"/>
                <w:noProof/>
              </w:rPr>
              <w:t>2.5.1.3.</w:t>
            </w:r>
            <w:r w:rsidR="00E156DE">
              <w:rPr>
                <w:noProof/>
                <w:lang w:val="es-EC" w:eastAsia="es-EC"/>
              </w:rPr>
              <w:tab/>
            </w:r>
            <w:r w:rsidR="00E156DE" w:rsidRPr="00250CCD">
              <w:rPr>
                <w:rStyle w:val="Hipervnculo"/>
                <w:noProof/>
              </w:rPr>
              <w:t>Javascript</w:t>
            </w:r>
            <w:r w:rsidR="00E156DE">
              <w:rPr>
                <w:noProof/>
                <w:webHidden/>
              </w:rPr>
              <w:tab/>
            </w:r>
            <w:r w:rsidR="00E156DE">
              <w:rPr>
                <w:noProof/>
                <w:webHidden/>
              </w:rPr>
              <w:fldChar w:fldCharType="begin"/>
            </w:r>
            <w:r w:rsidR="00E156DE">
              <w:rPr>
                <w:noProof/>
                <w:webHidden/>
              </w:rPr>
              <w:instrText xml:space="preserve"> PAGEREF _Toc77780547 \h </w:instrText>
            </w:r>
            <w:r w:rsidR="00E156DE">
              <w:rPr>
                <w:noProof/>
                <w:webHidden/>
              </w:rPr>
            </w:r>
            <w:r w:rsidR="00E156DE">
              <w:rPr>
                <w:noProof/>
                <w:webHidden/>
              </w:rPr>
              <w:fldChar w:fldCharType="separate"/>
            </w:r>
            <w:r w:rsidR="00E156DE">
              <w:rPr>
                <w:noProof/>
                <w:webHidden/>
              </w:rPr>
              <w:t>30</w:t>
            </w:r>
            <w:r w:rsidR="00E156DE">
              <w:rPr>
                <w:noProof/>
                <w:webHidden/>
              </w:rPr>
              <w:fldChar w:fldCharType="end"/>
            </w:r>
          </w:hyperlink>
        </w:p>
        <w:p w14:paraId="713D4558" w14:textId="046EC29E"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48" w:history="1">
            <w:r w:rsidR="00E156DE" w:rsidRPr="00250CCD">
              <w:rPr>
                <w:rStyle w:val="Hipervnculo"/>
                <w:bCs/>
                <w:noProof/>
                <w:spacing w:val="-24"/>
                <w:w w:val="99"/>
              </w:rPr>
              <w:t>2.5.2.</w:t>
            </w:r>
            <w:r w:rsidR="00E156DE">
              <w:rPr>
                <w:rFonts w:asciiTheme="minorHAnsi" w:eastAsiaTheme="minorEastAsia" w:hAnsiTheme="minorHAnsi" w:cstheme="minorBidi"/>
                <w:noProof/>
                <w:lang w:val="es-EC" w:eastAsia="es-EC"/>
              </w:rPr>
              <w:tab/>
            </w:r>
            <w:r w:rsidR="00E156DE" w:rsidRPr="00250CCD">
              <w:rPr>
                <w:rStyle w:val="Hipervnculo"/>
                <w:noProof/>
              </w:rPr>
              <w:t>Tecnologías BackEnd</w:t>
            </w:r>
            <w:r w:rsidR="00E156DE">
              <w:rPr>
                <w:noProof/>
                <w:webHidden/>
              </w:rPr>
              <w:tab/>
            </w:r>
            <w:r w:rsidR="00E156DE">
              <w:rPr>
                <w:noProof/>
                <w:webHidden/>
              </w:rPr>
              <w:fldChar w:fldCharType="begin"/>
            </w:r>
            <w:r w:rsidR="00E156DE">
              <w:rPr>
                <w:noProof/>
                <w:webHidden/>
              </w:rPr>
              <w:instrText xml:space="preserve"> PAGEREF _Toc77780548 \h </w:instrText>
            </w:r>
            <w:r w:rsidR="00E156DE">
              <w:rPr>
                <w:noProof/>
                <w:webHidden/>
              </w:rPr>
            </w:r>
            <w:r w:rsidR="00E156DE">
              <w:rPr>
                <w:noProof/>
                <w:webHidden/>
              </w:rPr>
              <w:fldChar w:fldCharType="separate"/>
            </w:r>
            <w:r w:rsidR="00E156DE">
              <w:rPr>
                <w:noProof/>
                <w:webHidden/>
              </w:rPr>
              <w:t>31</w:t>
            </w:r>
            <w:r w:rsidR="00E156DE">
              <w:rPr>
                <w:noProof/>
                <w:webHidden/>
              </w:rPr>
              <w:fldChar w:fldCharType="end"/>
            </w:r>
          </w:hyperlink>
        </w:p>
        <w:p w14:paraId="569A2C57" w14:textId="2BAE2F49"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49" w:history="1">
            <w:r w:rsidR="00E156DE" w:rsidRPr="00250CCD">
              <w:rPr>
                <w:rStyle w:val="Hipervnculo"/>
                <w:bCs/>
                <w:noProof/>
                <w:spacing w:val="-24"/>
                <w:w w:val="99"/>
              </w:rPr>
              <w:t>2.5.3.</w:t>
            </w:r>
            <w:r w:rsidR="00E156DE">
              <w:rPr>
                <w:rFonts w:asciiTheme="minorHAnsi" w:eastAsiaTheme="minorEastAsia" w:hAnsiTheme="minorHAnsi" w:cstheme="minorBidi"/>
                <w:noProof/>
                <w:lang w:val="es-EC" w:eastAsia="es-EC"/>
              </w:rPr>
              <w:tab/>
            </w:r>
            <w:r w:rsidR="00E156DE" w:rsidRPr="00250CCD">
              <w:rPr>
                <w:rStyle w:val="Hipervnculo"/>
                <w:noProof/>
              </w:rPr>
              <w:t>Frameworks Web</w:t>
            </w:r>
            <w:r w:rsidR="00E156DE">
              <w:rPr>
                <w:noProof/>
                <w:webHidden/>
              </w:rPr>
              <w:tab/>
            </w:r>
            <w:r w:rsidR="00E156DE">
              <w:rPr>
                <w:noProof/>
                <w:webHidden/>
              </w:rPr>
              <w:fldChar w:fldCharType="begin"/>
            </w:r>
            <w:r w:rsidR="00E156DE">
              <w:rPr>
                <w:noProof/>
                <w:webHidden/>
              </w:rPr>
              <w:instrText xml:space="preserve"> PAGEREF _Toc77780549 \h </w:instrText>
            </w:r>
            <w:r w:rsidR="00E156DE">
              <w:rPr>
                <w:noProof/>
                <w:webHidden/>
              </w:rPr>
            </w:r>
            <w:r w:rsidR="00E156DE">
              <w:rPr>
                <w:noProof/>
                <w:webHidden/>
              </w:rPr>
              <w:fldChar w:fldCharType="separate"/>
            </w:r>
            <w:r w:rsidR="00E156DE">
              <w:rPr>
                <w:noProof/>
                <w:webHidden/>
              </w:rPr>
              <w:t>32</w:t>
            </w:r>
            <w:r w:rsidR="00E156DE">
              <w:rPr>
                <w:noProof/>
                <w:webHidden/>
              </w:rPr>
              <w:fldChar w:fldCharType="end"/>
            </w:r>
          </w:hyperlink>
        </w:p>
        <w:p w14:paraId="73A3EAAE" w14:textId="65450DD6" w:rsidR="00E156DE" w:rsidRDefault="00D41725">
          <w:pPr>
            <w:pStyle w:val="TDC4"/>
            <w:tabs>
              <w:tab w:val="left" w:pos="1760"/>
              <w:tab w:val="right" w:leader="dot" w:pos="8497"/>
            </w:tabs>
            <w:rPr>
              <w:noProof/>
              <w:lang w:val="es-EC" w:eastAsia="es-EC"/>
            </w:rPr>
          </w:pPr>
          <w:hyperlink w:anchor="_Toc77780550" w:history="1">
            <w:r w:rsidR="00E156DE" w:rsidRPr="00250CCD">
              <w:rPr>
                <w:rStyle w:val="Hipervnculo"/>
                <w:noProof/>
              </w:rPr>
              <w:t>2.5.3.1.</w:t>
            </w:r>
            <w:r w:rsidR="00E156DE">
              <w:rPr>
                <w:noProof/>
                <w:lang w:val="es-EC" w:eastAsia="es-EC"/>
              </w:rPr>
              <w:tab/>
            </w:r>
            <w:r w:rsidR="00E156DE" w:rsidRPr="00250CCD">
              <w:rPr>
                <w:rStyle w:val="Hipervnculo"/>
                <w:noProof/>
              </w:rPr>
              <w:t>Frameworks FrontEnd</w:t>
            </w:r>
            <w:r w:rsidR="00E156DE">
              <w:rPr>
                <w:noProof/>
                <w:webHidden/>
              </w:rPr>
              <w:tab/>
            </w:r>
            <w:r w:rsidR="00E156DE">
              <w:rPr>
                <w:noProof/>
                <w:webHidden/>
              </w:rPr>
              <w:fldChar w:fldCharType="begin"/>
            </w:r>
            <w:r w:rsidR="00E156DE">
              <w:rPr>
                <w:noProof/>
                <w:webHidden/>
              </w:rPr>
              <w:instrText xml:space="preserve"> PAGEREF _Toc77780550 \h </w:instrText>
            </w:r>
            <w:r w:rsidR="00E156DE">
              <w:rPr>
                <w:noProof/>
                <w:webHidden/>
              </w:rPr>
            </w:r>
            <w:r w:rsidR="00E156DE">
              <w:rPr>
                <w:noProof/>
                <w:webHidden/>
              </w:rPr>
              <w:fldChar w:fldCharType="separate"/>
            </w:r>
            <w:r w:rsidR="00E156DE">
              <w:rPr>
                <w:noProof/>
                <w:webHidden/>
              </w:rPr>
              <w:t>33</w:t>
            </w:r>
            <w:r w:rsidR="00E156DE">
              <w:rPr>
                <w:noProof/>
                <w:webHidden/>
              </w:rPr>
              <w:fldChar w:fldCharType="end"/>
            </w:r>
          </w:hyperlink>
        </w:p>
        <w:p w14:paraId="726F16AF" w14:textId="32E23F9B"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51" w:history="1">
            <w:r w:rsidR="00E156DE" w:rsidRPr="00250CCD">
              <w:rPr>
                <w:rStyle w:val="Hipervnculo"/>
                <w:bCs/>
                <w:noProof/>
                <w:spacing w:val="-24"/>
                <w:w w:val="99"/>
              </w:rPr>
              <w:t>2.5.4.</w:t>
            </w:r>
            <w:r w:rsidR="00E156DE">
              <w:rPr>
                <w:rFonts w:asciiTheme="minorHAnsi" w:eastAsiaTheme="minorEastAsia" w:hAnsiTheme="minorHAnsi" w:cstheme="minorBidi"/>
                <w:noProof/>
                <w:lang w:val="es-EC" w:eastAsia="es-EC"/>
              </w:rPr>
              <w:tab/>
            </w:r>
            <w:r w:rsidR="00E156DE" w:rsidRPr="00250CCD">
              <w:rPr>
                <w:rStyle w:val="Hipervnculo"/>
                <w:noProof/>
              </w:rPr>
              <w:t>React JS</w:t>
            </w:r>
            <w:r w:rsidR="00E156DE">
              <w:rPr>
                <w:noProof/>
                <w:webHidden/>
              </w:rPr>
              <w:tab/>
            </w:r>
            <w:r w:rsidR="00E156DE">
              <w:rPr>
                <w:noProof/>
                <w:webHidden/>
              </w:rPr>
              <w:fldChar w:fldCharType="begin"/>
            </w:r>
            <w:r w:rsidR="00E156DE">
              <w:rPr>
                <w:noProof/>
                <w:webHidden/>
              </w:rPr>
              <w:instrText xml:space="preserve"> PAGEREF _Toc77780551 \h </w:instrText>
            </w:r>
            <w:r w:rsidR="00E156DE">
              <w:rPr>
                <w:noProof/>
                <w:webHidden/>
              </w:rPr>
            </w:r>
            <w:r w:rsidR="00E156DE">
              <w:rPr>
                <w:noProof/>
                <w:webHidden/>
              </w:rPr>
              <w:fldChar w:fldCharType="separate"/>
            </w:r>
            <w:r w:rsidR="00E156DE">
              <w:rPr>
                <w:noProof/>
                <w:webHidden/>
              </w:rPr>
              <w:t>34</w:t>
            </w:r>
            <w:r w:rsidR="00E156DE">
              <w:rPr>
                <w:noProof/>
                <w:webHidden/>
              </w:rPr>
              <w:fldChar w:fldCharType="end"/>
            </w:r>
          </w:hyperlink>
        </w:p>
        <w:p w14:paraId="2AC632FC" w14:textId="47426237" w:rsidR="00E156DE" w:rsidRDefault="00D41725">
          <w:pPr>
            <w:pStyle w:val="TDC4"/>
            <w:tabs>
              <w:tab w:val="left" w:pos="1760"/>
              <w:tab w:val="right" w:leader="dot" w:pos="8497"/>
            </w:tabs>
            <w:rPr>
              <w:noProof/>
              <w:lang w:val="es-EC" w:eastAsia="es-EC"/>
            </w:rPr>
          </w:pPr>
          <w:hyperlink w:anchor="_Toc77780552" w:history="1">
            <w:r w:rsidR="00E156DE" w:rsidRPr="00250CCD">
              <w:rPr>
                <w:rStyle w:val="Hipervnculo"/>
                <w:noProof/>
              </w:rPr>
              <w:t>2.5.4.1.</w:t>
            </w:r>
            <w:r w:rsidR="00E156DE">
              <w:rPr>
                <w:noProof/>
                <w:lang w:val="es-EC" w:eastAsia="es-EC"/>
              </w:rPr>
              <w:tab/>
            </w:r>
            <w:r w:rsidR="00E156DE" w:rsidRPr="00250CCD">
              <w:rPr>
                <w:rStyle w:val="Hipervnculo"/>
                <w:noProof/>
              </w:rPr>
              <w:t>Funcionamiento de React JS</w:t>
            </w:r>
            <w:r w:rsidR="00E156DE">
              <w:rPr>
                <w:noProof/>
                <w:webHidden/>
              </w:rPr>
              <w:tab/>
            </w:r>
            <w:r w:rsidR="00E156DE">
              <w:rPr>
                <w:noProof/>
                <w:webHidden/>
              </w:rPr>
              <w:fldChar w:fldCharType="begin"/>
            </w:r>
            <w:r w:rsidR="00E156DE">
              <w:rPr>
                <w:noProof/>
                <w:webHidden/>
              </w:rPr>
              <w:instrText xml:space="preserve"> PAGEREF _Toc77780552 \h </w:instrText>
            </w:r>
            <w:r w:rsidR="00E156DE">
              <w:rPr>
                <w:noProof/>
                <w:webHidden/>
              </w:rPr>
            </w:r>
            <w:r w:rsidR="00E156DE">
              <w:rPr>
                <w:noProof/>
                <w:webHidden/>
              </w:rPr>
              <w:fldChar w:fldCharType="separate"/>
            </w:r>
            <w:r w:rsidR="00E156DE">
              <w:rPr>
                <w:noProof/>
                <w:webHidden/>
              </w:rPr>
              <w:t>35</w:t>
            </w:r>
            <w:r w:rsidR="00E156DE">
              <w:rPr>
                <w:noProof/>
                <w:webHidden/>
              </w:rPr>
              <w:fldChar w:fldCharType="end"/>
            </w:r>
          </w:hyperlink>
        </w:p>
        <w:p w14:paraId="109EA752" w14:textId="03EEC14D"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53" w:history="1">
            <w:r w:rsidR="00E156DE" w:rsidRPr="00250CCD">
              <w:rPr>
                <w:rStyle w:val="Hipervnculo"/>
                <w:bCs/>
                <w:noProof/>
                <w:spacing w:val="-24"/>
                <w:w w:val="99"/>
              </w:rPr>
              <w:t>2.5.5.</w:t>
            </w:r>
            <w:r w:rsidR="00E156DE">
              <w:rPr>
                <w:rFonts w:asciiTheme="minorHAnsi" w:eastAsiaTheme="minorEastAsia" w:hAnsiTheme="minorHAnsi" w:cstheme="minorBidi"/>
                <w:noProof/>
                <w:lang w:val="es-EC" w:eastAsia="es-EC"/>
              </w:rPr>
              <w:tab/>
            </w:r>
            <w:r w:rsidR="00E156DE" w:rsidRPr="00250CCD">
              <w:rPr>
                <w:rStyle w:val="Hipervnculo"/>
                <w:noProof/>
              </w:rPr>
              <w:t>Dependencias de React JS</w:t>
            </w:r>
            <w:r w:rsidR="00E156DE">
              <w:rPr>
                <w:noProof/>
                <w:webHidden/>
              </w:rPr>
              <w:tab/>
            </w:r>
            <w:r w:rsidR="00E156DE">
              <w:rPr>
                <w:noProof/>
                <w:webHidden/>
              </w:rPr>
              <w:fldChar w:fldCharType="begin"/>
            </w:r>
            <w:r w:rsidR="00E156DE">
              <w:rPr>
                <w:noProof/>
                <w:webHidden/>
              </w:rPr>
              <w:instrText xml:space="preserve"> PAGEREF _Toc77780553 \h </w:instrText>
            </w:r>
            <w:r w:rsidR="00E156DE">
              <w:rPr>
                <w:noProof/>
                <w:webHidden/>
              </w:rPr>
            </w:r>
            <w:r w:rsidR="00E156DE">
              <w:rPr>
                <w:noProof/>
                <w:webHidden/>
              </w:rPr>
              <w:fldChar w:fldCharType="separate"/>
            </w:r>
            <w:r w:rsidR="00E156DE">
              <w:rPr>
                <w:noProof/>
                <w:webHidden/>
              </w:rPr>
              <w:t>37</w:t>
            </w:r>
            <w:r w:rsidR="00E156DE">
              <w:rPr>
                <w:noProof/>
                <w:webHidden/>
              </w:rPr>
              <w:fldChar w:fldCharType="end"/>
            </w:r>
          </w:hyperlink>
        </w:p>
        <w:p w14:paraId="3185A9FD" w14:textId="30FEB891"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54" w:history="1">
            <w:r w:rsidR="00E156DE" w:rsidRPr="00250CCD">
              <w:rPr>
                <w:rStyle w:val="Hipervnculo"/>
                <w:bCs/>
                <w:noProof/>
                <w:spacing w:val="-24"/>
                <w:w w:val="99"/>
              </w:rPr>
              <w:t>2.5.6.</w:t>
            </w:r>
            <w:r w:rsidR="00E156DE">
              <w:rPr>
                <w:rFonts w:asciiTheme="minorHAnsi" w:eastAsiaTheme="minorEastAsia" w:hAnsiTheme="minorHAnsi" w:cstheme="minorBidi"/>
                <w:noProof/>
                <w:lang w:val="es-EC" w:eastAsia="es-EC"/>
              </w:rPr>
              <w:tab/>
            </w:r>
            <w:r w:rsidR="00E156DE" w:rsidRPr="00250CCD">
              <w:rPr>
                <w:rStyle w:val="Hipervnculo"/>
                <w:noProof/>
              </w:rPr>
              <w:t>Npm</w:t>
            </w:r>
            <w:r w:rsidR="00E156DE">
              <w:rPr>
                <w:noProof/>
                <w:webHidden/>
              </w:rPr>
              <w:tab/>
            </w:r>
            <w:r w:rsidR="00E156DE">
              <w:rPr>
                <w:noProof/>
                <w:webHidden/>
              </w:rPr>
              <w:fldChar w:fldCharType="begin"/>
            </w:r>
            <w:r w:rsidR="00E156DE">
              <w:rPr>
                <w:noProof/>
                <w:webHidden/>
              </w:rPr>
              <w:instrText xml:space="preserve"> PAGEREF _Toc77780554 \h </w:instrText>
            </w:r>
            <w:r w:rsidR="00E156DE">
              <w:rPr>
                <w:noProof/>
                <w:webHidden/>
              </w:rPr>
            </w:r>
            <w:r w:rsidR="00E156DE">
              <w:rPr>
                <w:noProof/>
                <w:webHidden/>
              </w:rPr>
              <w:fldChar w:fldCharType="separate"/>
            </w:r>
            <w:r w:rsidR="00E156DE">
              <w:rPr>
                <w:noProof/>
                <w:webHidden/>
              </w:rPr>
              <w:t>37</w:t>
            </w:r>
            <w:r w:rsidR="00E156DE">
              <w:rPr>
                <w:noProof/>
                <w:webHidden/>
              </w:rPr>
              <w:fldChar w:fldCharType="end"/>
            </w:r>
          </w:hyperlink>
        </w:p>
        <w:p w14:paraId="6FD72766" w14:textId="18A5672E"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55" w:history="1">
            <w:r w:rsidR="00E156DE" w:rsidRPr="00250CCD">
              <w:rPr>
                <w:rStyle w:val="Hipervnculo"/>
                <w:bCs/>
                <w:noProof/>
                <w:spacing w:val="-24"/>
                <w:w w:val="99"/>
              </w:rPr>
              <w:t>2.5.7.</w:t>
            </w:r>
            <w:r w:rsidR="00E156DE">
              <w:rPr>
                <w:rFonts w:asciiTheme="minorHAnsi" w:eastAsiaTheme="minorEastAsia" w:hAnsiTheme="minorHAnsi" w:cstheme="minorBidi"/>
                <w:noProof/>
                <w:lang w:val="es-EC" w:eastAsia="es-EC"/>
              </w:rPr>
              <w:tab/>
            </w:r>
            <w:r w:rsidR="00E156DE" w:rsidRPr="00250CCD">
              <w:rPr>
                <w:rStyle w:val="Hipervnculo"/>
                <w:noProof/>
              </w:rPr>
              <w:t>Axios</w:t>
            </w:r>
            <w:r w:rsidR="00E156DE">
              <w:rPr>
                <w:noProof/>
                <w:webHidden/>
              </w:rPr>
              <w:tab/>
            </w:r>
            <w:r w:rsidR="00E156DE">
              <w:rPr>
                <w:noProof/>
                <w:webHidden/>
              </w:rPr>
              <w:fldChar w:fldCharType="begin"/>
            </w:r>
            <w:r w:rsidR="00E156DE">
              <w:rPr>
                <w:noProof/>
                <w:webHidden/>
              </w:rPr>
              <w:instrText xml:space="preserve"> PAGEREF _Toc77780555 \h </w:instrText>
            </w:r>
            <w:r w:rsidR="00E156DE">
              <w:rPr>
                <w:noProof/>
                <w:webHidden/>
              </w:rPr>
            </w:r>
            <w:r w:rsidR="00E156DE">
              <w:rPr>
                <w:noProof/>
                <w:webHidden/>
              </w:rPr>
              <w:fldChar w:fldCharType="separate"/>
            </w:r>
            <w:r w:rsidR="00E156DE">
              <w:rPr>
                <w:noProof/>
                <w:webHidden/>
              </w:rPr>
              <w:t>38</w:t>
            </w:r>
            <w:r w:rsidR="00E156DE">
              <w:rPr>
                <w:noProof/>
                <w:webHidden/>
              </w:rPr>
              <w:fldChar w:fldCharType="end"/>
            </w:r>
          </w:hyperlink>
        </w:p>
        <w:p w14:paraId="2C0F61C0" w14:textId="0385931E"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56" w:history="1">
            <w:r w:rsidR="00E156DE" w:rsidRPr="00250CCD">
              <w:rPr>
                <w:rStyle w:val="Hipervnculo"/>
                <w:bCs/>
                <w:noProof/>
                <w:spacing w:val="-24"/>
                <w:w w:val="99"/>
              </w:rPr>
              <w:t>2.5.8.</w:t>
            </w:r>
            <w:r w:rsidR="00E156DE">
              <w:rPr>
                <w:rFonts w:asciiTheme="minorHAnsi" w:eastAsiaTheme="minorEastAsia" w:hAnsiTheme="minorHAnsi" w:cstheme="minorBidi"/>
                <w:noProof/>
                <w:lang w:val="es-EC" w:eastAsia="es-EC"/>
              </w:rPr>
              <w:tab/>
            </w:r>
            <w:r w:rsidR="00E156DE" w:rsidRPr="00250CCD">
              <w:rPr>
                <w:rStyle w:val="Hipervnculo"/>
                <w:noProof/>
              </w:rPr>
              <w:t>Redux</w:t>
            </w:r>
            <w:r w:rsidR="00E156DE">
              <w:rPr>
                <w:noProof/>
                <w:webHidden/>
              </w:rPr>
              <w:tab/>
            </w:r>
            <w:r w:rsidR="00E156DE">
              <w:rPr>
                <w:noProof/>
                <w:webHidden/>
              </w:rPr>
              <w:fldChar w:fldCharType="begin"/>
            </w:r>
            <w:r w:rsidR="00E156DE">
              <w:rPr>
                <w:noProof/>
                <w:webHidden/>
              </w:rPr>
              <w:instrText xml:space="preserve"> PAGEREF _Toc77780556 \h </w:instrText>
            </w:r>
            <w:r w:rsidR="00E156DE">
              <w:rPr>
                <w:noProof/>
                <w:webHidden/>
              </w:rPr>
            </w:r>
            <w:r w:rsidR="00E156DE">
              <w:rPr>
                <w:noProof/>
                <w:webHidden/>
              </w:rPr>
              <w:fldChar w:fldCharType="separate"/>
            </w:r>
            <w:r w:rsidR="00E156DE">
              <w:rPr>
                <w:noProof/>
                <w:webHidden/>
              </w:rPr>
              <w:t>38</w:t>
            </w:r>
            <w:r w:rsidR="00E156DE">
              <w:rPr>
                <w:noProof/>
                <w:webHidden/>
              </w:rPr>
              <w:fldChar w:fldCharType="end"/>
            </w:r>
          </w:hyperlink>
        </w:p>
        <w:p w14:paraId="6525D997" w14:textId="5DBDB7F9" w:rsidR="00E156DE" w:rsidRDefault="00D41725">
          <w:pPr>
            <w:pStyle w:val="TDC4"/>
            <w:tabs>
              <w:tab w:val="left" w:pos="1760"/>
              <w:tab w:val="right" w:leader="dot" w:pos="8497"/>
            </w:tabs>
            <w:rPr>
              <w:noProof/>
              <w:lang w:val="es-EC" w:eastAsia="es-EC"/>
            </w:rPr>
          </w:pPr>
          <w:hyperlink w:anchor="_Toc77780557" w:history="1">
            <w:r w:rsidR="00E156DE" w:rsidRPr="00250CCD">
              <w:rPr>
                <w:rStyle w:val="Hipervnculo"/>
                <w:noProof/>
              </w:rPr>
              <w:t>2.5.8.1.</w:t>
            </w:r>
            <w:r w:rsidR="00E156DE">
              <w:rPr>
                <w:noProof/>
                <w:lang w:val="es-EC" w:eastAsia="es-EC"/>
              </w:rPr>
              <w:tab/>
            </w:r>
            <w:r w:rsidR="00E156DE" w:rsidRPr="00250CCD">
              <w:rPr>
                <w:rStyle w:val="Hipervnculo"/>
                <w:noProof/>
              </w:rPr>
              <w:t>Arquitectura de datos</w:t>
            </w:r>
            <w:r w:rsidR="00E156DE">
              <w:rPr>
                <w:noProof/>
                <w:webHidden/>
              </w:rPr>
              <w:tab/>
            </w:r>
            <w:r w:rsidR="00E156DE">
              <w:rPr>
                <w:noProof/>
                <w:webHidden/>
              </w:rPr>
              <w:fldChar w:fldCharType="begin"/>
            </w:r>
            <w:r w:rsidR="00E156DE">
              <w:rPr>
                <w:noProof/>
                <w:webHidden/>
              </w:rPr>
              <w:instrText xml:space="preserve"> PAGEREF _Toc77780557 \h </w:instrText>
            </w:r>
            <w:r w:rsidR="00E156DE">
              <w:rPr>
                <w:noProof/>
                <w:webHidden/>
              </w:rPr>
            </w:r>
            <w:r w:rsidR="00E156DE">
              <w:rPr>
                <w:noProof/>
                <w:webHidden/>
              </w:rPr>
              <w:fldChar w:fldCharType="separate"/>
            </w:r>
            <w:r w:rsidR="00E156DE">
              <w:rPr>
                <w:noProof/>
                <w:webHidden/>
              </w:rPr>
              <w:t>39</w:t>
            </w:r>
            <w:r w:rsidR="00E156DE">
              <w:rPr>
                <w:noProof/>
                <w:webHidden/>
              </w:rPr>
              <w:fldChar w:fldCharType="end"/>
            </w:r>
          </w:hyperlink>
        </w:p>
        <w:p w14:paraId="781963B2" w14:textId="56D107D5" w:rsidR="00E156DE" w:rsidRDefault="00D41725">
          <w:pPr>
            <w:pStyle w:val="TDC4"/>
            <w:tabs>
              <w:tab w:val="left" w:pos="1760"/>
              <w:tab w:val="right" w:leader="dot" w:pos="8497"/>
            </w:tabs>
            <w:rPr>
              <w:noProof/>
              <w:lang w:val="es-EC" w:eastAsia="es-EC"/>
            </w:rPr>
          </w:pPr>
          <w:hyperlink w:anchor="_Toc77780558" w:history="1">
            <w:r w:rsidR="00E156DE" w:rsidRPr="00250CCD">
              <w:rPr>
                <w:rStyle w:val="Hipervnculo"/>
                <w:noProof/>
              </w:rPr>
              <w:t>2.5.8.2.</w:t>
            </w:r>
            <w:r w:rsidR="00E156DE">
              <w:rPr>
                <w:noProof/>
                <w:lang w:val="es-EC" w:eastAsia="es-EC"/>
              </w:rPr>
              <w:tab/>
            </w:r>
            <w:r w:rsidR="00E156DE" w:rsidRPr="00250CCD">
              <w:rPr>
                <w:rStyle w:val="Hipervnculo"/>
                <w:noProof/>
              </w:rPr>
              <w:t>Store como única fuente de la verdad</w:t>
            </w:r>
            <w:r w:rsidR="00E156DE">
              <w:rPr>
                <w:noProof/>
                <w:webHidden/>
              </w:rPr>
              <w:tab/>
            </w:r>
            <w:r w:rsidR="00E156DE">
              <w:rPr>
                <w:noProof/>
                <w:webHidden/>
              </w:rPr>
              <w:fldChar w:fldCharType="begin"/>
            </w:r>
            <w:r w:rsidR="00E156DE">
              <w:rPr>
                <w:noProof/>
                <w:webHidden/>
              </w:rPr>
              <w:instrText xml:space="preserve"> PAGEREF _Toc77780558 \h </w:instrText>
            </w:r>
            <w:r w:rsidR="00E156DE">
              <w:rPr>
                <w:noProof/>
                <w:webHidden/>
              </w:rPr>
            </w:r>
            <w:r w:rsidR="00E156DE">
              <w:rPr>
                <w:noProof/>
                <w:webHidden/>
              </w:rPr>
              <w:fldChar w:fldCharType="separate"/>
            </w:r>
            <w:r w:rsidR="00E156DE">
              <w:rPr>
                <w:noProof/>
                <w:webHidden/>
              </w:rPr>
              <w:t>39</w:t>
            </w:r>
            <w:r w:rsidR="00E156DE">
              <w:rPr>
                <w:noProof/>
                <w:webHidden/>
              </w:rPr>
              <w:fldChar w:fldCharType="end"/>
            </w:r>
          </w:hyperlink>
        </w:p>
        <w:p w14:paraId="0112AECF" w14:textId="6092F019" w:rsidR="00E156DE" w:rsidRDefault="00D41725">
          <w:pPr>
            <w:pStyle w:val="TDC4"/>
            <w:tabs>
              <w:tab w:val="left" w:pos="1760"/>
              <w:tab w:val="right" w:leader="dot" w:pos="8497"/>
            </w:tabs>
            <w:rPr>
              <w:noProof/>
              <w:lang w:val="es-EC" w:eastAsia="es-EC"/>
            </w:rPr>
          </w:pPr>
          <w:hyperlink w:anchor="_Toc77780559" w:history="1">
            <w:r w:rsidR="00E156DE" w:rsidRPr="00250CCD">
              <w:rPr>
                <w:rStyle w:val="Hipervnculo"/>
                <w:noProof/>
              </w:rPr>
              <w:t>2.5.8.3.</w:t>
            </w:r>
            <w:r w:rsidR="00E156DE">
              <w:rPr>
                <w:noProof/>
                <w:lang w:val="es-EC" w:eastAsia="es-EC"/>
              </w:rPr>
              <w:tab/>
            </w:r>
            <w:r w:rsidR="00E156DE" w:rsidRPr="00250CCD">
              <w:rPr>
                <w:rStyle w:val="Hipervnculo"/>
                <w:noProof/>
              </w:rPr>
              <w:t>El estado (State) es de solo lectura</w:t>
            </w:r>
            <w:r w:rsidR="00E156DE">
              <w:rPr>
                <w:noProof/>
                <w:webHidden/>
              </w:rPr>
              <w:tab/>
            </w:r>
            <w:r w:rsidR="00E156DE">
              <w:rPr>
                <w:noProof/>
                <w:webHidden/>
              </w:rPr>
              <w:fldChar w:fldCharType="begin"/>
            </w:r>
            <w:r w:rsidR="00E156DE">
              <w:rPr>
                <w:noProof/>
                <w:webHidden/>
              </w:rPr>
              <w:instrText xml:space="preserve"> PAGEREF _Toc77780559 \h </w:instrText>
            </w:r>
            <w:r w:rsidR="00E156DE">
              <w:rPr>
                <w:noProof/>
                <w:webHidden/>
              </w:rPr>
            </w:r>
            <w:r w:rsidR="00E156DE">
              <w:rPr>
                <w:noProof/>
                <w:webHidden/>
              </w:rPr>
              <w:fldChar w:fldCharType="separate"/>
            </w:r>
            <w:r w:rsidR="00E156DE">
              <w:rPr>
                <w:noProof/>
                <w:webHidden/>
              </w:rPr>
              <w:t>39</w:t>
            </w:r>
            <w:r w:rsidR="00E156DE">
              <w:rPr>
                <w:noProof/>
                <w:webHidden/>
              </w:rPr>
              <w:fldChar w:fldCharType="end"/>
            </w:r>
          </w:hyperlink>
        </w:p>
        <w:p w14:paraId="44C8FA83" w14:textId="3342DE43" w:rsidR="00E156DE" w:rsidRDefault="00D41725">
          <w:pPr>
            <w:pStyle w:val="TDC4"/>
            <w:tabs>
              <w:tab w:val="left" w:pos="1760"/>
              <w:tab w:val="right" w:leader="dot" w:pos="8497"/>
            </w:tabs>
            <w:rPr>
              <w:noProof/>
              <w:lang w:val="es-EC" w:eastAsia="es-EC"/>
            </w:rPr>
          </w:pPr>
          <w:hyperlink w:anchor="_Toc77780560" w:history="1">
            <w:r w:rsidR="00E156DE" w:rsidRPr="00250CCD">
              <w:rPr>
                <w:rStyle w:val="Hipervnculo"/>
                <w:noProof/>
              </w:rPr>
              <w:t>2.5.8.4.</w:t>
            </w:r>
            <w:r w:rsidR="00E156DE">
              <w:rPr>
                <w:noProof/>
                <w:lang w:val="es-EC" w:eastAsia="es-EC"/>
              </w:rPr>
              <w:tab/>
            </w:r>
            <w:r w:rsidR="00E156DE" w:rsidRPr="00250CCD">
              <w:rPr>
                <w:rStyle w:val="Hipervnculo"/>
                <w:noProof/>
              </w:rPr>
              <w:t>Los cambios se hacen por medio funciones puras</w:t>
            </w:r>
            <w:r w:rsidR="00E156DE">
              <w:rPr>
                <w:noProof/>
                <w:webHidden/>
              </w:rPr>
              <w:tab/>
            </w:r>
            <w:r w:rsidR="00E156DE">
              <w:rPr>
                <w:noProof/>
                <w:webHidden/>
              </w:rPr>
              <w:fldChar w:fldCharType="begin"/>
            </w:r>
            <w:r w:rsidR="00E156DE">
              <w:rPr>
                <w:noProof/>
                <w:webHidden/>
              </w:rPr>
              <w:instrText xml:space="preserve"> PAGEREF _Toc77780560 \h </w:instrText>
            </w:r>
            <w:r w:rsidR="00E156DE">
              <w:rPr>
                <w:noProof/>
                <w:webHidden/>
              </w:rPr>
            </w:r>
            <w:r w:rsidR="00E156DE">
              <w:rPr>
                <w:noProof/>
                <w:webHidden/>
              </w:rPr>
              <w:fldChar w:fldCharType="separate"/>
            </w:r>
            <w:r w:rsidR="00E156DE">
              <w:rPr>
                <w:noProof/>
                <w:webHidden/>
              </w:rPr>
              <w:t>40</w:t>
            </w:r>
            <w:r w:rsidR="00E156DE">
              <w:rPr>
                <w:noProof/>
                <w:webHidden/>
              </w:rPr>
              <w:fldChar w:fldCharType="end"/>
            </w:r>
          </w:hyperlink>
        </w:p>
        <w:p w14:paraId="6D3F6016" w14:textId="05DA1EA2" w:rsidR="00E156DE" w:rsidRDefault="00D41725">
          <w:pPr>
            <w:pStyle w:val="TDC4"/>
            <w:tabs>
              <w:tab w:val="left" w:pos="1760"/>
              <w:tab w:val="right" w:leader="dot" w:pos="8497"/>
            </w:tabs>
            <w:rPr>
              <w:noProof/>
              <w:lang w:val="es-EC" w:eastAsia="es-EC"/>
            </w:rPr>
          </w:pPr>
          <w:hyperlink w:anchor="_Toc77780561" w:history="1">
            <w:r w:rsidR="00E156DE" w:rsidRPr="00250CCD">
              <w:rPr>
                <w:rStyle w:val="Hipervnculo"/>
                <w:noProof/>
              </w:rPr>
              <w:t>2.5.8.5.</w:t>
            </w:r>
            <w:r w:rsidR="00E156DE">
              <w:rPr>
                <w:noProof/>
                <w:lang w:val="es-EC" w:eastAsia="es-EC"/>
              </w:rPr>
              <w:tab/>
            </w:r>
            <w:r w:rsidR="00E156DE" w:rsidRPr="00250CCD">
              <w:rPr>
                <w:rStyle w:val="Hipervnculo"/>
                <w:noProof/>
              </w:rPr>
              <w:t>¿Por qué usar Redux?</w:t>
            </w:r>
            <w:r w:rsidR="00E156DE">
              <w:rPr>
                <w:noProof/>
                <w:webHidden/>
              </w:rPr>
              <w:tab/>
            </w:r>
            <w:r w:rsidR="00E156DE">
              <w:rPr>
                <w:noProof/>
                <w:webHidden/>
              </w:rPr>
              <w:fldChar w:fldCharType="begin"/>
            </w:r>
            <w:r w:rsidR="00E156DE">
              <w:rPr>
                <w:noProof/>
                <w:webHidden/>
              </w:rPr>
              <w:instrText xml:space="preserve"> PAGEREF _Toc77780561 \h </w:instrText>
            </w:r>
            <w:r w:rsidR="00E156DE">
              <w:rPr>
                <w:noProof/>
                <w:webHidden/>
              </w:rPr>
            </w:r>
            <w:r w:rsidR="00E156DE">
              <w:rPr>
                <w:noProof/>
                <w:webHidden/>
              </w:rPr>
              <w:fldChar w:fldCharType="separate"/>
            </w:r>
            <w:r w:rsidR="00E156DE">
              <w:rPr>
                <w:noProof/>
                <w:webHidden/>
              </w:rPr>
              <w:t>42</w:t>
            </w:r>
            <w:r w:rsidR="00E156DE">
              <w:rPr>
                <w:noProof/>
                <w:webHidden/>
              </w:rPr>
              <w:fldChar w:fldCharType="end"/>
            </w:r>
          </w:hyperlink>
        </w:p>
        <w:p w14:paraId="335611E5" w14:textId="0EB32EA8" w:rsidR="00E156DE" w:rsidRDefault="00D41725">
          <w:pPr>
            <w:pStyle w:val="TDC4"/>
            <w:tabs>
              <w:tab w:val="left" w:pos="1760"/>
              <w:tab w:val="right" w:leader="dot" w:pos="8497"/>
            </w:tabs>
            <w:rPr>
              <w:noProof/>
              <w:lang w:val="es-EC" w:eastAsia="es-EC"/>
            </w:rPr>
          </w:pPr>
          <w:hyperlink w:anchor="_Toc77780562" w:history="1">
            <w:r w:rsidR="00E156DE" w:rsidRPr="00250CCD">
              <w:rPr>
                <w:rStyle w:val="Hipervnculo"/>
                <w:noProof/>
              </w:rPr>
              <w:t>2.5.8.6.</w:t>
            </w:r>
            <w:r w:rsidR="00E156DE">
              <w:rPr>
                <w:noProof/>
                <w:lang w:val="es-EC" w:eastAsia="es-EC"/>
              </w:rPr>
              <w:tab/>
            </w:r>
            <w:r w:rsidR="00E156DE" w:rsidRPr="00250CCD">
              <w:rPr>
                <w:rStyle w:val="Hipervnculo"/>
                <w:noProof/>
              </w:rPr>
              <w:t>React con Redux</w:t>
            </w:r>
            <w:r w:rsidR="00E156DE">
              <w:rPr>
                <w:noProof/>
                <w:webHidden/>
              </w:rPr>
              <w:tab/>
            </w:r>
            <w:r w:rsidR="00E156DE">
              <w:rPr>
                <w:noProof/>
                <w:webHidden/>
              </w:rPr>
              <w:fldChar w:fldCharType="begin"/>
            </w:r>
            <w:r w:rsidR="00E156DE">
              <w:rPr>
                <w:noProof/>
                <w:webHidden/>
              </w:rPr>
              <w:instrText xml:space="preserve"> PAGEREF _Toc77780562 \h </w:instrText>
            </w:r>
            <w:r w:rsidR="00E156DE">
              <w:rPr>
                <w:noProof/>
                <w:webHidden/>
              </w:rPr>
            </w:r>
            <w:r w:rsidR="00E156DE">
              <w:rPr>
                <w:noProof/>
                <w:webHidden/>
              </w:rPr>
              <w:fldChar w:fldCharType="separate"/>
            </w:r>
            <w:r w:rsidR="00E156DE">
              <w:rPr>
                <w:noProof/>
                <w:webHidden/>
              </w:rPr>
              <w:t>42</w:t>
            </w:r>
            <w:r w:rsidR="00E156DE">
              <w:rPr>
                <w:noProof/>
                <w:webHidden/>
              </w:rPr>
              <w:fldChar w:fldCharType="end"/>
            </w:r>
          </w:hyperlink>
        </w:p>
        <w:p w14:paraId="07F9593C" w14:textId="4DBBBEE0"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63" w:history="1">
            <w:r w:rsidR="00E156DE" w:rsidRPr="00250CCD">
              <w:rPr>
                <w:rStyle w:val="Hipervnculo"/>
                <w:bCs/>
                <w:noProof/>
                <w:spacing w:val="-24"/>
                <w:w w:val="99"/>
              </w:rPr>
              <w:t>2.5.9.</w:t>
            </w:r>
            <w:r w:rsidR="00E156DE">
              <w:rPr>
                <w:rFonts w:asciiTheme="minorHAnsi" w:eastAsiaTheme="minorEastAsia" w:hAnsiTheme="minorHAnsi" w:cstheme="minorBidi"/>
                <w:noProof/>
                <w:lang w:val="es-EC" w:eastAsia="es-EC"/>
              </w:rPr>
              <w:tab/>
            </w:r>
            <w:r w:rsidR="00E156DE" w:rsidRPr="00250CCD">
              <w:rPr>
                <w:rStyle w:val="Hipervnculo"/>
                <w:noProof/>
              </w:rPr>
              <w:t>Material UI</w:t>
            </w:r>
            <w:r w:rsidR="00E156DE">
              <w:rPr>
                <w:noProof/>
                <w:webHidden/>
              </w:rPr>
              <w:tab/>
            </w:r>
            <w:r w:rsidR="00E156DE">
              <w:rPr>
                <w:noProof/>
                <w:webHidden/>
              </w:rPr>
              <w:fldChar w:fldCharType="begin"/>
            </w:r>
            <w:r w:rsidR="00E156DE">
              <w:rPr>
                <w:noProof/>
                <w:webHidden/>
              </w:rPr>
              <w:instrText xml:space="preserve"> PAGEREF _Toc77780563 \h </w:instrText>
            </w:r>
            <w:r w:rsidR="00E156DE">
              <w:rPr>
                <w:noProof/>
                <w:webHidden/>
              </w:rPr>
            </w:r>
            <w:r w:rsidR="00E156DE">
              <w:rPr>
                <w:noProof/>
                <w:webHidden/>
              </w:rPr>
              <w:fldChar w:fldCharType="separate"/>
            </w:r>
            <w:r w:rsidR="00E156DE">
              <w:rPr>
                <w:noProof/>
                <w:webHidden/>
              </w:rPr>
              <w:t>43</w:t>
            </w:r>
            <w:r w:rsidR="00E156DE">
              <w:rPr>
                <w:noProof/>
                <w:webHidden/>
              </w:rPr>
              <w:fldChar w:fldCharType="end"/>
            </w:r>
          </w:hyperlink>
        </w:p>
        <w:p w14:paraId="03E0FA83" w14:textId="28F71330"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564" w:history="1">
            <w:r w:rsidR="00E156DE" w:rsidRPr="00250CCD">
              <w:rPr>
                <w:rStyle w:val="Hipervnculo"/>
                <w:noProof/>
              </w:rPr>
              <w:t>2.6.</w:t>
            </w:r>
            <w:r w:rsidR="00E156DE">
              <w:rPr>
                <w:rFonts w:asciiTheme="minorHAnsi" w:eastAsiaTheme="minorEastAsia" w:hAnsiTheme="minorHAnsi" w:cstheme="minorBidi"/>
                <w:noProof/>
                <w:lang w:val="es-EC" w:eastAsia="es-EC"/>
              </w:rPr>
              <w:tab/>
            </w:r>
            <w:r w:rsidR="00E156DE" w:rsidRPr="00250CCD">
              <w:rPr>
                <w:rStyle w:val="Hipervnculo"/>
                <w:noProof/>
              </w:rPr>
              <w:t>Desarrollo de aplicaciones móviles</w:t>
            </w:r>
            <w:r w:rsidR="00E156DE">
              <w:rPr>
                <w:noProof/>
                <w:webHidden/>
              </w:rPr>
              <w:tab/>
            </w:r>
            <w:r w:rsidR="00E156DE">
              <w:rPr>
                <w:noProof/>
                <w:webHidden/>
              </w:rPr>
              <w:fldChar w:fldCharType="begin"/>
            </w:r>
            <w:r w:rsidR="00E156DE">
              <w:rPr>
                <w:noProof/>
                <w:webHidden/>
              </w:rPr>
              <w:instrText xml:space="preserve"> PAGEREF _Toc77780564 \h </w:instrText>
            </w:r>
            <w:r w:rsidR="00E156DE">
              <w:rPr>
                <w:noProof/>
                <w:webHidden/>
              </w:rPr>
            </w:r>
            <w:r w:rsidR="00E156DE">
              <w:rPr>
                <w:noProof/>
                <w:webHidden/>
              </w:rPr>
              <w:fldChar w:fldCharType="separate"/>
            </w:r>
            <w:r w:rsidR="00E156DE">
              <w:rPr>
                <w:noProof/>
                <w:webHidden/>
              </w:rPr>
              <w:t>43</w:t>
            </w:r>
            <w:r w:rsidR="00E156DE">
              <w:rPr>
                <w:noProof/>
                <w:webHidden/>
              </w:rPr>
              <w:fldChar w:fldCharType="end"/>
            </w:r>
          </w:hyperlink>
        </w:p>
        <w:p w14:paraId="68F73167" w14:textId="5AFA38C2"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65" w:history="1">
            <w:r w:rsidR="00E156DE" w:rsidRPr="00250CCD">
              <w:rPr>
                <w:rStyle w:val="Hipervnculo"/>
                <w:bCs/>
                <w:noProof/>
                <w:spacing w:val="-24"/>
                <w:w w:val="99"/>
              </w:rPr>
              <w:t>2.6.1.</w:t>
            </w:r>
            <w:r w:rsidR="00E156DE">
              <w:rPr>
                <w:rFonts w:asciiTheme="minorHAnsi" w:eastAsiaTheme="minorEastAsia" w:hAnsiTheme="minorHAnsi" w:cstheme="minorBidi"/>
                <w:noProof/>
                <w:lang w:val="es-EC" w:eastAsia="es-EC"/>
              </w:rPr>
              <w:tab/>
            </w:r>
            <w:r w:rsidR="00E156DE" w:rsidRPr="00250CCD">
              <w:rPr>
                <w:rStyle w:val="Hipervnculo"/>
                <w:noProof/>
              </w:rPr>
              <w:t>Aplicaciones Nativas</w:t>
            </w:r>
            <w:r w:rsidR="00E156DE">
              <w:rPr>
                <w:noProof/>
                <w:webHidden/>
              </w:rPr>
              <w:tab/>
            </w:r>
            <w:r w:rsidR="00E156DE">
              <w:rPr>
                <w:noProof/>
                <w:webHidden/>
              </w:rPr>
              <w:fldChar w:fldCharType="begin"/>
            </w:r>
            <w:r w:rsidR="00E156DE">
              <w:rPr>
                <w:noProof/>
                <w:webHidden/>
              </w:rPr>
              <w:instrText xml:space="preserve"> PAGEREF _Toc77780565 \h </w:instrText>
            </w:r>
            <w:r w:rsidR="00E156DE">
              <w:rPr>
                <w:noProof/>
                <w:webHidden/>
              </w:rPr>
            </w:r>
            <w:r w:rsidR="00E156DE">
              <w:rPr>
                <w:noProof/>
                <w:webHidden/>
              </w:rPr>
              <w:fldChar w:fldCharType="separate"/>
            </w:r>
            <w:r w:rsidR="00E156DE">
              <w:rPr>
                <w:noProof/>
                <w:webHidden/>
              </w:rPr>
              <w:t>43</w:t>
            </w:r>
            <w:r w:rsidR="00E156DE">
              <w:rPr>
                <w:noProof/>
                <w:webHidden/>
              </w:rPr>
              <w:fldChar w:fldCharType="end"/>
            </w:r>
          </w:hyperlink>
        </w:p>
        <w:p w14:paraId="6E2F3700" w14:textId="76DC8CE6"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66" w:history="1">
            <w:r w:rsidR="00E156DE" w:rsidRPr="00250CCD">
              <w:rPr>
                <w:rStyle w:val="Hipervnculo"/>
                <w:bCs/>
                <w:noProof/>
                <w:spacing w:val="-24"/>
                <w:w w:val="99"/>
              </w:rPr>
              <w:t>2.6.2.</w:t>
            </w:r>
            <w:r w:rsidR="00E156DE">
              <w:rPr>
                <w:rFonts w:asciiTheme="minorHAnsi" w:eastAsiaTheme="minorEastAsia" w:hAnsiTheme="minorHAnsi" w:cstheme="minorBidi"/>
                <w:noProof/>
                <w:lang w:val="es-EC" w:eastAsia="es-EC"/>
              </w:rPr>
              <w:tab/>
            </w:r>
            <w:r w:rsidR="00E156DE" w:rsidRPr="00250CCD">
              <w:rPr>
                <w:rStyle w:val="Hipervnculo"/>
                <w:noProof/>
              </w:rPr>
              <w:t>Aplicaciones Hibridas o Multiplataforma</w:t>
            </w:r>
            <w:r w:rsidR="00E156DE">
              <w:rPr>
                <w:noProof/>
                <w:webHidden/>
              </w:rPr>
              <w:tab/>
            </w:r>
            <w:r w:rsidR="00E156DE">
              <w:rPr>
                <w:noProof/>
                <w:webHidden/>
              </w:rPr>
              <w:fldChar w:fldCharType="begin"/>
            </w:r>
            <w:r w:rsidR="00E156DE">
              <w:rPr>
                <w:noProof/>
                <w:webHidden/>
              </w:rPr>
              <w:instrText xml:space="preserve"> PAGEREF _Toc77780566 \h </w:instrText>
            </w:r>
            <w:r w:rsidR="00E156DE">
              <w:rPr>
                <w:noProof/>
                <w:webHidden/>
              </w:rPr>
            </w:r>
            <w:r w:rsidR="00E156DE">
              <w:rPr>
                <w:noProof/>
                <w:webHidden/>
              </w:rPr>
              <w:fldChar w:fldCharType="separate"/>
            </w:r>
            <w:r w:rsidR="00E156DE">
              <w:rPr>
                <w:noProof/>
                <w:webHidden/>
              </w:rPr>
              <w:t>44</w:t>
            </w:r>
            <w:r w:rsidR="00E156DE">
              <w:rPr>
                <w:noProof/>
                <w:webHidden/>
              </w:rPr>
              <w:fldChar w:fldCharType="end"/>
            </w:r>
          </w:hyperlink>
        </w:p>
        <w:p w14:paraId="245DDB23" w14:textId="746218B2"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67" w:history="1">
            <w:r w:rsidR="00E156DE" w:rsidRPr="00250CCD">
              <w:rPr>
                <w:rStyle w:val="Hipervnculo"/>
                <w:bCs/>
                <w:noProof/>
                <w:spacing w:val="-24"/>
                <w:w w:val="99"/>
              </w:rPr>
              <w:t>2.6.3.</w:t>
            </w:r>
            <w:r w:rsidR="00E156DE">
              <w:rPr>
                <w:rFonts w:asciiTheme="minorHAnsi" w:eastAsiaTheme="minorEastAsia" w:hAnsiTheme="minorHAnsi" w:cstheme="minorBidi"/>
                <w:noProof/>
                <w:lang w:val="es-EC" w:eastAsia="es-EC"/>
              </w:rPr>
              <w:tab/>
            </w:r>
            <w:r w:rsidR="00E156DE" w:rsidRPr="00250CCD">
              <w:rPr>
                <w:rStyle w:val="Hipervnculo"/>
                <w:noProof/>
              </w:rPr>
              <w:t>Aplicaciones móviles web o Progresivas</w:t>
            </w:r>
            <w:r w:rsidR="00E156DE">
              <w:rPr>
                <w:noProof/>
                <w:webHidden/>
              </w:rPr>
              <w:tab/>
            </w:r>
            <w:r w:rsidR="00E156DE">
              <w:rPr>
                <w:noProof/>
                <w:webHidden/>
              </w:rPr>
              <w:fldChar w:fldCharType="begin"/>
            </w:r>
            <w:r w:rsidR="00E156DE">
              <w:rPr>
                <w:noProof/>
                <w:webHidden/>
              </w:rPr>
              <w:instrText xml:space="preserve"> PAGEREF _Toc77780567 \h </w:instrText>
            </w:r>
            <w:r w:rsidR="00E156DE">
              <w:rPr>
                <w:noProof/>
                <w:webHidden/>
              </w:rPr>
            </w:r>
            <w:r w:rsidR="00E156DE">
              <w:rPr>
                <w:noProof/>
                <w:webHidden/>
              </w:rPr>
              <w:fldChar w:fldCharType="separate"/>
            </w:r>
            <w:r w:rsidR="00E156DE">
              <w:rPr>
                <w:noProof/>
                <w:webHidden/>
              </w:rPr>
              <w:t>44</w:t>
            </w:r>
            <w:r w:rsidR="00E156DE">
              <w:rPr>
                <w:noProof/>
                <w:webHidden/>
              </w:rPr>
              <w:fldChar w:fldCharType="end"/>
            </w:r>
          </w:hyperlink>
        </w:p>
        <w:p w14:paraId="3FAC82FD" w14:textId="4D7B5E0B"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68" w:history="1">
            <w:r w:rsidR="00E156DE" w:rsidRPr="00250CCD">
              <w:rPr>
                <w:rStyle w:val="Hipervnculo"/>
                <w:bCs/>
                <w:noProof/>
                <w:spacing w:val="-24"/>
                <w:w w:val="99"/>
              </w:rPr>
              <w:t>2.6.4.</w:t>
            </w:r>
            <w:r w:rsidR="00E156DE">
              <w:rPr>
                <w:rFonts w:asciiTheme="minorHAnsi" w:eastAsiaTheme="minorEastAsia" w:hAnsiTheme="minorHAnsi" w:cstheme="minorBidi"/>
                <w:noProof/>
                <w:lang w:val="es-EC" w:eastAsia="es-EC"/>
              </w:rPr>
              <w:tab/>
            </w:r>
            <w:r w:rsidR="00E156DE" w:rsidRPr="00250CCD">
              <w:rPr>
                <w:rStyle w:val="Hipervnculo"/>
                <w:noProof/>
              </w:rPr>
              <w:t>Ventajas y desventajas de los diferentes tipos de aplicaciones</w:t>
            </w:r>
            <w:r w:rsidR="00E156DE">
              <w:rPr>
                <w:noProof/>
                <w:webHidden/>
              </w:rPr>
              <w:tab/>
            </w:r>
            <w:r w:rsidR="00E156DE">
              <w:rPr>
                <w:noProof/>
                <w:webHidden/>
              </w:rPr>
              <w:fldChar w:fldCharType="begin"/>
            </w:r>
            <w:r w:rsidR="00E156DE">
              <w:rPr>
                <w:noProof/>
                <w:webHidden/>
              </w:rPr>
              <w:instrText xml:space="preserve"> PAGEREF _Toc77780568 \h </w:instrText>
            </w:r>
            <w:r w:rsidR="00E156DE">
              <w:rPr>
                <w:noProof/>
                <w:webHidden/>
              </w:rPr>
            </w:r>
            <w:r w:rsidR="00E156DE">
              <w:rPr>
                <w:noProof/>
                <w:webHidden/>
              </w:rPr>
              <w:fldChar w:fldCharType="separate"/>
            </w:r>
            <w:r w:rsidR="00E156DE">
              <w:rPr>
                <w:noProof/>
                <w:webHidden/>
              </w:rPr>
              <w:t>44</w:t>
            </w:r>
            <w:r w:rsidR="00E156DE">
              <w:rPr>
                <w:noProof/>
                <w:webHidden/>
              </w:rPr>
              <w:fldChar w:fldCharType="end"/>
            </w:r>
          </w:hyperlink>
        </w:p>
        <w:p w14:paraId="582A035E" w14:textId="7BFE9F4B"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69" w:history="1">
            <w:r w:rsidR="00E156DE" w:rsidRPr="00250CCD">
              <w:rPr>
                <w:rStyle w:val="Hipervnculo"/>
                <w:bCs/>
                <w:noProof/>
                <w:spacing w:val="-24"/>
                <w:w w:val="99"/>
              </w:rPr>
              <w:t>2.6.5.</w:t>
            </w:r>
            <w:r w:rsidR="00E156DE">
              <w:rPr>
                <w:rFonts w:asciiTheme="minorHAnsi" w:eastAsiaTheme="minorEastAsia" w:hAnsiTheme="minorHAnsi" w:cstheme="minorBidi"/>
                <w:noProof/>
                <w:lang w:val="es-EC" w:eastAsia="es-EC"/>
              </w:rPr>
              <w:tab/>
            </w:r>
            <w:r w:rsidR="00E156DE" w:rsidRPr="00250CCD">
              <w:rPr>
                <w:rStyle w:val="Hipervnculo"/>
                <w:noProof/>
              </w:rPr>
              <w:t>Frameworks de desarrollo de aplicaciones móviles multiplataforma</w:t>
            </w:r>
            <w:r w:rsidR="00E156DE">
              <w:rPr>
                <w:noProof/>
                <w:webHidden/>
              </w:rPr>
              <w:tab/>
            </w:r>
            <w:r w:rsidR="00E156DE">
              <w:rPr>
                <w:noProof/>
                <w:webHidden/>
              </w:rPr>
              <w:fldChar w:fldCharType="begin"/>
            </w:r>
            <w:r w:rsidR="00E156DE">
              <w:rPr>
                <w:noProof/>
                <w:webHidden/>
              </w:rPr>
              <w:instrText xml:space="preserve"> PAGEREF _Toc77780569 \h </w:instrText>
            </w:r>
            <w:r w:rsidR="00E156DE">
              <w:rPr>
                <w:noProof/>
                <w:webHidden/>
              </w:rPr>
            </w:r>
            <w:r w:rsidR="00E156DE">
              <w:rPr>
                <w:noProof/>
                <w:webHidden/>
              </w:rPr>
              <w:fldChar w:fldCharType="separate"/>
            </w:r>
            <w:r w:rsidR="00E156DE">
              <w:rPr>
                <w:noProof/>
                <w:webHidden/>
              </w:rPr>
              <w:t>45</w:t>
            </w:r>
            <w:r w:rsidR="00E156DE">
              <w:rPr>
                <w:noProof/>
                <w:webHidden/>
              </w:rPr>
              <w:fldChar w:fldCharType="end"/>
            </w:r>
          </w:hyperlink>
        </w:p>
        <w:p w14:paraId="5ED016B9" w14:textId="4BE3292B"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70" w:history="1">
            <w:r w:rsidR="00E156DE" w:rsidRPr="00250CCD">
              <w:rPr>
                <w:rStyle w:val="Hipervnculo"/>
                <w:bCs/>
                <w:noProof/>
                <w:spacing w:val="-24"/>
                <w:w w:val="99"/>
              </w:rPr>
              <w:t>2.6.6.</w:t>
            </w:r>
            <w:r w:rsidR="00E156DE">
              <w:rPr>
                <w:rFonts w:asciiTheme="minorHAnsi" w:eastAsiaTheme="minorEastAsia" w:hAnsiTheme="minorHAnsi" w:cstheme="minorBidi"/>
                <w:noProof/>
                <w:lang w:val="es-EC" w:eastAsia="es-EC"/>
              </w:rPr>
              <w:tab/>
            </w:r>
            <w:r w:rsidR="00E156DE" w:rsidRPr="00250CCD">
              <w:rPr>
                <w:rStyle w:val="Hipervnculo"/>
                <w:noProof/>
              </w:rPr>
              <w:t>React Native</w:t>
            </w:r>
            <w:r w:rsidR="00E156DE">
              <w:rPr>
                <w:noProof/>
                <w:webHidden/>
              </w:rPr>
              <w:tab/>
            </w:r>
            <w:r w:rsidR="00E156DE">
              <w:rPr>
                <w:noProof/>
                <w:webHidden/>
              </w:rPr>
              <w:fldChar w:fldCharType="begin"/>
            </w:r>
            <w:r w:rsidR="00E156DE">
              <w:rPr>
                <w:noProof/>
                <w:webHidden/>
              </w:rPr>
              <w:instrText xml:space="preserve"> PAGEREF _Toc77780570 \h </w:instrText>
            </w:r>
            <w:r w:rsidR="00E156DE">
              <w:rPr>
                <w:noProof/>
                <w:webHidden/>
              </w:rPr>
            </w:r>
            <w:r w:rsidR="00E156DE">
              <w:rPr>
                <w:noProof/>
                <w:webHidden/>
              </w:rPr>
              <w:fldChar w:fldCharType="separate"/>
            </w:r>
            <w:r w:rsidR="00E156DE">
              <w:rPr>
                <w:noProof/>
                <w:webHidden/>
              </w:rPr>
              <w:t>47</w:t>
            </w:r>
            <w:r w:rsidR="00E156DE">
              <w:rPr>
                <w:noProof/>
                <w:webHidden/>
              </w:rPr>
              <w:fldChar w:fldCharType="end"/>
            </w:r>
          </w:hyperlink>
        </w:p>
        <w:p w14:paraId="70048E6C" w14:textId="5CB08BAC" w:rsidR="00E156DE" w:rsidRDefault="00D41725">
          <w:pPr>
            <w:pStyle w:val="TDC4"/>
            <w:tabs>
              <w:tab w:val="left" w:pos="1760"/>
              <w:tab w:val="right" w:leader="dot" w:pos="8497"/>
            </w:tabs>
            <w:rPr>
              <w:noProof/>
              <w:lang w:val="es-EC" w:eastAsia="es-EC"/>
            </w:rPr>
          </w:pPr>
          <w:hyperlink w:anchor="_Toc77780571" w:history="1">
            <w:r w:rsidR="00E156DE" w:rsidRPr="00250CCD">
              <w:rPr>
                <w:rStyle w:val="Hipervnculo"/>
                <w:noProof/>
                <w:highlight w:val="red"/>
              </w:rPr>
              <w:t>2.6.6.1.</w:t>
            </w:r>
            <w:r w:rsidR="00E156DE">
              <w:rPr>
                <w:noProof/>
                <w:lang w:val="es-EC" w:eastAsia="es-EC"/>
              </w:rPr>
              <w:tab/>
            </w:r>
            <w:r w:rsidR="00E156DE" w:rsidRPr="00250CCD">
              <w:rPr>
                <w:rStyle w:val="Hipervnculo"/>
                <w:noProof/>
                <w:highlight w:val="red"/>
              </w:rPr>
              <w:t>Implementación</w:t>
            </w:r>
            <w:r w:rsidR="00E156DE">
              <w:rPr>
                <w:noProof/>
                <w:webHidden/>
              </w:rPr>
              <w:tab/>
            </w:r>
            <w:r w:rsidR="00E156DE">
              <w:rPr>
                <w:noProof/>
                <w:webHidden/>
              </w:rPr>
              <w:fldChar w:fldCharType="begin"/>
            </w:r>
            <w:r w:rsidR="00E156DE">
              <w:rPr>
                <w:noProof/>
                <w:webHidden/>
              </w:rPr>
              <w:instrText xml:space="preserve"> PAGEREF _Toc77780571 \h </w:instrText>
            </w:r>
            <w:r w:rsidR="00E156DE">
              <w:rPr>
                <w:noProof/>
                <w:webHidden/>
              </w:rPr>
            </w:r>
            <w:r w:rsidR="00E156DE">
              <w:rPr>
                <w:noProof/>
                <w:webHidden/>
              </w:rPr>
              <w:fldChar w:fldCharType="separate"/>
            </w:r>
            <w:r w:rsidR="00E156DE">
              <w:rPr>
                <w:noProof/>
                <w:webHidden/>
              </w:rPr>
              <w:t>48</w:t>
            </w:r>
            <w:r w:rsidR="00E156DE">
              <w:rPr>
                <w:noProof/>
                <w:webHidden/>
              </w:rPr>
              <w:fldChar w:fldCharType="end"/>
            </w:r>
          </w:hyperlink>
        </w:p>
        <w:p w14:paraId="79D8AF8E" w14:textId="1CEA57DA" w:rsidR="00E156DE" w:rsidRDefault="00D41725">
          <w:pPr>
            <w:pStyle w:val="TDC4"/>
            <w:tabs>
              <w:tab w:val="left" w:pos="1760"/>
              <w:tab w:val="right" w:leader="dot" w:pos="8497"/>
            </w:tabs>
            <w:rPr>
              <w:noProof/>
              <w:lang w:val="es-EC" w:eastAsia="es-EC"/>
            </w:rPr>
          </w:pPr>
          <w:hyperlink w:anchor="_Toc77780572" w:history="1">
            <w:r w:rsidR="00E156DE" w:rsidRPr="00250CCD">
              <w:rPr>
                <w:rStyle w:val="Hipervnculo"/>
                <w:noProof/>
                <w:highlight w:val="red"/>
              </w:rPr>
              <w:t>2.6.6.2.</w:t>
            </w:r>
            <w:r w:rsidR="00E156DE">
              <w:rPr>
                <w:noProof/>
                <w:lang w:val="es-EC" w:eastAsia="es-EC"/>
              </w:rPr>
              <w:tab/>
            </w:r>
            <w:r w:rsidR="00E156DE" w:rsidRPr="00250CCD">
              <w:rPr>
                <w:rStyle w:val="Hipervnculo"/>
                <w:noProof/>
                <w:highlight w:val="red"/>
              </w:rPr>
              <w:t>Arquitectura</w:t>
            </w:r>
            <w:r w:rsidR="00E156DE">
              <w:rPr>
                <w:noProof/>
                <w:webHidden/>
              </w:rPr>
              <w:tab/>
            </w:r>
            <w:r w:rsidR="00E156DE">
              <w:rPr>
                <w:noProof/>
                <w:webHidden/>
              </w:rPr>
              <w:fldChar w:fldCharType="begin"/>
            </w:r>
            <w:r w:rsidR="00E156DE">
              <w:rPr>
                <w:noProof/>
                <w:webHidden/>
              </w:rPr>
              <w:instrText xml:space="preserve"> PAGEREF _Toc77780572 \h </w:instrText>
            </w:r>
            <w:r w:rsidR="00E156DE">
              <w:rPr>
                <w:noProof/>
                <w:webHidden/>
              </w:rPr>
            </w:r>
            <w:r w:rsidR="00E156DE">
              <w:rPr>
                <w:noProof/>
                <w:webHidden/>
              </w:rPr>
              <w:fldChar w:fldCharType="separate"/>
            </w:r>
            <w:r w:rsidR="00E156DE">
              <w:rPr>
                <w:noProof/>
                <w:webHidden/>
              </w:rPr>
              <w:t>49</w:t>
            </w:r>
            <w:r w:rsidR="00E156DE">
              <w:rPr>
                <w:noProof/>
                <w:webHidden/>
              </w:rPr>
              <w:fldChar w:fldCharType="end"/>
            </w:r>
          </w:hyperlink>
        </w:p>
        <w:p w14:paraId="08D3D133" w14:textId="7B047E11"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573" w:history="1">
            <w:r w:rsidR="00E156DE" w:rsidRPr="00250CCD">
              <w:rPr>
                <w:rStyle w:val="Hipervnculo"/>
                <w:noProof/>
              </w:rPr>
              <w:t>2.7.</w:t>
            </w:r>
            <w:r w:rsidR="00E156DE">
              <w:rPr>
                <w:rFonts w:asciiTheme="minorHAnsi" w:eastAsiaTheme="minorEastAsia" w:hAnsiTheme="minorHAnsi" w:cstheme="minorBidi"/>
                <w:noProof/>
                <w:lang w:val="es-EC" w:eastAsia="es-EC"/>
              </w:rPr>
              <w:tab/>
            </w:r>
            <w:r w:rsidR="00E156DE" w:rsidRPr="00250CCD">
              <w:rPr>
                <w:rStyle w:val="Hipervnculo"/>
                <w:noProof/>
              </w:rPr>
              <w:t>Visual Studio</w:t>
            </w:r>
            <w:r w:rsidR="00E156DE" w:rsidRPr="00250CCD">
              <w:rPr>
                <w:rStyle w:val="Hipervnculo"/>
                <w:noProof/>
                <w:spacing w:val="-2"/>
              </w:rPr>
              <w:t xml:space="preserve"> </w:t>
            </w:r>
            <w:r w:rsidR="00E156DE" w:rsidRPr="00250CCD">
              <w:rPr>
                <w:rStyle w:val="Hipervnculo"/>
                <w:noProof/>
              </w:rPr>
              <w:t>Code</w:t>
            </w:r>
            <w:r w:rsidR="00E156DE">
              <w:rPr>
                <w:noProof/>
                <w:webHidden/>
              </w:rPr>
              <w:tab/>
            </w:r>
            <w:r w:rsidR="00E156DE">
              <w:rPr>
                <w:noProof/>
                <w:webHidden/>
              </w:rPr>
              <w:fldChar w:fldCharType="begin"/>
            </w:r>
            <w:r w:rsidR="00E156DE">
              <w:rPr>
                <w:noProof/>
                <w:webHidden/>
              </w:rPr>
              <w:instrText xml:space="preserve"> PAGEREF _Toc77780573 \h </w:instrText>
            </w:r>
            <w:r w:rsidR="00E156DE">
              <w:rPr>
                <w:noProof/>
                <w:webHidden/>
              </w:rPr>
            </w:r>
            <w:r w:rsidR="00E156DE">
              <w:rPr>
                <w:noProof/>
                <w:webHidden/>
              </w:rPr>
              <w:fldChar w:fldCharType="separate"/>
            </w:r>
            <w:r w:rsidR="00E156DE">
              <w:rPr>
                <w:noProof/>
                <w:webHidden/>
              </w:rPr>
              <w:t>49</w:t>
            </w:r>
            <w:r w:rsidR="00E156DE">
              <w:rPr>
                <w:noProof/>
                <w:webHidden/>
              </w:rPr>
              <w:fldChar w:fldCharType="end"/>
            </w:r>
          </w:hyperlink>
        </w:p>
        <w:p w14:paraId="410D59AF" w14:textId="1C152C58"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574" w:history="1">
            <w:r w:rsidR="00E156DE" w:rsidRPr="00250CCD">
              <w:rPr>
                <w:rStyle w:val="Hipervnculo"/>
                <w:noProof/>
              </w:rPr>
              <w:t>2.8.</w:t>
            </w:r>
            <w:r w:rsidR="00E156DE">
              <w:rPr>
                <w:rFonts w:asciiTheme="minorHAnsi" w:eastAsiaTheme="minorEastAsia" w:hAnsiTheme="minorHAnsi" w:cstheme="minorBidi"/>
                <w:noProof/>
                <w:lang w:val="es-EC" w:eastAsia="es-EC"/>
              </w:rPr>
              <w:tab/>
            </w:r>
            <w:r w:rsidR="00E156DE" w:rsidRPr="00250CCD">
              <w:rPr>
                <w:rStyle w:val="Hipervnculo"/>
                <w:noProof/>
              </w:rPr>
              <w:t>Postgresql</w:t>
            </w:r>
            <w:r w:rsidR="00E156DE">
              <w:rPr>
                <w:noProof/>
                <w:webHidden/>
              </w:rPr>
              <w:tab/>
            </w:r>
            <w:r w:rsidR="00E156DE">
              <w:rPr>
                <w:noProof/>
                <w:webHidden/>
              </w:rPr>
              <w:fldChar w:fldCharType="begin"/>
            </w:r>
            <w:r w:rsidR="00E156DE">
              <w:rPr>
                <w:noProof/>
                <w:webHidden/>
              </w:rPr>
              <w:instrText xml:space="preserve"> PAGEREF _Toc77780574 \h </w:instrText>
            </w:r>
            <w:r w:rsidR="00E156DE">
              <w:rPr>
                <w:noProof/>
                <w:webHidden/>
              </w:rPr>
            </w:r>
            <w:r w:rsidR="00E156DE">
              <w:rPr>
                <w:noProof/>
                <w:webHidden/>
              </w:rPr>
              <w:fldChar w:fldCharType="separate"/>
            </w:r>
            <w:r w:rsidR="00E156DE">
              <w:rPr>
                <w:noProof/>
                <w:webHidden/>
              </w:rPr>
              <w:t>49</w:t>
            </w:r>
            <w:r w:rsidR="00E156DE">
              <w:rPr>
                <w:noProof/>
                <w:webHidden/>
              </w:rPr>
              <w:fldChar w:fldCharType="end"/>
            </w:r>
          </w:hyperlink>
        </w:p>
        <w:p w14:paraId="38366558" w14:textId="53920380"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75" w:history="1">
            <w:r w:rsidR="00E156DE" w:rsidRPr="00250CCD">
              <w:rPr>
                <w:rStyle w:val="Hipervnculo"/>
                <w:bCs/>
                <w:noProof/>
                <w:spacing w:val="-24"/>
                <w:w w:val="99"/>
              </w:rPr>
              <w:t>2.8.1.</w:t>
            </w:r>
            <w:r w:rsidR="00E156DE">
              <w:rPr>
                <w:rFonts w:asciiTheme="minorHAnsi" w:eastAsiaTheme="minorEastAsia" w:hAnsiTheme="minorHAnsi" w:cstheme="minorBidi"/>
                <w:noProof/>
                <w:lang w:val="es-EC" w:eastAsia="es-EC"/>
              </w:rPr>
              <w:tab/>
            </w:r>
            <w:r w:rsidR="00E156DE" w:rsidRPr="00250CCD">
              <w:rPr>
                <w:rStyle w:val="Hipervnculo"/>
                <w:noProof/>
              </w:rPr>
              <w:t>Ventajas y desventajas de PostgreSQL</w:t>
            </w:r>
            <w:r w:rsidR="00E156DE">
              <w:rPr>
                <w:noProof/>
                <w:webHidden/>
              </w:rPr>
              <w:tab/>
            </w:r>
            <w:r w:rsidR="00E156DE">
              <w:rPr>
                <w:noProof/>
                <w:webHidden/>
              </w:rPr>
              <w:fldChar w:fldCharType="begin"/>
            </w:r>
            <w:r w:rsidR="00E156DE">
              <w:rPr>
                <w:noProof/>
                <w:webHidden/>
              </w:rPr>
              <w:instrText xml:space="preserve"> PAGEREF _Toc77780575 \h </w:instrText>
            </w:r>
            <w:r w:rsidR="00E156DE">
              <w:rPr>
                <w:noProof/>
                <w:webHidden/>
              </w:rPr>
            </w:r>
            <w:r w:rsidR="00E156DE">
              <w:rPr>
                <w:noProof/>
                <w:webHidden/>
              </w:rPr>
              <w:fldChar w:fldCharType="separate"/>
            </w:r>
            <w:r w:rsidR="00E156DE">
              <w:rPr>
                <w:noProof/>
                <w:webHidden/>
              </w:rPr>
              <w:t>50</w:t>
            </w:r>
            <w:r w:rsidR="00E156DE">
              <w:rPr>
                <w:noProof/>
                <w:webHidden/>
              </w:rPr>
              <w:fldChar w:fldCharType="end"/>
            </w:r>
          </w:hyperlink>
        </w:p>
        <w:p w14:paraId="19DAA17C" w14:textId="2A2BA639"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576" w:history="1">
            <w:r w:rsidR="00E156DE" w:rsidRPr="00250CCD">
              <w:rPr>
                <w:rStyle w:val="Hipervnculo"/>
                <w:noProof/>
              </w:rPr>
              <w:t>2.9.</w:t>
            </w:r>
            <w:r w:rsidR="00E156DE">
              <w:rPr>
                <w:rFonts w:asciiTheme="minorHAnsi" w:eastAsiaTheme="minorEastAsia" w:hAnsiTheme="minorHAnsi" w:cstheme="minorBidi"/>
                <w:noProof/>
                <w:lang w:val="es-EC" w:eastAsia="es-EC"/>
              </w:rPr>
              <w:tab/>
            </w:r>
            <w:r w:rsidR="00E156DE" w:rsidRPr="00250CCD">
              <w:rPr>
                <w:rStyle w:val="Hipervnculo"/>
                <w:noProof/>
              </w:rPr>
              <w:t>Entorno de pruebas de software</w:t>
            </w:r>
            <w:r w:rsidR="00E156DE">
              <w:rPr>
                <w:noProof/>
                <w:webHidden/>
              </w:rPr>
              <w:tab/>
            </w:r>
            <w:r w:rsidR="00E156DE">
              <w:rPr>
                <w:noProof/>
                <w:webHidden/>
              </w:rPr>
              <w:fldChar w:fldCharType="begin"/>
            </w:r>
            <w:r w:rsidR="00E156DE">
              <w:rPr>
                <w:noProof/>
                <w:webHidden/>
              </w:rPr>
              <w:instrText xml:space="preserve"> PAGEREF _Toc77780576 \h </w:instrText>
            </w:r>
            <w:r w:rsidR="00E156DE">
              <w:rPr>
                <w:noProof/>
                <w:webHidden/>
              </w:rPr>
            </w:r>
            <w:r w:rsidR="00E156DE">
              <w:rPr>
                <w:noProof/>
                <w:webHidden/>
              </w:rPr>
              <w:fldChar w:fldCharType="separate"/>
            </w:r>
            <w:r w:rsidR="00E156DE">
              <w:rPr>
                <w:noProof/>
                <w:webHidden/>
              </w:rPr>
              <w:t>51</w:t>
            </w:r>
            <w:r w:rsidR="00E156DE">
              <w:rPr>
                <w:noProof/>
                <w:webHidden/>
              </w:rPr>
              <w:fldChar w:fldCharType="end"/>
            </w:r>
          </w:hyperlink>
        </w:p>
        <w:p w14:paraId="7371D495" w14:textId="4C9086E8"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77" w:history="1">
            <w:r w:rsidR="00E156DE" w:rsidRPr="00250CCD">
              <w:rPr>
                <w:rStyle w:val="Hipervnculo"/>
                <w:bCs/>
                <w:noProof/>
                <w:spacing w:val="-24"/>
                <w:w w:val="99"/>
              </w:rPr>
              <w:t>2.9.1.</w:t>
            </w:r>
            <w:r w:rsidR="00E156DE">
              <w:rPr>
                <w:rFonts w:asciiTheme="minorHAnsi" w:eastAsiaTheme="minorEastAsia" w:hAnsiTheme="minorHAnsi" w:cstheme="minorBidi"/>
                <w:noProof/>
                <w:lang w:val="es-EC" w:eastAsia="es-EC"/>
              </w:rPr>
              <w:tab/>
            </w:r>
            <w:r w:rsidR="00E156DE" w:rsidRPr="00250CCD">
              <w:rPr>
                <w:rStyle w:val="Hipervnculo"/>
                <w:noProof/>
              </w:rPr>
              <w:t>Principales beneficios de las pruebas de software</w:t>
            </w:r>
            <w:r w:rsidR="00E156DE">
              <w:rPr>
                <w:noProof/>
                <w:webHidden/>
              </w:rPr>
              <w:tab/>
            </w:r>
            <w:r w:rsidR="00E156DE">
              <w:rPr>
                <w:noProof/>
                <w:webHidden/>
              </w:rPr>
              <w:fldChar w:fldCharType="begin"/>
            </w:r>
            <w:r w:rsidR="00E156DE">
              <w:rPr>
                <w:noProof/>
                <w:webHidden/>
              </w:rPr>
              <w:instrText xml:space="preserve"> PAGEREF _Toc77780577 \h </w:instrText>
            </w:r>
            <w:r w:rsidR="00E156DE">
              <w:rPr>
                <w:noProof/>
                <w:webHidden/>
              </w:rPr>
            </w:r>
            <w:r w:rsidR="00E156DE">
              <w:rPr>
                <w:noProof/>
                <w:webHidden/>
              </w:rPr>
              <w:fldChar w:fldCharType="separate"/>
            </w:r>
            <w:r w:rsidR="00E156DE">
              <w:rPr>
                <w:noProof/>
                <w:webHidden/>
              </w:rPr>
              <w:t>51</w:t>
            </w:r>
            <w:r w:rsidR="00E156DE">
              <w:rPr>
                <w:noProof/>
                <w:webHidden/>
              </w:rPr>
              <w:fldChar w:fldCharType="end"/>
            </w:r>
          </w:hyperlink>
        </w:p>
        <w:p w14:paraId="70F53D5B" w14:textId="023F3AC7"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78" w:history="1">
            <w:r w:rsidR="00E156DE" w:rsidRPr="00250CCD">
              <w:rPr>
                <w:rStyle w:val="Hipervnculo"/>
                <w:bCs/>
                <w:noProof/>
                <w:spacing w:val="-24"/>
                <w:w w:val="99"/>
              </w:rPr>
              <w:t>2.9.2.</w:t>
            </w:r>
            <w:r w:rsidR="00E156DE">
              <w:rPr>
                <w:rFonts w:asciiTheme="minorHAnsi" w:eastAsiaTheme="minorEastAsia" w:hAnsiTheme="minorHAnsi" w:cstheme="minorBidi"/>
                <w:noProof/>
                <w:lang w:val="es-EC" w:eastAsia="es-EC"/>
              </w:rPr>
              <w:tab/>
            </w:r>
            <w:r w:rsidR="00E156DE" w:rsidRPr="00250CCD">
              <w:rPr>
                <w:rStyle w:val="Hipervnculo"/>
                <w:noProof/>
              </w:rPr>
              <w:t>Verificación</w:t>
            </w:r>
            <w:r w:rsidR="00E156DE">
              <w:rPr>
                <w:noProof/>
                <w:webHidden/>
              </w:rPr>
              <w:tab/>
            </w:r>
            <w:r w:rsidR="00E156DE">
              <w:rPr>
                <w:noProof/>
                <w:webHidden/>
              </w:rPr>
              <w:fldChar w:fldCharType="begin"/>
            </w:r>
            <w:r w:rsidR="00E156DE">
              <w:rPr>
                <w:noProof/>
                <w:webHidden/>
              </w:rPr>
              <w:instrText xml:space="preserve"> PAGEREF _Toc77780578 \h </w:instrText>
            </w:r>
            <w:r w:rsidR="00E156DE">
              <w:rPr>
                <w:noProof/>
                <w:webHidden/>
              </w:rPr>
            </w:r>
            <w:r w:rsidR="00E156DE">
              <w:rPr>
                <w:noProof/>
                <w:webHidden/>
              </w:rPr>
              <w:fldChar w:fldCharType="separate"/>
            </w:r>
            <w:r w:rsidR="00E156DE">
              <w:rPr>
                <w:noProof/>
                <w:webHidden/>
              </w:rPr>
              <w:t>51</w:t>
            </w:r>
            <w:r w:rsidR="00E156DE">
              <w:rPr>
                <w:noProof/>
                <w:webHidden/>
              </w:rPr>
              <w:fldChar w:fldCharType="end"/>
            </w:r>
          </w:hyperlink>
        </w:p>
        <w:p w14:paraId="0B3FB530" w14:textId="708CDBF8"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79" w:history="1">
            <w:r w:rsidR="00E156DE" w:rsidRPr="00250CCD">
              <w:rPr>
                <w:rStyle w:val="Hipervnculo"/>
                <w:bCs/>
                <w:noProof/>
                <w:spacing w:val="-24"/>
                <w:w w:val="99"/>
              </w:rPr>
              <w:t>2.9.3.</w:t>
            </w:r>
            <w:r w:rsidR="00E156DE">
              <w:rPr>
                <w:rFonts w:asciiTheme="minorHAnsi" w:eastAsiaTheme="minorEastAsia" w:hAnsiTheme="minorHAnsi" w:cstheme="minorBidi"/>
                <w:noProof/>
                <w:lang w:val="es-EC" w:eastAsia="es-EC"/>
              </w:rPr>
              <w:tab/>
            </w:r>
            <w:r w:rsidR="00E156DE" w:rsidRPr="00250CCD">
              <w:rPr>
                <w:rStyle w:val="Hipervnculo"/>
                <w:noProof/>
              </w:rPr>
              <w:t>Validación</w:t>
            </w:r>
            <w:r w:rsidR="00E156DE">
              <w:rPr>
                <w:noProof/>
                <w:webHidden/>
              </w:rPr>
              <w:tab/>
            </w:r>
            <w:r w:rsidR="00E156DE">
              <w:rPr>
                <w:noProof/>
                <w:webHidden/>
              </w:rPr>
              <w:fldChar w:fldCharType="begin"/>
            </w:r>
            <w:r w:rsidR="00E156DE">
              <w:rPr>
                <w:noProof/>
                <w:webHidden/>
              </w:rPr>
              <w:instrText xml:space="preserve"> PAGEREF _Toc77780579 \h </w:instrText>
            </w:r>
            <w:r w:rsidR="00E156DE">
              <w:rPr>
                <w:noProof/>
                <w:webHidden/>
              </w:rPr>
            </w:r>
            <w:r w:rsidR="00E156DE">
              <w:rPr>
                <w:noProof/>
                <w:webHidden/>
              </w:rPr>
              <w:fldChar w:fldCharType="separate"/>
            </w:r>
            <w:r w:rsidR="00E156DE">
              <w:rPr>
                <w:noProof/>
                <w:webHidden/>
              </w:rPr>
              <w:t>52</w:t>
            </w:r>
            <w:r w:rsidR="00E156DE">
              <w:rPr>
                <w:noProof/>
                <w:webHidden/>
              </w:rPr>
              <w:fldChar w:fldCharType="end"/>
            </w:r>
          </w:hyperlink>
        </w:p>
        <w:p w14:paraId="26169FEC" w14:textId="6ED6261C"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80" w:history="1">
            <w:r w:rsidR="00E156DE" w:rsidRPr="00250CCD">
              <w:rPr>
                <w:rStyle w:val="Hipervnculo"/>
                <w:bCs/>
                <w:noProof/>
                <w:spacing w:val="-24"/>
                <w:w w:val="99"/>
              </w:rPr>
              <w:t>2.9.4.</w:t>
            </w:r>
            <w:r w:rsidR="00E156DE">
              <w:rPr>
                <w:rFonts w:asciiTheme="minorHAnsi" w:eastAsiaTheme="minorEastAsia" w:hAnsiTheme="minorHAnsi" w:cstheme="minorBidi"/>
                <w:noProof/>
                <w:lang w:val="es-EC" w:eastAsia="es-EC"/>
              </w:rPr>
              <w:tab/>
            </w:r>
            <w:r w:rsidR="00E156DE" w:rsidRPr="00250CCD">
              <w:rPr>
                <w:rStyle w:val="Hipervnculo"/>
                <w:noProof/>
              </w:rPr>
              <w:t>Objetivos del testing</w:t>
            </w:r>
            <w:r w:rsidR="00E156DE">
              <w:rPr>
                <w:noProof/>
                <w:webHidden/>
              </w:rPr>
              <w:tab/>
            </w:r>
            <w:r w:rsidR="00E156DE">
              <w:rPr>
                <w:noProof/>
                <w:webHidden/>
              </w:rPr>
              <w:fldChar w:fldCharType="begin"/>
            </w:r>
            <w:r w:rsidR="00E156DE">
              <w:rPr>
                <w:noProof/>
                <w:webHidden/>
              </w:rPr>
              <w:instrText xml:space="preserve"> PAGEREF _Toc77780580 \h </w:instrText>
            </w:r>
            <w:r w:rsidR="00E156DE">
              <w:rPr>
                <w:noProof/>
                <w:webHidden/>
              </w:rPr>
            </w:r>
            <w:r w:rsidR="00E156DE">
              <w:rPr>
                <w:noProof/>
                <w:webHidden/>
              </w:rPr>
              <w:fldChar w:fldCharType="separate"/>
            </w:r>
            <w:r w:rsidR="00E156DE">
              <w:rPr>
                <w:noProof/>
                <w:webHidden/>
              </w:rPr>
              <w:t>52</w:t>
            </w:r>
            <w:r w:rsidR="00E156DE">
              <w:rPr>
                <w:noProof/>
                <w:webHidden/>
              </w:rPr>
              <w:fldChar w:fldCharType="end"/>
            </w:r>
          </w:hyperlink>
        </w:p>
        <w:p w14:paraId="4D01DE06" w14:textId="2235FB43"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81" w:history="1">
            <w:r w:rsidR="00E156DE" w:rsidRPr="00250CCD">
              <w:rPr>
                <w:rStyle w:val="Hipervnculo"/>
                <w:bCs/>
                <w:noProof/>
                <w:spacing w:val="-24"/>
                <w:w w:val="99"/>
              </w:rPr>
              <w:t>2.9.5.</w:t>
            </w:r>
            <w:r w:rsidR="00E156DE">
              <w:rPr>
                <w:rFonts w:asciiTheme="minorHAnsi" w:eastAsiaTheme="minorEastAsia" w:hAnsiTheme="minorHAnsi" w:cstheme="minorBidi"/>
                <w:noProof/>
                <w:lang w:val="es-EC" w:eastAsia="es-EC"/>
              </w:rPr>
              <w:tab/>
            </w:r>
            <w:r w:rsidR="00E156DE" w:rsidRPr="00250CCD">
              <w:rPr>
                <w:rStyle w:val="Hipervnculo"/>
                <w:noProof/>
              </w:rPr>
              <w:t>Niveles de Prueba</w:t>
            </w:r>
            <w:r w:rsidR="00E156DE">
              <w:rPr>
                <w:noProof/>
                <w:webHidden/>
              </w:rPr>
              <w:tab/>
            </w:r>
            <w:r w:rsidR="00E156DE">
              <w:rPr>
                <w:noProof/>
                <w:webHidden/>
              </w:rPr>
              <w:fldChar w:fldCharType="begin"/>
            </w:r>
            <w:r w:rsidR="00E156DE">
              <w:rPr>
                <w:noProof/>
                <w:webHidden/>
              </w:rPr>
              <w:instrText xml:space="preserve"> PAGEREF _Toc77780581 \h </w:instrText>
            </w:r>
            <w:r w:rsidR="00E156DE">
              <w:rPr>
                <w:noProof/>
                <w:webHidden/>
              </w:rPr>
            </w:r>
            <w:r w:rsidR="00E156DE">
              <w:rPr>
                <w:noProof/>
                <w:webHidden/>
              </w:rPr>
              <w:fldChar w:fldCharType="separate"/>
            </w:r>
            <w:r w:rsidR="00E156DE">
              <w:rPr>
                <w:noProof/>
                <w:webHidden/>
              </w:rPr>
              <w:t>53</w:t>
            </w:r>
            <w:r w:rsidR="00E156DE">
              <w:rPr>
                <w:noProof/>
                <w:webHidden/>
              </w:rPr>
              <w:fldChar w:fldCharType="end"/>
            </w:r>
          </w:hyperlink>
        </w:p>
        <w:p w14:paraId="5BAF7C59" w14:textId="6983DEB4"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82" w:history="1">
            <w:r w:rsidR="00E156DE" w:rsidRPr="00250CCD">
              <w:rPr>
                <w:rStyle w:val="Hipervnculo"/>
                <w:bCs/>
                <w:noProof/>
                <w:spacing w:val="-24"/>
                <w:w w:val="99"/>
              </w:rPr>
              <w:t>2.9.6.</w:t>
            </w:r>
            <w:r w:rsidR="00E156DE">
              <w:rPr>
                <w:rFonts w:asciiTheme="minorHAnsi" w:eastAsiaTheme="minorEastAsia" w:hAnsiTheme="minorHAnsi" w:cstheme="minorBidi"/>
                <w:noProof/>
                <w:lang w:val="es-EC" w:eastAsia="es-EC"/>
              </w:rPr>
              <w:tab/>
            </w:r>
            <w:r w:rsidR="00E156DE" w:rsidRPr="00250CCD">
              <w:rPr>
                <w:rStyle w:val="Hipervnculo"/>
                <w:noProof/>
              </w:rPr>
              <w:t>Soporte de herramientas para pruebas de ciclo de vida</w:t>
            </w:r>
            <w:r w:rsidR="00E156DE">
              <w:rPr>
                <w:noProof/>
                <w:webHidden/>
              </w:rPr>
              <w:tab/>
            </w:r>
            <w:r w:rsidR="00E156DE">
              <w:rPr>
                <w:noProof/>
                <w:webHidden/>
              </w:rPr>
              <w:fldChar w:fldCharType="begin"/>
            </w:r>
            <w:r w:rsidR="00E156DE">
              <w:rPr>
                <w:noProof/>
                <w:webHidden/>
              </w:rPr>
              <w:instrText xml:space="preserve"> PAGEREF _Toc77780582 \h </w:instrText>
            </w:r>
            <w:r w:rsidR="00E156DE">
              <w:rPr>
                <w:noProof/>
                <w:webHidden/>
              </w:rPr>
            </w:r>
            <w:r w:rsidR="00E156DE">
              <w:rPr>
                <w:noProof/>
                <w:webHidden/>
              </w:rPr>
              <w:fldChar w:fldCharType="separate"/>
            </w:r>
            <w:r w:rsidR="00E156DE">
              <w:rPr>
                <w:noProof/>
                <w:webHidden/>
              </w:rPr>
              <w:t>55</w:t>
            </w:r>
            <w:r w:rsidR="00E156DE">
              <w:rPr>
                <w:noProof/>
                <w:webHidden/>
              </w:rPr>
              <w:fldChar w:fldCharType="end"/>
            </w:r>
          </w:hyperlink>
        </w:p>
        <w:p w14:paraId="764238F2" w14:textId="3BE75245"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83" w:history="1">
            <w:r w:rsidR="00E156DE" w:rsidRPr="00250CCD">
              <w:rPr>
                <w:rStyle w:val="Hipervnculo"/>
                <w:bCs/>
                <w:noProof/>
                <w:spacing w:val="-24"/>
                <w:w w:val="99"/>
              </w:rPr>
              <w:t>2.9.7.</w:t>
            </w:r>
            <w:r w:rsidR="00E156DE">
              <w:rPr>
                <w:rFonts w:asciiTheme="minorHAnsi" w:eastAsiaTheme="minorEastAsia" w:hAnsiTheme="minorHAnsi" w:cstheme="minorBidi"/>
                <w:noProof/>
                <w:lang w:val="es-EC" w:eastAsia="es-EC"/>
              </w:rPr>
              <w:tab/>
            </w:r>
            <w:r w:rsidR="00E156DE" w:rsidRPr="00250CCD">
              <w:rPr>
                <w:rStyle w:val="Hipervnculo"/>
                <w:noProof/>
              </w:rPr>
              <w:t>Metodología de pruebas</w:t>
            </w:r>
            <w:r w:rsidR="00E156DE">
              <w:rPr>
                <w:noProof/>
                <w:webHidden/>
              </w:rPr>
              <w:tab/>
            </w:r>
            <w:r w:rsidR="00E156DE">
              <w:rPr>
                <w:noProof/>
                <w:webHidden/>
              </w:rPr>
              <w:fldChar w:fldCharType="begin"/>
            </w:r>
            <w:r w:rsidR="00E156DE">
              <w:rPr>
                <w:noProof/>
                <w:webHidden/>
              </w:rPr>
              <w:instrText xml:space="preserve"> PAGEREF _Toc77780583 \h </w:instrText>
            </w:r>
            <w:r w:rsidR="00E156DE">
              <w:rPr>
                <w:noProof/>
                <w:webHidden/>
              </w:rPr>
            </w:r>
            <w:r w:rsidR="00E156DE">
              <w:rPr>
                <w:noProof/>
                <w:webHidden/>
              </w:rPr>
              <w:fldChar w:fldCharType="separate"/>
            </w:r>
            <w:r w:rsidR="00E156DE">
              <w:rPr>
                <w:noProof/>
                <w:webHidden/>
              </w:rPr>
              <w:t>57</w:t>
            </w:r>
            <w:r w:rsidR="00E156DE">
              <w:rPr>
                <w:noProof/>
                <w:webHidden/>
              </w:rPr>
              <w:fldChar w:fldCharType="end"/>
            </w:r>
          </w:hyperlink>
        </w:p>
        <w:p w14:paraId="658F9B37" w14:textId="28463512"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84" w:history="1">
            <w:r w:rsidR="00E156DE" w:rsidRPr="00250CCD">
              <w:rPr>
                <w:rStyle w:val="Hipervnculo"/>
                <w:bCs/>
                <w:noProof/>
                <w:spacing w:val="-24"/>
                <w:w w:val="99"/>
              </w:rPr>
              <w:t>2.9.8.</w:t>
            </w:r>
            <w:r w:rsidR="00E156DE">
              <w:rPr>
                <w:rFonts w:asciiTheme="minorHAnsi" w:eastAsiaTheme="minorEastAsia" w:hAnsiTheme="minorHAnsi" w:cstheme="minorBidi"/>
                <w:noProof/>
                <w:lang w:val="es-EC" w:eastAsia="es-EC"/>
              </w:rPr>
              <w:tab/>
            </w:r>
            <w:r w:rsidR="00E156DE" w:rsidRPr="00250CCD">
              <w:rPr>
                <w:rStyle w:val="Hipervnculo"/>
                <w:noProof/>
              </w:rPr>
              <w:t>Artefactos de Prueba para la identificación de casos de prueba</w:t>
            </w:r>
            <w:r w:rsidR="00E156DE">
              <w:rPr>
                <w:noProof/>
                <w:webHidden/>
              </w:rPr>
              <w:tab/>
            </w:r>
            <w:r w:rsidR="00E156DE">
              <w:rPr>
                <w:noProof/>
                <w:webHidden/>
              </w:rPr>
              <w:fldChar w:fldCharType="begin"/>
            </w:r>
            <w:r w:rsidR="00E156DE">
              <w:rPr>
                <w:noProof/>
                <w:webHidden/>
              </w:rPr>
              <w:instrText xml:space="preserve"> PAGEREF _Toc77780584 \h </w:instrText>
            </w:r>
            <w:r w:rsidR="00E156DE">
              <w:rPr>
                <w:noProof/>
                <w:webHidden/>
              </w:rPr>
            </w:r>
            <w:r w:rsidR="00E156DE">
              <w:rPr>
                <w:noProof/>
                <w:webHidden/>
              </w:rPr>
              <w:fldChar w:fldCharType="separate"/>
            </w:r>
            <w:r w:rsidR="00E156DE">
              <w:rPr>
                <w:noProof/>
                <w:webHidden/>
              </w:rPr>
              <w:t>60</w:t>
            </w:r>
            <w:r w:rsidR="00E156DE">
              <w:rPr>
                <w:noProof/>
                <w:webHidden/>
              </w:rPr>
              <w:fldChar w:fldCharType="end"/>
            </w:r>
          </w:hyperlink>
        </w:p>
        <w:p w14:paraId="51427E32" w14:textId="3A5828CB" w:rsidR="00E156DE" w:rsidRDefault="00D41725">
          <w:pPr>
            <w:pStyle w:val="TDC4"/>
            <w:tabs>
              <w:tab w:val="left" w:pos="1760"/>
              <w:tab w:val="right" w:leader="dot" w:pos="8497"/>
            </w:tabs>
            <w:rPr>
              <w:noProof/>
              <w:lang w:val="es-EC" w:eastAsia="es-EC"/>
            </w:rPr>
          </w:pPr>
          <w:hyperlink w:anchor="_Toc77780585" w:history="1">
            <w:r w:rsidR="00E156DE" w:rsidRPr="00250CCD">
              <w:rPr>
                <w:rStyle w:val="Hipervnculo"/>
                <w:noProof/>
              </w:rPr>
              <w:t>2.9.8.1.</w:t>
            </w:r>
            <w:r w:rsidR="00E156DE">
              <w:rPr>
                <w:noProof/>
                <w:lang w:val="es-EC" w:eastAsia="es-EC"/>
              </w:rPr>
              <w:tab/>
            </w:r>
            <w:r w:rsidR="00E156DE" w:rsidRPr="00250CCD">
              <w:rPr>
                <w:rStyle w:val="Hipervnculo"/>
                <w:noProof/>
              </w:rPr>
              <w:t>Plan de Pruebas</w:t>
            </w:r>
            <w:r w:rsidR="00E156DE">
              <w:rPr>
                <w:noProof/>
                <w:webHidden/>
              </w:rPr>
              <w:tab/>
            </w:r>
            <w:r w:rsidR="00E156DE">
              <w:rPr>
                <w:noProof/>
                <w:webHidden/>
              </w:rPr>
              <w:fldChar w:fldCharType="begin"/>
            </w:r>
            <w:r w:rsidR="00E156DE">
              <w:rPr>
                <w:noProof/>
                <w:webHidden/>
              </w:rPr>
              <w:instrText xml:space="preserve"> PAGEREF _Toc77780585 \h </w:instrText>
            </w:r>
            <w:r w:rsidR="00E156DE">
              <w:rPr>
                <w:noProof/>
                <w:webHidden/>
              </w:rPr>
            </w:r>
            <w:r w:rsidR="00E156DE">
              <w:rPr>
                <w:noProof/>
                <w:webHidden/>
              </w:rPr>
              <w:fldChar w:fldCharType="separate"/>
            </w:r>
            <w:r w:rsidR="00E156DE">
              <w:rPr>
                <w:noProof/>
                <w:webHidden/>
              </w:rPr>
              <w:t>60</w:t>
            </w:r>
            <w:r w:rsidR="00E156DE">
              <w:rPr>
                <w:noProof/>
                <w:webHidden/>
              </w:rPr>
              <w:fldChar w:fldCharType="end"/>
            </w:r>
          </w:hyperlink>
        </w:p>
        <w:p w14:paraId="7EF02F9C" w14:textId="41962AFC"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86" w:history="1">
            <w:r w:rsidR="00E156DE" w:rsidRPr="00250CCD">
              <w:rPr>
                <w:rStyle w:val="Hipervnculo"/>
                <w:bCs/>
                <w:noProof/>
                <w:spacing w:val="-24"/>
                <w:w w:val="99"/>
              </w:rPr>
              <w:t>2.9.9.</w:t>
            </w:r>
            <w:r w:rsidR="00E156DE">
              <w:rPr>
                <w:rFonts w:asciiTheme="minorHAnsi" w:eastAsiaTheme="minorEastAsia" w:hAnsiTheme="minorHAnsi" w:cstheme="minorBidi"/>
                <w:noProof/>
                <w:lang w:val="es-EC" w:eastAsia="es-EC"/>
              </w:rPr>
              <w:tab/>
            </w:r>
            <w:r w:rsidR="00E156DE" w:rsidRPr="00250CCD">
              <w:rPr>
                <w:rStyle w:val="Hipervnculo"/>
                <w:noProof/>
              </w:rPr>
              <w:t>Artefactos de Prueba para el diseño y construcción de casos de prueba</w:t>
            </w:r>
            <w:r w:rsidR="00E156DE">
              <w:rPr>
                <w:noProof/>
                <w:webHidden/>
              </w:rPr>
              <w:tab/>
            </w:r>
            <w:r w:rsidR="00E156DE">
              <w:rPr>
                <w:noProof/>
                <w:webHidden/>
              </w:rPr>
              <w:fldChar w:fldCharType="begin"/>
            </w:r>
            <w:r w:rsidR="00E156DE">
              <w:rPr>
                <w:noProof/>
                <w:webHidden/>
              </w:rPr>
              <w:instrText xml:space="preserve"> PAGEREF _Toc77780586 \h </w:instrText>
            </w:r>
            <w:r w:rsidR="00E156DE">
              <w:rPr>
                <w:noProof/>
                <w:webHidden/>
              </w:rPr>
            </w:r>
            <w:r w:rsidR="00E156DE">
              <w:rPr>
                <w:noProof/>
                <w:webHidden/>
              </w:rPr>
              <w:fldChar w:fldCharType="separate"/>
            </w:r>
            <w:r w:rsidR="00E156DE">
              <w:rPr>
                <w:noProof/>
                <w:webHidden/>
              </w:rPr>
              <w:t>62</w:t>
            </w:r>
            <w:r w:rsidR="00E156DE">
              <w:rPr>
                <w:noProof/>
                <w:webHidden/>
              </w:rPr>
              <w:fldChar w:fldCharType="end"/>
            </w:r>
          </w:hyperlink>
        </w:p>
        <w:p w14:paraId="5F5F5FA4" w14:textId="53B1A72D" w:rsidR="00E156DE" w:rsidRDefault="00D41725">
          <w:pPr>
            <w:pStyle w:val="TDC4"/>
            <w:tabs>
              <w:tab w:val="left" w:pos="1760"/>
              <w:tab w:val="right" w:leader="dot" w:pos="8497"/>
            </w:tabs>
            <w:rPr>
              <w:noProof/>
              <w:lang w:val="es-EC" w:eastAsia="es-EC"/>
            </w:rPr>
          </w:pPr>
          <w:hyperlink w:anchor="_Toc77780587" w:history="1">
            <w:r w:rsidR="00E156DE" w:rsidRPr="00250CCD">
              <w:rPr>
                <w:rStyle w:val="Hipervnculo"/>
                <w:noProof/>
              </w:rPr>
              <w:t>2.9.9.1.</w:t>
            </w:r>
            <w:r w:rsidR="00E156DE">
              <w:rPr>
                <w:noProof/>
                <w:lang w:val="es-EC" w:eastAsia="es-EC"/>
              </w:rPr>
              <w:tab/>
            </w:r>
            <w:r w:rsidR="00E156DE" w:rsidRPr="00250CCD">
              <w:rPr>
                <w:rStyle w:val="Hipervnculo"/>
                <w:noProof/>
              </w:rPr>
              <w:t>Caso de prueba</w:t>
            </w:r>
            <w:r w:rsidR="00E156DE">
              <w:rPr>
                <w:noProof/>
                <w:webHidden/>
              </w:rPr>
              <w:tab/>
            </w:r>
            <w:r w:rsidR="00E156DE">
              <w:rPr>
                <w:noProof/>
                <w:webHidden/>
              </w:rPr>
              <w:fldChar w:fldCharType="begin"/>
            </w:r>
            <w:r w:rsidR="00E156DE">
              <w:rPr>
                <w:noProof/>
                <w:webHidden/>
              </w:rPr>
              <w:instrText xml:space="preserve"> PAGEREF _Toc77780587 \h </w:instrText>
            </w:r>
            <w:r w:rsidR="00E156DE">
              <w:rPr>
                <w:noProof/>
                <w:webHidden/>
              </w:rPr>
            </w:r>
            <w:r w:rsidR="00E156DE">
              <w:rPr>
                <w:noProof/>
                <w:webHidden/>
              </w:rPr>
              <w:fldChar w:fldCharType="separate"/>
            </w:r>
            <w:r w:rsidR="00E156DE">
              <w:rPr>
                <w:noProof/>
                <w:webHidden/>
              </w:rPr>
              <w:t>62</w:t>
            </w:r>
            <w:r w:rsidR="00E156DE">
              <w:rPr>
                <w:noProof/>
                <w:webHidden/>
              </w:rPr>
              <w:fldChar w:fldCharType="end"/>
            </w:r>
          </w:hyperlink>
        </w:p>
        <w:p w14:paraId="68E50D0A" w14:textId="7BF62023" w:rsidR="00E156DE" w:rsidRDefault="00D41725">
          <w:pPr>
            <w:pStyle w:val="TDC4"/>
            <w:tabs>
              <w:tab w:val="left" w:pos="1760"/>
              <w:tab w:val="right" w:leader="dot" w:pos="8497"/>
            </w:tabs>
            <w:rPr>
              <w:noProof/>
              <w:lang w:val="es-EC" w:eastAsia="es-EC"/>
            </w:rPr>
          </w:pPr>
          <w:hyperlink w:anchor="_Toc77780588" w:history="1">
            <w:r w:rsidR="00E156DE" w:rsidRPr="00250CCD">
              <w:rPr>
                <w:rStyle w:val="Hipervnculo"/>
                <w:noProof/>
              </w:rPr>
              <w:t>2.9.9.2.</w:t>
            </w:r>
            <w:r w:rsidR="00E156DE">
              <w:rPr>
                <w:noProof/>
                <w:lang w:val="es-EC" w:eastAsia="es-EC"/>
              </w:rPr>
              <w:tab/>
            </w:r>
            <w:r w:rsidR="00E156DE" w:rsidRPr="00250CCD">
              <w:rPr>
                <w:rStyle w:val="Hipervnculo"/>
                <w:noProof/>
              </w:rPr>
              <w:t>Script de prueba</w:t>
            </w:r>
            <w:r w:rsidR="00E156DE">
              <w:rPr>
                <w:noProof/>
                <w:webHidden/>
              </w:rPr>
              <w:tab/>
            </w:r>
            <w:r w:rsidR="00E156DE">
              <w:rPr>
                <w:noProof/>
                <w:webHidden/>
              </w:rPr>
              <w:fldChar w:fldCharType="begin"/>
            </w:r>
            <w:r w:rsidR="00E156DE">
              <w:rPr>
                <w:noProof/>
                <w:webHidden/>
              </w:rPr>
              <w:instrText xml:space="preserve"> PAGEREF _Toc77780588 \h </w:instrText>
            </w:r>
            <w:r w:rsidR="00E156DE">
              <w:rPr>
                <w:noProof/>
                <w:webHidden/>
              </w:rPr>
            </w:r>
            <w:r w:rsidR="00E156DE">
              <w:rPr>
                <w:noProof/>
                <w:webHidden/>
              </w:rPr>
              <w:fldChar w:fldCharType="separate"/>
            </w:r>
            <w:r w:rsidR="00E156DE">
              <w:rPr>
                <w:noProof/>
                <w:webHidden/>
              </w:rPr>
              <w:t>63</w:t>
            </w:r>
            <w:r w:rsidR="00E156DE">
              <w:rPr>
                <w:noProof/>
                <w:webHidden/>
              </w:rPr>
              <w:fldChar w:fldCharType="end"/>
            </w:r>
          </w:hyperlink>
        </w:p>
        <w:p w14:paraId="36321924" w14:textId="45053A08" w:rsidR="00E156DE" w:rsidRDefault="00D41725">
          <w:pPr>
            <w:pStyle w:val="TDC4"/>
            <w:tabs>
              <w:tab w:val="left" w:pos="1760"/>
              <w:tab w:val="right" w:leader="dot" w:pos="8497"/>
            </w:tabs>
            <w:rPr>
              <w:noProof/>
              <w:lang w:val="es-EC" w:eastAsia="es-EC"/>
            </w:rPr>
          </w:pPr>
          <w:hyperlink w:anchor="_Toc77780589" w:history="1">
            <w:r w:rsidR="00E156DE" w:rsidRPr="00250CCD">
              <w:rPr>
                <w:rStyle w:val="Hipervnculo"/>
                <w:noProof/>
              </w:rPr>
              <w:t>2.9.9.3.</w:t>
            </w:r>
            <w:r w:rsidR="00E156DE">
              <w:rPr>
                <w:noProof/>
                <w:lang w:val="es-EC" w:eastAsia="es-EC"/>
              </w:rPr>
              <w:tab/>
            </w:r>
            <w:r w:rsidR="00E156DE" w:rsidRPr="00250CCD">
              <w:rPr>
                <w:rStyle w:val="Hipervnculo"/>
                <w:noProof/>
              </w:rPr>
              <w:t>Suite de prueba</w:t>
            </w:r>
            <w:r w:rsidR="00E156DE">
              <w:rPr>
                <w:noProof/>
                <w:webHidden/>
              </w:rPr>
              <w:tab/>
            </w:r>
            <w:r w:rsidR="00E156DE">
              <w:rPr>
                <w:noProof/>
                <w:webHidden/>
              </w:rPr>
              <w:fldChar w:fldCharType="begin"/>
            </w:r>
            <w:r w:rsidR="00E156DE">
              <w:rPr>
                <w:noProof/>
                <w:webHidden/>
              </w:rPr>
              <w:instrText xml:space="preserve"> PAGEREF _Toc77780589 \h </w:instrText>
            </w:r>
            <w:r w:rsidR="00E156DE">
              <w:rPr>
                <w:noProof/>
                <w:webHidden/>
              </w:rPr>
            </w:r>
            <w:r w:rsidR="00E156DE">
              <w:rPr>
                <w:noProof/>
                <w:webHidden/>
              </w:rPr>
              <w:fldChar w:fldCharType="separate"/>
            </w:r>
            <w:r w:rsidR="00E156DE">
              <w:rPr>
                <w:noProof/>
                <w:webHidden/>
              </w:rPr>
              <w:t>63</w:t>
            </w:r>
            <w:r w:rsidR="00E156DE">
              <w:rPr>
                <w:noProof/>
                <w:webHidden/>
              </w:rPr>
              <w:fldChar w:fldCharType="end"/>
            </w:r>
          </w:hyperlink>
        </w:p>
        <w:p w14:paraId="3AFB521F" w14:textId="615D4644"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90" w:history="1">
            <w:r w:rsidR="00E156DE" w:rsidRPr="00250CCD">
              <w:rPr>
                <w:rStyle w:val="Hipervnculo"/>
                <w:bCs/>
                <w:noProof/>
                <w:spacing w:val="-24"/>
                <w:w w:val="99"/>
              </w:rPr>
              <w:t>2.9.10.</w:t>
            </w:r>
            <w:r w:rsidR="00E156DE">
              <w:rPr>
                <w:rFonts w:asciiTheme="minorHAnsi" w:eastAsiaTheme="minorEastAsia" w:hAnsiTheme="minorHAnsi" w:cstheme="minorBidi"/>
                <w:noProof/>
                <w:lang w:val="es-EC" w:eastAsia="es-EC"/>
              </w:rPr>
              <w:tab/>
            </w:r>
            <w:r w:rsidR="00E156DE" w:rsidRPr="00250CCD">
              <w:rPr>
                <w:rStyle w:val="Hipervnculo"/>
                <w:noProof/>
              </w:rPr>
              <w:t>Artefactos de Prueba para la Ejecución y Comparación de los casos de prueba</w:t>
            </w:r>
            <w:r w:rsidR="00E156DE">
              <w:rPr>
                <w:noProof/>
                <w:webHidden/>
              </w:rPr>
              <w:tab/>
            </w:r>
            <w:r w:rsidR="00E156DE">
              <w:rPr>
                <w:noProof/>
                <w:webHidden/>
              </w:rPr>
              <w:fldChar w:fldCharType="begin"/>
            </w:r>
            <w:r w:rsidR="00E156DE">
              <w:rPr>
                <w:noProof/>
                <w:webHidden/>
              </w:rPr>
              <w:instrText xml:space="preserve"> PAGEREF _Toc77780590 \h </w:instrText>
            </w:r>
            <w:r w:rsidR="00E156DE">
              <w:rPr>
                <w:noProof/>
                <w:webHidden/>
              </w:rPr>
            </w:r>
            <w:r w:rsidR="00E156DE">
              <w:rPr>
                <w:noProof/>
                <w:webHidden/>
              </w:rPr>
              <w:fldChar w:fldCharType="separate"/>
            </w:r>
            <w:r w:rsidR="00E156DE">
              <w:rPr>
                <w:noProof/>
                <w:webHidden/>
              </w:rPr>
              <w:t>64</w:t>
            </w:r>
            <w:r w:rsidR="00E156DE">
              <w:rPr>
                <w:noProof/>
                <w:webHidden/>
              </w:rPr>
              <w:fldChar w:fldCharType="end"/>
            </w:r>
          </w:hyperlink>
        </w:p>
        <w:p w14:paraId="568A3325" w14:textId="05F40504" w:rsidR="00E156DE" w:rsidRDefault="00D41725">
          <w:pPr>
            <w:pStyle w:val="TDC4"/>
            <w:tabs>
              <w:tab w:val="left" w:pos="1760"/>
              <w:tab w:val="right" w:leader="dot" w:pos="8497"/>
            </w:tabs>
            <w:rPr>
              <w:noProof/>
              <w:lang w:val="es-EC" w:eastAsia="es-EC"/>
            </w:rPr>
          </w:pPr>
          <w:hyperlink w:anchor="_Toc77780591" w:history="1">
            <w:r w:rsidR="00E156DE" w:rsidRPr="00250CCD">
              <w:rPr>
                <w:rStyle w:val="Hipervnculo"/>
                <w:noProof/>
              </w:rPr>
              <w:t>2.9.10.1.</w:t>
            </w:r>
            <w:r w:rsidR="00E156DE">
              <w:rPr>
                <w:noProof/>
                <w:lang w:val="es-EC" w:eastAsia="es-EC"/>
              </w:rPr>
              <w:tab/>
            </w:r>
            <w:r w:rsidR="00E156DE" w:rsidRPr="00250CCD">
              <w:rPr>
                <w:rStyle w:val="Hipervnculo"/>
                <w:noProof/>
              </w:rPr>
              <w:t>Informe de Resultados</w:t>
            </w:r>
            <w:r w:rsidR="00E156DE">
              <w:rPr>
                <w:noProof/>
                <w:webHidden/>
              </w:rPr>
              <w:tab/>
            </w:r>
            <w:r w:rsidR="00E156DE">
              <w:rPr>
                <w:noProof/>
                <w:webHidden/>
              </w:rPr>
              <w:fldChar w:fldCharType="begin"/>
            </w:r>
            <w:r w:rsidR="00E156DE">
              <w:rPr>
                <w:noProof/>
                <w:webHidden/>
              </w:rPr>
              <w:instrText xml:space="preserve"> PAGEREF _Toc77780591 \h </w:instrText>
            </w:r>
            <w:r w:rsidR="00E156DE">
              <w:rPr>
                <w:noProof/>
                <w:webHidden/>
              </w:rPr>
            </w:r>
            <w:r w:rsidR="00E156DE">
              <w:rPr>
                <w:noProof/>
                <w:webHidden/>
              </w:rPr>
              <w:fldChar w:fldCharType="separate"/>
            </w:r>
            <w:r w:rsidR="00E156DE">
              <w:rPr>
                <w:noProof/>
                <w:webHidden/>
              </w:rPr>
              <w:t>64</w:t>
            </w:r>
            <w:r w:rsidR="00E156DE">
              <w:rPr>
                <w:noProof/>
                <w:webHidden/>
              </w:rPr>
              <w:fldChar w:fldCharType="end"/>
            </w:r>
          </w:hyperlink>
        </w:p>
        <w:p w14:paraId="0ED90203" w14:textId="27D3AC5D"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592" w:history="1">
            <w:r w:rsidR="00E156DE" w:rsidRPr="00250CCD">
              <w:rPr>
                <w:rStyle w:val="Hipervnculo"/>
                <w:noProof/>
              </w:rPr>
              <w:t>2.10.</w:t>
            </w:r>
            <w:r w:rsidR="00E156DE">
              <w:rPr>
                <w:rFonts w:asciiTheme="minorHAnsi" w:eastAsiaTheme="minorEastAsia" w:hAnsiTheme="minorHAnsi" w:cstheme="minorBidi"/>
                <w:noProof/>
                <w:lang w:val="es-EC" w:eastAsia="es-EC"/>
              </w:rPr>
              <w:tab/>
            </w:r>
            <w:r w:rsidR="00E156DE" w:rsidRPr="00250CCD">
              <w:rPr>
                <w:rStyle w:val="Hipervnculo"/>
                <w:noProof/>
              </w:rPr>
              <w:t>Pruebas de caja negra</w:t>
            </w:r>
            <w:r w:rsidR="00E156DE">
              <w:rPr>
                <w:noProof/>
                <w:webHidden/>
              </w:rPr>
              <w:tab/>
            </w:r>
            <w:r w:rsidR="00E156DE">
              <w:rPr>
                <w:noProof/>
                <w:webHidden/>
              </w:rPr>
              <w:fldChar w:fldCharType="begin"/>
            </w:r>
            <w:r w:rsidR="00E156DE">
              <w:rPr>
                <w:noProof/>
                <w:webHidden/>
              </w:rPr>
              <w:instrText xml:space="preserve"> PAGEREF _Toc77780592 \h </w:instrText>
            </w:r>
            <w:r w:rsidR="00E156DE">
              <w:rPr>
                <w:noProof/>
                <w:webHidden/>
              </w:rPr>
            </w:r>
            <w:r w:rsidR="00E156DE">
              <w:rPr>
                <w:noProof/>
                <w:webHidden/>
              </w:rPr>
              <w:fldChar w:fldCharType="separate"/>
            </w:r>
            <w:r w:rsidR="00E156DE">
              <w:rPr>
                <w:noProof/>
                <w:webHidden/>
              </w:rPr>
              <w:t>64</w:t>
            </w:r>
            <w:r w:rsidR="00E156DE">
              <w:rPr>
                <w:noProof/>
                <w:webHidden/>
              </w:rPr>
              <w:fldChar w:fldCharType="end"/>
            </w:r>
          </w:hyperlink>
        </w:p>
        <w:p w14:paraId="362EF253" w14:textId="232FD246"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93" w:history="1">
            <w:r w:rsidR="00E156DE" w:rsidRPr="00250CCD">
              <w:rPr>
                <w:rStyle w:val="Hipervnculo"/>
                <w:bCs/>
                <w:noProof/>
                <w:spacing w:val="-24"/>
                <w:w w:val="99"/>
              </w:rPr>
              <w:t>2.10.1.</w:t>
            </w:r>
            <w:r w:rsidR="00E156DE">
              <w:rPr>
                <w:rFonts w:asciiTheme="minorHAnsi" w:eastAsiaTheme="minorEastAsia" w:hAnsiTheme="minorHAnsi" w:cstheme="minorBidi"/>
                <w:noProof/>
                <w:lang w:val="es-EC" w:eastAsia="es-EC"/>
              </w:rPr>
              <w:tab/>
            </w:r>
            <w:r w:rsidR="00E156DE" w:rsidRPr="00250CCD">
              <w:rPr>
                <w:rStyle w:val="Hipervnculo"/>
                <w:noProof/>
                <w:lang w:val="en-US"/>
              </w:rPr>
              <w:t>Tipos de pruebas de caja negra</w:t>
            </w:r>
            <w:r w:rsidR="00E156DE">
              <w:rPr>
                <w:noProof/>
                <w:webHidden/>
              </w:rPr>
              <w:tab/>
            </w:r>
            <w:r w:rsidR="00E156DE">
              <w:rPr>
                <w:noProof/>
                <w:webHidden/>
              </w:rPr>
              <w:fldChar w:fldCharType="begin"/>
            </w:r>
            <w:r w:rsidR="00E156DE">
              <w:rPr>
                <w:noProof/>
                <w:webHidden/>
              </w:rPr>
              <w:instrText xml:space="preserve"> PAGEREF _Toc77780593 \h </w:instrText>
            </w:r>
            <w:r w:rsidR="00E156DE">
              <w:rPr>
                <w:noProof/>
                <w:webHidden/>
              </w:rPr>
            </w:r>
            <w:r w:rsidR="00E156DE">
              <w:rPr>
                <w:noProof/>
                <w:webHidden/>
              </w:rPr>
              <w:fldChar w:fldCharType="separate"/>
            </w:r>
            <w:r w:rsidR="00E156DE">
              <w:rPr>
                <w:noProof/>
                <w:webHidden/>
              </w:rPr>
              <w:t>65</w:t>
            </w:r>
            <w:r w:rsidR="00E156DE">
              <w:rPr>
                <w:noProof/>
                <w:webHidden/>
              </w:rPr>
              <w:fldChar w:fldCharType="end"/>
            </w:r>
          </w:hyperlink>
        </w:p>
        <w:p w14:paraId="42132DB3" w14:textId="2168ED70"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94" w:history="1">
            <w:r w:rsidR="00E156DE" w:rsidRPr="00250CCD">
              <w:rPr>
                <w:rStyle w:val="Hipervnculo"/>
                <w:bCs/>
                <w:noProof/>
                <w:spacing w:val="-24"/>
                <w:w w:val="99"/>
              </w:rPr>
              <w:t>2.10.2.</w:t>
            </w:r>
            <w:r w:rsidR="00E156DE">
              <w:rPr>
                <w:rFonts w:asciiTheme="minorHAnsi" w:eastAsiaTheme="minorEastAsia" w:hAnsiTheme="minorHAnsi" w:cstheme="minorBidi"/>
                <w:noProof/>
                <w:lang w:val="es-EC" w:eastAsia="es-EC"/>
              </w:rPr>
              <w:tab/>
            </w:r>
            <w:r w:rsidR="00E156DE" w:rsidRPr="00250CCD">
              <w:rPr>
                <w:rStyle w:val="Hipervnculo"/>
                <w:noProof/>
              </w:rPr>
              <w:t>Los beneficios de las pruebas de Caja Negra</w:t>
            </w:r>
            <w:r w:rsidR="00E156DE">
              <w:rPr>
                <w:noProof/>
                <w:webHidden/>
              </w:rPr>
              <w:tab/>
            </w:r>
            <w:r w:rsidR="00E156DE">
              <w:rPr>
                <w:noProof/>
                <w:webHidden/>
              </w:rPr>
              <w:fldChar w:fldCharType="begin"/>
            </w:r>
            <w:r w:rsidR="00E156DE">
              <w:rPr>
                <w:noProof/>
                <w:webHidden/>
              </w:rPr>
              <w:instrText xml:space="preserve"> PAGEREF _Toc77780594 \h </w:instrText>
            </w:r>
            <w:r w:rsidR="00E156DE">
              <w:rPr>
                <w:noProof/>
                <w:webHidden/>
              </w:rPr>
            </w:r>
            <w:r w:rsidR="00E156DE">
              <w:rPr>
                <w:noProof/>
                <w:webHidden/>
              </w:rPr>
              <w:fldChar w:fldCharType="separate"/>
            </w:r>
            <w:r w:rsidR="00E156DE">
              <w:rPr>
                <w:noProof/>
                <w:webHidden/>
              </w:rPr>
              <w:t>65</w:t>
            </w:r>
            <w:r w:rsidR="00E156DE">
              <w:rPr>
                <w:noProof/>
                <w:webHidden/>
              </w:rPr>
              <w:fldChar w:fldCharType="end"/>
            </w:r>
          </w:hyperlink>
        </w:p>
        <w:p w14:paraId="74CCF3CE" w14:textId="5B218B0F"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95" w:history="1">
            <w:r w:rsidR="00E156DE" w:rsidRPr="00250CCD">
              <w:rPr>
                <w:rStyle w:val="Hipervnculo"/>
                <w:bCs/>
                <w:noProof/>
                <w:spacing w:val="-24"/>
                <w:w w:val="99"/>
              </w:rPr>
              <w:t>2.10.3.</w:t>
            </w:r>
            <w:r w:rsidR="00E156DE">
              <w:rPr>
                <w:rFonts w:asciiTheme="minorHAnsi" w:eastAsiaTheme="minorEastAsia" w:hAnsiTheme="minorHAnsi" w:cstheme="minorBidi"/>
                <w:noProof/>
                <w:lang w:val="es-EC" w:eastAsia="es-EC"/>
              </w:rPr>
              <w:tab/>
            </w:r>
            <w:r w:rsidR="00E156DE" w:rsidRPr="00250CCD">
              <w:rPr>
                <w:rStyle w:val="Hipervnculo"/>
                <w:noProof/>
              </w:rPr>
              <w:t>Desventajas de pruebas de Caja Negra</w:t>
            </w:r>
            <w:r w:rsidR="00E156DE">
              <w:rPr>
                <w:noProof/>
                <w:webHidden/>
              </w:rPr>
              <w:tab/>
            </w:r>
            <w:r w:rsidR="00E156DE">
              <w:rPr>
                <w:noProof/>
                <w:webHidden/>
              </w:rPr>
              <w:fldChar w:fldCharType="begin"/>
            </w:r>
            <w:r w:rsidR="00E156DE">
              <w:rPr>
                <w:noProof/>
                <w:webHidden/>
              </w:rPr>
              <w:instrText xml:space="preserve"> PAGEREF _Toc77780595 \h </w:instrText>
            </w:r>
            <w:r w:rsidR="00E156DE">
              <w:rPr>
                <w:noProof/>
                <w:webHidden/>
              </w:rPr>
            </w:r>
            <w:r w:rsidR="00E156DE">
              <w:rPr>
                <w:noProof/>
                <w:webHidden/>
              </w:rPr>
              <w:fldChar w:fldCharType="separate"/>
            </w:r>
            <w:r w:rsidR="00E156DE">
              <w:rPr>
                <w:noProof/>
                <w:webHidden/>
              </w:rPr>
              <w:t>65</w:t>
            </w:r>
            <w:r w:rsidR="00E156DE">
              <w:rPr>
                <w:noProof/>
                <w:webHidden/>
              </w:rPr>
              <w:fldChar w:fldCharType="end"/>
            </w:r>
          </w:hyperlink>
        </w:p>
        <w:p w14:paraId="75B2267C" w14:textId="26DB6D59"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596" w:history="1">
            <w:r w:rsidR="00E156DE" w:rsidRPr="00250CCD">
              <w:rPr>
                <w:rStyle w:val="Hipervnculo"/>
                <w:noProof/>
              </w:rPr>
              <w:t>2.11.</w:t>
            </w:r>
            <w:r w:rsidR="00E156DE">
              <w:rPr>
                <w:rFonts w:asciiTheme="minorHAnsi" w:eastAsiaTheme="minorEastAsia" w:hAnsiTheme="minorHAnsi" w:cstheme="minorBidi"/>
                <w:noProof/>
                <w:lang w:val="es-EC" w:eastAsia="es-EC"/>
              </w:rPr>
              <w:tab/>
            </w:r>
            <w:r w:rsidR="00E156DE" w:rsidRPr="00250CCD">
              <w:rPr>
                <w:rStyle w:val="Hipervnculo"/>
                <w:noProof/>
              </w:rPr>
              <w:t>Pruebas de caja blanca</w:t>
            </w:r>
            <w:r w:rsidR="00E156DE">
              <w:rPr>
                <w:noProof/>
                <w:webHidden/>
              </w:rPr>
              <w:tab/>
            </w:r>
            <w:r w:rsidR="00E156DE">
              <w:rPr>
                <w:noProof/>
                <w:webHidden/>
              </w:rPr>
              <w:fldChar w:fldCharType="begin"/>
            </w:r>
            <w:r w:rsidR="00E156DE">
              <w:rPr>
                <w:noProof/>
                <w:webHidden/>
              </w:rPr>
              <w:instrText xml:space="preserve"> PAGEREF _Toc77780596 \h </w:instrText>
            </w:r>
            <w:r w:rsidR="00E156DE">
              <w:rPr>
                <w:noProof/>
                <w:webHidden/>
              </w:rPr>
            </w:r>
            <w:r w:rsidR="00E156DE">
              <w:rPr>
                <w:noProof/>
                <w:webHidden/>
              </w:rPr>
              <w:fldChar w:fldCharType="separate"/>
            </w:r>
            <w:r w:rsidR="00E156DE">
              <w:rPr>
                <w:noProof/>
                <w:webHidden/>
              </w:rPr>
              <w:t>66</w:t>
            </w:r>
            <w:r w:rsidR="00E156DE">
              <w:rPr>
                <w:noProof/>
                <w:webHidden/>
              </w:rPr>
              <w:fldChar w:fldCharType="end"/>
            </w:r>
          </w:hyperlink>
        </w:p>
        <w:p w14:paraId="4E7B5E9A" w14:textId="4CA9C5BA"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97" w:history="1">
            <w:r w:rsidR="00E156DE" w:rsidRPr="00250CCD">
              <w:rPr>
                <w:rStyle w:val="Hipervnculo"/>
                <w:bCs/>
                <w:noProof/>
                <w:spacing w:val="-24"/>
                <w:w w:val="99"/>
              </w:rPr>
              <w:t>2.11.1.</w:t>
            </w:r>
            <w:r w:rsidR="00E156DE">
              <w:rPr>
                <w:rFonts w:asciiTheme="minorHAnsi" w:eastAsiaTheme="minorEastAsia" w:hAnsiTheme="minorHAnsi" w:cstheme="minorBidi"/>
                <w:noProof/>
                <w:lang w:val="es-EC" w:eastAsia="es-EC"/>
              </w:rPr>
              <w:tab/>
            </w:r>
            <w:r w:rsidR="00E156DE" w:rsidRPr="00250CCD">
              <w:rPr>
                <w:rStyle w:val="Hipervnculo"/>
                <w:noProof/>
              </w:rPr>
              <w:t>Tipos de pruebas de caja blanca</w:t>
            </w:r>
            <w:r w:rsidR="00E156DE">
              <w:rPr>
                <w:noProof/>
                <w:webHidden/>
              </w:rPr>
              <w:tab/>
            </w:r>
            <w:r w:rsidR="00E156DE">
              <w:rPr>
                <w:noProof/>
                <w:webHidden/>
              </w:rPr>
              <w:fldChar w:fldCharType="begin"/>
            </w:r>
            <w:r w:rsidR="00E156DE">
              <w:rPr>
                <w:noProof/>
                <w:webHidden/>
              </w:rPr>
              <w:instrText xml:space="preserve"> PAGEREF _Toc77780597 \h </w:instrText>
            </w:r>
            <w:r w:rsidR="00E156DE">
              <w:rPr>
                <w:noProof/>
                <w:webHidden/>
              </w:rPr>
            </w:r>
            <w:r w:rsidR="00E156DE">
              <w:rPr>
                <w:noProof/>
                <w:webHidden/>
              </w:rPr>
              <w:fldChar w:fldCharType="separate"/>
            </w:r>
            <w:r w:rsidR="00E156DE">
              <w:rPr>
                <w:noProof/>
                <w:webHidden/>
              </w:rPr>
              <w:t>66</w:t>
            </w:r>
            <w:r w:rsidR="00E156DE">
              <w:rPr>
                <w:noProof/>
                <w:webHidden/>
              </w:rPr>
              <w:fldChar w:fldCharType="end"/>
            </w:r>
          </w:hyperlink>
        </w:p>
        <w:p w14:paraId="6DE92803" w14:textId="51701496"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98" w:history="1">
            <w:r w:rsidR="00E156DE" w:rsidRPr="00250CCD">
              <w:rPr>
                <w:rStyle w:val="Hipervnculo"/>
                <w:bCs/>
                <w:noProof/>
                <w:spacing w:val="-24"/>
                <w:w w:val="99"/>
              </w:rPr>
              <w:t>2.11.2.</w:t>
            </w:r>
            <w:r w:rsidR="00E156DE">
              <w:rPr>
                <w:rFonts w:asciiTheme="minorHAnsi" w:eastAsiaTheme="minorEastAsia" w:hAnsiTheme="minorHAnsi" w:cstheme="minorBidi"/>
                <w:noProof/>
                <w:lang w:val="es-EC" w:eastAsia="es-EC"/>
              </w:rPr>
              <w:tab/>
            </w:r>
            <w:r w:rsidR="00E156DE" w:rsidRPr="00250CCD">
              <w:rPr>
                <w:rStyle w:val="Hipervnculo"/>
                <w:noProof/>
              </w:rPr>
              <w:t>Los beneficios de las pruebas de caja blanca</w:t>
            </w:r>
            <w:r w:rsidR="00E156DE">
              <w:rPr>
                <w:noProof/>
                <w:webHidden/>
              </w:rPr>
              <w:tab/>
            </w:r>
            <w:r w:rsidR="00E156DE">
              <w:rPr>
                <w:noProof/>
                <w:webHidden/>
              </w:rPr>
              <w:fldChar w:fldCharType="begin"/>
            </w:r>
            <w:r w:rsidR="00E156DE">
              <w:rPr>
                <w:noProof/>
                <w:webHidden/>
              </w:rPr>
              <w:instrText xml:space="preserve"> PAGEREF _Toc77780598 \h </w:instrText>
            </w:r>
            <w:r w:rsidR="00E156DE">
              <w:rPr>
                <w:noProof/>
                <w:webHidden/>
              </w:rPr>
            </w:r>
            <w:r w:rsidR="00E156DE">
              <w:rPr>
                <w:noProof/>
                <w:webHidden/>
              </w:rPr>
              <w:fldChar w:fldCharType="separate"/>
            </w:r>
            <w:r w:rsidR="00E156DE">
              <w:rPr>
                <w:noProof/>
                <w:webHidden/>
              </w:rPr>
              <w:t>66</w:t>
            </w:r>
            <w:r w:rsidR="00E156DE">
              <w:rPr>
                <w:noProof/>
                <w:webHidden/>
              </w:rPr>
              <w:fldChar w:fldCharType="end"/>
            </w:r>
          </w:hyperlink>
        </w:p>
        <w:p w14:paraId="24B0F4C6" w14:textId="0C00309B"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599" w:history="1">
            <w:r w:rsidR="00E156DE" w:rsidRPr="00250CCD">
              <w:rPr>
                <w:rStyle w:val="Hipervnculo"/>
                <w:bCs/>
                <w:noProof/>
                <w:spacing w:val="-24"/>
                <w:w w:val="99"/>
              </w:rPr>
              <w:t>2.11.3.</w:t>
            </w:r>
            <w:r w:rsidR="00E156DE">
              <w:rPr>
                <w:rFonts w:asciiTheme="minorHAnsi" w:eastAsiaTheme="minorEastAsia" w:hAnsiTheme="minorHAnsi" w:cstheme="minorBidi"/>
                <w:noProof/>
                <w:lang w:val="es-EC" w:eastAsia="es-EC"/>
              </w:rPr>
              <w:tab/>
            </w:r>
            <w:r w:rsidR="00E156DE" w:rsidRPr="00250CCD">
              <w:rPr>
                <w:rStyle w:val="Hipervnculo"/>
                <w:noProof/>
              </w:rPr>
              <w:t>Desventajas de las pruebas de caja blanca</w:t>
            </w:r>
            <w:r w:rsidR="00E156DE">
              <w:rPr>
                <w:noProof/>
                <w:webHidden/>
              </w:rPr>
              <w:tab/>
            </w:r>
            <w:r w:rsidR="00E156DE">
              <w:rPr>
                <w:noProof/>
                <w:webHidden/>
              </w:rPr>
              <w:fldChar w:fldCharType="begin"/>
            </w:r>
            <w:r w:rsidR="00E156DE">
              <w:rPr>
                <w:noProof/>
                <w:webHidden/>
              </w:rPr>
              <w:instrText xml:space="preserve"> PAGEREF _Toc77780599 \h </w:instrText>
            </w:r>
            <w:r w:rsidR="00E156DE">
              <w:rPr>
                <w:noProof/>
                <w:webHidden/>
              </w:rPr>
            </w:r>
            <w:r w:rsidR="00E156DE">
              <w:rPr>
                <w:noProof/>
                <w:webHidden/>
              </w:rPr>
              <w:fldChar w:fldCharType="separate"/>
            </w:r>
            <w:r w:rsidR="00E156DE">
              <w:rPr>
                <w:noProof/>
                <w:webHidden/>
              </w:rPr>
              <w:t>67</w:t>
            </w:r>
            <w:r w:rsidR="00E156DE">
              <w:rPr>
                <w:noProof/>
                <w:webHidden/>
              </w:rPr>
              <w:fldChar w:fldCharType="end"/>
            </w:r>
          </w:hyperlink>
        </w:p>
        <w:p w14:paraId="33AB292C" w14:textId="46B8BAF6"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00" w:history="1">
            <w:r w:rsidR="00E156DE" w:rsidRPr="00250CCD">
              <w:rPr>
                <w:rStyle w:val="Hipervnculo"/>
                <w:noProof/>
              </w:rPr>
              <w:t>2.12.</w:t>
            </w:r>
            <w:r w:rsidR="00E156DE">
              <w:rPr>
                <w:rFonts w:asciiTheme="minorHAnsi" w:eastAsiaTheme="minorEastAsia" w:hAnsiTheme="minorHAnsi" w:cstheme="minorBidi"/>
                <w:noProof/>
                <w:lang w:val="es-EC" w:eastAsia="es-EC"/>
              </w:rPr>
              <w:tab/>
            </w:r>
            <w:r w:rsidR="00E156DE" w:rsidRPr="00250CCD">
              <w:rPr>
                <w:rStyle w:val="Hipervnculo"/>
                <w:noProof/>
              </w:rPr>
              <w:t>Pruebas unitarias</w:t>
            </w:r>
            <w:r w:rsidR="00E156DE">
              <w:rPr>
                <w:noProof/>
                <w:webHidden/>
              </w:rPr>
              <w:tab/>
            </w:r>
            <w:r w:rsidR="00E156DE">
              <w:rPr>
                <w:noProof/>
                <w:webHidden/>
              </w:rPr>
              <w:fldChar w:fldCharType="begin"/>
            </w:r>
            <w:r w:rsidR="00E156DE">
              <w:rPr>
                <w:noProof/>
                <w:webHidden/>
              </w:rPr>
              <w:instrText xml:space="preserve"> PAGEREF _Toc77780600 \h </w:instrText>
            </w:r>
            <w:r w:rsidR="00E156DE">
              <w:rPr>
                <w:noProof/>
                <w:webHidden/>
              </w:rPr>
            </w:r>
            <w:r w:rsidR="00E156DE">
              <w:rPr>
                <w:noProof/>
                <w:webHidden/>
              </w:rPr>
              <w:fldChar w:fldCharType="separate"/>
            </w:r>
            <w:r w:rsidR="00E156DE">
              <w:rPr>
                <w:noProof/>
                <w:webHidden/>
              </w:rPr>
              <w:t>67</w:t>
            </w:r>
            <w:r w:rsidR="00E156DE">
              <w:rPr>
                <w:noProof/>
                <w:webHidden/>
              </w:rPr>
              <w:fldChar w:fldCharType="end"/>
            </w:r>
          </w:hyperlink>
        </w:p>
        <w:p w14:paraId="48573D46" w14:textId="4C0BB351"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01" w:history="1">
            <w:r w:rsidR="00E156DE" w:rsidRPr="00250CCD">
              <w:rPr>
                <w:rStyle w:val="Hipervnculo"/>
                <w:bCs/>
                <w:noProof/>
                <w:spacing w:val="-24"/>
                <w:w w:val="99"/>
              </w:rPr>
              <w:t>2.12.1.</w:t>
            </w:r>
            <w:r w:rsidR="00E156DE">
              <w:rPr>
                <w:rFonts w:asciiTheme="minorHAnsi" w:eastAsiaTheme="minorEastAsia" w:hAnsiTheme="minorHAnsi" w:cstheme="minorBidi"/>
                <w:noProof/>
                <w:lang w:val="es-EC" w:eastAsia="es-EC"/>
              </w:rPr>
              <w:tab/>
            </w:r>
            <w:r w:rsidR="00E156DE" w:rsidRPr="00250CCD">
              <w:rPr>
                <w:rStyle w:val="Hipervnculo"/>
                <w:noProof/>
              </w:rPr>
              <w:t>Motivos para realizar un test unitario</w:t>
            </w:r>
            <w:r w:rsidR="00E156DE">
              <w:rPr>
                <w:noProof/>
                <w:webHidden/>
              </w:rPr>
              <w:tab/>
            </w:r>
            <w:r w:rsidR="00E156DE">
              <w:rPr>
                <w:noProof/>
                <w:webHidden/>
              </w:rPr>
              <w:fldChar w:fldCharType="begin"/>
            </w:r>
            <w:r w:rsidR="00E156DE">
              <w:rPr>
                <w:noProof/>
                <w:webHidden/>
              </w:rPr>
              <w:instrText xml:space="preserve"> PAGEREF _Toc77780601 \h </w:instrText>
            </w:r>
            <w:r w:rsidR="00E156DE">
              <w:rPr>
                <w:noProof/>
                <w:webHidden/>
              </w:rPr>
            </w:r>
            <w:r w:rsidR="00E156DE">
              <w:rPr>
                <w:noProof/>
                <w:webHidden/>
              </w:rPr>
              <w:fldChar w:fldCharType="separate"/>
            </w:r>
            <w:r w:rsidR="00E156DE">
              <w:rPr>
                <w:noProof/>
                <w:webHidden/>
              </w:rPr>
              <w:t>68</w:t>
            </w:r>
            <w:r w:rsidR="00E156DE">
              <w:rPr>
                <w:noProof/>
                <w:webHidden/>
              </w:rPr>
              <w:fldChar w:fldCharType="end"/>
            </w:r>
          </w:hyperlink>
        </w:p>
        <w:p w14:paraId="55D67A6C" w14:textId="70CACC6E"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02" w:history="1">
            <w:r w:rsidR="00E156DE" w:rsidRPr="00250CCD">
              <w:rPr>
                <w:rStyle w:val="Hipervnculo"/>
                <w:bCs/>
                <w:noProof/>
                <w:spacing w:val="-24"/>
                <w:w w:val="99"/>
              </w:rPr>
              <w:t>2.12.2.</w:t>
            </w:r>
            <w:r w:rsidR="00E156DE">
              <w:rPr>
                <w:rFonts w:asciiTheme="minorHAnsi" w:eastAsiaTheme="minorEastAsia" w:hAnsiTheme="minorHAnsi" w:cstheme="minorBidi"/>
                <w:noProof/>
                <w:lang w:val="es-EC" w:eastAsia="es-EC"/>
              </w:rPr>
              <w:tab/>
            </w:r>
            <w:r w:rsidR="00E156DE" w:rsidRPr="00250CCD">
              <w:rPr>
                <w:rStyle w:val="Hipervnculo"/>
                <w:noProof/>
              </w:rPr>
              <w:t>Las 3 A’s del unit testing</w:t>
            </w:r>
            <w:r w:rsidR="00E156DE">
              <w:rPr>
                <w:noProof/>
                <w:webHidden/>
              </w:rPr>
              <w:tab/>
            </w:r>
            <w:r w:rsidR="00E156DE">
              <w:rPr>
                <w:noProof/>
                <w:webHidden/>
              </w:rPr>
              <w:fldChar w:fldCharType="begin"/>
            </w:r>
            <w:r w:rsidR="00E156DE">
              <w:rPr>
                <w:noProof/>
                <w:webHidden/>
              </w:rPr>
              <w:instrText xml:space="preserve"> PAGEREF _Toc77780602 \h </w:instrText>
            </w:r>
            <w:r w:rsidR="00E156DE">
              <w:rPr>
                <w:noProof/>
                <w:webHidden/>
              </w:rPr>
            </w:r>
            <w:r w:rsidR="00E156DE">
              <w:rPr>
                <w:noProof/>
                <w:webHidden/>
              </w:rPr>
              <w:fldChar w:fldCharType="separate"/>
            </w:r>
            <w:r w:rsidR="00E156DE">
              <w:rPr>
                <w:noProof/>
                <w:webHidden/>
              </w:rPr>
              <w:t>68</w:t>
            </w:r>
            <w:r w:rsidR="00E156DE">
              <w:rPr>
                <w:noProof/>
                <w:webHidden/>
              </w:rPr>
              <w:fldChar w:fldCharType="end"/>
            </w:r>
          </w:hyperlink>
        </w:p>
        <w:p w14:paraId="202372D4" w14:textId="5BCC9EC8"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03" w:history="1">
            <w:r w:rsidR="00E156DE" w:rsidRPr="00250CCD">
              <w:rPr>
                <w:rStyle w:val="Hipervnculo"/>
                <w:bCs/>
                <w:noProof/>
                <w:spacing w:val="-24"/>
                <w:w w:val="99"/>
              </w:rPr>
              <w:t>2.12.3.</w:t>
            </w:r>
            <w:r w:rsidR="00E156DE">
              <w:rPr>
                <w:rFonts w:asciiTheme="minorHAnsi" w:eastAsiaTheme="minorEastAsia" w:hAnsiTheme="minorHAnsi" w:cstheme="minorBidi"/>
                <w:noProof/>
                <w:lang w:val="es-EC" w:eastAsia="es-EC"/>
              </w:rPr>
              <w:tab/>
            </w:r>
            <w:r w:rsidR="00E156DE" w:rsidRPr="00250CCD">
              <w:rPr>
                <w:rStyle w:val="Hipervnculo"/>
                <w:noProof/>
              </w:rPr>
              <w:t>Cobertura de Código</w:t>
            </w:r>
            <w:r w:rsidR="00E156DE">
              <w:rPr>
                <w:noProof/>
                <w:webHidden/>
              </w:rPr>
              <w:tab/>
            </w:r>
            <w:r w:rsidR="00E156DE">
              <w:rPr>
                <w:noProof/>
                <w:webHidden/>
              </w:rPr>
              <w:fldChar w:fldCharType="begin"/>
            </w:r>
            <w:r w:rsidR="00E156DE">
              <w:rPr>
                <w:noProof/>
                <w:webHidden/>
              </w:rPr>
              <w:instrText xml:space="preserve"> PAGEREF _Toc77780603 \h </w:instrText>
            </w:r>
            <w:r w:rsidR="00E156DE">
              <w:rPr>
                <w:noProof/>
                <w:webHidden/>
              </w:rPr>
            </w:r>
            <w:r w:rsidR="00E156DE">
              <w:rPr>
                <w:noProof/>
                <w:webHidden/>
              </w:rPr>
              <w:fldChar w:fldCharType="separate"/>
            </w:r>
            <w:r w:rsidR="00E156DE">
              <w:rPr>
                <w:noProof/>
                <w:webHidden/>
              </w:rPr>
              <w:t>69</w:t>
            </w:r>
            <w:r w:rsidR="00E156DE">
              <w:rPr>
                <w:noProof/>
                <w:webHidden/>
              </w:rPr>
              <w:fldChar w:fldCharType="end"/>
            </w:r>
          </w:hyperlink>
        </w:p>
        <w:p w14:paraId="0AF8F095" w14:textId="5C0C3B57"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04" w:history="1">
            <w:r w:rsidR="00E156DE" w:rsidRPr="00250CCD">
              <w:rPr>
                <w:rStyle w:val="Hipervnculo"/>
                <w:bCs/>
                <w:noProof/>
                <w:spacing w:val="-24"/>
                <w:w w:val="99"/>
              </w:rPr>
              <w:t>2.12.4.</w:t>
            </w:r>
            <w:r w:rsidR="00E156DE">
              <w:rPr>
                <w:rFonts w:asciiTheme="minorHAnsi" w:eastAsiaTheme="minorEastAsia" w:hAnsiTheme="minorHAnsi" w:cstheme="minorBidi"/>
                <w:noProof/>
                <w:lang w:val="es-EC" w:eastAsia="es-EC"/>
              </w:rPr>
              <w:tab/>
            </w:r>
            <w:r w:rsidR="00E156DE" w:rsidRPr="00250CCD">
              <w:rPr>
                <w:rStyle w:val="Hipervnculo"/>
                <w:noProof/>
              </w:rPr>
              <w:t>Como llevar a cabo las pruebas unitarias</w:t>
            </w:r>
            <w:r w:rsidR="00E156DE">
              <w:rPr>
                <w:noProof/>
                <w:webHidden/>
              </w:rPr>
              <w:tab/>
            </w:r>
            <w:r w:rsidR="00E156DE">
              <w:rPr>
                <w:noProof/>
                <w:webHidden/>
              </w:rPr>
              <w:fldChar w:fldCharType="begin"/>
            </w:r>
            <w:r w:rsidR="00E156DE">
              <w:rPr>
                <w:noProof/>
                <w:webHidden/>
              </w:rPr>
              <w:instrText xml:space="preserve"> PAGEREF _Toc77780604 \h </w:instrText>
            </w:r>
            <w:r w:rsidR="00E156DE">
              <w:rPr>
                <w:noProof/>
                <w:webHidden/>
              </w:rPr>
            </w:r>
            <w:r w:rsidR="00E156DE">
              <w:rPr>
                <w:noProof/>
                <w:webHidden/>
              </w:rPr>
              <w:fldChar w:fldCharType="separate"/>
            </w:r>
            <w:r w:rsidR="00E156DE">
              <w:rPr>
                <w:noProof/>
                <w:webHidden/>
              </w:rPr>
              <w:t>70</w:t>
            </w:r>
            <w:r w:rsidR="00E156DE">
              <w:rPr>
                <w:noProof/>
                <w:webHidden/>
              </w:rPr>
              <w:fldChar w:fldCharType="end"/>
            </w:r>
          </w:hyperlink>
        </w:p>
        <w:p w14:paraId="0B323523" w14:textId="7F7A585B"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05" w:history="1">
            <w:r w:rsidR="00E156DE" w:rsidRPr="00250CCD">
              <w:rPr>
                <w:rStyle w:val="Hipervnculo"/>
                <w:noProof/>
              </w:rPr>
              <w:t>2.13.</w:t>
            </w:r>
            <w:r w:rsidR="00E156DE">
              <w:rPr>
                <w:rFonts w:asciiTheme="minorHAnsi" w:eastAsiaTheme="minorEastAsia" w:hAnsiTheme="minorHAnsi" w:cstheme="minorBidi"/>
                <w:noProof/>
                <w:lang w:val="es-EC" w:eastAsia="es-EC"/>
              </w:rPr>
              <w:tab/>
            </w:r>
            <w:r w:rsidR="00E156DE" w:rsidRPr="00250CCD">
              <w:rPr>
                <w:rStyle w:val="Hipervnculo"/>
                <w:noProof/>
              </w:rPr>
              <w:t>Jest</w:t>
            </w:r>
            <w:r w:rsidR="00E156DE">
              <w:rPr>
                <w:noProof/>
                <w:webHidden/>
              </w:rPr>
              <w:tab/>
            </w:r>
            <w:r w:rsidR="00E156DE">
              <w:rPr>
                <w:noProof/>
                <w:webHidden/>
              </w:rPr>
              <w:fldChar w:fldCharType="begin"/>
            </w:r>
            <w:r w:rsidR="00E156DE">
              <w:rPr>
                <w:noProof/>
                <w:webHidden/>
              </w:rPr>
              <w:instrText xml:space="preserve"> PAGEREF _Toc77780605 \h </w:instrText>
            </w:r>
            <w:r w:rsidR="00E156DE">
              <w:rPr>
                <w:noProof/>
                <w:webHidden/>
              </w:rPr>
            </w:r>
            <w:r w:rsidR="00E156DE">
              <w:rPr>
                <w:noProof/>
                <w:webHidden/>
              </w:rPr>
              <w:fldChar w:fldCharType="separate"/>
            </w:r>
            <w:r w:rsidR="00E156DE">
              <w:rPr>
                <w:noProof/>
                <w:webHidden/>
              </w:rPr>
              <w:t>71</w:t>
            </w:r>
            <w:r w:rsidR="00E156DE">
              <w:rPr>
                <w:noProof/>
                <w:webHidden/>
              </w:rPr>
              <w:fldChar w:fldCharType="end"/>
            </w:r>
          </w:hyperlink>
        </w:p>
        <w:p w14:paraId="202D2B40" w14:textId="088B8F7C" w:rsidR="00E156DE" w:rsidRDefault="00D41725">
          <w:pPr>
            <w:pStyle w:val="TDC4"/>
            <w:tabs>
              <w:tab w:val="left" w:pos="1760"/>
              <w:tab w:val="right" w:leader="dot" w:pos="8497"/>
            </w:tabs>
            <w:rPr>
              <w:noProof/>
              <w:lang w:val="es-EC" w:eastAsia="es-EC"/>
            </w:rPr>
          </w:pPr>
          <w:hyperlink w:anchor="_Toc77780606" w:history="1">
            <w:r w:rsidR="00E156DE" w:rsidRPr="00250CCD">
              <w:rPr>
                <w:rStyle w:val="Hipervnculo"/>
                <w:noProof/>
              </w:rPr>
              <w:t>2.13.1.1.</w:t>
            </w:r>
            <w:r w:rsidR="00E156DE">
              <w:rPr>
                <w:noProof/>
                <w:lang w:val="es-EC" w:eastAsia="es-EC"/>
              </w:rPr>
              <w:tab/>
            </w:r>
            <w:r w:rsidR="00E156DE" w:rsidRPr="00250CCD">
              <w:rPr>
                <w:rStyle w:val="Hipervnculo"/>
                <w:noProof/>
              </w:rPr>
              <w:t>Estructura de una prueba en jest</w:t>
            </w:r>
            <w:r w:rsidR="00E156DE">
              <w:rPr>
                <w:noProof/>
                <w:webHidden/>
              </w:rPr>
              <w:tab/>
            </w:r>
            <w:r w:rsidR="00E156DE">
              <w:rPr>
                <w:noProof/>
                <w:webHidden/>
              </w:rPr>
              <w:fldChar w:fldCharType="begin"/>
            </w:r>
            <w:r w:rsidR="00E156DE">
              <w:rPr>
                <w:noProof/>
                <w:webHidden/>
              </w:rPr>
              <w:instrText xml:space="preserve"> PAGEREF _Toc77780606 \h </w:instrText>
            </w:r>
            <w:r w:rsidR="00E156DE">
              <w:rPr>
                <w:noProof/>
                <w:webHidden/>
              </w:rPr>
            </w:r>
            <w:r w:rsidR="00E156DE">
              <w:rPr>
                <w:noProof/>
                <w:webHidden/>
              </w:rPr>
              <w:fldChar w:fldCharType="separate"/>
            </w:r>
            <w:r w:rsidR="00E156DE">
              <w:rPr>
                <w:noProof/>
                <w:webHidden/>
              </w:rPr>
              <w:t>71</w:t>
            </w:r>
            <w:r w:rsidR="00E156DE">
              <w:rPr>
                <w:noProof/>
                <w:webHidden/>
              </w:rPr>
              <w:fldChar w:fldCharType="end"/>
            </w:r>
          </w:hyperlink>
        </w:p>
        <w:p w14:paraId="7FE0FE2D" w14:textId="3CF13F06"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07" w:history="1">
            <w:r w:rsidR="00E156DE" w:rsidRPr="00250CCD">
              <w:rPr>
                <w:rStyle w:val="Hipervnculo"/>
                <w:noProof/>
              </w:rPr>
              <w:t>2.14.</w:t>
            </w:r>
            <w:r w:rsidR="00E156DE">
              <w:rPr>
                <w:rFonts w:asciiTheme="minorHAnsi" w:eastAsiaTheme="minorEastAsia" w:hAnsiTheme="minorHAnsi" w:cstheme="minorBidi"/>
                <w:noProof/>
                <w:lang w:val="es-EC" w:eastAsia="es-EC"/>
              </w:rPr>
              <w:tab/>
            </w:r>
            <w:r w:rsidR="00E156DE" w:rsidRPr="00250CCD">
              <w:rPr>
                <w:rStyle w:val="Hipervnculo"/>
                <w:noProof/>
              </w:rPr>
              <w:t>Norma ISO/EIC</w:t>
            </w:r>
            <w:r w:rsidR="00E156DE" w:rsidRPr="00250CCD">
              <w:rPr>
                <w:rStyle w:val="Hipervnculo"/>
                <w:noProof/>
                <w:spacing w:val="2"/>
              </w:rPr>
              <w:t xml:space="preserve"> </w:t>
            </w:r>
            <w:r w:rsidR="00E156DE" w:rsidRPr="00250CCD">
              <w:rPr>
                <w:rStyle w:val="Hipervnculo"/>
                <w:noProof/>
              </w:rPr>
              <w:t>25010</w:t>
            </w:r>
            <w:r w:rsidR="00E156DE">
              <w:rPr>
                <w:noProof/>
                <w:webHidden/>
              </w:rPr>
              <w:tab/>
            </w:r>
            <w:r w:rsidR="00E156DE">
              <w:rPr>
                <w:noProof/>
                <w:webHidden/>
              </w:rPr>
              <w:fldChar w:fldCharType="begin"/>
            </w:r>
            <w:r w:rsidR="00E156DE">
              <w:rPr>
                <w:noProof/>
                <w:webHidden/>
              </w:rPr>
              <w:instrText xml:space="preserve"> PAGEREF _Toc77780607 \h </w:instrText>
            </w:r>
            <w:r w:rsidR="00E156DE">
              <w:rPr>
                <w:noProof/>
                <w:webHidden/>
              </w:rPr>
            </w:r>
            <w:r w:rsidR="00E156DE">
              <w:rPr>
                <w:noProof/>
                <w:webHidden/>
              </w:rPr>
              <w:fldChar w:fldCharType="separate"/>
            </w:r>
            <w:r w:rsidR="00E156DE">
              <w:rPr>
                <w:noProof/>
                <w:webHidden/>
              </w:rPr>
              <w:t>73</w:t>
            </w:r>
            <w:r w:rsidR="00E156DE">
              <w:rPr>
                <w:noProof/>
                <w:webHidden/>
              </w:rPr>
              <w:fldChar w:fldCharType="end"/>
            </w:r>
          </w:hyperlink>
        </w:p>
        <w:p w14:paraId="758412EF" w14:textId="4A13D685"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08" w:history="1">
            <w:r w:rsidR="00E156DE" w:rsidRPr="00250CCD">
              <w:rPr>
                <w:rStyle w:val="Hipervnculo"/>
                <w:bCs/>
                <w:noProof/>
                <w:spacing w:val="-24"/>
                <w:w w:val="99"/>
              </w:rPr>
              <w:t>2.14.1.</w:t>
            </w:r>
            <w:r w:rsidR="00E156DE">
              <w:rPr>
                <w:rFonts w:asciiTheme="minorHAnsi" w:eastAsiaTheme="minorEastAsia" w:hAnsiTheme="minorHAnsi" w:cstheme="minorBidi"/>
                <w:noProof/>
                <w:lang w:val="es-EC" w:eastAsia="es-EC"/>
              </w:rPr>
              <w:tab/>
            </w:r>
            <w:r w:rsidR="00E156DE" w:rsidRPr="00250CCD">
              <w:rPr>
                <w:rStyle w:val="Hipervnculo"/>
                <w:noProof/>
              </w:rPr>
              <w:t>Beneficios:</w:t>
            </w:r>
            <w:r w:rsidR="00E156DE">
              <w:rPr>
                <w:noProof/>
                <w:webHidden/>
              </w:rPr>
              <w:tab/>
            </w:r>
            <w:r w:rsidR="00E156DE">
              <w:rPr>
                <w:noProof/>
                <w:webHidden/>
              </w:rPr>
              <w:fldChar w:fldCharType="begin"/>
            </w:r>
            <w:r w:rsidR="00E156DE">
              <w:rPr>
                <w:noProof/>
                <w:webHidden/>
              </w:rPr>
              <w:instrText xml:space="preserve"> PAGEREF _Toc77780608 \h </w:instrText>
            </w:r>
            <w:r w:rsidR="00E156DE">
              <w:rPr>
                <w:noProof/>
                <w:webHidden/>
              </w:rPr>
            </w:r>
            <w:r w:rsidR="00E156DE">
              <w:rPr>
                <w:noProof/>
                <w:webHidden/>
              </w:rPr>
              <w:fldChar w:fldCharType="separate"/>
            </w:r>
            <w:r w:rsidR="00E156DE">
              <w:rPr>
                <w:noProof/>
                <w:webHidden/>
              </w:rPr>
              <w:t>73</w:t>
            </w:r>
            <w:r w:rsidR="00E156DE">
              <w:rPr>
                <w:noProof/>
                <w:webHidden/>
              </w:rPr>
              <w:fldChar w:fldCharType="end"/>
            </w:r>
          </w:hyperlink>
        </w:p>
        <w:p w14:paraId="66D74E23" w14:textId="192A0987"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09" w:history="1">
            <w:r w:rsidR="00E156DE" w:rsidRPr="00250CCD">
              <w:rPr>
                <w:rStyle w:val="Hipervnculo"/>
                <w:noProof/>
              </w:rPr>
              <w:t>2.15.</w:t>
            </w:r>
            <w:r w:rsidR="00E156DE">
              <w:rPr>
                <w:rFonts w:asciiTheme="minorHAnsi" w:eastAsiaTheme="minorEastAsia" w:hAnsiTheme="minorHAnsi" w:cstheme="minorBidi"/>
                <w:noProof/>
                <w:lang w:val="es-EC" w:eastAsia="es-EC"/>
              </w:rPr>
              <w:tab/>
            </w:r>
            <w:r w:rsidR="00E156DE" w:rsidRPr="00250CCD">
              <w:rPr>
                <w:rStyle w:val="Hipervnculo"/>
                <w:noProof/>
              </w:rPr>
              <w:t>Metodología de desarrollo</w:t>
            </w:r>
            <w:r w:rsidR="00E156DE" w:rsidRPr="00250CCD">
              <w:rPr>
                <w:rStyle w:val="Hipervnculo"/>
                <w:noProof/>
                <w:spacing w:val="2"/>
              </w:rPr>
              <w:t xml:space="preserve"> </w:t>
            </w:r>
            <w:r w:rsidR="00E156DE" w:rsidRPr="00250CCD">
              <w:rPr>
                <w:rStyle w:val="Hipervnculo"/>
                <w:noProof/>
              </w:rPr>
              <w:t>Scrum</w:t>
            </w:r>
            <w:r w:rsidR="00E156DE">
              <w:rPr>
                <w:noProof/>
                <w:webHidden/>
              </w:rPr>
              <w:tab/>
            </w:r>
            <w:r w:rsidR="00E156DE">
              <w:rPr>
                <w:noProof/>
                <w:webHidden/>
              </w:rPr>
              <w:fldChar w:fldCharType="begin"/>
            </w:r>
            <w:r w:rsidR="00E156DE">
              <w:rPr>
                <w:noProof/>
                <w:webHidden/>
              </w:rPr>
              <w:instrText xml:space="preserve"> PAGEREF _Toc77780609 \h </w:instrText>
            </w:r>
            <w:r w:rsidR="00E156DE">
              <w:rPr>
                <w:noProof/>
                <w:webHidden/>
              </w:rPr>
            </w:r>
            <w:r w:rsidR="00E156DE">
              <w:rPr>
                <w:noProof/>
                <w:webHidden/>
              </w:rPr>
              <w:fldChar w:fldCharType="separate"/>
            </w:r>
            <w:r w:rsidR="00E156DE">
              <w:rPr>
                <w:noProof/>
                <w:webHidden/>
              </w:rPr>
              <w:t>73</w:t>
            </w:r>
            <w:r w:rsidR="00E156DE">
              <w:rPr>
                <w:noProof/>
                <w:webHidden/>
              </w:rPr>
              <w:fldChar w:fldCharType="end"/>
            </w:r>
          </w:hyperlink>
        </w:p>
        <w:p w14:paraId="6CDD8388" w14:textId="6A2116D1"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10" w:history="1">
            <w:r w:rsidR="00E156DE" w:rsidRPr="00250CCD">
              <w:rPr>
                <w:rStyle w:val="Hipervnculo"/>
                <w:bCs/>
                <w:noProof/>
                <w:spacing w:val="-24"/>
                <w:w w:val="99"/>
              </w:rPr>
              <w:t>2.15.1.</w:t>
            </w:r>
            <w:r w:rsidR="00E156DE">
              <w:rPr>
                <w:rFonts w:asciiTheme="minorHAnsi" w:eastAsiaTheme="minorEastAsia" w:hAnsiTheme="minorHAnsi" w:cstheme="minorBidi"/>
                <w:noProof/>
                <w:lang w:val="es-EC" w:eastAsia="es-EC"/>
              </w:rPr>
              <w:tab/>
            </w:r>
            <w:r w:rsidR="00E156DE" w:rsidRPr="00250CCD">
              <w:rPr>
                <w:rStyle w:val="Hipervnculo"/>
                <w:noProof/>
              </w:rPr>
              <w:t>Características de Scrum</w:t>
            </w:r>
            <w:r w:rsidR="00E156DE">
              <w:rPr>
                <w:noProof/>
                <w:webHidden/>
              </w:rPr>
              <w:tab/>
            </w:r>
            <w:r w:rsidR="00E156DE">
              <w:rPr>
                <w:noProof/>
                <w:webHidden/>
              </w:rPr>
              <w:fldChar w:fldCharType="begin"/>
            </w:r>
            <w:r w:rsidR="00E156DE">
              <w:rPr>
                <w:noProof/>
                <w:webHidden/>
              </w:rPr>
              <w:instrText xml:space="preserve"> PAGEREF _Toc77780610 \h </w:instrText>
            </w:r>
            <w:r w:rsidR="00E156DE">
              <w:rPr>
                <w:noProof/>
                <w:webHidden/>
              </w:rPr>
            </w:r>
            <w:r w:rsidR="00E156DE">
              <w:rPr>
                <w:noProof/>
                <w:webHidden/>
              </w:rPr>
              <w:fldChar w:fldCharType="separate"/>
            </w:r>
            <w:r w:rsidR="00E156DE">
              <w:rPr>
                <w:noProof/>
                <w:webHidden/>
              </w:rPr>
              <w:t>74</w:t>
            </w:r>
            <w:r w:rsidR="00E156DE">
              <w:rPr>
                <w:noProof/>
                <w:webHidden/>
              </w:rPr>
              <w:fldChar w:fldCharType="end"/>
            </w:r>
          </w:hyperlink>
        </w:p>
        <w:p w14:paraId="090BEB0D" w14:textId="0A04C725"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11" w:history="1">
            <w:r w:rsidR="00E156DE" w:rsidRPr="00250CCD">
              <w:rPr>
                <w:rStyle w:val="Hipervnculo"/>
                <w:bCs/>
                <w:noProof/>
                <w:spacing w:val="-24"/>
                <w:w w:val="99"/>
              </w:rPr>
              <w:t>2.15.2.</w:t>
            </w:r>
            <w:r w:rsidR="00E156DE">
              <w:rPr>
                <w:rFonts w:asciiTheme="minorHAnsi" w:eastAsiaTheme="minorEastAsia" w:hAnsiTheme="minorHAnsi" w:cstheme="minorBidi"/>
                <w:noProof/>
                <w:lang w:val="es-EC" w:eastAsia="es-EC"/>
              </w:rPr>
              <w:tab/>
            </w:r>
            <w:r w:rsidR="00E156DE" w:rsidRPr="00250CCD">
              <w:rPr>
                <w:rStyle w:val="Hipervnculo"/>
                <w:noProof/>
              </w:rPr>
              <w:t>Ventajas de usar Scrum</w:t>
            </w:r>
            <w:r w:rsidR="00E156DE">
              <w:rPr>
                <w:noProof/>
                <w:webHidden/>
              </w:rPr>
              <w:tab/>
            </w:r>
            <w:r w:rsidR="00E156DE">
              <w:rPr>
                <w:noProof/>
                <w:webHidden/>
              </w:rPr>
              <w:fldChar w:fldCharType="begin"/>
            </w:r>
            <w:r w:rsidR="00E156DE">
              <w:rPr>
                <w:noProof/>
                <w:webHidden/>
              </w:rPr>
              <w:instrText xml:space="preserve"> PAGEREF _Toc77780611 \h </w:instrText>
            </w:r>
            <w:r w:rsidR="00E156DE">
              <w:rPr>
                <w:noProof/>
                <w:webHidden/>
              </w:rPr>
            </w:r>
            <w:r w:rsidR="00E156DE">
              <w:rPr>
                <w:noProof/>
                <w:webHidden/>
              </w:rPr>
              <w:fldChar w:fldCharType="separate"/>
            </w:r>
            <w:r w:rsidR="00E156DE">
              <w:rPr>
                <w:noProof/>
                <w:webHidden/>
              </w:rPr>
              <w:t>75</w:t>
            </w:r>
            <w:r w:rsidR="00E156DE">
              <w:rPr>
                <w:noProof/>
                <w:webHidden/>
              </w:rPr>
              <w:fldChar w:fldCharType="end"/>
            </w:r>
          </w:hyperlink>
        </w:p>
        <w:p w14:paraId="294501E7" w14:textId="6F910964"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12" w:history="1">
            <w:r w:rsidR="00E156DE" w:rsidRPr="00250CCD">
              <w:rPr>
                <w:rStyle w:val="Hipervnculo"/>
                <w:bCs/>
                <w:noProof/>
                <w:spacing w:val="-24"/>
                <w:w w:val="99"/>
              </w:rPr>
              <w:t>2.15.3.</w:t>
            </w:r>
            <w:r w:rsidR="00E156DE">
              <w:rPr>
                <w:rFonts w:asciiTheme="minorHAnsi" w:eastAsiaTheme="minorEastAsia" w:hAnsiTheme="minorHAnsi" w:cstheme="minorBidi"/>
                <w:noProof/>
                <w:lang w:val="es-EC" w:eastAsia="es-EC"/>
              </w:rPr>
              <w:tab/>
            </w:r>
            <w:r w:rsidR="00E156DE" w:rsidRPr="00250CCD">
              <w:rPr>
                <w:rStyle w:val="Hipervnculo"/>
                <w:noProof/>
              </w:rPr>
              <w:t>Roles Scrum</w:t>
            </w:r>
            <w:r w:rsidR="00E156DE">
              <w:rPr>
                <w:noProof/>
                <w:webHidden/>
              </w:rPr>
              <w:tab/>
            </w:r>
            <w:r w:rsidR="00E156DE">
              <w:rPr>
                <w:noProof/>
                <w:webHidden/>
              </w:rPr>
              <w:fldChar w:fldCharType="begin"/>
            </w:r>
            <w:r w:rsidR="00E156DE">
              <w:rPr>
                <w:noProof/>
                <w:webHidden/>
              </w:rPr>
              <w:instrText xml:space="preserve"> PAGEREF _Toc77780612 \h </w:instrText>
            </w:r>
            <w:r w:rsidR="00E156DE">
              <w:rPr>
                <w:noProof/>
                <w:webHidden/>
              </w:rPr>
            </w:r>
            <w:r w:rsidR="00E156DE">
              <w:rPr>
                <w:noProof/>
                <w:webHidden/>
              </w:rPr>
              <w:fldChar w:fldCharType="separate"/>
            </w:r>
            <w:r w:rsidR="00E156DE">
              <w:rPr>
                <w:noProof/>
                <w:webHidden/>
              </w:rPr>
              <w:t>75</w:t>
            </w:r>
            <w:r w:rsidR="00E156DE">
              <w:rPr>
                <w:noProof/>
                <w:webHidden/>
              </w:rPr>
              <w:fldChar w:fldCharType="end"/>
            </w:r>
          </w:hyperlink>
        </w:p>
        <w:p w14:paraId="5766CCE3" w14:textId="12094C68" w:rsidR="00E156DE" w:rsidRDefault="00D41725">
          <w:pPr>
            <w:pStyle w:val="TDC4"/>
            <w:tabs>
              <w:tab w:val="left" w:pos="1760"/>
              <w:tab w:val="right" w:leader="dot" w:pos="8497"/>
            </w:tabs>
            <w:rPr>
              <w:noProof/>
              <w:lang w:val="es-EC" w:eastAsia="es-EC"/>
            </w:rPr>
          </w:pPr>
          <w:hyperlink w:anchor="_Toc77780613" w:history="1">
            <w:r w:rsidR="00E156DE" w:rsidRPr="00250CCD">
              <w:rPr>
                <w:rStyle w:val="Hipervnculo"/>
                <w:noProof/>
              </w:rPr>
              <w:t>2.15.3.1.</w:t>
            </w:r>
            <w:r w:rsidR="00E156DE">
              <w:rPr>
                <w:noProof/>
                <w:lang w:val="es-EC" w:eastAsia="es-EC"/>
              </w:rPr>
              <w:tab/>
            </w:r>
            <w:r w:rsidR="00E156DE" w:rsidRPr="00250CCD">
              <w:rPr>
                <w:rStyle w:val="Hipervnculo"/>
                <w:noProof/>
              </w:rPr>
              <w:t>Product Owner</w:t>
            </w:r>
            <w:r w:rsidR="00E156DE">
              <w:rPr>
                <w:noProof/>
                <w:webHidden/>
              </w:rPr>
              <w:tab/>
            </w:r>
            <w:r w:rsidR="00E156DE">
              <w:rPr>
                <w:noProof/>
                <w:webHidden/>
              </w:rPr>
              <w:fldChar w:fldCharType="begin"/>
            </w:r>
            <w:r w:rsidR="00E156DE">
              <w:rPr>
                <w:noProof/>
                <w:webHidden/>
              </w:rPr>
              <w:instrText xml:space="preserve"> PAGEREF _Toc77780613 \h </w:instrText>
            </w:r>
            <w:r w:rsidR="00E156DE">
              <w:rPr>
                <w:noProof/>
                <w:webHidden/>
              </w:rPr>
            </w:r>
            <w:r w:rsidR="00E156DE">
              <w:rPr>
                <w:noProof/>
                <w:webHidden/>
              </w:rPr>
              <w:fldChar w:fldCharType="separate"/>
            </w:r>
            <w:r w:rsidR="00E156DE">
              <w:rPr>
                <w:noProof/>
                <w:webHidden/>
              </w:rPr>
              <w:t>75</w:t>
            </w:r>
            <w:r w:rsidR="00E156DE">
              <w:rPr>
                <w:noProof/>
                <w:webHidden/>
              </w:rPr>
              <w:fldChar w:fldCharType="end"/>
            </w:r>
          </w:hyperlink>
        </w:p>
        <w:p w14:paraId="1DCF15BB" w14:textId="0DD97146" w:rsidR="00E156DE" w:rsidRDefault="00D41725">
          <w:pPr>
            <w:pStyle w:val="TDC4"/>
            <w:tabs>
              <w:tab w:val="left" w:pos="1760"/>
              <w:tab w:val="right" w:leader="dot" w:pos="8497"/>
            </w:tabs>
            <w:rPr>
              <w:noProof/>
              <w:lang w:val="es-EC" w:eastAsia="es-EC"/>
            </w:rPr>
          </w:pPr>
          <w:hyperlink w:anchor="_Toc77780614" w:history="1">
            <w:r w:rsidR="00E156DE" w:rsidRPr="00250CCD">
              <w:rPr>
                <w:rStyle w:val="Hipervnculo"/>
                <w:noProof/>
              </w:rPr>
              <w:t>2.15.3.2.</w:t>
            </w:r>
            <w:r w:rsidR="00E156DE">
              <w:rPr>
                <w:noProof/>
                <w:lang w:val="es-EC" w:eastAsia="es-EC"/>
              </w:rPr>
              <w:tab/>
            </w:r>
            <w:r w:rsidR="00E156DE" w:rsidRPr="00250CCD">
              <w:rPr>
                <w:rStyle w:val="Hipervnculo"/>
                <w:noProof/>
              </w:rPr>
              <w:t>ScrumMaster</w:t>
            </w:r>
            <w:r w:rsidR="00E156DE">
              <w:rPr>
                <w:noProof/>
                <w:webHidden/>
              </w:rPr>
              <w:tab/>
            </w:r>
            <w:r w:rsidR="00E156DE">
              <w:rPr>
                <w:noProof/>
                <w:webHidden/>
              </w:rPr>
              <w:fldChar w:fldCharType="begin"/>
            </w:r>
            <w:r w:rsidR="00E156DE">
              <w:rPr>
                <w:noProof/>
                <w:webHidden/>
              </w:rPr>
              <w:instrText xml:space="preserve"> PAGEREF _Toc77780614 \h </w:instrText>
            </w:r>
            <w:r w:rsidR="00E156DE">
              <w:rPr>
                <w:noProof/>
                <w:webHidden/>
              </w:rPr>
            </w:r>
            <w:r w:rsidR="00E156DE">
              <w:rPr>
                <w:noProof/>
                <w:webHidden/>
              </w:rPr>
              <w:fldChar w:fldCharType="separate"/>
            </w:r>
            <w:r w:rsidR="00E156DE">
              <w:rPr>
                <w:noProof/>
                <w:webHidden/>
              </w:rPr>
              <w:t>76</w:t>
            </w:r>
            <w:r w:rsidR="00E156DE">
              <w:rPr>
                <w:noProof/>
                <w:webHidden/>
              </w:rPr>
              <w:fldChar w:fldCharType="end"/>
            </w:r>
          </w:hyperlink>
        </w:p>
        <w:p w14:paraId="2C8164AD" w14:textId="3F4D72A8" w:rsidR="00E156DE" w:rsidRDefault="00D41725">
          <w:pPr>
            <w:pStyle w:val="TDC4"/>
            <w:tabs>
              <w:tab w:val="left" w:pos="1760"/>
              <w:tab w:val="right" w:leader="dot" w:pos="8497"/>
            </w:tabs>
            <w:rPr>
              <w:noProof/>
              <w:lang w:val="es-EC" w:eastAsia="es-EC"/>
            </w:rPr>
          </w:pPr>
          <w:hyperlink w:anchor="_Toc77780615" w:history="1">
            <w:r w:rsidR="00E156DE" w:rsidRPr="00250CCD">
              <w:rPr>
                <w:rStyle w:val="Hipervnculo"/>
                <w:noProof/>
              </w:rPr>
              <w:t>2.15.3.3.</w:t>
            </w:r>
            <w:r w:rsidR="00E156DE">
              <w:rPr>
                <w:noProof/>
                <w:lang w:val="es-EC" w:eastAsia="es-EC"/>
              </w:rPr>
              <w:tab/>
            </w:r>
            <w:r w:rsidR="00E156DE" w:rsidRPr="00250CCD">
              <w:rPr>
                <w:rStyle w:val="Hipervnculo"/>
                <w:noProof/>
              </w:rPr>
              <w:t>Development team</w:t>
            </w:r>
            <w:r w:rsidR="00E156DE">
              <w:rPr>
                <w:noProof/>
                <w:webHidden/>
              </w:rPr>
              <w:tab/>
            </w:r>
            <w:r w:rsidR="00E156DE">
              <w:rPr>
                <w:noProof/>
                <w:webHidden/>
              </w:rPr>
              <w:fldChar w:fldCharType="begin"/>
            </w:r>
            <w:r w:rsidR="00E156DE">
              <w:rPr>
                <w:noProof/>
                <w:webHidden/>
              </w:rPr>
              <w:instrText xml:space="preserve"> PAGEREF _Toc77780615 \h </w:instrText>
            </w:r>
            <w:r w:rsidR="00E156DE">
              <w:rPr>
                <w:noProof/>
                <w:webHidden/>
              </w:rPr>
            </w:r>
            <w:r w:rsidR="00E156DE">
              <w:rPr>
                <w:noProof/>
                <w:webHidden/>
              </w:rPr>
              <w:fldChar w:fldCharType="separate"/>
            </w:r>
            <w:r w:rsidR="00E156DE">
              <w:rPr>
                <w:noProof/>
                <w:webHidden/>
              </w:rPr>
              <w:t>76</w:t>
            </w:r>
            <w:r w:rsidR="00E156DE">
              <w:rPr>
                <w:noProof/>
                <w:webHidden/>
              </w:rPr>
              <w:fldChar w:fldCharType="end"/>
            </w:r>
          </w:hyperlink>
        </w:p>
        <w:p w14:paraId="7B000E18" w14:textId="7A85BC16"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16" w:history="1">
            <w:r w:rsidR="00E156DE" w:rsidRPr="00250CCD">
              <w:rPr>
                <w:rStyle w:val="Hipervnculo"/>
                <w:bCs/>
                <w:noProof/>
                <w:spacing w:val="-24"/>
                <w:w w:val="99"/>
              </w:rPr>
              <w:t>2.15.4.</w:t>
            </w:r>
            <w:r w:rsidR="00E156DE">
              <w:rPr>
                <w:rFonts w:asciiTheme="minorHAnsi" w:eastAsiaTheme="minorEastAsia" w:hAnsiTheme="minorHAnsi" w:cstheme="minorBidi"/>
                <w:noProof/>
                <w:lang w:val="es-EC" w:eastAsia="es-EC"/>
              </w:rPr>
              <w:tab/>
            </w:r>
            <w:r w:rsidR="00E156DE" w:rsidRPr="00250CCD">
              <w:rPr>
                <w:rStyle w:val="Hipervnculo"/>
                <w:noProof/>
              </w:rPr>
              <w:t>Artefactos de SCRUM</w:t>
            </w:r>
            <w:r w:rsidR="00E156DE">
              <w:rPr>
                <w:noProof/>
                <w:webHidden/>
              </w:rPr>
              <w:tab/>
            </w:r>
            <w:r w:rsidR="00E156DE">
              <w:rPr>
                <w:noProof/>
                <w:webHidden/>
              </w:rPr>
              <w:fldChar w:fldCharType="begin"/>
            </w:r>
            <w:r w:rsidR="00E156DE">
              <w:rPr>
                <w:noProof/>
                <w:webHidden/>
              </w:rPr>
              <w:instrText xml:space="preserve"> PAGEREF _Toc77780616 \h </w:instrText>
            </w:r>
            <w:r w:rsidR="00E156DE">
              <w:rPr>
                <w:noProof/>
                <w:webHidden/>
              </w:rPr>
            </w:r>
            <w:r w:rsidR="00E156DE">
              <w:rPr>
                <w:noProof/>
                <w:webHidden/>
              </w:rPr>
              <w:fldChar w:fldCharType="separate"/>
            </w:r>
            <w:r w:rsidR="00E156DE">
              <w:rPr>
                <w:noProof/>
                <w:webHidden/>
              </w:rPr>
              <w:t>77</w:t>
            </w:r>
            <w:r w:rsidR="00E156DE">
              <w:rPr>
                <w:noProof/>
                <w:webHidden/>
              </w:rPr>
              <w:fldChar w:fldCharType="end"/>
            </w:r>
          </w:hyperlink>
        </w:p>
        <w:p w14:paraId="4C29B956" w14:textId="287C4152" w:rsidR="00E156DE" w:rsidRDefault="00D41725">
          <w:pPr>
            <w:pStyle w:val="TDC4"/>
            <w:tabs>
              <w:tab w:val="left" w:pos="1760"/>
              <w:tab w:val="right" w:leader="dot" w:pos="8497"/>
            </w:tabs>
            <w:rPr>
              <w:noProof/>
              <w:lang w:val="es-EC" w:eastAsia="es-EC"/>
            </w:rPr>
          </w:pPr>
          <w:hyperlink w:anchor="_Toc77780617" w:history="1">
            <w:r w:rsidR="00E156DE" w:rsidRPr="00250CCD">
              <w:rPr>
                <w:rStyle w:val="Hipervnculo"/>
                <w:noProof/>
              </w:rPr>
              <w:t>2.15.4.1.</w:t>
            </w:r>
            <w:r w:rsidR="00E156DE">
              <w:rPr>
                <w:noProof/>
                <w:lang w:val="es-EC" w:eastAsia="es-EC"/>
              </w:rPr>
              <w:tab/>
            </w:r>
            <w:r w:rsidR="00E156DE" w:rsidRPr="00250CCD">
              <w:rPr>
                <w:rStyle w:val="Hipervnculo"/>
                <w:noProof/>
              </w:rPr>
              <w:t>Product Backlog</w:t>
            </w:r>
            <w:r w:rsidR="00E156DE">
              <w:rPr>
                <w:noProof/>
                <w:webHidden/>
              </w:rPr>
              <w:tab/>
            </w:r>
            <w:r w:rsidR="00E156DE">
              <w:rPr>
                <w:noProof/>
                <w:webHidden/>
              </w:rPr>
              <w:fldChar w:fldCharType="begin"/>
            </w:r>
            <w:r w:rsidR="00E156DE">
              <w:rPr>
                <w:noProof/>
                <w:webHidden/>
              </w:rPr>
              <w:instrText xml:space="preserve"> PAGEREF _Toc77780617 \h </w:instrText>
            </w:r>
            <w:r w:rsidR="00E156DE">
              <w:rPr>
                <w:noProof/>
                <w:webHidden/>
              </w:rPr>
            </w:r>
            <w:r w:rsidR="00E156DE">
              <w:rPr>
                <w:noProof/>
                <w:webHidden/>
              </w:rPr>
              <w:fldChar w:fldCharType="separate"/>
            </w:r>
            <w:r w:rsidR="00E156DE">
              <w:rPr>
                <w:noProof/>
                <w:webHidden/>
              </w:rPr>
              <w:t>77</w:t>
            </w:r>
            <w:r w:rsidR="00E156DE">
              <w:rPr>
                <w:noProof/>
                <w:webHidden/>
              </w:rPr>
              <w:fldChar w:fldCharType="end"/>
            </w:r>
          </w:hyperlink>
        </w:p>
        <w:p w14:paraId="77B7F394" w14:textId="47D895F6" w:rsidR="00E156DE" w:rsidRDefault="00D41725">
          <w:pPr>
            <w:pStyle w:val="TDC4"/>
            <w:tabs>
              <w:tab w:val="left" w:pos="1760"/>
              <w:tab w:val="right" w:leader="dot" w:pos="8497"/>
            </w:tabs>
            <w:rPr>
              <w:noProof/>
              <w:lang w:val="es-EC" w:eastAsia="es-EC"/>
            </w:rPr>
          </w:pPr>
          <w:hyperlink w:anchor="_Toc77780618" w:history="1">
            <w:r w:rsidR="00E156DE" w:rsidRPr="00250CCD">
              <w:rPr>
                <w:rStyle w:val="Hipervnculo"/>
                <w:noProof/>
              </w:rPr>
              <w:t>2.15.4.2.</w:t>
            </w:r>
            <w:r w:rsidR="00E156DE">
              <w:rPr>
                <w:noProof/>
                <w:lang w:val="es-EC" w:eastAsia="es-EC"/>
              </w:rPr>
              <w:tab/>
            </w:r>
            <w:r w:rsidR="00E156DE" w:rsidRPr="00250CCD">
              <w:rPr>
                <w:rStyle w:val="Hipervnculo"/>
                <w:noProof/>
              </w:rPr>
              <w:t>Sprint backlog</w:t>
            </w:r>
            <w:r w:rsidR="00E156DE">
              <w:rPr>
                <w:noProof/>
                <w:webHidden/>
              </w:rPr>
              <w:tab/>
            </w:r>
            <w:r w:rsidR="00E156DE">
              <w:rPr>
                <w:noProof/>
                <w:webHidden/>
              </w:rPr>
              <w:fldChar w:fldCharType="begin"/>
            </w:r>
            <w:r w:rsidR="00E156DE">
              <w:rPr>
                <w:noProof/>
                <w:webHidden/>
              </w:rPr>
              <w:instrText xml:space="preserve"> PAGEREF _Toc77780618 \h </w:instrText>
            </w:r>
            <w:r w:rsidR="00E156DE">
              <w:rPr>
                <w:noProof/>
                <w:webHidden/>
              </w:rPr>
            </w:r>
            <w:r w:rsidR="00E156DE">
              <w:rPr>
                <w:noProof/>
                <w:webHidden/>
              </w:rPr>
              <w:fldChar w:fldCharType="separate"/>
            </w:r>
            <w:r w:rsidR="00E156DE">
              <w:rPr>
                <w:noProof/>
                <w:webHidden/>
              </w:rPr>
              <w:t>78</w:t>
            </w:r>
            <w:r w:rsidR="00E156DE">
              <w:rPr>
                <w:noProof/>
                <w:webHidden/>
              </w:rPr>
              <w:fldChar w:fldCharType="end"/>
            </w:r>
          </w:hyperlink>
        </w:p>
        <w:p w14:paraId="67085EB6" w14:textId="758B9F99" w:rsidR="00E156DE" w:rsidRDefault="00D41725">
          <w:pPr>
            <w:pStyle w:val="TDC4"/>
            <w:tabs>
              <w:tab w:val="left" w:pos="1760"/>
              <w:tab w:val="right" w:leader="dot" w:pos="8497"/>
            </w:tabs>
            <w:rPr>
              <w:noProof/>
              <w:lang w:val="es-EC" w:eastAsia="es-EC"/>
            </w:rPr>
          </w:pPr>
          <w:hyperlink w:anchor="_Toc77780619" w:history="1">
            <w:r w:rsidR="00E156DE" w:rsidRPr="00250CCD">
              <w:rPr>
                <w:rStyle w:val="Hipervnculo"/>
                <w:noProof/>
              </w:rPr>
              <w:t>2.15.4.3.</w:t>
            </w:r>
            <w:r w:rsidR="00E156DE">
              <w:rPr>
                <w:noProof/>
                <w:lang w:val="es-EC" w:eastAsia="es-EC"/>
              </w:rPr>
              <w:tab/>
            </w:r>
            <w:r w:rsidR="00E156DE" w:rsidRPr="00250CCD">
              <w:rPr>
                <w:rStyle w:val="Hipervnculo"/>
                <w:noProof/>
              </w:rPr>
              <w:t>El incremento de producto</w:t>
            </w:r>
            <w:r w:rsidR="00E156DE">
              <w:rPr>
                <w:noProof/>
                <w:webHidden/>
              </w:rPr>
              <w:tab/>
            </w:r>
            <w:r w:rsidR="00E156DE">
              <w:rPr>
                <w:noProof/>
                <w:webHidden/>
              </w:rPr>
              <w:fldChar w:fldCharType="begin"/>
            </w:r>
            <w:r w:rsidR="00E156DE">
              <w:rPr>
                <w:noProof/>
                <w:webHidden/>
              </w:rPr>
              <w:instrText xml:space="preserve"> PAGEREF _Toc77780619 \h </w:instrText>
            </w:r>
            <w:r w:rsidR="00E156DE">
              <w:rPr>
                <w:noProof/>
                <w:webHidden/>
              </w:rPr>
            </w:r>
            <w:r w:rsidR="00E156DE">
              <w:rPr>
                <w:noProof/>
                <w:webHidden/>
              </w:rPr>
              <w:fldChar w:fldCharType="separate"/>
            </w:r>
            <w:r w:rsidR="00E156DE">
              <w:rPr>
                <w:noProof/>
                <w:webHidden/>
              </w:rPr>
              <w:t>78</w:t>
            </w:r>
            <w:r w:rsidR="00E156DE">
              <w:rPr>
                <w:noProof/>
                <w:webHidden/>
              </w:rPr>
              <w:fldChar w:fldCharType="end"/>
            </w:r>
          </w:hyperlink>
        </w:p>
        <w:p w14:paraId="47266653" w14:textId="18FA6D70" w:rsidR="00E156DE" w:rsidRDefault="00D41725">
          <w:pPr>
            <w:pStyle w:val="TDC4"/>
            <w:tabs>
              <w:tab w:val="left" w:pos="1760"/>
              <w:tab w:val="right" w:leader="dot" w:pos="8497"/>
            </w:tabs>
            <w:rPr>
              <w:noProof/>
              <w:lang w:val="es-EC" w:eastAsia="es-EC"/>
            </w:rPr>
          </w:pPr>
          <w:hyperlink w:anchor="_Toc77780620" w:history="1">
            <w:r w:rsidR="00E156DE" w:rsidRPr="00250CCD">
              <w:rPr>
                <w:rStyle w:val="Hipervnculo"/>
                <w:noProof/>
              </w:rPr>
              <w:t>2.15.4.4.</w:t>
            </w:r>
            <w:r w:rsidR="00E156DE">
              <w:rPr>
                <w:noProof/>
                <w:lang w:val="es-EC" w:eastAsia="es-EC"/>
              </w:rPr>
              <w:tab/>
            </w:r>
            <w:r w:rsidR="00E156DE" w:rsidRPr="00250CCD">
              <w:rPr>
                <w:rStyle w:val="Hipervnculo"/>
                <w:noProof/>
              </w:rPr>
              <w:t>Progreso visible</w:t>
            </w:r>
            <w:r w:rsidR="00E156DE">
              <w:rPr>
                <w:noProof/>
                <w:webHidden/>
              </w:rPr>
              <w:tab/>
            </w:r>
            <w:r w:rsidR="00E156DE">
              <w:rPr>
                <w:noProof/>
                <w:webHidden/>
              </w:rPr>
              <w:fldChar w:fldCharType="begin"/>
            </w:r>
            <w:r w:rsidR="00E156DE">
              <w:rPr>
                <w:noProof/>
                <w:webHidden/>
              </w:rPr>
              <w:instrText xml:space="preserve"> PAGEREF _Toc77780620 \h </w:instrText>
            </w:r>
            <w:r w:rsidR="00E156DE">
              <w:rPr>
                <w:noProof/>
                <w:webHidden/>
              </w:rPr>
            </w:r>
            <w:r w:rsidR="00E156DE">
              <w:rPr>
                <w:noProof/>
                <w:webHidden/>
              </w:rPr>
              <w:fldChar w:fldCharType="separate"/>
            </w:r>
            <w:r w:rsidR="00E156DE">
              <w:rPr>
                <w:noProof/>
                <w:webHidden/>
              </w:rPr>
              <w:t>78</w:t>
            </w:r>
            <w:r w:rsidR="00E156DE">
              <w:rPr>
                <w:noProof/>
                <w:webHidden/>
              </w:rPr>
              <w:fldChar w:fldCharType="end"/>
            </w:r>
          </w:hyperlink>
        </w:p>
        <w:p w14:paraId="273061CF" w14:textId="2048A460" w:rsidR="00E156DE" w:rsidRDefault="00D41725">
          <w:pPr>
            <w:pStyle w:val="TDC4"/>
            <w:tabs>
              <w:tab w:val="left" w:pos="1760"/>
              <w:tab w:val="right" w:leader="dot" w:pos="8497"/>
            </w:tabs>
            <w:rPr>
              <w:noProof/>
              <w:lang w:val="es-EC" w:eastAsia="es-EC"/>
            </w:rPr>
          </w:pPr>
          <w:hyperlink w:anchor="_Toc77780621" w:history="1">
            <w:r w:rsidR="00E156DE" w:rsidRPr="00250CCD">
              <w:rPr>
                <w:rStyle w:val="Hipervnculo"/>
                <w:noProof/>
              </w:rPr>
              <w:t>2.15.4.5.</w:t>
            </w:r>
            <w:r w:rsidR="00E156DE">
              <w:rPr>
                <w:noProof/>
                <w:lang w:val="es-EC" w:eastAsia="es-EC"/>
              </w:rPr>
              <w:tab/>
            </w:r>
            <w:r w:rsidR="00E156DE" w:rsidRPr="00250CCD">
              <w:rPr>
                <w:rStyle w:val="Hipervnculo"/>
                <w:noProof/>
              </w:rPr>
              <w:t>Burn-down chart</w:t>
            </w:r>
            <w:r w:rsidR="00E156DE">
              <w:rPr>
                <w:noProof/>
                <w:webHidden/>
              </w:rPr>
              <w:tab/>
            </w:r>
            <w:r w:rsidR="00E156DE">
              <w:rPr>
                <w:noProof/>
                <w:webHidden/>
              </w:rPr>
              <w:fldChar w:fldCharType="begin"/>
            </w:r>
            <w:r w:rsidR="00E156DE">
              <w:rPr>
                <w:noProof/>
                <w:webHidden/>
              </w:rPr>
              <w:instrText xml:space="preserve"> PAGEREF _Toc77780621 \h </w:instrText>
            </w:r>
            <w:r w:rsidR="00E156DE">
              <w:rPr>
                <w:noProof/>
                <w:webHidden/>
              </w:rPr>
            </w:r>
            <w:r w:rsidR="00E156DE">
              <w:rPr>
                <w:noProof/>
                <w:webHidden/>
              </w:rPr>
              <w:fldChar w:fldCharType="separate"/>
            </w:r>
            <w:r w:rsidR="00E156DE">
              <w:rPr>
                <w:noProof/>
                <w:webHidden/>
              </w:rPr>
              <w:t>79</w:t>
            </w:r>
            <w:r w:rsidR="00E156DE">
              <w:rPr>
                <w:noProof/>
                <w:webHidden/>
              </w:rPr>
              <w:fldChar w:fldCharType="end"/>
            </w:r>
          </w:hyperlink>
        </w:p>
        <w:p w14:paraId="06250C02" w14:textId="71C57BC1" w:rsidR="00E156DE" w:rsidRDefault="00D41725">
          <w:pPr>
            <w:pStyle w:val="TDC1"/>
            <w:tabs>
              <w:tab w:val="right" w:leader="dot" w:pos="8497"/>
            </w:tabs>
            <w:rPr>
              <w:rFonts w:asciiTheme="minorHAnsi" w:eastAsiaTheme="minorEastAsia" w:hAnsiTheme="minorHAnsi" w:cstheme="minorBidi"/>
              <w:noProof/>
              <w:lang w:val="es-EC" w:eastAsia="es-EC"/>
            </w:rPr>
          </w:pPr>
          <w:hyperlink w:anchor="_Toc77780622" w:history="1">
            <w:r w:rsidR="00E156DE" w:rsidRPr="00250CCD">
              <w:rPr>
                <w:rStyle w:val="Hipervnculo"/>
                <w:noProof/>
              </w:rPr>
              <w:t>CAPITULO III</w:t>
            </w:r>
            <w:r w:rsidR="00E156DE">
              <w:rPr>
                <w:noProof/>
                <w:webHidden/>
              </w:rPr>
              <w:tab/>
            </w:r>
            <w:r w:rsidR="00E156DE">
              <w:rPr>
                <w:noProof/>
                <w:webHidden/>
              </w:rPr>
              <w:fldChar w:fldCharType="begin"/>
            </w:r>
            <w:r w:rsidR="00E156DE">
              <w:rPr>
                <w:noProof/>
                <w:webHidden/>
              </w:rPr>
              <w:instrText xml:space="preserve"> PAGEREF _Toc77780622 \h </w:instrText>
            </w:r>
            <w:r w:rsidR="00E156DE">
              <w:rPr>
                <w:noProof/>
                <w:webHidden/>
              </w:rPr>
            </w:r>
            <w:r w:rsidR="00E156DE">
              <w:rPr>
                <w:noProof/>
                <w:webHidden/>
              </w:rPr>
              <w:fldChar w:fldCharType="separate"/>
            </w:r>
            <w:r w:rsidR="00E156DE">
              <w:rPr>
                <w:noProof/>
                <w:webHidden/>
              </w:rPr>
              <w:t>80</w:t>
            </w:r>
            <w:r w:rsidR="00E156DE">
              <w:rPr>
                <w:noProof/>
                <w:webHidden/>
              </w:rPr>
              <w:fldChar w:fldCharType="end"/>
            </w:r>
          </w:hyperlink>
        </w:p>
        <w:p w14:paraId="564A58FB" w14:textId="52C1DA27" w:rsidR="00E156DE" w:rsidRDefault="00D41725">
          <w:pPr>
            <w:pStyle w:val="TDC1"/>
            <w:tabs>
              <w:tab w:val="left" w:pos="1070"/>
              <w:tab w:val="right" w:leader="dot" w:pos="8497"/>
            </w:tabs>
            <w:rPr>
              <w:rFonts w:asciiTheme="minorHAnsi" w:eastAsiaTheme="minorEastAsia" w:hAnsiTheme="minorHAnsi" w:cstheme="minorBidi"/>
              <w:noProof/>
              <w:lang w:val="es-EC" w:eastAsia="es-EC"/>
            </w:rPr>
          </w:pPr>
          <w:hyperlink w:anchor="_Toc77780623" w:history="1">
            <w:r w:rsidR="00E156DE" w:rsidRPr="00250CCD">
              <w:rPr>
                <w:rStyle w:val="Hipervnculo"/>
                <w:noProof/>
                <w:spacing w:val="-3"/>
                <w:w w:val="99"/>
              </w:rPr>
              <w:t>3.</w:t>
            </w:r>
            <w:r w:rsidR="00E156DE">
              <w:rPr>
                <w:rFonts w:asciiTheme="minorHAnsi" w:eastAsiaTheme="minorEastAsia" w:hAnsiTheme="minorHAnsi" w:cstheme="minorBidi"/>
                <w:noProof/>
                <w:lang w:val="es-EC" w:eastAsia="es-EC"/>
              </w:rPr>
              <w:tab/>
            </w:r>
            <w:r w:rsidR="00E156DE" w:rsidRPr="00250CCD">
              <w:rPr>
                <w:rStyle w:val="Hipervnculo"/>
                <w:noProof/>
              </w:rPr>
              <w:t>MARCO</w:t>
            </w:r>
            <w:r w:rsidR="00E156DE" w:rsidRPr="00250CCD">
              <w:rPr>
                <w:rStyle w:val="Hipervnculo"/>
                <w:noProof/>
                <w:spacing w:val="-4"/>
              </w:rPr>
              <w:t xml:space="preserve"> </w:t>
            </w:r>
            <w:r w:rsidR="00E156DE" w:rsidRPr="00250CCD">
              <w:rPr>
                <w:rStyle w:val="Hipervnculo"/>
                <w:noProof/>
              </w:rPr>
              <w:t>METODOLOGICO</w:t>
            </w:r>
            <w:r w:rsidR="00E156DE">
              <w:rPr>
                <w:noProof/>
                <w:webHidden/>
              </w:rPr>
              <w:tab/>
            </w:r>
            <w:r w:rsidR="00E156DE">
              <w:rPr>
                <w:noProof/>
                <w:webHidden/>
              </w:rPr>
              <w:fldChar w:fldCharType="begin"/>
            </w:r>
            <w:r w:rsidR="00E156DE">
              <w:rPr>
                <w:noProof/>
                <w:webHidden/>
              </w:rPr>
              <w:instrText xml:space="preserve"> PAGEREF _Toc77780623 \h </w:instrText>
            </w:r>
            <w:r w:rsidR="00E156DE">
              <w:rPr>
                <w:noProof/>
                <w:webHidden/>
              </w:rPr>
            </w:r>
            <w:r w:rsidR="00E156DE">
              <w:rPr>
                <w:noProof/>
                <w:webHidden/>
              </w:rPr>
              <w:fldChar w:fldCharType="separate"/>
            </w:r>
            <w:r w:rsidR="00E156DE">
              <w:rPr>
                <w:noProof/>
                <w:webHidden/>
              </w:rPr>
              <w:t>80</w:t>
            </w:r>
            <w:r w:rsidR="00E156DE">
              <w:rPr>
                <w:noProof/>
                <w:webHidden/>
              </w:rPr>
              <w:fldChar w:fldCharType="end"/>
            </w:r>
          </w:hyperlink>
        </w:p>
        <w:p w14:paraId="7D446E1F" w14:textId="5206836B"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24" w:history="1">
            <w:r w:rsidR="00E156DE" w:rsidRPr="00250CCD">
              <w:rPr>
                <w:rStyle w:val="Hipervnculo"/>
                <w:noProof/>
              </w:rPr>
              <w:t>3.1.</w:t>
            </w:r>
            <w:r w:rsidR="00E156DE">
              <w:rPr>
                <w:rFonts w:asciiTheme="minorHAnsi" w:eastAsiaTheme="minorEastAsia" w:hAnsiTheme="minorHAnsi" w:cstheme="minorBidi"/>
                <w:noProof/>
                <w:lang w:val="es-EC" w:eastAsia="es-EC"/>
              </w:rPr>
              <w:tab/>
            </w:r>
            <w:r w:rsidR="00E156DE" w:rsidRPr="00250CCD">
              <w:rPr>
                <w:rStyle w:val="Hipervnculo"/>
                <w:noProof/>
              </w:rPr>
              <w:t>Tipo de</w:t>
            </w:r>
            <w:r w:rsidR="00E156DE" w:rsidRPr="00250CCD">
              <w:rPr>
                <w:rStyle w:val="Hipervnculo"/>
                <w:noProof/>
                <w:spacing w:val="3"/>
              </w:rPr>
              <w:t xml:space="preserve"> </w:t>
            </w:r>
            <w:r w:rsidR="00E156DE" w:rsidRPr="00250CCD">
              <w:rPr>
                <w:rStyle w:val="Hipervnculo"/>
                <w:noProof/>
              </w:rPr>
              <w:t>investigación</w:t>
            </w:r>
            <w:r w:rsidR="00E156DE">
              <w:rPr>
                <w:noProof/>
                <w:webHidden/>
              </w:rPr>
              <w:tab/>
            </w:r>
            <w:r w:rsidR="00E156DE">
              <w:rPr>
                <w:noProof/>
                <w:webHidden/>
              </w:rPr>
              <w:fldChar w:fldCharType="begin"/>
            </w:r>
            <w:r w:rsidR="00E156DE">
              <w:rPr>
                <w:noProof/>
                <w:webHidden/>
              </w:rPr>
              <w:instrText xml:space="preserve"> PAGEREF _Toc77780624 \h </w:instrText>
            </w:r>
            <w:r w:rsidR="00E156DE">
              <w:rPr>
                <w:noProof/>
                <w:webHidden/>
              </w:rPr>
            </w:r>
            <w:r w:rsidR="00E156DE">
              <w:rPr>
                <w:noProof/>
                <w:webHidden/>
              </w:rPr>
              <w:fldChar w:fldCharType="separate"/>
            </w:r>
            <w:r w:rsidR="00E156DE">
              <w:rPr>
                <w:noProof/>
                <w:webHidden/>
              </w:rPr>
              <w:t>80</w:t>
            </w:r>
            <w:r w:rsidR="00E156DE">
              <w:rPr>
                <w:noProof/>
                <w:webHidden/>
              </w:rPr>
              <w:fldChar w:fldCharType="end"/>
            </w:r>
          </w:hyperlink>
        </w:p>
        <w:p w14:paraId="45418C67" w14:textId="0B134CBA"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25" w:history="1">
            <w:r w:rsidR="00E156DE" w:rsidRPr="00250CCD">
              <w:rPr>
                <w:rStyle w:val="Hipervnculo"/>
                <w:noProof/>
              </w:rPr>
              <w:t>3.2.</w:t>
            </w:r>
            <w:r w:rsidR="00E156DE">
              <w:rPr>
                <w:rFonts w:asciiTheme="minorHAnsi" w:eastAsiaTheme="minorEastAsia" w:hAnsiTheme="minorHAnsi" w:cstheme="minorBidi"/>
                <w:noProof/>
                <w:lang w:val="es-EC" w:eastAsia="es-EC"/>
              </w:rPr>
              <w:tab/>
            </w:r>
            <w:r w:rsidR="00E156DE" w:rsidRPr="00250CCD">
              <w:rPr>
                <w:rStyle w:val="Hipervnculo"/>
                <w:noProof/>
              </w:rPr>
              <w:t>Métodos de</w:t>
            </w:r>
            <w:r w:rsidR="00E156DE" w:rsidRPr="00250CCD">
              <w:rPr>
                <w:rStyle w:val="Hipervnculo"/>
                <w:noProof/>
                <w:spacing w:val="-4"/>
              </w:rPr>
              <w:t xml:space="preserve"> </w:t>
            </w:r>
            <w:r w:rsidR="00E156DE" w:rsidRPr="00250CCD">
              <w:rPr>
                <w:rStyle w:val="Hipervnculo"/>
                <w:noProof/>
              </w:rPr>
              <w:t>investigación</w:t>
            </w:r>
            <w:r w:rsidR="00E156DE">
              <w:rPr>
                <w:noProof/>
                <w:webHidden/>
              </w:rPr>
              <w:tab/>
            </w:r>
            <w:r w:rsidR="00E156DE">
              <w:rPr>
                <w:noProof/>
                <w:webHidden/>
              </w:rPr>
              <w:fldChar w:fldCharType="begin"/>
            </w:r>
            <w:r w:rsidR="00E156DE">
              <w:rPr>
                <w:noProof/>
                <w:webHidden/>
              </w:rPr>
              <w:instrText xml:space="preserve"> PAGEREF _Toc77780625 \h </w:instrText>
            </w:r>
            <w:r w:rsidR="00E156DE">
              <w:rPr>
                <w:noProof/>
                <w:webHidden/>
              </w:rPr>
            </w:r>
            <w:r w:rsidR="00E156DE">
              <w:rPr>
                <w:noProof/>
                <w:webHidden/>
              </w:rPr>
              <w:fldChar w:fldCharType="separate"/>
            </w:r>
            <w:r w:rsidR="00E156DE">
              <w:rPr>
                <w:noProof/>
                <w:webHidden/>
              </w:rPr>
              <w:t>80</w:t>
            </w:r>
            <w:r w:rsidR="00E156DE">
              <w:rPr>
                <w:noProof/>
                <w:webHidden/>
              </w:rPr>
              <w:fldChar w:fldCharType="end"/>
            </w:r>
          </w:hyperlink>
        </w:p>
        <w:p w14:paraId="7EB4300B" w14:textId="709E5C12"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26" w:history="1">
            <w:r w:rsidR="00E156DE" w:rsidRPr="00250CCD">
              <w:rPr>
                <w:rStyle w:val="Hipervnculo"/>
                <w:bCs/>
                <w:noProof/>
                <w:spacing w:val="-24"/>
                <w:w w:val="99"/>
              </w:rPr>
              <w:t>3.2.1.</w:t>
            </w:r>
            <w:r w:rsidR="00E156DE">
              <w:rPr>
                <w:rFonts w:asciiTheme="minorHAnsi" w:eastAsiaTheme="minorEastAsia" w:hAnsiTheme="minorHAnsi" w:cstheme="minorBidi"/>
                <w:noProof/>
                <w:lang w:val="es-EC" w:eastAsia="es-EC"/>
              </w:rPr>
              <w:tab/>
            </w:r>
            <w:r w:rsidR="00E156DE" w:rsidRPr="00250CCD">
              <w:rPr>
                <w:rStyle w:val="Hipervnculo"/>
                <w:noProof/>
              </w:rPr>
              <w:t>Analítico</w:t>
            </w:r>
            <w:r w:rsidR="00E156DE">
              <w:rPr>
                <w:noProof/>
                <w:webHidden/>
              </w:rPr>
              <w:tab/>
            </w:r>
            <w:r w:rsidR="00E156DE">
              <w:rPr>
                <w:noProof/>
                <w:webHidden/>
              </w:rPr>
              <w:fldChar w:fldCharType="begin"/>
            </w:r>
            <w:r w:rsidR="00E156DE">
              <w:rPr>
                <w:noProof/>
                <w:webHidden/>
              </w:rPr>
              <w:instrText xml:space="preserve"> PAGEREF _Toc77780626 \h </w:instrText>
            </w:r>
            <w:r w:rsidR="00E156DE">
              <w:rPr>
                <w:noProof/>
                <w:webHidden/>
              </w:rPr>
            </w:r>
            <w:r w:rsidR="00E156DE">
              <w:rPr>
                <w:noProof/>
                <w:webHidden/>
              </w:rPr>
              <w:fldChar w:fldCharType="separate"/>
            </w:r>
            <w:r w:rsidR="00E156DE">
              <w:rPr>
                <w:noProof/>
                <w:webHidden/>
              </w:rPr>
              <w:t>80</w:t>
            </w:r>
            <w:r w:rsidR="00E156DE">
              <w:rPr>
                <w:noProof/>
                <w:webHidden/>
              </w:rPr>
              <w:fldChar w:fldCharType="end"/>
            </w:r>
          </w:hyperlink>
        </w:p>
        <w:p w14:paraId="61A41406" w14:textId="72228C0C"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27" w:history="1">
            <w:r w:rsidR="00E156DE" w:rsidRPr="00250CCD">
              <w:rPr>
                <w:rStyle w:val="Hipervnculo"/>
                <w:bCs/>
                <w:noProof/>
                <w:spacing w:val="-24"/>
                <w:w w:val="99"/>
              </w:rPr>
              <w:t>3.2.2.</w:t>
            </w:r>
            <w:r w:rsidR="00E156DE">
              <w:rPr>
                <w:rFonts w:asciiTheme="minorHAnsi" w:eastAsiaTheme="minorEastAsia" w:hAnsiTheme="minorHAnsi" w:cstheme="minorBidi"/>
                <w:noProof/>
                <w:lang w:val="es-EC" w:eastAsia="es-EC"/>
              </w:rPr>
              <w:tab/>
            </w:r>
            <w:r w:rsidR="00E156DE" w:rsidRPr="00250CCD">
              <w:rPr>
                <w:rStyle w:val="Hipervnculo"/>
                <w:noProof/>
              </w:rPr>
              <w:t>Deductivo</w:t>
            </w:r>
            <w:r w:rsidR="00E156DE">
              <w:rPr>
                <w:noProof/>
                <w:webHidden/>
              </w:rPr>
              <w:tab/>
            </w:r>
            <w:r w:rsidR="00E156DE">
              <w:rPr>
                <w:noProof/>
                <w:webHidden/>
              </w:rPr>
              <w:fldChar w:fldCharType="begin"/>
            </w:r>
            <w:r w:rsidR="00E156DE">
              <w:rPr>
                <w:noProof/>
                <w:webHidden/>
              </w:rPr>
              <w:instrText xml:space="preserve"> PAGEREF _Toc77780627 \h </w:instrText>
            </w:r>
            <w:r w:rsidR="00E156DE">
              <w:rPr>
                <w:noProof/>
                <w:webHidden/>
              </w:rPr>
            </w:r>
            <w:r w:rsidR="00E156DE">
              <w:rPr>
                <w:noProof/>
                <w:webHidden/>
              </w:rPr>
              <w:fldChar w:fldCharType="separate"/>
            </w:r>
            <w:r w:rsidR="00E156DE">
              <w:rPr>
                <w:noProof/>
                <w:webHidden/>
              </w:rPr>
              <w:t>80</w:t>
            </w:r>
            <w:r w:rsidR="00E156DE">
              <w:rPr>
                <w:noProof/>
                <w:webHidden/>
              </w:rPr>
              <w:fldChar w:fldCharType="end"/>
            </w:r>
          </w:hyperlink>
        </w:p>
        <w:p w14:paraId="6EA11819" w14:textId="5F603FAB"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28" w:history="1">
            <w:r w:rsidR="00E156DE" w:rsidRPr="00250CCD">
              <w:rPr>
                <w:rStyle w:val="Hipervnculo"/>
                <w:bCs/>
                <w:noProof/>
                <w:spacing w:val="-24"/>
                <w:w w:val="99"/>
              </w:rPr>
              <w:t>3.2.3.</w:t>
            </w:r>
            <w:r w:rsidR="00E156DE">
              <w:rPr>
                <w:rFonts w:asciiTheme="minorHAnsi" w:eastAsiaTheme="minorEastAsia" w:hAnsiTheme="minorHAnsi" w:cstheme="minorBidi"/>
                <w:noProof/>
                <w:lang w:val="es-EC" w:eastAsia="es-EC"/>
              </w:rPr>
              <w:tab/>
            </w:r>
            <w:r w:rsidR="00E156DE" w:rsidRPr="00250CCD">
              <w:rPr>
                <w:rStyle w:val="Hipervnculo"/>
                <w:noProof/>
              </w:rPr>
              <w:t>Descriptivo</w:t>
            </w:r>
            <w:r w:rsidR="00E156DE">
              <w:rPr>
                <w:noProof/>
                <w:webHidden/>
              </w:rPr>
              <w:tab/>
            </w:r>
            <w:r w:rsidR="00E156DE">
              <w:rPr>
                <w:noProof/>
                <w:webHidden/>
              </w:rPr>
              <w:fldChar w:fldCharType="begin"/>
            </w:r>
            <w:r w:rsidR="00E156DE">
              <w:rPr>
                <w:noProof/>
                <w:webHidden/>
              </w:rPr>
              <w:instrText xml:space="preserve"> PAGEREF _Toc77780628 \h </w:instrText>
            </w:r>
            <w:r w:rsidR="00E156DE">
              <w:rPr>
                <w:noProof/>
                <w:webHidden/>
              </w:rPr>
            </w:r>
            <w:r w:rsidR="00E156DE">
              <w:rPr>
                <w:noProof/>
                <w:webHidden/>
              </w:rPr>
              <w:fldChar w:fldCharType="separate"/>
            </w:r>
            <w:r w:rsidR="00E156DE">
              <w:rPr>
                <w:noProof/>
                <w:webHidden/>
              </w:rPr>
              <w:t>80</w:t>
            </w:r>
            <w:r w:rsidR="00E156DE">
              <w:rPr>
                <w:noProof/>
                <w:webHidden/>
              </w:rPr>
              <w:fldChar w:fldCharType="end"/>
            </w:r>
          </w:hyperlink>
        </w:p>
        <w:p w14:paraId="352662D4" w14:textId="7F9331C4"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29" w:history="1">
            <w:r w:rsidR="00E156DE" w:rsidRPr="00250CCD">
              <w:rPr>
                <w:rStyle w:val="Hipervnculo"/>
                <w:noProof/>
              </w:rPr>
              <w:t>3.3.</w:t>
            </w:r>
            <w:r w:rsidR="00E156DE">
              <w:rPr>
                <w:rFonts w:asciiTheme="minorHAnsi" w:eastAsiaTheme="minorEastAsia" w:hAnsiTheme="minorHAnsi" w:cstheme="minorBidi"/>
                <w:noProof/>
                <w:lang w:val="es-EC" w:eastAsia="es-EC"/>
              </w:rPr>
              <w:tab/>
            </w:r>
            <w:r w:rsidR="00E156DE" w:rsidRPr="00250CCD">
              <w:rPr>
                <w:rStyle w:val="Hipervnculo"/>
                <w:noProof/>
              </w:rPr>
              <w:t>Técnicas de investigación</w:t>
            </w:r>
            <w:r w:rsidR="00E156DE">
              <w:rPr>
                <w:noProof/>
                <w:webHidden/>
              </w:rPr>
              <w:tab/>
            </w:r>
            <w:r w:rsidR="00E156DE">
              <w:rPr>
                <w:noProof/>
                <w:webHidden/>
              </w:rPr>
              <w:fldChar w:fldCharType="begin"/>
            </w:r>
            <w:r w:rsidR="00E156DE">
              <w:rPr>
                <w:noProof/>
                <w:webHidden/>
              </w:rPr>
              <w:instrText xml:space="preserve"> PAGEREF _Toc77780629 \h </w:instrText>
            </w:r>
            <w:r w:rsidR="00E156DE">
              <w:rPr>
                <w:noProof/>
                <w:webHidden/>
              </w:rPr>
            </w:r>
            <w:r w:rsidR="00E156DE">
              <w:rPr>
                <w:noProof/>
                <w:webHidden/>
              </w:rPr>
              <w:fldChar w:fldCharType="separate"/>
            </w:r>
            <w:r w:rsidR="00E156DE">
              <w:rPr>
                <w:noProof/>
                <w:webHidden/>
              </w:rPr>
              <w:t>81</w:t>
            </w:r>
            <w:r w:rsidR="00E156DE">
              <w:rPr>
                <w:noProof/>
                <w:webHidden/>
              </w:rPr>
              <w:fldChar w:fldCharType="end"/>
            </w:r>
          </w:hyperlink>
        </w:p>
        <w:p w14:paraId="1CAA40A6" w14:textId="48426C2A"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30" w:history="1">
            <w:r w:rsidR="00E156DE" w:rsidRPr="00250CCD">
              <w:rPr>
                <w:rStyle w:val="Hipervnculo"/>
                <w:bCs/>
                <w:noProof/>
                <w:spacing w:val="-24"/>
                <w:w w:val="99"/>
              </w:rPr>
              <w:t>3.3.1.</w:t>
            </w:r>
            <w:r w:rsidR="00E156DE">
              <w:rPr>
                <w:rFonts w:asciiTheme="minorHAnsi" w:eastAsiaTheme="minorEastAsia" w:hAnsiTheme="minorHAnsi" w:cstheme="minorBidi"/>
                <w:noProof/>
                <w:lang w:val="es-EC" w:eastAsia="es-EC"/>
              </w:rPr>
              <w:tab/>
            </w:r>
            <w:r w:rsidR="00E156DE" w:rsidRPr="00250CCD">
              <w:rPr>
                <w:rStyle w:val="Hipervnculo"/>
                <w:noProof/>
              </w:rPr>
              <w:t>Entrevista</w:t>
            </w:r>
            <w:r w:rsidR="00E156DE">
              <w:rPr>
                <w:noProof/>
                <w:webHidden/>
              </w:rPr>
              <w:tab/>
            </w:r>
            <w:r w:rsidR="00E156DE">
              <w:rPr>
                <w:noProof/>
                <w:webHidden/>
              </w:rPr>
              <w:fldChar w:fldCharType="begin"/>
            </w:r>
            <w:r w:rsidR="00E156DE">
              <w:rPr>
                <w:noProof/>
                <w:webHidden/>
              </w:rPr>
              <w:instrText xml:space="preserve"> PAGEREF _Toc77780630 \h </w:instrText>
            </w:r>
            <w:r w:rsidR="00E156DE">
              <w:rPr>
                <w:noProof/>
                <w:webHidden/>
              </w:rPr>
            </w:r>
            <w:r w:rsidR="00E156DE">
              <w:rPr>
                <w:noProof/>
                <w:webHidden/>
              </w:rPr>
              <w:fldChar w:fldCharType="separate"/>
            </w:r>
            <w:r w:rsidR="00E156DE">
              <w:rPr>
                <w:noProof/>
                <w:webHidden/>
              </w:rPr>
              <w:t>81</w:t>
            </w:r>
            <w:r w:rsidR="00E156DE">
              <w:rPr>
                <w:noProof/>
                <w:webHidden/>
              </w:rPr>
              <w:fldChar w:fldCharType="end"/>
            </w:r>
          </w:hyperlink>
        </w:p>
        <w:p w14:paraId="4A7EEDC8" w14:textId="4826A2C4"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31" w:history="1">
            <w:r w:rsidR="00E156DE" w:rsidRPr="00250CCD">
              <w:rPr>
                <w:rStyle w:val="Hipervnculo"/>
                <w:bCs/>
                <w:noProof/>
                <w:spacing w:val="-24"/>
                <w:w w:val="99"/>
              </w:rPr>
              <w:t>3.3.2.</w:t>
            </w:r>
            <w:r w:rsidR="00E156DE">
              <w:rPr>
                <w:rFonts w:asciiTheme="minorHAnsi" w:eastAsiaTheme="minorEastAsia" w:hAnsiTheme="minorHAnsi" w:cstheme="minorBidi"/>
                <w:noProof/>
                <w:lang w:val="es-EC" w:eastAsia="es-EC"/>
              </w:rPr>
              <w:tab/>
            </w:r>
            <w:r w:rsidR="00E156DE" w:rsidRPr="00250CCD">
              <w:rPr>
                <w:rStyle w:val="Hipervnculo"/>
                <w:noProof/>
              </w:rPr>
              <w:t>Análisis de documentación</w:t>
            </w:r>
            <w:r w:rsidR="00E156DE">
              <w:rPr>
                <w:noProof/>
                <w:webHidden/>
              </w:rPr>
              <w:tab/>
            </w:r>
            <w:r w:rsidR="00E156DE">
              <w:rPr>
                <w:noProof/>
                <w:webHidden/>
              </w:rPr>
              <w:fldChar w:fldCharType="begin"/>
            </w:r>
            <w:r w:rsidR="00E156DE">
              <w:rPr>
                <w:noProof/>
                <w:webHidden/>
              </w:rPr>
              <w:instrText xml:space="preserve"> PAGEREF _Toc77780631 \h </w:instrText>
            </w:r>
            <w:r w:rsidR="00E156DE">
              <w:rPr>
                <w:noProof/>
                <w:webHidden/>
              </w:rPr>
            </w:r>
            <w:r w:rsidR="00E156DE">
              <w:rPr>
                <w:noProof/>
                <w:webHidden/>
              </w:rPr>
              <w:fldChar w:fldCharType="separate"/>
            </w:r>
            <w:r w:rsidR="00E156DE">
              <w:rPr>
                <w:noProof/>
                <w:webHidden/>
              </w:rPr>
              <w:t>81</w:t>
            </w:r>
            <w:r w:rsidR="00E156DE">
              <w:rPr>
                <w:noProof/>
                <w:webHidden/>
              </w:rPr>
              <w:fldChar w:fldCharType="end"/>
            </w:r>
          </w:hyperlink>
        </w:p>
        <w:p w14:paraId="0274E475" w14:textId="7AB177CA"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32" w:history="1">
            <w:r w:rsidR="00E156DE" w:rsidRPr="00250CCD">
              <w:rPr>
                <w:rStyle w:val="Hipervnculo"/>
                <w:noProof/>
              </w:rPr>
              <w:t>3.4.</w:t>
            </w:r>
            <w:r w:rsidR="00E156DE">
              <w:rPr>
                <w:rFonts w:asciiTheme="minorHAnsi" w:eastAsiaTheme="minorEastAsia" w:hAnsiTheme="minorHAnsi" w:cstheme="minorBidi"/>
                <w:noProof/>
                <w:lang w:val="es-EC" w:eastAsia="es-EC"/>
              </w:rPr>
              <w:tab/>
            </w:r>
            <w:r w:rsidR="00E156DE" w:rsidRPr="00250CCD">
              <w:rPr>
                <w:rStyle w:val="Hipervnculo"/>
                <w:noProof/>
              </w:rPr>
              <w:t>Metodología</w:t>
            </w:r>
            <w:r w:rsidR="00E156DE" w:rsidRPr="00250CCD">
              <w:rPr>
                <w:rStyle w:val="Hipervnculo"/>
                <w:noProof/>
                <w:spacing w:val="1"/>
              </w:rPr>
              <w:t xml:space="preserve"> ágil </w:t>
            </w:r>
            <w:r w:rsidR="00E156DE" w:rsidRPr="00250CCD">
              <w:rPr>
                <w:rStyle w:val="Hipervnculo"/>
                <w:noProof/>
              </w:rPr>
              <w:t>SCRUM</w:t>
            </w:r>
            <w:r w:rsidR="00E156DE">
              <w:rPr>
                <w:noProof/>
                <w:webHidden/>
              </w:rPr>
              <w:tab/>
            </w:r>
            <w:r w:rsidR="00E156DE">
              <w:rPr>
                <w:noProof/>
                <w:webHidden/>
              </w:rPr>
              <w:fldChar w:fldCharType="begin"/>
            </w:r>
            <w:r w:rsidR="00E156DE">
              <w:rPr>
                <w:noProof/>
                <w:webHidden/>
              </w:rPr>
              <w:instrText xml:space="preserve"> PAGEREF _Toc77780632 \h </w:instrText>
            </w:r>
            <w:r w:rsidR="00E156DE">
              <w:rPr>
                <w:noProof/>
                <w:webHidden/>
              </w:rPr>
            </w:r>
            <w:r w:rsidR="00E156DE">
              <w:rPr>
                <w:noProof/>
                <w:webHidden/>
              </w:rPr>
              <w:fldChar w:fldCharType="separate"/>
            </w:r>
            <w:r w:rsidR="00E156DE">
              <w:rPr>
                <w:noProof/>
                <w:webHidden/>
              </w:rPr>
              <w:t>81</w:t>
            </w:r>
            <w:r w:rsidR="00E156DE">
              <w:rPr>
                <w:noProof/>
                <w:webHidden/>
              </w:rPr>
              <w:fldChar w:fldCharType="end"/>
            </w:r>
          </w:hyperlink>
        </w:p>
        <w:p w14:paraId="596D04F7" w14:textId="19D55D8C"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33" w:history="1">
            <w:r w:rsidR="00E156DE" w:rsidRPr="00250CCD">
              <w:rPr>
                <w:rStyle w:val="Hipervnculo"/>
                <w:bCs/>
                <w:noProof/>
                <w:spacing w:val="-24"/>
                <w:w w:val="99"/>
              </w:rPr>
              <w:t>3.4.1.</w:t>
            </w:r>
            <w:r w:rsidR="00E156DE">
              <w:rPr>
                <w:rFonts w:asciiTheme="minorHAnsi" w:eastAsiaTheme="minorEastAsia" w:hAnsiTheme="minorHAnsi" w:cstheme="minorBidi"/>
                <w:noProof/>
                <w:lang w:val="es-EC" w:eastAsia="es-EC"/>
              </w:rPr>
              <w:tab/>
            </w:r>
            <w:r w:rsidR="00E156DE" w:rsidRPr="00250CCD">
              <w:rPr>
                <w:rStyle w:val="Hipervnculo"/>
                <w:noProof/>
              </w:rPr>
              <w:t>Estudio Preliminar</w:t>
            </w:r>
            <w:r w:rsidR="00E156DE">
              <w:rPr>
                <w:noProof/>
                <w:webHidden/>
              </w:rPr>
              <w:tab/>
            </w:r>
            <w:r w:rsidR="00E156DE">
              <w:rPr>
                <w:noProof/>
                <w:webHidden/>
              </w:rPr>
              <w:fldChar w:fldCharType="begin"/>
            </w:r>
            <w:r w:rsidR="00E156DE">
              <w:rPr>
                <w:noProof/>
                <w:webHidden/>
              </w:rPr>
              <w:instrText xml:space="preserve"> PAGEREF _Toc77780633 \h </w:instrText>
            </w:r>
            <w:r w:rsidR="00E156DE">
              <w:rPr>
                <w:noProof/>
                <w:webHidden/>
              </w:rPr>
            </w:r>
            <w:r w:rsidR="00E156DE">
              <w:rPr>
                <w:noProof/>
                <w:webHidden/>
              </w:rPr>
              <w:fldChar w:fldCharType="separate"/>
            </w:r>
            <w:r w:rsidR="00E156DE">
              <w:rPr>
                <w:noProof/>
                <w:webHidden/>
              </w:rPr>
              <w:t>81</w:t>
            </w:r>
            <w:r w:rsidR="00E156DE">
              <w:rPr>
                <w:noProof/>
                <w:webHidden/>
              </w:rPr>
              <w:fldChar w:fldCharType="end"/>
            </w:r>
          </w:hyperlink>
        </w:p>
        <w:p w14:paraId="466454DE" w14:textId="4B62B45F"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34" w:history="1">
            <w:r w:rsidR="00E156DE" w:rsidRPr="00250CCD">
              <w:rPr>
                <w:rStyle w:val="Hipervnculo"/>
                <w:noProof/>
              </w:rPr>
              <w:t>3.5.</w:t>
            </w:r>
            <w:r w:rsidR="00E156DE">
              <w:rPr>
                <w:rFonts w:asciiTheme="minorHAnsi" w:eastAsiaTheme="minorEastAsia" w:hAnsiTheme="minorHAnsi" w:cstheme="minorBidi"/>
                <w:noProof/>
                <w:lang w:val="es-EC" w:eastAsia="es-EC"/>
              </w:rPr>
              <w:tab/>
            </w:r>
            <w:r w:rsidR="00E156DE" w:rsidRPr="00250CCD">
              <w:rPr>
                <w:rStyle w:val="Hipervnculo"/>
                <w:noProof/>
              </w:rPr>
              <w:t>Fase de</w:t>
            </w:r>
            <w:r w:rsidR="00E156DE" w:rsidRPr="00250CCD">
              <w:rPr>
                <w:rStyle w:val="Hipervnculo"/>
                <w:noProof/>
                <w:spacing w:val="1"/>
              </w:rPr>
              <w:t xml:space="preserve"> </w:t>
            </w:r>
            <w:r w:rsidR="00E156DE" w:rsidRPr="00250CCD">
              <w:rPr>
                <w:rStyle w:val="Hipervnculo"/>
                <w:noProof/>
              </w:rPr>
              <w:t>planificación</w:t>
            </w:r>
            <w:r w:rsidR="00E156DE">
              <w:rPr>
                <w:noProof/>
                <w:webHidden/>
              </w:rPr>
              <w:tab/>
            </w:r>
            <w:r w:rsidR="00E156DE">
              <w:rPr>
                <w:noProof/>
                <w:webHidden/>
              </w:rPr>
              <w:fldChar w:fldCharType="begin"/>
            </w:r>
            <w:r w:rsidR="00E156DE">
              <w:rPr>
                <w:noProof/>
                <w:webHidden/>
              </w:rPr>
              <w:instrText xml:space="preserve"> PAGEREF _Toc77780634 \h </w:instrText>
            </w:r>
            <w:r w:rsidR="00E156DE">
              <w:rPr>
                <w:noProof/>
                <w:webHidden/>
              </w:rPr>
            </w:r>
            <w:r w:rsidR="00E156DE">
              <w:rPr>
                <w:noProof/>
                <w:webHidden/>
              </w:rPr>
              <w:fldChar w:fldCharType="separate"/>
            </w:r>
            <w:r w:rsidR="00E156DE">
              <w:rPr>
                <w:noProof/>
                <w:webHidden/>
              </w:rPr>
              <w:t>81</w:t>
            </w:r>
            <w:r w:rsidR="00E156DE">
              <w:rPr>
                <w:noProof/>
                <w:webHidden/>
              </w:rPr>
              <w:fldChar w:fldCharType="end"/>
            </w:r>
          </w:hyperlink>
        </w:p>
        <w:p w14:paraId="1218B107" w14:textId="04DC2361"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35" w:history="1">
            <w:r w:rsidR="00E156DE" w:rsidRPr="00250CCD">
              <w:rPr>
                <w:rStyle w:val="Hipervnculo"/>
                <w:bCs/>
                <w:noProof/>
                <w:spacing w:val="-24"/>
                <w:w w:val="99"/>
              </w:rPr>
              <w:t>3.5.1.</w:t>
            </w:r>
            <w:r w:rsidR="00E156DE">
              <w:rPr>
                <w:rFonts w:asciiTheme="minorHAnsi" w:eastAsiaTheme="minorEastAsia" w:hAnsiTheme="minorHAnsi" w:cstheme="minorBidi"/>
                <w:noProof/>
                <w:lang w:val="es-EC" w:eastAsia="es-EC"/>
              </w:rPr>
              <w:tab/>
            </w:r>
            <w:r w:rsidR="00E156DE" w:rsidRPr="00250CCD">
              <w:rPr>
                <w:rStyle w:val="Hipervnculo"/>
                <w:noProof/>
              </w:rPr>
              <w:t>Planificación</w:t>
            </w:r>
            <w:r w:rsidR="00E156DE">
              <w:rPr>
                <w:noProof/>
                <w:webHidden/>
              </w:rPr>
              <w:tab/>
            </w:r>
            <w:r w:rsidR="00E156DE">
              <w:rPr>
                <w:noProof/>
                <w:webHidden/>
              </w:rPr>
              <w:fldChar w:fldCharType="begin"/>
            </w:r>
            <w:r w:rsidR="00E156DE">
              <w:rPr>
                <w:noProof/>
                <w:webHidden/>
              </w:rPr>
              <w:instrText xml:space="preserve"> PAGEREF _Toc77780635 \h </w:instrText>
            </w:r>
            <w:r w:rsidR="00E156DE">
              <w:rPr>
                <w:noProof/>
                <w:webHidden/>
              </w:rPr>
            </w:r>
            <w:r w:rsidR="00E156DE">
              <w:rPr>
                <w:noProof/>
                <w:webHidden/>
              </w:rPr>
              <w:fldChar w:fldCharType="separate"/>
            </w:r>
            <w:r w:rsidR="00E156DE">
              <w:rPr>
                <w:noProof/>
                <w:webHidden/>
              </w:rPr>
              <w:t>81</w:t>
            </w:r>
            <w:r w:rsidR="00E156DE">
              <w:rPr>
                <w:noProof/>
                <w:webHidden/>
              </w:rPr>
              <w:fldChar w:fldCharType="end"/>
            </w:r>
          </w:hyperlink>
        </w:p>
        <w:p w14:paraId="584C0DFE" w14:textId="314C183F"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36" w:history="1">
            <w:r w:rsidR="00E156DE" w:rsidRPr="00250CCD">
              <w:rPr>
                <w:rStyle w:val="Hipervnculo"/>
                <w:bCs/>
                <w:noProof/>
                <w:spacing w:val="-24"/>
                <w:w w:val="99"/>
              </w:rPr>
              <w:t>3.5.2.</w:t>
            </w:r>
            <w:r w:rsidR="00E156DE">
              <w:rPr>
                <w:rFonts w:asciiTheme="minorHAnsi" w:eastAsiaTheme="minorEastAsia" w:hAnsiTheme="minorHAnsi" w:cstheme="minorBidi"/>
                <w:noProof/>
                <w:lang w:val="es-EC" w:eastAsia="es-EC"/>
              </w:rPr>
              <w:tab/>
            </w:r>
            <w:r w:rsidR="00E156DE" w:rsidRPr="00250CCD">
              <w:rPr>
                <w:rStyle w:val="Hipervnculo"/>
                <w:noProof/>
              </w:rPr>
              <w:t>Requerimientos (Product backlog)</w:t>
            </w:r>
            <w:r w:rsidR="00E156DE">
              <w:rPr>
                <w:noProof/>
                <w:webHidden/>
              </w:rPr>
              <w:tab/>
            </w:r>
            <w:r w:rsidR="00E156DE">
              <w:rPr>
                <w:noProof/>
                <w:webHidden/>
              </w:rPr>
              <w:fldChar w:fldCharType="begin"/>
            </w:r>
            <w:r w:rsidR="00E156DE">
              <w:rPr>
                <w:noProof/>
                <w:webHidden/>
              </w:rPr>
              <w:instrText xml:space="preserve"> PAGEREF _Toc77780636 \h </w:instrText>
            </w:r>
            <w:r w:rsidR="00E156DE">
              <w:rPr>
                <w:noProof/>
                <w:webHidden/>
              </w:rPr>
            </w:r>
            <w:r w:rsidR="00E156DE">
              <w:rPr>
                <w:noProof/>
                <w:webHidden/>
              </w:rPr>
              <w:fldChar w:fldCharType="separate"/>
            </w:r>
            <w:r w:rsidR="00E156DE">
              <w:rPr>
                <w:noProof/>
                <w:webHidden/>
              </w:rPr>
              <w:t>82</w:t>
            </w:r>
            <w:r w:rsidR="00E156DE">
              <w:rPr>
                <w:noProof/>
                <w:webHidden/>
              </w:rPr>
              <w:fldChar w:fldCharType="end"/>
            </w:r>
          </w:hyperlink>
        </w:p>
        <w:p w14:paraId="78C1A8CE" w14:textId="1D17DC6F"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37" w:history="1">
            <w:r w:rsidR="00E156DE" w:rsidRPr="00250CCD">
              <w:rPr>
                <w:rStyle w:val="Hipervnculo"/>
                <w:bCs/>
                <w:noProof/>
                <w:spacing w:val="-24"/>
                <w:w w:val="99"/>
              </w:rPr>
              <w:t>3.5.3.</w:t>
            </w:r>
            <w:r w:rsidR="00E156DE">
              <w:rPr>
                <w:rFonts w:asciiTheme="minorHAnsi" w:eastAsiaTheme="minorEastAsia" w:hAnsiTheme="minorHAnsi" w:cstheme="minorBidi"/>
                <w:noProof/>
                <w:lang w:val="es-EC" w:eastAsia="es-EC"/>
              </w:rPr>
              <w:tab/>
            </w:r>
            <w:r w:rsidR="00E156DE" w:rsidRPr="00250CCD">
              <w:rPr>
                <w:rStyle w:val="Hipervnculo"/>
                <w:iCs/>
                <w:noProof/>
              </w:rPr>
              <w:t>Alcance</w:t>
            </w:r>
            <w:r w:rsidR="00E156DE" w:rsidRPr="00250CCD">
              <w:rPr>
                <w:rStyle w:val="Hipervnculo"/>
                <w:noProof/>
              </w:rPr>
              <w:t xml:space="preserve"> del proyecto</w:t>
            </w:r>
            <w:r w:rsidR="00E156DE">
              <w:rPr>
                <w:noProof/>
                <w:webHidden/>
              </w:rPr>
              <w:tab/>
            </w:r>
            <w:r w:rsidR="00E156DE">
              <w:rPr>
                <w:noProof/>
                <w:webHidden/>
              </w:rPr>
              <w:fldChar w:fldCharType="begin"/>
            </w:r>
            <w:r w:rsidR="00E156DE">
              <w:rPr>
                <w:noProof/>
                <w:webHidden/>
              </w:rPr>
              <w:instrText xml:space="preserve"> PAGEREF _Toc77780637 \h </w:instrText>
            </w:r>
            <w:r w:rsidR="00E156DE">
              <w:rPr>
                <w:noProof/>
                <w:webHidden/>
              </w:rPr>
            </w:r>
            <w:r w:rsidR="00E156DE">
              <w:rPr>
                <w:noProof/>
                <w:webHidden/>
              </w:rPr>
              <w:fldChar w:fldCharType="separate"/>
            </w:r>
            <w:r w:rsidR="00E156DE">
              <w:rPr>
                <w:noProof/>
                <w:webHidden/>
              </w:rPr>
              <w:t>83</w:t>
            </w:r>
            <w:r w:rsidR="00E156DE">
              <w:rPr>
                <w:noProof/>
                <w:webHidden/>
              </w:rPr>
              <w:fldChar w:fldCharType="end"/>
            </w:r>
          </w:hyperlink>
        </w:p>
        <w:p w14:paraId="3875D761" w14:textId="6DFD46C7"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38" w:history="1">
            <w:r w:rsidR="00E156DE" w:rsidRPr="00250CCD">
              <w:rPr>
                <w:rStyle w:val="Hipervnculo"/>
                <w:bCs/>
                <w:noProof/>
                <w:spacing w:val="-24"/>
                <w:w w:val="99"/>
              </w:rPr>
              <w:t>3.5.4.</w:t>
            </w:r>
            <w:r w:rsidR="00E156DE">
              <w:rPr>
                <w:rFonts w:asciiTheme="minorHAnsi" w:eastAsiaTheme="minorEastAsia" w:hAnsiTheme="minorHAnsi" w:cstheme="minorBidi"/>
                <w:noProof/>
                <w:lang w:val="es-EC" w:eastAsia="es-EC"/>
              </w:rPr>
              <w:tab/>
            </w:r>
            <w:r w:rsidR="00E156DE" w:rsidRPr="00250CCD">
              <w:rPr>
                <w:rStyle w:val="Hipervnculo"/>
                <w:noProof/>
              </w:rPr>
              <w:t>Limitaciones</w:t>
            </w:r>
            <w:r w:rsidR="00E156DE">
              <w:rPr>
                <w:noProof/>
                <w:webHidden/>
              </w:rPr>
              <w:tab/>
            </w:r>
            <w:r w:rsidR="00E156DE">
              <w:rPr>
                <w:noProof/>
                <w:webHidden/>
              </w:rPr>
              <w:fldChar w:fldCharType="begin"/>
            </w:r>
            <w:r w:rsidR="00E156DE">
              <w:rPr>
                <w:noProof/>
                <w:webHidden/>
              </w:rPr>
              <w:instrText xml:space="preserve"> PAGEREF _Toc77780638 \h </w:instrText>
            </w:r>
            <w:r w:rsidR="00E156DE">
              <w:rPr>
                <w:noProof/>
                <w:webHidden/>
              </w:rPr>
            </w:r>
            <w:r w:rsidR="00E156DE">
              <w:rPr>
                <w:noProof/>
                <w:webHidden/>
              </w:rPr>
              <w:fldChar w:fldCharType="separate"/>
            </w:r>
            <w:r w:rsidR="00E156DE">
              <w:rPr>
                <w:noProof/>
                <w:webHidden/>
              </w:rPr>
              <w:t>83</w:t>
            </w:r>
            <w:r w:rsidR="00E156DE">
              <w:rPr>
                <w:noProof/>
                <w:webHidden/>
              </w:rPr>
              <w:fldChar w:fldCharType="end"/>
            </w:r>
          </w:hyperlink>
        </w:p>
        <w:p w14:paraId="1BD4777C" w14:textId="6353C7CB"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39" w:history="1">
            <w:r w:rsidR="00E156DE" w:rsidRPr="00250CCD">
              <w:rPr>
                <w:rStyle w:val="Hipervnculo"/>
                <w:bCs/>
                <w:noProof/>
                <w:spacing w:val="-24"/>
                <w:w w:val="99"/>
              </w:rPr>
              <w:t>3.5.5.</w:t>
            </w:r>
            <w:r w:rsidR="00E156DE">
              <w:rPr>
                <w:rFonts w:asciiTheme="minorHAnsi" w:eastAsiaTheme="minorEastAsia" w:hAnsiTheme="minorHAnsi" w:cstheme="minorBidi"/>
                <w:noProof/>
                <w:lang w:val="es-EC" w:eastAsia="es-EC"/>
              </w:rPr>
              <w:tab/>
            </w:r>
            <w:r w:rsidR="00E156DE" w:rsidRPr="00250CCD">
              <w:rPr>
                <w:rStyle w:val="Hipervnculo"/>
                <w:noProof/>
              </w:rPr>
              <w:t>Especificaciones para los</w:t>
            </w:r>
            <w:r w:rsidR="00E156DE" w:rsidRPr="00250CCD">
              <w:rPr>
                <w:rStyle w:val="Hipervnculo"/>
                <w:noProof/>
                <w:spacing w:val="1"/>
              </w:rPr>
              <w:t xml:space="preserve"> </w:t>
            </w:r>
            <w:r w:rsidR="00E156DE" w:rsidRPr="00250CCD">
              <w:rPr>
                <w:rStyle w:val="Hipervnculo"/>
                <w:noProof/>
              </w:rPr>
              <w:t>requerimientos</w:t>
            </w:r>
            <w:r w:rsidR="00E156DE">
              <w:rPr>
                <w:noProof/>
                <w:webHidden/>
              </w:rPr>
              <w:tab/>
            </w:r>
            <w:r w:rsidR="00E156DE">
              <w:rPr>
                <w:noProof/>
                <w:webHidden/>
              </w:rPr>
              <w:fldChar w:fldCharType="begin"/>
            </w:r>
            <w:r w:rsidR="00E156DE">
              <w:rPr>
                <w:noProof/>
                <w:webHidden/>
              </w:rPr>
              <w:instrText xml:space="preserve"> PAGEREF _Toc77780639 \h </w:instrText>
            </w:r>
            <w:r w:rsidR="00E156DE">
              <w:rPr>
                <w:noProof/>
                <w:webHidden/>
              </w:rPr>
            </w:r>
            <w:r w:rsidR="00E156DE">
              <w:rPr>
                <w:noProof/>
                <w:webHidden/>
              </w:rPr>
              <w:fldChar w:fldCharType="separate"/>
            </w:r>
            <w:r w:rsidR="00E156DE">
              <w:rPr>
                <w:noProof/>
                <w:webHidden/>
              </w:rPr>
              <w:t>84</w:t>
            </w:r>
            <w:r w:rsidR="00E156DE">
              <w:rPr>
                <w:noProof/>
                <w:webHidden/>
              </w:rPr>
              <w:fldChar w:fldCharType="end"/>
            </w:r>
          </w:hyperlink>
        </w:p>
        <w:p w14:paraId="40F8A252" w14:textId="2992E8FE"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40" w:history="1">
            <w:r w:rsidR="00E156DE" w:rsidRPr="00250CCD">
              <w:rPr>
                <w:rStyle w:val="Hipervnculo"/>
                <w:bCs/>
                <w:noProof/>
                <w:spacing w:val="-24"/>
                <w:w w:val="99"/>
              </w:rPr>
              <w:t>3.5.6.</w:t>
            </w:r>
            <w:r w:rsidR="00E156DE">
              <w:rPr>
                <w:rFonts w:asciiTheme="minorHAnsi" w:eastAsiaTheme="minorEastAsia" w:hAnsiTheme="minorHAnsi" w:cstheme="minorBidi"/>
                <w:noProof/>
                <w:lang w:val="es-EC" w:eastAsia="es-EC"/>
              </w:rPr>
              <w:tab/>
            </w:r>
            <w:r w:rsidR="00E156DE" w:rsidRPr="00250CCD">
              <w:rPr>
                <w:rStyle w:val="Hipervnculo"/>
                <w:noProof/>
              </w:rPr>
              <w:t>Personal Involucrado y Roles establecidos en el</w:t>
            </w:r>
            <w:r w:rsidR="00E156DE" w:rsidRPr="00250CCD">
              <w:rPr>
                <w:rStyle w:val="Hipervnculo"/>
                <w:noProof/>
                <w:spacing w:val="1"/>
              </w:rPr>
              <w:t xml:space="preserve"> </w:t>
            </w:r>
            <w:r w:rsidR="00E156DE" w:rsidRPr="00250CCD">
              <w:rPr>
                <w:rStyle w:val="Hipervnculo"/>
                <w:noProof/>
              </w:rPr>
              <w:t>Proyecto</w:t>
            </w:r>
            <w:r w:rsidR="00E156DE">
              <w:rPr>
                <w:noProof/>
                <w:webHidden/>
              </w:rPr>
              <w:tab/>
            </w:r>
            <w:r w:rsidR="00E156DE">
              <w:rPr>
                <w:noProof/>
                <w:webHidden/>
              </w:rPr>
              <w:fldChar w:fldCharType="begin"/>
            </w:r>
            <w:r w:rsidR="00E156DE">
              <w:rPr>
                <w:noProof/>
                <w:webHidden/>
              </w:rPr>
              <w:instrText xml:space="preserve"> PAGEREF _Toc77780640 \h </w:instrText>
            </w:r>
            <w:r w:rsidR="00E156DE">
              <w:rPr>
                <w:noProof/>
                <w:webHidden/>
              </w:rPr>
            </w:r>
            <w:r w:rsidR="00E156DE">
              <w:rPr>
                <w:noProof/>
                <w:webHidden/>
              </w:rPr>
              <w:fldChar w:fldCharType="separate"/>
            </w:r>
            <w:r w:rsidR="00E156DE">
              <w:rPr>
                <w:noProof/>
                <w:webHidden/>
              </w:rPr>
              <w:t>88</w:t>
            </w:r>
            <w:r w:rsidR="00E156DE">
              <w:rPr>
                <w:noProof/>
                <w:webHidden/>
              </w:rPr>
              <w:fldChar w:fldCharType="end"/>
            </w:r>
          </w:hyperlink>
        </w:p>
        <w:p w14:paraId="1D77E833" w14:textId="226C441A"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41" w:history="1">
            <w:r w:rsidR="00E156DE" w:rsidRPr="00250CCD">
              <w:rPr>
                <w:rStyle w:val="Hipervnculo"/>
                <w:bCs/>
                <w:noProof/>
                <w:spacing w:val="-24"/>
                <w:w w:val="99"/>
              </w:rPr>
              <w:t>3.5.7.</w:t>
            </w:r>
            <w:r w:rsidR="00E156DE">
              <w:rPr>
                <w:rFonts w:asciiTheme="minorHAnsi" w:eastAsiaTheme="minorEastAsia" w:hAnsiTheme="minorHAnsi" w:cstheme="minorBidi"/>
                <w:noProof/>
                <w:lang w:val="es-EC" w:eastAsia="es-EC"/>
              </w:rPr>
              <w:tab/>
            </w:r>
            <w:r w:rsidR="00E156DE" w:rsidRPr="00250CCD">
              <w:rPr>
                <w:rStyle w:val="Hipervnculo"/>
                <w:noProof/>
              </w:rPr>
              <w:t>Roles establecidos para el</w:t>
            </w:r>
            <w:r w:rsidR="00E156DE" w:rsidRPr="00250CCD">
              <w:rPr>
                <w:rStyle w:val="Hipervnculo"/>
                <w:noProof/>
                <w:spacing w:val="2"/>
              </w:rPr>
              <w:t xml:space="preserve"> </w:t>
            </w:r>
            <w:r w:rsidR="00E156DE" w:rsidRPr="00250CCD">
              <w:rPr>
                <w:rStyle w:val="Hipervnculo"/>
                <w:noProof/>
              </w:rPr>
              <w:t>sistema</w:t>
            </w:r>
            <w:r w:rsidR="00E156DE">
              <w:rPr>
                <w:noProof/>
                <w:webHidden/>
              </w:rPr>
              <w:tab/>
            </w:r>
            <w:r w:rsidR="00E156DE">
              <w:rPr>
                <w:noProof/>
                <w:webHidden/>
              </w:rPr>
              <w:fldChar w:fldCharType="begin"/>
            </w:r>
            <w:r w:rsidR="00E156DE">
              <w:rPr>
                <w:noProof/>
                <w:webHidden/>
              </w:rPr>
              <w:instrText xml:space="preserve"> PAGEREF _Toc77780641 \h </w:instrText>
            </w:r>
            <w:r w:rsidR="00E156DE">
              <w:rPr>
                <w:noProof/>
                <w:webHidden/>
              </w:rPr>
            </w:r>
            <w:r w:rsidR="00E156DE">
              <w:rPr>
                <w:noProof/>
                <w:webHidden/>
              </w:rPr>
              <w:fldChar w:fldCharType="separate"/>
            </w:r>
            <w:r w:rsidR="00E156DE">
              <w:rPr>
                <w:noProof/>
                <w:webHidden/>
              </w:rPr>
              <w:t>88</w:t>
            </w:r>
            <w:r w:rsidR="00E156DE">
              <w:rPr>
                <w:noProof/>
                <w:webHidden/>
              </w:rPr>
              <w:fldChar w:fldCharType="end"/>
            </w:r>
          </w:hyperlink>
        </w:p>
        <w:p w14:paraId="1C13C026" w14:textId="774D13ED"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42" w:history="1">
            <w:r w:rsidR="00E156DE" w:rsidRPr="00250CCD">
              <w:rPr>
                <w:rStyle w:val="Hipervnculo"/>
                <w:bCs/>
                <w:noProof/>
                <w:spacing w:val="-24"/>
                <w:w w:val="99"/>
              </w:rPr>
              <w:t>3.5.8.</w:t>
            </w:r>
            <w:r w:rsidR="00E156DE">
              <w:rPr>
                <w:rFonts w:asciiTheme="minorHAnsi" w:eastAsiaTheme="minorEastAsia" w:hAnsiTheme="minorHAnsi" w:cstheme="minorBidi"/>
                <w:noProof/>
                <w:lang w:val="es-EC" w:eastAsia="es-EC"/>
              </w:rPr>
              <w:tab/>
            </w:r>
            <w:r w:rsidR="00E156DE" w:rsidRPr="00250CCD">
              <w:rPr>
                <w:rStyle w:val="Hipervnculo"/>
                <w:noProof/>
              </w:rPr>
              <w:t>Sprint Backlog (Planificación)</w:t>
            </w:r>
            <w:r w:rsidR="00E156DE">
              <w:rPr>
                <w:noProof/>
                <w:webHidden/>
              </w:rPr>
              <w:tab/>
            </w:r>
            <w:r w:rsidR="00E156DE">
              <w:rPr>
                <w:noProof/>
                <w:webHidden/>
              </w:rPr>
              <w:fldChar w:fldCharType="begin"/>
            </w:r>
            <w:r w:rsidR="00E156DE">
              <w:rPr>
                <w:noProof/>
                <w:webHidden/>
              </w:rPr>
              <w:instrText xml:space="preserve"> PAGEREF _Toc77780642 \h </w:instrText>
            </w:r>
            <w:r w:rsidR="00E156DE">
              <w:rPr>
                <w:noProof/>
                <w:webHidden/>
              </w:rPr>
            </w:r>
            <w:r w:rsidR="00E156DE">
              <w:rPr>
                <w:noProof/>
                <w:webHidden/>
              </w:rPr>
              <w:fldChar w:fldCharType="separate"/>
            </w:r>
            <w:r w:rsidR="00E156DE">
              <w:rPr>
                <w:noProof/>
                <w:webHidden/>
              </w:rPr>
              <w:t>90</w:t>
            </w:r>
            <w:r w:rsidR="00E156DE">
              <w:rPr>
                <w:noProof/>
                <w:webHidden/>
              </w:rPr>
              <w:fldChar w:fldCharType="end"/>
            </w:r>
          </w:hyperlink>
        </w:p>
        <w:p w14:paraId="3CBF408E" w14:textId="2154A500"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43" w:history="1">
            <w:r w:rsidR="00E156DE" w:rsidRPr="00250CCD">
              <w:rPr>
                <w:rStyle w:val="Hipervnculo"/>
                <w:bCs/>
                <w:noProof/>
                <w:spacing w:val="-24"/>
                <w:w w:val="99"/>
              </w:rPr>
              <w:t>3.5.9.</w:t>
            </w:r>
            <w:r w:rsidR="00E156DE">
              <w:rPr>
                <w:rFonts w:asciiTheme="minorHAnsi" w:eastAsiaTheme="minorEastAsia" w:hAnsiTheme="minorHAnsi" w:cstheme="minorBidi"/>
                <w:noProof/>
                <w:lang w:val="es-EC" w:eastAsia="es-EC"/>
              </w:rPr>
              <w:tab/>
            </w:r>
            <w:r w:rsidR="00E156DE" w:rsidRPr="00250CCD">
              <w:rPr>
                <w:rStyle w:val="Hipervnculo"/>
                <w:noProof/>
              </w:rPr>
              <w:t>Plan de pruebas de software</w:t>
            </w:r>
            <w:r w:rsidR="00E156DE">
              <w:rPr>
                <w:noProof/>
                <w:webHidden/>
              </w:rPr>
              <w:tab/>
            </w:r>
            <w:r w:rsidR="00E156DE">
              <w:rPr>
                <w:noProof/>
                <w:webHidden/>
              </w:rPr>
              <w:fldChar w:fldCharType="begin"/>
            </w:r>
            <w:r w:rsidR="00E156DE">
              <w:rPr>
                <w:noProof/>
                <w:webHidden/>
              </w:rPr>
              <w:instrText xml:space="preserve"> PAGEREF _Toc77780643 \h </w:instrText>
            </w:r>
            <w:r w:rsidR="00E156DE">
              <w:rPr>
                <w:noProof/>
                <w:webHidden/>
              </w:rPr>
            </w:r>
            <w:r w:rsidR="00E156DE">
              <w:rPr>
                <w:noProof/>
                <w:webHidden/>
              </w:rPr>
              <w:fldChar w:fldCharType="separate"/>
            </w:r>
            <w:r w:rsidR="00E156DE">
              <w:rPr>
                <w:noProof/>
                <w:webHidden/>
              </w:rPr>
              <w:t>92</w:t>
            </w:r>
            <w:r w:rsidR="00E156DE">
              <w:rPr>
                <w:noProof/>
                <w:webHidden/>
              </w:rPr>
              <w:fldChar w:fldCharType="end"/>
            </w:r>
          </w:hyperlink>
        </w:p>
        <w:p w14:paraId="101C5DC2" w14:textId="3E8AA98B" w:rsidR="00E156DE" w:rsidRDefault="00D41725">
          <w:pPr>
            <w:pStyle w:val="TDC4"/>
            <w:tabs>
              <w:tab w:val="left" w:pos="1760"/>
              <w:tab w:val="right" w:leader="dot" w:pos="8497"/>
            </w:tabs>
            <w:rPr>
              <w:noProof/>
              <w:lang w:val="es-EC" w:eastAsia="es-EC"/>
            </w:rPr>
          </w:pPr>
          <w:hyperlink w:anchor="_Toc77780644" w:history="1">
            <w:r w:rsidR="00E156DE" w:rsidRPr="00250CCD">
              <w:rPr>
                <w:rStyle w:val="Hipervnculo"/>
                <w:noProof/>
              </w:rPr>
              <w:t>3.5.9.1.</w:t>
            </w:r>
            <w:r w:rsidR="00E156DE">
              <w:rPr>
                <w:noProof/>
                <w:lang w:val="es-EC" w:eastAsia="es-EC"/>
              </w:rPr>
              <w:tab/>
            </w:r>
            <w:r w:rsidR="00E156DE" w:rsidRPr="00250CCD">
              <w:rPr>
                <w:rStyle w:val="Hipervnculo"/>
                <w:noProof/>
              </w:rPr>
              <w:t>Alcance</w:t>
            </w:r>
            <w:r w:rsidR="00E156DE">
              <w:rPr>
                <w:noProof/>
                <w:webHidden/>
              </w:rPr>
              <w:tab/>
            </w:r>
            <w:r w:rsidR="00E156DE">
              <w:rPr>
                <w:noProof/>
                <w:webHidden/>
              </w:rPr>
              <w:fldChar w:fldCharType="begin"/>
            </w:r>
            <w:r w:rsidR="00E156DE">
              <w:rPr>
                <w:noProof/>
                <w:webHidden/>
              </w:rPr>
              <w:instrText xml:space="preserve"> PAGEREF _Toc77780644 \h </w:instrText>
            </w:r>
            <w:r w:rsidR="00E156DE">
              <w:rPr>
                <w:noProof/>
                <w:webHidden/>
              </w:rPr>
            </w:r>
            <w:r w:rsidR="00E156DE">
              <w:rPr>
                <w:noProof/>
                <w:webHidden/>
              </w:rPr>
              <w:fldChar w:fldCharType="separate"/>
            </w:r>
            <w:r w:rsidR="00E156DE">
              <w:rPr>
                <w:noProof/>
                <w:webHidden/>
              </w:rPr>
              <w:t>94</w:t>
            </w:r>
            <w:r w:rsidR="00E156DE">
              <w:rPr>
                <w:noProof/>
                <w:webHidden/>
              </w:rPr>
              <w:fldChar w:fldCharType="end"/>
            </w:r>
          </w:hyperlink>
        </w:p>
        <w:p w14:paraId="2B458A9C" w14:textId="2EBBDB1C" w:rsidR="00E156DE" w:rsidRDefault="00D41725">
          <w:pPr>
            <w:pStyle w:val="TDC4"/>
            <w:tabs>
              <w:tab w:val="left" w:pos="1760"/>
              <w:tab w:val="right" w:leader="dot" w:pos="8497"/>
            </w:tabs>
            <w:rPr>
              <w:noProof/>
              <w:lang w:val="es-EC" w:eastAsia="es-EC"/>
            </w:rPr>
          </w:pPr>
          <w:hyperlink w:anchor="_Toc77780645" w:history="1">
            <w:r w:rsidR="00E156DE" w:rsidRPr="00250CCD">
              <w:rPr>
                <w:rStyle w:val="Hipervnculo"/>
                <w:noProof/>
              </w:rPr>
              <w:t>3.5.9.2.</w:t>
            </w:r>
            <w:r w:rsidR="00E156DE">
              <w:rPr>
                <w:noProof/>
                <w:lang w:val="es-EC" w:eastAsia="es-EC"/>
              </w:rPr>
              <w:tab/>
            </w:r>
            <w:r w:rsidR="00E156DE" w:rsidRPr="00250CCD">
              <w:rPr>
                <w:rStyle w:val="Hipervnculo"/>
                <w:noProof/>
              </w:rPr>
              <w:t>Ítems a probar</w:t>
            </w:r>
            <w:r w:rsidR="00E156DE">
              <w:rPr>
                <w:noProof/>
                <w:webHidden/>
              </w:rPr>
              <w:tab/>
            </w:r>
            <w:r w:rsidR="00E156DE">
              <w:rPr>
                <w:noProof/>
                <w:webHidden/>
              </w:rPr>
              <w:fldChar w:fldCharType="begin"/>
            </w:r>
            <w:r w:rsidR="00E156DE">
              <w:rPr>
                <w:noProof/>
                <w:webHidden/>
              </w:rPr>
              <w:instrText xml:space="preserve"> PAGEREF _Toc77780645 \h </w:instrText>
            </w:r>
            <w:r w:rsidR="00E156DE">
              <w:rPr>
                <w:noProof/>
                <w:webHidden/>
              </w:rPr>
            </w:r>
            <w:r w:rsidR="00E156DE">
              <w:rPr>
                <w:noProof/>
                <w:webHidden/>
              </w:rPr>
              <w:fldChar w:fldCharType="separate"/>
            </w:r>
            <w:r w:rsidR="00E156DE">
              <w:rPr>
                <w:noProof/>
                <w:webHidden/>
              </w:rPr>
              <w:t>94</w:t>
            </w:r>
            <w:r w:rsidR="00E156DE">
              <w:rPr>
                <w:noProof/>
                <w:webHidden/>
              </w:rPr>
              <w:fldChar w:fldCharType="end"/>
            </w:r>
          </w:hyperlink>
        </w:p>
        <w:p w14:paraId="25E33FD1" w14:textId="3FE9C75F" w:rsidR="00E156DE" w:rsidRDefault="00D41725">
          <w:pPr>
            <w:pStyle w:val="TDC4"/>
            <w:tabs>
              <w:tab w:val="left" w:pos="1760"/>
              <w:tab w:val="right" w:leader="dot" w:pos="8497"/>
            </w:tabs>
            <w:rPr>
              <w:noProof/>
              <w:lang w:val="es-EC" w:eastAsia="es-EC"/>
            </w:rPr>
          </w:pPr>
          <w:hyperlink w:anchor="_Toc77780646" w:history="1">
            <w:r w:rsidR="00E156DE" w:rsidRPr="00250CCD">
              <w:rPr>
                <w:rStyle w:val="Hipervnculo"/>
                <w:noProof/>
              </w:rPr>
              <w:t>3.5.9.3.</w:t>
            </w:r>
            <w:r w:rsidR="00E156DE">
              <w:rPr>
                <w:noProof/>
                <w:lang w:val="es-EC" w:eastAsia="es-EC"/>
              </w:rPr>
              <w:tab/>
            </w:r>
            <w:r w:rsidR="00E156DE" w:rsidRPr="00250CCD">
              <w:rPr>
                <w:rStyle w:val="Hipervnculo"/>
                <w:noProof/>
              </w:rPr>
              <w:t>Estrategia</w:t>
            </w:r>
            <w:r w:rsidR="00E156DE">
              <w:rPr>
                <w:noProof/>
                <w:webHidden/>
              </w:rPr>
              <w:tab/>
            </w:r>
            <w:r w:rsidR="00E156DE">
              <w:rPr>
                <w:noProof/>
                <w:webHidden/>
              </w:rPr>
              <w:fldChar w:fldCharType="begin"/>
            </w:r>
            <w:r w:rsidR="00E156DE">
              <w:rPr>
                <w:noProof/>
                <w:webHidden/>
              </w:rPr>
              <w:instrText xml:space="preserve"> PAGEREF _Toc77780646 \h </w:instrText>
            </w:r>
            <w:r w:rsidR="00E156DE">
              <w:rPr>
                <w:noProof/>
                <w:webHidden/>
              </w:rPr>
            </w:r>
            <w:r w:rsidR="00E156DE">
              <w:rPr>
                <w:noProof/>
                <w:webHidden/>
              </w:rPr>
              <w:fldChar w:fldCharType="separate"/>
            </w:r>
            <w:r w:rsidR="00E156DE">
              <w:rPr>
                <w:noProof/>
                <w:webHidden/>
              </w:rPr>
              <w:t>117</w:t>
            </w:r>
            <w:r w:rsidR="00E156DE">
              <w:rPr>
                <w:noProof/>
                <w:webHidden/>
              </w:rPr>
              <w:fldChar w:fldCharType="end"/>
            </w:r>
          </w:hyperlink>
        </w:p>
        <w:p w14:paraId="1A13F0CC" w14:textId="08CA6821" w:rsidR="00E156DE" w:rsidRDefault="00D41725">
          <w:pPr>
            <w:pStyle w:val="TDC4"/>
            <w:tabs>
              <w:tab w:val="left" w:pos="1760"/>
              <w:tab w:val="right" w:leader="dot" w:pos="8497"/>
            </w:tabs>
            <w:rPr>
              <w:noProof/>
              <w:lang w:val="es-EC" w:eastAsia="es-EC"/>
            </w:rPr>
          </w:pPr>
          <w:hyperlink w:anchor="_Toc77780647" w:history="1">
            <w:r w:rsidR="00E156DE" w:rsidRPr="00250CCD">
              <w:rPr>
                <w:rStyle w:val="Hipervnculo"/>
                <w:noProof/>
              </w:rPr>
              <w:t>3.5.9.4.</w:t>
            </w:r>
            <w:r w:rsidR="00E156DE">
              <w:rPr>
                <w:noProof/>
                <w:lang w:val="es-EC" w:eastAsia="es-EC"/>
              </w:rPr>
              <w:tab/>
            </w:r>
            <w:r w:rsidR="00E156DE" w:rsidRPr="00250CCD">
              <w:rPr>
                <w:rStyle w:val="Hipervnculo"/>
                <w:noProof/>
              </w:rPr>
              <w:t>Categorización de la configuración</w:t>
            </w:r>
            <w:r w:rsidR="00E156DE">
              <w:rPr>
                <w:noProof/>
                <w:webHidden/>
              </w:rPr>
              <w:tab/>
            </w:r>
            <w:r w:rsidR="00E156DE">
              <w:rPr>
                <w:noProof/>
                <w:webHidden/>
              </w:rPr>
              <w:fldChar w:fldCharType="begin"/>
            </w:r>
            <w:r w:rsidR="00E156DE">
              <w:rPr>
                <w:noProof/>
                <w:webHidden/>
              </w:rPr>
              <w:instrText xml:space="preserve"> PAGEREF _Toc77780647 \h </w:instrText>
            </w:r>
            <w:r w:rsidR="00E156DE">
              <w:rPr>
                <w:noProof/>
                <w:webHidden/>
              </w:rPr>
            </w:r>
            <w:r w:rsidR="00E156DE">
              <w:rPr>
                <w:noProof/>
                <w:webHidden/>
              </w:rPr>
              <w:fldChar w:fldCharType="separate"/>
            </w:r>
            <w:r w:rsidR="00E156DE">
              <w:rPr>
                <w:noProof/>
                <w:webHidden/>
              </w:rPr>
              <w:t>117</w:t>
            </w:r>
            <w:r w:rsidR="00E156DE">
              <w:rPr>
                <w:noProof/>
                <w:webHidden/>
              </w:rPr>
              <w:fldChar w:fldCharType="end"/>
            </w:r>
          </w:hyperlink>
        </w:p>
        <w:p w14:paraId="0A097A9C" w14:textId="77163464" w:rsidR="00E156DE" w:rsidRDefault="00D41725">
          <w:pPr>
            <w:pStyle w:val="TDC4"/>
            <w:tabs>
              <w:tab w:val="left" w:pos="1760"/>
              <w:tab w:val="right" w:leader="dot" w:pos="8497"/>
            </w:tabs>
            <w:rPr>
              <w:noProof/>
              <w:lang w:val="es-EC" w:eastAsia="es-EC"/>
            </w:rPr>
          </w:pPr>
          <w:hyperlink w:anchor="_Toc77780648" w:history="1">
            <w:r w:rsidR="00E156DE" w:rsidRPr="00250CCD">
              <w:rPr>
                <w:rStyle w:val="Hipervnculo"/>
                <w:noProof/>
              </w:rPr>
              <w:t>3.5.9.5.</w:t>
            </w:r>
            <w:r w:rsidR="00E156DE">
              <w:rPr>
                <w:noProof/>
                <w:lang w:val="es-EC" w:eastAsia="es-EC"/>
              </w:rPr>
              <w:tab/>
            </w:r>
            <w:r w:rsidR="00E156DE" w:rsidRPr="00250CCD">
              <w:rPr>
                <w:rStyle w:val="Hipervnculo"/>
                <w:noProof/>
              </w:rPr>
              <w:t>Tangibles</w:t>
            </w:r>
            <w:r w:rsidR="00E156DE">
              <w:rPr>
                <w:noProof/>
                <w:webHidden/>
              </w:rPr>
              <w:tab/>
            </w:r>
            <w:r w:rsidR="00E156DE">
              <w:rPr>
                <w:noProof/>
                <w:webHidden/>
              </w:rPr>
              <w:fldChar w:fldCharType="begin"/>
            </w:r>
            <w:r w:rsidR="00E156DE">
              <w:rPr>
                <w:noProof/>
                <w:webHidden/>
              </w:rPr>
              <w:instrText xml:space="preserve"> PAGEREF _Toc77780648 \h </w:instrText>
            </w:r>
            <w:r w:rsidR="00E156DE">
              <w:rPr>
                <w:noProof/>
                <w:webHidden/>
              </w:rPr>
            </w:r>
            <w:r w:rsidR="00E156DE">
              <w:rPr>
                <w:noProof/>
                <w:webHidden/>
              </w:rPr>
              <w:fldChar w:fldCharType="separate"/>
            </w:r>
            <w:r w:rsidR="00E156DE">
              <w:rPr>
                <w:noProof/>
                <w:webHidden/>
              </w:rPr>
              <w:t>118</w:t>
            </w:r>
            <w:r w:rsidR="00E156DE">
              <w:rPr>
                <w:noProof/>
                <w:webHidden/>
              </w:rPr>
              <w:fldChar w:fldCharType="end"/>
            </w:r>
          </w:hyperlink>
        </w:p>
        <w:p w14:paraId="28B16480" w14:textId="5E4C0AF7" w:rsidR="00E156DE" w:rsidRDefault="00D41725">
          <w:pPr>
            <w:pStyle w:val="TDC4"/>
            <w:tabs>
              <w:tab w:val="left" w:pos="1760"/>
              <w:tab w:val="right" w:leader="dot" w:pos="8497"/>
            </w:tabs>
            <w:rPr>
              <w:noProof/>
              <w:lang w:val="es-EC" w:eastAsia="es-EC"/>
            </w:rPr>
          </w:pPr>
          <w:hyperlink w:anchor="_Toc77780649" w:history="1">
            <w:r w:rsidR="00E156DE" w:rsidRPr="00250CCD">
              <w:rPr>
                <w:rStyle w:val="Hipervnculo"/>
                <w:noProof/>
              </w:rPr>
              <w:t>3.5.9.6.</w:t>
            </w:r>
            <w:r w:rsidR="00E156DE">
              <w:rPr>
                <w:noProof/>
                <w:lang w:val="es-EC" w:eastAsia="es-EC"/>
              </w:rPr>
              <w:tab/>
            </w:r>
            <w:r w:rsidR="00E156DE" w:rsidRPr="00250CCD">
              <w:rPr>
                <w:rStyle w:val="Hipervnculo"/>
                <w:noProof/>
              </w:rPr>
              <w:t>Recursos</w:t>
            </w:r>
            <w:r w:rsidR="00E156DE">
              <w:rPr>
                <w:noProof/>
                <w:webHidden/>
              </w:rPr>
              <w:tab/>
            </w:r>
            <w:r w:rsidR="00E156DE">
              <w:rPr>
                <w:noProof/>
                <w:webHidden/>
              </w:rPr>
              <w:fldChar w:fldCharType="begin"/>
            </w:r>
            <w:r w:rsidR="00E156DE">
              <w:rPr>
                <w:noProof/>
                <w:webHidden/>
              </w:rPr>
              <w:instrText xml:space="preserve"> PAGEREF _Toc77780649 \h </w:instrText>
            </w:r>
            <w:r w:rsidR="00E156DE">
              <w:rPr>
                <w:noProof/>
                <w:webHidden/>
              </w:rPr>
            </w:r>
            <w:r w:rsidR="00E156DE">
              <w:rPr>
                <w:noProof/>
                <w:webHidden/>
              </w:rPr>
              <w:fldChar w:fldCharType="separate"/>
            </w:r>
            <w:r w:rsidR="00E156DE">
              <w:rPr>
                <w:noProof/>
                <w:webHidden/>
              </w:rPr>
              <w:t>118</w:t>
            </w:r>
            <w:r w:rsidR="00E156DE">
              <w:rPr>
                <w:noProof/>
                <w:webHidden/>
              </w:rPr>
              <w:fldChar w:fldCharType="end"/>
            </w:r>
          </w:hyperlink>
        </w:p>
        <w:p w14:paraId="38695453" w14:textId="536C13B8" w:rsidR="00E156DE" w:rsidRDefault="00D41725">
          <w:pPr>
            <w:pStyle w:val="TDC4"/>
            <w:tabs>
              <w:tab w:val="left" w:pos="1760"/>
              <w:tab w:val="right" w:leader="dot" w:pos="8497"/>
            </w:tabs>
            <w:rPr>
              <w:noProof/>
              <w:lang w:val="es-EC" w:eastAsia="es-EC"/>
            </w:rPr>
          </w:pPr>
          <w:hyperlink w:anchor="_Toc77780650" w:history="1">
            <w:r w:rsidR="00E156DE" w:rsidRPr="00250CCD">
              <w:rPr>
                <w:rStyle w:val="Hipervnculo"/>
                <w:noProof/>
              </w:rPr>
              <w:t>3.5.9.7.</w:t>
            </w:r>
            <w:r w:rsidR="00E156DE">
              <w:rPr>
                <w:noProof/>
                <w:lang w:val="es-EC" w:eastAsia="es-EC"/>
              </w:rPr>
              <w:tab/>
            </w:r>
            <w:r w:rsidR="00E156DE" w:rsidRPr="00250CCD">
              <w:rPr>
                <w:rStyle w:val="Hipervnculo"/>
                <w:noProof/>
              </w:rPr>
              <w:t>Calendario</w:t>
            </w:r>
            <w:r w:rsidR="00E156DE">
              <w:rPr>
                <w:noProof/>
                <w:webHidden/>
              </w:rPr>
              <w:tab/>
            </w:r>
            <w:r w:rsidR="00E156DE">
              <w:rPr>
                <w:noProof/>
                <w:webHidden/>
              </w:rPr>
              <w:fldChar w:fldCharType="begin"/>
            </w:r>
            <w:r w:rsidR="00E156DE">
              <w:rPr>
                <w:noProof/>
                <w:webHidden/>
              </w:rPr>
              <w:instrText xml:space="preserve"> PAGEREF _Toc77780650 \h </w:instrText>
            </w:r>
            <w:r w:rsidR="00E156DE">
              <w:rPr>
                <w:noProof/>
                <w:webHidden/>
              </w:rPr>
            </w:r>
            <w:r w:rsidR="00E156DE">
              <w:rPr>
                <w:noProof/>
                <w:webHidden/>
              </w:rPr>
              <w:fldChar w:fldCharType="separate"/>
            </w:r>
            <w:r w:rsidR="00E156DE">
              <w:rPr>
                <w:noProof/>
                <w:webHidden/>
              </w:rPr>
              <w:t>118</w:t>
            </w:r>
            <w:r w:rsidR="00E156DE">
              <w:rPr>
                <w:noProof/>
                <w:webHidden/>
              </w:rPr>
              <w:fldChar w:fldCharType="end"/>
            </w:r>
          </w:hyperlink>
        </w:p>
        <w:p w14:paraId="3BD4B51E" w14:textId="30D160BC" w:rsidR="00E156DE" w:rsidRDefault="00D41725">
          <w:pPr>
            <w:pStyle w:val="TDC4"/>
            <w:tabs>
              <w:tab w:val="left" w:pos="1760"/>
              <w:tab w:val="right" w:leader="dot" w:pos="8497"/>
            </w:tabs>
            <w:rPr>
              <w:noProof/>
              <w:lang w:val="es-EC" w:eastAsia="es-EC"/>
            </w:rPr>
          </w:pPr>
          <w:hyperlink w:anchor="_Toc77780651" w:history="1">
            <w:r w:rsidR="00E156DE" w:rsidRPr="00250CCD">
              <w:rPr>
                <w:rStyle w:val="Hipervnculo"/>
                <w:noProof/>
              </w:rPr>
              <w:t>3.5.9.8.</w:t>
            </w:r>
            <w:r w:rsidR="00E156DE">
              <w:rPr>
                <w:noProof/>
                <w:lang w:val="es-EC" w:eastAsia="es-EC"/>
              </w:rPr>
              <w:tab/>
            </w:r>
            <w:r w:rsidR="00E156DE" w:rsidRPr="00250CCD">
              <w:rPr>
                <w:rStyle w:val="Hipervnculo"/>
                <w:noProof/>
              </w:rPr>
              <w:t>Manejo de riesgos</w:t>
            </w:r>
            <w:r w:rsidR="00E156DE">
              <w:rPr>
                <w:noProof/>
                <w:webHidden/>
              </w:rPr>
              <w:tab/>
            </w:r>
            <w:r w:rsidR="00E156DE">
              <w:rPr>
                <w:noProof/>
                <w:webHidden/>
              </w:rPr>
              <w:fldChar w:fldCharType="begin"/>
            </w:r>
            <w:r w:rsidR="00E156DE">
              <w:rPr>
                <w:noProof/>
                <w:webHidden/>
              </w:rPr>
              <w:instrText xml:space="preserve"> PAGEREF _Toc77780651 \h </w:instrText>
            </w:r>
            <w:r w:rsidR="00E156DE">
              <w:rPr>
                <w:noProof/>
                <w:webHidden/>
              </w:rPr>
            </w:r>
            <w:r w:rsidR="00E156DE">
              <w:rPr>
                <w:noProof/>
                <w:webHidden/>
              </w:rPr>
              <w:fldChar w:fldCharType="separate"/>
            </w:r>
            <w:r w:rsidR="00E156DE">
              <w:rPr>
                <w:noProof/>
                <w:webHidden/>
              </w:rPr>
              <w:t>119</w:t>
            </w:r>
            <w:r w:rsidR="00E156DE">
              <w:rPr>
                <w:noProof/>
                <w:webHidden/>
              </w:rPr>
              <w:fldChar w:fldCharType="end"/>
            </w:r>
          </w:hyperlink>
        </w:p>
        <w:p w14:paraId="6A3505E1" w14:textId="7AA7492D" w:rsidR="00E156DE" w:rsidRDefault="00D41725">
          <w:pPr>
            <w:pStyle w:val="TDC4"/>
            <w:tabs>
              <w:tab w:val="left" w:pos="1760"/>
              <w:tab w:val="right" w:leader="dot" w:pos="8497"/>
            </w:tabs>
            <w:rPr>
              <w:noProof/>
              <w:lang w:val="es-EC" w:eastAsia="es-EC"/>
            </w:rPr>
          </w:pPr>
          <w:hyperlink w:anchor="_Toc77780652" w:history="1">
            <w:r w:rsidR="00E156DE" w:rsidRPr="00250CCD">
              <w:rPr>
                <w:rStyle w:val="Hipervnculo"/>
                <w:noProof/>
              </w:rPr>
              <w:t>3.5.9.9.</w:t>
            </w:r>
            <w:r w:rsidR="00E156DE">
              <w:rPr>
                <w:noProof/>
                <w:lang w:val="es-EC" w:eastAsia="es-EC"/>
              </w:rPr>
              <w:tab/>
            </w:r>
            <w:r w:rsidR="00E156DE" w:rsidRPr="00250CCD">
              <w:rPr>
                <w:rStyle w:val="Hipervnculo"/>
                <w:noProof/>
              </w:rPr>
              <w:t>Responsables</w:t>
            </w:r>
            <w:r w:rsidR="00E156DE">
              <w:rPr>
                <w:noProof/>
                <w:webHidden/>
              </w:rPr>
              <w:tab/>
            </w:r>
            <w:r w:rsidR="00E156DE">
              <w:rPr>
                <w:noProof/>
                <w:webHidden/>
              </w:rPr>
              <w:fldChar w:fldCharType="begin"/>
            </w:r>
            <w:r w:rsidR="00E156DE">
              <w:rPr>
                <w:noProof/>
                <w:webHidden/>
              </w:rPr>
              <w:instrText xml:space="preserve"> PAGEREF _Toc77780652 \h </w:instrText>
            </w:r>
            <w:r w:rsidR="00E156DE">
              <w:rPr>
                <w:noProof/>
                <w:webHidden/>
              </w:rPr>
            </w:r>
            <w:r w:rsidR="00E156DE">
              <w:rPr>
                <w:noProof/>
                <w:webHidden/>
              </w:rPr>
              <w:fldChar w:fldCharType="separate"/>
            </w:r>
            <w:r w:rsidR="00E156DE">
              <w:rPr>
                <w:noProof/>
                <w:webHidden/>
              </w:rPr>
              <w:t>119</w:t>
            </w:r>
            <w:r w:rsidR="00E156DE">
              <w:rPr>
                <w:noProof/>
                <w:webHidden/>
              </w:rPr>
              <w:fldChar w:fldCharType="end"/>
            </w:r>
          </w:hyperlink>
        </w:p>
        <w:p w14:paraId="0F2F7B9B" w14:textId="76734516"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53" w:history="1">
            <w:r w:rsidR="00E156DE" w:rsidRPr="00250CCD">
              <w:rPr>
                <w:rStyle w:val="Hipervnculo"/>
                <w:noProof/>
              </w:rPr>
              <w:t>3.6.</w:t>
            </w:r>
            <w:r w:rsidR="00E156DE">
              <w:rPr>
                <w:rFonts w:asciiTheme="minorHAnsi" w:eastAsiaTheme="minorEastAsia" w:hAnsiTheme="minorHAnsi" w:cstheme="minorBidi"/>
                <w:noProof/>
                <w:lang w:val="es-EC" w:eastAsia="es-EC"/>
              </w:rPr>
              <w:tab/>
            </w:r>
            <w:r w:rsidR="00E156DE" w:rsidRPr="00250CCD">
              <w:rPr>
                <w:rStyle w:val="Hipervnculo"/>
                <w:noProof/>
              </w:rPr>
              <w:t>Fase de</w:t>
            </w:r>
            <w:r w:rsidR="00E156DE" w:rsidRPr="00250CCD">
              <w:rPr>
                <w:rStyle w:val="Hipervnculo"/>
                <w:noProof/>
                <w:spacing w:val="1"/>
              </w:rPr>
              <w:t xml:space="preserve"> </w:t>
            </w:r>
            <w:r w:rsidR="00E156DE" w:rsidRPr="00250CCD">
              <w:rPr>
                <w:rStyle w:val="Hipervnculo"/>
                <w:noProof/>
              </w:rPr>
              <w:t>desarrollo</w:t>
            </w:r>
            <w:r w:rsidR="00E156DE">
              <w:rPr>
                <w:noProof/>
                <w:webHidden/>
              </w:rPr>
              <w:tab/>
            </w:r>
            <w:r w:rsidR="00E156DE">
              <w:rPr>
                <w:noProof/>
                <w:webHidden/>
              </w:rPr>
              <w:fldChar w:fldCharType="begin"/>
            </w:r>
            <w:r w:rsidR="00E156DE">
              <w:rPr>
                <w:noProof/>
                <w:webHidden/>
              </w:rPr>
              <w:instrText xml:space="preserve"> PAGEREF _Toc77780653 \h </w:instrText>
            </w:r>
            <w:r w:rsidR="00E156DE">
              <w:rPr>
                <w:noProof/>
                <w:webHidden/>
              </w:rPr>
            </w:r>
            <w:r w:rsidR="00E156DE">
              <w:rPr>
                <w:noProof/>
                <w:webHidden/>
              </w:rPr>
              <w:fldChar w:fldCharType="separate"/>
            </w:r>
            <w:r w:rsidR="00E156DE">
              <w:rPr>
                <w:noProof/>
                <w:webHidden/>
              </w:rPr>
              <w:t>120</w:t>
            </w:r>
            <w:r w:rsidR="00E156DE">
              <w:rPr>
                <w:noProof/>
                <w:webHidden/>
              </w:rPr>
              <w:fldChar w:fldCharType="end"/>
            </w:r>
          </w:hyperlink>
        </w:p>
        <w:p w14:paraId="2BA5AE3F" w14:textId="431E71E2"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54" w:history="1">
            <w:r w:rsidR="00E156DE" w:rsidRPr="00250CCD">
              <w:rPr>
                <w:rStyle w:val="Hipervnculo"/>
                <w:bCs/>
                <w:noProof/>
                <w:spacing w:val="-24"/>
                <w:w w:val="99"/>
              </w:rPr>
              <w:t>3.6.1.</w:t>
            </w:r>
            <w:r w:rsidR="00E156DE">
              <w:rPr>
                <w:rFonts w:asciiTheme="minorHAnsi" w:eastAsiaTheme="minorEastAsia" w:hAnsiTheme="minorHAnsi" w:cstheme="minorBidi"/>
                <w:noProof/>
                <w:lang w:val="es-EC" w:eastAsia="es-EC"/>
              </w:rPr>
              <w:tab/>
            </w:r>
            <w:r w:rsidR="00E156DE" w:rsidRPr="00250CCD">
              <w:rPr>
                <w:rStyle w:val="Hipervnculo"/>
                <w:noProof/>
              </w:rPr>
              <w:t>Estándar de codificación</w:t>
            </w:r>
            <w:r w:rsidR="00E156DE">
              <w:rPr>
                <w:noProof/>
                <w:webHidden/>
              </w:rPr>
              <w:tab/>
            </w:r>
            <w:r w:rsidR="00E156DE">
              <w:rPr>
                <w:noProof/>
                <w:webHidden/>
              </w:rPr>
              <w:fldChar w:fldCharType="begin"/>
            </w:r>
            <w:r w:rsidR="00E156DE">
              <w:rPr>
                <w:noProof/>
                <w:webHidden/>
              </w:rPr>
              <w:instrText xml:space="preserve"> PAGEREF _Toc77780654 \h </w:instrText>
            </w:r>
            <w:r w:rsidR="00E156DE">
              <w:rPr>
                <w:noProof/>
                <w:webHidden/>
              </w:rPr>
            </w:r>
            <w:r w:rsidR="00E156DE">
              <w:rPr>
                <w:noProof/>
                <w:webHidden/>
              </w:rPr>
              <w:fldChar w:fldCharType="separate"/>
            </w:r>
            <w:r w:rsidR="00E156DE">
              <w:rPr>
                <w:noProof/>
                <w:webHidden/>
              </w:rPr>
              <w:t>120</w:t>
            </w:r>
            <w:r w:rsidR="00E156DE">
              <w:rPr>
                <w:noProof/>
                <w:webHidden/>
              </w:rPr>
              <w:fldChar w:fldCharType="end"/>
            </w:r>
          </w:hyperlink>
        </w:p>
        <w:p w14:paraId="0E1A5E90" w14:textId="4E80105A"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55" w:history="1">
            <w:r w:rsidR="00E156DE" w:rsidRPr="00250CCD">
              <w:rPr>
                <w:rStyle w:val="Hipervnculo"/>
                <w:bCs/>
                <w:noProof/>
                <w:spacing w:val="-24"/>
                <w:w w:val="99"/>
              </w:rPr>
              <w:t>3.6.2.</w:t>
            </w:r>
            <w:r w:rsidR="00E156DE">
              <w:rPr>
                <w:rFonts w:asciiTheme="minorHAnsi" w:eastAsiaTheme="minorEastAsia" w:hAnsiTheme="minorHAnsi" w:cstheme="minorBidi"/>
                <w:noProof/>
                <w:lang w:val="es-EC" w:eastAsia="es-EC"/>
              </w:rPr>
              <w:tab/>
            </w:r>
            <w:r w:rsidR="00E156DE" w:rsidRPr="00250CCD">
              <w:rPr>
                <w:rStyle w:val="Hipervnculo"/>
                <w:noProof/>
              </w:rPr>
              <w:t>Arquitectura del sistema web y móvil</w:t>
            </w:r>
            <w:r w:rsidR="00E156DE">
              <w:rPr>
                <w:noProof/>
                <w:webHidden/>
              </w:rPr>
              <w:tab/>
            </w:r>
            <w:r w:rsidR="00E156DE">
              <w:rPr>
                <w:noProof/>
                <w:webHidden/>
              </w:rPr>
              <w:fldChar w:fldCharType="begin"/>
            </w:r>
            <w:r w:rsidR="00E156DE">
              <w:rPr>
                <w:noProof/>
                <w:webHidden/>
              </w:rPr>
              <w:instrText xml:space="preserve"> PAGEREF _Toc77780655 \h </w:instrText>
            </w:r>
            <w:r w:rsidR="00E156DE">
              <w:rPr>
                <w:noProof/>
                <w:webHidden/>
              </w:rPr>
            </w:r>
            <w:r w:rsidR="00E156DE">
              <w:rPr>
                <w:noProof/>
                <w:webHidden/>
              </w:rPr>
              <w:fldChar w:fldCharType="separate"/>
            </w:r>
            <w:r w:rsidR="00E156DE">
              <w:rPr>
                <w:noProof/>
                <w:webHidden/>
              </w:rPr>
              <w:t>120</w:t>
            </w:r>
            <w:r w:rsidR="00E156DE">
              <w:rPr>
                <w:noProof/>
                <w:webHidden/>
              </w:rPr>
              <w:fldChar w:fldCharType="end"/>
            </w:r>
          </w:hyperlink>
        </w:p>
        <w:p w14:paraId="24AA6C37" w14:textId="70F97A21"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56" w:history="1">
            <w:r w:rsidR="00E156DE" w:rsidRPr="00250CCD">
              <w:rPr>
                <w:rStyle w:val="Hipervnculo"/>
                <w:bCs/>
                <w:noProof/>
                <w:spacing w:val="-24"/>
                <w:w w:val="99"/>
              </w:rPr>
              <w:t>3.6.3.</w:t>
            </w:r>
            <w:r w:rsidR="00E156DE">
              <w:rPr>
                <w:rFonts w:asciiTheme="minorHAnsi" w:eastAsiaTheme="minorEastAsia" w:hAnsiTheme="minorHAnsi" w:cstheme="minorBidi"/>
                <w:noProof/>
                <w:lang w:val="es-EC" w:eastAsia="es-EC"/>
              </w:rPr>
              <w:tab/>
            </w:r>
            <w:r w:rsidR="00E156DE" w:rsidRPr="00250CCD">
              <w:rPr>
                <w:rStyle w:val="Hipervnculo"/>
                <w:noProof/>
              </w:rPr>
              <w:t>Diagramas de casos de uso</w:t>
            </w:r>
            <w:r w:rsidR="00E156DE">
              <w:rPr>
                <w:noProof/>
                <w:webHidden/>
              </w:rPr>
              <w:tab/>
            </w:r>
            <w:r w:rsidR="00E156DE">
              <w:rPr>
                <w:noProof/>
                <w:webHidden/>
              </w:rPr>
              <w:fldChar w:fldCharType="begin"/>
            </w:r>
            <w:r w:rsidR="00E156DE">
              <w:rPr>
                <w:noProof/>
                <w:webHidden/>
              </w:rPr>
              <w:instrText xml:space="preserve"> PAGEREF _Toc77780656 \h </w:instrText>
            </w:r>
            <w:r w:rsidR="00E156DE">
              <w:rPr>
                <w:noProof/>
                <w:webHidden/>
              </w:rPr>
            </w:r>
            <w:r w:rsidR="00E156DE">
              <w:rPr>
                <w:noProof/>
                <w:webHidden/>
              </w:rPr>
              <w:fldChar w:fldCharType="separate"/>
            </w:r>
            <w:r w:rsidR="00E156DE">
              <w:rPr>
                <w:noProof/>
                <w:webHidden/>
              </w:rPr>
              <w:t>122</w:t>
            </w:r>
            <w:r w:rsidR="00E156DE">
              <w:rPr>
                <w:noProof/>
                <w:webHidden/>
              </w:rPr>
              <w:fldChar w:fldCharType="end"/>
            </w:r>
          </w:hyperlink>
        </w:p>
        <w:p w14:paraId="390652C5" w14:textId="622DE3D0" w:rsidR="00E156DE" w:rsidRDefault="00D41725">
          <w:pPr>
            <w:pStyle w:val="TDC4"/>
            <w:tabs>
              <w:tab w:val="left" w:pos="1760"/>
              <w:tab w:val="right" w:leader="dot" w:pos="8497"/>
            </w:tabs>
            <w:rPr>
              <w:noProof/>
              <w:lang w:val="es-EC" w:eastAsia="es-EC"/>
            </w:rPr>
          </w:pPr>
          <w:hyperlink w:anchor="_Toc77780657" w:history="1">
            <w:r w:rsidR="00E156DE" w:rsidRPr="00250CCD">
              <w:rPr>
                <w:rStyle w:val="Hipervnculo"/>
                <w:noProof/>
              </w:rPr>
              <w:t>3.6.3.1.</w:t>
            </w:r>
            <w:r w:rsidR="00E156DE">
              <w:rPr>
                <w:noProof/>
                <w:lang w:val="es-EC" w:eastAsia="es-EC"/>
              </w:rPr>
              <w:tab/>
            </w:r>
            <w:r w:rsidR="00E156DE" w:rsidRPr="00250CCD">
              <w:rPr>
                <w:rStyle w:val="Hipervnculo"/>
                <w:noProof/>
              </w:rPr>
              <w:t>Diagramas de aplicación web</w:t>
            </w:r>
            <w:r w:rsidR="00E156DE">
              <w:rPr>
                <w:noProof/>
                <w:webHidden/>
              </w:rPr>
              <w:tab/>
            </w:r>
            <w:r w:rsidR="00E156DE">
              <w:rPr>
                <w:noProof/>
                <w:webHidden/>
              </w:rPr>
              <w:fldChar w:fldCharType="begin"/>
            </w:r>
            <w:r w:rsidR="00E156DE">
              <w:rPr>
                <w:noProof/>
                <w:webHidden/>
              </w:rPr>
              <w:instrText xml:space="preserve"> PAGEREF _Toc77780657 \h </w:instrText>
            </w:r>
            <w:r w:rsidR="00E156DE">
              <w:rPr>
                <w:noProof/>
                <w:webHidden/>
              </w:rPr>
            </w:r>
            <w:r w:rsidR="00E156DE">
              <w:rPr>
                <w:noProof/>
                <w:webHidden/>
              </w:rPr>
              <w:fldChar w:fldCharType="separate"/>
            </w:r>
            <w:r w:rsidR="00E156DE">
              <w:rPr>
                <w:noProof/>
                <w:webHidden/>
              </w:rPr>
              <w:t>122</w:t>
            </w:r>
            <w:r w:rsidR="00E156DE">
              <w:rPr>
                <w:noProof/>
                <w:webHidden/>
              </w:rPr>
              <w:fldChar w:fldCharType="end"/>
            </w:r>
          </w:hyperlink>
        </w:p>
        <w:p w14:paraId="42A232C6" w14:textId="7D478A59" w:rsidR="00E156DE" w:rsidRDefault="00D41725">
          <w:pPr>
            <w:pStyle w:val="TDC4"/>
            <w:tabs>
              <w:tab w:val="left" w:pos="1760"/>
              <w:tab w:val="right" w:leader="dot" w:pos="8497"/>
            </w:tabs>
            <w:rPr>
              <w:noProof/>
              <w:lang w:val="es-EC" w:eastAsia="es-EC"/>
            </w:rPr>
          </w:pPr>
          <w:hyperlink w:anchor="_Toc77780658" w:history="1">
            <w:r w:rsidR="00E156DE" w:rsidRPr="00250CCD">
              <w:rPr>
                <w:rStyle w:val="Hipervnculo"/>
                <w:noProof/>
              </w:rPr>
              <w:t>3.6.3.2.</w:t>
            </w:r>
            <w:r w:rsidR="00E156DE">
              <w:rPr>
                <w:noProof/>
                <w:lang w:val="es-EC" w:eastAsia="es-EC"/>
              </w:rPr>
              <w:tab/>
            </w:r>
            <w:r w:rsidR="00E156DE" w:rsidRPr="00250CCD">
              <w:rPr>
                <w:rStyle w:val="Hipervnculo"/>
                <w:noProof/>
              </w:rPr>
              <w:t>Diagramas de aplicación móvil</w:t>
            </w:r>
            <w:r w:rsidR="00E156DE">
              <w:rPr>
                <w:noProof/>
                <w:webHidden/>
              </w:rPr>
              <w:tab/>
            </w:r>
            <w:r w:rsidR="00E156DE">
              <w:rPr>
                <w:noProof/>
                <w:webHidden/>
              </w:rPr>
              <w:fldChar w:fldCharType="begin"/>
            </w:r>
            <w:r w:rsidR="00E156DE">
              <w:rPr>
                <w:noProof/>
                <w:webHidden/>
              </w:rPr>
              <w:instrText xml:space="preserve"> PAGEREF _Toc77780658 \h </w:instrText>
            </w:r>
            <w:r w:rsidR="00E156DE">
              <w:rPr>
                <w:noProof/>
                <w:webHidden/>
              </w:rPr>
            </w:r>
            <w:r w:rsidR="00E156DE">
              <w:rPr>
                <w:noProof/>
                <w:webHidden/>
              </w:rPr>
              <w:fldChar w:fldCharType="separate"/>
            </w:r>
            <w:r w:rsidR="00E156DE">
              <w:rPr>
                <w:noProof/>
                <w:webHidden/>
              </w:rPr>
              <w:t>127</w:t>
            </w:r>
            <w:r w:rsidR="00E156DE">
              <w:rPr>
                <w:noProof/>
                <w:webHidden/>
              </w:rPr>
              <w:fldChar w:fldCharType="end"/>
            </w:r>
          </w:hyperlink>
        </w:p>
        <w:p w14:paraId="63829C49" w14:textId="5FD277A8"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59" w:history="1">
            <w:r w:rsidR="00E156DE" w:rsidRPr="00250CCD">
              <w:rPr>
                <w:rStyle w:val="Hipervnculo"/>
                <w:bCs/>
                <w:noProof/>
                <w:spacing w:val="-24"/>
                <w:w w:val="99"/>
              </w:rPr>
              <w:t>3.6.4.</w:t>
            </w:r>
            <w:r w:rsidR="00E156DE">
              <w:rPr>
                <w:rFonts w:asciiTheme="minorHAnsi" w:eastAsiaTheme="minorEastAsia" w:hAnsiTheme="minorHAnsi" w:cstheme="minorBidi"/>
                <w:noProof/>
                <w:lang w:val="es-EC" w:eastAsia="es-EC"/>
              </w:rPr>
              <w:tab/>
            </w:r>
            <w:r w:rsidR="00E156DE" w:rsidRPr="00250CCD">
              <w:rPr>
                <w:rStyle w:val="Hipervnculo"/>
                <w:noProof/>
              </w:rPr>
              <w:t>Diseño de la interfaz web del usuario</w:t>
            </w:r>
            <w:r w:rsidR="00E156DE">
              <w:rPr>
                <w:noProof/>
                <w:webHidden/>
              </w:rPr>
              <w:tab/>
            </w:r>
            <w:r w:rsidR="00E156DE">
              <w:rPr>
                <w:noProof/>
                <w:webHidden/>
              </w:rPr>
              <w:fldChar w:fldCharType="begin"/>
            </w:r>
            <w:r w:rsidR="00E156DE">
              <w:rPr>
                <w:noProof/>
                <w:webHidden/>
              </w:rPr>
              <w:instrText xml:space="preserve"> PAGEREF _Toc77780659 \h </w:instrText>
            </w:r>
            <w:r w:rsidR="00E156DE">
              <w:rPr>
                <w:noProof/>
                <w:webHidden/>
              </w:rPr>
            </w:r>
            <w:r w:rsidR="00E156DE">
              <w:rPr>
                <w:noProof/>
                <w:webHidden/>
              </w:rPr>
              <w:fldChar w:fldCharType="separate"/>
            </w:r>
            <w:r w:rsidR="00E156DE">
              <w:rPr>
                <w:noProof/>
                <w:webHidden/>
              </w:rPr>
              <w:t>128</w:t>
            </w:r>
            <w:r w:rsidR="00E156DE">
              <w:rPr>
                <w:noProof/>
                <w:webHidden/>
              </w:rPr>
              <w:fldChar w:fldCharType="end"/>
            </w:r>
          </w:hyperlink>
        </w:p>
        <w:p w14:paraId="24B28BDD" w14:textId="06371570" w:rsidR="00E156DE" w:rsidRDefault="00D41725">
          <w:pPr>
            <w:pStyle w:val="TDC4"/>
            <w:tabs>
              <w:tab w:val="left" w:pos="1760"/>
              <w:tab w:val="right" w:leader="dot" w:pos="8497"/>
            </w:tabs>
            <w:rPr>
              <w:noProof/>
              <w:lang w:val="es-EC" w:eastAsia="es-EC"/>
            </w:rPr>
          </w:pPr>
          <w:hyperlink w:anchor="_Toc77780660" w:history="1">
            <w:r w:rsidR="00E156DE" w:rsidRPr="00250CCD">
              <w:rPr>
                <w:rStyle w:val="Hipervnculo"/>
                <w:noProof/>
              </w:rPr>
              <w:t>3.6.4.1.</w:t>
            </w:r>
            <w:r w:rsidR="00E156DE">
              <w:rPr>
                <w:noProof/>
                <w:lang w:val="es-EC" w:eastAsia="es-EC"/>
              </w:rPr>
              <w:tab/>
            </w:r>
            <w:r w:rsidR="00E156DE" w:rsidRPr="00250CCD">
              <w:rPr>
                <w:rStyle w:val="Hipervnculo"/>
                <w:noProof/>
              </w:rPr>
              <w:t>Interfaces de aplicación web</w:t>
            </w:r>
            <w:r w:rsidR="00E156DE">
              <w:rPr>
                <w:noProof/>
                <w:webHidden/>
              </w:rPr>
              <w:tab/>
            </w:r>
            <w:r w:rsidR="00E156DE">
              <w:rPr>
                <w:noProof/>
                <w:webHidden/>
              </w:rPr>
              <w:fldChar w:fldCharType="begin"/>
            </w:r>
            <w:r w:rsidR="00E156DE">
              <w:rPr>
                <w:noProof/>
                <w:webHidden/>
              </w:rPr>
              <w:instrText xml:space="preserve"> PAGEREF _Toc77780660 \h </w:instrText>
            </w:r>
            <w:r w:rsidR="00E156DE">
              <w:rPr>
                <w:noProof/>
                <w:webHidden/>
              </w:rPr>
            </w:r>
            <w:r w:rsidR="00E156DE">
              <w:rPr>
                <w:noProof/>
                <w:webHidden/>
              </w:rPr>
              <w:fldChar w:fldCharType="separate"/>
            </w:r>
            <w:r w:rsidR="00E156DE">
              <w:rPr>
                <w:noProof/>
                <w:webHidden/>
              </w:rPr>
              <w:t>129</w:t>
            </w:r>
            <w:r w:rsidR="00E156DE">
              <w:rPr>
                <w:noProof/>
                <w:webHidden/>
              </w:rPr>
              <w:fldChar w:fldCharType="end"/>
            </w:r>
          </w:hyperlink>
        </w:p>
        <w:p w14:paraId="70AC73F9" w14:textId="3E5AF447" w:rsidR="00E156DE" w:rsidRDefault="00D41725">
          <w:pPr>
            <w:pStyle w:val="TDC4"/>
            <w:tabs>
              <w:tab w:val="left" w:pos="1760"/>
              <w:tab w:val="right" w:leader="dot" w:pos="8497"/>
            </w:tabs>
            <w:rPr>
              <w:noProof/>
              <w:lang w:val="es-EC" w:eastAsia="es-EC"/>
            </w:rPr>
          </w:pPr>
          <w:hyperlink w:anchor="_Toc77780661" w:history="1">
            <w:r w:rsidR="00E156DE" w:rsidRPr="00250CCD">
              <w:rPr>
                <w:rStyle w:val="Hipervnculo"/>
                <w:noProof/>
              </w:rPr>
              <w:t>3.6.4.2.</w:t>
            </w:r>
            <w:r w:rsidR="00E156DE">
              <w:rPr>
                <w:noProof/>
                <w:lang w:val="es-EC" w:eastAsia="es-EC"/>
              </w:rPr>
              <w:tab/>
            </w:r>
            <w:r w:rsidR="00E156DE" w:rsidRPr="00250CCD">
              <w:rPr>
                <w:rStyle w:val="Hipervnculo"/>
                <w:noProof/>
              </w:rPr>
              <w:t>Interfaces de aplicación móvil</w:t>
            </w:r>
            <w:r w:rsidR="00E156DE">
              <w:rPr>
                <w:noProof/>
                <w:webHidden/>
              </w:rPr>
              <w:tab/>
            </w:r>
            <w:r w:rsidR="00E156DE">
              <w:rPr>
                <w:noProof/>
                <w:webHidden/>
              </w:rPr>
              <w:fldChar w:fldCharType="begin"/>
            </w:r>
            <w:r w:rsidR="00E156DE">
              <w:rPr>
                <w:noProof/>
                <w:webHidden/>
              </w:rPr>
              <w:instrText xml:space="preserve"> PAGEREF _Toc77780661 \h </w:instrText>
            </w:r>
            <w:r w:rsidR="00E156DE">
              <w:rPr>
                <w:noProof/>
                <w:webHidden/>
              </w:rPr>
            </w:r>
            <w:r w:rsidR="00E156DE">
              <w:rPr>
                <w:noProof/>
                <w:webHidden/>
              </w:rPr>
              <w:fldChar w:fldCharType="separate"/>
            </w:r>
            <w:r w:rsidR="00E156DE">
              <w:rPr>
                <w:noProof/>
                <w:webHidden/>
              </w:rPr>
              <w:t>131</w:t>
            </w:r>
            <w:r w:rsidR="00E156DE">
              <w:rPr>
                <w:noProof/>
                <w:webHidden/>
              </w:rPr>
              <w:fldChar w:fldCharType="end"/>
            </w:r>
          </w:hyperlink>
        </w:p>
        <w:p w14:paraId="22EA1DBB" w14:textId="0269886B"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62" w:history="1">
            <w:r w:rsidR="00E156DE" w:rsidRPr="00250CCD">
              <w:rPr>
                <w:rStyle w:val="Hipervnculo"/>
                <w:bCs/>
                <w:noProof/>
                <w:spacing w:val="-24"/>
                <w:w w:val="99"/>
              </w:rPr>
              <w:t>3.6.5.</w:t>
            </w:r>
            <w:r w:rsidR="00E156DE">
              <w:rPr>
                <w:rFonts w:asciiTheme="minorHAnsi" w:eastAsiaTheme="minorEastAsia" w:hAnsiTheme="minorHAnsi" w:cstheme="minorBidi"/>
                <w:noProof/>
                <w:lang w:val="es-EC" w:eastAsia="es-EC"/>
              </w:rPr>
              <w:tab/>
            </w:r>
            <w:r w:rsidR="00E156DE" w:rsidRPr="00250CCD">
              <w:rPr>
                <w:rStyle w:val="Hipervnculo"/>
                <w:noProof/>
              </w:rPr>
              <w:t>Diseño de la base de datos para el sistema web</w:t>
            </w:r>
            <w:r w:rsidR="00E156DE">
              <w:rPr>
                <w:noProof/>
                <w:webHidden/>
              </w:rPr>
              <w:tab/>
            </w:r>
            <w:r w:rsidR="00E156DE">
              <w:rPr>
                <w:noProof/>
                <w:webHidden/>
              </w:rPr>
              <w:fldChar w:fldCharType="begin"/>
            </w:r>
            <w:r w:rsidR="00E156DE">
              <w:rPr>
                <w:noProof/>
                <w:webHidden/>
              </w:rPr>
              <w:instrText xml:space="preserve"> PAGEREF _Toc77780662 \h </w:instrText>
            </w:r>
            <w:r w:rsidR="00E156DE">
              <w:rPr>
                <w:noProof/>
                <w:webHidden/>
              </w:rPr>
            </w:r>
            <w:r w:rsidR="00E156DE">
              <w:rPr>
                <w:noProof/>
                <w:webHidden/>
              </w:rPr>
              <w:fldChar w:fldCharType="separate"/>
            </w:r>
            <w:r w:rsidR="00E156DE">
              <w:rPr>
                <w:noProof/>
                <w:webHidden/>
              </w:rPr>
              <w:t>134</w:t>
            </w:r>
            <w:r w:rsidR="00E156DE">
              <w:rPr>
                <w:noProof/>
                <w:webHidden/>
              </w:rPr>
              <w:fldChar w:fldCharType="end"/>
            </w:r>
          </w:hyperlink>
        </w:p>
        <w:p w14:paraId="0A835598" w14:textId="3E3681CF" w:rsidR="00E156DE" w:rsidRDefault="00D41725">
          <w:pPr>
            <w:pStyle w:val="TDC4"/>
            <w:tabs>
              <w:tab w:val="left" w:pos="1760"/>
              <w:tab w:val="right" w:leader="dot" w:pos="8497"/>
            </w:tabs>
            <w:rPr>
              <w:noProof/>
              <w:lang w:val="es-EC" w:eastAsia="es-EC"/>
            </w:rPr>
          </w:pPr>
          <w:hyperlink w:anchor="_Toc77780663" w:history="1">
            <w:r w:rsidR="00E156DE" w:rsidRPr="00250CCD">
              <w:rPr>
                <w:rStyle w:val="Hipervnculo"/>
                <w:noProof/>
              </w:rPr>
              <w:t>3.6.5.1.</w:t>
            </w:r>
            <w:r w:rsidR="00E156DE">
              <w:rPr>
                <w:noProof/>
                <w:lang w:val="es-EC" w:eastAsia="es-EC"/>
              </w:rPr>
              <w:tab/>
            </w:r>
            <w:r w:rsidR="00E156DE" w:rsidRPr="00250CCD">
              <w:rPr>
                <w:rStyle w:val="Hipervnculo"/>
                <w:noProof/>
              </w:rPr>
              <w:t>Diagrama Lógico de la Base de Datos para la aplicación web</w:t>
            </w:r>
            <w:r w:rsidR="00E156DE">
              <w:rPr>
                <w:noProof/>
                <w:webHidden/>
              </w:rPr>
              <w:tab/>
            </w:r>
            <w:r w:rsidR="00E156DE">
              <w:rPr>
                <w:noProof/>
                <w:webHidden/>
              </w:rPr>
              <w:fldChar w:fldCharType="begin"/>
            </w:r>
            <w:r w:rsidR="00E156DE">
              <w:rPr>
                <w:noProof/>
                <w:webHidden/>
              </w:rPr>
              <w:instrText xml:space="preserve"> PAGEREF _Toc77780663 \h </w:instrText>
            </w:r>
            <w:r w:rsidR="00E156DE">
              <w:rPr>
                <w:noProof/>
                <w:webHidden/>
              </w:rPr>
            </w:r>
            <w:r w:rsidR="00E156DE">
              <w:rPr>
                <w:noProof/>
                <w:webHidden/>
              </w:rPr>
              <w:fldChar w:fldCharType="separate"/>
            </w:r>
            <w:r w:rsidR="00E156DE">
              <w:rPr>
                <w:noProof/>
                <w:webHidden/>
              </w:rPr>
              <w:t>135</w:t>
            </w:r>
            <w:r w:rsidR="00E156DE">
              <w:rPr>
                <w:noProof/>
                <w:webHidden/>
              </w:rPr>
              <w:fldChar w:fldCharType="end"/>
            </w:r>
          </w:hyperlink>
        </w:p>
        <w:p w14:paraId="6B7766B5" w14:textId="623D19EB" w:rsidR="00E156DE" w:rsidRDefault="00D41725">
          <w:pPr>
            <w:pStyle w:val="TDC4"/>
            <w:tabs>
              <w:tab w:val="left" w:pos="1760"/>
              <w:tab w:val="right" w:leader="dot" w:pos="8497"/>
            </w:tabs>
            <w:rPr>
              <w:noProof/>
              <w:lang w:val="es-EC" w:eastAsia="es-EC"/>
            </w:rPr>
          </w:pPr>
          <w:hyperlink w:anchor="_Toc77780664" w:history="1">
            <w:r w:rsidR="00E156DE" w:rsidRPr="00250CCD">
              <w:rPr>
                <w:rStyle w:val="Hipervnculo"/>
                <w:noProof/>
              </w:rPr>
              <w:t>3.6.5.2.</w:t>
            </w:r>
            <w:r w:rsidR="00E156DE">
              <w:rPr>
                <w:noProof/>
                <w:lang w:val="es-EC" w:eastAsia="es-EC"/>
              </w:rPr>
              <w:tab/>
            </w:r>
            <w:r w:rsidR="00E156DE" w:rsidRPr="00250CCD">
              <w:rPr>
                <w:rStyle w:val="Hipervnculo"/>
                <w:noProof/>
              </w:rPr>
              <w:t>Diagrama Lógico de la Base de Datos para la aplicación móvil</w:t>
            </w:r>
            <w:r w:rsidR="00E156DE">
              <w:rPr>
                <w:noProof/>
                <w:webHidden/>
              </w:rPr>
              <w:tab/>
            </w:r>
            <w:r w:rsidR="00E156DE">
              <w:rPr>
                <w:noProof/>
                <w:webHidden/>
              </w:rPr>
              <w:fldChar w:fldCharType="begin"/>
            </w:r>
            <w:r w:rsidR="00E156DE">
              <w:rPr>
                <w:noProof/>
                <w:webHidden/>
              </w:rPr>
              <w:instrText xml:space="preserve"> PAGEREF _Toc77780664 \h </w:instrText>
            </w:r>
            <w:r w:rsidR="00E156DE">
              <w:rPr>
                <w:noProof/>
                <w:webHidden/>
              </w:rPr>
            </w:r>
            <w:r w:rsidR="00E156DE">
              <w:rPr>
                <w:noProof/>
                <w:webHidden/>
              </w:rPr>
              <w:fldChar w:fldCharType="separate"/>
            </w:r>
            <w:r w:rsidR="00E156DE">
              <w:rPr>
                <w:noProof/>
                <w:webHidden/>
              </w:rPr>
              <w:t>136</w:t>
            </w:r>
            <w:r w:rsidR="00E156DE">
              <w:rPr>
                <w:noProof/>
                <w:webHidden/>
              </w:rPr>
              <w:fldChar w:fldCharType="end"/>
            </w:r>
          </w:hyperlink>
        </w:p>
        <w:p w14:paraId="5EAC1A53" w14:textId="06678D88"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65" w:history="1">
            <w:r w:rsidR="00E156DE" w:rsidRPr="00250CCD">
              <w:rPr>
                <w:rStyle w:val="Hipervnculo"/>
                <w:bCs/>
                <w:noProof/>
                <w:spacing w:val="-24"/>
                <w:w w:val="99"/>
              </w:rPr>
              <w:t>3.6.6.</w:t>
            </w:r>
            <w:r w:rsidR="00E156DE">
              <w:rPr>
                <w:rFonts w:asciiTheme="minorHAnsi" w:eastAsiaTheme="minorEastAsia" w:hAnsiTheme="minorHAnsi" w:cstheme="minorBidi"/>
                <w:noProof/>
                <w:lang w:val="es-EC" w:eastAsia="es-EC"/>
              </w:rPr>
              <w:tab/>
            </w:r>
            <w:r w:rsidR="00E156DE" w:rsidRPr="00250CCD">
              <w:rPr>
                <w:rStyle w:val="Hipervnculo"/>
                <w:noProof/>
              </w:rPr>
              <w:t>Diccionario de datos</w:t>
            </w:r>
            <w:r w:rsidR="00E156DE">
              <w:rPr>
                <w:noProof/>
                <w:webHidden/>
              </w:rPr>
              <w:tab/>
            </w:r>
            <w:r w:rsidR="00E156DE">
              <w:rPr>
                <w:noProof/>
                <w:webHidden/>
              </w:rPr>
              <w:fldChar w:fldCharType="begin"/>
            </w:r>
            <w:r w:rsidR="00E156DE">
              <w:rPr>
                <w:noProof/>
                <w:webHidden/>
              </w:rPr>
              <w:instrText xml:space="preserve"> PAGEREF _Toc77780665 \h </w:instrText>
            </w:r>
            <w:r w:rsidR="00E156DE">
              <w:rPr>
                <w:noProof/>
                <w:webHidden/>
              </w:rPr>
            </w:r>
            <w:r w:rsidR="00E156DE">
              <w:rPr>
                <w:noProof/>
                <w:webHidden/>
              </w:rPr>
              <w:fldChar w:fldCharType="separate"/>
            </w:r>
            <w:r w:rsidR="00E156DE">
              <w:rPr>
                <w:noProof/>
                <w:webHidden/>
              </w:rPr>
              <w:t>136</w:t>
            </w:r>
            <w:r w:rsidR="00E156DE">
              <w:rPr>
                <w:noProof/>
                <w:webHidden/>
              </w:rPr>
              <w:fldChar w:fldCharType="end"/>
            </w:r>
          </w:hyperlink>
        </w:p>
        <w:p w14:paraId="0B7AC3A3" w14:textId="773F5FDF"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66" w:history="1">
            <w:r w:rsidR="00E156DE" w:rsidRPr="00250CCD">
              <w:rPr>
                <w:rStyle w:val="Hipervnculo"/>
                <w:bCs/>
                <w:noProof/>
                <w:spacing w:val="-24"/>
                <w:w w:val="99"/>
              </w:rPr>
              <w:t>3.6.7.</w:t>
            </w:r>
            <w:r w:rsidR="00E156DE">
              <w:rPr>
                <w:rFonts w:asciiTheme="minorHAnsi" w:eastAsiaTheme="minorEastAsia" w:hAnsiTheme="minorHAnsi" w:cstheme="minorBidi"/>
                <w:noProof/>
                <w:lang w:val="es-EC" w:eastAsia="es-EC"/>
              </w:rPr>
              <w:tab/>
            </w:r>
            <w:r w:rsidR="00E156DE" w:rsidRPr="00250CCD">
              <w:rPr>
                <w:rStyle w:val="Hipervnculo"/>
                <w:noProof/>
              </w:rPr>
              <w:t>Categorización de riesgos</w:t>
            </w:r>
            <w:r w:rsidR="00E156DE">
              <w:rPr>
                <w:noProof/>
                <w:webHidden/>
              </w:rPr>
              <w:tab/>
            </w:r>
            <w:r w:rsidR="00E156DE">
              <w:rPr>
                <w:noProof/>
                <w:webHidden/>
              </w:rPr>
              <w:fldChar w:fldCharType="begin"/>
            </w:r>
            <w:r w:rsidR="00E156DE">
              <w:rPr>
                <w:noProof/>
                <w:webHidden/>
              </w:rPr>
              <w:instrText xml:space="preserve"> PAGEREF _Toc77780666 \h </w:instrText>
            </w:r>
            <w:r w:rsidR="00E156DE">
              <w:rPr>
                <w:noProof/>
                <w:webHidden/>
              </w:rPr>
            </w:r>
            <w:r w:rsidR="00E156DE">
              <w:rPr>
                <w:noProof/>
                <w:webHidden/>
              </w:rPr>
              <w:fldChar w:fldCharType="separate"/>
            </w:r>
            <w:r w:rsidR="00E156DE">
              <w:rPr>
                <w:noProof/>
                <w:webHidden/>
              </w:rPr>
              <w:t>136</w:t>
            </w:r>
            <w:r w:rsidR="00E156DE">
              <w:rPr>
                <w:noProof/>
                <w:webHidden/>
              </w:rPr>
              <w:fldChar w:fldCharType="end"/>
            </w:r>
          </w:hyperlink>
        </w:p>
        <w:p w14:paraId="7FB003C0" w14:textId="5B495DF7" w:rsidR="00E156DE" w:rsidRDefault="00D41725">
          <w:pPr>
            <w:pStyle w:val="TDC4"/>
            <w:tabs>
              <w:tab w:val="left" w:pos="1760"/>
              <w:tab w:val="right" w:leader="dot" w:pos="8497"/>
            </w:tabs>
            <w:rPr>
              <w:noProof/>
              <w:lang w:val="es-EC" w:eastAsia="es-EC"/>
            </w:rPr>
          </w:pPr>
          <w:hyperlink w:anchor="_Toc77780667" w:history="1">
            <w:r w:rsidR="00E156DE" w:rsidRPr="00250CCD">
              <w:rPr>
                <w:rStyle w:val="Hipervnculo"/>
                <w:noProof/>
              </w:rPr>
              <w:t>3.6.7.1.</w:t>
            </w:r>
            <w:r w:rsidR="00E156DE">
              <w:rPr>
                <w:noProof/>
                <w:lang w:val="es-EC" w:eastAsia="es-EC"/>
              </w:rPr>
              <w:tab/>
            </w:r>
            <w:r w:rsidR="00E156DE" w:rsidRPr="00250CCD">
              <w:rPr>
                <w:rStyle w:val="Hipervnculo"/>
                <w:noProof/>
              </w:rPr>
              <w:t>Probabilidad de ocurrencia de los riesgos:</w:t>
            </w:r>
            <w:r w:rsidR="00E156DE">
              <w:rPr>
                <w:noProof/>
                <w:webHidden/>
              </w:rPr>
              <w:tab/>
            </w:r>
            <w:r w:rsidR="00E156DE">
              <w:rPr>
                <w:noProof/>
                <w:webHidden/>
              </w:rPr>
              <w:fldChar w:fldCharType="begin"/>
            </w:r>
            <w:r w:rsidR="00E156DE">
              <w:rPr>
                <w:noProof/>
                <w:webHidden/>
              </w:rPr>
              <w:instrText xml:space="preserve"> PAGEREF _Toc77780667 \h </w:instrText>
            </w:r>
            <w:r w:rsidR="00E156DE">
              <w:rPr>
                <w:noProof/>
                <w:webHidden/>
              </w:rPr>
            </w:r>
            <w:r w:rsidR="00E156DE">
              <w:rPr>
                <w:noProof/>
                <w:webHidden/>
              </w:rPr>
              <w:fldChar w:fldCharType="separate"/>
            </w:r>
            <w:r w:rsidR="00E156DE">
              <w:rPr>
                <w:noProof/>
                <w:webHidden/>
              </w:rPr>
              <w:t>136</w:t>
            </w:r>
            <w:r w:rsidR="00E156DE">
              <w:rPr>
                <w:noProof/>
                <w:webHidden/>
              </w:rPr>
              <w:fldChar w:fldCharType="end"/>
            </w:r>
          </w:hyperlink>
        </w:p>
        <w:p w14:paraId="1E8CDE27" w14:textId="6A7EA82E" w:rsidR="00E156DE" w:rsidRDefault="00D41725">
          <w:pPr>
            <w:pStyle w:val="TDC4"/>
            <w:tabs>
              <w:tab w:val="left" w:pos="1760"/>
              <w:tab w:val="right" w:leader="dot" w:pos="8497"/>
            </w:tabs>
            <w:rPr>
              <w:noProof/>
              <w:lang w:val="es-EC" w:eastAsia="es-EC"/>
            </w:rPr>
          </w:pPr>
          <w:hyperlink w:anchor="_Toc77780668" w:history="1">
            <w:r w:rsidR="00E156DE" w:rsidRPr="00250CCD">
              <w:rPr>
                <w:rStyle w:val="Hipervnculo"/>
                <w:noProof/>
              </w:rPr>
              <w:t>3.6.7.2.</w:t>
            </w:r>
            <w:r w:rsidR="00E156DE">
              <w:rPr>
                <w:noProof/>
                <w:lang w:val="es-EC" w:eastAsia="es-EC"/>
              </w:rPr>
              <w:tab/>
            </w:r>
            <w:r w:rsidR="00E156DE" w:rsidRPr="00250CCD">
              <w:rPr>
                <w:rStyle w:val="Hipervnculo"/>
                <w:noProof/>
              </w:rPr>
              <w:t>Impacto de Riesgo</w:t>
            </w:r>
            <w:r w:rsidR="00E156DE">
              <w:rPr>
                <w:noProof/>
                <w:webHidden/>
              </w:rPr>
              <w:tab/>
            </w:r>
            <w:r w:rsidR="00E156DE">
              <w:rPr>
                <w:noProof/>
                <w:webHidden/>
              </w:rPr>
              <w:fldChar w:fldCharType="begin"/>
            </w:r>
            <w:r w:rsidR="00E156DE">
              <w:rPr>
                <w:noProof/>
                <w:webHidden/>
              </w:rPr>
              <w:instrText xml:space="preserve"> PAGEREF _Toc77780668 \h </w:instrText>
            </w:r>
            <w:r w:rsidR="00E156DE">
              <w:rPr>
                <w:noProof/>
                <w:webHidden/>
              </w:rPr>
            </w:r>
            <w:r w:rsidR="00E156DE">
              <w:rPr>
                <w:noProof/>
                <w:webHidden/>
              </w:rPr>
              <w:fldChar w:fldCharType="separate"/>
            </w:r>
            <w:r w:rsidR="00E156DE">
              <w:rPr>
                <w:noProof/>
                <w:webHidden/>
              </w:rPr>
              <w:t>137</w:t>
            </w:r>
            <w:r w:rsidR="00E156DE">
              <w:rPr>
                <w:noProof/>
                <w:webHidden/>
              </w:rPr>
              <w:fldChar w:fldCharType="end"/>
            </w:r>
          </w:hyperlink>
        </w:p>
        <w:p w14:paraId="1D334C52" w14:textId="58F40325" w:rsidR="00E156DE" w:rsidRDefault="00D41725">
          <w:pPr>
            <w:pStyle w:val="TDC4"/>
            <w:tabs>
              <w:tab w:val="left" w:pos="1760"/>
              <w:tab w:val="right" w:leader="dot" w:pos="8497"/>
            </w:tabs>
            <w:rPr>
              <w:noProof/>
              <w:lang w:val="es-EC" w:eastAsia="es-EC"/>
            </w:rPr>
          </w:pPr>
          <w:hyperlink w:anchor="_Toc77780669" w:history="1">
            <w:r w:rsidR="00E156DE" w:rsidRPr="00250CCD">
              <w:rPr>
                <w:rStyle w:val="Hipervnculo"/>
                <w:noProof/>
              </w:rPr>
              <w:t>3.6.7.3.</w:t>
            </w:r>
            <w:r w:rsidR="00E156DE">
              <w:rPr>
                <w:noProof/>
                <w:lang w:val="es-EC" w:eastAsia="es-EC"/>
              </w:rPr>
              <w:tab/>
            </w:r>
            <w:r w:rsidR="00E156DE" w:rsidRPr="00250CCD">
              <w:rPr>
                <w:rStyle w:val="Hipervnculo"/>
                <w:noProof/>
              </w:rPr>
              <w:t>Exposición del riesgo</w:t>
            </w:r>
            <w:r w:rsidR="00E156DE">
              <w:rPr>
                <w:noProof/>
                <w:webHidden/>
              </w:rPr>
              <w:tab/>
            </w:r>
            <w:r w:rsidR="00E156DE">
              <w:rPr>
                <w:noProof/>
                <w:webHidden/>
              </w:rPr>
              <w:fldChar w:fldCharType="begin"/>
            </w:r>
            <w:r w:rsidR="00E156DE">
              <w:rPr>
                <w:noProof/>
                <w:webHidden/>
              </w:rPr>
              <w:instrText xml:space="preserve"> PAGEREF _Toc77780669 \h </w:instrText>
            </w:r>
            <w:r w:rsidR="00E156DE">
              <w:rPr>
                <w:noProof/>
                <w:webHidden/>
              </w:rPr>
            </w:r>
            <w:r w:rsidR="00E156DE">
              <w:rPr>
                <w:noProof/>
                <w:webHidden/>
              </w:rPr>
              <w:fldChar w:fldCharType="separate"/>
            </w:r>
            <w:r w:rsidR="00E156DE">
              <w:rPr>
                <w:noProof/>
                <w:webHidden/>
              </w:rPr>
              <w:t>137</w:t>
            </w:r>
            <w:r w:rsidR="00E156DE">
              <w:rPr>
                <w:noProof/>
                <w:webHidden/>
              </w:rPr>
              <w:fldChar w:fldCharType="end"/>
            </w:r>
          </w:hyperlink>
        </w:p>
        <w:p w14:paraId="5403AA93" w14:textId="63B8B9BC" w:rsidR="00E156DE" w:rsidRDefault="00D41725">
          <w:pPr>
            <w:pStyle w:val="TDC4"/>
            <w:tabs>
              <w:tab w:val="left" w:pos="1760"/>
              <w:tab w:val="right" w:leader="dot" w:pos="8497"/>
            </w:tabs>
            <w:rPr>
              <w:noProof/>
              <w:lang w:val="es-EC" w:eastAsia="es-EC"/>
            </w:rPr>
          </w:pPr>
          <w:hyperlink w:anchor="_Toc77780670" w:history="1">
            <w:r w:rsidR="00E156DE" w:rsidRPr="00250CCD">
              <w:rPr>
                <w:rStyle w:val="Hipervnculo"/>
                <w:noProof/>
              </w:rPr>
              <w:t>3.6.7.4.</w:t>
            </w:r>
            <w:r w:rsidR="00E156DE">
              <w:rPr>
                <w:noProof/>
                <w:lang w:val="es-EC" w:eastAsia="es-EC"/>
              </w:rPr>
              <w:tab/>
            </w:r>
            <w:r w:rsidR="00E156DE" w:rsidRPr="00250CCD">
              <w:rPr>
                <w:rStyle w:val="Hipervnculo"/>
                <w:noProof/>
              </w:rPr>
              <w:t>Tabla de priorización de riesgos del proyecto</w:t>
            </w:r>
            <w:r w:rsidR="00E156DE">
              <w:rPr>
                <w:noProof/>
                <w:webHidden/>
              </w:rPr>
              <w:tab/>
            </w:r>
            <w:r w:rsidR="00E156DE">
              <w:rPr>
                <w:noProof/>
                <w:webHidden/>
              </w:rPr>
              <w:fldChar w:fldCharType="begin"/>
            </w:r>
            <w:r w:rsidR="00E156DE">
              <w:rPr>
                <w:noProof/>
                <w:webHidden/>
              </w:rPr>
              <w:instrText xml:space="preserve"> PAGEREF _Toc77780670 \h </w:instrText>
            </w:r>
            <w:r w:rsidR="00E156DE">
              <w:rPr>
                <w:noProof/>
                <w:webHidden/>
              </w:rPr>
            </w:r>
            <w:r w:rsidR="00E156DE">
              <w:rPr>
                <w:noProof/>
                <w:webHidden/>
              </w:rPr>
              <w:fldChar w:fldCharType="separate"/>
            </w:r>
            <w:r w:rsidR="00E156DE">
              <w:rPr>
                <w:noProof/>
                <w:webHidden/>
              </w:rPr>
              <w:t>137</w:t>
            </w:r>
            <w:r w:rsidR="00E156DE">
              <w:rPr>
                <w:noProof/>
                <w:webHidden/>
              </w:rPr>
              <w:fldChar w:fldCharType="end"/>
            </w:r>
          </w:hyperlink>
        </w:p>
        <w:p w14:paraId="2BB39981" w14:textId="09AA42D2" w:rsidR="00E156DE" w:rsidRDefault="00D41725">
          <w:pPr>
            <w:pStyle w:val="TDC4"/>
            <w:tabs>
              <w:tab w:val="left" w:pos="1760"/>
              <w:tab w:val="right" w:leader="dot" w:pos="8497"/>
            </w:tabs>
            <w:rPr>
              <w:noProof/>
              <w:lang w:val="es-EC" w:eastAsia="es-EC"/>
            </w:rPr>
          </w:pPr>
          <w:hyperlink w:anchor="_Toc77780671" w:history="1">
            <w:r w:rsidR="00E156DE" w:rsidRPr="00250CCD">
              <w:rPr>
                <w:rStyle w:val="Hipervnculo"/>
                <w:noProof/>
              </w:rPr>
              <w:t>3.6.7.5.</w:t>
            </w:r>
            <w:r w:rsidR="00E156DE">
              <w:rPr>
                <w:noProof/>
                <w:lang w:val="es-EC" w:eastAsia="es-EC"/>
              </w:rPr>
              <w:tab/>
            </w:r>
            <w:r w:rsidR="00E156DE" w:rsidRPr="00250CCD">
              <w:rPr>
                <w:rStyle w:val="Hipervnculo"/>
                <w:noProof/>
              </w:rPr>
              <w:t>Hoja de gestión de riesgos</w:t>
            </w:r>
            <w:r w:rsidR="00E156DE">
              <w:rPr>
                <w:noProof/>
                <w:webHidden/>
              </w:rPr>
              <w:tab/>
            </w:r>
            <w:r w:rsidR="00E156DE">
              <w:rPr>
                <w:noProof/>
                <w:webHidden/>
              </w:rPr>
              <w:fldChar w:fldCharType="begin"/>
            </w:r>
            <w:r w:rsidR="00E156DE">
              <w:rPr>
                <w:noProof/>
                <w:webHidden/>
              </w:rPr>
              <w:instrText xml:space="preserve"> PAGEREF _Toc77780671 \h </w:instrText>
            </w:r>
            <w:r w:rsidR="00E156DE">
              <w:rPr>
                <w:noProof/>
                <w:webHidden/>
              </w:rPr>
            </w:r>
            <w:r w:rsidR="00E156DE">
              <w:rPr>
                <w:noProof/>
                <w:webHidden/>
              </w:rPr>
              <w:fldChar w:fldCharType="separate"/>
            </w:r>
            <w:r w:rsidR="00E156DE">
              <w:rPr>
                <w:noProof/>
                <w:webHidden/>
              </w:rPr>
              <w:t>138</w:t>
            </w:r>
            <w:r w:rsidR="00E156DE">
              <w:rPr>
                <w:noProof/>
                <w:webHidden/>
              </w:rPr>
              <w:fldChar w:fldCharType="end"/>
            </w:r>
          </w:hyperlink>
        </w:p>
        <w:p w14:paraId="2414A402" w14:textId="44C999C4"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72" w:history="1">
            <w:r w:rsidR="00E156DE" w:rsidRPr="00250CCD">
              <w:rPr>
                <w:rStyle w:val="Hipervnculo"/>
                <w:bCs/>
                <w:noProof/>
                <w:spacing w:val="-24"/>
                <w:w w:val="99"/>
              </w:rPr>
              <w:t>3.6.8.</w:t>
            </w:r>
            <w:r w:rsidR="00E156DE">
              <w:rPr>
                <w:rFonts w:asciiTheme="minorHAnsi" w:eastAsiaTheme="minorEastAsia" w:hAnsiTheme="minorHAnsi" w:cstheme="minorBidi"/>
                <w:noProof/>
                <w:lang w:val="es-EC" w:eastAsia="es-EC"/>
              </w:rPr>
              <w:tab/>
            </w:r>
            <w:r w:rsidR="00E156DE" w:rsidRPr="00250CCD">
              <w:rPr>
                <w:rStyle w:val="Hipervnculo"/>
                <w:noProof/>
              </w:rPr>
              <w:t>Historias de usuario</w:t>
            </w:r>
            <w:r w:rsidR="00E156DE">
              <w:rPr>
                <w:noProof/>
                <w:webHidden/>
              </w:rPr>
              <w:tab/>
            </w:r>
            <w:r w:rsidR="00E156DE">
              <w:rPr>
                <w:noProof/>
                <w:webHidden/>
              </w:rPr>
              <w:fldChar w:fldCharType="begin"/>
            </w:r>
            <w:r w:rsidR="00E156DE">
              <w:rPr>
                <w:noProof/>
                <w:webHidden/>
              </w:rPr>
              <w:instrText xml:space="preserve"> PAGEREF _Toc77780672 \h </w:instrText>
            </w:r>
            <w:r w:rsidR="00E156DE">
              <w:rPr>
                <w:noProof/>
                <w:webHidden/>
              </w:rPr>
            </w:r>
            <w:r w:rsidR="00E156DE">
              <w:rPr>
                <w:noProof/>
                <w:webHidden/>
              </w:rPr>
              <w:fldChar w:fldCharType="separate"/>
            </w:r>
            <w:r w:rsidR="00E156DE">
              <w:rPr>
                <w:noProof/>
                <w:webHidden/>
              </w:rPr>
              <w:t>140</w:t>
            </w:r>
            <w:r w:rsidR="00E156DE">
              <w:rPr>
                <w:noProof/>
                <w:webHidden/>
              </w:rPr>
              <w:fldChar w:fldCharType="end"/>
            </w:r>
          </w:hyperlink>
        </w:p>
        <w:p w14:paraId="46E4B8C4" w14:textId="6595A9A4"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73" w:history="1">
            <w:r w:rsidR="00E156DE" w:rsidRPr="00250CCD">
              <w:rPr>
                <w:rStyle w:val="Hipervnculo"/>
                <w:bCs/>
                <w:noProof/>
                <w:spacing w:val="-24"/>
                <w:w w:val="99"/>
              </w:rPr>
              <w:t>3.6.9.</w:t>
            </w:r>
            <w:r w:rsidR="00E156DE">
              <w:rPr>
                <w:rFonts w:asciiTheme="minorHAnsi" w:eastAsiaTheme="minorEastAsia" w:hAnsiTheme="minorHAnsi" w:cstheme="minorBidi"/>
                <w:noProof/>
                <w:lang w:val="es-EC" w:eastAsia="es-EC"/>
              </w:rPr>
              <w:tab/>
            </w:r>
            <w:r w:rsidR="00E156DE" w:rsidRPr="00250CCD">
              <w:rPr>
                <w:rStyle w:val="Hipervnculo"/>
                <w:noProof/>
              </w:rPr>
              <w:t>Tareas de ingeniería</w:t>
            </w:r>
            <w:r w:rsidR="00E156DE">
              <w:rPr>
                <w:noProof/>
                <w:webHidden/>
              </w:rPr>
              <w:tab/>
            </w:r>
            <w:r w:rsidR="00E156DE">
              <w:rPr>
                <w:noProof/>
                <w:webHidden/>
              </w:rPr>
              <w:fldChar w:fldCharType="begin"/>
            </w:r>
            <w:r w:rsidR="00E156DE">
              <w:rPr>
                <w:noProof/>
                <w:webHidden/>
              </w:rPr>
              <w:instrText xml:space="preserve"> PAGEREF _Toc77780673 \h </w:instrText>
            </w:r>
            <w:r w:rsidR="00E156DE">
              <w:rPr>
                <w:noProof/>
                <w:webHidden/>
              </w:rPr>
            </w:r>
            <w:r w:rsidR="00E156DE">
              <w:rPr>
                <w:noProof/>
                <w:webHidden/>
              </w:rPr>
              <w:fldChar w:fldCharType="separate"/>
            </w:r>
            <w:r w:rsidR="00E156DE">
              <w:rPr>
                <w:noProof/>
                <w:webHidden/>
              </w:rPr>
              <w:t>142</w:t>
            </w:r>
            <w:r w:rsidR="00E156DE">
              <w:rPr>
                <w:noProof/>
                <w:webHidden/>
              </w:rPr>
              <w:fldChar w:fldCharType="end"/>
            </w:r>
          </w:hyperlink>
        </w:p>
        <w:p w14:paraId="4F912173" w14:textId="656D08E2"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74" w:history="1">
            <w:r w:rsidR="00E156DE" w:rsidRPr="00250CCD">
              <w:rPr>
                <w:rStyle w:val="Hipervnculo"/>
                <w:bCs/>
                <w:noProof/>
                <w:spacing w:val="-24"/>
                <w:w w:val="99"/>
              </w:rPr>
              <w:t>3.6.10.</w:t>
            </w:r>
            <w:r w:rsidR="00E156DE">
              <w:rPr>
                <w:rFonts w:asciiTheme="minorHAnsi" w:eastAsiaTheme="minorEastAsia" w:hAnsiTheme="minorHAnsi" w:cstheme="minorBidi"/>
                <w:noProof/>
                <w:lang w:val="es-EC" w:eastAsia="es-EC"/>
              </w:rPr>
              <w:tab/>
            </w:r>
            <w:r w:rsidR="00E156DE" w:rsidRPr="00250CCD">
              <w:rPr>
                <w:rStyle w:val="Hipervnculo"/>
                <w:noProof/>
              </w:rPr>
              <w:t>Historias Técnicas</w:t>
            </w:r>
            <w:r w:rsidR="00E156DE">
              <w:rPr>
                <w:noProof/>
                <w:webHidden/>
              </w:rPr>
              <w:tab/>
            </w:r>
            <w:r w:rsidR="00E156DE">
              <w:rPr>
                <w:noProof/>
                <w:webHidden/>
              </w:rPr>
              <w:fldChar w:fldCharType="begin"/>
            </w:r>
            <w:r w:rsidR="00E156DE">
              <w:rPr>
                <w:noProof/>
                <w:webHidden/>
              </w:rPr>
              <w:instrText xml:space="preserve"> PAGEREF _Toc77780674 \h </w:instrText>
            </w:r>
            <w:r w:rsidR="00E156DE">
              <w:rPr>
                <w:noProof/>
                <w:webHidden/>
              </w:rPr>
            </w:r>
            <w:r w:rsidR="00E156DE">
              <w:rPr>
                <w:noProof/>
                <w:webHidden/>
              </w:rPr>
              <w:fldChar w:fldCharType="separate"/>
            </w:r>
            <w:r w:rsidR="00E156DE">
              <w:rPr>
                <w:noProof/>
                <w:webHidden/>
              </w:rPr>
              <w:t>148</w:t>
            </w:r>
            <w:r w:rsidR="00E156DE">
              <w:rPr>
                <w:noProof/>
                <w:webHidden/>
              </w:rPr>
              <w:fldChar w:fldCharType="end"/>
            </w:r>
          </w:hyperlink>
        </w:p>
        <w:p w14:paraId="0DBD2859" w14:textId="25BD5B92"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75" w:history="1">
            <w:r w:rsidR="00E156DE" w:rsidRPr="00250CCD">
              <w:rPr>
                <w:rStyle w:val="Hipervnculo"/>
                <w:noProof/>
              </w:rPr>
              <w:t>3.7.</w:t>
            </w:r>
            <w:r w:rsidR="00E156DE">
              <w:rPr>
                <w:rFonts w:asciiTheme="minorHAnsi" w:eastAsiaTheme="minorEastAsia" w:hAnsiTheme="minorHAnsi" w:cstheme="minorBidi"/>
                <w:noProof/>
                <w:lang w:val="es-EC" w:eastAsia="es-EC"/>
              </w:rPr>
              <w:tab/>
            </w:r>
            <w:r w:rsidR="00E156DE" w:rsidRPr="00250CCD">
              <w:rPr>
                <w:rStyle w:val="Hipervnculo"/>
                <w:noProof/>
              </w:rPr>
              <w:t>Fase de</w:t>
            </w:r>
            <w:r w:rsidR="00E156DE" w:rsidRPr="00250CCD">
              <w:rPr>
                <w:rStyle w:val="Hipervnculo"/>
                <w:noProof/>
                <w:spacing w:val="1"/>
              </w:rPr>
              <w:t xml:space="preserve"> </w:t>
            </w:r>
            <w:r w:rsidR="00E156DE" w:rsidRPr="00250CCD">
              <w:rPr>
                <w:rStyle w:val="Hipervnculo"/>
                <w:noProof/>
              </w:rPr>
              <w:t>análisis de resultados</w:t>
            </w:r>
            <w:r w:rsidR="00E156DE">
              <w:rPr>
                <w:noProof/>
                <w:webHidden/>
              </w:rPr>
              <w:tab/>
            </w:r>
            <w:r w:rsidR="00E156DE">
              <w:rPr>
                <w:noProof/>
                <w:webHidden/>
              </w:rPr>
              <w:fldChar w:fldCharType="begin"/>
            </w:r>
            <w:r w:rsidR="00E156DE">
              <w:rPr>
                <w:noProof/>
                <w:webHidden/>
              </w:rPr>
              <w:instrText xml:space="preserve"> PAGEREF _Toc77780675 \h </w:instrText>
            </w:r>
            <w:r w:rsidR="00E156DE">
              <w:rPr>
                <w:noProof/>
                <w:webHidden/>
              </w:rPr>
            </w:r>
            <w:r w:rsidR="00E156DE">
              <w:rPr>
                <w:noProof/>
                <w:webHidden/>
              </w:rPr>
              <w:fldChar w:fldCharType="separate"/>
            </w:r>
            <w:r w:rsidR="00E156DE">
              <w:rPr>
                <w:noProof/>
                <w:webHidden/>
              </w:rPr>
              <w:t>152</w:t>
            </w:r>
            <w:r w:rsidR="00E156DE">
              <w:rPr>
                <w:noProof/>
                <w:webHidden/>
              </w:rPr>
              <w:fldChar w:fldCharType="end"/>
            </w:r>
          </w:hyperlink>
        </w:p>
        <w:p w14:paraId="2CC1A391" w14:textId="11BD6193" w:rsidR="00E156DE" w:rsidRDefault="00D41725">
          <w:pPr>
            <w:pStyle w:val="TDC1"/>
            <w:tabs>
              <w:tab w:val="right" w:leader="dot" w:pos="8497"/>
            </w:tabs>
            <w:rPr>
              <w:rFonts w:asciiTheme="minorHAnsi" w:eastAsiaTheme="minorEastAsia" w:hAnsiTheme="minorHAnsi" w:cstheme="minorBidi"/>
              <w:noProof/>
              <w:lang w:val="es-EC" w:eastAsia="es-EC"/>
            </w:rPr>
          </w:pPr>
          <w:hyperlink w:anchor="_Toc77780676" w:history="1">
            <w:r w:rsidR="00E156DE" w:rsidRPr="00250CCD">
              <w:rPr>
                <w:rStyle w:val="Hipervnculo"/>
                <w:noProof/>
              </w:rPr>
              <w:t>CAPITULO IV</w:t>
            </w:r>
            <w:r w:rsidR="00E156DE">
              <w:rPr>
                <w:noProof/>
                <w:webHidden/>
              </w:rPr>
              <w:tab/>
            </w:r>
            <w:r w:rsidR="00E156DE">
              <w:rPr>
                <w:noProof/>
                <w:webHidden/>
              </w:rPr>
              <w:fldChar w:fldCharType="begin"/>
            </w:r>
            <w:r w:rsidR="00E156DE">
              <w:rPr>
                <w:noProof/>
                <w:webHidden/>
              </w:rPr>
              <w:instrText xml:space="preserve"> PAGEREF _Toc77780676 \h </w:instrText>
            </w:r>
            <w:r w:rsidR="00E156DE">
              <w:rPr>
                <w:noProof/>
                <w:webHidden/>
              </w:rPr>
            </w:r>
            <w:r w:rsidR="00E156DE">
              <w:rPr>
                <w:noProof/>
                <w:webHidden/>
              </w:rPr>
              <w:fldChar w:fldCharType="separate"/>
            </w:r>
            <w:r w:rsidR="00E156DE">
              <w:rPr>
                <w:noProof/>
                <w:webHidden/>
              </w:rPr>
              <w:t>153</w:t>
            </w:r>
            <w:r w:rsidR="00E156DE">
              <w:rPr>
                <w:noProof/>
                <w:webHidden/>
              </w:rPr>
              <w:fldChar w:fldCharType="end"/>
            </w:r>
          </w:hyperlink>
        </w:p>
        <w:p w14:paraId="1BACC539" w14:textId="1D823D5B" w:rsidR="00E156DE" w:rsidRDefault="00D41725">
          <w:pPr>
            <w:pStyle w:val="TDC1"/>
            <w:tabs>
              <w:tab w:val="left" w:pos="1070"/>
              <w:tab w:val="right" w:leader="dot" w:pos="8497"/>
            </w:tabs>
            <w:rPr>
              <w:rFonts w:asciiTheme="minorHAnsi" w:eastAsiaTheme="minorEastAsia" w:hAnsiTheme="minorHAnsi" w:cstheme="minorBidi"/>
              <w:noProof/>
              <w:lang w:val="es-EC" w:eastAsia="es-EC"/>
            </w:rPr>
          </w:pPr>
          <w:hyperlink w:anchor="_Toc77780677" w:history="1">
            <w:r w:rsidR="00E156DE" w:rsidRPr="00250CCD">
              <w:rPr>
                <w:rStyle w:val="Hipervnculo"/>
                <w:noProof/>
                <w:spacing w:val="-3"/>
                <w:w w:val="99"/>
              </w:rPr>
              <w:t>4.</w:t>
            </w:r>
            <w:r w:rsidR="00E156DE">
              <w:rPr>
                <w:rFonts w:asciiTheme="minorHAnsi" w:eastAsiaTheme="minorEastAsia" w:hAnsiTheme="minorHAnsi" w:cstheme="minorBidi"/>
                <w:noProof/>
                <w:lang w:val="es-EC" w:eastAsia="es-EC"/>
              </w:rPr>
              <w:tab/>
            </w:r>
            <w:r w:rsidR="00E156DE" w:rsidRPr="00250CCD">
              <w:rPr>
                <w:rStyle w:val="Hipervnculo"/>
                <w:noProof/>
              </w:rPr>
              <w:t>RESULTADOS</w:t>
            </w:r>
            <w:r w:rsidR="00E156DE">
              <w:rPr>
                <w:noProof/>
                <w:webHidden/>
              </w:rPr>
              <w:tab/>
            </w:r>
            <w:r w:rsidR="00E156DE">
              <w:rPr>
                <w:noProof/>
                <w:webHidden/>
              </w:rPr>
              <w:fldChar w:fldCharType="begin"/>
            </w:r>
            <w:r w:rsidR="00E156DE">
              <w:rPr>
                <w:noProof/>
                <w:webHidden/>
              </w:rPr>
              <w:instrText xml:space="preserve"> PAGEREF _Toc77780677 \h </w:instrText>
            </w:r>
            <w:r w:rsidR="00E156DE">
              <w:rPr>
                <w:noProof/>
                <w:webHidden/>
              </w:rPr>
            </w:r>
            <w:r w:rsidR="00E156DE">
              <w:rPr>
                <w:noProof/>
                <w:webHidden/>
              </w:rPr>
              <w:fldChar w:fldCharType="separate"/>
            </w:r>
            <w:r w:rsidR="00E156DE">
              <w:rPr>
                <w:noProof/>
                <w:webHidden/>
              </w:rPr>
              <w:t>153</w:t>
            </w:r>
            <w:r w:rsidR="00E156DE">
              <w:rPr>
                <w:noProof/>
                <w:webHidden/>
              </w:rPr>
              <w:fldChar w:fldCharType="end"/>
            </w:r>
          </w:hyperlink>
        </w:p>
        <w:p w14:paraId="4E16E37D" w14:textId="71F0E346"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78" w:history="1">
            <w:r w:rsidR="00E156DE" w:rsidRPr="00250CCD">
              <w:rPr>
                <w:rStyle w:val="Hipervnculo"/>
                <w:noProof/>
              </w:rPr>
              <w:t>4.1.</w:t>
            </w:r>
            <w:r w:rsidR="00E156DE">
              <w:rPr>
                <w:rFonts w:asciiTheme="minorHAnsi" w:eastAsiaTheme="minorEastAsia" w:hAnsiTheme="minorHAnsi" w:cstheme="minorBidi"/>
                <w:noProof/>
                <w:lang w:val="es-EC" w:eastAsia="es-EC"/>
              </w:rPr>
              <w:tab/>
            </w:r>
            <w:r w:rsidR="00E156DE" w:rsidRPr="00250CCD">
              <w:rPr>
                <w:rStyle w:val="Hipervnculo"/>
                <w:noProof/>
              </w:rPr>
              <w:t>Gestión del proyecto</w:t>
            </w:r>
            <w:r w:rsidR="00E156DE">
              <w:rPr>
                <w:noProof/>
                <w:webHidden/>
              </w:rPr>
              <w:tab/>
            </w:r>
            <w:r w:rsidR="00E156DE">
              <w:rPr>
                <w:noProof/>
                <w:webHidden/>
              </w:rPr>
              <w:fldChar w:fldCharType="begin"/>
            </w:r>
            <w:r w:rsidR="00E156DE">
              <w:rPr>
                <w:noProof/>
                <w:webHidden/>
              </w:rPr>
              <w:instrText xml:space="preserve"> PAGEREF _Toc77780678 \h </w:instrText>
            </w:r>
            <w:r w:rsidR="00E156DE">
              <w:rPr>
                <w:noProof/>
                <w:webHidden/>
              </w:rPr>
            </w:r>
            <w:r w:rsidR="00E156DE">
              <w:rPr>
                <w:noProof/>
                <w:webHidden/>
              </w:rPr>
              <w:fldChar w:fldCharType="separate"/>
            </w:r>
            <w:r w:rsidR="00E156DE">
              <w:rPr>
                <w:noProof/>
                <w:webHidden/>
              </w:rPr>
              <w:t>153</w:t>
            </w:r>
            <w:r w:rsidR="00E156DE">
              <w:rPr>
                <w:noProof/>
                <w:webHidden/>
              </w:rPr>
              <w:fldChar w:fldCharType="end"/>
            </w:r>
          </w:hyperlink>
        </w:p>
        <w:p w14:paraId="5F220CB2" w14:textId="2421687F"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79" w:history="1">
            <w:r w:rsidR="00E156DE" w:rsidRPr="00250CCD">
              <w:rPr>
                <w:rStyle w:val="Hipervnculo"/>
                <w:noProof/>
              </w:rPr>
              <w:t>4.2.</w:t>
            </w:r>
            <w:r w:rsidR="00E156DE">
              <w:rPr>
                <w:rFonts w:asciiTheme="minorHAnsi" w:eastAsiaTheme="minorEastAsia" w:hAnsiTheme="minorHAnsi" w:cstheme="minorBidi"/>
                <w:noProof/>
                <w:lang w:val="es-EC" w:eastAsia="es-EC"/>
              </w:rPr>
              <w:tab/>
            </w:r>
            <w:r w:rsidR="00E156DE" w:rsidRPr="00250CCD">
              <w:rPr>
                <w:rStyle w:val="Hipervnculo"/>
                <w:noProof/>
              </w:rPr>
              <w:t>Población y muestra</w:t>
            </w:r>
            <w:r w:rsidR="00E156DE">
              <w:rPr>
                <w:noProof/>
                <w:webHidden/>
              </w:rPr>
              <w:tab/>
            </w:r>
            <w:r w:rsidR="00E156DE">
              <w:rPr>
                <w:noProof/>
                <w:webHidden/>
              </w:rPr>
              <w:fldChar w:fldCharType="begin"/>
            </w:r>
            <w:r w:rsidR="00E156DE">
              <w:rPr>
                <w:noProof/>
                <w:webHidden/>
              </w:rPr>
              <w:instrText xml:space="preserve"> PAGEREF _Toc77780679 \h </w:instrText>
            </w:r>
            <w:r w:rsidR="00E156DE">
              <w:rPr>
                <w:noProof/>
                <w:webHidden/>
              </w:rPr>
            </w:r>
            <w:r w:rsidR="00E156DE">
              <w:rPr>
                <w:noProof/>
                <w:webHidden/>
              </w:rPr>
              <w:fldChar w:fldCharType="separate"/>
            </w:r>
            <w:r w:rsidR="00E156DE">
              <w:rPr>
                <w:noProof/>
                <w:webHidden/>
              </w:rPr>
              <w:t>153</w:t>
            </w:r>
            <w:r w:rsidR="00E156DE">
              <w:rPr>
                <w:noProof/>
                <w:webHidden/>
              </w:rPr>
              <w:fldChar w:fldCharType="end"/>
            </w:r>
          </w:hyperlink>
        </w:p>
        <w:p w14:paraId="384E0426" w14:textId="783322F3" w:rsidR="00E156DE" w:rsidRDefault="00D41725">
          <w:pPr>
            <w:pStyle w:val="TDC2"/>
            <w:tabs>
              <w:tab w:val="left" w:pos="1507"/>
              <w:tab w:val="right" w:leader="dot" w:pos="8497"/>
            </w:tabs>
            <w:rPr>
              <w:rFonts w:asciiTheme="minorHAnsi" w:eastAsiaTheme="minorEastAsia" w:hAnsiTheme="minorHAnsi" w:cstheme="minorBidi"/>
              <w:noProof/>
              <w:lang w:val="es-EC" w:eastAsia="es-EC"/>
            </w:rPr>
          </w:pPr>
          <w:hyperlink w:anchor="_Toc77780680" w:history="1">
            <w:r w:rsidR="00E156DE" w:rsidRPr="00250CCD">
              <w:rPr>
                <w:rStyle w:val="Hipervnculo"/>
                <w:noProof/>
              </w:rPr>
              <w:t>4.3.</w:t>
            </w:r>
            <w:r w:rsidR="00E156DE">
              <w:rPr>
                <w:rFonts w:asciiTheme="minorHAnsi" w:eastAsiaTheme="minorEastAsia" w:hAnsiTheme="minorHAnsi" w:cstheme="minorBidi"/>
                <w:noProof/>
                <w:lang w:val="es-EC" w:eastAsia="es-EC"/>
              </w:rPr>
              <w:tab/>
            </w:r>
            <w:r w:rsidR="00E156DE" w:rsidRPr="00250CCD">
              <w:rPr>
                <w:rStyle w:val="Hipervnculo"/>
                <w:noProof/>
              </w:rPr>
              <w:t>Marco de resultados, discusión y análisis de resultados</w:t>
            </w:r>
            <w:r w:rsidR="00E156DE">
              <w:rPr>
                <w:noProof/>
                <w:webHidden/>
              </w:rPr>
              <w:tab/>
            </w:r>
            <w:r w:rsidR="00E156DE">
              <w:rPr>
                <w:noProof/>
                <w:webHidden/>
              </w:rPr>
              <w:fldChar w:fldCharType="begin"/>
            </w:r>
            <w:r w:rsidR="00E156DE">
              <w:rPr>
                <w:noProof/>
                <w:webHidden/>
              </w:rPr>
              <w:instrText xml:space="preserve"> PAGEREF _Toc77780680 \h </w:instrText>
            </w:r>
            <w:r w:rsidR="00E156DE">
              <w:rPr>
                <w:noProof/>
                <w:webHidden/>
              </w:rPr>
            </w:r>
            <w:r w:rsidR="00E156DE">
              <w:rPr>
                <w:noProof/>
                <w:webHidden/>
              </w:rPr>
              <w:fldChar w:fldCharType="separate"/>
            </w:r>
            <w:r w:rsidR="00E156DE">
              <w:rPr>
                <w:noProof/>
                <w:webHidden/>
              </w:rPr>
              <w:t>154</w:t>
            </w:r>
            <w:r w:rsidR="00E156DE">
              <w:rPr>
                <w:noProof/>
                <w:webHidden/>
              </w:rPr>
              <w:fldChar w:fldCharType="end"/>
            </w:r>
          </w:hyperlink>
        </w:p>
        <w:p w14:paraId="2401E678" w14:textId="1F4508E0"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81" w:history="1">
            <w:r w:rsidR="00E156DE" w:rsidRPr="00250CCD">
              <w:rPr>
                <w:rStyle w:val="Hipervnculo"/>
                <w:bCs/>
                <w:noProof/>
                <w:spacing w:val="-24"/>
                <w:w w:val="99"/>
              </w:rPr>
              <w:t>4.3.1.</w:t>
            </w:r>
            <w:r w:rsidR="00E156DE">
              <w:rPr>
                <w:rFonts w:asciiTheme="minorHAnsi" w:eastAsiaTheme="minorEastAsia" w:hAnsiTheme="minorHAnsi" w:cstheme="minorBidi"/>
                <w:noProof/>
                <w:lang w:val="es-EC" w:eastAsia="es-EC"/>
              </w:rPr>
              <w:tab/>
            </w:r>
            <w:r w:rsidR="00E156DE" w:rsidRPr="00250CCD">
              <w:rPr>
                <w:rStyle w:val="Hipervnculo"/>
                <w:noProof/>
              </w:rPr>
              <w:t>Determinación de criterios de evaluación</w:t>
            </w:r>
            <w:r w:rsidR="00E156DE">
              <w:rPr>
                <w:noProof/>
                <w:webHidden/>
              </w:rPr>
              <w:tab/>
            </w:r>
            <w:r w:rsidR="00E156DE">
              <w:rPr>
                <w:noProof/>
                <w:webHidden/>
              </w:rPr>
              <w:fldChar w:fldCharType="begin"/>
            </w:r>
            <w:r w:rsidR="00E156DE">
              <w:rPr>
                <w:noProof/>
                <w:webHidden/>
              </w:rPr>
              <w:instrText xml:space="preserve"> PAGEREF _Toc77780681 \h </w:instrText>
            </w:r>
            <w:r w:rsidR="00E156DE">
              <w:rPr>
                <w:noProof/>
                <w:webHidden/>
              </w:rPr>
            </w:r>
            <w:r w:rsidR="00E156DE">
              <w:rPr>
                <w:noProof/>
                <w:webHidden/>
              </w:rPr>
              <w:fldChar w:fldCharType="separate"/>
            </w:r>
            <w:r w:rsidR="00E156DE">
              <w:rPr>
                <w:noProof/>
                <w:webHidden/>
              </w:rPr>
              <w:t>154</w:t>
            </w:r>
            <w:r w:rsidR="00E156DE">
              <w:rPr>
                <w:noProof/>
                <w:webHidden/>
              </w:rPr>
              <w:fldChar w:fldCharType="end"/>
            </w:r>
          </w:hyperlink>
        </w:p>
        <w:p w14:paraId="77F35A10" w14:textId="631672CE" w:rsidR="00E156DE" w:rsidRDefault="00D41725">
          <w:pPr>
            <w:pStyle w:val="TDC4"/>
            <w:tabs>
              <w:tab w:val="left" w:pos="1760"/>
              <w:tab w:val="right" w:leader="dot" w:pos="8497"/>
            </w:tabs>
            <w:rPr>
              <w:noProof/>
              <w:lang w:val="es-EC" w:eastAsia="es-EC"/>
            </w:rPr>
          </w:pPr>
          <w:hyperlink w:anchor="_Toc77780682" w:history="1">
            <w:r w:rsidR="00E156DE" w:rsidRPr="00250CCD">
              <w:rPr>
                <w:rStyle w:val="Hipervnculo"/>
                <w:noProof/>
              </w:rPr>
              <w:t>4.3.1.1.</w:t>
            </w:r>
            <w:r w:rsidR="00E156DE">
              <w:rPr>
                <w:noProof/>
                <w:lang w:val="es-EC" w:eastAsia="es-EC"/>
              </w:rPr>
              <w:tab/>
            </w:r>
            <w:r w:rsidR="00E156DE" w:rsidRPr="00250CCD">
              <w:rPr>
                <w:rStyle w:val="Hipervnculo"/>
                <w:noProof/>
              </w:rPr>
              <w:t>Planteamiento de la Hipótesis</w:t>
            </w:r>
            <w:r w:rsidR="00E156DE">
              <w:rPr>
                <w:noProof/>
                <w:webHidden/>
              </w:rPr>
              <w:tab/>
            </w:r>
            <w:r w:rsidR="00E156DE">
              <w:rPr>
                <w:noProof/>
                <w:webHidden/>
              </w:rPr>
              <w:fldChar w:fldCharType="begin"/>
            </w:r>
            <w:r w:rsidR="00E156DE">
              <w:rPr>
                <w:noProof/>
                <w:webHidden/>
              </w:rPr>
              <w:instrText xml:space="preserve"> PAGEREF _Toc77780682 \h </w:instrText>
            </w:r>
            <w:r w:rsidR="00E156DE">
              <w:rPr>
                <w:noProof/>
                <w:webHidden/>
              </w:rPr>
            </w:r>
            <w:r w:rsidR="00E156DE">
              <w:rPr>
                <w:noProof/>
                <w:webHidden/>
              </w:rPr>
              <w:fldChar w:fldCharType="separate"/>
            </w:r>
            <w:r w:rsidR="00E156DE">
              <w:rPr>
                <w:noProof/>
                <w:webHidden/>
              </w:rPr>
              <w:t>155</w:t>
            </w:r>
            <w:r w:rsidR="00E156DE">
              <w:rPr>
                <w:noProof/>
                <w:webHidden/>
              </w:rPr>
              <w:fldChar w:fldCharType="end"/>
            </w:r>
          </w:hyperlink>
        </w:p>
        <w:p w14:paraId="4DD31B29" w14:textId="07663169"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83" w:history="1">
            <w:r w:rsidR="00E156DE" w:rsidRPr="00250CCD">
              <w:rPr>
                <w:rStyle w:val="Hipervnculo"/>
                <w:bCs/>
                <w:noProof/>
                <w:spacing w:val="-24"/>
                <w:w w:val="99"/>
              </w:rPr>
              <w:t>4.3.2.</w:t>
            </w:r>
            <w:r w:rsidR="00E156DE">
              <w:rPr>
                <w:rFonts w:asciiTheme="minorHAnsi" w:eastAsiaTheme="minorEastAsia" w:hAnsiTheme="minorHAnsi" w:cstheme="minorBidi"/>
                <w:noProof/>
                <w:lang w:val="es-EC" w:eastAsia="es-EC"/>
              </w:rPr>
              <w:tab/>
            </w:r>
            <w:r w:rsidR="00E156DE" w:rsidRPr="00250CCD">
              <w:rPr>
                <w:rStyle w:val="Hipervnculo"/>
                <w:noProof/>
              </w:rPr>
              <w:t>Comportamiento temporal</w:t>
            </w:r>
            <w:r w:rsidR="00E156DE">
              <w:rPr>
                <w:noProof/>
                <w:webHidden/>
              </w:rPr>
              <w:tab/>
            </w:r>
            <w:r w:rsidR="00E156DE">
              <w:rPr>
                <w:noProof/>
                <w:webHidden/>
              </w:rPr>
              <w:fldChar w:fldCharType="begin"/>
            </w:r>
            <w:r w:rsidR="00E156DE">
              <w:rPr>
                <w:noProof/>
                <w:webHidden/>
              </w:rPr>
              <w:instrText xml:space="preserve"> PAGEREF _Toc77780683 \h </w:instrText>
            </w:r>
            <w:r w:rsidR="00E156DE">
              <w:rPr>
                <w:noProof/>
                <w:webHidden/>
              </w:rPr>
            </w:r>
            <w:r w:rsidR="00E156DE">
              <w:rPr>
                <w:noProof/>
                <w:webHidden/>
              </w:rPr>
              <w:fldChar w:fldCharType="separate"/>
            </w:r>
            <w:r w:rsidR="00E156DE">
              <w:rPr>
                <w:noProof/>
                <w:webHidden/>
              </w:rPr>
              <w:t>155</w:t>
            </w:r>
            <w:r w:rsidR="00E156DE">
              <w:rPr>
                <w:noProof/>
                <w:webHidden/>
              </w:rPr>
              <w:fldChar w:fldCharType="end"/>
            </w:r>
          </w:hyperlink>
        </w:p>
        <w:p w14:paraId="36C5DDC5" w14:textId="7932A12B" w:rsidR="00E156DE" w:rsidRDefault="00D41725">
          <w:pPr>
            <w:pStyle w:val="TDC4"/>
            <w:tabs>
              <w:tab w:val="left" w:pos="1760"/>
              <w:tab w:val="right" w:leader="dot" w:pos="8497"/>
            </w:tabs>
            <w:rPr>
              <w:noProof/>
              <w:lang w:val="es-EC" w:eastAsia="es-EC"/>
            </w:rPr>
          </w:pPr>
          <w:hyperlink w:anchor="_Toc77780684" w:history="1">
            <w:r w:rsidR="00E156DE" w:rsidRPr="00250CCD">
              <w:rPr>
                <w:rStyle w:val="Hipervnculo"/>
                <w:noProof/>
              </w:rPr>
              <w:t>4.3.2.1.</w:t>
            </w:r>
            <w:r w:rsidR="00E156DE">
              <w:rPr>
                <w:noProof/>
                <w:lang w:val="es-EC" w:eastAsia="es-EC"/>
              </w:rPr>
              <w:tab/>
            </w:r>
            <w:r w:rsidR="00E156DE" w:rsidRPr="00250CCD">
              <w:rPr>
                <w:rStyle w:val="Hipervnculo"/>
                <w:noProof/>
              </w:rPr>
              <w:t>Tiempo de respuesta</w:t>
            </w:r>
            <w:r w:rsidR="00E156DE">
              <w:rPr>
                <w:noProof/>
                <w:webHidden/>
              </w:rPr>
              <w:tab/>
            </w:r>
            <w:r w:rsidR="00E156DE">
              <w:rPr>
                <w:noProof/>
                <w:webHidden/>
              </w:rPr>
              <w:fldChar w:fldCharType="begin"/>
            </w:r>
            <w:r w:rsidR="00E156DE">
              <w:rPr>
                <w:noProof/>
                <w:webHidden/>
              </w:rPr>
              <w:instrText xml:space="preserve"> PAGEREF _Toc77780684 \h </w:instrText>
            </w:r>
            <w:r w:rsidR="00E156DE">
              <w:rPr>
                <w:noProof/>
                <w:webHidden/>
              </w:rPr>
            </w:r>
            <w:r w:rsidR="00E156DE">
              <w:rPr>
                <w:noProof/>
                <w:webHidden/>
              </w:rPr>
              <w:fldChar w:fldCharType="separate"/>
            </w:r>
            <w:r w:rsidR="00E156DE">
              <w:rPr>
                <w:noProof/>
                <w:webHidden/>
              </w:rPr>
              <w:t>155</w:t>
            </w:r>
            <w:r w:rsidR="00E156DE">
              <w:rPr>
                <w:noProof/>
                <w:webHidden/>
              </w:rPr>
              <w:fldChar w:fldCharType="end"/>
            </w:r>
          </w:hyperlink>
        </w:p>
        <w:p w14:paraId="5FD99B4B" w14:textId="03E5526B" w:rsidR="00E156DE" w:rsidRDefault="00D41725">
          <w:pPr>
            <w:pStyle w:val="TDC3"/>
            <w:tabs>
              <w:tab w:val="left" w:pos="1507"/>
              <w:tab w:val="right" w:leader="dot" w:pos="8497"/>
            </w:tabs>
            <w:rPr>
              <w:rFonts w:asciiTheme="minorHAnsi" w:eastAsiaTheme="minorEastAsia" w:hAnsiTheme="minorHAnsi" w:cstheme="minorBidi"/>
              <w:noProof/>
              <w:lang w:val="es-EC" w:eastAsia="es-EC"/>
            </w:rPr>
          </w:pPr>
          <w:hyperlink w:anchor="_Toc77780685" w:history="1">
            <w:r w:rsidR="00E156DE" w:rsidRPr="00250CCD">
              <w:rPr>
                <w:rStyle w:val="Hipervnculo"/>
                <w:bCs/>
                <w:noProof/>
                <w:spacing w:val="-24"/>
                <w:w w:val="99"/>
              </w:rPr>
              <w:t>4.3.3.</w:t>
            </w:r>
            <w:r w:rsidR="00E156DE">
              <w:rPr>
                <w:rFonts w:asciiTheme="minorHAnsi" w:eastAsiaTheme="minorEastAsia" w:hAnsiTheme="minorHAnsi" w:cstheme="minorBidi"/>
                <w:noProof/>
                <w:lang w:val="es-EC" w:eastAsia="es-EC"/>
              </w:rPr>
              <w:tab/>
            </w:r>
            <w:r w:rsidR="00E156DE" w:rsidRPr="00250CCD">
              <w:rPr>
                <w:rStyle w:val="Hipervnculo"/>
                <w:noProof/>
              </w:rPr>
              <w:t>Mediciones</w:t>
            </w:r>
            <w:r w:rsidR="00E156DE">
              <w:rPr>
                <w:noProof/>
                <w:webHidden/>
              </w:rPr>
              <w:tab/>
            </w:r>
            <w:r w:rsidR="00E156DE">
              <w:rPr>
                <w:noProof/>
                <w:webHidden/>
              </w:rPr>
              <w:fldChar w:fldCharType="begin"/>
            </w:r>
            <w:r w:rsidR="00E156DE">
              <w:rPr>
                <w:noProof/>
                <w:webHidden/>
              </w:rPr>
              <w:instrText xml:space="preserve"> PAGEREF _Toc77780685 \h </w:instrText>
            </w:r>
            <w:r w:rsidR="00E156DE">
              <w:rPr>
                <w:noProof/>
                <w:webHidden/>
              </w:rPr>
            </w:r>
            <w:r w:rsidR="00E156DE">
              <w:rPr>
                <w:noProof/>
                <w:webHidden/>
              </w:rPr>
              <w:fldChar w:fldCharType="separate"/>
            </w:r>
            <w:r w:rsidR="00E156DE">
              <w:rPr>
                <w:noProof/>
                <w:webHidden/>
              </w:rPr>
              <w:t>157</w:t>
            </w:r>
            <w:r w:rsidR="00E156DE">
              <w:rPr>
                <w:noProof/>
                <w:webHidden/>
              </w:rPr>
              <w:fldChar w:fldCharType="end"/>
            </w:r>
          </w:hyperlink>
        </w:p>
        <w:p w14:paraId="3A276616" w14:textId="45CC9BFF" w:rsidR="00E156DE" w:rsidRDefault="00D41725">
          <w:pPr>
            <w:pStyle w:val="TDC4"/>
            <w:tabs>
              <w:tab w:val="left" w:pos="1760"/>
              <w:tab w:val="right" w:leader="dot" w:pos="8497"/>
            </w:tabs>
            <w:rPr>
              <w:noProof/>
              <w:lang w:val="es-EC" w:eastAsia="es-EC"/>
            </w:rPr>
          </w:pPr>
          <w:hyperlink w:anchor="_Toc77780686" w:history="1">
            <w:r w:rsidR="00E156DE" w:rsidRPr="00250CCD">
              <w:rPr>
                <w:rStyle w:val="Hipervnculo"/>
                <w:noProof/>
              </w:rPr>
              <w:t>4.3.3.1.</w:t>
            </w:r>
            <w:r w:rsidR="00E156DE">
              <w:rPr>
                <w:noProof/>
                <w:lang w:val="es-EC" w:eastAsia="es-EC"/>
              </w:rPr>
              <w:tab/>
            </w:r>
            <w:r w:rsidR="00E156DE" w:rsidRPr="00250CCD">
              <w:rPr>
                <w:rStyle w:val="Hipervnculo"/>
                <w:noProof/>
              </w:rPr>
              <w:t>Análisis de normalidad</w:t>
            </w:r>
            <w:r w:rsidR="00E156DE">
              <w:rPr>
                <w:noProof/>
                <w:webHidden/>
              </w:rPr>
              <w:tab/>
            </w:r>
            <w:r w:rsidR="00E156DE">
              <w:rPr>
                <w:noProof/>
                <w:webHidden/>
              </w:rPr>
              <w:fldChar w:fldCharType="begin"/>
            </w:r>
            <w:r w:rsidR="00E156DE">
              <w:rPr>
                <w:noProof/>
                <w:webHidden/>
              </w:rPr>
              <w:instrText xml:space="preserve"> PAGEREF _Toc77780686 \h </w:instrText>
            </w:r>
            <w:r w:rsidR="00E156DE">
              <w:rPr>
                <w:noProof/>
                <w:webHidden/>
              </w:rPr>
            </w:r>
            <w:r w:rsidR="00E156DE">
              <w:rPr>
                <w:noProof/>
                <w:webHidden/>
              </w:rPr>
              <w:fldChar w:fldCharType="separate"/>
            </w:r>
            <w:r w:rsidR="00E156DE">
              <w:rPr>
                <w:noProof/>
                <w:webHidden/>
              </w:rPr>
              <w:t>157</w:t>
            </w:r>
            <w:r w:rsidR="00E156DE">
              <w:rPr>
                <w:noProof/>
                <w:webHidden/>
              </w:rPr>
              <w:fldChar w:fldCharType="end"/>
            </w:r>
          </w:hyperlink>
        </w:p>
        <w:p w14:paraId="14842BAB" w14:textId="66063E9F" w:rsidR="00E156DE" w:rsidRDefault="00D41725">
          <w:pPr>
            <w:pStyle w:val="TDC4"/>
            <w:tabs>
              <w:tab w:val="left" w:pos="1760"/>
              <w:tab w:val="right" w:leader="dot" w:pos="8497"/>
            </w:tabs>
            <w:rPr>
              <w:noProof/>
              <w:lang w:val="es-EC" w:eastAsia="es-EC"/>
            </w:rPr>
          </w:pPr>
          <w:hyperlink w:anchor="_Toc77780687" w:history="1">
            <w:r w:rsidR="00E156DE" w:rsidRPr="00250CCD">
              <w:rPr>
                <w:rStyle w:val="Hipervnculo"/>
                <w:noProof/>
              </w:rPr>
              <w:t>4.3.3.2.</w:t>
            </w:r>
            <w:r w:rsidR="00E156DE">
              <w:rPr>
                <w:noProof/>
                <w:lang w:val="es-EC" w:eastAsia="es-EC"/>
              </w:rPr>
              <w:tab/>
            </w:r>
            <w:r w:rsidR="00E156DE" w:rsidRPr="00250CCD">
              <w:rPr>
                <w:rStyle w:val="Hipervnculo"/>
                <w:noProof/>
              </w:rPr>
              <w:t>Prueba T-Student</w:t>
            </w:r>
            <w:r w:rsidR="00E156DE">
              <w:rPr>
                <w:noProof/>
                <w:webHidden/>
              </w:rPr>
              <w:tab/>
            </w:r>
            <w:r w:rsidR="00E156DE">
              <w:rPr>
                <w:noProof/>
                <w:webHidden/>
              </w:rPr>
              <w:fldChar w:fldCharType="begin"/>
            </w:r>
            <w:r w:rsidR="00E156DE">
              <w:rPr>
                <w:noProof/>
                <w:webHidden/>
              </w:rPr>
              <w:instrText xml:space="preserve"> PAGEREF _Toc77780687 \h </w:instrText>
            </w:r>
            <w:r w:rsidR="00E156DE">
              <w:rPr>
                <w:noProof/>
                <w:webHidden/>
              </w:rPr>
            </w:r>
            <w:r w:rsidR="00E156DE">
              <w:rPr>
                <w:noProof/>
                <w:webHidden/>
              </w:rPr>
              <w:fldChar w:fldCharType="separate"/>
            </w:r>
            <w:r w:rsidR="00E156DE">
              <w:rPr>
                <w:noProof/>
                <w:webHidden/>
              </w:rPr>
              <w:t>157</w:t>
            </w:r>
            <w:r w:rsidR="00E156DE">
              <w:rPr>
                <w:noProof/>
                <w:webHidden/>
              </w:rPr>
              <w:fldChar w:fldCharType="end"/>
            </w:r>
          </w:hyperlink>
        </w:p>
        <w:p w14:paraId="2D8BF226" w14:textId="613B7B97" w:rsidR="00E156DE" w:rsidRDefault="00D41725">
          <w:pPr>
            <w:pStyle w:val="TDC4"/>
            <w:tabs>
              <w:tab w:val="left" w:pos="1760"/>
              <w:tab w:val="right" w:leader="dot" w:pos="8497"/>
            </w:tabs>
            <w:rPr>
              <w:noProof/>
              <w:lang w:val="es-EC" w:eastAsia="es-EC"/>
            </w:rPr>
          </w:pPr>
          <w:hyperlink w:anchor="_Toc77780688" w:history="1">
            <w:r w:rsidR="00E156DE" w:rsidRPr="00250CCD">
              <w:rPr>
                <w:rStyle w:val="Hipervnculo"/>
                <w:noProof/>
              </w:rPr>
              <w:t>4.3.3.3.</w:t>
            </w:r>
            <w:r w:rsidR="00E156DE">
              <w:rPr>
                <w:noProof/>
                <w:lang w:val="es-EC" w:eastAsia="es-EC"/>
              </w:rPr>
              <w:tab/>
            </w:r>
            <w:r w:rsidR="00E156DE" w:rsidRPr="00250CCD">
              <w:rPr>
                <w:rStyle w:val="Hipervnculo"/>
                <w:noProof/>
              </w:rPr>
              <w:t>Toma de decisiones</w:t>
            </w:r>
            <w:r w:rsidR="00E156DE">
              <w:rPr>
                <w:noProof/>
                <w:webHidden/>
              </w:rPr>
              <w:tab/>
            </w:r>
            <w:r w:rsidR="00E156DE">
              <w:rPr>
                <w:noProof/>
                <w:webHidden/>
              </w:rPr>
              <w:fldChar w:fldCharType="begin"/>
            </w:r>
            <w:r w:rsidR="00E156DE">
              <w:rPr>
                <w:noProof/>
                <w:webHidden/>
              </w:rPr>
              <w:instrText xml:space="preserve"> PAGEREF _Toc77780688 \h </w:instrText>
            </w:r>
            <w:r w:rsidR="00E156DE">
              <w:rPr>
                <w:noProof/>
                <w:webHidden/>
              </w:rPr>
            </w:r>
            <w:r w:rsidR="00E156DE">
              <w:rPr>
                <w:noProof/>
                <w:webHidden/>
              </w:rPr>
              <w:fldChar w:fldCharType="separate"/>
            </w:r>
            <w:r w:rsidR="00E156DE">
              <w:rPr>
                <w:noProof/>
                <w:webHidden/>
              </w:rPr>
              <w:t>158</w:t>
            </w:r>
            <w:r w:rsidR="00E156DE">
              <w:rPr>
                <w:noProof/>
                <w:webHidden/>
              </w:rPr>
              <w:fldChar w:fldCharType="end"/>
            </w:r>
          </w:hyperlink>
        </w:p>
        <w:p w14:paraId="6CD56A07" w14:textId="6283CEA2" w:rsidR="00E156DE" w:rsidRDefault="00D41725">
          <w:pPr>
            <w:pStyle w:val="TDC1"/>
            <w:tabs>
              <w:tab w:val="right" w:leader="dot" w:pos="8497"/>
            </w:tabs>
            <w:rPr>
              <w:rFonts w:asciiTheme="minorHAnsi" w:eastAsiaTheme="minorEastAsia" w:hAnsiTheme="minorHAnsi" w:cstheme="minorBidi"/>
              <w:noProof/>
              <w:lang w:val="es-EC" w:eastAsia="es-EC"/>
            </w:rPr>
          </w:pPr>
          <w:hyperlink w:anchor="_Toc77780689" w:history="1">
            <w:r w:rsidR="00E156DE" w:rsidRPr="00250CCD">
              <w:rPr>
                <w:rStyle w:val="Hipervnculo"/>
                <w:noProof/>
              </w:rPr>
              <w:t>GLOSARIO</w:t>
            </w:r>
            <w:r w:rsidR="00E156DE">
              <w:rPr>
                <w:noProof/>
                <w:webHidden/>
              </w:rPr>
              <w:tab/>
            </w:r>
            <w:r w:rsidR="00E156DE">
              <w:rPr>
                <w:noProof/>
                <w:webHidden/>
              </w:rPr>
              <w:fldChar w:fldCharType="begin"/>
            </w:r>
            <w:r w:rsidR="00E156DE">
              <w:rPr>
                <w:noProof/>
                <w:webHidden/>
              </w:rPr>
              <w:instrText xml:space="preserve"> PAGEREF _Toc77780689 \h </w:instrText>
            </w:r>
            <w:r w:rsidR="00E156DE">
              <w:rPr>
                <w:noProof/>
                <w:webHidden/>
              </w:rPr>
            </w:r>
            <w:r w:rsidR="00E156DE">
              <w:rPr>
                <w:noProof/>
                <w:webHidden/>
              </w:rPr>
              <w:fldChar w:fldCharType="separate"/>
            </w:r>
            <w:r w:rsidR="00E156DE">
              <w:rPr>
                <w:noProof/>
                <w:webHidden/>
              </w:rPr>
              <w:t>162</w:t>
            </w:r>
            <w:r w:rsidR="00E156DE">
              <w:rPr>
                <w:noProof/>
                <w:webHidden/>
              </w:rPr>
              <w:fldChar w:fldCharType="end"/>
            </w:r>
          </w:hyperlink>
        </w:p>
        <w:p w14:paraId="2D8DA01E" w14:textId="27EDD0CE" w:rsidR="00E156DE" w:rsidRDefault="00E156DE">
          <w:r>
            <w:fldChar w:fldCharType="end"/>
          </w:r>
        </w:p>
      </w:sdtContent>
    </w:sdt>
    <w:p w14:paraId="68B0B1BD" w14:textId="77777777" w:rsidR="00F8365C" w:rsidRPr="00463C35" w:rsidRDefault="00F8365C" w:rsidP="00411B4C">
      <w:pPr>
        <w:spacing w:line="360" w:lineRule="auto"/>
      </w:pPr>
    </w:p>
    <w:p w14:paraId="11ECF421" w14:textId="68A035F9" w:rsidR="00786961" w:rsidRPr="00463C35" w:rsidRDefault="005704F1" w:rsidP="005704F1">
      <w:r>
        <w:br w:type="page"/>
      </w:r>
    </w:p>
    <w:p w14:paraId="4A5E403F" w14:textId="77777777" w:rsidR="00BC124C" w:rsidRPr="00463C35" w:rsidRDefault="002F6627" w:rsidP="00411B4C">
      <w:pPr>
        <w:pStyle w:val="Textoindependiente"/>
        <w:spacing w:line="360" w:lineRule="auto"/>
      </w:pPr>
      <w:r w:rsidRPr="00463C35">
        <w:t>Í</w:t>
      </w:r>
      <w:r w:rsidR="00BC124C" w:rsidRPr="00463C35">
        <w:t>NDICE DE TABLAS</w:t>
      </w:r>
    </w:p>
    <w:p w14:paraId="7D0D35C1" w14:textId="77777777" w:rsidR="00120768" w:rsidRPr="00463C35" w:rsidRDefault="003A7209" w:rsidP="00411B4C">
      <w:pPr>
        <w:pStyle w:val="Tabladeilustraciones"/>
        <w:tabs>
          <w:tab w:val="right" w:leader="dot" w:pos="8497"/>
        </w:tabs>
        <w:spacing w:line="360" w:lineRule="auto"/>
        <w:rPr>
          <w:rFonts w:asciiTheme="minorHAnsi" w:eastAsiaTheme="minorEastAsia" w:hAnsiTheme="minorHAnsi" w:cstheme="minorBidi"/>
          <w:noProof/>
          <w:lang w:val="en-US"/>
        </w:rPr>
      </w:pPr>
      <w:r w:rsidRPr="00463C35">
        <w:fldChar w:fldCharType="begin"/>
      </w:r>
      <w:r w:rsidRPr="00463C35">
        <w:instrText xml:space="preserve"> TOC \h \z \c "Tabla" </w:instrText>
      </w:r>
      <w:r w:rsidRPr="00463C35">
        <w:fldChar w:fldCharType="separate"/>
      </w:r>
      <w:hyperlink w:anchor="_Toc47308420" w:history="1">
        <w:r w:rsidR="00120768" w:rsidRPr="00463C35">
          <w:rPr>
            <w:rStyle w:val="Hipervnculo"/>
            <w:noProof/>
          </w:rPr>
          <w:t>Tabla 1</w:t>
        </w:r>
        <w:r w:rsidR="00120768" w:rsidRPr="00463C35">
          <w:rPr>
            <w:rStyle w:val="Hipervnculo"/>
            <w:b/>
            <w:noProof/>
          </w:rPr>
          <w:t>-2:</w:t>
        </w:r>
        <w:r w:rsidR="00120768" w:rsidRPr="00463C35">
          <w:rPr>
            <w:rStyle w:val="Hipervnculo"/>
            <w:noProof/>
          </w:rPr>
          <w:t xml:space="preserve"> Aporte al trabajo de titulación</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0 \h </w:instrText>
        </w:r>
        <w:r w:rsidR="00120768" w:rsidRPr="00463C35">
          <w:rPr>
            <w:noProof/>
            <w:webHidden/>
          </w:rPr>
        </w:r>
        <w:r w:rsidR="00120768" w:rsidRPr="00463C35">
          <w:rPr>
            <w:noProof/>
            <w:webHidden/>
          </w:rPr>
          <w:fldChar w:fldCharType="separate"/>
        </w:r>
        <w:r w:rsidR="00120768" w:rsidRPr="00463C35">
          <w:rPr>
            <w:noProof/>
            <w:webHidden/>
          </w:rPr>
          <w:t>23</w:t>
        </w:r>
        <w:r w:rsidR="00120768" w:rsidRPr="00463C35">
          <w:rPr>
            <w:noProof/>
            <w:webHidden/>
          </w:rPr>
          <w:fldChar w:fldCharType="end"/>
        </w:r>
      </w:hyperlink>
    </w:p>
    <w:p w14:paraId="7ED419FB"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21" w:history="1">
        <w:r w:rsidR="00120768" w:rsidRPr="00463C35">
          <w:rPr>
            <w:rStyle w:val="Hipervnculo"/>
            <w:noProof/>
          </w:rPr>
          <w:t>Tabla 2</w:t>
        </w:r>
        <w:r w:rsidR="00120768" w:rsidRPr="00463C35">
          <w:rPr>
            <w:rStyle w:val="Hipervnculo"/>
            <w:b/>
            <w:noProof/>
          </w:rPr>
          <w:t xml:space="preserve">-2: </w:t>
        </w:r>
        <w:r w:rsidR="00120768" w:rsidRPr="00463C35">
          <w:rPr>
            <w:rStyle w:val="Hipervnculo"/>
            <w:noProof/>
          </w:rPr>
          <w:t>Proceso de inscripción de estudiantes</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1 \h </w:instrText>
        </w:r>
        <w:r w:rsidR="00120768" w:rsidRPr="00463C35">
          <w:rPr>
            <w:noProof/>
            <w:webHidden/>
          </w:rPr>
        </w:r>
        <w:r w:rsidR="00120768" w:rsidRPr="00463C35">
          <w:rPr>
            <w:noProof/>
            <w:webHidden/>
          </w:rPr>
          <w:fldChar w:fldCharType="separate"/>
        </w:r>
        <w:r w:rsidR="00120768" w:rsidRPr="00463C35">
          <w:rPr>
            <w:noProof/>
            <w:webHidden/>
          </w:rPr>
          <w:t>27</w:t>
        </w:r>
        <w:r w:rsidR="00120768" w:rsidRPr="00463C35">
          <w:rPr>
            <w:noProof/>
            <w:webHidden/>
          </w:rPr>
          <w:fldChar w:fldCharType="end"/>
        </w:r>
      </w:hyperlink>
    </w:p>
    <w:p w14:paraId="29F5AF8A"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22" w:history="1">
        <w:r w:rsidR="00120768" w:rsidRPr="00463C35">
          <w:rPr>
            <w:rStyle w:val="Hipervnculo"/>
            <w:noProof/>
          </w:rPr>
          <w:t>Tabla 3</w:t>
        </w:r>
        <w:r w:rsidR="00120768" w:rsidRPr="00463C35">
          <w:rPr>
            <w:rStyle w:val="Hipervnculo"/>
            <w:b/>
            <w:noProof/>
          </w:rPr>
          <w:t>-2:</w:t>
        </w:r>
        <w:r w:rsidR="00120768" w:rsidRPr="00463C35">
          <w:rPr>
            <w:rStyle w:val="Hipervnculo"/>
            <w:noProof/>
          </w:rPr>
          <w:t xml:space="preserve"> Proceso de Matrícula</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2 \h </w:instrText>
        </w:r>
        <w:r w:rsidR="00120768" w:rsidRPr="00463C35">
          <w:rPr>
            <w:noProof/>
            <w:webHidden/>
          </w:rPr>
        </w:r>
        <w:r w:rsidR="00120768" w:rsidRPr="00463C35">
          <w:rPr>
            <w:noProof/>
            <w:webHidden/>
          </w:rPr>
          <w:fldChar w:fldCharType="separate"/>
        </w:r>
        <w:r w:rsidR="00120768" w:rsidRPr="00463C35">
          <w:rPr>
            <w:noProof/>
            <w:webHidden/>
          </w:rPr>
          <w:t>28</w:t>
        </w:r>
        <w:r w:rsidR="00120768" w:rsidRPr="00463C35">
          <w:rPr>
            <w:noProof/>
            <w:webHidden/>
          </w:rPr>
          <w:fldChar w:fldCharType="end"/>
        </w:r>
      </w:hyperlink>
    </w:p>
    <w:p w14:paraId="515C16A0"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23" w:history="1">
        <w:r w:rsidR="00120768" w:rsidRPr="00463C35">
          <w:rPr>
            <w:rStyle w:val="Hipervnculo"/>
            <w:noProof/>
          </w:rPr>
          <w:t>Tabla 4</w:t>
        </w:r>
        <w:r w:rsidR="00120768" w:rsidRPr="00463C35">
          <w:rPr>
            <w:rStyle w:val="Hipervnculo"/>
            <w:b/>
            <w:noProof/>
          </w:rPr>
          <w:t>-2:</w:t>
        </w:r>
        <w:r w:rsidR="00120768" w:rsidRPr="00463C35">
          <w:rPr>
            <w:rStyle w:val="Hipervnculo"/>
            <w:noProof/>
          </w:rPr>
          <w:t xml:space="preserve"> Movimiento de vehículos de uso administrativo</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3 \h </w:instrText>
        </w:r>
        <w:r w:rsidR="00120768" w:rsidRPr="00463C35">
          <w:rPr>
            <w:noProof/>
            <w:webHidden/>
          </w:rPr>
        </w:r>
        <w:r w:rsidR="00120768" w:rsidRPr="00463C35">
          <w:rPr>
            <w:noProof/>
            <w:webHidden/>
          </w:rPr>
          <w:fldChar w:fldCharType="separate"/>
        </w:r>
        <w:r w:rsidR="00120768" w:rsidRPr="00463C35">
          <w:rPr>
            <w:noProof/>
            <w:webHidden/>
          </w:rPr>
          <w:t>30</w:t>
        </w:r>
        <w:r w:rsidR="00120768" w:rsidRPr="00463C35">
          <w:rPr>
            <w:noProof/>
            <w:webHidden/>
          </w:rPr>
          <w:fldChar w:fldCharType="end"/>
        </w:r>
      </w:hyperlink>
    </w:p>
    <w:p w14:paraId="54DCDBA1"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24" w:history="1">
        <w:r w:rsidR="00120768" w:rsidRPr="00463C35">
          <w:rPr>
            <w:rStyle w:val="Hipervnculo"/>
            <w:noProof/>
          </w:rPr>
          <w:t>Tabla 5-2: Movimiento de los vehículos de institución</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4 \h </w:instrText>
        </w:r>
        <w:r w:rsidR="00120768" w:rsidRPr="00463C35">
          <w:rPr>
            <w:noProof/>
            <w:webHidden/>
          </w:rPr>
        </w:r>
        <w:r w:rsidR="00120768" w:rsidRPr="00463C35">
          <w:rPr>
            <w:noProof/>
            <w:webHidden/>
          </w:rPr>
          <w:fldChar w:fldCharType="separate"/>
        </w:r>
        <w:r w:rsidR="00120768" w:rsidRPr="00463C35">
          <w:rPr>
            <w:noProof/>
            <w:webHidden/>
          </w:rPr>
          <w:t>31</w:t>
        </w:r>
        <w:r w:rsidR="00120768" w:rsidRPr="00463C35">
          <w:rPr>
            <w:noProof/>
            <w:webHidden/>
          </w:rPr>
          <w:fldChar w:fldCharType="end"/>
        </w:r>
      </w:hyperlink>
    </w:p>
    <w:p w14:paraId="37E291B8"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25" w:history="1">
        <w:r w:rsidR="00120768" w:rsidRPr="00463C35">
          <w:rPr>
            <w:rStyle w:val="Hipervnculo"/>
            <w:noProof/>
          </w:rPr>
          <w:t>Tabla 6-2: Control de Instructores</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5 \h </w:instrText>
        </w:r>
        <w:r w:rsidR="00120768" w:rsidRPr="00463C35">
          <w:rPr>
            <w:noProof/>
            <w:webHidden/>
          </w:rPr>
        </w:r>
        <w:r w:rsidR="00120768" w:rsidRPr="00463C35">
          <w:rPr>
            <w:noProof/>
            <w:webHidden/>
          </w:rPr>
          <w:fldChar w:fldCharType="separate"/>
        </w:r>
        <w:r w:rsidR="00120768" w:rsidRPr="00463C35">
          <w:rPr>
            <w:noProof/>
            <w:webHidden/>
          </w:rPr>
          <w:t>32</w:t>
        </w:r>
        <w:r w:rsidR="00120768" w:rsidRPr="00463C35">
          <w:rPr>
            <w:noProof/>
            <w:webHidden/>
          </w:rPr>
          <w:fldChar w:fldCharType="end"/>
        </w:r>
      </w:hyperlink>
    </w:p>
    <w:p w14:paraId="09FD1EB5"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26" w:history="1">
        <w:r w:rsidR="00120768" w:rsidRPr="00463C35">
          <w:rPr>
            <w:rStyle w:val="Hipervnculo"/>
            <w:noProof/>
          </w:rPr>
          <w:t>Tabla 7</w:t>
        </w:r>
        <w:r w:rsidR="00120768" w:rsidRPr="00463C35">
          <w:rPr>
            <w:rStyle w:val="Hipervnculo"/>
            <w:b/>
            <w:noProof/>
          </w:rPr>
          <w:t>-2:</w:t>
        </w:r>
        <w:r w:rsidR="00120768" w:rsidRPr="00463C35">
          <w:rPr>
            <w:rStyle w:val="Hipervnculo"/>
            <w:noProof/>
          </w:rPr>
          <w:t xml:space="preserve"> Control de Kilometraje de vehículos</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6 \h </w:instrText>
        </w:r>
        <w:r w:rsidR="00120768" w:rsidRPr="00463C35">
          <w:rPr>
            <w:noProof/>
            <w:webHidden/>
          </w:rPr>
        </w:r>
        <w:r w:rsidR="00120768" w:rsidRPr="00463C35">
          <w:rPr>
            <w:noProof/>
            <w:webHidden/>
          </w:rPr>
          <w:fldChar w:fldCharType="separate"/>
        </w:r>
        <w:r w:rsidR="00120768" w:rsidRPr="00463C35">
          <w:rPr>
            <w:noProof/>
            <w:webHidden/>
          </w:rPr>
          <w:t>32</w:t>
        </w:r>
        <w:r w:rsidR="00120768" w:rsidRPr="00463C35">
          <w:rPr>
            <w:noProof/>
            <w:webHidden/>
          </w:rPr>
          <w:fldChar w:fldCharType="end"/>
        </w:r>
      </w:hyperlink>
    </w:p>
    <w:p w14:paraId="4E8FB795"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27" w:history="1">
        <w:r w:rsidR="00120768" w:rsidRPr="00463C35">
          <w:rPr>
            <w:rStyle w:val="Hipervnculo"/>
            <w:noProof/>
          </w:rPr>
          <w:t>Tabla 8</w:t>
        </w:r>
        <w:r w:rsidR="00120768" w:rsidRPr="00463C35">
          <w:rPr>
            <w:rStyle w:val="Hipervnculo"/>
            <w:b/>
            <w:noProof/>
          </w:rPr>
          <w:t>-2:</w:t>
        </w:r>
        <w:r w:rsidR="00120768" w:rsidRPr="00463C35">
          <w:rPr>
            <w:rStyle w:val="Hipervnculo"/>
            <w:noProof/>
          </w:rPr>
          <w:t xml:space="preserve"> Tanqueo de combustible de los Vehículos</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7 \h </w:instrText>
        </w:r>
        <w:r w:rsidR="00120768" w:rsidRPr="00463C35">
          <w:rPr>
            <w:noProof/>
            <w:webHidden/>
          </w:rPr>
        </w:r>
        <w:r w:rsidR="00120768" w:rsidRPr="00463C35">
          <w:rPr>
            <w:noProof/>
            <w:webHidden/>
          </w:rPr>
          <w:fldChar w:fldCharType="separate"/>
        </w:r>
        <w:r w:rsidR="00120768" w:rsidRPr="00463C35">
          <w:rPr>
            <w:noProof/>
            <w:webHidden/>
          </w:rPr>
          <w:t>33</w:t>
        </w:r>
        <w:r w:rsidR="00120768" w:rsidRPr="00463C35">
          <w:rPr>
            <w:noProof/>
            <w:webHidden/>
          </w:rPr>
          <w:fldChar w:fldCharType="end"/>
        </w:r>
      </w:hyperlink>
    </w:p>
    <w:p w14:paraId="7A82A0F3"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28" w:history="1">
        <w:r w:rsidR="00120768" w:rsidRPr="00463C35">
          <w:rPr>
            <w:rStyle w:val="Hipervnculo"/>
            <w:noProof/>
          </w:rPr>
          <w:t>Tabla 9</w:t>
        </w:r>
        <w:r w:rsidR="00120768" w:rsidRPr="00463C35">
          <w:rPr>
            <w:rStyle w:val="Hipervnculo"/>
            <w:b/>
            <w:noProof/>
          </w:rPr>
          <w:t>-2:</w:t>
        </w:r>
        <w:r w:rsidR="00120768" w:rsidRPr="00463C35">
          <w:rPr>
            <w:rStyle w:val="Hipervnculo"/>
            <w:noProof/>
          </w:rPr>
          <w:t xml:space="preserve"> Necesidad del departamento de asesoría vial</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8 \h </w:instrText>
        </w:r>
        <w:r w:rsidR="00120768" w:rsidRPr="00463C35">
          <w:rPr>
            <w:noProof/>
            <w:webHidden/>
          </w:rPr>
        </w:r>
        <w:r w:rsidR="00120768" w:rsidRPr="00463C35">
          <w:rPr>
            <w:noProof/>
            <w:webHidden/>
          </w:rPr>
          <w:fldChar w:fldCharType="separate"/>
        </w:r>
        <w:r w:rsidR="00120768" w:rsidRPr="00463C35">
          <w:rPr>
            <w:noProof/>
            <w:webHidden/>
          </w:rPr>
          <w:t>33</w:t>
        </w:r>
        <w:r w:rsidR="00120768" w:rsidRPr="00463C35">
          <w:rPr>
            <w:noProof/>
            <w:webHidden/>
          </w:rPr>
          <w:fldChar w:fldCharType="end"/>
        </w:r>
      </w:hyperlink>
    </w:p>
    <w:p w14:paraId="0065719C"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29" w:history="1">
        <w:r w:rsidR="00120768" w:rsidRPr="00463C35">
          <w:rPr>
            <w:rStyle w:val="Hipervnculo"/>
            <w:noProof/>
          </w:rPr>
          <w:t>Tabla 10</w:t>
        </w:r>
        <w:r w:rsidR="00120768" w:rsidRPr="00463C35">
          <w:rPr>
            <w:rStyle w:val="Hipervnculo"/>
            <w:b/>
            <w:noProof/>
          </w:rPr>
          <w:t>-2:</w:t>
        </w:r>
        <w:r w:rsidR="00120768" w:rsidRPr="00463C35">
          <w:rPr>
            <w:rStyle w:val="Hipervnculo"/>
            <w:noProof/>
          </w:rPr>
          <w:t xml:space="preserve"> Rutas</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29 \h </w:instrText>
        </w:r>
        <w:r w:rsidR="00120768" w:rsidRPr="00463C35">
          <w:rPr>
            <w:noProof/>
            <w:webHidden/>
          </w:rPr>
        </w:r>
        <w:r w:rsidR="00120768" w:rsidRPr="00463C35">
          <w:rPr>
            <w:noProof/>
            <w:webHidden/>
          </w:rPr>
          <w:fldChar w:fldCharType="separate"/>
        </w:r>
        <w:r w:rsidR="00120768" w:rsidRPr="00463C35">
          <w:rPr>
            <w:noProof/>
            <w:webHidden/>
          </w:rPr>
          <w:t>34</w:t>
        </w:r>
        <w:r w:rsidR="00120768" w:rsidRPr="00463C35">
          <w:rPr>
            <w:noProof/>
            <w:webHidden/>
          </w:rPr>
          <w:fldChar w:fldCharType="end"/>
        </w:r>
      </w:hyperlink>
    </w:p>
    <w:p w14:paraId="4EC40D5E"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0" w:history="1">
        <w:r w:rsidR="00120768" w:rsidRPr="00463C35">
          <w:rPr>
            <w:rStyle w:val="Hipervnculo"/>
            <w:noProof/>
          </w:rPr>
          <w:t>Tabla 11</w:t>
        </w:r>
        <w:r w:rsidR="00120768" w:rsidRPr="00463C35">
          <w:rPr>
            <w:rStyle w:val="Hipervnculo"/>
            <w:b/>
            <w:noProof/>
          </w:rPr>
          <w:t>-2:</w:t>
        </w:r>
        <w:r w:rsidR="00120768" w:rsidRPr="00463C35">
          <w:rPr>
            <w:rStyle w:val="Hipervnculo"/>
            <w:noProof/>
          </w:rPr>
          <w:t xml:space="preserve"> Desarrollo e implementación de aplicaciones</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0 \h </w:instrText>
        </w:r>
        <w:r w:rsidR="00120768" w:rsidRPr="00463C35">
          <w:rPr>
            <w:noProof/>
            <w:webHidden/>
          </w:rPr>
        </w:r>
        <w:r w:rsidR="00120768" w:rsidRPr="00463C35">
          <w:rPr>
            <w:noProof/>
            <w:webHidden/>
          </w:rPr>
          <w:fldChar w:fldCharType="separate"/>
        </w:r>
        <w:r w:rsidR="00120768" w:rsidRPr="00463C35">
          <w:rPr>
            <w:noProof/>
            <w:webHidden/>
          </w:rPr>
          <w:t>35</w:t>
        </w:r>
        <w:r w:rsidR="00120768" w:rsidRPr="00463C35">
          <w:rPr>
            <w:noProof/>
            <w:webHidden/>
          </w:rPr>
          <w:fldChar w:fldCharType="end"/>
        </w:r>
      </w:hyperlink>
    </w:p>
    <w:p w14:paraId="5241A29F"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1" w:history="1">
        <w:r w:rsidR="00120768" w:rsidRPr="00463C35">
          <w:rPr>
            <w:rStyle w:val="Hipervnculo"/>
            <w:noProof/>
          </w:rPr>
          <w:t>Tabla 12</w:t>
        </w:r>
        <w:r w:rsidR="00120768" w:rsidRPr="00463C35">
          <w:rPr>
            <w:rStyle w:val="Hipervnculo"/>
            <w:b/>
            <w:noProof/>
          </w:rPr>
          <w:t>-2</w:t>
        </w:r>
        <w:r w:rsidR="00120768" w:rsidRPr="00463C35">
          <w:rPr>
            <w:rStyle w:val="Hipervnculo"/>
            <w:noProof/>
          </w:rPr>
          <w:t>: Soporte técnico preventivo y correctivo (Software-Hardware)</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1 \h </w:instrText>
        </w:r>
        <w:r w:rsidR="00120768" w:rsidRPr="00463C35">
          <w:rPr>
            <w:noProof/>
            <w:webHidden/>
          </w:rPr>
        </w:r>
        <w:r w:rsidR="00120768" w:rsidRPr="00463C35">
          <w:rPr>
            <w:noProof/>
            <w:webHidden/>
          </w:rPr>
          <w:fldChar w:fldCharType="separate"/>
        </w:r>
        <w:r w:rsidR="00120768" w:rsidRPr="00463C35">
          <w:rPr>
            <w:noProof/>
            <w:webHidden/>
          </w:rPr>
          <w:t>35</w:t>
        </w:r>
        <w:r w:rsidR="00120768" w:rsidRPr="00463C35">
          <w:rPr>
            <w:noProof/>
            <w:webHidden/>
          </w:rPr>
          <w:fldChar w:fldCharType="end"/>
        </w:r>
      </w:hyperlink>
    </w:p>
    <w:p w14:paraId="3B087CF6"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2" w:history="1">
        <w:r w:rsidR="00120768" w:rsidRPr="00463C35">
          <w:rPr>
            <w:rStyle w:val="Hipervnculo"/>
            <w:noProof/>
          </w:rPr>
          <w:t>Tabla 13</w:t>
        </w:r>
        <w:r w:rsidR="00120768" w:rsidRPr="00463C35">
          <w:rPr>
            <w:rStyle w:val="Hipervnculo"/>
            <w:b/>
            <w:noProof/>
          </w:rPr>
          <w:t>-2:</w:t>
        </w:r>
        <w:r w:rsidR="00120768" w:rsidRPr="00463C35">
          <w:rPr>
            <w:rStyle w:val="Hipervnculo"/>
            <w:noProof/>
          </w:rPr>
          <w:t xml:space="preserve"> Mantenimiento del laboratorio de computación</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2 \h </w:instrText>
        </w:r>
        <w:r w:rsidR="00120768" w:rsidRPr="00463C35">
          <w:rPr>
            <w:noProof/>
            <w:webHidden/>
          </w:rPr>
        </w:r>
        <w:r w:rsidR="00120768" w:rsidRPr="00463C35">
          <w:rPr>
            <w:noProof/>
            <w:webHidden/>
          </w:rPr>
          <w:fldChar w:fldCharType="separate"/>
        </w:r>
        <w:r w:rsidR="00120768" w:rsidRPr="00463C35">
          <w:rPr>
            <w:noProof/>
            <w:webHidden/>
          </w:rPr>
          <w:t>36</w:t>
        </w:r>
        <w:r w:rsidR="00120768" w:rsidRPr="00463C35">
          <w:rPr>
            <w:noProof/>
            <w:webHidden/>
          </w:rPr>
          <w:fldChar w:fldCharType="end"/>
        </w:r>
      </w:hyperlink>
    </w:p>
    <w:p w14:paraId="4FAEC2FB"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3" w:history="1">
        <w:r w:rsidR="00120768" w:rsidRPr="00463C35">
          <w:rPr>
            <w:rStyle w:val="Hipervnculo"/>
            <w:noProof/>
          </w:rPr>
          <w:t>Tabla 14</w:t>
        </w:r>
        <w:r w:rsidR="00120768" w:rsidRPr="00463C35">
          <w:rPr>
            <w:rStyle w:val="Hipervnculo"/>
            <w:b/>
            <w:noProof/>
          </w:rPr>
          <w:t>-2:</w:t>
        </w:r>
        <w:r w:rsidR="00120768" w:rsidRPr="00463C35">
          <w:rPr>
            <w:rStyle w:val="Hipervnculo"/>
            <w:noProof/>
          </w:rPr>
          <w:t xml:space="preserve"> Manejo FanPage Conduespoch E.P</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3 \h </w:instrText>
        </w:r>
        <w:r w:rsidR="00120768" w:rsidRPr="00463C35">
          <w:rPr>
            <w:noProof/>
            <w:webHidden/>
          </w:rPr>
        </w:r>
        <w:r w:rsidR="00120768" w:rsidRPr="00463C35">
          <w:rPr>
            <w:noProof/>
            <w:webHidden/>
          </w:rPr>
          <w:fldChar w:fldCharType="separate"/>
        </w:r>
        <w:r w:rsidR="00120768" w:rsidRPr="00463C35">
          <w:rPr>
            <w:noProof/>
            <w:webHidden/>
          </w:rPr>
          <w:t>36</w:t>
        </w:r>
        <w:r w:rsidR="00120768" w:rsidRPr="00463C35">
          <w:rPr>
            <w:noProof/>
            <w:webHidden/>
          </w:rPr>
          <w:fldChar w:fldCharType="end"/>
        </w:r>
      </w:hyperlink>
    </w:p>
    <w:p w14:paraId="7E7AFA4F"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4" w:history="1">
        <w:r w:rsidR="00120768" w:rsidRPr="00463C35">
          <w:rPr>
            <w:rStyle w:val="Hipervnculo"/>
            <w:noProof/>
          </w:rPr>
          <w:t>Tabla 15</w:t>
        </w:r>
        <w:r w:rsidR="00120768" w:rsidRPr="00463C35">
          <w:rPr>
            <w:rStyle w:val="Hipervnculo"/>
            <w:b/>
            <w:noProof/>
          </w:rPr>
          <w:t>-2:</w:t>
        </w:r>
        <w:r w:rsidR="00120768" w:rsidRPr="00463C35">
          <w:rPr>
            <w:rStyle w:val="Hipervnculo"/>
            <w:noProof/>
          </w:rPr>
          <w:t xml:space="preserve"> Manejo y actualización del sitio Web</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4 \h </w:instrText>
        </w:r>
        <w:r w:rsidR="00120768" w:rsidRPr="00463C35">
          <w:rPr>
            <w:noProof/>
            <w:webHidden/>
          </w:rPr>
        </w:r>
        <w:r w:rsidR="00120768" w:rsidRPr="00463C35">
          <w:rPr>
            <w:noProof/>
            <w:webHidden/>
          </w:rPr>
          <w:fldChar w:fldCharType="separate"/>
        </w:r>
        <w:r w:rsidR="00120768" w:rsidRPr="00463C35">
          <w:rPr>
            <w:noProof/>
            <w:webHidden/>
          </w:rPr>
          <w:t>37</w:t>
        </w:r>
        <w:r w:rsidR="00120768" w:rsidRPr="00463C35">
          <w:rPr>
            <w:noProof/>
            <w:webHidden/>
          </w:rPr>
          <w:fldChar w:fldCharType="end"/>
        </w:r>
      </w:hyperlink>
    </w:p>
    <w:p w14:paraId="4EE1B4D1"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5" w:history="1">
        <w:r w:rsidR="00120768" w:rsidRPr="00463C35">
          <w:rPr>
            <w:rStyle w:val="Hipervnculo"/>
            <w:noProof/>
          </w:rPr>
          <w:t>Tabla 16</w:t>
        </w:r>
        <w:r w:rsidR="00120768" w:rsidRPr="00463C35">
          <w:rPr>
            <w:rStyle w:val="Hipervnculo"/>
            <w:b/>
            <w:noProof/>
          </w:rPr>
          <w:t>-2:</w:t>
        </w:r>
        <w:r w:rsidR="00120768" w:rsidRPr="00463C35">
          <w:rPr>
            <w:rStyle w:val="Hipervnculo"/>
            <w:noProof/>
          </w:rPr>
          <w:t xml:space="preserve"> Manejo y actualización de disruptivemooc</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5 \h </w:instrText>
        </w:r>
        <w:r w:rsidR="00120768" w:rsidRPr="00463C35">
          <w:rPr>
            <w:noProof/>
            <w:webHidden/>
          </w:rPr>
        </w:r>
        <w:r w:rsidR="00120768" w:rsidRPr="00463C35">
          <w:rPr>
            <w:noProof/>
            <w:webHidden/>
          </w:rPr>
          <w:fldChar w:fldCharType="separate"/>
        </w:r>
        <w:r w:rsidR="00120768" w:rsidRPr="00463C35">
          <w:rPr>
            <w:noProof/>
            <w:webHidden/>
          </w:rPr>
          <w:t>37</w:t>
        </w:r>
        <w:r w:rsidR="00120768" w:rsidRPr="00463C35">
          <w:rPr>
            <w:noProof/>
            <w:webHidden/>
          </w:rPr>
          <w:fldChar w:fldCharType="end"/>
        </w:r>
      </w:hyperlink>
    </w:p>
    <w:p w14:paraId="43E2832D"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6" w:history="1">
        <w:r w:rsidR="00120768" w:rsidRPr="00463C35">
          <w:rPr>
            <w:rStyle w:val="Hipervnculo"/>
            <w:noProof/>
          </w:rPr>
          <w:t xml:space="preserve">Tabla 17-2: </w:t>
        </w:r>
        <w:r w:rsidR="00120768" w:rsidRPr="00463C35">
          <w:rPr>
            <w:rStyle w:val="Hipervnculo"/>
            <w:noProof/>
            <w:spacing w:val="-3"/>
          </w:rPr>
          <w:t xml:space="preserve">Docencia </w:t>
        </w:r>
        <w:r w:rsidR="00120768" w:rsidRPr="00463C35">
          <w:rPr>
            <w:rStyle w:val="Hipervnculo"/>
            <w:noProof/>
          </w:rPr>
          <w:t>Modulo de Computación</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6 \h </w:instrText>
        </w:r>
        <w:r w:rsidR="00120768" w:rsidRPr="00463C35">
          <w:rPr>
            <w:noProof/>
            <w:webHidden/>
          </w:rPr>
        </w:r>
        <w:r w:rsidR="00120768" w:rsidRPr="00463C35">
          <w:rPr>
            <w:noProof/>
            <w:webHidden/>
          </w:rPr>
          <w:fldChar w:fldCharType="separate"/>
        </w:r>
        <w:r w:rsidR="00120768" w:rsidRPr="00463C35">
          <w:rPr>
            <w:noProof/>
            <w:webHidden/>
          </w:rPr>
          <w:t>38</w:t>
        </w:r>
        <w:r w:rsidR="00120768" w:rsidRPr="00463C35">
          <w:rPr>
            <w:noProof/>
            <w:webHidden/>
          </w:rPr>
          <w:fldChar w:fldCharType="end"/>
        </w:r>
      </w:hyperlink>
    </w:p>
    <w:p w14:paraId="63CF399A"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7" w:history="1">
        <w:r w:rsidR="00120768" w:rsidRPr="00463C35">
          <w:rPr>
            <w:rStyle w:val="Hipervnculo"/>
            <w:noProof/>
          </w:rPr>
          <w:t>Tabla 18</w:t>
        </w:r>
        <w:r w:rsidR="00120768" w:rsidRPr="00463C35">
          <w:rPr>
            <w:rStyle w:val="Hipervnculo"/>
            <w:b/>
            <w:noProof/>
          </w:rPr>
          <w:t>-2:</w:t>
        </w:r>
        <w:r w:rsidR="00120768" w:rsidRPr="00463C35">
          <w:rPr>
            <w:rStyle w:val="Hipervnculo"/>
            <w:noProof/>
          </w:rPr>
          <w:t xml:space="preserve"> Revisión de las aulas que este en óptimas condiciones para proceder a dictar las clases.</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7 \h </w:instrText>
        </w:r>
        <w:r w:rsidR="00120768" w:rsidRPr="00463C35">
          <w:rPr>
            <w:noProof/>
            <w:webHidden/>
          </w:rPr>
        </w:r>
        <w:r w:rsidR="00120768" w:rsidRPr="00463C35">
          <w:rPr>
            <w:noProof/>
            <w:webHidden/>
          </w:rPr>
          <w:fldChar w:fldCharType="separate"/>
        </w:r>
        <w:r w:rsidR="00120768" w:rsidRPr="00463C35">
          <w:rPr>
            <w:noProof/>
            <w:webHidden/>
          </w:rPr>
          <w:t>39</w:t>
        </w:r>
        <w:r w:rsidR="00120768" w:rsidRPr="00463C35">
          <w:rPr>
            <w:noProof/>
            <w:webHidden/>
          </w:rPr>
          <w:fldChar w:fldCharType="end"/>
        </w:r>
      </w:hyperlink>
    </w:p>
    <w:p w14:paraId="1FE1A423"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8" w:history="1">
        <w:r w:rsidR="00120768" w:rsidRPr="00463C35">
          <w:rPr>
            <w:rStyle w:val="Hipervnculo"/>
            <w:noProof/>
          </w:rPr>
          <w:t>Tabla 19</w:t>
        </w:r>
        <w:r w:rsidR="00120768" w:rsidRPr="00463C35">
          <w:rPr>
            <w:rStyle w:val="Hipervnculo"/>
            <w:b/>
            <w:noProof/>
          </w:rPr>
          <w:t>-2</w:t>
        </w:r>
        <w:r w:rsidR="00120768" w:rsidRPr="00463C35">
          <w:rPr>
            <w:rStyle w:val="Hipervnculo"/>
            <w:noProof/>
          </w:rPr>
          <w:t>: Evaluación y supervisión del cumplimiento de los planes de estudio</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8 \h </w:instrText>
        </w:r>
        <w:r w:rsidR="00120768" w:rsidRPr="00463C35">
          <w:rPr>
            <w:noProof/>
            <w:webHidden/>
          </w:rPr>
        </w:r>
        <w:r w:rsidR="00120768" w:rsidRPr="00463C35">
          <w:rPr>
            <w:noProof/>
            <w:webHidden/>
          </w:rPr>
          <w:fldChar w:fldCharType="separate"/>
        </w:r>
        <w:r w:rsidR="00120768" w:rsidRPr="00463C35">
          <w:rPr>
            <w:noProof/>
            <w:webHidden/>
          </w:rPr>
          <w:t>39</w:t>
        </w:r>
        <w:r w:rsidR="00120768" w:rsidRPr="00463C35">
          <w:rPr>
            <w:noProof/>
            <w:webHidden/>
          </w:rPr>
          <w:fldChar w:fldCharType="end"/>
        </w:r>
      </w:hyperlink>
    </w:p>
    <w:p w14:paraId="2E62885D"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39" w:history="1">
        <w:r w:rsidR="00120768" w:rsidRPr="00463C35">
          <w:rPr>
            <w:rStyle w:val="Hipervnculo"/>
            <w:noProof/>
          </w:rPr>
          <w:t>Tabla 20</w:t>
        </w:r>
        <w:r w:rsidR="00120768" w:rsidRPr="00463C35">
          <w:rPr>
            <w:rStyle w:val="Hipervnculo"/>
            <w:b/>
            <w:noProof/>
          </w:rPr>
          <w:t>-2:</w:t>
        </w:r>
        <w:r w:rsidR="00120768" w:rsidRPr="00463C35">
          <w:rPr>
            <w:rStyle w:val="Hipervnculo"/>
            <w:noProof/>
          </w:rPr>
          <w:t xml:space="preserve"> Preparación de capacitación y apoyo a docenes sobre metodología</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39 \h </w:instrText>
        </w:r>
        <w:r w:rsidR="00120768" w:rsidRPr="00463C35">
          <w:rPr>
            <w:noProof/>
            <w:webHidden/>
          </w:rPr>
        </w:r>
        <w:r w:rsidR="00120768" w:rsidRPr="00463C35">
          <w:rPr>
            <w:noProof/>
            <w:webHidden/>
          </w:rPr>
          <w:fldChar w:fldCharType="separate"/>
        </w:r>
        <w:r w:rsidR="00120768" w:rsidRPr="00463C35">
          <w:rPr>
            <w:noProof/>
            <w:webHidden/>
          </w:rPr>
          <w:t>40</w:t>
        </w:r>
        <w:r w:rsidR="00120768" w:rsidRPr="00463C35">
          <w:rPr>
            <w:noProof/>
            <w:webHidden/>
          </w:rPr>
          <w:fldChar w:fldCharType="end"/>
        </w:r>
      </w:hyperlink>
    </w:p>
    <w:p w14:paraId="151633BA"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40" w:history="1">
        <w:r w:rsidR="00120768" w:rsidRPr="00463C35">
          <w:rPr>
            <w:rStyle w:val="Hipervnculo"/>
            <w:noProof/>
          </w:rPr>
          <w:t>Tabla 21-2: Planificación de actividades educativas y cronograma.</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40 \h </w:instrText>
        </w:r>
        <w:r w:rsidR="00120768" w:rsidRPr="00463C35">
          <w:rPr>
            <w:noProof/>
            <w:webHidden/>
          </w:rPr>
        </w:r>
        <w:r w:rsidR="00120768" w:rsidRPr="00463C35">
          <w:rPr>
            <w:noProof/>
            <w:webHidden/>
          </w:rPr>
          <w:fldChar w:fldCharType="separate"/>
        </w:r>
        <w:r w:rsidR="00120768" w:rsidRPr="00463C35">
          <w:rPr>
            <w:noProof/>
            <w:webHidden/>
          </w:rPr>
          <w:t>41</w:t>
        </w:r>
        <w:r w:rsidR="00120768" w:rsidRPr="00463C35">
          <w:rPr>
            <w:noProof/>
            <w:webHidden/>
          </w:rPr>
          <w:fldChar w:fldCharType="end"/>
        </w:r>
      </w:hyperlink>
    </w:p>
    <w:p w14:paraId="0FCB152E"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41" w:history="1">
        <w:r w:rsidR="00120768" w:rsidRPr="00463C35">
          <w:rPr>
            <w:rStyle w:val="Hipervnculo"/>
            <w:noProof/>
          </w:rPr>
          <w:t>Tabla 22</w:t>
        </w:r>
        <w:r w:rsidR="00120768" w:rsidRPr="00463C35">
          <w:rPr>
            <w:rStyle w:val="Hipervnculo"/>
            <w:b/>
            <w:noProof/>
          </w:rPr>
          <w:t>-2:</w:t>
        </w:r>
        <w:r w:rsidR="00120768" w:rsidRPr="00463C35">
          <w:rPr>
            <w:rStyle w:val="Hipervnculo"/>
            <w:noProof/>
          </w:rPr>
          <w:t xml:space="preserve"> Pago Entidades Reguladoras</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41 \h </w:instrText>
        </w:r>
        <w:r w:rsidR="00120768" w:rsidRPr="00463C35">
          <w:rPr>
            <w:noProof/>
            <w:webHidden/>
          </w:rPr>
        </w:r>
        <w:r w:rsidR="00120768" w:rsidRPr="00463C35">
          <w:rPr>
            <w:noProof/>
            <w:webHidden/>
          </w:rPr>
          <w:fldChar w:fldCharType="separate"/>
        </w:r>
        <w:r w:rsidR="00120768" w:rsidRPr="00463C35">
          <w:rPr>
            <w:noProof/>
            <w:webHidden/>
          </w:rPr>
          <w:t>41</w:t>
        </w:r>
        <w:r w:rsidR="00120768" w:rsidRPr="00463C35">
          <w:rPr>
            <w:noProof/>
            <w:webHidden/>
          </w:rPr>
          <w:fldChar w:fldCharType="end"/>
        </w:r>
      </w:hyperlink>
    </w:p>
    <w:p w14:paraId="7CF8386F" w14:textId="77777777" w:rsidR="00120768" w:rsidRPr="00463C35" w:rsidRDefault="00D41725" w:rsidP="00411B4C">
      <w:pPr>
        <w:pStyle w:val="Tabladeilustraciones"/>
        <w:tabs>
          <w:tab w:val="right" w:leader="dot" w:pos="8497"/>
        </w:tabs>
        <w:spacing w:line="360" w:lineRule="auto"/>
        <w:rPr>
          <w:rFonts w:asciiTheme="minorHAnsi" w:eastAsiaTheme="minorEastAsia" w:hAnsiTheme="minorHAnsi" w:cstheme="minorBidi"/>
          <w:noProof/>
          <w:lang w:val="en-US"/>
        </w:rPr>
      </w:pPr>
      <w:hyperlink w:anchor="_Toc47308442" w:history="1">
        <w:r w:rsidR="00120768" w:rsidRPr="00463C35">
          <w:rPr>
            <w:rStyle w:val="Hipervnculo"/>
            <w:noProof/>
          </w:rPr>
          <w:t>Tabla 23</w:t>
        </w:r>
        <w:r w:rsidR="00120768" w:rsidRPr="00463C35">
          <w:rPr>
            <w:rStyle w:val="Hipervnculo"/>
            <w:b/>
            <w:noProof/>
          </w:rPr>
          <w:t>-2:</w:t>
        </w:r>
        <w:r w:rsidR="00120768" w:rsidRPr="00463C35">
          <w:rPr>
            <w:rStyle w:val="Hipervnculo"/>
            <w:noProof/>
          </w:rPr>
          <w:t xml:space="preserve"> Cobro en efectivo</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42 \h </w:instrText>
        </w:r>
        <w:r w:rsidR="00120768" w:rsidRPr="00463C35">
          <w:rPr>
            <w:noProof/>
            <w:webHidden/>
          </w:rPr>
        </w:r>
        <w:r w:rsidR="00120768" w:rsidRPr="00463C35">
          <w:rPr>
            <w:noProof/>
            <w:webHidden/>
          </w:rPr>
          <w:fldChar w:fldCharType="separate"/>
        </w:r>
        <w:r w:rsidR="00120768" w:rsidRPr="00463C35">
          <w:rPr>
            <w:noProof/>
            <w:webHidden/>
          </w:rPr>
          <w:t>42</w:t>
        </w:r>
        <w:r w:rsidR="00120768" w:rsidRPr="00463C35">
          <w:rPr>
            <w:noProof/>
            <w:webHidden/>
          </w:rPr>
          <w:fldChar w:fldCharType="end"/>
        </w:r>
      </w:hyperlink>
    </w:p>
    <w:p w14:paraId="5999F967" w14:textId="77777777" w:rsidR="00120768" w:rsidRPr="00463C35" w:rsidRDefault="00D41725" w:rsidP="00411B4C">
      <w:pPr>
        <w:pStyle w:val="Tabladeilustraciones"/>
        <w:tabs>
          <w:tab w:val="right" w:leader="dot" w:pos="8497"/>
        </w:tabs>
        <w:spacing w:line="360" w:lineRule="auto"/>
        <w:rPr>
          <w:rStyle w:val="Hipervnculo"/>
          <w:noProof/>
        </w:rPr>
      </w:pPr>
      <w:hyperlink w:anchor="_Toc47308443" w:history="1">
        <w:r w:rsidR="00120768" w:rsidRPr="00463C35">
          <w:rPr>
            <w:rStyle w:val="Hipervnculo"/>
            <w:noProof/>
          </w:rPr>
          <w:t>Tabla 24</w:t>
        </w:r>
        <w:r w:rsidR="00120768" w:rsidRPr="00463C35">
          <w:rPr>
            <w:rStyle w:val="Hipervnculo"/>
            <w:b/>
            <w:noProof/>
          </w:rPr>
          <w:t>-2:</w:t>
        </w:r>
        <w:r w:rsidR="00120768" w:rsidRPr="00463C35">
          <w:rPr>
            <w:rStyle w:val="Hipervnculo"/>
            <w:noProof/>
          </w:rPr>
          <w:t xml:space="preserve"> Comparativa de Framework relacionados con React</w:t>
        </w:r>
        <w:r w:rsidR="00120768" w:rsidRPr="00463C35">
          <w:rPr>
            <w:noProof/>
            <w:webHidden/>
          </w:rPr>
          <w:tab/>
        </w:r>
        <w:r w:rsidR="00120768" w:rsidRPr="00463C35">
          <w:rPr>
            <w:noProof/>
            <w:webHidden/>
          </w:rPr>
          <w:fldChar w:fldCharType="begin"/>
        </w:r>
        <w:r w:rsidR="00120768" w:rsidRPr="00463C35">
          <w:rPr>
            <w:noProof/>
            <w:webHidden/>
          </w:rPr>
          <w:instrText xml:space="preserve"> PAGEREF _Toc47308443 \h </w:instrText>
        </w:r>
        <w:r w:rsidR="00120768" w:rsidRPr="00463C35">
          <w:rPr>
            <w:noProof/>
            <w:webHidden/>
          </w:rPr>
        </w:r>
        <w:r w:rsidR="00120768" w:rsidRPr="00463C35">
          <w:rPr>
            <w:noProof/>
            <w:webHidden/>
          </w:rPr>
          <w:fldChar w:fldCharType="separate"/>
        </w:r>
        <w:r w:rsidR="00120768" w:rsidRPr="00463C35">
          <w:rPr>
            <w:noProof/>
            <w:webHidden/>
          </w:rPr>
          <w:t>49</w:t>
        </w:r>
        <w:r w:rsidR="00120768" w:rsidRPr="00463C35">
          <w:rPr>
            <w:noProof/>
            <w:webHidden/>
          </w:rPr>
          <w:fldChar w:fldCharType="end"/>
        </w:r>
      </w:hyperlink>
    </w:p>
    <w:p w14:paraId="0301C0A9" w14:textId="77777777" w:rsidR="00120768" w:rsidRPr="00463C35" w:rsidRDefault="00120768" w:rsidP="00411B4C">
      <w:pPr>
        <w:spacing w:line="360" w:lineRule="auto"/>
        <w:rPr>
          <w:rFonts w:eastAsiaTheme="minorEastAsia"/>
        </w:rPr>
      </w:pPr>
    </w:p>
    <w:p w14:paraId="7548B782" w14:textId="04644C5B" w:rsidR="006A2F2A" w:rsidRDefault="003A7209" w:rsidP="00411B4C">
      <w:pPr>
        <w:spacing w:line="360" w:lineRule="auto"/>
      </w:pPr>
      <w:r w:rsidRPr="00463C35">
        <w:fldChar w:fldCharType="end"/>
      </w:r>
    </w:p>
    <w:p w14:paraId="16D1E2CD" w14:textId="77777777" w:rsidR="006A2F2A" w:rsidRDefault="006A2F2A">
      <w:r>
        <w:br w:type="page"/>
      </w:r>
    </w:p>
    <w:p w14:paraId="0D22A017" w14:textId="77777777" w:rsidR="00BC124C" w:rsidRPr="00463C35" w:rsidRDefault="00BC124C" w:rsidP="00411B4C">
      <w:pPr>
        <w:spacing w:line="360" w:lineRule="auto"/>
      </w:pPr>
    </w:p>
    <w:p w14:paraId="01B4E534" w14:textId="77777777" w:rsidR="00BC124C" w:rsidRPr="00463C35" w:rsidRDefault="00BC124C" w:rsidP="00411B4C">
      <w:pPr>
        <w:spacing w:line="360" w:lineRule="auto"/>
      </w:pPr>
    </w:p>
    <w:p w14:paraId="13C9A062" w14:textId="77777777" w:rsidR="00BC124C" w:rsidRPr="00463C35" w:rsidRDefault="002F6627" w:rsidP="00411B4C">
      <w:pPr>
        <w:pStyle w:val="Textoindependiente"/>
        <w:spacing w:line="360" w:lineRule="auto"/>
      </w:pPr>
      <w:r w:rsidRPr="00463C35">
        <w:t>Í</w:t>
      </w:r>
      <w:r w:rsidR="00BC124C" w:rsidRPr="00463C35">
        <w:t>NDICE DE FIGURAS</w:t>
      </w:r>
    </w:p>
    <w:p w14:paraId="75F8CE0A" w14:textId="3EEB12F8" w:rsidR="00672653" w:rsidRDefault="00B7275D">
      <w:pPr>
        <w:pStyle w:val="Tabladeilustraciones"/>
        <w:tabs>
          <w:tab w:val="right" w:leader="dot" w:pos="8497"/>
        </w:tabs>
        <w:rPr>
          <w:rFonts w:asciiTheme="minorHAnsi" w:eastAsiaTheme="minorEastAsia" w:hAnsiTheme="minorHAnsi" w:cstheme="minorBidi"/>
          <w:noProof/>
          <w:lang w:val="es-EC" w:eastAsia="es-EC"/>
        </w:rPr>
      </w:pPr>
      <w:r>
        <w:fldChar w:fldCharType="begin"/>
      </w:r>
      <w:r>
        <w:instrText xml:space="preserve"> TOC \h \z \c "Figura" </w:instrText>
      </w:r>
      <w:r>
        <w:fldChar w:fldCharType="separate"/>
      </w:r>
      <w:hyperlink w:anchor="_Toc77849453" w:history="1">
        <w:r w:rsidR="00672653" w:rsidRPr="002512E7">
          <w:rPr>
            <w:rStyle w:val="Hipervnculo"/>
            <w:noProof/>
          </w:rPr>
          <w:t>Figura 1-2. Proceso de inscripción</w:t>
        </w:r>
        <w:r w:rsidR="00672653">
          <w:rPr>
            <w:noProof/>
            <w:webHidden/>
          </w:rPr>
          <w:tab/>
        </w:r>
        <w:r w:rsidR="00672653">
          <w:rPr>
            <w:noProof/>
            <w:webHidden/>
          </w:rPr>
          <w:fldChar w:fldCharType="begin"/>
        </w:r>
        <w:r w:rsidR="00672653">
          <w:rPr>
            <w:noProof/>
            <w:webHidden/>
          </w:rPr>
          <w:instrText xml:space="preserve"> PAGEREF _Toc77849453 \h </w:instrText>
        </w:r>
        <w:r w:rsidR="00672653">
          <w:rPr>
            <w:noProof/>
            <w:webHidden/>
          </w:rPr>
        </w:r>
        <w:r w:rsidR="00672653">
          <w:rPr>
            <w:noProof/>
            <w:webHidden/>
          </w:rPr>
          <w:fldChar w:fldCharType="separate"/>
        </w:r>
        <w:r w:rsidR="00672653">
          <w:rPr>
            <w:noProof/>
            <w:webHidden/>
          </w:rPr>
          <w:t>12</w:t>
        </w:r>
        <w:r w:rsidR="00672653">
          <w:rPr>
            <w:noProof/>
            <w:webHidden/>
          </w:rPr>
          <w:fldChar w:fldCharType="end"/>
        </w:r>
      </w:hyperlink>
    </w:p>
    <w:p w14:paraId="65055F33" w14:textId="242B7FF5"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54" w:history="1">
        <w:r w:rsidR="00672653" w:rsidRPr="002512E7">
          <w:rPr>
            <w:rStyle w:val="Hipervnculo"/>
            <w:noProof/>
          </w:rPr>
          <w:t>Figura 2-2. Proceso de matrícula</w:t>
        </w:r>
        <w:r w:rsidR="00672653">
          <w:rPr>
            <w:noProof/>
            <w:webHidden/>
          </w:rPr>
          <w:tab/>
        </w:r>
        <w:r w:rsidR="00672653">
          <w:rPr>
            <w:noProof/>
            <w:webHidden/>
          </w:rPr>
          <w:fldChar w:fldCharType="begin"/>
        </w:r>
        <w:r w:rsidR="00672653">
          <w:rPr>
            <w:noProof/>
            <w:webHidden/>
          </w:rPr>
          <w:instrText xml:space="preserve"> PAGEREF _Toc77849454 \h </w:instrText>
        </w:r>
        <w:r w:rsidR="00672653">
          <w:rPr>
            <w:noProof/>
            <w:webHidden/>
          </w:rPr>
        </w:r>
        <w:r w:rsidR="00672653">
          <w:rPr>
            <w:noProof/>
            <w:webHidden/>
          </w:rPr>
          <w:fldChar w:fldCharType="separate"/>
        </w:r>
        <w:r w:rsidR="00672653">
          <w:rPr>
            <w:noProof/>
            <w:webHidden/>
          </w:rPr>
          <w:t>13</w:t>
        </w:r>
        <w:r w:rsidR="00672653">
          <w:rPr>
            <w:noProof/>
            <w:webHidden/>
          </w:rPr>
          <w:fldChar w:fldCharType="end"/>
        </w:r>
      </w:hyperlink>
    </w:p>
    <w:p w14:paraId="1A221440" w14:textId="53DB19FF"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55" w:history="1">
        <w:r w:rsidR="00672653" w:rsidRPr="002512E7">
          <w:rPr>
            <w:rStyle w:val="Hipervnculo"/>
            <w:noProof/>
          </w:rPr>
          <w:t>Figura 3-2. Movimiento de vehículos de uso administrativo</w:t>
        </w:r>
        <w:r w:rsidR="00672653">
          <w:rPr>
            <w:noProof/>
            <w:webHidden/>
          </w:rPr>
          <w:tab/>
        </w:r>
        <w:r w:rsidR="00672653">
          <w:rPr>
            <w:noProof/>
            <w:webHidden/>
          </w:rPr>
          <w:fldChar w:fldCharType="begin"/>
        </w:r>
        <w:r w:rsidR="00672653">
          <w:rPr>
            <w:noProof/>
            <w:webHidden/>
          </w:rPr>
          <w:instrText xml:space="preserve"> PAGEREF _Toc77849455 \h </w:instrText>
        </w:r>
        <w:r w:rsidR="00672653">
          <w:rPr>
            <w:noProof/>
            <w:webHidden/>
          </w:rPr>
        </w:r>
        <w:r w:rsidR="00672653">
          <w:rPr>
            <w:noProof/>
            <w:webHidden/>
          </w:rPr>
          <w:fldChar w:fldCharType="separate"/>
        </w:r>
        <w:r w:rsidR="00672653">
          <w:rPr>
            <w:noProof/>
            <w:webHidden/>
          </w:rPr>
          <w:t>14</w:t>
        </w:r>
        <w:r w:rsidR="00672653">
          <w:rPr>
            <w:noProof/>
            <w:webHidden/>
          </w:rPr>
          <w:fldChar w:fldCharType="end"/>
        </w:r>
      </w:hyperlink>
    </w:p>
    <w:p w14:paraId="286FA43B" w14:textId="38BDB104"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56" w:history="1">
        <w:r w:rsidR="00672653" w:rsidRPr="002512E7">
          <w:rPr>
            <w:rStyle w:val="Hipervnculo"/>
            <w:noProof/>
          </w:rPr>
          <w:t>Figura 4-2. Movimiento de vehículos de uso institucional</w:t>
        </w:r>
        <w:r w:rsidR="00672653">
          <w:rPr>
            <w:noProof/>
            <w:webHidden/>
          </w:rPr>
          <w:tab/>
        </w:r>
        <w:r w:rsidR="00672653">
          <w:rPr>
            <w:noProof/>
            <w:webHidden/>
          </w:rPr>
          <w:fldChar w:fldCharType="begin"/>
        </w:r>
        <w:r w:rsidR="00672653">
          <w:rPr>
            <w:noProof/>
            <w:webHidden/>
          </w:rPr>
          <w:instrText xml:space="preserve"> PAGEREF _Toc77849456 \h </w:instrText>
        </w:r>
        <w:r w:rsidR="00672653">
          <w:rPr>
            <w:noProof/>
            <w:webHidden/>
          </w:rPr>
        </w:r>
        <w:r w:rsidR="00672653">
          <w:rPr>
            <w:noProof/>
            <w:webHidden/>
          </w:rPr>
          <w:fldChar w:fldCharType="separate"/>
        </w:r>
        <w:r w:rsidR="00672653">
          <w:rPr>
            <w:noProof/>
            <w:webHidden/>
          </w:rPr>
          <w:t>15</w:t>
        </w:r>
        <w:r w:rsidR="00672653">
          <w:rPr>
            <w:noProof/>
            <w:webHidden/>
          </w:rPr>
          <w:fldChar w:fldCharType="end"/>
        </w:r>
      </w:hyperlink>
    </w:p>
    <w:p w14:paraId="5DFC4220" w14:textId="22F0C4F8"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57" w:history="1">
        <w:r w:rsidR="00672653" w:rsidRPr="002512E7">
          <w:rPr>
            <w:rStyle w:val="Hipervnculo"/>
            <w:noProof/>
          </w:rPr>
          <w:t>Figura 5-2. Control de instructores</w:t>
        </w:r>
        <w:r w:rsidR="00672653">
          <w:rPr>
            <w:noProof/>
            <w:webHidden/>
          </w:rPr>
          <w:tab/>
        </w:r>
        <w:r w:rsidR="00672653">
          <w:rPr>
            <w:noProof/>
            <w:webHidden/>
          </w:rPr>
          <w:fldChar w:fldCharType="begin"/>
        </w:r>
        <w:r w:rsidR="00672653">
          <w:rPr>
            <w:noProof/>
            <w:webHidden/>
          </w:rPr>
          <w:instrText xml:space="preserve"> PAGEREF _Toc77849457 \h </w:instrText>
        </w:r>
        <w:r w:rsidR="00672653">
          <w:rPr>
            <w:noProof/>
            <w:webHidden/>
          </w:rPr>
        </w:r>
        <w:r w:rsidR="00672653">
          <w:rPr>
            <w:noProof/>
            <w:webHidden/>
          </w:rPr>
          <w:fldChar w:fldCharType="separate"/>
        </w:r>
        <w:r w:rsidR="00672653">
          <w:rPr>
            <w:noProof/>
            <w:webHidden/>
          </w:rPr>
          <w:t>16</w:t>
        </w:r>
        <w:r w:rsidR="00672653">
          <w:rPr>
            <w:noProof/>
            <w:webHidden/>
          </w:rPr>
          <w:fldChar w:fldCharType="end"/>
        </w:r>
      </w:hyperlink>
    </w:p>
    <w:p w14:paraId="3181A589" w14:textId="2E91BBA0"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58" w:history="1">
        <w:r w:rsidR="00672653" w:rsidRPr="002512E7">
          <w:rPr>
            <w:rStyle w:val="Hipervnculo"/>
            <w:noProof/>
          </w:rPr>
          <w:t>Figura 6-2. Gestión de sílabos académicos y plan de estudio de instructores</w:t>
        </w:r>
        <w:r w:rsidR="00672653">
          <w:rPr>
            <w:noProof/>
            <w:webHidden/>
          </w:rPr>
          <w:tab/>
        </w:r>
        <w:r w:rsidR="00672653">
          <w:rPr>
            <w:noProof/>
            <w:webHidden/>
          </w:rPr>
          <w:fldChar w:fldCharType="begin"/>
        </w:r>
        <w:r w:rsidR="00672653">
          <w:rPr>
            <w:noProof/>
            <w:webHidden/>
          </w:rPr>
          <w:instrText xml:space="preserve"> PAGEREF _Toc77849458 \h </w:instrText>
        </w:r>
        <w:r w:rsidR="00672653">
          <w:rPr>
            <w:noProof/>
            <w:webHidden/>
          </w:rPr>
        </w:r>
        <w:r w:rsidR="00672653">
          <w:rPr>
            <w:noProof/>
            <w:webHidden/>
          </w:rPr>
          <w:fldChar w:fldCharType="separate"/>
        </w:r>
        <w:r w:rsidR="00672653">
          <w:rPr>
            <w:noProof/>
            <w:webHidden/>
          </w:rPr>
          <w:t>17</w:t>
        </w:r>
        <w:r w:rsidR="00672653">
          <w:rPr>
            <w:noProof/>
            <w:webHidden/>
          </w:rPr>
          <w:fldChar w:fldCharType="end"/>
        </w:r>
      </w:hyperlink>
    </w:p>
    <w:p w14:paraId="55B83F6D" w14:textId="061CBEB1"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59" w:history="1">
        <w:r w:rsidR="00672653" w:rsidRPr="002512E7">
          <w:rPr>
            <w:rStyle w:val="Hipervnculo"/>
            <w:noProof/>
          </w:rPr>
          <w:t>Figura 7-2. Capacitación y apoyo a instructores</w:t>
        </w:r>
        <w:r w:rsidR="00672653">
          <w:rPr>
            <w:noProof/>
            <w:webHidden/>
          </w:rPr>
          <w:tab/>
        </w:r>
        <w:r w:rsidR="00672653">
          <w:rPr>
            <w:noProof/>
            <w:webHidden/>
          </w:rPr>
          <w:fldChar w:fldCharType="begin"/>
        </w:r>
        <w:r w:rsidR="00672653">
          <w:rPr>
            <w:noProof/>
            <w:webHidden/>
          </w:rPr>
          <w:instrText xml:space="preserve"> PAGEREF _Toc77849459 \h </w:instrText>
        </w:r>
        <w:r w:rsidR="00672653">
          <w:rPr>
            <w:noProof/>
            <w:webHidden/>
          </w:rPr>
        </w:r>
        <w:r w:rsidR="00672653">
          <w:rPr>
            <w:noProof/>
            <w:webHidden/>
          </w:rPr>
          <w:fldChar w:fldCharType="separate"/>
        </w:r>
        <w:r w:rsidR="00672653">
          <w:rPr>
            <w:noProof/>
            <w:webHidden/>
          </w:rPr>
          <w:t>17</w:t>
        </w:r>
        <w:r w:rsidR="00672653">
          <w:rPr>
            <w:noProof/>
            <w:webHidden/>
          </w:rPr>
          <w:fldChar w:fldCharType="end"/>
        </w:r>
      </w:hyperlink>
    </w:p>
    <w:p w14:paraId="18661D74" w14:textId="7F0374A8"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0" w:history="1">
        <w:r w:rsidR="00672653" w:rsidRPr="002512E7">
          <w:rPr>
            <w:rStyle w:val="Hipervnculo"/>
            <w:noProof/>
          </w:rPr>
          <w:t>Figura 8-2. Gestión de control vehicular</w:t>
        </w:r>
        <w:r w:rsidR="00672653">
          <w:rPr>
            <w:noProof/>
            <w:webHidden/>
          </w:rPr>
          <w:tab/>
        </w:r>
        <w:r w:rsidR="00672653">
          <w:rPr>
            <w:noProof/>
            <w:webHidden/>
          </w:rPr>
          <w:fldChar w:fldCharType="begin"/>
        </w:r>
        <w:r w:rsidR="00672653">
          <w:rPr>
            <w:noProof/>
            <w:webHidden/>
          </w:rPr>
          <w:instrText xml:space="preserve"> PAGEREF _Toc77849460 \h </w:instrText>
        </w:r>
        <w:r w:rsidR="00672653">
          <w:rPr>
            <w:noProof/>
            <w:webHidden/>
          </w:rPr>
        </w:r>
        <w:r w:rsidR="00672653">
          <w:rPr>
            <w:noProof/>
            <w:webHidden/>
          </w:rPr>
          <w:fldChar w:fldCharType="separate"/>
        </w:r>
        <w:r w:rsidR="00672653">
          <w:rPr>
            <w:noProof/>
            <w:webHidden/>
          </w:rPr>
          <w:t>18</w:t>
        </w:r>
        <w:r w:rsidR="00672653">
          <w:rPr>
            <w:noProof/>
            <w:webHidden/>
          </w:rPr>
          <w:fldChar w:fldCharType="end"/>
        </w:r>
      </w:hyperlink>
    </w:p>
    <w:p w14:paraId="2084B15A" w14:textId="2852201D"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1" w:history="1">
        <w:r w:rsidR="00672653" w:rsidRPr="002512E7">
          <w:rPr>
            <w:rStyle w:val="Hipervnculo"/>
            <w:noProof/>
          </w:rPr>
          <w:t>Figura 9-2. Necesidad del departamento de asesoría vial</w:t>
        </w:r>
        <w:r w:rsidR="00672653">
          <w:rPr>
            <w:noProof/>
            <w:webHidden/>
          </w:rPr>
          <w:tab/>
        </w:r>
        <w:r w:rsidR="00672653">
          <w:rPr>
            <w:noProof/>
            <w:webHidden/>
          </w:rPr>
          <w:fldChar w:fldCharType="begin"/>
        </w:r>
        <w:r w:rsidR="00672653">
          <w:rPr>
            <w:noProof/>
            <w:webHidden/>
          </w:rPr>
          <w:instrText xml:space="preserve"> PAGEREF _Toc77849461 \h </w:instrText>
        </w:r>
        <w:r w:rsidR="00672653">
          <w:rPr>
            <w:noProof/>
            <w:webHidden/>
          </w:rPr>
        </w:r>
        <w:r w:rsidR="00672653">
          <w:rPr>
            <w:noProof/>
            <w:webHidden/>
          </w:rPr>
          <w:fldChar w:fldCharType="separate"/>
        </w:r>
        <w:r w:rsidR="00672653">
          <w:rPr>
            <w:noProof/>
            <w:webHidden/>
          </w:rPr>
          <w:t>19</w:t>
        </w:r>
        <w:r w:rsidR="00672653">
          <w:rPr>
            <w:noProof/>
            <w:webHidden/>
          </w:rPr>
          <w:fldChar w:fldCharType="end"/>
        </w:r>
      </w:hyperlink>
    </w:p>
    <w:p w14:paraId="1D9484BE" w14:textId="37DF07D2"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2" w:history="1">
        <w:r w:rsidR="00672653" w:rsidRPr="002512E7">
          <w:rPr>
            <w:rStyle w:val="Hipervnculo"/>
            <w:noProof/>
          </w:rPr>
          <w:t>Figura 10-2. Gestión de rutas</w:t>
        </w:r>
        <w:r w:rsidR="00672653">
          <w:rPr>
            <w:noProof/>
            <w:webHidden/>
          </w:rPr>
          <w:tab/>
        </w:r>
        <w:r w:rsidR="00672653">
          <w:rPr>
            <w:noProof/>
            <w:webHidden/>
          </w:rPr>
          <w:fldChar w:fldCharType="begin"/>
        </w:r>
        <w:r w:rsidR="00672653">
          <w:rPr>
            <w:noProof/>
            <w:webHidden/>
          </w:rPr>
          <w:instrText xml:space="preserve"> PAGEREF _Toc77849462 \h </w:instrText>
        </w:r>
        <w:r w:rsidR="00672653">
          <w:rPr>
            <w:noProof/>
            <w:webHidden/>
          </w:rPr>
        </w:r>
        <w:r w:rsidR="00672653">
          <w:rPr>
            <w:noProof/>
            <w:webHidden/>
          </w:rPr>
          <w:fldChar w:fldCharType="separate"/>
        </w:r>
        <w:r w:rsidR="00672653">
          <w:rPr>
            <w:noProof/>
            <w:webHidden/>
          </w:rPr>
          <w:t>20</w:t>
        </w:r>
        <w:r w:rsidR="00672653">
          <w:rPr>
            <w:noProof/>
            <w:webHidden/>
          </w:rPr>
          <w:fldChar w:fldCharType="end"/>
        </w:r>
      </w:hyperlink>
    </w:p>
    <w:p w14:paraId="65B52598" w14:textId="2E87EEEE"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3" w:history="1">
        <w:r w:rsidR="00672653" w:rsidRPr="002512E7">
          <w:rPr>
            <w:rStyle w:val="Hipervnculo"/>
            <w:noProof/>
          </w:rPr>
          <w:t>Figura 11-2. Desarrollo e implementación de aplicaciones software/hardware</w:t>
        </w:r>
        <w:r w:rsidR="00672653">
          <w:rPr>
            <w:noProof/>
            <w:webHidden/>
          </w:rPr>
          <w:tab/>
        </w:r>
        <w:r w:rsidR="00672653">
          <w:rPr>
            <w:noProof/>
            <w:webHidden/>
          </w:rPr>
          <w:fldChar w:fldCharType="begin"/>
        </w:r>
        <w:r w:rsidR="00672653">
          <w:rPr>
            <w:noProof/>
            <w:webHidden/>
          </w:rPr>
          <w:instrText xml:space="preserve"> PAGEREF _Toc77849463 \h </w:instrText>
        </w:r>
        <w:r w:rsidR="00672653">
          <w:rPr>
            <w:noProof/>
            <w:webHidden/>
          </w:rPr>
        </w:r>
        <w:r w:rsidR="00672653">
          <w:rPr>
            <w:noProof/>
            <w:webHidden/>
          </w:rPr>
          <w:fldChar w:fldCharType="separate"/>
        </w:r>
        <w:r w:rsidR="00672653">
          <w:rPr>
            <w:noProof/>
            <w:webHidden/>
          </w:rPr>
          <w:t>21</w:t>
        </w:r>
        <w:r w:rsidR="00672653">
          <w:rPr>
            <w:noProof/>
            <w:webHidden/>
          </w:rPr>
          <w:fldChar w:fldCharType="end"/>
        </w:r>
      </w:hyperlink>
    </w:p>
    <w:p w14:paraId="71701760" w14:textId="2F43103E"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4" w:history="1">
        <w:r w:rsidR="00672653" w:rsidRPr="002512E7">
          <w:rPr>
            <w:rStyle w:val="Hipervnculo"/>
            <w:noProof/>
          </w:rPr>
          <w:t>Figura 12-2. Tareas de mantenimiento del departamento de DTIC</w:t>
        </w:r>
        <w:r w:rsidR="00672653">
          <w:rPr>
            <w:noProof/>
            <w:webHidden/>
          </w:rPr>
          <w:tab/>
        </w:r>
        <w:r w:rsidR="00672653">
          <w:rPr>
            <w:noProof/>
            <w:webHidden/>
          </w:rPr>
          <w:fldChar w:fldCharType="begin"/>
        </w:r>
        <w:r w:rsidR="00672653">
          <w:rPr>
            <w:noProof/>
            <w:webHidden/>
          </w:rPr>
          <w:instrText xml:space="preserve"> PAGEREF _Toc77849464 \h </w:instrText>
        </w:r>
        <w:r w:rsidR="00672653">
          <w:rPr>
            <w:noProof/>
            <w:webHidden/>
          </w:rPr>
        </w:r>
        <w:r w:rsidR="00672653">
          <w:rPr>
            <w:noProof/>
            <w:webHidden/>
          </w:rPr>
          <w:fldChar w:fldCharType="separate"/>
        </w:r>
        <w:r w:rsidR="00672653">
          <w:rPr>
            <w:noProof/>
            <w:webHidden/>
          </w:rPr>
          <w:t>21</w:t>
        </w:r>
        <w:r w:rsidR="00672653">
          <w:rPr>
            <w:noProof/>
            <w:webHidden/>
          </w:rPr>
          <w:fldChar w:fldCharType="end"/>
        </w:r>
      </w:hyperlink>
    </w:p>
    <w:p w14:paraId="743DB1F0" w14:textId="7B5C13FE"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5" w:history="1">
        <w:r w:rsidR="00672653" w:rsidRPr="002512E7">
          <w:rPr>
            <w:rStyle w:val="Hipervnculo"/>
            <w:noProof/>
          </w:rPr>
          <w:t>Figura 13-2. Revisión de las aulas que estén en óptimas condiciones.</w:t>
        </w:r>
        <w:r w:rsidR="00672653">
          <w:rPr>
            <w:noProof/>
            <w:webHidden/>
          </w:rPr>
          <w:tab/>
        </w:r>
        <w:r w:rsidR="00672653">
          <w:rPr>
            <w:noProof/>
            <w:webHidden/>
          </w:rPr>
          <w:fldChar w:fldCharType="begin"/>
        </w:r>
        <w:r w:rsidR="00672653">
          <w:rPr>
            <w:noProof/>
            <w:webHidden/>
          </w:rPr>
          <w:instrText xml:space="preserve"> PAGEREF _Toc77849465 \h </w:instrText>
        </w:r>
        <w:r w:rsidR="00672653">
          <w:rPr>
            <w:noProof/>
            <w:webHidden/>
          </w:rPr>
        </w:r>
        <w:r w:rsidR="00672653">
          <w:rPr>
            <w:noProof/>
            <w:webHidden/>
          </w:rPr>
          <w:fldChar w:fldCharType="separate"/>
        </w:r>
        <w:r w:rsidR="00672653">
          <w:rPr>
            <w:noProof/>
            <w:webHidden/>
          </w:rPr>
          <w:t>22</w:t>
        </w:r>
        <w:r w:rsidR="00672653">
          <w:rPr>
            <w:noProof/>
            <w:webHidden/>
          </w:rPr>
          <w:fldChar w:fldCharType="end"/>
        </w:r>
      </w:hyperlink>
    </w:p>
    <w:p w14:paraId="7DE02BF6" w14:textId="512435B9"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6" w:history="1">
        <w:r w:rsidR="00672653" w:rsidRPr="002512E7">
          <w:rPr>
            <w:rStyle w:val="Hipervnculo"/>
            <w:noProof/>
          </w:rPr>
          <w:t>Figura 14-2. Actividades previo a los exámenes de grado</w:t>
        </w:r>
        <w:r w:rsidR="00672653">
          <w:rPr>
            <w:noProof/>
            <w:webHidden/>
          </w:rPr>
          <w:tab/>
        </w:r>
        <w:r w:rsidR="00672653">
          <w:rPr>
            <w:noProof/>
            <w:webHidden/>
          </w:rPr>
          <w:fldChar w:fldCharType="begin"/>
        </w:r>
        <w:r w:rsidR="00672653">
          <w:rPr>
            <w:noProof/>
            <w:webHidden/>
          </w:rPr>
          <w:instrText xml:space="preserve"> PAGEREF _Toc77849466 \h </w:instrText>
        </w:r>
        <w:r w:rsidR="00672653">
          <w:rPr>
            <w:noProof/>
            <w:webHidden/>
          </w:rPr>
        </w:r>
        <w:r w:rsidR="00672653">
          <w:rPr>
            <w:noProof/>
            <w:webHidden/>
          </w:rPr>
          <w:fldChar w:fldCharType="separate"/>
        </w:r>
        <w:r w:rsidR="00672653">
          <w:rPr>
            <w:noProof/>
            <w:webHidden/>
          </w:rPr>
          <w:t>22</w:t>
        </w:r>
        <w:r w:rsidR="00672653">
          <w:rPr>
            <w:noProof/>
            <w:webHidden/>
          </w:rPr>
          <w:fldChar w:fldCharType="end"/>
        </w:r>
      </w:hyperlink>
    </w:p>
    <w:p w14:paraId="1C036C3D" w14:textId="22AF87B4"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7" w:history="1">
        <w:r w:rsidR="00672653" w:rsidRPr="002512E7">
          <w:rPr>
            <w:rStyle w:val="Hipervnculo"/>
            <w:noProof/>
          </w:rPr>
          <w:t>Figura 15-2. Gestión de sílabos académicos y planes de estudio de docentes</w:t>
        </w:r>
        <w:r w:rsidR="00672653">
          <w:rPr>
            <w:noProof/>
            <w:webHidden/>
          </w:rPr>
          <w:tab/>
        </w:r>
        <w:r w:rsidR="00672653">
          <w:rPr>
            <w:noProof/>
            <w:webHidden/>
          </w:rPr>
          <w:fldChar w:fldCharType="begin"/>
        </w:r>
        <w:r w:rsidR="00672653">
          <w:rPr>
            <w:noProof/>
            <w:webHidden/>
          </w:rPr>
          <w:instrText xml:space="preserve"> PAGEREF _Toc77849467 \h </w:instrText>
        </w:r>
        <w:r w:rsidR="00672653">
          <w:rPr>
            <w:noProof/>
            <w:webHidden/>
          </w:rPr>
        </w:r>
        <w:r w:rsidR="00672653">
          <w:rPr>
            <w:noProof/>
            <w:webHidden/>
          </w:rPr>
          <w:fldChar w:fldCharType="separate"/>
        </w:r>
        <w:r w:rsidR="00672653">
          <w:rPr>
            <w:noProof/>
            <w:webHidden/>
          </w:rPr>
          <w:t>23</w:t>
        </w:r>
        <w:r w:rsidR="00672653">
          <w:rPr>
            <w:noProof/>
            <w:webHidden/>
          </w:rPr>
          <w:fldChar w:fldCharType="end"/>
        </w:r>
      </w:hyperlink>
    </w:p>
    <w:p w14:paraId="4A5C1AFB" w14:textId="6D8E914E"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8" w:history="1">
        <w:r w:rsidR="00672653" w:rsidRPr="002512E7">
          <w:rPr>
            <w:rStyle w:val="Hipervnculo"/>
            <w:noProof/>
          </w:rPr>
          <w:t>Figura 16-2. Preparación de capacitación y apoyo a docentes</w:t>
        </w:r>
        <w:r w:rsidR="00672653">
          <w:rPr>
            <w:noProof/>
            <w:webHidden/>
          </w:rPr>
          <w:tab/>
        </w:r>
        <w:r w:rsidR="00672653">
          <w:rPr>
            <w:noProof/>
            <w:webHidden/>
          </w:rPr>
          <w:fldChar w:fldCharType="begin"/>
        </w:r>
        <w:r w:rsidR="00672653">
          <w:rPr>
            <w:noProof/>
            <w:webHidden/>
          </w:rPr>
          <w:instrText xml:space="preserve"> PAGEREF _Toc77849468 \h </w:instrText>
        </w:r>
        <w:r w:rsidR="00672653">
          <w:rPr>
            <w:noProof/>
            <w:webHidden/>
          </w:rPr>
        </w:r>
        <w:r w:rsidR="00672653">
          <w:rPr>
            <w:noProof/>
            <w:webHidden/>
          </w:rPr>
          <w:fldChar w:fldCharType="separate"/>
        </w:r>
        <w:r w:rsidR="00672653">
          <w:rPr>
            <w:noProof/>
            <w:webHidden/>
          </w:rPr>
          <w:t>23</w:t>
        </w:r>
        <w:r w:rsidR="00672653">
          <w:rPr>
            <w:noProof/>
            <w:webHidden/>
          </w:rPr>
          <w:fldChar w:fldCharType="end"/>
        </w:r>
      </w:hyperlink>
    </w:p>
    <w:p w14:paraId="4A83D936" w14:textId="54EF78A1"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69" w:history="1">
        <w:r w:rsidR="00672653" w:rsidRPr="002512E7">
          <w:rPr>
            <w:rStyle w:val="Hipervnculo"/>
            <w:noProof/>
          </w:rPr>
          <w:t>Figura 17-2. Pago de servicios a docentes</w:t>
        </w:r>
        <w:r w:rsidR="00672653">
          <w:rPr>
            <w:noProof/>
            <w:webHidden/>
          </w:rPr>
          <w:tab/>
        </w:r>
        <w:r w:rsidR="00672653">
          <w:rPr>
            <w:noProof/>
            <w:webHidden/>
          </w:rPr>
          <w:fldChar w:fldCharType="begin"/>
        </w:r>
        <w:r w:rsidR="00672653">
          <w:rPr>
            <w:noProof/>
            <w:webHidden/>
          </w:rPr>
          <w:instrText xml:space="preserve"> PAGEREF _Toc77849469 \h </w:instrText>
        </w:r>
        <w:r w:rsidR="00672653">
          <w:rPr>
            <w:noProof/>
            <w:webHidden/>
          </w:rPr>
        </w:r>
        <w:r w:rsidR="00672653">
          <w:rPr>
            <w:noProof/>
            <w:webHidden/>
          </w:rPr>
          <w:fldChar w:fldCharType="separate"/>
        </w:r>
        <w:r w:rsidR="00672653">
          <w:rPr>
            <w:noProof/>
            <w:webHidden/>
          </w:rPr>
          <w:t>24</w:t>
        </w:r>
        <w:r w:rsidR="00672653">
          <w:rPr>
            <w:noProof/>
            <w:webHidden/>
          </w:rPr>
          <w:fldChar w:fldCharType="end"/>
        </w:r>
      </w:hyperlink>
    </w:p>
    <w:p w14:paraId="3F30D824" w14:textId="5EA98B32"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0" w:history="1">
        <w:r w:rsidR="00672653" w:rsidRPr="002512E7">
          <w:rPr>
            <w:rStyle w:val="Hipervnculo"/>
            <w:noProof/>
          </w:rPr>
          <w:t>Figura 18-2. Pago de servicios a instructores</w:t>
        </w:r>
        <w:r w:rsidR="00672653">
          <w:rPr>
            <w:noProof/>
            <w:webHidden/>
          </w:rPr>
          <w:tab/>
        </w:r>
        <w:r w:rsidR="00672653">
          <w:rPr>
            <w:noProof/>
            <w:webHidden/>
          </w:rPr>
          <w:fldChar w:fldCharType="begin"/>
        </w:r>
        <w:r w:rsidR="00672653">
          <w:rPr>
            <w:noProof/>
            <w:webHidden/>
          </w:rPr>
          <w:instrText xml:space="preserve"> PAGEREF _Toc77849470 \h </w:instrText>
        </w:r>
        <w:r w:rsidR="00672653">
          <w:rPr>
            <w:noProof/>
            <w:webHidden/>
          </w:rPr>
        </w:r>
        <w:r w:rsidR="00672653">
          <w:rPr>
            <w:noProof/>
            <w:webHidden/>
          </w:rPr>
          <w:fldChar w:fldCharType="separate"/>
        </w:r>
        <w:r w:rsidR="00672653">
          <w:rPr>
            <w:noProof/>
            <w:webHidden/>
          </w:rPr>
          <w:t>25</w:t>
        </w:r>
        <w:r w:rsidR="00672653">
          <w:rPr>
            <w:noProof/>
            <w:webHidden/>
          </w:rPr>
          <w:fldChar w:fldCharType="end"/>
        </w:r>
      </w:hyperlink>
    </w:p>
    <w:p w14:paraId="4FE0A9A7" w14:textId="062205AC"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1" w:history="1">
        <w:r w:rsidR="00672653" w:rsidRPr="002512E7">
          <w:rPr>
            <w:rStyle w:val="Hipervnculo"/>
            <w:noProof/>
          </w:rPr>
          <w:t>Figura 19-2. Pago de mensualidad de estudiantes</w:t>
        </w:r>
        <w:r w:rsidR="00672653">
          <w:rPr>
            <w:noProof/>
            <w:webHidden/>
          </w:rPr>
          <w:tab/>
        </w:r>
        <w:r w:rsidR="00672653">
          <w:rPr>
            <w:noProof/>
            <w:webHidden/>
          </w:rPr>
          <w:fldChar w:fldCharType="begin"/>
        </w:r>
        <w:r w:rsidR="00672653">
          <w:rPr>
            <w:noProof/>
            <w:webHidden/>
          </w:rPr>
          <w:instrText xml:space="preserve"> PAGEREF _Toc77849471 \h </w:instrText>
        </w:r>
        <w:r w:rsidR="00672653">
          <w:rPr>
            <w:noProof/>
            <w:webHidden/>
          </w:rPr>
        </w:r>
        <w:r w:rsidR="00672653">
          <w:rPr>
            <w:noProof/>
            <w:webHidden/>
          </w:rPr>
          <w:fldChar w:fldCharType="separate"/>
        </w:r>
        <w:r w:rsidR="00672653">
          <w:rPr>
            <w:noProof/>
            <w:webHidden/>
          </w:rPr>
          <w:t>26</w:t>
        </w:r>
        <w:r w:rsidR="00672653">
          <w:rPr>
            <w:noProof/>
            <w:webHidden/>
          </w:rPr>
          <w:fldChar w:fldCharType="end"/>
        </w:r>
      </w:hyperlink>
    </w:p>
    <w:p w14:paraId="78D95DEE" w14:textId="09F65EA0"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2" w:history="1">
        <w:r w:rsidR="00672653" w:rsidRPr="002512E7">
          <w:rPr>
            <w:rStyle w:val="Hipervnculo"/>
            <w:noProof/>
          </w:rPr>
          <w:t>Figura 20-2. Venta de Solicitudes Generales a Personas Particulares</w:t>
        </w:r>
        <w:r w:rsidR="00672653">
          <w:rPr>
            <w:noProof/>
            <w:webHidden/>
          </w:rPr>
          <w:tab/>
        </w:r>
        <w:r w:rsidR="00672653">
          <w:rPr>
            <w:noProof/>
            <w:webHidden/>
          </w:rPr>
          <w:fldChar w:fldCharType="begin"/>
        </w:r>
        <w:r w:rsidR="00672653">
          <w:rPr>
            <w:noProof/>
            <w:webHidden/>
          </w:rPr>
          <w:instrText xml:space="preserve"> PAGEREF _Toc77849472 \h </w:instrText>
        </w:r>
        <w:r w:rsidR="00672653">
          <w:rPr>
            <w:noProof/>
            <w:webHidden/>
          </w:rPr>
        </w:r>
        <w:r w:rsidR="00672653">
          <w:rPr>
            <w:noProof/>
            <w:webHidden/>
          </w:rPr>
          <w:fldChar w:fldCharType="separate"/>
        </w:r>
        <w:r w:rsidR="00672653">
          <w:rPr>
            <w:noProof/>
            <w:webHidden/>
          </w:rPr>
          <w:t>26</w:t>
        </w:r>
        <w:r w:rsidR="00672653">
          <w:rPr>
            <w:noProof/>
            <w:webHidden/>
          </w:rPr>
          <w:fldChar w:fldCharType="end"/>
        </w:r>
      </w:hyperlink>
    </w:p>
    <w:p w14:paraId="45F573BD" w14:textId="5FEAF238"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3" w:history="1">
        <w:r w:rsidR="00672653" w:rsidRPr="002512E7">
          <w:rPr>
            <w:rStyle w:val="Hipervnculo"/>
            <w:noProof/>
          </w:rPr>
          <w:t>Figura 21-2. Venta de Solicitudes Generales a Estudiantes</w:t>
        </w:r>
        <w:r w:rsidR="00672653">
          <w:rPr>
            <w:noProof/>
            <w:webHidden/>
          </w:rPr>
          <w:tab/>
        </w:r>
        <w:r w:rsidR="00672653">
          <w:rPr>
            <w:noProof/>
            <w:webHidden/>
          </w:rPr>
          <w:fldChar w:fldCharType="begin"/>
        </w:r>
        <w:r w:rsidR="00672653">
          <w:rPr>
            <w:noProof/>
            <w:webHidden/>
          </w:rPr>
          <w:instrText xml:space="preserve"> PAGEREF _Toc77849473 \h </w:instrText>
        </w:r>
        <w:r w:rsidR="00672653">
          <w:rPr>
            <w:noProof/>
            <w:webHidden/>
          </w:rPr>
        </w:r>
        <w:r w:rsidR="00672653">
          <w:rPr>
            <w:noProof/>
            <w:webHidden/>
          </w:rPr>
          <w:fldChar w:fldCharType="separate"/>
        </w:r>
        <w:r w:rsidR="00672653">
          <w:rPr>
            <w:noProof/>
            <w:webHidden/>
          </w:rPr>
          <w:t>27</w:t>
        </w:r>
        <w:r w:rsidR="00672653">
          <w:rPr>
            <w:noProof/>
            <w:webHidden/>
          </w:rPr>
          <w:fldChar w:fldCharType="end"/>
        </w:r>
      </w:hyperlink>
    </w:p>
    <w:p w14:paraId="7465F24C" w14:textId="38F9A521"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4" w:history="1">
        <w:r w:rsidR="00672653" w:rsidRPr="002512E7">
          <w:rPr>
            <w:rStyle w:val="Hipervnculo"/>
            <w:noProof/>
          </w:rPr>
          <w:t>Figura 22-2. Venta de Solicitudes de Justificación a Estudiantes</w:t>
        </w:r>
        <w:r w:rsidR="00672653">
          <w:rPr>
            <w:noProof/>
            <w:webHidden/>
          </w:rPr>
          <w:tab/>
        </w:r>
        <w:r w:rsidR="00672653">
          <w:rPr>
            <w:noProof/>
            <w:webHidden/>
          </w:rPr>
          <w:fldChar w:fldCharType="begin"/>
        </w:r>
        <w:r w:rsidR="00672653">
          <w:rPr>
            <w:noProof/>
            <w:webHidden/>
          </w:rPr>
          <w:instrText xml:space="preserve"> PAGEREF _Toc77849474 \h </w:instrText>
        </w:r>
        <w:r w:rsidR="00672653">
          <w:rPr>
            <w:noProof/>
            <w:webHidden/>
          </w:rPr>
        </w:r>
        <w:r w:rsidR="00672653">
          <w:rPr>
            <w:noProof/>
            <w:webHidden/>
          </w:rPr>
          <w:fldChar w:fldCharType="separate"/>
        </w:r>
        <w:r w:rsidR="00672653">
          <w:rPr>
            <w:noProof/>
            <w:webHidden/>
          </w:rPr>
          <w:t>28</w:t>
        </w:r>
        <w:r w:rsidR="00672653">
          <w:rPr>
            <w:noProof/>
            <w:webHidden/>
          </w:rPr>
          <w:fldChar w:fldCharType="end"/>
        </w:r>
      </w:hyperlink>
    </w:p>
    <w:p w14:paraId="060D493F" w14:textId="197C2481"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5" w:history="1">
        <w:r w:rsidR="00672653" w:rsidRPr="002512E7">
          <w:rPr>
            <w:rStyle w:val="Hipervnculo"/>
            <w:noProof/>
          </w:rPr>
          <w:t>Figura 23-2. Patrón Modelo Vista Controlador</w:t>
        </w:r>
        <w:r w:rsidR="00672653">
          <w:rPr>
            <w:noProof/>
            <w:webHidden/>
          </w:rPr>
          <w:tab/>
        </w:r>
        <w:r w:rsidR="00672653">
          <w:rPr>
            <w:noProof/>
            <w:webHidden/>
          </w:rPr>
          <w:fldChar w:fldCharType="begin"/>
        </w:r>
        <w:r w:rsidR="00672653">
          <w:rPr>
            <w:noProof/>
            <w:webHidden/>
          </w:rPr>
          <w:instrText xml:space="preserve"> PAGEREF _Toc77849475 \h </w:instrText>
        </w:r>
        <w:r w:rsidR="00672653">
          <w:rPr>
            <w:noProof/>
            <w:webHidden/>
          </w:rPr>
        </w:r>
        <w:r w:rsidR="00672653">
          <w:rPr>
            <w:noProof/>
            <w:webHidden/>
          </w:rPr>
          <w:fldChar w:fldCharType="separate"/>
        </w:r>
        <w:r w:rsidR="00672653">
          <w:rPr>
            <w:noProof/>
            <w:webHidden/>
          </w:rPr>
          <w:t>31</w:t>
        </w:r>
        <w:r w:rsidR="00672653">
          <w:rPr>
            <w:noProof/>
            <w:webHidden/>
          </w:rPr>
          <w:fldChar w:fldCharType="end"/>
        </w:r>
      </w:hyperlink>
    </w:p>
    <w:p w14:paraId="46BF9E46" w14:textId="06CD7749"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6" w:history="1">
        <w:r w:rsidR="00672653" w:rsidRPr="002512E7">
          <w:rPr>
            <w:rStyle w:val="Hipervnculo"/>
            <w:noProof/>
          </w:rPr>
          <w:t>Figura 24-2. Estructura de una función en React</w:t>
        </w:r>
        <w:r w:rsidR="00672653">
          <w:rPr>
            <w:noProof/>
            <w:webHidden/>
          </w:rPr>
          <w:tab/>
        </w:r>
        <w:r w:rsidR="00672653">
          <w:rPr>
            <w:noProof/>
            <w:webHidden/>
          </w:rPr>
          <w:fldChar w:fldCharType="begin"/>
        </w:r>
        <w:r w:rsidR="00672653">
          <w:rPr>
            <w:noProof/>
            <w:webHidden/>
          </w:rPr>
          <w:instrText xml:space="preserve"> PAGEREF _Toc77849476 \h </w:instrText>
        </w:r>
        <w:r w:rsidR="00672653">
          <w:rPr>
            <w:noProof/>
            <w:webHidden/>
          </w:rPr>
        </w:r>
        <w:r w:rsidR="00672653">
          <w:rPr>
            <w:noProof/>
            <w:webHidden/>
          </w:rPr>
          <w:fldChar w:fldCharType="separate"/>
        </w:r>
        <w:r w:rsidR="00672653">
          <w:rPr>
            <w:noProof/>
            <w:webHidden/>
          </w:rPr>
          <w:t>38</w:t>
        </w:r>
        <w:r w:rsidR="00672653">
          <w:rPr>
            <w:noProof/>
            <w:webHidden/>
          </w:rPr>
          <w:fldChar w:fldCharType="end"/>
        </w:r>
      </w:hyperlink>
    </w:p>
    <w:p w14:paraId="4027B999" w14:textId="63AF644C"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7" w:history="1">
        <w:r w:rsidR="00672653" w:rsidRPr="002512E7">
          <w:rPr>
            <w:rStyle w:val="Hipervnculo"/>
            <w:noProof/>
          </w:rPr>
          <w:t>Figura 25-2. Estructura de una clase en React</w:t>
        </w:r>
        <w:r w:rsidR="00672653">
          <w:rPr>
            <w:noProof/>
            <w:webHidden/>
          </w:rPr>
          <w:tab/>
        </w:r>
        <w:r w:rsidR="00672653">
          <w:rPr>
            <w:noProof/>
            <w:webHidden/>
          </w:rPr>
          <w:fldChar w:fldCharType="begin"/>
        </w:r>
        <w:r w:rsidR="00672653">
          <w:rPr>
            <w:noProof/>
            <w:webHidden/>
          </w:rPr>
          <w:instrText xml:space="preserve"> PAGEREF _Toc77849477 \h </w:instrText>
        </w:r>
        <w:r w:rsidR="00672653">
          <w:rPr>
            <w:noProof/>
            <w:webHidden/>
          </w:rPr>
        </w:r>
        <w:r w:rsidR="00672653">
          <w:rPr>
            <w:noProof/>
            <w:webHidden/>
          </w:rPr>
          <w:fldChar w:fldCharType="separate"/>
        </w:r>
        <w:r w:rsidR="00672653">
          <w:rPr>
            <w:noProof/>
            <w:webHidden/>
          </w:rPr>
          <w:t>38</w:t>
        </w:r>
        <w:r w:rsidR="00672653">
          <w:rPr>
            <w:noProof/>
            <w:webHidden/>
          </w:rPr>
          <w:fldChar w:fldCharType="end"/>
        </w:r>
      </w:hyperlink>
    </w:p>
    <w:p w14:paraId="4F07F813" w14:textId="750464D5"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8" w:history="1">
        <w:r w:rsidR="00672653" w:rsidRPr="002512E7">
          <w:rPr>
            <w:rStyle w:val="Hipervnculo"/>
            <w:noProof/>
          </w:rPr>
          <w:t>Figura 26-2. Estado de los componentes en React</w:t>
        </w:r>
        <w:r w:rsidR="00672653">
          <w:rPr>
            <w:noProof/>
            <w:webHidden/>
          </w:rPr>
          <w:tab/>
        </w:r>
        <w:r w:rsidR="00672653">
          <w:rPr>
            <w:noProof/>
            <w:webHidden/>
          </w:rPr>
          <w:fldChar w:fldCharType="begin"/>
        </w:r>
        <w:r w:rsidR="00672653">
          <w:rPr>
            <w:noProof/>
            <w:webHidden/>
          </w:rPr>
          <w:instrText xml:space="preserve"> PAGEREF _Toc77849478 \h </w:instrText>
        </w:r>
        <w:r w:rsidR="00672653">
          <w:rPr>
            <w:noProof/>
            <w:webHidden/>
          </w:rPr>
        </w:r>
        <w:r w:rsidR="00672653">
          <w:rPr>
            <w:noProof/>
            <w:webHidden/>
          </w:rPr>
          <w:fldChar w:fldCharType="separate"/>
        </w:r>
        <w:r w:rsidR="00672653">
          <w:rPr>
            <w:noProof/>
            <w:webHidden/>
          </w:rPr>
          <w:t>39</w:t>
        </w:r>
        <w:r w:rsidR="00672653">
          <w:rPr>
            <w:noProof/>
            <w:webHidden/>
          </w:rPr>
          <w:fldChar w:fldCharType="end"/>
        </w:r>
      </w:hyperlink>
    </w:p>
    <w:p w14:paraId="7FC4D467" w14:textId="770DB290"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79" w:history="1">
        <w:r w:rsidR="00672653" w:rsidRPr="002512E7">
          <w:rPr>
            <w:rStyle w:val="Hipervnculo"/>
            <w:noProof/>
          </w:rPr>
          <w:t>Figura 27-2. Arquitectura de datos en redux</w:t>
        </w:r>
        <w:r w:rsidR="00672653">
          <w:rPr>
            <w:noProof/>
            <w:webHidden/>
          </w:rPr>
          <w:tab/>
        </w:r>
        <w:r w:rsidR="00672653">
          <w:rPr>
            <w:noProof/>
            <w:webHidden/>
          </w:rPr>
          <w:fldChar w:fldCharType="begin"/>
        </w:r>
        <w:r w:rsidR="00672653">
          <w:rPr>
            <w:noProof/>
            <w:webHidden/>
          </w:rPr>
          <w:instrText xml:space="preserve"> PAGEREF _Toc77849479 \h </w:instrText>
        </w:r>
        <w:r w:rsidR="00672653">
          <w:rPr>
            <w:noProof/>
            <w:webHidden/>
          </w:rPr>
        </w:r>
        <w:r w:rsidR="00672653">
          <w:rPr>
            <w:noProof/>
            <w:webHidden/>
          </w:rPr>
          <w:fldChar w:fldCharType="separate"/>
        </w:r>
        <w:r w:rsidR="00672653">
          <w:rPr>
            <w:noProof/>
            <w:webHidden/>
          </w:rPr>
          <w:t>42</w:t>
        </w:r>
        <w:r w:rsidR="00672653">
          <w:rPr>
            <w:noProof/>
            <w:webHidden/>
          </w:rPr>
          <w:fldChar w:fldCharType="end"/>
        </w:r>
      </w:hyperlink>
    </w:p>
    <w:p w14:paraId="3D157C03" w14:textId="7DA37036"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0" w:history="1">
        <w:r w:rsidR="00672653" w:rsidRPr="002512E7">
          <w:rPr>
            <w:rStyle w:val="Hipervnculo"/>
            <w:noProof/>
          </w:rPr>
          <w:t>Figura 28-2. Estado solo de lectura</w:t>
        </w:r>
        <w:r w:rsidR="00672653">
          <w:rPr>
            <w:noProof/>
            <w:webHidden/>
          </w:rPr>
          <w:tab/>
        </w:r>
        <w:r w:rsidR="00672653">
          <w:rPr>
            <w:noProof/>
            <w:webHidden/>
          </w:rPr>
          <w:fldChar w:fldCharType="begin"/>
        </w:r>
        <w:r w:rsidR="00672653">
          <w:rPr>
            <w:noProof/>
            <w:webHidden/>
          </w:rPr>
          <w:instrText xml:space="preserve"> PAGEREF _Toc77849480 \h </w:instrText>
        </w:r>
        <w:r w:rsidR="00672653">
          <w:rPr>
            <w:noProof/>
            <w:webHidden/>
          </w:rPr>
        </w:r>
        <w:r w:rsidR="00672653">
          <w:rPr>
            <w:noProof/>
            <w:webHidden/>
          </w:rPr>
          <w:fldChar w:fldCharType="separate"/>
        </w:r>
        <w:r w:rsidR="00672653">
          <w:rPr>
            <w:noProof/>
            <w:webHidden/>
          </w:rPr>
          <w:t>43</w:t>
        </w:r>
        <w:r w:rsidR="00672653">
          <w:rPr>
            <w:noProof/>
            <w:webHidden/>
          </w:rPr>
          <w:fldChar w:fldCharType="end"/>
        </w:r>
      </w:hyperlink>
    </w:p>
    <w:p w14:paraId="7C435E05" w14:textId="3430D8D2"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1" w:history="1">
        <w:r w:rsidR="00672653" w:rsidRPr="002512E7">
          <w:rPr>
            <w:rStyle w:val="Hipervnculo"/>
            <w:noProof/>
          </w:rPr>
          <w:t>Figura 29-2. Acciones en React</w:t>
        </w:r>
        <w:r w:rsidR="00672653">
          <w:rPr>
            <w:noProof/>
            <w:webHidden/>
          </w:rPr>
          <w:tab/>
        </w:r>
        <w:r w:rsidR="00672653">
          <w:rPr>
            <w:noProof/>
            <w:webHidden/>
          </w:rPr>
          <w:fldChar w:fldCharType="begin"/>
        </w:r>
        <w:r w:rsidR="00672653">
          <w:rPr>
            <w:noProof/>
            <w:webHidden/>
          </w:rPr>
          <w:instrText xml:space="preserve"> PAGEREF _Toc77849481 \h </w:instrText>
        </w:r>
        <w:r w:rsidR="00672653">
          <w:rPr>
            <w:noProof/>
            <w:webHidden/>
          </w:rPr>
        </w:r>
        <w:r w:rsidR="00672653">
          <w:rPr>
            <w:noProof/>
            <w:webHidden/>
          </w:rPr>
          <w:fldChar w:fldCharType="separate"/>
        </w:r>
        <w:r w:rsidR="00672653">
          <w:rPr>
            <w:noProof/>
            <w:webHidden/>
          </w:rPr>
          <w:t>43</w:t>
        </w:r>
        <w:r w:rsidR="00672653">
          <w:rPr>
            <w:noProof/>
            <w:webHidden/>
          </w:rPr>
          <w:fldChar w:fldCharType="end"/>
        </w:r>
      </w:hyperlink>
    </w:p>
    <w:p w14:paraId="3F7AEB57" w14:textId="494BC6C4"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2" w:history="1">
        <w:r w:rsidR="00672653" w:rsidRPr="002512E7">
          <w:rPr>
            <w:rStyle w:val="Hipervnculo"/>
            <w:noProof/>
          </w:rPr>
          <w:t>Figura 30-2. Funciones reductoras en React</w:t>
        </w:r>
        <w:r w:rsidR="00672653">
          <w:rPr>
            <w:noProof/>
            <w:webHidden/>
          </w:rPr>
          <w:tab/>
        </w:r>
        <w:r w:rsidR="00672653">
          <w:rPr>
            <w:noProof/>
            <w:webHidden/>
          </w:rPr>
          <w:fldChar w:fldCharType="begin"/>
        </w:r>
        <w:r w:rsidR="00672653">
          <w:rPr>
            <w:noProof/>
            <w:webHidden/>
          </w:rPr>
          <w:instrText xml:space="preserve"> PAGEREF _Toc77849482 \h </w:instrText>
        </w:r>
        <w:r w:rsidR="00672653">
          <w:rPr>
            <w:noProof/>
            <w:webHidden/>
          </w:rPr>
        </w:r>
        <w:r w:rsidR="00672653">
          <w:rPr>
            <w:noProof/>
            <w:webHidden/>
          </w:rPr>
          <w:fldChar w:fldCharType="separate"/>
        </w:r>
        <w:r w:rsidR="00672653">
          <w:rPr>
            <w:noProof/>
            <w:webHidden/>
          </w:rPr>
          <w:t>44</w:t>
        </w:r>
        <w:r w:rsidR="00672653">
          <w:rPr>
            <w:noProof/>
            <w:webHidden/>
          </w:rPr>
          <w:fldChar w:fldCharType="end"/>
        </w:r>
      </w:hyperlink>
    </w:p>
    <w:p w14:paraId="69A33674" w14:textId="3CB04B37"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3" w:history="1">
        <w:r w:rsidR="00672653" w:rsidRPr="002512E7">
          <w:rPr>
            <w:rStyle w:val="Hipervnculo"/>
            <w:noProof/>
          </w:rPr>
          <w:t>Figura 31-2. Diagrama de las funciones reductoras</w:t>
        </w:r>
        <w:r w:rsidR="00672653">
          <w:rPr>
            <w:noProof/>
            <w:webHidden/>
          </w:rPr>
          <w:tab/>
        </w:r>
        <w:r w:rsidR="00672653">
          <w:rPr>
            <w:noProof/>
            <w:webHidden/>
          </w:rPr>
          <w:fldChar w:fldCharType="begin"/>
        </w:r>
        <w:r w:rsidR="00672653">
          <w:rPr>
            <w:noProof/>
            <w:webHidden/>
          </w:rPr>
          <w:instrText xml:space="preserve"> PAGEREF _Toc77849483 \h </w:instrText>
        </w:r>
        <w:r w:rsidR="00672653">
          <w:rPr>
            <w:noProof/>
            <w:webHidden/>
          </w:rPr>
        </w:r>
        <w:r w:rsidR="00672653">
          <w:rPr>
            <w:noProof/>
            <w:webHidden/>
          </w:rPr>
          <w:fldChar w:fldCharType="separate"/>
        </w:r>
        <w:r w:rsidR="00672653">
          <w:rPr>
            <w:noProof/>
            <w:webHidden/>
          </w:rPr>
          <w:t>44</w:t>
        </w:r>
        <w:r w:rsidR="00672653">
          <w:rPr>
            <w:noProof/>
            <w:webHidden/>
          </w:rPr>
          <w:fldChar w:fldCharType="end"/>
        </w:r>
      </w:hyperlink>
    </w:p>
    <w:p w14:paraId="356CF5C7" w14:textId="5DCAC6D1"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4" w:history="1">
        <w:r w:rsidR="00672653" w:rsidRPr="002512E7">
          <w:rPr>
            <w:rStyle w:val="Hipervnculo"/>
            <w:noProof/>
          </w:rPr>
          <w:t>Figura 32-2. Árbol de componentes de React</w:t>
        </w:r>
        <w:r w:rsidR="00672653">
          <w:rPr>
            <w:noProof/>
            <w:webHidden/>
          </w:rPr>
          <w:tab/>
        </w:r>
        <w:r w:rsidR="00672653">
          <w:rPr>
            <w:noProof/>
            <w:webHidden/>
          </w:rPr>
          <w:fldChar w:fldCharType="begin"/>
        </w:r>
        <w:r w:rsidR="00672653">
          <w:rPr>
            <w:noProof/>
            <w:webHidden/>
          </w:rPr>
          <w:instrText xml:space="preserve"> PAGEREF _Toc77849484 \h </w:instrText>
        </w:r>
        <w:r w:rsidR="00672653">
          <w:rPr>
            <w:noProof/>
            <w:webHidden/>
          </w:rPr>
        </w:r>
        <w:r w:rsidR="00672653">
          <w:rPr>
            <w:noProof/>
            <w:webHidden/>
          </w:rPr>
          <w:fldChar w:fldCharType="separate"/>
        </w:r>
        <w:r w:rsidR="00672653">
          <w:rPr>
            <w:noProof/>
            <w:webHidden/>
          </w:rPr>
          <w:t>45</w:t>
        </w:r>
        <w:r w:rsidR="00672653">
          <w:rPr>
            <w:noProof/>
            <w:webHidden/>
          </w:rPr>
          <w:fldChar w:fldCharType="end"/>
        </w:r>
      </w:hyperlink>
    </w:p>
    <w:p w14:paraId="301DB3E0" w14:textId="57FA50DF"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5" w:history="1">
        <w:r w:rsidR="00672653" w:rsidRPr="002512E7">
          <w:rPr>
            <w:rStyle w:val="Hipervnculo"/>
            <w:noProof/>
          </w:rPr>
          <w:t>Figura 33-2. React con Redux</w:t>
        </w:r>
        <w:r w:rsidR="00672653">
          <w:rPr>
            <w:noProof/>
            <w:webHidden/>
          </w:rPr>
          <w:tab/>
        </w:r>
        <w:r w:rsidR="00672653">
          <w:rPr>
            <w:noProof/>
            <w:webHidden/>
          </w:rPr>
          <w:fldChar w:fldCharType="begin"/>
        </w:r>
        <w:r w:rsidR="00672653">
          <w:rPr>
            <w:noProof/>
            <w:webHidden/>
          </w:rPr>
          <w:instrText xml:space="preserve"> PAGEREF _Toc77849485 \h </w:instrText>
        </w:r>
        <w:r w:rsidR="00672653">
          <w:rPr>
            <w:noProof/>
            <w:webHidden/>
          </w:rPr>
        </w:r>
        <w:r w:rsidR="00672653">
          <w:rPr>
            <w:noProof/>
            <w:webHidden/>
          </w:rPr>
          <w:fldChar w:fldCharType="separate"/>
        </w:r>
        <w:r w:rsidR="00672653">
          <w:rPr>
            <w:noProof/>
            <w:webHidden/>
          </w:rPr>
          <w:t>45</w:t>
        </w:r>
        <w:r w:rsidR="00672653">
          <w:rPr>
            <w:noProof/>
            <w:webHidden/>
          </w:rPr>
          <w:fldChar w:fldCharType="end"/>
        </w:r>
      </w:hyperlink>
    </w:p>
    <w:p w14:paraId="7E8A7761" w14:textId="0578A7E8"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6" w:history="1">
        <w:r w:rsidR="00672653" w:rsidRPr="002512E7">
          <w:rPr>
            <w:rStyle w:val="Hipervnculo"/>
            <w:noProof/>
          </w:rPr>
          <w:t>Figura 34-2. Arquitectura de React Native</w:t>
        </w:r>
        <w:r w:rsidR="00672653">
          <w:rPr>
            <w:noProof/>
            <w:webHidden/>
          </w:rPr>
          <w:tab/>
        </w:r>
        <w:r w:rsidR="00672653">
          <w:rPr>
            <w:noProof/>
            <w:webHidden/>
          </w:rPr>
          <w:fldChar w:fldCharType="begin"/>
        </w:r>
        <w:r w:rsidR="00672653">
          <w:rPr>
            <w:noProof/>
            <w:webHidden/>
          </w:rPr>
          <w:instrText xml:space="preserve"> PAGEREF _Toc77849486 \h </w:instrText>
        </w:r>
        <w:r w:rsidR="00672653">
          <w:rPr>
            <w:noProof/>
            <w:webHidden/>
          </w:rPr>
        </w:r>
        <w:r w:rsidR="00672653">
          <w:rPr>
            <w:noProof/>
            <w:webHidden/>
          </w:rPr>
          <w:fldChar w:fldCharType="separate"/>
        </w:r>
        <w:r w:rsidR="00672653">
          <w:rPr>
            <w:noProof/>
            <w:webHidden/>
          </w:rPr>
          <w:t>51</w:t>
        </w:r>
        <w:r w:rsidR="00672653">
          <w:rPr>
            <w:noProof/>
            <w:webHidden/>
          </w:rPr>
          <w:fldChar w:fldCharType="end"/>
        </w:r>
      </w:hyperlink>
    </w:p>
    <w:p w14:paraId="2112D0BB" w14:textId="7D213840"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7" w:history="1">
        <w:r w:rsidR="00672653" w:rsidRPr="002512E7">
          <w:rPr>
            <w:rStyle w:val="Hipervnculo"/>
            <w:noProof/>
          </w:rPr>
          <w:t>Figura 35-2. Generalidades de Visual Studio Code</w:t>
        </w:r>
        <w:r w:rsidR="00672653">
          <w:rPr>
            <w:noProof/>
            <w:webHidden/>
          </w:rPr>
          <w:tab/>
        </w:r>
        <w:r w:rsidR="00672653">
          <w:rPr>
            <w:noProof/>
            <w:webHidden/>
          </w:rPr>
          <w:fldChar w:fldCharType="begin"/>
        </w:r>
        <w:r w:rsidR="00672653">
          <w:rPr>
            <w:noProof/>
            <w:webHidden/>
          </w:rPr>
          <w:instrText xml:space="preserve"> PAGEREF _Toc77849487 \h </w:instrText>
        </w:r>
        <w:r w:rsidR="00672653">
          <w:rPr>
            <w:noProof/>
            <w:webHidden/>
          </w:rPr>
        </w:r>
        <w:r w:rsidR="00672653">
          <w:rPr>
            <w:noProof/>
            <w:webHidden/>
          </w:rPr>
          <w:fldChar w:fldCharType="separate"/>
        </w:r>
        <w:r w:rsidR="00672653">
          <w:rPr>
            <w:noProof/>
            <w:webHidden/>
          </w:rPr>
          <w:t>52</w:t>
        </w:r>
        <w:r w:rsidR="00672653">
          <w:rPr>
            <w:noProof/>
            <w:webHidden/>
          </w:rPr>
          <w:fldChar w:fldCharType="end"/>
        </w:r>
      </w:hyperlink>
    </w:p>
    <w:p w14:paraId="69DE5F96" w14:textId="51918440"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8" w:history="1">
        <w:r w:rsidR="00672653" w:rsidRPr="002512E7">
          <w:rPr>
            <w:rStyle w:val="Hipervnculo"/>
            <w:noProof/>
          </w:rPr>
          <w:t>Figura 36-2. Fases de desarrollo y testing en el modelo V</w:t>
        </w:r>
        <w:r w:rsidR="00672653">
          <w:rPr>
            <w:noProof/>
            <w:webHidden/>
          </w:rPr>
          <w:tab/>
        </w:r>
        <w:r w:rsidR="00672653">
          <w:rPr>
            <w:noProof/>
            <w:webHidden/>
          </w:rPr>
          <w:fldChar w:fldCharType="begin"/>
        </w:r>
        <w:r w:rsidR="00672653">
          <w:rPr>
            <w:noProof/>
            <w:webHidden/>
          </w:rPr>
          <w:instrText xml:space="preserve"> PAGEREF _Toc77849488 \h </w:instrText>
        </w:r>
        <w:r w:rsidR="00672653">
          <w:rPr>
            <w:noProof/>
            <w:webHidden/>
          </w:rPr>
        </w:r>
        <w:r w:rsidR="00672653">
          <w:rPr>
            <w:noProof/>
            <w:webHidden/>
          </w:rPr>
          <w:fldChar w:fldCharType="separate"/>
        </w:r>
        <w:r w:rsidR="00672653">
          <w:rPr>
            <w:noProof/>
            <w:webHidden/>
          </w:rPr>
          <w:t>56</w:t>
        </w:r>
        <w:r w:rsidR="00672653">
          <w:rPr>
            <w:noProof/>
            <w:webHidden/>
          </w:rPr>
          <w:fldChar w:fldCharType="end"/>
        </w:r>
      </w:hyperlink>
    </w:p>
    <w:p w14:paraId="1305EC8A" w14:textId="1BBABDFE"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89" w:history="1">
        <w:r w:rsidR="00672653" w:rsidRPr="002512E7">
          <w:rPr>
            <w:rStyle w:val="Hipervnculo"/>
            <w:noProof/>
          </w:rPr>
          <w:t>Figura 37-2. Herramientas necesarias en el ciclo de vida de desarrollo software</w:t>
        </w:r>
        <w:r w:rsidR="00672653">
          <w:rPr>
            <w:noProof/>
            <w:webHidden/>
          </w:rPr>
          <w:tab/>
        </w:r>
        <w:r w:rsidR="00672653">
          <w:rPr>
            <w:noProof/>
            <w:webHidden/>
          </w:rPr>
          <w:fldChar w:fldCharType="begin"/>
        </w:r>
        <w:r w:rsidR="00672653">
          <w:rPr>
            <w:noProof/>
            <w:webHidden/>
          </w:rPr>
          <w:instrText xml:space="preserve"> PAGEREF _Toc77849489 \h </w:instrText>
        </w:r>
        <w:r w:rsidR="00672653">
          <w:rPr>
            <w:noProof/>
            <w:webHidden/>
          </w:rPr>
        </w:r>
        <w:r w:rsidR="00672653">
          <w:rPr>
            <w:noProof/>
            <w:webHidden/>
          </w:rPr>
          <w:fldChar w:fldCharType="separate"/>
        </w:r>
        <w:r w:rsidR="00672653">
          <w:rPr>
            <w:noProof/>
            <w:webHidden/>
          </w:rPr>
          <w:t>57</w:t>
        </w:r>
        <w:r w:rsidR="00672653">
          <w:rPr>
            <w:noProof/>
            <w:webHidden/>
          </w:rPr>
          <w:fldChar w:fldCharType="end"/>
        </w:r>
      </w:hyperlink>
    </w:p>
    <w:p w14:paraId="655024F3" w14:textId="43B1F9F9"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90" w:history="1">
        <w:r w:rsidR="00672653" w:rsidRPr="002512E7">
          <w:rPr>
            <w:rStyle w:val="Hipervnculo"/>
            <w:noProof/>
          </w:rPr>
          <w:t>Figura 38-2. Actividades del ciclo de vida al desarrollar casos de prueba</w:t>
        </w:r>
        <w:r w:rsidR="00672653">
          <w:rPr>
            <w:noProof/>
            <w:webHidden/>
          </w:rPr>
          <w:tab/>
        </w:r>
        <w:r w:rsidR="00672653">
          <w:rPr>
            <w:noProof/>
            <w:webHidden/>
          </w:rPr>
          <w:fldChar w:fldCharType="begin"/>
        </w:r>
        <w:r w:rsidR="00672653">
          <w:rPr>
            <w:noProof/>
            <w:webHidden/>
          </w:rPr>
          <w:instrText xml:space="preserve"> PAGEREF _Toc77849490 \h </w:instrText>
        </w:r>
        <w:r w:rsidR="00672653">
          <w:rPr>
            <w:noProof/>
            <w:webHidden/>
          </w:rPr>
        </w:r>
        <w:r w:rsidR="00672653">
          <w:rPr>
            <w:noProof/>
            <w:webHidden/>
          </w:rPr>
          <w:fldChar w:fldCharType="separate"/>
        </w:r>
        <w:r w:rsidR="00672653">
          <w:rPr>
            <w:noProof/>
            <w:webHidden/>
          </w:rPr>
          <w:t>59</w:t>
        </w:r>
        <w:r w:rsidR="00672653">
          <w:rPr>
            <w:noProof/>
            <w:webHidden/>
          </w:rPr>
          <w:fldChar w:fldCharType="end"/>
        </w:r>
      </w:hyperlink>
    </w:p>
    <w:p w14:paraId="4EA66EAB" w14:textId="5CF13C86"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91" w:history="1">
        <w:r w:rsidR="00672653" w:rsidRPr="002512E7">
          <w:rPr>
            <w:rStyle w:val="Hipervnculo"/>
            <w:noProof/>
          </w:rPr>
          <w:t>Figura 39-2. Calculo de cobertura de código</w:t>
        </w:r>
        <w:r w:rsidR="00672653">
          <w:rPr>
            <w:noProof/>
            <w:webHidden/>
          </w:rPr>
          <w:tab/>
        </w:r>
        <w:r w:rsidR="00672653">
          <w:rPr>
            <w:noProof/>
            <w:webHidden/>
          </w:rPr>
          <w:fldChar w:fldCharType="begin"/>
        </w:r>
        <w:r w:rsidR="00672653">
          <w:rPr>
            <w:noProof/>
            <w:webHidden/>
          </w:rPr>
          <w:instrText xml:space="preserve"> PAGEREF _Toc77849491 \h </w:instrText>
        </w:r>
        <w:r w:rsidR="00672653">
          <w:rPr>
            <w:noProof/>
            <w:webHidden/>
          </w:rPr>
        </w:r>
        <w:r w:rsidR="00672653">
          <w:rPr>
            <w:noProof/>
            <w:webHidden/>
          </w:rPr>
          <w:fldChar w:fldCharType="separate"/>
        </w:r>
        <w:r w:rsidR="00672653">
          <w:rPr>
            <w:noProof/>
            <w:webHidden/>
          </w:rPr>
          <w:t>71</w:t>
        </w:r>
        <w:r w:rsidR="00672653">
          <w:rPr>
            <w:noProof/>
            <w:webHidden/>
          </w:rPr>
          <w:fldChar w:fldCharType="end"/>
        </w:r>
      </w:hyperlink>
    </w:p>
    <w:p w14:paraId="61F081A4" w14:textId="7BC22CF6"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92" w:history="1">
        <w:r w:rsidR="00672653" w:rsidRPr="002512E7">
          <w:rPr>
            <w:rStyle w:val="Hipervnculo"/>
            <w:noProof/>
          </w:rPr>
          <w:t>Figura 40-2. Ejemplo de un método parcialmente cubierto por una prueba</w:t>
        </w:r>
        <w:r w:rsidR="00672653">
          <w:rPr>
            <w:noProof/>
            <w:webHidden/>
          </w:rPr>
          <w:tab/>
        </w:r>
        <w:r w:rsidR="00672653">
          <w:rPr>
            <w:noProof/>
            <w:webHidden/>
          </w:rPr>
          <w:fldChar w:fldCharType="begin"/>
        </w:r>
        <w:r w:rsidR="00672653">
          <w:rPr>
            <w:noProof/>
            <w:webHidden/>
          </w:rPr>
          <w:instrText xml:space="preserve"> PAGEREF _Toc77849492 \h </w:instrText>
        </w:r>
        <w:r w:rsidR="00672653">
          <w:rPr>
            <w:noProof/>
            <w:webHidden/>
          </w:rPr>
        </w:r>
        <w:r w:rsidR="00672653">
          <w:rPr>
            <w:noProof/>
            <w:webHidden/>
          </w:rPr>
          <w:fldChar w:fldCharType="separate"/>
        </w:r>
        <w:r w:rsidR="00672653">
          <w:rPr>
            <w:noProof/>
            <w:webHidden/>
          </w:rPr>
          <w:t>72</w:t>
        </w:r>
        <w:r w:rsidR="00672653">
          <w:rPr>
            <w:noProof/>
            <w:webHidden/>
          </w:rPr>
          <w:fldChar w:fldCharType="end"/>
        </w:r>
      </w:hyperlink>
    </w:p>
    <w:p w14:paraId="62AA6384" w14:textId="20E3744F"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93" w:history="1">
        <w:r w:rsidR="00672653" w:rsidRPr="002512E7">
          <w:rPr>
            <w:rStyle w:val="Hipervnculo"/>
            <w:noProof/>
          </w:rPr>
          <w:t>Figura 41-2. Cobertura total de un caso de prueba</w:t>
        </w:r>
        <w:r w:rsidR="00672653">
          <w:rPr>
            <w:noProof/>
            <w:webHidden/>
          </w:rPr>
          <w:tab/>
        </w:r>
        <w:r w:rsidR="00672653">
          <w:rPr>
            <w:noProof/>
            <w:webHidden/>
          </w:rPr>
          <w:fldChar w:fldCharType="begin"/>
        </w:r>
        <w:r w:rsidR="00672653">
          <w:rPr>
            <w:noProof/>
            <w:webHidden/>
          </w:rPr>
          <w:instrText xml:space="preserve"> PAGEREF _Toc77849493 \h </w:instrText>
        </w:r>
        <w:r w:rsidR="00672653">
          <w:rPr>
            <w:noProof/>
            <w:webHidden/>
          </w:rPr>
        </w:r>
        <w:r w:rsidR="00672653">
          <w:rPr>
            <w:noProof/>
            <w:webHidden/>
          </w:rPr>
          <w:fldChar w:fldCharType="separate"/>
        </w:r>
        <w:r w:rsidR="00672653">
          <w:rPr>
            <w:noProof/>
            <w:webHidden/>
          </w:rPr>
          <w:t>72</w:t>
        </w:r>
        <w:r w:rsidR="00672653">
          <w:rPr>
            <w:noProof/>
            <w:webHidden/>
          </w:rPr>
          <w:fldChar w:fldCharType="end"/>
        </w:r>
      </w:hyperlink>
    </w:p>
    <w:p w14:paraId="3DB8B138" w14:textId="4150C192"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94" w:history="1">
        <w:r w:rsidR="00672653" w:rsidRPr="002512E7">
          <w:rPr>
            <w:rStyle w:val="Hipervnculo"/>
            <w:noProof/>
          </w:rPr>
          <w:t>Figura 42-2. Estructura de un script de prueba con Jest</w:t>
        </w:r>
        <w:r w:rsidR="00672653">
          <w:rPr>
            <w:noProof/>
            <w:webHidden/>
          </w:rPr>
          <w:tab/>
        </w:r>
        <w:r w:rsidR="00672653">
          <w:rPr>
            <w:noProof/>
            <w:webHidden/>
          </w:rPr>
          <w:fldChar w:fldCharType="begin"/>
        </w:r>
        <w:r w:rsidR="00672653">
          <w:rPr>
            <w:noProof/>
            <w:webHidden/>
          </w:rPr>
          <w:instrText xml:space="preserve"> PAGEREF _Toc77849494 \h </w:instrText>
        </w:r>
        <w:r w:rsidR="00672653">
          <w:rPr>
            <w:noProof/>
            <w:webHidden/>
          </w:rPr>
        </w:r>
        <w:r w:rsidR="00672653">
          <w:rPr>
            <w:noProof/>
            <w:webHidden/>
          </w:rPr>
          <w:fldChar w:fldCharType="separate"/>
        </w:r>
        <w:r w:rsidR="00672653">
          <w:rPr>
            <w:noProof/>
            <w:webHidden/>
          </w:rPr>
          <w:t>74</w:t>
        </w:r>
        <w:r w:rsidR="00672653">
          <w:rPr>
            <w:noProof/>
            <w:webHidden/>
          </w:rPr>
          <w:fldChar w:fldCharType="end"/>
        </w:r>
      </w:hyperlink>
    </w:p>
    <w:p w14:paraId="71738B41" w14:textId="01DD1D1D"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95" w:history="1">
        <w:r w:rsidR="00672653" w:rsidRPr="002512E7">
          <w:rPr>
            <w:rStyle w:val="Hipervnculo"/>
            <w:noProof/>
          </w:rPr>
          <w:t>Figura 43-2. Proceso de la metodología SCRUM</w:t>
        </w:r>
        <w:r w:rsidR="00672653">
          <w:rPr>
            <w:noProof/>
            <w:webHidden/>
          </w:rPr>
          <w:tab/>
        </w:r>
        <w:r w:rsidR="00672653">
          <w:rPr>
            <w:noProof/>
            <w:webHidden/>
          </w:rPr>
          <w:fldChar w:fldCharType="begin"/>
        </w:r>
        <w:r w:rsidR="00672653">
          <w:rPr>
            <w:noProof/>
            <w:webHidden/>
          </w:rPr>
          <w:instrText xml:space="preserve"> PAGEREF _Toc77849495 \h </w:instrText>
        </w:r>
        <w:r w:rsidR="00672653">
          <w:rPr>
            <w:noProof/>
            <w:webHidden/>
          </w:rPr>
        </w:r>
        <w:r w:rsidR="00672653">
          <w:rPr>
            <w:noProof/>
            <w:webHidden/>
          </w:rPr>
          <w:fldChar w:fldCharType="separate"/>
        </w:r>
        <w:r w:rsidR="00672653">
          <w:rPr>
            <w:noProof/>
            <w:webHidden/>
          </w:rPr>
          <w:t>77</w:t>
        </w:r>
        <w:r w:rsidR="00672653">
          <w:rPr>
            <w:noProof/>
            <w:webHidden/>
          </w:rPr>
          <w:fldChar w:fldCharType="end"/>
        </w:r>
      </w:hyperlink>
    </w:p>
    <w:p w14:paraId="78B23B9D" w14:textId="1728E95D"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496" w:history="1">
        <w:r w:rsidR="00672653" w:rsidRPr="002512E7">
          <w:rPr>
            <w:rStyle w:val="Hipervnculo"/>
            <w:noProof/>
          </w:rPr>
          <w:t>Figura 44-2. Product Backlog</w:t>
        </w:r>
        <w:r w:rsidR="00672653">
          <w:rPr>
            <w:noProof/>
            <w:webHidden/>
          </w:rPr>
          <w:tab/>
        </w:r>
        <w:r w:rsidR="00672653">
          <w:rPr>
            <w:noProof/>
            <w:webHidden/>
          </w:rPr>
          <w:fldChar w:fldCharType="begin"/>
        </w:r>
        <w:r w:rsidR="00672653">
          <w:rPr>
            <w:noProof/>
            <w:webHidden/>
          </w:rPr>
          <w:instrText xml:space="preserve"> PAGEREF _Toc77849496 \h </w:instrText>
        </w:r>
        <w:r w:rsidR="00672653">
          <w:rPr>
            <w:noProof/>
            <w:webHidden/>
          </w:rPr>
        </w:r>
        <w:r w:rsidR="00672653">
          <w:rPr>
            <w:noProof/>
            <w:webHidden/>
          </w:rPr>
          <w:fldChar w:fldCharType="separate"/>
        </w:r>
        <w:r w:rsidR="00672653">
          <w:rPr>
            <w:noProof/>
            <w:webHidden/>
          </w:rPr>
          <w:t>80</w:t>
        </w:r>
        <w:r w:rsidR="00672653">
          <w:rPr>
            <w:noProof/>
            <w:webHidden/>
          </w:rPr>
          <w:fldChar w:fldCharType="end"/>
        </w:r>
      </w:hyperlink>
    </w:p>
    <w:p w14:paraId="0101516D" w14:textId="4BE92BDC" w:rsidR="00672653" w:rsidRDefault="00672653" w:rsidP="00672653">
      <w:pPr>
        <w:pStyle w:val="Tabladeilustraciones"/>
        <w:tabs>
          <w:tab w:val="right" w:leader="dot" w:pos="8497"/>
        </w:tabs>
        <w:rPr>
          <w:noProof/>
        </w:rPr>
      </w:pPr>
      <w:r w:rsidRPr="002512E7">
        <w:rPr>
          <w:rStyle w:val="Hipervnculo"/>
          <w:noProof/>
        </w:rPr>
        <w:fldChar w:fldCharType="begin"/>
      </w:r>
      <w:r w:rsidRPr="002512E7">
        <w:rPr>
          <w:rStyle w:val="Hipervnculo"/>
          <w:noProof/>
        </w:rPr>
        <w:instrText xml:space="preserve"> </w:instrText>
      </w:r>
      <w:r>
        <w:rPr>
          <w:noProof/>
        </w:rPr>
        <w:instrText>HYPERLINK \l "_Toc77849497"</w:instrText>
      </w:r>
      <w:r w:rsidRPr="002512E7">
        <w:rPr>
          <w:rStyle w:val="Hipervnculo"/>
          <w:noProof/>
        </w:rPr>
        <w:instrText xml:space="preserve"> </w:instrText>
      </w:r>
      <w:r w:rsidRPr="002512E7">
        <w:rPr>
          <w:rStyle w:val="Hipervnculo"/>
          <w:noProof/>
        </w:rPr>
        <w:fldChar w:fldCharType="separate"/>
      </w:r>
      <w:r w:rsidRPr="002512E7">
        <w:rPr>
          <w:rStyle w:val="Hipervnculo"/>
          <w:noProof/>
        </w:rPr>
        <w:t>Figura 45-2. Gráfica de avance de proyectos (Burndown Chart)</w:t>
      </w:r>
      <w:r>
        <w:rPr>
          <w:noProof/>
          <w:webHidden/>
        </w:rPr>
        <w:tab/>
      </w:r>
      <w:r>
        <w:rPr>
          <w:noProof/>
          <w:webHidden/>
        </w:rPr>
        <w:fldChar w:fldCharType="begin"/>
      </w:r>
      <w:r>
        <w:rPr>
          <w:noProof/>
          <w:webHidden/>
        </w:rPr>
        <w:instrText xml:space="preserve"> PAGEREF _Toc77849497 \h </w:instrText>
      </w:r>
      <w:r>
        <w:rPr>
          <w:noProof/>
          <w:webHidden/>
        </w:rPr>
      </w:r>
      <w:r>
        <w:rPr>
          <w:noProof/>
          <w:webHidden/>
        </w:rPr>
        <w:fldChar w:fldCharType="separate"/>
      </w:r>
      <w:r>
        <w:rPr>
          <w:noProof/>
          <w:webHidden/>
        </w:rPr>
        <w:t>82</w:t>
      </w:r>
      <w:r>
        <w:rPr>
          <w:noProof/>
          <w:webHidden/>
        </w:rPr>
        <w:fldChar w:fldCharType="begin"/>
      </w:r>
      <w:r>
        <w:rPr>
          <w:noProof/>
          <w:webHidden/>
        </w:rPr>
        <w:instrText xml:space="preserve"> TOC \h \z \c "Figura  " </w:instrText>
      </w:r>
      <w:r>
        <w:rPr>
          <w:noProof/>
          <w:webHidden/>
        </w:rPr>
        <w:fldChar w:fldCharType="separate"/>
      </w:r>
    </w:p>
    <w:p w14:paraId="2A9D660A" w14:textId="75B17A9C" w:rsidR="00672653" w:rsidRDefault="00D41725">
      <w:pPr>
        <w:pStyle w:val="Tabladeilustraciones"/>
        <w:tabs>
          <w:tab w:val="right" w:leader="dot" w:pos="8497"/>
        </w:tabs>
        <w:rPr>
          <w:rFonts w:asciiTheme="minorHAnsi" w:eastAsiaTheme="minorEastAsia" w:hAnsiTheme="minorHAnsi" w:cstheme="minorBidi"/>
          <w:noProof/>
          <w:lang w:val="es-EC" w:eastAsia="es-EC"/>
        </w:rPr>
      </w:pPr>
      <w:hyperlink w:anchor="_Toc77849553" w:history="1">
        <w:r w:rsidR="00672653" w:rsidRPr="008A2A45">
          <w:rPr>
            <w:rStyle w:val="Hipervnculo"/>
            <w:noProof/>
          </w:rPr>
          <w:t>Figura 1-3. Planificación para el desarrollo del proyecto</w:t>
        </w:r>
        <w:r w:rsidR="00672653">
          <w:rPr>
            <w:noProof/>
            <w:webHidden/>
          </w:rPr>
          <w:tab/>
        </w:r>
        <w:r w:rsidR="00672653">
          <w:rPr>
            <w:noProof/>
            <w:webHidden/>
          </w:rPr>
          <w:fldChar w:fldCharType="begin"/>
        </w:r>
        <w:r w:rsidR="00672653">
          <w:rPr>
            <w:noProof/>
            <w:webHidden/>
          </w:rPr>
          <w:instrText xml:space="preserve"> PAGEREF _Toc77849553 \h </w:instrText>
        </w:r>
        <w:r w:rsidR="00672653">
          <w:rPr>
            <w:noProof/>
            <w:webHidden/>
          </w:rPr>
        </w:r>
        <w:r w:rsidR="00672653">
          <w:rPr>
            <w:noProof/>
            <w:webHidden/>
          </w:rPr>
          <w:fldChar w:fldCharType="separate"/>
        </w:r>
        <w:r w:rsidR="00672653">
          <w:rPr>
            <w:noProof/>
            <w:webHidden/>
          </w:rPr>
          <w:t>85</w:t>
        </w:r>
        <w:r w:rsidR="00672653">
          <w:rPr>
            <w:noProof/>
            <w:webHidden/>
          </w:rPr>
          <w:fldChar w:fldCharType="end"/>
        </w:r>
      </w:hyperlink>
    </w:p>
    <w:p w14:paraId="57C46F8B" w14:textId="398CEA89" w:rsidR="00672653" w:rsidRPr="00672653" w:rsidRDefault="00672653" w:rsidP="00672653">
      <w:pPr>
        <w:pStyle w:val="Tabladeilustraciones"/>
        <w:tabs>
          <w:tab w:val="right" w:leader="dot" w:pos="8497"/>
        </w:tabs>
        <w:rPr>
          <w:noProof/>
          <w:color w:val="0000FF" w:themeColor="hyperlink"/>
          <w:u w:val="single"/>
        </w:rPr>
      </w:pPr>
      <w:r>
        <w:rPr>
          <w:noProof/>
          <w:webHidden/>
        </w:rPr>
        <w:fldChar w:fldCharType="end"/>
      </w:r>
      <w:r>
        <w:rPr>
          <w:noProof/>
          <w:webHidden/>
        </w:rPr>
        <w:fldChar w:fldCharType="end"/>
      </w:r>
      <w:r w:rsidRPr="002512E7">
        <w:rPr>
          <w:rStyle w:val="Hipervnculo"/>
          <w:noProof/>
        </w:rPr>
        <w:fldChar w:fldCharType="end"/>
      </w:r>
    </w:p>
    <w:p w14:paraId="21FCB5C7" w14:textId="57ABD435" w:rsidR="00A63B13" w:rsidRPr="00463C35" w:rsidRDefault="00B7275D" w:rsidP="00411B4C">
      <w:pPr>
        <w:pStyle w:val="Textoindependiente"/>
        <w:spacing w:line="360" w:lineRule="auto"/>
        <w:sectPr w:rsidR="00A63B13" w:rsidRPr="00463C35" w:rsidSect="00F227AB">
          <w:pgSz w:w="11910" w:h="16840"/>
          <w:pgMar w:top="1418" w:right="1418" w:bottom="1418" w:left="1985" w:header="720" w:footer="1134" w:gutter="0"/>
          <w:pgNumType w:fmt="lowerRoman"/>
          <w:cols w:space="720"/>
          <w:docGrid w:linePitch="299"/>
        </w:sectPr>
      </w:pPr>
      <w:r>
        <w:fldChar w:fldCharType="end"/>
      </w:r>
    </w:p>
    <w:p w14:paraId="76D64664" w14:textId="7F446698" w:rsidR="00B331FB" w:rsidRPr="00E563D6" w:rsidRDefault="0005472F" w:rsidP="00411B4C">
      <w:pPr>
        <w:pStyle w:val="Ttulo1"/>
        <w:spacing w:before="74" w:line="360" w:lineRule="auto"/>
        <w:ind w:right="706"/>
        <w:jc w:val="center"/>
      </w:pPr>
      <w:bookmarkStart w:id="6" w:name="_bookmark2"/>
      <w:bookmarkStart w:id="7" w:name="_Toc77780513"/>
      <w:bookmarkEnd w:id="6"/>
      <w:r w:rsidRPr="00E563D6">
        <w:t>RESUMEN</w:t>
      </w:r>
      <w:bookmarkEnd w:id="7"/>
    </w:p>
    <w:p w14:paraId="4B6B3F6A" w14:textId="6C6C9D65" w:rsidR="00C032FF" w:rsidRDefault="00C032FF" w:rsidP="00DF78E9"/>
    <w:p w14:paraId="1DDF2E5E" w14:textId="77777777" w:rsidR="00C032FF" w:rsidRPr="00463C35" w:rsidRDefault="00C032FF" w:rsidP="00DF78E9"/>
    <w:p w14:paraId="54EC7D2C" w14:textId="1447E3B6" w:rsidR="00B331FB" w:rsidRDefault="0005472F" w:rsidP="00C032FF">
      <w:pPr>
        <w:pStyle w:val="Textoindependiente"/>
        <w:spacing w:line="360" w:lineRule="auto"/>
      </w:pPr>
      <w:r w:rsidRPr="00463C35">
        <w:t xml:space="preserve">El principal propósito del presente trabajo de titulación es la creación de una aplicación </w:t>
      </w:r>
      <w:r w:rsidR="008B67A4" w:rsidRPr="00463C35">
        <w:t xml:space="preserve">web y </w:t>
      </w:r>
      <w:r w:rsidRPr="00463C35">
        <w:t>móvil para la gestión de información de la escuela de conducción ConduEspoch E.P.</w:t>
      </w:r>
    </w:p>
    <w:p w14:paraId="24F77B4F" w14:textId="72B25292" w:rsidR="0015718F" w:rsidRDefault="0015718F" w:rsidP="00C032FF">
      <w:pPr>
        <w:pStyle w:val="Textoindependiente"/>
        <w:spacing w:line="360" w:lineRule="auto"/>
      </w:pPr>
      <w:r>
        <w:t>Las tecnologías que se utilizaron para la realización del sistema fueron: el framework React, React Native, Postgresql, siguiendo la metodología SCRUM ya que permite tener una mejor interacción con el cliente durante el proceso de desarrollo, para lo cual se obtuvieron 15 Sprints y un total de 1752 puntos estimados, lo que se traduce en 98 historias de usuario y 11 tareas de ingeniería.</w:t>
      </w:r>
    </w:p>
    <w:p w14:paraId="2B6C1D17" w14:textId="3E1A9138" w:rsidR="0015718F" w:rsidRPr="00463C35" w:rsidRDefault="0015718F" w:rsidP="00C032FF">
      <w:pPr>
        <w:pStyle w:val="Textoindependiente"/>
        <w:spacing w:line="360" w:lineRule="auto"/>
      </w:pPr>
      <w:r>
        <w:t xml:space="preserve">Una vez finalizada la aplicación se </w:t>
      </w:r>
      <w:r w:rsidR="00352B3F">
        <w:t>procedió</w:t>
      </w:r>
      <w:r>
        <w:t xml:space="preserve"> con la capacitación a los usuarios, </w:t>
      </w:r>
      <w:r w:rsidR="00042D03">
        <w:t>así</w:t>
      </w:r>
      <w:r>
        <w:t xml:space="preserve"> como también se realizó la evaluación de la eficiencia del sistema por medio de la norma ISO-25010 tomando en cuenta los tiempos necesarios para realizar tareas determinadas mediante el uso del método manual y el método automatizado</w:t>
      </w:r>
      <w:r w:rsidR="00042D03">
        <w:t>, para esto se utilizó el test de Shapiro Wilk y el test de T-Student,</w:t>
      </w:r>
      <w:r>
        <w:t xml:space="preserve"> dando como resultado una reducción del tiempo en un 92.07%, es decir el tiempo empleado disminuyo considerablemente</w:t>
      </w:r>
      <w:r w:rsidR="00352B3F">
        <w:t>. Una vez que se han realizado todos los estudios de eficiencia se concluye que al utilizar el método automatizado los usuarios pueden disponer de más tiempo para realizar otras tareas, tiempo que era ocupado en realizar procesos manuales.</w:t>
      </w:r>
    </w:p>
    <w:p w14:paraId="75E7270D" w14:textId="77777777" w:rsidR="00B331FB" w:rsidRPr="00463C35" w:rsidRDefault="00B331FB" w:rsidP="00411B4C">
      <w:pPr>
        <w:pStyle w:val="Textoindependiente"/>
        <w:spacing w:before="8" w:line="360" w:lineRule="auto"/>
        <w:rPr>
          <w:sz w:val="27"/>
        </w:rPr>
      </w:pPr>
    </w:p>
    <w:p w14:paraId="3FD21815" w14:textId="77777777" w:rsidR="00B331FB" w:rsidRPr="00463C35" w:rsidRDefault="0005472F" w:rsidP="008B52D0">
      <w:pPr>
        <w:pStyle w:val="Textoindependiente"/>
        <w:spacing w:line="360" w:lineRule="auto"/>
      </w:pPr>
      <w:r w:rsidRPr="00463C35">
        <w:rPr>
          <w:b/>
        </w:rPr>
        <w:t>PALABRAS</w:t>
      </w:r>
      <w:r w:rsidRPr="00463C35">
        <w:rPr>
          <w:b/>
        </w:rPr>
        <w:tab/>
        <w:t>CLAVES:</w:t>
      </w:r>
      <w:r w:rsidRPr="00463C35">
        <w:rPr>
          <w:b/>
        </w:rPr>
        <w:tab/>
      </w:r>
      <w:r w:rsidRPr="00463C35">
        <w:t>&lt;AP</w:t>
      </w:r>
      <w:r w:rsidR="00FA48CB" w:rsidRPr="00463C35">
        <w:t xml:space="preserve">LICACIONES MÓVILES&gt;, &lt;FRAMEWORK </w:t>
      </w:r>
      <w:r w:rsidRPr="00463C35">
        <w:t>REACT&gt;,</w:t>
      </w:r>
      <w:r w:rsidR="00FA48CB" w:rsidRPr="00463C35">
        <w:t xml:space="preserve"> &lt;METODOLOGIA SCRUM&gt;, &lt;DESARROLLO DE APLICACIONES </w:t>
      </w:r>
      <w:r w:rsidRPr="00463C35">
        <w:t>HIBRIDAS&gt;,</w:t>
      </w:r>
      <w:r w:rsidR="00FA48CB" w:rsidRPr="00463C35">
        <w:t xml:space="preserve"> </w:t>
      </w:r>
      <w:r w:rsidRPr="00463C35">
        <w:t>&lt;APLICACIONES MULTIPLATAFORMA&gt;</w:t>
      </w:r>
    </w:p>
    <w:p w14:paraId="79F2A8EE" w14:textId="77777777" w:rsidR="00B331FB" w:rsidRPr="00463C35" w:rsidRDefault="00B331FB" w:rsidP="00411B4C">
      <w:pPr>
        <w:pStyle w:val="Textoindependiente"/>
        <w:spacing w:line="360" w:lineRule="auto"/>
        <w:sectPr w:rsidR="00B331FB" w:rsidRPr="00463C35" w:rsidSect="00F227AB">
          <w:pgSz w:w="11910" w:h="16840"/>
          <w:pgMar w:top="1418" w:right="1418" w:bottom="1418" w:left="1985" w:header="720" w:footer="1134" w:gutter="0"/>
          <w:pgNumType w:fmt="lowerRoman"/>
          <w:cols w:space="720"/>
          <w:docGrid w:linePitch="299"/>
        </w:sectPr>
      </w:pPr>
    </w:p>
    <w:p w14:paraId="6D47A15A" w14:textId="304C5809" w:rsidR="00B331FB" w:rsidRPr="00ED60AE" w:rsidRDefault="0005472F" w:rsidP="00411B4C">
      <w:pPr>
        <w:pStyle w:val="Ttulo1"/>
        <w:spacing w:before="74" w:line="360" w:lineRule="auto"/>
        <w:ind w:left="400" w:right="707"/>
        <w:jc w:val="center"/>
        <w:rPr>
          <w:lang w:val="en-US"/>
        </w:rPr>
      </w:pPr>
      <w:bookmarkStart w:id="8" w:name="_bookmark3"/>
      <w:bookmarkStart w:id="9" w:name="_Toc77780514"/>
      <w:bookmarkEnd w:id="8"/>
      <w:r w:rsidRPr="00E563D6">
        <w:rPr>
          <w:lang w:val="en-US"/>
        </w:rPr>
        <w:t>SUMMARY</w:t>
      </w:r>
      <w:bookmarkEnd w:id="9"/>
    </w:p>
    <w:p w14:paraId="7D64BB10" w14:textId="1C6955C4" w:rsidR="00C032FF" w:rsidRPr="00ED60AE" w:rsidRDefault="00C032FF" w:rsidP="00DF78E9">
      <w:pPr>
        <w:rPr>
          <w:lang w:val="en-US"/>
        </w:rPr>
      </w:pPr>
    </w:p>
    <w:p w14:paraId="100C0AE9" w14:textId="77777777" w:rsidR="00C032FF" w:rsidRPr="00ED60AE" w:rsidRDefault="00C032FF" w:rsidP="00DF78E9">
      <w:pPr>
        <w:rPr>
          <w:lang w:val="en-US"/>
        </w:rPr>
      </w:pPr>
    </w:p>
    <w:p w14:paraId="10A05A95" w14:textId="579FC3CC" w:rsidR="006B7BFF" w:rsidRPr="006B7BFF" w:rsidRDefault="006B7BFF" w:rsidP="006B7BFF">
      <w:pPr>
        <w:spacing w:line="360" w:lineRule="auto"/>
        <w:rPr>
          <w:lang w:val="en-US"/>
        </w:rPr>
      </w:pPr>
      <w:r w:rsidRPr="006B7BFF">
        <w:rPr>
          <w:lang w:val="en-US"/>
        </w:rPr>
        <w:t>The main purpose of this degree work is the creation of a web and mobile application for the information management of the ConduEspoch E.P.</w:t>
      </w:r>
    </w:p>
    <w:p w14:paraId="72BFBEED" w14:textId="77777777" w:rsidR="006B7BFF" w:rsidRPr="006B7BFF" w:rsidRDefault="006B7BFF" w:rsidP="006B7BFF">
      <w:pPr>
        <w:spacing w:line="360" w:lineRule="auto"/>
        <w:rPr>
          <w:lang w:val="en-US"/>
        </w:rPr>
      </w:pPr>
      <w:r w:rsidRPr="006B7BFF">
        <w:rPr>
          <w:lang w:val="en-US"/>
        </w:rPr>
        <w:t>The technologies that were used for the realization of the system were: the React framework, React Native, Postgresql, following the SCRUM methodology since it allows to have a better interaction with the client during the development process, for which 15 Sprints and a total of 1752 estimated points, which translates to 98 user stories and 11 engineering tasks.</w:t>
      </w:r>
    </w:p>
    <w:p w14:paraId="2F53C9AF" w14:textId="410C6ECD" w:rsidR="00B331FB" w:rsidRPr="00C032FF" w:rsidRDefault="006B7BFF" w:rsidP="006B7BFF">
      <w:pPr>
        <w:spacing w:line="360" w:lineRule="auto"/>
        <w:rPr>
          <w:lang w:val="en-US"/>
        </w:rPr>
      </w:pPr>
      <w:r w:rsidRPr="006B7BFF">
        <w:rPr>
          <w:lang w:val="en-US"/>
        </w:rPr>
        <w:t xml:space="preserve">Once the application was completed, the users were trained, as well as the evaluation of the system's efficiency by means of the ISO-25010 standard, taking into account the times necessary to perform certain tasks </w:t>
      </w:r>
      <w:proofErr w:type="gramStart"/>
      <w:r w:rsidRPr="006B7BFF">
        <w:rPr>
          <w:lang w:val="en-US"/>
        </w:rPr>
        <w:t>through the use of</w:t>
      </w:r>
      <w:proofErr w:type="gramEnd"/>
      <w:r w:rsidRPr="006B7BFF">
        <w:rPr>
          <w:lang w:val="en-US"/>
        </w:rPr>
        <w:t xml:space="preserve"> the manual method. and the automated method, for this the Shapiro Wilk test and the T-Student test were used, resulting in a reduction of time by 92.07%, that is, the time used decreased considerably. Once all the efficiency studies </w:t>
      </w:r>
      <w:proofErr w:type="gramStart"/>
      <w:r w:rsidRPr="006B7BFF">
        <w:rPr>
          <w:lang w:val="en-US"/>
        </w:rPr>
        <w:t>have been carried out,</w:t>
      </w:r>
      <w:proofErr w:type="gramEnd"/>
      <w:r w:rsidRPr="006B7BFF">
        <w:rPr>
          <w:lang w:val="en-US"/>
        </w:rPr>
        <w:t xml:space="preserve"> it is concluded that by using the automated method, users can have more time to carry out other tasks, time that was occupied in carrying out manual processes.</w:t>
      </w:r>
    </w:p>
    <w:p w14:paraId="3E268503" w14:textId="77777777" w:rsidR="00B331FB" w:rsidRPr="00C032FF" w:rsidRDefault="00B331FB" w:rsidP="00411B4C">
      <w:pPr>
        <w:pStyle w:val="Textoindependiente"/>
        <w:spacing w:line="360" w:lineRule="auto"/>
        <w:rPr>
          <w:sz w:val="24"/>
          <w:lang w:val="en-US"/>
        </w:rPr>
      </w:pPr>
    </w:p>
    <w:p w14:paraId="66C98F17" w14:textId="77777777" w:rsidR="00B331FB" w:rsidRPr="00463C35" w:rsidRDefault="00B74F95" w:rsidP="00C032FF">
      <w:pPr>
        <w:pStyle w:val="Textoindependiente"/>
        <w:spacing w:line="360" w:lineRule="auto"/>
        <w:rPr>
          <w:lang w:val="en-US"/>
        </w:rPr>
      </w:pPr>
      <w:r w:rsidRPr="00463C35">
        <w:rPr>
          <w:b/>
          <w:lang w:val="en-US"/>
        </w:rPr>
        <w:t xml:space="preserve">KEYWORDS: </w:t>
      </w:r>
      <w:r w:rsidRPr="00463C35">
        <w:rPr>
          <w:lang w:val="en-US"/>
        </w:rPr>
        <w:t xml:space="preserve">&lt;FRAMEWORK REACT&gt;, &lt;SCRUM </w:t>
      </w:r>
      <w:r w:rsidR="0005472F" w:rsidRPr="00463C35">
        <w:rPr>
          <w:lang w:val="en-US"/>
        </w:rPr>
        <w:t>METHODOLOGY&gt;,</w:t>
      </w:r>
      <w:r w:rsidR="00B02592" w:rsidRPr="00463C35">
        <w:rPr>
          <w:lang w:val="en-US"/>
        </w:rPr>
        <w:t xml:space="preserve"> </w:t>
      </w:r>
      <w:r w:rsidRPr="00463C35">
        <w:rPr>
          <w:lang w:val="en-US"/>
        </w:rPr>
        <w:t xml:space="preserve">&lt;DEVELOPMENT </w:t>
      </w:r>
      <w:r w:rsidRPr="00463C35">
        <w:rPr>
          <w:spacing w:val="-3"/>
          <w:lang w:val="en-US"/>
        </w:rPr>
        <w:t xml:space="preserve">OF HYBRID </w:t>
      </w:r>
      <w:r w:rsidRPr="00463C35">
        <w:rPr>
          <w:lang w:val="en-US"/>
        </w:rPr>
        <w:t xml:space="preserve">APPLICATIONS&gt;, </w:t>
      </w:r>
      <w:r w:rsidR="00B02592" w:rsidRPr="00463C35">
        <w:rPr>
          <w:spacing w:val="-1"/>
          <w:lang w:val="en-US"/>
        </w:rPr>
        <w:t xml:space="preserve">&lt;MULTIPLATFORM </w:t>
      </w:r>
      <w:r w:rsidR="0005472F" w:rsidRPr="00463C35">
        <w:rPr>
          <w:lang w:val="en-US"/>
        </w:rPr>
        <w:t>APPLICATIONS&gt;</w:t>
      </w:r>
    </w:p>
    <w:p w14:paraId="5D835EBD" w14:textId="77777777" w:rsidR="00B331FB" w:rsidRPr="00463C35" w:rsidRDefault="00B331FB" w:rsidP="00411B4C">
      <w:pPr>
        <w:pStyle w:val="Textoindependiente"/>
        <w:spacing w:line="360" w:lineRule="auto"/>
        <w:rPr>
          <w:lang w:val="en-US"/>
        </w:rPr>
        <w:sectPr w:rsidR="00B331FB" w:rsidRPr="00463C35" w:rsidSect="00F227AB">
          <w:footerReference w:type="default" r:id="rId14"/>
          <w:pgSz w:w="11910" w:h="16840"/>
          <w:pgMar w:top="1418" w:right="1418" w:bottom="1418" w:left="1985" w:header="720" w:footer="1134" w:gutter="0"/>
          <w:pgNumType w:fmt="lowerRoman"/>
          <w:cols w:space="720"/>
          <w:docGrid w:linePitch="299"/>
        </w:sectPr>
      </w:pPr>
    </w:p>
    <w:p w14:paraId="13D65C65" w14:textId="5DD3B092" w:rsidR="00B331FB" w:rsidRPr="00E563D6" w:rsidRDefault="0005472F" w:rsidP="008B52D0">
      <w:pPr>
        <w:pStyle w:val="Ttulo1"/>
        <w:spacing w:before="71" w:line="360" w:lineRule="auto"/>
        <w:ind w:right="1278"/>
      </w:pPr>
      <w:bookmarkStart w:id="10" w:name="_bookmark4"/>
      <w:bookmarkStart w:id="11" w:name="_Toc77780515"/>
      <w:bookmarkEnd w:id="10"/>
      <w:r w:rsidRPr="00E563D6">
        <w:t>INTRODUCCION</w:t>
      </w:r>
      <w:bookmarkEnd w:id="11"/>
    </w:p>
    <w:p w14:paraId="0DD26CF2" w14:textId="188576EB" w:rsidR="00036E95" w:rsidRDefault="00036E95" w:rsidP="00DF78E9"/>
    <w:p w14:paraId="532FDDAD" w14:textId="77777777" w:rsidR="00DF78E9" w:rsidRPr="00463C35" w:rsidRDefault="00DF78E9" w:rsidP="00DF78E9"/>
    <w:p w14:paraId="20F055A6" w14:textId="77777777" w:rsidR="00D619F1" w:rsidRDefault="0012706D" w:rsidP="008B52D0">
      <w:pPr>
        <w:spacing w:line="360" w:lineRule="auto"/>
      </w:pPr>
      <w:bookmarkStart w:id="12" w:name="_Hlk71297749"/>
      <w:r>
        <w:t xml:space="preserve">La tecnología se ha convertido en la ayuda para el desarrollo de la sociedad, siendo de esta manera que los procesos repetitivos </w:t>
      </w:r>
      <w:r w:rsidR="003C601A">
        <w:t>que antes se llevaban a cabo</w:t>
      </w:r>
      <w:r>
        <w:t xml:space="preserve"> por el personal humano han sido reemplazad</w:t>
      </w:r>
      <w:r w:rsidR="005D3B16">
        <w:t>o</w:t>
      </w:r>
      <w:r>
        <w:t xml:space="preserve">s por maquinas, los cuales aparte de ser más eficientes en costes de tiempo y dinero, </w:t>
      </w:r>
      <w:r w:rsidR="003C601A">
        <w:t>han permitido</w:t>
      </w:r>
      <w:r>
        <w:t xml:space="preserve"> la creación de nuevas </w:t>
      </w:r>
      <w:r w:rsidR="005D3B16">
        <w:t>formas</w:t>
      </w:r>
      <w:r>
        <w:t xml:space="preserve"> de trabajo que antes eran impensables</w:t>
      </w:r>
      <w:r w:rsidR="003C601A">
        <w:t xml:space="preserve">. Una de ellas es </w:t>
      </w:r>
      <w:r w:rsidR="005D3B16">
        <w:t>la gestión de datos referentes a los procesos que tiene una determinada empresa o institución, los cuales con la ayuda de sistemas automatizados alojados en internet se los puede monitorear desde cualquier parte del mundo.</w:t>
      </w:r>
      <w:r w:rsidR="00B07A0C">
        <w:t xml:space="preserve"> </w:t>
      </w:r>
      <w:r w:rsidR="003C601A">
        <w:t xml:space="preserve">La gran mayoría de los entornos de trabajo en la actualidad ven el uso de </w:t>
      </w:r>
      <w:r w:rsidR="005D3B16">
        <w:t>las herramientas tecnológicas</w:t>
      </w:r>
      <w:r w:rsidR="00CA5E4E">
        <w:t xml:space="preserve">, principalmente las que se desarrollan a través de internet, </w:t>
      </w:r>
      <w:r w:rsidR="005D3B16">
        <w:t>como una oportunidad de competencia en una determinada industria</w:t>
      </w:r>
      <w:r w:rsidR="0009412C">
        <w:t>,</w:t>
      </w:r>
      <w:r w:rsidR="005D3B16">
        <w:t xml:space="preserve"> por lo que se ven obligados a </w:t>
      </w:r>
      <w:r w:rsidR="00CA5E4E">
        <w:t xml:space="preserve">transformarse </w:t>
      </w:r>
      <w:r w:rsidR="005D3B16">
        <w:t>como entes digitales,</w:t>
      </w:r>
      <w:r w:rsidR="0009412C">
        <w:t xml:space="preserve"> sin embargo, para que una herramienta sea lo suficientemente útil, debe cumplir con que esté presente características únicas que lo hagan destacar del resto, a esto se le conoce como </w:t>
      </w:r>
      <w:r w:rsidR="00CA5E4E">
        <w:t>herramientas hechas</w:t>
      </w:r>
      <w:r w:rsidR="0009412C">
        <w:t xml:space="preserve"> a</w:t>
      </w:r>
      <w:r w:rsidR="00CA5E4E">
        <w:t xml:space="preserve"> la</w:t>
      </w:r>
      <w:r w:rsidR="0009412C">
        <w:t xml:space="preserve"> medida</w:t>
      </w:r>
      <w:r w:rsidR="00CA5E4E">
        <w:t xml:space="preserve">. La funcionalidad más básica de estas </w:t>
      </w:r>
      <w:r w:rsidR="00B07A0C">
        <w:t>herramientas son la recopilación, procesamiento y entrega de datos de una determinada actividad.</w:t>
      </w:r>
      <w:r w:rsidR="00994561">
        <w:t xml:space="preserve"> </w:t>
      </w:r>
    </w:p>
    <w:p w14:paraId="15ECA7DE" w14:textId="5EF89E24" w:rsidR="005817B3" w:rsidRDefault="00B07A0C" w:rsidP="008B52D0">
      <w:pPr>
        <w:spacing w:line="360" w:lineRule="auto"/>
      </w:pPr>
      <w:r>
        <w:t xml:space="preserve">Hoy en día las herramientas de procesamiento de datos </w:t>
      </w:r>
      <w:r w:rsidR="006A205D">
        <w:t>más</w:t>
      </w:r>
      <w:r>
        <w:t xml:space="preserve"> utilizados son los sistemas web, los cuales en la mayoría abarcan grandes comunidades de usuarios, por lo que su alcance es mucho mayor que otros tipos de sistemas, además de que el acceso se lo puede realizar desde cualquier dispositivo como por ejemplo computadoras, </w:t>
      </w:r>
      <w:r w:rsidRPr="00463C35">
        <w:t>smarthphones</w:t>
      </w:r>
      <w:r w:rsidR="00994561">
        <w:t xml:space="preserve">, tabletas entre otros dispositivos con acceso a internet. </w:t>
      </w:r>
      <w:r w:rsidR="00D619F1">
        <w:t xml:space="preserve">Por otro lado, </w:t>
      </w:r>
      <w:r w:rsidR="005817B3">
        <w:t>el desarrollo de estas requiere</w:t>
      </w:r>
      <w:r w:rsidR="00D619F1">
        <w:t xml:space="preserve"> de mucho tiempo y recursos por lo que es necesario emplear una planificación que permita gestionar desde la propuesta del producto hasta su respectiva etapa de prueba. </w:t>
      </w:r>
      <w:r w:rsidR="005817B3">
        <w:t xml:space="preserve"> En el desarrollo de software la etapa que más tiempo y recursos consume es la de las pruebas, ya que los errores que se detecten aquí se podrán solucionar o prevenir antes ponerlo en producción, sin embargo, esto no significa que no se vaya a encontrar otros más adelante, debido a esto las pruebas exhaustivas en todo el ciclo de vida de un sistema es muy importante.</w:t>
      </w:r>
    </w:p>
    <w:bookmarkEnd w:id="12"/>
    <w:p w14:paraId="120F9BC2" w14:textId="10461967" w:rsidR="00B331FB" w:rsidRPr="00463C35" w:rsidRDefault="00D52924" w:rsidP="008B52D0">
      <w:pPr>
        <w:spacing w:line="360" w:lineRule="auto"/>
      </w:pPr>
      <w:r>
        <w:t xml:space="preserve">Este trabajo </w:t>
      </w:r>
      <w:r w:rsidR="008B52D0">
        <w:t>está</w:t>
      </w:r>
      <w:r>
        <w:t xml:space="preserve"> enfocado en implementar un </w:t>
      </w:r>
      <w:r w:rsidR="005817B3">
        <w:t>sistema de gestión de datos</w:t>
      </w:r>
      <w:r>
        <w:t>,</w:t>
      </w:r>
      <w:r w:rsidR="005817B3">
        <w:t xml:space="preserve"> de los procesos administrativos más importantes que se llevan a cabo en la Escuela de Conducción </w:t>
      </w:r>
      <w:r w:rsidR="00ED3051">
        <w:t xml:space="preserve">Profesional </w:t>
      </w:r>
      <w:r w:rsidR="005817B3">
        <w:t xml:space="preserve">“Conduespoch E.P”, </w:t>
      </w:r>
      <w:r>
        <w:t xml:space="preserve">para lo cual en cada uno de los capítulos planteados se </w:t>
      </w:r>
      <w:r w:rsidR="006E7F72">
        <w:t>detalla</w:t>
      </w:r>
      <w:r w:rsidR="007C6378">
        <w:t>n</w:t>
      </w:r>
      <w:r w:rsidR="006E7F72">
        <w:t xml:space="preserve"> todo lo referen</w:t>
      </w:r>
      <w:r w:rsidR="007C6378">
        <w:t xml:space="preserve">te a su desarrollo. </w:t>
      </w:r>
      <w:r w:rsidR="0005472F" w:rsidRPr="00463C35">
        <w:t>En</w:t>
      </w:r>
      <w:r w:rsidR="0005472F" w:rsidRPr="00463C35">
        <w:rPr>
          <w:spacing w:val="-6"/>
        </w:rPr>
        <w:t xml:space="preserve"> </w:t>
      </w:r>
      <w:r w:rsidR="0005472F" w:rsidRPr="00463C35">
        <w:t>el</w:t>
      </w:r>
      <w:r w:rsidR="0005472F" w:rsidRPr="00463C35">
        <w:rPr>
          <w:spacing w:val="-4"/>
        </w:rPr>
        <w:t xml:space="preserve"> </w:t>
      </w:r>
      <w:r w:rsidR="0005472F" w:rsidRPr="00463C35">
        <w:t>Capítulo</w:t>
      </w:r>
      <w:r w:rsidR="0005472F" w:rsidRPr="00463C35">
        <w:rPr>
          <w:spacing w:val="-5"/>
        </w:rPr>
        <w:t xml:space="preserve"> </w:t>
      </w:r>
      <w:r w:rsidR="0005472F" w:rsidRPr="00463C35">
        <w:t>I,</w:t>
      </w:r>
      <w:r w:rsidR="0005472F" w:rsidRPr="00463C35">
        <w:rPr>
          <w:spacing w:val="1"/>
        </w:rPr>
        <w:t xml:space="preserve"> </w:t>
      </w:r>
      <w:r w:rsidR="0005472F" w:rsidRPr="00463C35">
        <w:t>se</w:t>
      </w:r>
      <w:r w:rsidR="0005472F" w:rsidRPr="00463C35">
        <w:rPr>
          <w:spacing w:val="-6"/>
        </w:rPr>
        <w:t xml:space="preserve"> </w:t>
      </w:r>
      <w:r w:rsidR="007C6378">
        <w:t>establece</w:t>
      </w:r>
      <w:r w:rsidR="0005472F" w:rsidRPr="00463C35">
        <w:rPr>
          <w:spacing w:val="3"/>
        </w:rPr>
        <w:t xml:space="preserve"> </w:t>
      </w:r>
      <w:r w:rsidR="0005472F" w:rsidRPr="00463C35">
        <w:t>todo</w:t>
      </w:r>
      <w:r w:rsidR="0005472F" w:rsidRPr="00463C35">
        <w:rPr>
          <w:spacing w:val="-5"/>
        </w:rPr>
        <w:t xml:space="preserve"> </w:t>
      </w:r>
      <w:r w:rsidR="0005472F" w:rsidRPr="00463C35">
        <w:t>lo</w:t>
      </w:r>
      <w:r w:rsidR="0005472F" w:rsidRPr="00463C35">
        <w:rPr>
          <w:spacing w:val="-6"/>
        </w:rPr>
        <w:t xml:space="preserve"> </w:t>
      </w:r>
      <w:r w:rsidR="0005472F" w:rsidRPr="00463C35">
        <w:t>referente</w:t>
      </w:r>
      <w:r w:rsidR="0005472F" w:rsidRPr="00463C35">
        <w:rPr>
          <w:spacing w:val="-7"/>
        </w:rPr>
        <w:t xml:space="preserve"> </w:t>
      </w:r>
      <w:r w:rsidR="0005472F" w:rsidRPr="00463C35">
        <w:t>al</w:t>
      </w:r>
      <w:r w:rsidR="0005472F" w:rsidRPr="00463C35">
        <w:rPr>
          <w:spacing w:val="-4"/>
        </w:rPr>
        <w:t xml:space="preserve"> </w:t>
      </w:r>
      <w:r w:rsidR="0005472F" w:rsidRPr="00463C35">
        <w:t>marco</w:t>
      </w:r>
      <w:r w:rsidR="0005472F" w:rsidRPr="00463C35">
        <w:rPr>
          <w:spacing w:val="-5"/>
        </w:rPr>
        <w:t xml:space="preserve"> </w:t>
      </w:r>
      <w:r w:rsidR="0005472F" w:rsidRPr="00463C35">
        <w:t>teórico</w:t>
      </w:r>
      <w:r w:rsidR="0005472F" w:rsidRPr="00463C35">
        <w:rPr>
          <w:spacing w:val="-5"/>
        </w:rPr>
        <w:t xml:space="preserve"> </w:t>
      </w:r>
      <w:r w:rsidR="0005472F" w:rsidRPr="00463C35">
        <w:t>referencial,</w:t>
      </w:r>
      <w:r w:rsidR="0005472F" w:rsidRPr="00463C35">
        <w:rPr>
          <w:spacing w:val="1"/>
        </w:rPr>
        <w:t xml:space="preserve"> </w:t>
      </w:r>
      <w:r w:rsidR="0005472F" w:rsidRPr="00463C35">
        <w:t>en</w:t>
      </w:r>
      <w:r w:rsidR="0005472F" w:rsidRPr="00463C35">
        <w:rPr>
          <w:spacing w:val="-5"/>
        </w:rPr>
        <w:t xml:space="preserve"> </w:t>
      </w:r>
      <w:r w:rsidR="0005472F" w:rsidRPr="00463C35">
        <w:t>el</w:t>
      </w:r>
      <w:r w:rsidR="0005472F" w:rsidRPr="00463C35">
        <w:rPr>
          <w:spacing w:val="-4"/>
        </w:rPr>
        <w:t xml:space="preserve"> </w:t>
      </w:r>
      <w:r w:rsidR="0005472F" w:rsidRPr="00463C35">
        <w:t>cual</w:t>
      </w:r>
      <w:r w:rsidR="0005472F" w:rsidRPr="00463C35">
        <w:rPr>
          <w:spacing w:val="-4"/>
        </w:rPr>
        <w:t xml:space="preserve"> </w:t>
      </w:r>
      <w:r w:rsidR="0005472F" w:rsidRPr="00463C35">
        <w:t>se</w:t>
      </w:r>
      <w:r w:rsidR="0005472F" w:rsidRPr="00463C35">
        <w:rPr>
          <w:spacing w:val="-7"/>
        </w:rPr>
        <w:t xml:space="preserve"> </w:t>
      </w:r>
      <w:r w:rsidR="007C6378">
        <w:rPr>
          <w:spacing w:val="-7"/>
        </w:rPr>
        <w:t>re</w:t>
      </w:r>
      <w:r w:rsidR="0005472F" w:rsidRPr="00463C35">
        <w:t>copila</w:t>
      </w:r>
      <w:r w:rsidR="0005472F" w:rsidRPr="00463C35">
        <w:rPr>
          <w:spacing w:val="3"/>
        </w:rPr>
        <w:t xml:space="preserve"> </w:t>
      </w:r>
      <w:r w:rsidR="0005472F" w:rsidRPr="00463C35">
        <w:t xml:space="preserve">información necesaria </w:t>
      </w:r>
      <w:r w:rsidR="007C6378">
        <w:rPr>
          <w:spacing w:val="-4"/>
        </w:rPr>
        <w:t>relacionada</w:t>
      </w:r>
      <w:r w:rsidR="007C6378" w:rsidRPr="00463C35">
        <w:rPr>
          <w:spacing w:val="-4"/>
        </w:rPr>
        <w:t xml:space="preserve"> a</w:t>
      </w:r>
      <w:r w:rsidR="007C6378">
        <w:t xml:space="preserve"> </w:t>
      </w:r>
      <w:r w:rsidR="0005472F" w:rsidRPr="00463C35">
        <w:t xml:space="preserve">temas específicos </w:t>
      </w:r>
      <w:r w:rsidR="007C6378">
        <w:t>de</w:t>
      </w:r>
      <w:r w:rsidR="0005472F" w:rsidRPr="00463C35">
        <w:t xml:space="preserve"> este trabajo. En el Capítulo II </w:t>
      </w:r>
      <w:r w:rsidR="0005472F" w:rsidRPr="00463C35">
        <w:rPr>
          <w:spacing w:val="2"/>
        </w:rPr>
        <w:t xml:space="preserve">se </w:t>
      </w:r>
      <w:r w:rsidR="0005472F" w:rsidRPr="00463C35">
        <w:t xml:space="preserve">presenta la creación, diseño y construcción del sistema, donde </w:t>
      </w:r>
      <w:r w:rsidR="0005472F" w:rsidRPr="00463C35">
        <w:rPr>
          <w:spacing w:val="4"/>
        </w:rPr>
        <w:t xml:space="preserve">se </w:t>
      </w:r>
      <w:r w:rsidR="0005472F" w:rsidRPr="00463C35">
        <w:t>define los diferentes</w:t>
      </w:r>
      <w:r w:rsidR="0005472F" w:rsidRPr="00463C35">
        <w:rPr>
          <w:spacing w:val="8"/>
        </w:rPr>
        <w:t xml:space="preserve"> </w:t>
      </w:r>
      <w:r w:rsidR="0005472F" w:rsidRPr="00463C35">
        <w:t>módulos</w:t>
      </w:r>
      <w:r w:rsidR="0046338E">
        <w:t>,</w:t>
      </w:r>
      <w:r w:rsidR="007C6378">
        <w:t xml:space="preserve"> y</w:t>
      </w:r>
      <w:r w:rsidR="0005472F" w:rsidRPr="00463C35">
        <w:t xml:space="preserve"> </w:t>
      </w:r>
      <w:r w:rsidR="007C6378">
        <w:t>finalmente</w:t>
      </w:r>
      <w:r w:rsidR="0005472F" w:rsidRPr="00463C35">
        <w:t xml:space="preserve"> en el Capítulo III se </w:t>
      </w:r>
      <w:r w:rsidR="007C6378">
        <w:t>da a conocer</w:t>
      </w:r>
      <w:r w:rsidR="0005472F" w:rsidRPr="00463C35">
        <w:t xml:space="preserve"> el proceso </w:t>
      </w:r>
      <w:r w:rsidR="007C6378">
        <w:t>llevado a cabo en la</w:t>
      </w:r>
      <w:r w:rsidR="0005472F" w:rsidRPr="00463C35">
        <w:t xml:space="preserve"> implantación y evaluación del sistema.</w:t>
      </w:r>
    </w:p>
    <w:p w14:paraId="7BD7243C" w14:textId="77777777" w:rsidR="00B331FB" w:rsidRPr="00463C35" w:rsidRDefault="00B331FB" w:rsidP="00411B4C">
      <w:pPr>
        <w:pStyle w:val="Textoindependiente"/>
        <w:spacing w:line="360" w:lineRule="auto"/>
        <w:sectPr w:rsidR="00B331FB" w:rsidRPr="00463C35" w:rsidSect="004135A0">
          <w:footerReference w:type="default" r:id="rId15"/>
          <w:pgSz w:w="11910" w:h="16840"/>
          <w:pgMar w:top="1418" w:right="1418" w:bottom="1418" w:left="1985" w:header="720" w:footer="1134" w:gutter="0"/>
          <w:pgNumType w:start="1"/>
          <w:cols w:space="720"/>
          <w:docGrid w:linePitch="299"/>
        </w:sectPr>
      </w:pPr>
    </w:p>
    <w:p w14:paraId="07960BEF" w14:textId="70074730" w:rsidR="00391F7A" w:rsidRPr="00E563D6" w:rsidRDefault="00391F7A" w:rsidP="00FF567F">
      <w:pPr>
        <w:pStyle w:val="Ttulo1"/>
        <w:jc w:val="center"/>
      </w:pPr>
      <w:bookmarkStart w:id="13" w:name="_Toc77780516"/>
      <w:r w:rsidRPr="00E563D6">
        <w:t>CAPITULO I</w:t>
      </w:r>
      <w:bookmarkEnd w:id="13"/>
    </w:p>
    <w:p w14:paraId="2254864D" w14:textId="6B26836E" w:rsidR="00391F7A" w:rsidRPr="00E563D6" w:rsidRDefault="00391F7A" w:rsidP="002572B4">
      <w:pPr>
        <w:pStyle w:val="Ttulo1"/>
        <w:numPr>
          <w:ilvl w:val="0"/>
          <w:numId w:val="2"/>
        </w:numPr>
        <w:tabs>
          <w:tab w:val="left" w:pos="709"/>
        </w:tabs>
        <w:spacing w:before="176" w:line="360" w:lineRule="auto"/>
        <w:ind w:left="709" w:hanging="709"/>
      </w:pPr>
      <w:bookmarkStart w:id="14" w:name="_Toc77780517"/>
      <w:r w:rsidRPr="00E563D6">
        <w:t>DIAGNÓSTICO DEL PROBLEMA</w:t>
      </w:r>
      <w:bookmarkEnd w:id="14"/>
    </w:p>
    <w:p w14:paraId="332514E3" w14:textId="309F0934" w:rsidR="00A057C0" w:rsidRDefault="00A057C0" w:rsidP="005248EF">
      <w:pPr>
        <w:spacing w:line="360" w:lineRule="auto"/>
      </w:pPr>
    </w:p>
    <w:p w14:paraId="02296AE4" w14:textId="4A2475AB" w:rsidR="0000620B" w:rsidRDefault="00A057C0" w:rsidP="005248EF">
      <w:pPr>
        <w:spacing w:line="360" w:lineRule="auto"/>
      </w:pPr>
      <w:r>
        <w:t xml:space="preserve">Una de las finalidades de </w:t>
      </w:r>
      <w:r w:rsidR="0000620B">
        <w:t>todo</w:t>
      </w:r>
      <w:r>
        <w:t xml:space="preserve"> sistema automatizado es la de gestiona</w:t>
      </w:r>
      <w:r w:rsidR="0000620B">
        <w:t xml:space="preserve">r datos, procesarlos y ofrecer información útil en el menor tiempo posible, siguiendo un determinado proceso de ejecución; esto permite aumentar la productividad de una empresa o institución por lo cual su desarrollo e implementación deben ser cuidadosamente observadas, ya que muchas veces un determinado proceso involucra distintas áreas y por consiguiente el personal que lo gestiona. </w:t>
      </w:r>
    </w:p>
    <w:p w14:paraId="60CB7C37" w14:textId="7355CAF2" w:rsidR="00B331FB" w:rsidRPr="00463C35" w:rsidRDefault="0005472F" w:rsidP="005248EF">
      <w:pPr>
        <w:spacing w:line="360" w:lineRule="auto"/>
      </w:pPr>
      <w:r w:rsidRPr="00463C35">
        <w:t xml:space="preserve">CONDUESPOCH se dedica a formar conductores profesionales consientes, íntegros, éticos, responsables comprometidos con la sociedad y el </w:t>
      </w:r>
      <w:r w:rsidRPr="00463C35">
        <w:rPr>
          <w:spacing w:val="-3"/>
        </w:rPr>
        <w:t xml:space="preserve">medio </w:t>
      </w:r>
      <w:r w:rsidRPr="00463C35">
        <w:t>ambiente, a través de la generación, del conocimiento</w:t>
      </w:r>
      <w:r w:rsidRPr="00463C35">
        <w:rPr>
          <w:spacing w:val="-12"/>
        </w:rPr>
        <w:t xml:space="preserve"> </w:t>
      </w:r>
      <w:r w:rsidRPr="00463C35">
        <w:t>científico</w:t>
      </w:r>
      <w:r w:rsidRPr="00463C35">
        <w:rPr>
          <w:spacing w:val="-11"/>
        </w:rPr>
        <w:t xml:space="preserve"> </w:t>
      </w:r>
      <w:r w:rsidRPr="00463C35">
        <w:t>y</w:t>
      </w:r>
      <w:r w:rsidRPr="00463C35">
        <w:rPr>
          <w:spacing w:val="-8"/>
        </w:rPr>
        <w:t xml:space="preserve"> </w:t>
      </w:r>
      <w:r w:rsidRPr="00463C35">
        <w:t>tecnológico,</w:t>
      </w:r>
      <w:r w:rsidRPr="00463C35">
        <w:rPr>
          <w:spacing w:val="-5"/>
        </w:rPr>
        <w:t xml:space="preserve"> </w:t>
      </w:r>
      <w:r w:rsidRPr="00463C35">
        <w:t>con</w:t>
      </w:r>
      <w:r w:rsidRPr="00463C35">
        <w:rPr>
          <w:spacing w:val="-11"/>
        </w:rPr>
        <w:t xml:space="preserve"> </w:t>
      </w:r>
      <w:r w:rsidRPr="00463C35">
        <w:t>personal</w:t>
      </w:r>
      <w:r w:rsidRPr="00463C35">
        <w:rPr>
          <w:spacing w:val="-10"/>
        </w:rPr>
        <w:t xml:space="preserve"> </w:t>
      </w:r>
      <w:r w:rsidRPr="00463C35">
        <w:t>altamente</w:t>
      </w:r>
      <w:r w:rsidRPr="00463C35">
        <w:rPr>
          <w:spacing w:val="-13"/>
        </w:rPr>
        <w:t xml:space="preserve"> </w:t>
      </w:r>
      <w:r w:rsidRPr="00463C35">
        <w:t>capacitado</w:t>
      </w:r>
      <w:r w:rsidRPr="00463C35">
        <w:rPr>
          <w:spacing w:val="-11"/>
        </w:rPr>
        <w:t xml:space="preserve"> </w:t>
      </w:r>
      <w:r w:rsidRPr="00463C35">
        <w:t>buscando</w:t>
      </w:r>
      <w:r w:rsidRPr="00463C35">
        <w:rPr>
          <w:spacing w:val="-11"/>
        </w:rPr>
        <w:t xml:space="preserve"> </w:t>
      </w:r>
      <w:r w:rsidRPr="00463C35">
        <w:t>así</w:t>
      </w:r>
      <w:r w:rsidRPr="00463C35">
        <w:rPr>
          <w:spacing w:val="-9"/>
        </w:rPr>
        <w:t xml:space="preserve"> </w:t>
      </w:r>
      <w:r w:rsidRPr="00463C35">
        <w:t>contribuir con el mejoramiento de la seguridad vial del país</w:t>
      </w:r>
      <w:r w:rsidRPr="00E563D6">
        <w:rPr>
          <w:sz w:val="18"/>
        </w:rPr>
        <w:t>.</w:t>
      </w:r>
      <w:r w:rsidR="000231EB" w:rsidRPr="00E563D6">
        <w:rPr>
          <w:sz w:val="18"/>
        </w:rPr>
        <w:t xml:space="preserve"> </w:t>
      </w:r>
      <w:r w:rsidR="000231EB" w:rsidRPr="00E563D6">
        <w:rPr>
          <w:sz w:val="18"/>
        </w:rPr>
        <w:fldChar w:fldCharType="begin"/>
      </w:r>
      <w:r w:rsidR="000231EB" w:rsidRPr="00E563D6">
        <w:rPr>
          <w:sz w:val="18"/>
        </w:rPr>
        <w:instrText xml:space="preserve"> ADDIN ZOTERO_ITEM CSL_CITATION {"citationID":"pfEhipS6","properties":{"formattedCitation":"({\\i{}ESCUELA DE CONDUCCION \\uc0\\u171{}CONDUESPOCH\\uc0\\u187{}}, s.\\uc0\\u160{}f.)","plainCitation":"(ESCUELA DE CONDUCCION «CONDUESPOCH», s. f.)","noteIndex":0},"citationItems":[{"id":38,"uris":["http://zotero.org/users/local/JHQCasz5/items/QUVYLYF7"],"uri":["http://zotero.org/users/local/JHQCasz5/items/QUVYLYF7"],"itemData":{"id":38,"type":"webpage","abstract":"ANDRES REY MONCAYO (228) QUINTO I INFORMATICA I ANEXOS OBJETIVOS Afianzar la calidad academica Fomentar la investigacion cientifica Fortalecer la vinculacion con la sociedad Consolidar la modernizacion de la institucion MISION Formar conductores profesionales consientes,","container-title":"prezi.com","language":"es","note":"source: prezi.com","title":"ESCUELA DE CONDUCCION \"CONDUESPOCH\"","URL":"https://prezi.com/5osz41rw9fmc/escuela-de-conduccion-conduespoch/","accessed":{"date-parts":[["2020",8,2]]}}}],"schema":"https://github.com/citation-style-language/schema/raw/master/csl-citation.json"} </w:instrText>
      </w:r>
      <w:r w:rsidR="000231EB" w:rsidRPr="00E563D6">
        <w:rPr>
          <w:sz w:val="18"/>
        </w:rPr>
        <w:fldChar w:fldCharType="separate"/>
      </w:r>
      <w:r w:rsidR="000231EB" w:rsidRPr="00E563D6">
        <w:rPr>
          <w:sz w:val="18"/>
          <w:szCs w:val="24"/>
        </w:rPr>
        <w:t>(</w:t>
      </w:r>
      <w:r w:rsidR="00E563D6" w:rsidRPr="00E563D6">
        <w:rPr>
          <w:i/>
          <w:iCs/>
          <w:sz w:val="18"/>
          <w:szCs w:val="24"/>
        </w:rPr>
        <w:t>Prezi</w:t>
      </w:r>
      <w:r w:rsidR="001F6C3F" w:rsidRPr="00E563D6">
        <w:rPr>
          <w:sz w:val="18"/>
          <w:szCs w:val="24"/>
        </w:rPr>
        <w:t>, 2016</w:t>
      </w:r>
      <w:r w:rsidR="000231EB" w:rsidRPr="00E563D6">
        <w:rPr>
          <w:sz w:val="18"/>
          <w:szCs w:val="24"/>
        </w:rPr>
        <w:t>)</w:t>
      </w:r>
      <w:r w:rsidR="000231EB" w:rsidRPr="00E563D6">
        <w:rPr>
          <w:sz w:val="18"/>
        </w:rPr>
        <w:fldChar w:fldCharType="end"/>
      </w:r>
      <w:r w:rsidRPr="00463C35">
        <w:t xml:space="preserve"> Conduespoch forma parte de las </w:t>
      </w:r>
      <w:r w:rsidRPr="00463C35">
        <w:rPr>
          <w:spacing w:val="-3"/>
        </w:rPr>
        <w:t xml:space="preserve">más </w:t>
      </w:r>
      <w:r w:rsidRPr="00463C35">
        <w:t>prestigiosas</w:t>
      </w:r>
      <w:r w:rsidRPr="00463C35">
        <w:rPr>
          <w:spacing w:val="-5"/>
        </w:rPr>
        <w:t xml:space="preserve"> </w:t>
      </w:r>
      <w:r w:rsidRPr="00463C35">
        <w:t>instituciones</w:t>
      </w:r>
      <w:r w:rsidRPr="00463C35">
        <w:rPr>
          <w:spacing w:val="-1"/>
        </w:rPr>
        <w:t xml:space="preserve"> </w:t>
      </w:r>
      <w:r w:rsidRPr="00463C35">
        <w:t>de</w:t>
      </w:r>
      <w:r w:rsidRPr="00463C35">
        <w:rPr>
          <w:spacing w:val="-13"/>
        </w:rPr>
        <w:t xml:space="preserve"> </w:t>
      </w:r>
      <w:r w:rsidRPr="00463C35">
        <w:t>conducción</w:t>
      </w:r>
      <w:r w:rsidRPr="00463C35">
        <w:rPr>
          <w:spacing w:val="-10"/>
        </w:rPr>
        <w:t xml:space="preserve"> </w:t>
      </w:r>
      <w:r w:rsidRPr="00463C35">
        <w:t>de</w:t>
      </w:r>
      <w:r w:rsidRPr="00463C35">
        <w:rPr>
          <w:spacing w:val="-12"/>
        </w:rPr>
        <w:t xml:space="preserve"> </w:t>
      </w:r>
      <w:r w:rsidRPr="00463C35">
        <w:t>la</w:t>
      </w:r>
      <w:r w:rsidRPr="00463C35">
        <w:rPr>
          <w:spacing w:val="-3"/>
        </w:rPr>
        <w:t xml:space="preserve"> </w:t>
      </w:r>
      <w:r w:rsidRPr="00463C35">
        <w:t>ciudad</w:t>
      </w:r>
      <w:r w:rsidRPr="00463C35">
        <w:rPr>
          <w:spacing w:val="-11"/>
        </w:rPr>
        <w:t xml:space="preserve"> </w:t>
      </w:r>
      <w:r w:rsidRPr="00463C35">
        <w:t>de</w:t>
      </w:r>
      <w:r w:rsidRPr="00463C35">
        <w:rPr>
          <w:spacing w:val="-3"/>
        </w:rPr>
        <w:t xml:space="preserve"> </w:t>
      </w:r>
      <w:r w:rsidRPr="00463C35">
        <w:t>Riobamba</w:t>
      </w:r>
      <w:r w:rsidRPr="00463C35">
        <w:rPr>
          <w:spacing w:val="-2"/>
        </w:rPr>
        <w:t xml:space="preserve"> </w:t>
      </w:r>
      <w:r w:rsidRPr="00463C35">
        <w:t>ubicado</w:t>
      </w:r>
      <w:r w:rsidRPr="00463C35">
        <w:rPr>
          <w:spacing w:val="-11"/>
        </w:rPr>
        <w:t xml:space="preserve"> </w:t>
      </w:r>
      <w:r w:rsidRPr="00463C35">
        <w:t>junto</w:t>
      </w:r>
      <w:r w:rsidRPr="00463C35">
        <w:rPr>
          <w:spacing w:val="-10"/>
        </w:rPr>
        <w:t xml:space="preserve"> </w:t>
      </w:r>
      <w:r w:rsidRPr="00463C35">
        <w:t>a</w:t>
      </w:r>
      <w:r w:rsidRPr="00463C35">
        <w:rPr>
          <w:spacing w:val="-3"/>
        </w:rPr>
        <w:t xml:space="preserve"> </w:t>
      </w:r>
      <w:r w:rsidRPr="00463C35">
        <w:t>la</w:t>
      </w:r>
      <w:r w:rsidRPr="00463C35">
        <w:rPr>
          <w:spacing w:val="-8"/>
        </w:rPr>
        <w:t xml:space="preserve"> </w:t>
      </w:r>
      <w:r w:rsidRPr="00463C35">
        <w:t>Facultad</w:t>
      </w:r>
      <w:r w:rsidRPr="00463C35">
        <w:rPr>
          <w:spacing w:val="-10"/>
        </w:rPr>
        <w:t xml:space="preserve"> </w:t>
      </w:r>
      <w:r w:rsidRPr="00463C35">
        <w:t xml:space="preserve">de Administración de Empresas de la Escuela Superior Politécnica </w:t>
      </w:r>
      <w:r w:rsidRPr="00463C35">
        <w:rPr>
          <w:spacing w:val="-3"/>
        </w:rPr>
        <w:t xml:space="preserve">de </w:t>
      </w:r>
      <w:r w:rsidRPr="00463C35">
        <w:t>Chimborazo, dirección PANAMERICANA SUR Km</w:t>
      </w:r>
      <w:r w:rsidRPr="00463C35">
        <w:rPr>
          <w:spacing w:val="-9"/>
        </w:rPr>
        <w:t xml:space="preserve"> </w:t>
      </w:r>
      <w:r w:rsidRPr="00463C35">
        <w:t>11/2.</w:t>
      </w:r>
    </w:p>
    <w:p w14:paraId="79692251" w14:textId="77777777" w:rsidR="00B331FB" w:rsidRPr="00463C35" w:rsidRDefault="0005472F" w:rsidP="005248EF">
      <w:pPr>
        <w:spacing w:line="360" w:lineRule="auto"/>
      </w:pPr>
      <w:r w:rsidRPr="00463C35">
        <w:t xml:space="preserve">El servicio que ofrece a la ciudadanía </w:t>
      </w:r>
      <w:r w:rsidRPr="00463C35">
        <w:rPr>
          <w:spacing w:val="-4"/>
        </w:rPr>
        <w:t xml:space="preserve">es </w:t>
      </w:r>
      <w:r w:rsidRPr="00463C35">
        <w:t>la licencia profesional tipo C, para lo cual se requiere realizar</w:t>
      </w:r>
      <w:r w:rsidRPr="00463C35">
        <w:rPr>
          <w:spacing w:val="-5"/>
        </w:rPr>
        <w:t xml:space="preserve"> </w:t>
      </w:r>
      <w:r w:rsidRPr="00463C35">
        <w:t>un</w:t>
      </w:r>
      <w:r w:rsidRPr="00463C35">
        <w:rPr>
          <w:spacing w:val="-13"/>
        </w:rPr>
        <w:t xml:space="preserve"> </w:t>
      </w:r>
      <w:r w:rsidRPr="00463C35">
        <w:t>curso</w:t>
      </w:r>
      <w:r w:rsidRPr="00463C35">
        <w:rPr>
          <w:spacing w:val="-13"/>
        </w:rPr>
        <w:t xml:space="preserve"> </w:t>
      </w:r>
      <w:r w:rsidRPr="00463C35">
        <w:t>de</w:t>
      </w:r>
      <w:r w:rsidRPr="00463C35">
        <w:rPr>
          <w:spacing w:val="-15"/>
        </w:rPr>
        <w:t xml:space="preserve"> </w:t>
      </w:r>
      <w:r w:rsidRPr="00463C35">
        <w:t>6</w:t>
      </w:r>
      <w:r w:rsidRPr="00463C35">
        <w:rPr>
          <w:spacing w:val="-4"/>
        </w:rPr>
        <w:t xml:space="preserve"> </w:t>
      </w:r>
      <w:r w:rsidRPr="00463C35">
        <w:rPr>
          <w:spacing w:val="-3"/>
        </w:rPr>
        <w:t>meses</w:t>
      </w:r>
      <w:r w:rsidRPr="00463C35">
        <w:rPr>
          <w:spacing w:val="-2"/>
        </w:rPr>
        <w:t xml:space="preserve"> </w:t>
      </w:r>
      <w:r w:rsidRPr="00463C35">
        <w:t>en</w:t>
      </w:r>
      <w:r w:rsidRPr="00463C35">
        <w:rPr>
          <w:spacing w:val="-13"/>
        </w:rPr>
        <w:t xml:space="preserve"> </w:t>
      </w:r>
      <w:r w:rsidRPr="00463C35">
        <w:t>los</w:t>
      </w:r>
      <w:r w:rsidRPr="00463C35">
        <w:rPr>
          <w:spacing w:val="-3"/>
        </w:rPr>
        <w:t xml:space="preserve"> </w:t>
      </w:r>
      <w:r w:rsidRPr="00463C35">
        <w:t>horarios</w:t>
      </w:r>
      <w:r w:rsidRPr="00463C35">
        <w:rPr>
          <w:spacing w:val="-4"/>
        </w:rPr>
        <w:t xml:space="preserve"> </w:t>
      </w:r>
      <w:r w:rsidRPr="00463C35">
        <w:t>de</w:t>
      </w:r>
      <w:r w:rsidRPr="00463C35">
        <w:rPr>
          <w:spacing w:val="-11"/>
        </w:rPr>
        <w:t xml:space="preserve"> </w:t>
      </w:r>
      <w:r w:rsidRPr="00463C35">
        <w:t>nocturna,</w:t>
      </w:r>
      <w:r w:rsidRPr="00463C35">
        <w:rPr>
          <w:spacing w:val="-11"/>
        </w:rPr>
        <w:t xml:space="preserve"> </w:t>
      </w:r>
      <w:r w:rsidRPr="00463C35">
        <w:t>vespertina</w:t>
      </w:r>
      <w:r w:rsidRPr="00463C35">
        <w:rPr>
          <w:spacing w:val="-6"/>
        </w:rPr>
        <w:t xml:space="preserve"> </w:t>
      </w:r>
      <w:r w:rsidRPr="00463C35">
        <w:t>y</w:t>
      </w:r>
      <w:r w:rsidRPr="00463C35">
        <w:rPr>
          <w:spacing w:val="-12"/>
        </w:rPr>
        <w:t xml:space="preserve"> </w:t>
      </w:r>
      <w:r w:rsidRPr="00463C35">
        <w:t>fines</w:t>
      </w:r>
      <w:r w:rsidRPr="00463C35">
        <w:rPr>
          <w:spacing w:val="-3"/>
        </w:rPr>
        <w:t xml:space="preserve"> </w:t>
      </w:r>
      <w:r w:rsidRPr="00463C35">
        <w:t>de</w:t>
      </w:r>
      <w:r w:rsidRPr="00463C35">
        <w:rPr>
          <w:spacing w:val="-15"/>
        </w:rPr>
        <w:t xml:space="preserve"> </w:t>
      </w:r>
      <w:r w:rsidRPr="00463C35">
        <w:t>semana</w:t>
      </w:r>
      <w:r w:rsidRPr="00463C35">
        <w:rPr>
          <w:spacing w:val="-6"/>
        </w:rPr>
        <w:t xml:space="preserve"> </w:t>
      </w:r>
      <w:r w:rsidRPr="00463C35">
        <w:t>con</w:t>
      </w:r>
      <w:r w:rsidRPr="00463C35">
        <w:rPr>
          <w:spacing w:val="-13"/>
        </w:rPr>
        <w:t xml:space="preserve"> </w:t>
      </w:r>
      <w:r w:rsidRPr="00463C35">
        <w:t>un</w:t>
      </w:r>
      <w:r w:rsidRPr="00463C35">
        <w:rPr>
          <w:spacing w:val="-12"/>
        </w:rPr>
        <w:t xml:space="preserve"> </w:t>
      </w:r>
      <w:r w:rsidRPr="00463C35">
        <w:t>total aproximado</w:t>
      </w:r>
      <w:r w:rsidRPr="00463C35">
        <w:rPr>
          <w:spacing w:val="-14"/>
        </w:rPr>
        <w:t xml:space="preserve"> </w:t>
      </w:r>
      <w:r w:rsidRPr="00463C35">
        <w:t>de</w:t>
      </w:r>
      <w:r w:rsidRPr="00463C35">
        <w:rPr>
          <w:spacing w:val="-21"/>
        </w:rPr>
        <w:t xml:space="preserve"> </w:t>
      </w:r>
      <w:r w:rsidRPr="00463C35">
        <w:t>150</w:t>
      </w:r>
      <w:r w:rsidRPr="00463C35">
        <w:rPr>
          <w:spacing w:val="-13"/>
        </w:rPr>
        <w:t xml:space="preserve"> </w:t>
      </w:r>
      <w:r w:rsidRPr="00463C35">
        <w:t>alumnos</w:t>
      </w:r>
      <w:r w:rsidRPr="00463C35">
        <w:rPr>
          <w:spacing w:val="-9"/>
        </w:rPr>
        <w:t xml:space="preserve"> </w:t>
      </w:r>
      <w:r w:rsidRPr="00463C35">
        <w:t>en</w:t>
      </w:r>
      <w:r w:rsidRPr="00463C35">
        <w:rPr>
          <w:spacing w:val="-19"/>
        </w:rPr>
        <w:t xml:space="preserve"> </w:t>
      </w:r>
      <w:r w:rsidRPr="00463C35">
        <w:t>cada</w:t>
      </w:r>
      <w:r w:rsidRPr="00463C35">
        <w:rPr>
          <w:spacing w:val="-11"/>
        </w:rPr>
        <w:t xml:space="preserve"> </w:t>
      </w:r>
      <w:r w:rsidRPr="00463C35">
        <w:t>periodo</w:t>
      </w:r>
      <w:r w:rsidRPr="00463C35">
        <w:rPr>
          <w:spacing w:val="-19"/>
        </w:rPr>
        <w:t xml:space="preserve"> </w:t>
      </w:r>
      <w:r w:rsidRPr="00463C35">
        <w:t>académico,</w:t>
      </w:r>
      <w:r w:rsidRPr="00463C35">
        <w:rPr>
          <w:spacing w:val="-12"/>
        </w:rPr>
        <w:t xml:space="preserve"> </w:t>
      </w:r>
      <w:r w:rsidRPr="00463C35">
        <w:t>25</w:t>
      </w:r>
      <w:r w:rsidRPr="00463C35">
        <w:rPr>
          <w:spacing w:val="-13"/>
        </w:rPr>
        <w:t xml:space="preserve"> </w:t>
      </w:r>
      <w:r w:rsidRPr="00463C35">
        <w:t>profesores</w:t>
      </w:r>
      <w:r w:rsidRPr="00463C35">
        <w:rPr>
          <w:spacing w:val="-14"/>
        </w:rPr>
        <w:t xml:space="preserve"> </w:t>
      </w:r>
      <w:r w:rsidRPr="00463C35">
        <w:t>y</w:t>
      </w:r>
      <w:r w:rsidRPr="00463C35">
        <w:rPr>
          <w:spacing w:val="-18"/>
        </w:rPr>
        <w:t xml:space="preserve"> </w:t>
      </w:r>
      <w:r w:rsidRPr="00463C35">
        <w:t>10</w:t>
      </w:r>
      <w:r w:rsidRPr="00463C35">
        <w:rPr>
          <w:spacing w:val="-10"/>
        </w:rPr>
        <w:t xml:space="preserve"> </w:t>
      </w:r>
      <w:r w:rsidRPr="00463C35">
        <w:t>miembros</w:t>
      </w:r>
      <w:r w:rsidRPr="00463C35">
        <w:rPr>
          <w:spacing w:val="-9"/>
        </w:rPr>
        <w:t xml:space="preserve"> </w:t>
      </w:r>
      <w:r w:rsidRPr="00463C35">
        <w:t>de</w:t>
      </w:r>
      <w:r w:rsidRPr="00463C35">
        <w:rPr>
          <w:spacing w:val="-21"/>
        </w:rPr>
        <w:t xml:space="preserve"> </w:t>
      </w:r>
      <w:r w:rsidRPr="00463C35">
        <w:t>personal administrativo.</w:t>
      </w:r>
    </w:p>
    <w:p w14:paraId="7F017117" w14:textId="77777777" w:rsidR="00B331FB" w:rsidRPr="00463C35" w:rsidRDefault="0005472F" w:rsidP="005248EF">
      <w:pPr>
        <w:spacing w:line="360" w:lineRule="auto"/>
      </w:pPr>
      <w:r w:rsidRPr="00463C35">
        <w:t>La administración de la institución se divide en procesos que se realizan en diferentes departamentos los cuales se clasifican en:</w:t>
      </w:r>
    </w:p>
    <w:p w14:paraId="77D00BB1" w14:textId="77777777" w:rsidR="00B331FB" w:rsidRPr="00463C35" w:rsidRDefault="0005472F" w:rsidP="005248EF">
      <w:pPr>
        <w:spacing w:line="360" w:lineRule="auto"/>
      </w:pPr>
      <w:r w:rsidRPr="00463C35">
        <w:t>Departamento de secretaria</w:t>
      </w:r>
    </w:p>
    <w:p w14:paraId="347E8721" w14:textId="1C87987E" w:rsidR="00B331FB" w:rsidRPr="00463C35" w:rsidRDefault="0005472F" w:rsidP="005248EF">
      <w:pPr>
        <w:spacing w:line="360" w:lineRule="auto"/>
      </w:pPr>
      <w:r w:rsidRPr="00463C35">
        <w:t>L</w:t>
      </w:r>
      <w:r w:rsidR="00ED3051">
        <w:t>o</w:t>
      </w:r>
      <w:r w:rsidRPr="00463C35">
        <w:t>s princip</w:t>
      </w:r>
      <w:r w:rsidR="00ED3051">
        <w:t>ales procesos</w:t>
      </w:r>
      <w:r w:rsidRPr="00463C35">
        <w:t xml:space="preserve"> que realiza</w:t>
      </w:r>
      <w:r w:rsidR="00ED3051">
        <w:t>n</w:t>
      </w:r>
      <w:r w:rsidRPr="00463C35">
        <w:t xml:space="preserve"> </w:t>
      </w:r>
      <w:r w:rsidR="00ED3051">
        <w:t xml:space="preserve">en </w:t>
      </w:r>
      <w:r w:rsidRPr="00463C35">
        <w:t>este departamento son la inscripción y matricula de estudiantes.</w:t>
      </w:r>
      <w:r w:rsidRPr="00463C35">
        <w:rPr>
          <w:spacing w:val="-1"/>
        </w:rPr>
        <w:t xml:space="preserve"> </w:t>
      </w:r>
      <w:r w:rsidRPr="00463C35">
        <w:t>Tanto</w:t>
      </w:r>
      <w:r w:rsidRPr="00463C35">
        <w:rPr>
          <w:spacing w:val="-4"/>
        </w:rPr>
        <w:t xml:space="preserve"> </w:t>
      </w:r>
      <w:r w:rsidRPr="00463C35">
        <w:t>el</w:t>
      </w:r>
      <w:r w:rsidRPr="00463C35">
        <w:rPr>
          <w:spacing w:val="-7"/>
        </w:rPr>
        <w:t xml:space="preserve"> </w:t>
      </w:r>
      <w:r w:rsidRPr="00463C35">
        <w:t>procedimiento</w:t>
      </w:r>
      <w:r w:rsidRPr="00463C35">
        <w:rPr>
          <w:spacing w:val="-4"/>
        </w:rPr>
        <w:t xml:space="preserve"> </w:t>
      </w:r>
      <w:r w:rsidRPr="00463C35">
        <w:t>de</w:t>
      </w:r>
      <w:r w:rsidRPr="00463C35">
        <w:rPr>
          <w:spacing w:val="-6"/>
        </w:rPr>
        <w:t xml:space="preserve"> </w:t>
      </w:r>
      <w:r w:rsidRPr="00463C35">
        <w:t>inscripción como de matrícula son muy similares, lo cual consiste en solicit</w:t>
      </w:r>
      <w:r w:rsidR="00ED3051">
        <w:t xml:space="preserve">ud de </w:t>
      </w:r>
      <w:r w:rsidRPr="00463C35">
        <w:t>información,</w:t>
      </w:r>
      <w:r w:rsidR="00ED3051">
        <w:t xml:space="preserve"> entrega de documentos necesarios,</w:t>
      </w:r>
      <w:r w:rsidRPr="00463C35">
        <w:t xml:space="preserve"> realizar pruebas </w:t>
      </w:r>
      <w:r w:rsidRPr="00463C35">
        <w:rPr>
          <w:spacing w:val="-3"/>
        </w:rPr>
        <w:t xml:space="preserve">de </w:t>
      </w:r>
      <w:r w:rsidRPr="00463C35">
        <w:t>aptitud y finalmente generar un informe impreso que son almacenados en archivadores de la institución, seccionados por carpetas relacionados a cada estudiante.</w:t>
      </w:r>
    </w:p>
    <w:p w14:paraId="6F2170AD" w14:textId="77777777" w:rsidR="00B331FB" w:rsidRPr="00463C35" w:rsidRDefault="0005472F" w:rsidP="005248EF">
      <w:pPr>
        <w:spacing w:line="360" w:lineRule="auto"/>
      </w:pPr>
      <w:r w:rsidRPr="00463C35">
        <w:t>Departamento de asesoría vial</w:t>
      </w:r>
    </w:p>
    <w:p w14:paraId="3E5DA3F9" w14:textId="77777777" w:rsidR="00B331FB" w:rsidRPr="00463C35" w:rsidRDefault="0005472F" w:rsidP="005248EF">
      <w:pPr>
        <w:spacing w:line="360" w:lineRule="auto"/>
      </w:pPr>
      <w:r w:rsidRPr="00463C35">
        <w:t>El departamento de asesoría vial está centrado principalmente en los procesos de asignación de vehículos</w:t>
      </w:r>
      <w:r w:rsidRPr="00463C35">
        <w:rPr>
          <w:spacing w:val="-14"/>
        </w:rPr>
        <w:t xml:space="preserve"> </w:t>
      </w:r>
      <w:r w:rsidRPr="00463C35">
        <w:t>tanto</w:t>
      </w:r>
      <w:r w:rsidRPr="00463C35">
        <w:rPr>
          <w:spacing w:val="-19"/>
        </w:rPr>
        <w:t xml:space="preserve"> </w:t>
      </w:r>
      <w:r w:rsidRPr="00463C35">
        <w:t>al</w:t>
      </w:r>
      <w:r w:rsidRPr="00463C35">
        <w:rPr>
          <w:spacing w:val="-18"/>
        </w:rPr>
        <w:t xml:space="preserve"> </w:t>
      </w:r>
      <w:r w:rsidRPr="00463C35">
        <w:t>personal</w:t>
      </w:r>
      <w:r w:rsidRPr="00463C35">
        <w:rPr>
          <w:spacing w:val="-17"/>
        </w:rPr>
        <w:t xml:space="preserve"> </w:t>
      </w:r>
      <w:r w:rsidRPr="00463C35">
        <w:t>administrativo</w:t>
      </w:r>
      <w:r w:rsidRPr="00463C35">
        <w:rPr>
          <w:spacing w:val="-19"/>
        </w:rPr>
        <w:t xml:space="preserve"> </w:t>
      </w:r>
      <w:r w:rsidRPr="00463C35">
        <w:t>como</w:t>
      </w:r>
      <w:r w:rsidRPr="00463C35">
        <w:rPr>
          <w:spacing w:val="-19"/>
        </w:rPr>
        <w:t xml:space="preserve"> </w:t>
      </w:r>
      <w:r w:rsidRPr="00463C35">
        <w:t>al</w:t>
      </w:r>
      <w:r w:rsidRPr="00463C35">
        <w:rPr>
          <w:spacing w:val="-18"/>
        </w:rPr>
        <w:t xml:space="preserve"> </w:t>
      </w:r>
      <w:r w:rsidRPr="00463C35">
        <w:t>personal</w:t>
      </w:r>
      <w:r w:rsidRPr="00463C35">
        <w:rPr>
          <w:spacing w:val="-12"/>
        </w:rPr>
        <w:t xml:space="preserve"> </w:t>
      </w:r>
      <w:r w:rsidRPr="00463C35">
        <w:t>de</w:t>
      </w:r>
      <w:r w:rsidRPr="00463C35">
        <w:rPr>
          <w:spacing w:val="-21"/>
        </w:rPr>
        <w:t xml:space="preserve"> </w:t>
      </w:r>
      <w:r w:rsidRPr="00463C35">
        <w:t>instrucción,</w:t>
      </w:r>
      <w:r w:rsidRPr="00463C35">
        <w:rPr>
          <w:spacing w:val="-12"/>
        </w:rPr>
        <w:t xml:space="preserve"> </w:t>
      </w:r>
      <w:r w:rsidRPr="00463C35">
        <w:t>control</w:t>
      </w:r>
      <w:r w:rsidRPr="00463C35">
        <w:rPr>
          <w:spacing w:val="-13"/>
        </w:rPr>
        <w:t xml:space="preserve"> </w:t>
      </w:r>
      <w:r w:rsidRPr="00463C35">
        <w:t>de</w:t>
      </w:r>
      <w:r w:rsidRPr="00463C35">
        <w:rPr>
          <w:spacing w:val="-16"/>
        </w:rPr>
        <w:t xml:space="preserve"> </w:t>
      </w:r>
      <w:r w:rsidRPr="00463C35">
        <w:t>instructores,</w:t>
      </w:r>
    </w:p>
    <w:p w14:paraId="29685C0E" w14:textId="77777777" w:rsidR="00B331FB" w:rsidRPr="00463C35" w:rsidRDefault="00B331FB" w:rsidP="005248EF">
      <w:pPr>
        <w:spacing w:line="360" w:lineRule="auto"/>
        <w:sectPr w:rsidR="00B331FB" w:rsidRPr="00463C35" w:rsidSect="00320EE1">
          <w:pgSz w:w="11910" w:h="16840"/>
          <w:pgMar w:top="1418" w:right="1418" w:bottom="1418" w:left="1985" w:header="720" w:footer="720" w:gutter="0"/>
          <w:cols w:space="720"/>
        </w:sectPr>
      </w:pPr>
    </w:p>
    <w:p w14:paraId="23A03B56" w14:textId="3D5795A2" w:rsidR="00B331FB" w:rsidRDefault="0005472F" w:rsidP="005248EF">
      <w:pPr>
        <w:spacing w:line="360" w:lineRule="auto"/>
      </w:pPr>
      <w:r w:rsidRPr="00463C35">
        <w:t xml:space="preserve">control de vehículos y generación de rutas </w:t>
      </w:r>
      <w:r w:rsidRPr="00463C35">
        <w:rPr>
          <w:spacing w:val="-3"/>
        </w:rPr>
        <w:t xml:space="preserve">de </w:t>
      </w:r>
      <w:r w:rsidRPr="00463C35">
        <w:t xml:space="preserve">recorrido </w:t>
      </w:r>
      <w:r w:rsidRPr="00463C35">
        <w:rPr>
          <w:spacing w:val="-3"/>
        </w:rPr>
        <w:t xml:space="preserve">de </w:t>
      </w:r>
      <w:r w:rsidRPr="00463C35">
        <w:t xml:space="preserve">los vehículos. El proceso principal de este departamento </w:t>
      </w:r>
      <w:r w:rsidRPr="00463C35">
        <w:rPr>
          <w:spacing w:val="-4"/>
        </w:rPr>
        <w:t xml:space="preserve">es </w:t>
      </w:r>
      <w:r w:rsidRPr="00463C35">
        <w:t xml:space="preserve">la asignación de vehículos a </w:t>
      </w:r>
      <w:r w:rsidRPr="00463C35">
        <w:rPr>
          <w:spacing w:val="-3"/>
        </w:rPr>
        <w:t xml:space="preserve">los </w:t>
      </w:r>
      <w:r w:rsidRPr="00463C35">
        <w:t xml:space="preserve">miembros de la institución, lo cual consiste en solicitar autorización de uso, aceptar aprobación del director de la institución, generar salvoconducto y ruta para </w:t>
      </w:r>
      <w:r w:rsidRPr="00463C35">
        <w:rPr>
          <w:spacing w:val="-4"/>
        </w:rPr>
        <w:t xml:space="preserve">el </w:t>
      </w:r>
      <w:r w:rsidRPr="00463C35">
        <w:t>solicitante, asignar responsable de uso vehicular, generar horario de recorrido, generar informe de estado del vehículo y finalmente archivarlos en documentos impresos.</w:t>
      </w:r>
    </w:p>
    <w:p w14:paraId="64143B18" w14:textId="77777777" w:rsidR="00E563D6" w:rsidRPr="00463C35" w:rsidRDefault="00E563D6" w:rsidP="005248EF">
      <w:pPr>
        <w:spacing w:line="360" w:lineRule="auto"/>
      </w:pPr>
    </w:p>
    <w:p w14:paraId="0C0093E5" w14:textId="77777777" w:rsidR="00B331FB" w:rsidRPr="00463C35" w:rsidRDefault="0005472F" w:rsidP="005248EF">
      <w:pPr>
        <w:spacing w:line="360" w:lineRule="auto"/>
      </w:pPr>
      <w:r w:rsidRPr="00463C35">
        <w:t>Departamento de DTIC</w:t>
      </w:r>
    </w:p>
    <w:p w14:paraId="7C238CE9" w14:textId="772C005A" w:rsidR="00B331FB" w:rsidRDefault="00EF6FC1" w:rsidP="005248EF">
      <w:pPr>
        <w:spacing w:line="360" w:lineRule="auto"/>
      </w:pPr>
      <w:r>
        <w:t>El proceso principal del departamento de DTIC consiste en la gestión y desarrollo</w:t>
      </w:r>
      <w:r w:rsidR="0005472F" w:rsidRPr="00463C35">
        <w:rPr>
          <w:spacing w:val="-3"/>
        </w:rPr>
        <w:t xml:space="preserve"> </w:t>
      </w:r>
      <w:r w:rsidR="0005472F" w:rsidRPr="00463C35">
        <w:t>de</w:t>
      </w:r>
      <w:r w:rsidR="0005472F" w:rsidRPr="00463C35">
        <w:rPr>
          <w:spacing w:val="-15"/>
        </w:rPr>
        <w:t xml:space="preserve"> </w:t>
      </w:r>
      <w:r w:rsidR="0005472F" w:rsidRPr="00463C35">
        <w:t>software, siendo así qu</w:t>
      </w:r>
      <w:r>
        <w:t>e consiste en</w:t>
      </w:r>
      <w:r w:rsidR="0005472F" w:rsidRPr="00463C35">
        <w:rPr>
          <w:spacing w:val="-3"/>
        </w:rPr>
        <w:t xml:space="preserve">, </w:t>
      </w:r>
      <w:r w:rsidR="0005472F" w:rsidRPr="00463C35">
        <w:t>receptar</w:t>
      </w:r>
      <w:r w:rsidR="0005472F" w:rsidRPr="00463C35">
        <w:rPr>
          <w:spacing w:val="-9"/>
        </w:rPr>
        <w:t xml:space="preserve"> </w:t>
      </w:r>
      <w:r w:rsidR="0005472F" w:rsidRPr="00463C35">
        <w:t>solicitud</w:t>
      </w:r>
      <w:r w:rsidR="0005472F" w:rsidRPr="00463C35">
        <w:rPr>
          <w:spacing w:val="-12"/>
        </w:rPr>
        <w:t xml:space="preserve"> </w:t>
      </w:r>
      <w:r w:rsidR="0005472F" w:rsidRPr="00463C35">
        <w:t>de</w:t>
      </w:r>
      <w:r w:rsidR="0005472F" w:rsidRPr="00463C35">
        <w:rPr>
          <w:spacing w:val="-13"/>
        </w:rPr>
        <w:t xml:space="preserve"> </w:t>
      </w:r>
      <w:r w:rsidR="0005472F" w:rsidRPr="00463C35">
        <w:t>requerimientos</w:t>
      </w:r>
      <w:r w:rsidR="0005472F" w:rsidRPr="00463C35">
        <w:rPr>
          <w:spacing w:val="-7"/>
        </w:rPr>
        <w:t xml:space="preserve"> </w:t>
      </w:r>
      <w:r w:rsidR="0005472F" w:rsidRPr="00463C35">
        <w:t>de</w:t>
      </w:r>
      <w:r w:rsidR="0005472F" w:rsidRPr="00463C35">
        <w:rPr>
          <w:spacing w:val="-14"/>
        </w:rPr>
        <w:t xml:space="preserve"> </w:t>
      </w:r>
      <w:r w:rsidR="0005472F" w:rsidRPr="00463C35">
        <w:t>software</w:t>
      </w:r>
      <w:r w:rsidR="0005472F" w:rsidRPr="00463C35">
        <w:rPr>
          <w:spacing w:val="-13"/>
        </w:rPr>
        <w:t xml:space="preserve"> </w:t>
      </w:r>
      <w:r w:rsidR="0005472F" w:rsidRPr="00463C35">
        <w:t>de</w:t>
      </w:r>
      <w:r w:rsidR="0005472F" w:rsidRPr="00463C35">
        <w:rPr>
          <w:spacing w:val="-14"/>
        </w:rPr>
        <w:t xml:space="preserve"> </w:t>
      </w:r>
      <w:r w:rsidR="0005472F" w:rsidRPr="00463C35">
        <w:t>los</w:t>
      </w:r>
      <w:r w:rsidR="0005472F" w:rsidRPr="00463C35">
        <w:rPr>
          <w:spacing w:val="-7"/>
        </w:rPr>
        <w:t xml:space="preserve"> </w:t>
      </w:r>
      <w:r w:rsidR="0005472F" w:rsidRPr="00463C35">
        <w:t>diferentes</w:t>
      </w:r>
      <w:r w:rsidR="0005472F" w:rsidRPr="00463C35">
        <w:rPr>
          <w:spacing w:val="-6"/>
        </w:rPr>
        <w:t xml:space="preserve"> </w:t>
      </w:r>
      <w:r w:rsidR="0005472F" w:rsidRPr="00463C35">
        <w:t>departamentos</w:t>
      </w:r>
      <w:r w:rsidR="0005472F" w:rsidRPr="00463C35">
        <w:rPr>
          <w:spacing w:val="-6"/>
        </w:rPr>
        <w:t xml:space="preserve"> </w:t>
      </w:r>
      <w:r w:rsidR="0005472F" w:rsidRPr="00463C35">
        <w:t>de</w:t>
      </w:r>
      <w:r w:rsidR="0005472F" w:rsidRPr="00463C35">
        <w:rPr>
          <w:spacing w:val="-14"/>
        </w:rPr>
        <w:t xml:space="preserve"> </w:t>
      </w:r>
      <w:r w:rsidR="0005472F" w:rsidRPr="00463C35">
        <w:t>la</w:t>
      </w:r>
      <w:r w:rsidR="0005472F" w:rsidRPr="00463C35">
        <w:rPr>
          <w:spacing w:val="-5"/>
        </w:rPr>
        <w:t xml:space="preserve"> </w:t>
      </w:r>
      <w:r w:rsidR="0005472F" w:rsidRPr="00463C35">
        <w:t>institución, aprobar la solicitud de requerimiento, recolección y análisis de información, diseño e implementación,</w:t>
      </w:r>
      <w:r w:rsidR="0005472F" w:rsidRPr="00463C35">
        <w:rPr>
          <w:spacing w:val="-3"/>
        </w:rPr>
        <w:t xml:space="preserve"> </w:t>
      </w:r>
      <w:r w:rsidR="0005472F" w:rsidRPr="00463C35">
        <w:t>instalación</w:t>
      </w:r>
      <w:r w:rsidR="0005472F" w:rsidRPr="00463C35">
        <w:rPr>
          <w:spacing w:val="-5"/>
        </w:rPr>
        <w:t xml:space="preserve"> </w:t>
      </w:r>
      <w:r w:rsidR="0005472F" w:rsidRPr="00463C35">
        <w:t>y</w:t>
      </w:r>
      <w:r w:rsidR="0005472F" w:rsidRPr="00463C35">
        <w:rPr>
          <w:spacing w:val="-10"/>
        </w:rPr>
        <w:t xml:space="preserve"> </w:t>
      </w:r>
      <w:r w:rsidR="0005472F" w:rsidRPr="00463C35">
        <w:t>pruebas.</w:t>
      </w:r>
      <w:r w:rsidR="0005472F" w:rsidRPr="00463C35">
        <w:rPr>
          <w:spacing w:val="-2"/>
        </w:rPr>
        <w:t xml:space="preserve"> </w:t>
      </w:r>
      <w:r w:rsidR="0005472F" w:rsidRPr="00463C35">
        <w:t>Únicamente</w:t>
      </w:r>
      <w:r w:rsidR="0005472F" w:rsidRPr="00463C35">
        <w:rPr>
          <w:spacing w:val="-7"/>
        </w:rPr>
        <w:t xml:space="preserve"> </w:t>
      </w:r>
      <w:r w:rsidR="0005472F" w:rsidRPr="00463C35">
        <w:t>las</w:t>
      </w:r>
      <w:r w:rsidR="0005472F" w:rsidRPr="00463C35">
        <w:rPr>
          <w:spacing w:val="-4"/>
        </w:rPr>
        <w:t xml:space="preserve"> </w:t>
      </w:r>
      <w:r w:rsidR="0005472F" w:rsidRPr="00463C35">
        <w:t>aplicaciones</w:t>
      </w:r>
      <w:r w:rsidR="0005472F" w:rsidRPr="00463C35">
        <w:rPr>
          <w:spacing w:val="-4"/>
        </w:rPr>
        <w:t xml:space="preserve"> </w:t>
      </w:r>
      <w:r w:rsidR="0005472F" w:rsidRPr="00463C35">
        <w:t>software</w:t>
      </w:r>
      <w:r w:rsidR="0005472F" w:rsidRPr="00463C35">
        <w:rPr>
          <w:spacing w:val="-12"/>
        </w:rPr>
        <w:t xml:space="preserve"> </w:t>
      </w:r>
      <w:r w:rsidR="0005472F" w:rsidRPr="00463C35">
        <w:t>son</w:t>
      </w:r>
      <w:r w:rsidR="0005472F" w:rsidRPr="00463C35">
        <w:rPr>
          <w:spacing w:val="-9"/>
        </w:rPr>
        <w:t xml:space="preserve"> </w:t>
      </w:r>
      <w:r w:rsidR="0005472F" w:rsidRPr="00463C35">
        <w:t xml:space="preserve">almacenados y procesados en los servidores de la </w:t>
      </w:r>
      <w:r w:rsidR="0005472F" w:rsidRPr="00463C35">
        <w:rPr>
          <w:spacing w:val="-3"/>
        </w:rPr>
        <w:t xml:space="preserve">misma </w:t>
      </w:r>
      <w:r w:rsidR="0005472F" w:rsidRPr="00463C35">
        <w:t xml:space="preserve">institución el resto como solicitudes y </w:t>
      </w:r>
      <w:r w:rsidR="0005472F" w:rsidRPr="00463C35">
        <w:rPr>
          <w:spacing w:val="-3"/>
        </w:rPr>
        <w:t xml:space="preserve">manuales </w:t>
      </w:r>
      <w:r w:rsidR="0005472F" w:rsidRPr="00463C35">
        <w:t>son archivados de manera</w:t>
      </w:r>
      <w:r w:rsidR="0005472F" w:rsidRPr="00463C35">
        <w:rPr>
          <w:spacing w:val="6"/>
        </w:rPr>
        <w:t xml:space="preserve"> </w:t>
      </w:r>
      <w:r w:rsidR="0005472F" w:rsidRPr="00463C35">
        <w:t>empresa.</w:t>
      </w:r>
    </w:p>
    <w:p w14:paraId="6E166777" w14:textId="77777777" w:rsidR="00E563D6" w:rsidRPr="00463C35" w:rsidRDefault="00E563D6" w:rsidP="005248EF">
      <w:pPr>
        <w:spacing w:line="360" w:lineRule="auto"/>
      </w:pPr>
    </w:p>
    <w:p w14:paraId="413D5419" w14:textId="77777777" w:rsidR="00B331FB" w:rsidRPr="00463C35" w:rsidRDefault="0005472F" w:rsidP="005248EF">
      <w:pPr>
        <w:spacing w:line="360" w:lineRule="auto"/>
      </w:pPr>
      <w:r w:rsidRPr="00463C35">
        <w:t>Departamento de Inspección</w:t>
      </w:r>
    </w:p>
    <w:p w14:paraId="134E5745" w14:textId="6C8C3A49" w:rsidR="00B331FB" w:rsidRDefault="0005472F" w:rsidP="005248EF">
      <w:pPr>
        <w:spacing w:line="360" w:lineRule="auto"/>
      </w:pPr>
      <w:r w:rsidRPr="00463C35">
        <w:t xml:space="preserve">El departamento de inspección está centrado principalmente en la gestión de </w:t>
      </w:r>
      <w:r w:rsidR="00EF6FC1">
        <w:t xml:space="preserve">las </w:t>
      </w:r>
      <w:r w:rsidRPr="00463C35">
        <w:t xml:space="preserve">aulas de clases para los estudiantes y docentes. El proceso consiste en la verificación diaria de las </w:t>
      </w:r>
      <w:r w:rsidR="00EF6FC1">
        <w:t>estas</w:t>
      </w:r>
      <w:r w:rsidRPr="00463C35">
        <w:t xml:space="preserve">, realizar correcciones en caso de requerir, realizar informes de </w:t>
      </w:r>
      <w:r w:rsidR="00EF6FC1">
        <w:t>estado</w:t>
      </w:r>
      <w:r w:rsidRPr="00463C35">
        <w:t>, aplicar medidas de solución dadas por el director institucional en caso de ser requerid</w:t>
      </w:r>
      <w:r w:rsidR="00EF6FC1">
        <w:t>a</w:t>
      </w:r>
      <w:r w:rsidRPr="00463C35">
        <w:t>.</w:t>
      </w:r>
    </w:p>
    <w:p w14:paraId="5AA4FEAD" w14:textId="77777777" w:rsidR="00E563D6" w:rsidRPr="00463C35" w:rsidRDefault="00E563D6" w:rsidP="005248EF">
      <w:pPr>
        <w:spacing w:line="360" w:lineRule="auto"/>
      </w:pPr>
    </w:p>
    <w:p w14:paraId="48E432B3" w14:textId="77777777" w:rsidR="00B331FB" w:rsidRPr="00463C35" w:rsidRDefault="0005472F" w:rsidP="005248EF">
      <w:pPr>
        <w:spacing w:line="360" w:lineRule="auto"/>
      </w:pPr>
      <w:r w:rsidRPr="00463C35">
        <w:t>Departamento de Pedagogía</w:t>
      </w:r>
    </w:p>
    <w:p w14:paraId="5C74687E" w14:textId="06CB0BF1" w:rsidR="00B331FB" w:rsidRDefault="0005472F" w:rsidP="005248EF">
      <w:pPr>
        <w:spacing w:line="360" w:lineRule="auto"/>
      </w:pPr>
      <w:r w:rsidRPr="00463C35">
        <w:t xml:space="preserve">Este departamento está encargado </w:t>
      </w:r>
      <w:r w:rsidR="008C7BEA">
        <w:t>de</w:t>
      </w:r>
      <w:r w:rsidRPr="00463C35">
        <w:t xml:space="preserve"> la gestión de planificaciones, sílabos académicos, metodologías de estudio y capacitaciones de los docentes. La principal actividad de este departamento consiste en el evaluación y supervisión del cumplimiento de los planes de estudio, lo</w:t>
      </w:r>
      <w:r w:rsidRPr="00463C35">
        <w:rPr>
          <w:spacing w:val="-6"/>
        </w:rPr>
        <w:t xml:space="preserve"> </w:t>
      </w:r>
      <w:r w:rsidRPr="00463C35">
        <w:t>cual</w:t>
      </w:r>
      <w:r w:rsidRPr="00463C35">
        <w:rPr>
          <w:spacing w:val="-5"/>
        </w:rPr>
        <w:t xml:space="preserve"> </w:t>
      </w:r>
      <w:r w:rsidRPr="00463C35">
        <w:t>consiste</w:t>
      </w:r>
      <w:r w:rsidRPr="00463C35">
        <w:rPr>
          <w:spacing w:val="-8"/>
        </w:rPr>
        <w:t xml:space="preserve"> </w:t>
      </w:r>
      <w:r w:rsidRPr="00463C35">
        <w:t>en</w:t>
      </w:r>
      <w:r w:rsidRPr="00463C35">
        <w:rPr>
          <w:spacing w:val="-6"/>
        </w:rPr>
        <w:t xml:space="preserve"> </w:t>
      </w:r>
      <w:r w:rsidRPr="00463C35">
        <w:t>solicitar</w:t>
      </w:r>
      <w:r w:rsidRPr="00463C35">
        <w:rPr>
          <w:spacing w:val="-3"/>
        </w:rPr>
        <w:t xml:space="preserve"> </w:t>
      </w:r>
      <w:r w:rsidRPr="00463C35">
        <w:t>información</w:t>
      </w:r>
      <w:r w:rsidRPr="00463C35">
        <w:rPr>
          <w:spacing w:val="-6"/>
        </w:rPr>
        <w:t xml:space="preserve"> </w:t>
      </w:r>
      <w:r w:rsidRPr="00463C35">
        <w:t>al</w:t>
      </w:r>
      <w:r w:rsidRPr="00463C35">
        <w:rPr>
          <w:spacing w:val="-5"/>
        </w:rPr>
        <w:t xml:space="preserve"> </w:t>
      </w:r>
      <w:r w:rsidRPr="00463C35">
        <w:t>docente,</w:t>
      </w:r>
      <w:r w:rsidRPr="00463C35">
        <w:rPr>
          <w:spacing w:val="1"/>
        </w:rPr>
        <w:t xml:space="preserve"> </w:t>
      </w:r>
      <w:r w:rsidRPr="00463C35">
        <w:t>elaboración</w:t>
      </w:r>
      <w:r w:rsidRPr="00463C35">
        <w:rPr>
          <w:spacing w:val="-6"/>
        </w:rPr>
        <w:t xml:space="preserve"> </w:t>
      </w:r>
      <w:r w:rsidRPr="00463C35">
        <w:t>del</w:t>
      </w:r>
      <w:r w:rsidRPr="00463C35">
        <w:rPr>
          <w:spacing w:val="-5"/>
        </w:rPr>
        <w:t xml:space="preserve"> </w:t>
      </w:r>
      <w:r w:rsidRPr="00463C35">
        <w:t>silabo, elaboración</w:t>
      </w:r>
      <w:r w:rsidRPr="00463C35">
        <w:rPr>
          <w:spacing w:val="-1"/>
        </w:rPr>
        <w:t xml:space="preserve"> </w:t>
      </w:r>
      <w:r w:rsidRPr="00463C35">
        <w:t>de</w:t>
      </w:r>
      <w:r w:rsidRPr="00463C35">
        <w:rPr>
          <w:spacing w:val="-3"/>
        </w:rPr>
        <w:t xml:space="preserve"> </w:t>
      </w:r>
      <w:r w:rsidRPr="00463C35">
        <w:t>matriz de contenido</w:t>
      </w:r>
      <w:r w:rsidR="008C7BEA">
        <w:t>s</w:t>
      </w:r>
      <w:r w:rsidRPr="00463C35">
        <w:t xml:space="preserve">, revisión y aprobación </w:t>
      </w:r>
      <w:r w:rsidR="008C7BEA">
        <w:t xml:space="preserve">del </w:t>
      </w:r>
      <w:r w:rsidRPr="00463C35">
        <w:t>material por parte del director de la</w:t>
      </w:r>
      <w:r w:rsidRPr="00463C35">
        <w:rPr>
          <w:spacing w:val="-30"/>
        </w:rPr>
        <w:t xml:space="preserve"> </w:t>
      </w:r>
      <w:r w:rsidRPr="00463C35">
        <w:t>institución</w:t>
      </w:r>
      <w:r w:rsidR="008C7BEA">
        <w:t>.</w:t>
      </w:r>
    </w:p>
    <w:p w14:paraId="3695CEE7" w14:textId="77777777" w:rsidR="00E563D6" w:rsidRPr="00463C35" w:rsidRDefault="00E563D6" w:rsidP="005248EF">
      <w:pPr>
        <w:spacing w:line="360" w:lineRule="auto"/>
      </w:pPr>
    </w:p>
    <w:p w14:paraId="7B89A24E" w14:textId="77777777" w:rsidR="00B331FB" w:rsidRPr="00463C35" w:rsidRDefault="0005472F" w:rsidP="005248EF">
      <w:pPr>
        <w:spacing w:line="360" w:lineRule="auto"/>
      </w:pPr>
      <w:r w:rsidRPr="00463C35">
        <w:t>Departamento de Contabilidad y Tesorería</w:t>
      </w:r>
    </w:p>
    <w:p w14:paraId="39803069" w14:textId="2C2F5028" w:rsidR="00B331FB" w:rsidRDefault="0005472F" w:rsidP="005248EF">
      <w:pPr>
        <w:spacing w:line="360" w:lineRule="auto"/>
      </w:pPr>
      <w:r w:rsidRPr="00463C35">
        <w:t>Contabilidad</w:t>
      </w:r>
      <w:r w:rsidRPr="00463C35">
        <w:rPr>
          <w:spacing w:val="-10"/>
        </w:rPr>
        <w:t xml:space="preserve"> </w:t>
      </w:r>
      <w:r w:rsidRPr="00463C35">
        <w:t>y</w:t>
      </w:r>
      <w:r w:rsidRPr="00463C35">
        <w:rPr>
          <w:spacing w:val="-10"/>
        </w:rPr>
        <w:t xml:space="preserve"> </w:t>
      </w:r>
      <w:r w:rsidRPr="00463C35">
        <w:t>Tesorería</w:t>
      </w:r>
      <w:r w:rsidRPr="00463C35">
        <w:rPr>
          <w:spacing w:val="-3"/>
        </w:rPr>
        <w:t xml:space="preserve"> </w:t>
      </w:r>
      <w:r w:rsidRPr="00463C35">
        <w:t>son</w:t>
      </w:r>
      <w:r w:rsidRPr="00463C35">
        <w:rPr>
          <w:spacing w:val="-10"/>
        </w:rPr>
        <w:t xml:space="preserve"> </w:t>
      </w:r>
      <w:r w:rsidRPr="00463C35">
        <w:t>dos</w:t>
      </w:r>
      <w:r w:rsidRPr="00463C35">
        <w:rPr>
          <w:spacing w:val="-4"/>
        </w:rPr>
        <w:t xml:space="preserve"> </w:t>
      </w:r>
      <w:r w:rsidRPr="00463C35">
        <w:t>departamentos</w:t>
      </w:r>
      <w:r w:rsidRPr="00463C35">
        <w:rPr>
          <w:spacing w:val="-4"/>
        </w:rPr>
        <w:t xml:space="preserve"> </w:t>
      </w:r>
      <w:r w:rsidRPr="00463C35">
        <w:t>que</w:t>
      </w:r>
      <w:r w:rsidRPr="00463C35">
        <w:rPr>
          <w:spacing w:val="-12"/>
        </w:rPr>
        <w:t xml:space="preserve"> </w:t>
      </w:r>
      <w:r w:rsidRPr="00463C35">
        <w:rPr>
          <w:spacing w:val="2"/>
        </w:rPr>
        <w:t>se</w:t>
      </w:r>
      <w:r w:rsidRPr="00463C35">
        <w:rPr>
          <w:spacing w:val="-12"/>
        </w:rPr>
        <w:t xml:space="preserve"> </w:t>
      </w:r>
      <w:r w:rsidRPr="00463C35">
        <w:t>complementan</w:t>
      </w:r>
      <w:r w:rsidRPr="00463C35">
        <w:rPr>
          <w:spacing w:val="-10"/>
        </w:rPr>
        <w:t xml:space="preserve"> </w:t>
      </w:r>
      <w:r w:rsidRPr="00463C35">
        <w:t>debido</w:t>
      </w:r>
      <w:r w:rsidRPr="00463C35">
        <w:rPr>
          <w:spacing w:val="-10"/>
        </w:rPr>
        <w:t xml:space="preserve"> </w:t>
      </w:r>
      <w:r w:rsidRPr="00463C35">
        <w:t>a</w:t>
      </w:r>
      <w:r w:rsidRPr="00463C35">
        <w:rPr>
          <w:spacing w:val="-7"/>
        </w:rPr>
        <w:t xml:space="preserve"> </w:t>
      </w:r>
      <w:r w:rsidRPr="00463C35">
        <w:t>que</w:t>
      </w:r>
      <w:r w:rsidRPr="00463C35">
        <w:rPr>
          <w:spacing w:val="-12"/>
        </w:rPr>
        <w:t xml:space="preserve"> </w:t>
      </w:r>
      <w:r w:rsidRPr="00463C35">
        <w:t>se</w:t>
      </w:r>
      <w:r w:rsidRPr="00463C35">
        <w:rPr>
          <w:spacing w:val="-10"/>
        </w:rPr>
        <w:t xml:space="preserve"> </w:t>
      </w:r>
      <w:r w:rsidRPr="00463C35">
        <w:t>centran</w:t>
      </w:r>
      <w:r w:rsidRPr="00463C35">
        <w:rPr>
          <w:spacing w:val="-10"/>
        </w:rPr>
        <w:t xml:space="preserve"> </w:t>
      </w:r>
      <w:r w:rsidRPr="00463C35">
        <w:t>en administración financiera de la institución, los cuales son la gestión de procesos de compra y venta</w:t>
      </w:r>
      <w:r w:rsidRPr="00463C35">
        <w:rPr>
          <w:spacing w:val="3"/>
        </w:rPr>
        <w:t xml:space="preserve"> </w:t>
      </w:r>
      <w:r w:rsidRPr="00463C35">
        <w:t>de</w:t>
      </w:r>
      <w:r w:rsidRPr="00463C35">
        <w:rPr>
          <w:spacing w:val="-7"/>
        </w:rPr>
        <w:t xml:space="preserve"> </w:t>
      </w:r>
      <w:r w:rsidR="008C7BEA">
        <w:t>solicitudes</w:t>
      </w:r>
      <w:r w:rsidRPr="00463C35">
        <w:t>.</w:t>
      </w:r>
      <w:r w:rsidRPr="00463C35">
        <w:rPr>
          <w:spacing w:val="3"/>
        </w:rPr>
        <w:t xml:space="preserve"> </w:t>
      </w:r>
      <w:r w:rsidRPr="00463C35">
        <w:t>Lo</w:t>
      </w:r>
      <w:r w:rsidRPr="00463C35">
        <w:rPr>
          <w:spacing w:val="-4"/>
        </w:rPr>
        <w:t xml:space="preserve"> </w:t>
      </w:r>
      <w:r w:rsidRPr="00463C35">
        <w:t>cual</w:t>
      </w:r>
      <w:r w:rsidRPr="00463C35">
        <w:rPr>
          <w:spacing w:val="-4"/>
        </w:rPr>
        <w:t xml:space="preserve"> </w:t>
      </w:r>
      <w:r w:rsidRPr="00463C35">
        <w:t>consiste</w:t>
      </w:r>
      <w:r w:rsidRPr="00463C35">
        <w:rPr>
          <w:spacing w:val="-7"/>
        </w:rPr>
        <w:t xml:space="preserve"> </w:t>
      </w:r>
      <w:r w:rsidR="008C7BEA">
        <w:t>en el llenado de la solicitud con el número de factura, envío al director de la institución para su debida aprobación y finalmente se archiva para la constancia de compra o venta</w:t>
      </w:r>
      <w:r w:rsidRPr="00463C35">
        <w:t>.</w:t>
      </w:r>
    </w:p>
    <w:p w14:paraId="2E22D903" w14:textId="77777777" w:rsidR="00E563D6" w:rsidRDefault="00E563D6" w:rsidP="005248EF">
      <w:pPr>
        <w:spacing w:line="360" w:lineRule="auto"/>
      </w:pPr>
    </w:p>
    <w:p w14:paraId="05CDF50E" w14:textId="70BF459C" w:rsidR="00B331FB" w:rsidRPr="00463C35" w:rsidRDefault="0005472F" w:rsidP="005248EF">
      <w:pPr>
        <w:spacing w:line="360" w:lineRule="auto"/>
      </w:pPr>
      <w:r w:rsidRPr="00463C35">
        <w:t>Todos estos procesos de las diferentes áreas se lo realizan con herramientas ofimáticas como Microsoft Word, Excel y Power Point, lo que hace difícil tener un estándar de documentación, además que para su almacenamiento deben ser impresos en papel, resultando mucho más difícil tener un control adecuado de la información que se contiene y es más propenso a perderse, resultando en altos costos económicos y principalmente de tiempo. Otro punto que se destaca es que no se hace uso adecuado de las herramientas informáticas que se tiene, un ejemplo es el desaprovechamiento del servidor de base de datos.</w:t>
      </w:r>
    </w:p>
    <w:p w14:paraId="07DCD072" w14:textId="77777777" w:rsidR="00B331FB" w:rsidRPr="00463C35" w:rsidRDefault="00B331FB" w:rsidP="005248EF">
      <w:pPr>
        <w:spacing w:line="360" w:lineRule="auto"/>
        <w:rPr>
          <w:sz w:val="24"/>
        </w:rPr>
      </w:pPr>
    </w:p>
    <w:p w14:paraId="46A66940" w14:textId="1F23FBF8" w:rsidR="00B50169" w:rsidRDefault="0005472F" w:rsidP="005248EF">
      <w:pPr>
        <w:spacing w:line="360" w:lineRule="auto"/>
      </w:pPr>
      <w:r w:rsidRPr="00463C35">
        <w:t xml:space="preserve">En conclusión, </w:t>
      </w:r>
      <w:r w:rsidRPr="00463C35">
        <w:rPr>
          <w:spacing w:val="2"/>
        </w:rPr>
        <w:t xml:space="preserve">se </w:t>
      </w:r>
      <w:r w:rsidRPr="00463C35">
        <w:t xml:space="preserve">creará una aplicación </w:t>
      </w:r>
      <w:r w:rsidRPr="00463C35">
        <w:rPr>
          <w:spacing w:val="-3"/>
        </w:rPr>
        <w:t xml:space="preserve">web </w:t>
      </w:r>
      <w:r w:rsidRPr="00463C35">
        <w:t xml:space="preserve">y aplicación móvil para automatizar </w:t>
      </w:r>
      <w:r w:rsidRPr="00463C35">
        <w:rPr>
          <w:spacing w:val="3"/>
        </w:rPr>
        <w:t xml:space="preserve">la </w:t>
      </w:r>
      <w:r w:rsidRPr="00463C35">
        <w:t>gestión de información de procesos en los diferentes departamentos administrativos de la escuela de conducción Conduespoch, permitiendo solventar principalmente el inconveniente de falta de eficiencia</w:t>
      </w:r>
      <w:r w:rsidRPr="00463C35">
        <w:rPr>
          <w:spacing w:val="-8"/>
        </w:rPr>
        <w:t xml:space="preserve"> </w:t>
      </w:r>
      <w:r w:rsidRPr="00463C35">
        <w:t>en</w:t>
      </w:r>
      <w:r w:rsidRPr="00463C35">
        <w:rPr>
          <w:spacing w:val="-14"/>
        </w:rPr>
        <w:t xml:space="preserve"> </w:t>
      </w:r>
      <w:r w:rsidRPr="00463C35">
        <w:t>tiempo</w:t>
      </w:r>
      <w:r w:rsidRPr="00463C35">
        <w:rPr>
          <w:spacing w:val="-15"/>
        </w:rPr>
        <w:t xml:space="preserve"> </w:t>
      </w:r>
      <w:r w:rsidRPr="00463C35">
        <w:t>de</w:t>
      </w:r>
      <w:r w:rsidRPr="00463C35">
        <w:rPr>
          <w:spacing w:val="-16"/>
        </w:rPr>
        <w:t xml:space="preserve"> </w:t>
      </w:r>
      <w:r w:rsidRPr="00463C35">
        <w:t>respuesta</w:t>
      </w:r>
      <w:r w:rsidRPr="00463C35">
        <w:rPr>
          <w:spacing w:val="-7"/>
        </w:rPr>
        <w:t xml:space="preserve"> </w:t>
      </w:r>
      <w:r w:rsidRPr="00463C35">
        <w:rPr>
          <w:spacing w:val="-3"/>
        </w:rPr>
        <w:t>de</w:t>
      </w:r>
      <w:r w:rsidRPr="00463C35">
        <w:rPr>
          <w:spacing w:val="-16"/>
        </w:rPr>
        <w:t xml:space="preserve"> </w:t>
      </w:r>
      <w:r w:rsidRPr="00463C35">
        <w:t>los</w:t>
      </w:r>
      <w:r w:rsidRPr="00463C35">
        <w:rPr>
          <w:spacing w:val="-10"/>
        </w:rPr>
        <w:t xml:space="preserve"> </w:t>
      </w:r>
      <w:r w:rsidRPr="00463C35">
        <w:t>trámites</w:t>
      </w:r>
      <w:r w:rsidRPr="00463C35">
        <w:rPr>
          <w:spacing w:val="-5"/>
        </w:rPr>
        <w:t xml:space="preserve"> </w:t>
      </w:r>
      <w:r w:rsidRPr="00463C35">
        <w:t>que</w:t>
      </w:r>
      <w:r w:rsidRPr="00463C35">
        <w:rPr>
          <w:spacing w:val="-16"/>
        </w:rPr>
        <w:t xml:space="preserve"> </w:t>
      </w:r>
      <w:r w:rsidRPr="00463C35">
        <w:t>realiza</w:t>
      </w:r>
      <w:r w:rsidRPr="00463C35">
        <w:rPr>
          <w:spacing w:val="-7"/>
        </w:rPr>
        <w:t xml:space="preserve"> </w:t>
      </w:r>
      <w:r w:rsidRPr="00463C35">
        <w:t>cada</w:t>
      </w:r>
      <w:r w:rsidRPr="00463C35">
        <w:rPr>
          <w:spacing w:val="-8"/>
        </w:rPr>
        <w:t xml:space="preserve"> </w:t>
      </w:r>
      <w:r w:rsidRPr="00463C35">
        <w:t>departamento,</w:t>
      </w:r>
      <w:r w:rsidRPr="00463C35">
        <w:rPr>
          <w:spacing w:val="-7"/>
        </w:rPr>
        <w:t xml:space="preserve"> </w:t>
      </w:r>
      <w:r w:rsidRPr="00463C35">
        <w:t>sirviendo</w:t>
      </w:r>
      <w:r w:rsidRPr="00463C35">
        <w:rPr>
          <w:spacing w:val="-15"/>
        </w:rPr>
        <w:t xml:space="preserve"> </w:t>
      </w:r>
      <w:r w:rsidRPr="00463C35">
        <w:t xml:space="preserve">además como una herramienta de </w:t>
      </w:r>
      <w:r w:rsidRPr="00463C35">
        <w:rPr>
          <w:spacing w:val="-3"/>
        </w:rPr>
        <w:t xml:space="preserve">mejor </w:t>
      </w:r>
      <w:r w:rsidRPr="00463C35">
        <w:t>aprovechamiento de los recursos con que cuenta la institución y finalmente permitir un adecuado almacenamiento de la</w:t>
      </w:r>
      <w:r w:rsidRPr="00463C35">
        <w:rPr>
          <w:spacing w:val="-8"/>
        </w:rPr>
        <w:t xml:space="preserve"> </w:t>
      </w:r>
      <w:r w:rsidRPr="00463C35">
        <w:t>información.</w:t>
      </w:r>
    </w:p>
    <w:p w14:paraId="428615DC" w14:textId="77777777" w:rsidR="00B50169" w:rsidRPr="00B50169" w:rsidRDefault="00B50169" w:rsidP="005248EF"/>
    <w:p w14:paraId="6568BAF2" w14:textId="04028383" w:rsidR="00B331FB" w:rsidRPr="00463C35" w:rsidRDefault="00887438" w:rsidP="002572B4">
      <w:pPr>
        <w:pStyle w:val="Ttulo2"/>
        <w:numPr>
          <w:ilvl w:val="1"/>
          <w:numId w:val="2"/>
        </w:numPr>
      </w:pPr>
      <w:bookmarkStart w:id="15" w:name="_Toc77780518"/>
      <w:r w:rsidRPr="00463C35">
        <w:t>FORMULACIÓN DEL PROBLEMA</w:t>
      </w:r>
      <w:bookmarkEnd w:id="15"/>
    </w:p>
    <w:p w14:paraId="0042499B" w14:textId="232B72E0" w:rsidR="00B331FB" w:rsidRPr="00463C35" w:rsidRDefault="00B331FB" w:rsidP="005248EF">
      <w:pPr>
        <w:spacing w:line="360" w:lineRule="auto"/>
      </w:pPr>
    </w:p>
    <w:p w14:paraId="0A0E5D5C" w14:textId="66E87A53" w:rsidR="00B331FB" w:rsidRDefault="0005472F" w:rsidP="005248EF">
      <w:pPr>
        <w:spacing w:line="360" w:lineRule="auto"/>
      </w:pPr>
      <w:r w:rsidRPr="00463C35">
        <w:t>¿La aplicación web y aplicación móvil mejorará la eficiencia de tiempo de ejecución de los diferentes procesos llevados a cabo en cada uno de los departamentos administrativos en la escuela de conducción profesional “CONDUESPOCH”?</w:t>
      </w:r>
    </w:p>
    <w:p w14:paraId="7FA99D39" w14:textId="77777777" w:rsidR="00F4566D" w:rsidRPr="00463C35" w:rsidRDefault="00F4566D" w:rsidP="005248EF"/>
    <w:p w14:paraId="4437D356" w14:textId="37B9B3F2" w:rsidR="00FE556C" w:rsidRPr="00463C35" w:rsidRDefault="00FE556C" w:rsidP="002572B4">
      <w:pPr>
        <w:pStyle w:val="Ttulo2"/>
        <w:numPr>
          <w:ilvl w:val="1"/>
          <w:numId w:val="2"/>
        </w:numPr>
        <w:spacing w:before="1" w:line="360" w:lineRule="auto"/>
        <w:ind w:left="709" w:hanging="709"/>
      </w:pPr>
      <w:bookmarkStart w:id="16" w:name="_Toc77780519"/>
      <w:r w:rsidRPr="00463C35">
        <w:t>SISTEMATIZACIÓN DEL PROBLEMA</w:t>
      </w:r>
      <w:bookmarkEnd w:id="16"/>
    </w:p>
    <w:p w14:paraId="7B43D214" w14:textId="54E2B345" w:rsidR="00B331FB" w:rsidRPr="00463C35" w:rsidRDefault="00B331FB" w:rsidP="005248EF">
      <w:pPr>
        <w:spacing w:line="360" w:lineRule="auto"/>
      </w:pPr>
    </w:p>
    <w:p w14:paraId="73DF4B0A" w14:textId="77777777" w:rsidR="00B331FB" w:rsidRPr="00463C35" w:rsidRDefault="0005472F" w:rsidP="005248EF">
      <w:pPr>
        <w:spacing w:line="360" w:lineRule="auto"/>
      </w:pPr>
      <w:r w:rsidRPr="00463C35">
        <w:t xml:space="preserve">¿Cómo </w:t>
      </w:r>
      <w:r w:rsidRPr="00463C35">
        <w:rPr>
          <w:spacing w:val="2"/>
        </w:rPr>
        <w:t xml:space="preserve">se </w:t>
      </w:r>
      <w:r w:rsidRPr="00463C35">
        <w:t>realiza actualmente el proceso de gestión de información de procesos administrativos de la escuela de conducción profesional</w:t>
      </w:r>
      <w:r w:rsidRPr="00463C35">
        <w:rPr>
          <w:spacing w:val="-5"/>
        </w:rPr>
        <w:t xml:space="preserve"> </w:t>
      </w:r>
      <w:r w:rsidRPr="00463C35">
        <w:t>“CONDUESPOCH”?</w:t>
      </w:r>
    </w:p>
    <w:p w14:paraId="584EAF8C" w14:textId="77777777" w:rsidR="00B331FB" w:rsidRPr="00463C35" w:rsidRDefault="0005472F" w:rsidP="005248EF">
      <w:pPr>
        <w:spacing w:line="360" w:lineRule="auto"/>
      </w:pPr>
      <w:r w:rsidRPr="00463C35">
        <w:t xml:space="preserve">¿Cuáles son los aspectos a tomarse en cuenta para determinar </w:t>
      </w:r>
      <w:r w:rsidRPr="00463C35">
        <w:rPr>
          <w:spacing w:val="-2"/>
        </w:rPr>
        <w:t xml:space="preserve">las </w:t>
      </w:r>
      <w:r w:rsidRPr="00463C35">
        <w:t xml:space="preserve">herramientas tecnológicas de desarrollo de la aplicación </w:t>
      </w:r>
      <w:r w:rsidRPr="00463C35">
        <w:rPr>
          <w:spacing w:val="-3"/>
        </w:rPr>
        <w:t xml:space="preserve">web </w:t>
      </w:r>
      <w:r w:rsidRPr="00463C35">
        <w:t>y aplicación</w:t>
      </w:r>
      <w:r w:rsidRPr="00463C35">
        <w:rPr>
          <w:spacing w:val="5"/>
        </w:rPr>
        <w:t xml:space="preserve"> </w:t>
      </w:r>
      <w:r w:rsidRPr="00463C35">
        <w:t>móvil?</w:t>
      </w:r>
    </w:p>
    <w:p w14:paraId="5DB183DF" w14:textId="77777777" w:rsidR="00B331FB" w:rsidRPr="00463C35" w:rsidRDefault="0005472F" w:rsidP="005248EF">
      <w:pPr>
        <w:spacing w:line="360" w:lineRule="auto"/>
      </w:pPr>
      <w:r w:rsidRPr="00463C35">
        <w:t xml:space="preserve">¿Cuál </w:t>
      </w:r>
      <w:r w:rsidRPr="00463C35">
        <w:rPr>
          <w:spacing w:val="-4"/>
        </w:rPr>
        <w:t xml:space="preserve">es </w:t>
      </w:r>
      <w:r w:rsidRPr="00463C35">
        <w:t xml:space="preserve">el contenido a implementar </w:t>
      </w:r>
      <w:r w:rsidRPr="00463C35">
        <w:rPr>
          <w:spacing w:val="-4"/>
        </w:rPr>
        <w:t xml:space="preserve">en </w:t>
      </w:r>
      <w:r w:rsidRPr="00463C35">
        <w:t>el desarrollo de la aplicación web y aplicación móvil?</w:t>
      </w:r>
    </w:p>
    <w:p w14:paraId="7E1CDF12" w14:textId="77777777" w:rsidR="00B331FB" w:rsidRPr="00463C35" w:rsidRDefault="0005472F" w:rsidP="005248EF">
      <w:pPr>
        <w:spacing w:line="360" w:lineRule="auto"/>
      </w:pPr>
      <w:r w:rsidRPr="00463C35">
        <w:t>¿Cuáles son los parámetros a evaluar para garantizar la eficiencia de la aplicación web y aplicación</w:t>
      </w:r>
      <w:r w:rsidRPr="00463C35">
        <w:rPr>
          <w:spacing w:val="1"/>
        </w:rPr>
        <w:t xml:space="preserve"> </w:t>
      </w:r>
      <w:r w:rsidRPr="00463C35">
        <w:t>móvil?</w:t>
      </w:r>
    </w:p>
    <w:p w14:paraId="7846E669" w14:textId="77777777" w:rsidR="00B331FB" w:rsidRPr="00463C35" w:rsidRDefault="00B331FB" w:rsidP="005248EF">
      <w:pPr>
        <w:spacing w:line="360" w:lineRule="auto"/>
        <w:rPr>
          <w:sz w:val="23"/>
        </w:rPr>
      </w:pPr>
    </w:p>
    <w:p w14:paraId="442D2301" w14:textId="71A47EB0" w:rsidR="00B331FB" w:rsidRPr="00375AF1" w:rsidRDefault="00E563D6" w:rsidP="002572B4">
      <w:pPr>
        <w:pStyle w:val="Ttulo2"/>
        <w:numPr>
          <w:ilvl w:val="1"/>
          <w:numId w:val="2"/>
        </w:numPr>
        <w:spacing w:before="1" w:line="360" w:lineRule="auto"/>
        <w:ind w:left="709" w:hanging="709"/>
      </w:pPr>
      <w:bookmarkStart w:id="17" w:name="_Toc77780520"/>
      <w:r w:rsidRPr="00463C35">
        <w:t>J</w:t>
      </w:r>
      <w:r>
        <w:t>ustificación</w:t>
      </w:r>
      <w:bookmarkEnd w:id="17"/>
    </w:p>
    <w:p w14:paraId="12A4BE8C" w14:textId="73F9AFF0" w:rsidR="0000776F" w:rsidRPr="00E563D6" w:rsidRDefault="0000776F" w:rsidP="002572B4">
      <w:pPr>
        <w:pStyle w:val="Ttulo3"/>
        <w:numPr>
          <w:ilvl w:val="2"/>
          <w:numId w:val="2"/>
        </w:numPr>
      </w:pPr>
      <w:bookmarkStart w:id="18" w:name="_Toc77780521"/>
      <w:r w:rsidRPr="00E563D6">
        <w:t xml:space="preserve">Justificación </w:t>
      </w:r>
      <w:r w:rsidRPr="00775E2B">
        <w:t>teórica</w:t>
      </w:r>
      <w:bookmarkEnd w:id="18"/>
    </w:p>
    <w:p w14:paraId="7F2A51FC" w14:textId="470E4891" w:rsidR="00B331FB" w:rsidRPr="00463C35" w:rsidRDefault="00B331FB" w:rsidP="005248EF">
      <w:pPr>
        <w:spacing w:line="360" w:lineRule="auto"/>
      </w:pPr>
    </w:p>
    <w:p w14:paraId="1598237D" w14:textId="50DF01B1" w:rsidR="00B331FB" w:rsidRPr="00463C35" w:rsidRDefault="0005472F" w:rsidP="005248EF">
      <w:pPr>
        <w:spacing w:line="360" w:lineRule="auto"/>
      </w:pPr>
      <w:r w:rsidRPr="00463C35">
        <w:t xml:space="preserve">La tecnología se </w:t>
      </w:r>
      <w:r w:rsidRPr="00463C35">
        <w:rPr>
          <w:spacing w:val="-3"/>
        </w:rPr>
        <w:t xml:space="preserve">ha </w:t>
      </w:r>
      <w:r w:rsidRPr="00463C35">
        <w:t xml:space="preserve">convertido en una gran revolución desde sus inicios, influyendo en todas las áreas </w:t>
      </w:r>
      <w:r w:rsidRPr="00463C35">
        <w:rPr>
          <w:spacing w:val="-3"/>
        </w:rPr>
        <w:t xml:space="preserve">de </w:t>
      </w:r>
      <w:r w:rsidRPr="00463C35">
        <w:t xml:space="preserve">la vida diaria, como la salud, educación, entretenimiento, negocios, </w:t>
      </w:r>
      <w:r w:rsidRPr="00463C35">
        <w:rPr>
          <w:spacing w:val="-3"/>
        </w:rPr>
        <w:t xml:space="preserve">etc. </w:t>
      </w:r>
      <w:r w:rsidRPr="00463C35">
        <w:t xml:space="preserve">Cada área </w:t>
      </w:r>
      <w:r w:rsidRPr="00463C35">
        <w:rPr>
          <w:spacing w:val="-4"/>
        </w:rPr>
        <w:t xml:space="preserve">es </w:t>
      </w:r>
      <w:r w:rsidRPr="00463C35">
        <w:t>única</w:t>
      </w:r>
      <w:r w:rsidR="00E23DF7">
        <w:t>, por lo tanto,</w:t>
      </w:r>
      <w:r w:rsidRPr="00463C35">
        <w:t xml:space="preserve"> cuenta</w:t>
      </w:r>
      <w:r w:rsidR="00E23DF7">
        <w:t>n</w:t>
      </w:r>
      <w:r w:rsidRPr="00463C35">
        <w:t xml:space="preserve"> con </w:t>
      </w:r>
      <w:r w:rsidR="00E23DF7">
        <w:t xml:space="preserve">herramientas </w:t>
      </w:r>
      <w:r w:rsidRPr="00463C35">
        <w:t>diferente</w:t>
      </w:r>
      <w:r w:rsidR="00E23DF7">
        <w:t>s</w:t>
      </w:r>
      <w:r w:rsidRPr="00463C35">
        <w:t xml:space="preserve"> </w:t>
      </w:r>
      <w:r w:rsidRPr="00463C35">
        <w:rPr>
          <w:spacing w:val="-3"/>
        </w:rPr>
        <w:t>ya sea</w:t>
      </w:r>
      <w:r w:rsidR="00E23DF7">
        <w:rPr>
          <w:spacing w:val="-3"/>
        </w:rPr>
        <w:t>n</w:t>
      </w:r>
      <w:r w:rsidRPr="00463C35">
        <w:rPr>
          <w:spacing w:val="-3"/>
        </w:rPr>
        <w:t xml:space="preserve"> </w:t>
      </w:r>
      <w:r w:rsidRPr="00463C35">
        <w:t>de hardware o software. Aunque los dispositivos</w:t>
      </w:r>
      <w:r w:rsidRPr="00463C35">
        <w:rPr>
          <w:spacing w:val="-12"/>
        </w:rPr>
        <w:t xml:space="preserve"> </w:t>
      </w:r>
      <w:r w:rsidRPr="00463C35">
        <w:t>hardware</w:t>
      </w:r>
      <w:r w:rsidRPr="00463C35">
        <w:rPr>
          <w:spacing w:val="-17"/>
        </w:rPr>
        <w:t xml:space="preserve"> </w:t>
      </w:r>
      <w:r w:rsidRPr="00463C35">
        <w:t>han</w:t>
      </w:r>
      <w:r w:rsidRPr="00463C35">
        <w:rPr>
          <w:spacing w:val="-12"/>
        </w:rPr>
        <w:t xml:space="preserve"> </w:t>
      </w:r>
      <w:r w:rsidRPr="00463C35">
        <w:t>disminuido</w:t>
      </w:r>
      <w:r w:rsidRPr="00463C35">
        <w:rPr>
          <w:spacing w:val="-12"/>
        </w:rPr>
        <w:t xml:space="preserve"> </w:t>
      </w:r>
      <w:r w:rsidRPr="00463C35">
        <w:t>en</w:t>
      </w:r>
      <w:r w:rsidRPr="00463C35">
        <w:rPr>
          <w:spacing w:val="-16"/>
        </w:rPr>
        <w:t xml:space="preserve"> </w:t>
      </w:r>
      <w:r w:rsidRPr="00463C35">
        <w:t>tamaño,</w:t>
      </w:r>
      <w:r w:rsidRPr="00463C35">
        <w:rPr>
          <w:spacing w:val="-10"/>
        </w:rPr>
        <w:t xml:space="preserve"> </w:t>
      </w:r>
      <w:r w:rsidRPr="00463C35">
        <w:t>su</w:t>
      </w:r>
      <w:r w:rsidRPr="00463C35">
        <w:rPr>
          <w:spacing w:val="-11"/>
        </w:rPr>
        <w:t xml:space="preserve"> </w:t>
      </w:r>
      <w:r w:rsidRPr="00463C35">
        <w:t>funcionalidad</w:t>
      </w:r>
      <w:r w:rsidRPr="00463C35">
        <w:rPr>
          <w:spacing w:val="-12"/>
        </w:rPr>
        <w:t xml:space="preserve"> </w:t>
      </w:r>
      <w:r w:rsidRPr="00463C35">
        <w:rPr>
          <w:spacing w:val="-4"/>
        </w:rPr>
        <w:t>es</w:t>
      </w:r>
      <w:r w:rsidRPr="00463C35">
        <w:rPr>
          <w:spacing w:val="-11"/>
        </w:rPr>
        <w:t xml:space="preserve"> </w:t>
      </w:r>
      <w:r w:rsidRPr="00463C35">
        <w:t>la</w:t>
      </w:r>
      <w:r w:rsidRPr="00463C35">
        <w:rPr>
          <w:spacing w:val="-9"/>
        </w:rPr>
        <w:t xml:space="preserve"> </w:t>
      </w:r>
      <w:r w:rsidRPr="00463C35">
        <w:t>misma,</w:t>
      </w:r>
      <w:r w:rsidRPr="00463C35">
        <w:rPr>
          <w:spacing w:val="-10"/>
        </w:rPr>
        <w:t xml:space="preserve"> </w:t>
      </w:r>
      <w:r w:rsidRPr="00463C35">
        <w:t>recoger</w:t>
      </w:r>
      <w:r w:rsidRPr="00463C35">
        <w:rPr>
          <w:spacing w:val="-8"/>
        </w:rPr>
        <w:t xml:space="preserve"> </w:t>
      </w:r>
      <w:r w:rsidRPr="00463C35">
        <w:t>y</w:t>
      </w:r>
      <w:r w:rsidRPr="00463C35">
        <w:rPr>
          <w:spacing w:val="-12"/>
        </w:rPr>
        <w:t xml:space="preserve"> </w:t>
      </w:r>
      <w:r w:rsidRPr="00463C35">
        <w:t xml:space="preserve">mostrar datos, </w:t>
      </w:r>
      <w:r w:rsidRPr="00463C35">
        <w:rPr>
          <w:spacing w:val="-3"/>
        </w:rPr>
        <w:t xml:space="preserve">no </w:t>
      </w:r>
      <w:r w:rsidRPr="00463C35">
        <w:t>sucede lo mismo con el software, que debido a las necesidades de los usuarios se han creado una infinidad con el objetivo de resolver problemas con un alto índice de rendimiento y velocidad de</w:t>
      </w:r>
      <w:r w:rsidRPr="00463C35">
        <w:rPr>
          <w:spacing w:val="-4"/>
        </w:rPr>
        <w:t xml:space="preserve"> </w:t>
      </w:r>
      <w:r w:rsidRPr="00463C35">
        <w:t>proceso.</w:t>
      </w:r>
    </w:p>
    <w:p w14:paraId="08963E77" w14:textId="77777777" w:rsidR="00B331FB" w:rsidRPr="00463C35" w:rsidRDefault="0005472F" w:rsidP="005248EF">
      <w:pPr>
        <w:spacing w:line="360" w:lineRule="auto"/>
      </w:pPr>
      <w:r w:rsidRPr="00463C35">
        <w:t xml:space="preserve">La automatización de gestión de procesos mediante software dentro de una institución permite organizar y manejar datos mucho </w:t>
      </w:r>
      <w:r w:rsidRPr="00463C35">
        <w:rPr>
          <w:spacing w:val="-3"/>
        </w:rPr>
        <w:t xml:space="preserve">más </w:t>
      </w:r>
      <w:r w:rsidRPr="00463C35">
        <w:t xml:space="preserve">rápido comparado con la </w:t>
      </w:r>
      <w:r w:rsidRPr="00463C35">
        <w:rPr>
          <w:spacing w:val="-3"/>
        </w:rPr>
        <w:t xml:space="preserve">forma </w:t>
      </w:r>
      <w:r w:rsidRPr="00463C35">
        <w:t xml:space="preserve">tradicional. Todo esto permite administrar información de una manera </w:t>
      </w:r>
      <w:r w:rsidRPr="00463C35">
        <w:rPr>
          <w:spacing w:val="-3"/>
        </w:rPr>
        <w:t xml:space="preserve">más </w:t>
      </w:r>
      <w:r w:rsidRPr="00463C35">
        <w:t xml:space="preserve">eficiente y adaptadas a </w:t>
      </w:r>
      <w:r w:rsidRPr="00463C35">
        <w:rPr>
          <w:spacing w:val="-2"/>
        </w:rPr>
        <w:t xml:space="preserve">las </w:t>
      </w:r>
      <w:r w:rsidRPr="00463C35">
        <w:t xml:space="preserve">necesidades de los clientes. Por lo general los datos </w:t>
      </w:r>
      <w:r w:rsidRPr="00463C35">
        <w:rPr>
          <w:spacing w:val="-3"/>
        </w:rPr>
        <w:t xml:space="preserve">de </w:t>
      </w:r>
      <w:r w:rsidRPr="00463C35">
        <w:t>información que se manejan están relacionados con los suministros,</w:t>
      </w:r>
      <w:r w:rsidRPr="00463C35">
        <w:rPr>
          <w:spacing w:val="-9"/>
        </w:rPr>
        <w:t xml:space="preserve"> </w:t>
      </w:r>
      <w:r w:rsidRPr="00463C35">
        <w:t>materiales,</w:t>
      </w:r>
      <w:r w:rsidRPr="00463C35">
        <w:rPr>
          <w:spacing w:val="-9"/>
        </w:rPr>
        <w:t xml:space="preserve"> </w:t>
      </w:r>
      <w:r w:rsidRPr="00463C35">
        <w:t>funcionarios,</w:t>
      </w:r>
      <w:r w:rsidRPr="00463C35">
        <w:rPr>
          <w:spacing w:val="-8"/>
        </w:rPr>
        <w:t xml:space="preserve"> </w:t>
      </w:r>
      <w:r w:rsidRPr="00463C35">
        <w:t>colaboradores,</w:t>
      </w:r>
      <w:r w:rsidRPr="00463C35">
        <w:rPr>
          <w:spacing w:val="-9"/>
        </w:rPr>
        <w:t xml:space="preserve"> </w:t>
      </w:r>
      <w:r w:rsidRPr="00463C35">
        <w:t>conocimiento,</w:t>
      </w:r>
      <w:r w:rsidRPr="00463C35">
        <w:rPr>
          <w:spacing w:val="-9"/>
        </w:rPr>
        <w:t xml:space="preserve"> </w:t>
      </w:r>
      <w:r w:rsidRPr="00463C35">
        <w:t>entre</w:t>
      </w:r>
      <w:r w:rsidRPr="00463C35">
        <w:rPr>
          <w:spacing w:val="-17"/>
        </w:rPr>
        <w:t xml:space="preserve"> </w:t>
      </w:r>
      <w:r w:rsidRPr="00463C35">
        <w:t>otros,</w:t>
      </w:r>
      <w:r w:rsidRPr="00463C35">
        <w:rPr>
          <w:spacing w:val="-8"/>
        </w:rPr>
        <w:t xml:space="preserve"> </w:t>
      </w:r>
      <w:r w:rsidRPr="00463C35">
        <w:t>a</w:t>
      </w:r>
      <w:r w:rsidRPr="00463C35">
        <w:rPr>
          <w:spacing w:val="-14"/>
        </w:rPr>
        <w:t xml:space="preserve"> </w:t>
      </w:r>
      <w:r w:rsidRPr="00463C35">
        <w:t>su</w:t>
      </w:r>
      <w:r w:rsidRPr="00463C35">
        <w:rPr>
          <w:spacing w:val="-10"/>
        </w:rPr>
        <w:t xml:space="preserve"> </w:t>
      </w:r>
      <w:r w:rsidRPr="00463C35">
        <w:rPr>
          <w:spacing w:val="-4"/>
        </w:rPr>
        <w:t>vez</w:t>
      </w:r>
      <w:r w:rsidRPr="00463C35">
        <w:rPr>
          <w:spacing w:val="-13"/>
        </w:rPr>
        <w:t xml:space="preserve"> </w:t>
      </w:r>
      <w:r w:rsidRPr="00463C35">
        <w:t>todo</w:t>
      </w:r>
      <w:r w:rsidRPr="00463C35">
        <w:rPr>
          <w:spacing w:val="-12"/>
        </w:rPr>
        <w:t xml:space="preserve"> </w:t>
      </w:r>
      <w:r w:rsidRPr="00463C35">
        <w:t xml:space="preserve">esto permite clasificarlos en distintas áreas </w:t>
      </w:r>
      <w:r w:rsidRPr="00463C35">
        <w:rPr>
          <w:spacing w:val="-3"/>
        </w:rPr>
        <w:t xml:space="preserve">de </w:t>
      </w:r>
      <w:r w:rsidRPr="00463C35">
        <w:t>control, los cuales son conocidos como</w:t>
      </w:r>
      <w:r w:rsidRPr="00463C35">
        <w:rPr>
          <w:spacing w:val="-31"/>
        </w:rPr>
        <w:t xml:space="preserve"> </w:t>
      </w:r>
      <w:r w:rsidRPr="00463C35">
        <w:t>departamentos.</w:t>
      </w:r>
    </w:p>
    <w:p w14:paraId="06E71CB9" w14:textId="0347B79C" w:rsidR="00497E68" w:rsidRDefault="0005472F" w:rsidP="005248EF">
      <w:pPr>
        <w:spacing w:line="360" w:lineRule="auto"/>
        <w:rPr>
          <w:sz w:val="18"/>
        </w:rPr>
      </w:pPr>
      <w:r w:rsidRPr="00463C35">
        <w:t xml:space="preserve">En el ámbito empresarial a las tareas de gestión de procesos </w:t>
      </w:r>
      <w:r w:rsidRPr="00463C35">
        <w:rPr>
          <w:spacing w:val="2"/>
        </w:rPr>
        <w:t xml:space="preserve">se </w:t>
      </w:r>
      <w:r w:rsidRPr="00463C35">
        <w:rPr>
          <w:spacing w:val="-3"/>
        </w:rPr>
        <w:t xml:space="preserve">les </w:t>
      </w:r>
      <w:r w:rsidRPr="00463C35">
        <w:t xml:space="preserve">conoce como BPM por sus siglas en ingles Business Process Management o en español Gestión de Procesos de Negocio </w:t>
      </w:r>
      <w:r w:rsidRPr="00463C35">
        <w:rPr>
          <w:spacing w:val="2"/>
        </w:rPr>
        <w:t xml:space="preserve">lo </w:t>
      </w:r>
      <w:r w:rsidRPr="00463C35">
        <w:t>cual</w:t>
      </w:r>
      <w:r w:rsidRPr="00463C35">
        <w:rPr>
          <w:spacing w:val="-10"/>
        </w:rPr>
        <w:t xml:space="preserve"> </w:t>
      </w:r>
      <w:r w:rsidRPr="00463C35">
        <w:t>se</w:t>
      </w:r>
      <w:r w:rsidRPr="00463C35">
        <w:rPr>
          <w:spacing w:val="-11"/>
        </w:rPr>
        <w:t xml:space="preserve"> </w:t>
      </w:r>
      <w:r w:rsidRPr="00463C35">
        <w:t>refiere</w:t>
      </w:r>
      <w:r w:rsidRPr="00463C35">
        <w:rPr>
          <w:spacing w:val="-13"/>
        </w:rPr>
        <w:t xml:space="preserve"> </w:t>
      </w:r>
      <w:r w:rsidRPr="00463C35">
        <w:t>a</w:t>
      </w:r>
      <w:r w:rsidRPr="00463C35">
        <w:rPr>
          <w:spacing w:val="-8"/>
        </w:rPr>
        <w:t xml:space="preserve"> </w:t>
      </w:r>
      <w:r w:rsidRPr="00463C35">
        <w:t>un</w:t>
      </w:r>
      <w:r w:rsidRPr="00463C35">
        <w:rPr>
          <w:spacing w:val="-11"/>
        </w:rPr>
        <w:t xml:space="preserve"> </w:t>
      </w:r>
      <w:r w:rsidRPr="00463C35">
        <w:t>conjunto</w:t>
      </w:r>
      <w:r w:rsidRPr="00463C35">
        <w:rPr>
          <w:spacing w:val="-11"/>
        </w:rPr>
        <w:t xml:space="preserve"> </w:t>
      </w:r>
      <w:r w:rsidRPr="00463C35">
        <w:t>de</w:t>
      </w:r>
      <w:r w:rsidRPr="00463C35">
        <w:rPr>
          <w:spacing w:val="-13"/>
        </w:rPr>
        <w:t xml:space="preserve"> </w:t>
      </w:r>
      <w:r w:rsidRPr="00463C35">
        <w:t>elementos</w:t>
      </w:r>
      <w:r w:rsidRPr="00463C35">
        <w:rPr>
          <w:spacing w:val="-5"/>
        </w:rPr>
        <w:t xml:space="preserve"> </w:t>
      </w:r>
      <w:r w:rsidRPr="00463C35">
        <w:t>y</w:t>
      </w:r>
      <w:r w:rsidRPr="00463C35">
        <w:rPr>
          <w:spacing w:val="-11"/>
        </w:rPr>
        <w:t xml:space="preserve"> </w:t>
      </w:r>
      <w:r w:rsidRPr="00463C35">
        <w:t>metodologías</w:t>
      </w:r>
      <w:r w:rsidRPr="00463C35">
        <w:rPr>
          <w:spacing w:val="-10"/>
        </w:rPr>
        <w:t xml:space="preserve"> </w:t>
      </w:r>
      <w:r w:rsidRPr="00463C35">
        <w:t>que</w:t>
      </w:r>
      <w:r w:rsidRPr="00463C35">
        <w:rPr>
          <w:spacing w:val="-13"/>
        </w:rPr>
        <w:t xml:space="preserve"> </w:t>
      </w:r>
      <w:r w:rsidRPr="00463C35">
        <w:t>tiene</w:t>
      </w:r>
      <w:r w:rsidRPr="00463C35">
        <w:rPr>
          <w:spacing w:val="-13"/>
        </w:rPr>
        <w:t xml:space="preserve"> </w:t>
      </w:r>
      <w:r w:rsidRPr="00463C35">
        <w:t>por</w:t>
      </w:r>
      <w:r w:rsidRPr="00463C35">
        <w:rPr>
          <w:spacing w:val="-3"/>
        </w:rPr>
        <w:t xml:space="preserve"> </w:t>
      </w:r>
      <w:r w:rsidRPr="00463C35">
        <w:t>objeto,</w:t>
      </w:r>
      <w:r w:rsidRPr="00463C35">
        <w:rPr>
          <w:spacing w:val="-5"/>
        </w:rPr>
        <w:t xml:space="preserve"> </w:t>
      </w:r>
      <w:r w:rsidRPr="00463C35">
        <w:t>precisamente,</w:t>
      </w:r>
      <w:r w:rsidRPr="00463C35">
        <w:rPr>
          <w:spacing w:val="-4"/>
        </w:rPr>
        <w:t xml:space="preserve"> </w:t>
      </w:r>
      <w:r w:rsidRPr="00463C35">
        <w:t>una gestión</w:t>
      </w:r>
      <w:r w:rsidRPr="00463C35">
        <w:rPr>
          <w:spacing w:val="-15"/>
        </w:rPr>
        <w:t xml:space="preserve"> </w:t>
      </w:r>
      <w:r w:rsidRPr="00463C35">
        <w:t>sistemática</w:t>
      </w:r>
      <w:r w:rsidRPr="00463C35">
        <w:rPr>
          <w:spacing w:val="-8"/>
        </w:rPr>
        <w:t xml:space="preserve"> </w:t>
      </w:r>
      <w:r w:rsidRPr="00463C35">
        <w:t>e</w:t>
      </w:r>
      <w:r w:rsidRPr="00463C35">
        <w:rPr>
          <w:spacing w:val="-17"/>
        </w:rPr>
        <w:t xml:space="preserve"> </w:t>
      </w:r>
      <w:r w:rsidRPr="00463C35">
        <w:t>integrada</w:t>
      </w:r>
      <w:r w:rsidRPr="00463C35">
        <w:rPr>
          <w:spacing w:val="-8"/>
        </w:rPr>
        <w:t xml:space="preserve"> </w:t>
      </w:r>
      <w:r w:rsidRPr="00463C35">
        <w:rPr>
          <w:spacing w:val="-3"/>
        </w:rPr>
        <w:t>de</w:t>
      </w:r>
      <w:r w:rsidRPr="00463C35">
        <w:rPr>
          <w:spacing w:val="-16"/>
        </w:rPr>
        <w:t xml:space="preserve"> </w:t>
      </w:r>
      <w:r w:rsidRPr="00463C35">
        <w:t>todos</w:t>
      </w:r>
      <w:r w:rsidRPr="00463C35">
        <w:rPr>
          <w:spacing w:val="-10"/>
        </w:rPr>
        <w:t xml:space="preserve"> </w:t>
      </w:r>
      <w:r w:rsidRPr="00463C35">
        <w:rPr>
          <w:spacing w:val="-3"/>
        </w:rPr>
        <w:t>los</w:t>
      </w:r>
      <w:r w:rsidRPr="00463C35">
        <w:rPr>
          <w:spacing w:val="-10"/>
        </w:rPr>
        <w:t xml:space="preserve"> </w:t>
      </w:r>
      <w:r w:rsidRPr="00463C35">
        <w:t>departamentos</w:t>
      </w:r>
      <w:r w:rsidRPr="00463C35">
        <w:rPr>
          <w:spacing w:val="-10"/>
        </w:rPr>
        <w:t xml:space="preserve"> </w:t>
      </w:r>
      <w:r w:rsidRPr="00463C35">
        <w:t>de</w:t>
      </w:r>
      <w:r w:rsidRPr="00463C35">
        <w:rPr>
          <w:spacing w:val="-17"/>
        </w:rPr>
        <w:t xml:space="preserve"> </w:t>
      </w:r>
      <w:r w:rsidRPr="00463C35">
        <w:t>una</w:t>
      </w:r>
      <w:r w:rsidRPr="00463C35">
        <w:rPr>
          <w:spacing w:val="-8"/>
        </w:rPr>
        <w:t xml:space="preserve"> </w:t>
      </w:r>
      <w:r w:rsidRPr="00463C35">
        <w:t>empresa,</w:t>
      </w:r>
      <w:r w:rsidRPr="00463C35">
        <w:rPr>
          <w:spacing w:val="-13"/>
        </w:rPr>
        <w:t xml:space="preserve"> </w:t>
      </w:r>
      <w:r w:rsidRPr="00463C35">
        <w:t>así</w:t>
      </w:r>
      <w:r w:rsidRPr="00463C35">
        <w:rPr>
          <w:spacing w:val="-14"/>
        </w:rPr>
        <w:t xml:space="preserve"> </w:t>
      </w:r>
      <w:r w:rsidRPr="00463C35">
        <w:t>como</w:t>
      </w:r>
      <w:r w:rsidRPr="00463C35">
        <w:rPr>
          <w:spacing w:val="-14"/>
        </w:rPr>
        <w:t xml:space="preserve"> </w:t>
      </w:r>
      <w:r w:rsidRPr="00463C35">
        <w:t>las</w:t>
      </w:r>
      <w:r w:rsidRPr="00463C35">
        <w:rPr>
          <w:spacing w:val="-10"/>
        </w:rPr>
        <w:t xml:space="preserve"> </w:t>
      </w:r>
      <w:r w:rsidRPr="00463C35">
        <w:t xml:space="preserve">funciones y responsabilidades de cada empleado o colaborador dentro de la empresa. </w:t>
      </w:r>
      <w:r w:rsidRPr="00E563D6">
        <w:rPr>
          <w:sz w:val="18"/>
        </w:rPr>
        <w:t>(Oliveira,</w:t>
      </w:r>
      <w:r w:rsidRPr="00E563D6">
        <w:rPr>
          <w:spacing w:val="-12"/>
          <w:sz w:val="18"/>
        </w:rPr>
        <w:t xml:space="preserve"> </w:t>
      </w:r>
      <w:r w:rsidRPr="00E563D6">
        <w:rPr>
          <w:sz w:val="18"/>
        </w:rPr>
        <w:t>2017)</w:t>
      </w:r>
    </w:p>
    <w:p w14:paraId="715B8A93" w14:textId="77777777" w:rsidR="00E563D6" w:rsidRPr="00463C35" w:rsidRDefault="00E563D6" w:rsidP="005248EF">
      <w:pPr>
        <w:spacing w:line="360" w:lineRule="auto"/>
      </w:pPr>
    </w:p>
    <w:p w14:paraId="001B830F" w14:textId="3A6B8A5C" w:rsidR="00A86433" w:rsidRDefault="0005472F" w:rsidP="005248EF">
      <w:pPr>
        <w:spacing w:line="360" w:lineRule="auto"/>
      </w:pPr>
      <w:r w:rsidRPr="00463C35">
        <w:t xml:space="preserve">Tomando en cuenta todas estas consideraciones se </w:t>
      </w:r>
      <w:r w:rsidRPr="00463C35">
        <w:rPr>
          <w:spacing w:val="-3"/>
        </w:rPr>
        <w:t xml:space="preserve">ha </w:t>
      </w:r>
      <w:r w:rsidRPr="00463C35">
        <w:t xml:space="preserve">planteado desarrollar una aplicación </w:t>
      </w:r>
      <w:r w:rsidRPr="00463C35">
        <w:rPr>
          <w:spacing w:val="-3"/>
        </w:rPr>
        <w:t xml:space="preserve">web </w:t>
      </w:r>
      <w:r w:rsidRPr="00463C35">
        <w:t xml:space="preserve">y aplicación móvil que funcione a manera </w:t>
      </w:r>
      <w:r w:rsidRPr="00463C35">
        <w:rPr>
          <w:spacing w:val="-3"/>
        </w:rPr>
        <w:t xml:space="preserve">de </w:t>
      </w:r>
      <w:r w:rsidRPr="00463C35">
        <w:t xml:space="preserve">un BPM, pero mucho </w:t>
      </w:r>
      <w:r w:rsidRPr="00463C35">
        <w:rPr>
          <w:spacing w:val="-3"/>
        </w:rPr>
        <w:t xml:space="preserve">más </w:t>
      </w:r>
      <w:r w:rsidRPr="00463C35">
        <w:t>personalizado con los requerimientos</w:t>
      </w:r>
      <w:r w:rsidRPr="00463C35">
        <w:rPr>
          <w:spacing w:val="-3"/>
        </w:rPr>
        <w:t xml:space="preserve"> </w:t>
      </w:r>
      <w:r w:rsidRPr="00463C35">
        <w:t>del</w:t>
      </w:r>
      <w:r w:rsidRPr="00463C35">
        <w:rPr>
          <w:spacing w:val="-7"/>
        </w:rPr>
        <w:t xml:space="preserve"> </w:t>
      </w:r>
      <w:r w:rsidRPr="00463C35">
        <w:t>cliente,</w:t>
      </w:r>
      <w:r w:rsidRPr="00463C35">
        <w:rPr>
          <w:spacing w:val="-2"/>
        </w:rPr>
        <w:t xml:space="preserve"> </w:t>
      </w:r>
      <w:r w:rsidRPr="00463C35">
        <w:t>lo</w:t>
      </w:r>
      <w:r w:rsidRPr="00463C35">
        <w:rPr>
          <w:spacing w:val="-9"/>
        </w:rPr>
        <w:t xml:space="preserve"> </w:t>
      </w:r>
      <w:r w:rsidRPr="00463C35">
        <w:t>cual</w:t>
      </w:r>
      <w:r w:rsidRPr="00463C35">
        <w:rPr>
          <w:spacing w:val="-7"/>
        </w:rPr>
        <w:t xml:space="preserve"> </w:t>
      </w:r>
      <w:r w:rsidRPr="00463C35">
        <w:t>también</w:t>
      </w:r>
      <w:r w:rsidRPr="00463C35">
        <w:rPr>
          <w:spacing w:val="-8"/>
        </w:rPr>
        <w:t xml:space="preserve"> </w:t>
      </w:r>
      <w:r w:rsidRPr="00463C35">
        <w:t>incluye</w:t>
      </w:r>
      <w:r w:rsidRPr="00463C35">
        <w:rPr>
          <w:spacing w:val="-6"/>
        </w:rPr>
        <w:t xml:space="preserve"> </w:t>
      </w:r>
      <w:r w:rsidRPr="00463C35">
        <w:t>el</w:t>
      </w:r>
      <w:r w:rsidRPr="00463C35">
        <w:rPr>
          <w:spacing w:val="-7"/>
        </w:rPr>
        <w:t xml:space="preserve"> </w:t>
      </w:r>
      <w:r w:rsidRPr="00463C35">
        <w:t>uso</w:t>
      </w:r>
      <w:r w:rsidRPr="00463C35">
        <w:rPr>
          <w:spacing w:val="-9"/>
        </w:rPr>
        <w:t xml:space="preserve"> </w:t>
      </w:r>
      <w:r w:rsidRPr="00463C35">
        <w:t>de</w:t>
      </w:r>
      <w:r w:rsidRPr="00463C35">
        <w:rPr>
          <w:spacing w:val="-11"/>
        </w:rPr>
        <w:t xml:space="preserve"> </w:t>
      </w:r>
      <w:r w:rsidRPr="00463C35">
        <w:t>tecnologías</w:t>
      </w:r>
      <w:r w:rsidRPr="00463C35">
        <w:rPr>
          <w:spacing w:val="-2"/>
        </w:rPr>
        <w:t xml:space="preserve"> </w:t>
      </w:r>
      <w:r w:rsidRPr="00463C35">
        <w:rPr>
          <w:spacing w:val="-3"/>
        </w:rPr>
        <w:t xml:space="preserve">más </w:t>
      </w:r>
      <w:r w:rsidRPr="00463C35">
        <w:t>actuales</w:t>
      </w:r>
      <w:r w:rsidRPr="00463C35">
        <w:rPr>
          <w:spacing w:val="-3"/>
        </w:rPr>
        <w:t xml:space="preserve"> </w:t>
      </w:r>
      <w:r w:rsidRPr="00463C35">
        <w:t>que</w:t>
      </w:r>
      <w:r w:rsidRPr="00463C35">
        <w:rPr>
          <w:spacing w:val="-6"/>
        </w:rPr>
        <w:t xml:space="preserve"> </w:t>
      </w:r>
      <w:r w:rsidRPr="00463C35">
        <w:t>las</w:t>
      </w:r>
      <w:r w:rsidRPr="00463C35">
        <w:rPr>
          <w:spacing w:val="-3"/>
        </w:rPr>
        <w:t xml:space="preserve"> </w:t>
      </w:r>
      <w:r w:rsidRPr="00463C35">
        <w:t xml:space="preserve">que se usan en las aplicaciones genéricas. Por lo que la herramienta tecnológica a emplear para la creación del sistema </w:t>
      </w:r>
      <w:r w:rsidRPr="00463C35">
        <w:rPr>
          <w:spacing w:val="-4"/>
        </w:rPr>
        <w:t xml:space="preserve">es </w:t>
      </w:r>
      <w:r w:rsidRPr="00463C35">
        <w:t>React</w:t>
      </w:r>
      <w:r w:rsidR="00E23DF7">
        <w:t xml:space="preserve"> JS</w:t>
      </w:r>
      <w:r w:rsidRPr="00463C35">
        <w:t xml:space="preserve">, </w:t>
      </w:r>
      <w:r w:rsidRPr="00463C35">
        <w:rPr>
          <w:spacing w:val="-4"/>
        </w:rPr>
        <w:t xml:space="preserve">el </w:t>
      </w:r>
      <w:r w:rsidRPr="00463C35">
        <w:t xml:space="preserve">cual </w:t>
      </w:r>
      <w:r w:rsidRPr="00463C35">
        <w:rPr>
          <w:spacing w:val="-4"/>
        </w:rPr>
        <w:t xml:space="preserve">es </w:t>
      </w:r>
      <w:r w:rsidRPr="00463C35">
        <w:t xml:space="preserve">un Framework para la creación de la aplicación </w:t>
      </w:r>
      <w:r w:rsidRPr="00463C35">
        <w:rPr>
          <w:spacing w:val="-3"/>
        </w:rPr>
        <w:t>web,</w:t>
      </w:r>
      <w:r w:rsidR="00E23DF7">
        <w:rPr>
          <w:spacing w:val="-3"/>
        </w:rPr>
        <w:t xml:space="preserve"> </w:t>
      </w:r>
      <w:r w:rsidR="00514255">
        <w:rPr>
          <w:spacing w:val="-3"/>
        </w:rPr>
        <w:t xml:space="preserve">que se basa principalmente en el lenguaje </w:t>
      </w:r>
      <w:r w:rsidR="00E23DF7">
        <w:rPr>
          <w:spacing w:val="-3"/>
        </w:rPr>
        <w:t xml:space="preserve">de programación </w:t>
      </w:r>
      <w:r w:rsidRPr="00463C35">
        <w:t xml:space="preserve">Javascript, </w:t>
      </w:r>
      <w:r w:rsidR="00E23DF7">
        <w:t>además se utilizará Boostrap 4 para la estilización de las interfaces de usuario</w:t>
      </w:r>
      <w:r w:rsidRPr="00463C35">
        <w:t xml:space="preserve">, </w:t>
      </w:r>
      <w:r w:rsidR="00E23DF7">
        <w:t xml:space="preserve">y </w:t>
      </w:r>
      <w:r w:rsidRPr="00463C35">
        <w:t>HTML</w:t>
      </w:r>
      <w:r w:rsidR="00E23DF7">
        <w:t xml:space="preserve"> para la estructuración de cada componente del sitio</w:t>
      </w:r>
      <w:r w:rsidRPr="00463C35">
        <w:t xml:space="preserve"> </w:t>
      </w:r>
      <w:r w:rsidRPr="00463C35">
        <w:rPr>
          <w:spacing w:val="-3"/>
        </w:rPr>
        <w:t xml:space="preserve">web; </w:t>
      </w:r>
      <w:r w:rsidRPr="00463C35">
        <w:t xml:space="preserve">por otro lado para la creación de la aplicación móvil </w:t>
      </w:r>
      <w:r w:rsidR="00E23DF7">
        <w:t xml:space="preserve">la herramienta </w:t>
      </w:r>
      <w:r w:rsidRPr="00463C35">
        <w:t xml:space="preserve">a emplear </w:t>
      </w:r>
      <w:r w:rsidRPr="00463C35">
        <w:rPr>
          <w:spacing w:val="-4"/>
        </w:rPr>
        <w:t xml:space="preserve">es </w:t>
      </w:r>
      <w:r w:rsidRPr="00463C35">
        <w:t xml:space="preserve">React Native, que también </w:t>
      </w:r>
      <w:r w:rsidRPr="00463C35">
        <w:rPr>
          <w:spacing w:val="-4"/>
        </w:rPr>
        <w:t xml:space="preserve">es </w:t>
      </w:r>
      <w:r w:rsidRPr="00463C35">
        <w:t xml:space="preserve">un Framework </w:t>
      </w:r>
      <w:r w:rsidR="00E23DF7">
        <w:t>pero</w:t>
      </w:r>
      <w:r w:rsidRPr="00463C35">
        <w:t xml:space="preserve"> a diferencia</w:t>
      </w:r>
      <w:r w:rsidRPr="00463C35">
        <w:rPr>
          <w:spacing w:val="-5"/>
        </w:rPr>
        <w:t xml:space="preserve"> </w:t>
      </w:r>
      <w:r w:rsidRPr="00463C35">
        <w:t>de</w:t>
      </w:r>
      <w:r w:rsidR="00514255">
        <w:t xml:space="preserve"> React JS</w:t>
      </w:r>
      <w:r w:rsidRPr="00463C35">
        <w:t>,</w:t>
      </w:r>
      <w:r w:rsidRPr="00463C35">
        <w:rPr>
          <w:spacing w:val="-5"/>
        </w:rPr>
        <w:t xml:space="preserve"> </w:t>
      </w:r>
      <w:r w:rsidRPr="00463C35">
        <w:t>este</w:t>
      </w:r>
      <w:r w:rsidRPr="00463C35">
        <w:rPr>
          <w:spacing w:val="-14"/>
        </w:rPr>
        <w:t xml:space="preserve"> </w:t>
      </w:r>
      <w:r w:rsidRPr="00463C35">
        <w:t>permite</w:t>
      </w:r>
      <w:r w:rsidRPr="00463C35">
        <w:rPr>
          <w:spacing w:val="-13"/>
        </w:rPr>
        <w:t xml:space="preserve"> </w:t>
      </w:r>
      <w:r w:rsidRPr="00463C35">
        <w:t>crear</w:t>
      </w:r>
      <w:r w:rsidRPr="00463C35">
        <w:rPr>
          <w:spacing w:val="-9"/>
        </w:rPr>
        <w:t xml:space="preserve"> </w:t>
      </w:r>
      <w:r w:rsidRPr="00463C35">
        <w:t>aplicaciones</w:t>
      </w:r>
      <w:r w:rsidRPr="00463C35">
        <w:rPr>
          <w:spacing w:val="-2"/>
        </w:rPr>
        <w:t xml:space="preserve"> </w:t>
      </w:r>
      <w:r w:rsidRPr="00463C35">
        <w:t>hibridas</w:t>
      </w:r>
      <w:r w:rsidRPr="00463C35">
        <w:rPr>
          <w:spacing w:val="-6"/>
        </w:rPr>
        <w:t xml:space="preserve"> </w:t>
      </w:r>
      <w:r w:rsidRPr="00463C35">
        <w:t>orientadas</w:t>
      </w:r>
      <w:r w:rsidRPr="00463C35">
        <w:rPr>
          <w:spacing w:val="-7"/>
        </w:rPr>
        <w:t xml:space="preserve"> </w:t>
      </w:r>
      <w:r w:rsidRPr="00463C35">
        <w:t>a</w:t>
      </w:r>
      <w:r w:rsidRPr="00463C35">
        <w:rPr>
          <w:spacing w:val="-9"/>
        </w:rPr>
        <w:t xml:space="preserve"> </w:t>
      </w:r>
      <w:r w:rsidRPr="00463C35">
        <w:t>dispositivos</w:t>
      </w:r>
      <w:r w:rsidRPr="00463C35">
        <w:rPr>
          <w:spacing w:val="-2"/>
        </w:rPr>
        <w:t xml:space="preserve"> </w:t>
      </w:r>
      <w:r w:rsidRPr="00463C35">
        <w:t xml:space="preserve">móviles, </w:t>
      </w:r>
      <w:r w:rsidRPr="00463C35">
        <w:rPr>
          <w:spacing w:val="-4"/>
        </w:rPr>
        <w:t>es</w:t>
      </w:r>
      <w:r w:rsidRPr="00463C35">
        <w:rPr>
          <w:spacing w:val="-11"/>
        </w:rPr>
        <w:t xml:space="preserve"> </w:t>
      </w:r>
      <w:r w:rsidRPr="00463C35">
        <w:t>decir</w:t>
      </w:r>
      <w:r w:rsidRPr="00463C35">
        <w:rPr>
          <w:spacing w:val="-12"/>
        </w:rPr>
        <w:t xml:space="preserve"> </w:t>
      </w:r>
      <w:r w:rsidRPr="00463C35">
        <w:t>aplicaciones</w:t>
      </w:r>
      <w:r w:rsidRPr="00463C35">
        <w:rPr>
          <w:spacing w:val="-10"/>
        </w:rPr>
        <w:t xml:space="preserve"> </w:t>
      </w:r>
      <w:r w:rsidRPr="00463C35">
        <w:t>que</w:t>
      </w:r>
      <w:r w:rsidRPr="00463C35">
        <w:rPr>
          <w:spacing w:val="-22"/>
        </w:rPr>
        <w:t xml:space="preserve"> </w:t>
      </w:r>
      <w:r w:rsidRPr="00463C35">
        <w:t>son</w:t>
      </w:r>
      <w:r w:rsidRPr="00463C35">
        <w:rPr>
          <w:spacing w:val="-20"/>
        </w:rPr>
        <w:t xml:space="preserve"> </w:t>
      </w:r>
      <w:r w:rsidRPr="00463C35">
        <w:t>soportadas</w:t>
      </w:r>
      <w:r w:rsidRPr="00463C35">
        <w:rPr>
          <w:spacing w:val="-15"/>
        </w:rPr>
        <w:t xml:space="preserve"> </w:t>
      </w:r>
      <w:r w:rsidRPr="00463C35">
        <w:t>por</w:t>
      </w:r>
      <w:r w:rsidRPr="00463C35">
        <w:rPr>
          <w:spacing w:val="-12"/>
        </w:rPr>
        <w:t xml:space="preserve"> </w:t>
      </w:r>
      <w:r w:rsidRPr="00463C35">
        <w:t>diferentes</w:t>
      </w:r>
      <w:r w:rsidRPr="00463C35">
        <w:rPr>
          <w:spacing w:val="-15"/>
        </w:rPr>
        <w:t xml:space="preserve"> </w:t>
      </w:r>
      <w:r w:rsidRPr="00463C35">
        <w:t>plataformas</w:t>
      </w:r>
      <w:r w:rsidRPr="00463C35">
        <w:rPr>
          <w:spacing w:val="-15"/>
        </w:rPr>
        <w:t xml:space="preserve"> </w:t>
      </w:r>
      <w:r w:rsidRPr="00463C35">
        <w:t>como</w:t>
      </w:r>
      <w:r w:rsidRPr="00463C35">
        <w:rPr>
          <w:spacing w:val="-15"/>
        </w:rPr>
        <w:t xml:space="preserve"> </w:t>
      </w:r>
      <w:r w:rsidRPr="00463C35">
        <w:t>Android,</w:t>
      </w:r>
      <w:r w:rsidRPr="00463C35">
        <w:rPr>
          <w:spacing w:val="-13"/>
        </w:rPr>
        <w:t xml:space="preserve"> </w:t>
      </w:r>
      <w:r w:rsidRPr="00463C35">
        <w:t>iOS,</w:t>
      </w:r>
      <w:r w:rsidRPr="00463C35">
        <w:rPr>
          <w:spacing w:val="-6"/>
        </w:rPr>
        <w:t xml:space="preserve"> </w:t>
      </w:r>
      <w:r w:rsidRPr="00463C35">
        <w:t xml:space="preserve">Windows Phone, su desarrollo </w:t>
      </w:r>
      <w:r w:rsidRPr="00463C35">
        <w:rPr>
          <w:spacing w:val="2"/>
        </w:rPr>
        <w:t xml:space="preserve">se </w:t>
      </w:r>
      <w:r w:rsidRPr="00463C35">
        <w:t>basa principalmente en el manejo de componentes, con</w:t>
      </w:r>
      <w:r w:rsidR="00514255">
        <w:t xml:space="preserve"> el lenguaje </w:t>
      </w:r>
      <w:r w:rsidRPr="00463C35">
        <w:t>Javascript y una estructura de etiquetas similar a HTML. En cuanto al almacenamiento de datos, se</w:t>
      </w:r>
      <w:r w:rsidRPr="00463C35">
        <w:rPr>
          <w:spacing w:val="-6"/>
        </w:rPr>
        <w:t xml:space="preserve"> </w:t>
      </w:r>
      <w:r w:rsidRPr="00463C35">
        <w:t>empleará</w:t>
      </w:r>
      <w:r w:rsidRPr="00463C35">
        <w:rPr>
          <w:spacing w:val="-7"/>
        </w:rPr>
        <w:t xml:space="preserve"> </w:t>
      </w:r>
      <w:r w:rsidRPr="00463C35">
        <w:t>Postgres</w:t>
      </w:r>
      <w:r w:rsidRPr="00463C35">
        <w:rPr>
          <w:spacing w:val="-3"/>
        </w:rPr>
        <w:t xml:space="preserve"> </w:t>
      </w:r>
      <w:r w:rsidRPr="00463C35">
        <w:t>para</w:t>
      </w:r>
      <w:r w:rsidRPr="00463C35">
        <w:rPr>
          <w:spacing w:val="-7"/>
        </w:rPr>
        <w:t xml:space="preserve"> </w:t>
      </w:r>
      <w:r w:rsidRPr="00463C35">
        <w:t>la</w:t>
      </w:r>
      <w:r w:rsidRPr="00463C35">
        <w:rPr>
          <w:spacing w:val="-1"/>
        </w:rPr>
        <w:t xml:space="preserve"> </w:t>
      </w:r>
      <w:r w:rsidRPr="00463C35">
        <w:t>gestión</w:t>
      </w:r>
      <w:r w:rsidRPr="00463C35">
        <w:rPr>
          <w:spacing w:val="-10"/>
        </w:rPr>
        <w:t xml:space="preserve"> </w:t>
      </w:r>
      <w:r w:rsidRPr="00463C35">
        <w:t>de</w:t>
      </w:r>
      <w:r w:rsidRPr="00463C35">
        <w:rPr>
          <w:spacing w:val="-11"/>
        </w:rPr>
        <w:t xml:space="preserve"> </w:t>
      </w:r>
      <w:r w:rsidR="00514255">
        <w:rPr>
          <w:spacing w:val="-11"/>
        </w:rPr>
        <w:t xml:space="preserve">la </w:t>
      </w:r>
      <w:r w:rsidRPr="00463C35">
        <w:t>base</w:t>
      </w:r>
      <w:r w:rsidRPr="00463C35">
        <w:rPr>
          <w:spacing w:val="-11"/>
        </w:rPr>
        <w:t xml:space="preserve"> </w:t>
      </w:r>
      <w:r w:rsidRPr="00463C35">
        <w:t>de</w:t>
      </w:r>
      <w:r w:rsidRPr="00463C35">
        <w:rPr>
          <w:spacing w:val="-11"/>
        </w:rPr>
        <w:t xml:space="preserve"> </w:t>
      </w:r>
      <w:r w:rsidRPr="00463C35">
        <w:t>datos</w:t>
      </w:r>
      <w:r w:rsidRPr="00463C35">
        <w:rPr>
          <w:spacing w:val="-4"/>
        </w:rPr>
        <w:t xml:space="preserve"> </w:t>
      </w:r>
      <w:r w:rsidRPr="00463C35">
        <w:t>y</w:t>
      </w:r>
      <w:r w:rsidRPr="00463C35">
        <w:rPr>
          <w:spacing w:val="-9"/>
        </w:rPr>
        <w:t xml:space="preserve"> </w:t>
      </w:r>
      <w:r w:rsidRPr="00463C35">
        <w:t>también</w:t>
      </w:r>
      <w:r w:rsidRPr="00463C35">
        <w:rPr>
          <w:spacing w:val="-9"/>
        </w:rPr>
        <w:t xml:space="preserve"> </w:t>
      </w:r>
      <w:r w:rsidRPr="00463C35">
        <w:t>el</w:t>
      </w:r>
      <w:r w:rsidRPr="00463C35">
        <w:rPr>
          <w:spacing w:val="-8"/>
        </w:rPr>
        <w:t xml:space="preserve"> </w:t>
      </w:r>
      <w:r w:rsidRPr="00463C35">
        <w:t>uso</w:t>
      </w:r>
      <w:r w:rsidRPr="00463C35">
        <w:rPr>
          <w:spacing w:val="-8"/>
        </w:rPr>
        <w:t xml:space="preserve"> </w:t>
      </w:r>
      <w:r w:rsidRPr="00463C35">
        <w:t>de</w:t>
      </w:r>
      <w:r w:rsidRPr="00463C35">
        <w:rPr>
          <w:spacing w:val="-12"/>
        </w:rPr>
        <w:t xml:space="preserve"> </w:t>
      </w:r>
      <w:r w:rsidRPr="00463C35">
        <w:t>visual</w:t>
      </w:r>
      <w:r w:rsidRPr="00463C35">
        <w:rPr>
          <w:spacing w:val="-7"/>
        </w:rPr>
        <w:t xml:space="preserve"> </w:t>
      </w:r>
      <w:r w:rsidRPr="00463C35">
        <w:t>studio</w:t>
      </w:r>
      <w:r w:rsidRPr="00463C35">
        <w:rPr>
          <w:spacing w:val="-10"/>
        </w:rPr>
        <w:t xml:space="preserve"> </w:t>
      </w:r>
      <w:r w:rsidRPr="00463C35">
        <w:t>code</w:t>
      </w:r>
      <w:r w:rsidRPr="00463C35">
        <w:rPr>
          <w:spacing w:val="-11"/>
        </w:rPr>
        <w:t xml:space="preserve"> </w:t>
      </w:r>
      <w:r w:rsidRPr="00463C35">
        <w:t>como IDE de</w:t>
      </w:r>
      <w:r w:rsidRPr="00463C35">
        <w:rPr>
          <w:spacing w:val="-4"/>
        </w:rPr>
        <w:t xml:space="preserve"> </w:t>
      </w:r>
      <w:r w:rsidRPr="00463C35">
        <w:t>desarrollo.</w:t>
      </w:r>
    </w:p>
    <w:p w14:paraId="4AA7C03E" w14:textId="77777777" w:rsidR="005248EF" w:rsidRPr="005248EF" w:rsidRDefault="005248EF" w:rsidP="005248EF">
      <w:pPr>
        <w:spacing w:line="360" w:lineRule="auto"/>
      </w:pPr>
    </w:p>
    <w:p w14:paraId="3A7F7578" w14:textId="72492CCA" w:rsidR="00B331FB" w:rsidRPr="00E563D6" w:rsidRDefault="0005472F" w:rsidP="002572B4">
      <w:pPr>
        <w:pStyle w:val="Ttulo3"/>
        <w:numPr>
          <w:ilvl w:val="2"/>
          <w:numId w:val="2"/>
        </w:numPr>
      </w:pPr>
      <w:bookmarkStart w:id="19" w:name="_Toc77780522"/>
      <w:r w:rsidRPr="00E563D6">
        <w:t>Justificación aplicativa</w:t>
      </w:r>
      <w:bookmarkEnd w:id="19"/>
    </w:p>
    <w:p w14:paraId="5C87F331" w14:textId="0A02AA9C" w:rsidR="00B331FB" w:rsidRPr="00463C35" w:rsidRDefault="00B331FB" w:rsidP="005248EF">
      <w:pPr>
        <w:spacing w:line="360" w:lineRule="auto"/>
      </w:pPr>
    </w:p>
    <w:p w14:paraId="6689750B" w14:textId="63854127" w:rsidR="00B331FB" w:rsidRPr="00463C35" w:rsidRDefault="0005472F" w:rsidP="005248EF">
      <w:pPr>
        <w:spacing w:line="360" w:lineRule="auto"/>
      </w:pPr>
      <w:r w:rsidRPr="00463C35">
        <w:t>Los</w:t>
      </w:r>
      <w:r w:rsidRPr="00463C35">
        <w:rPr>
          <w:spacing w:val="-6"/>
        </w:rPr>
        <w:t xml:space="preserve"> </w:t>
      </w:r>
      <w:r w:rsidRPr="00463C35">
        <w:t>datos</w:t>
      </w:r>
      <w:r w:rsidRPr="00463C35">
        <w:rPr>
          <w:spacing w:val="-5"/>
        </w:rPr>
        <w:t xml:space="preserve"> </w:t>
      </w:r>
      <w:r w:rsidRPr="00463C35">
        <w:t>que</w:t>
      </w:r>
      <w:r w:rsidRPr="00463C35">
        <w:rPr>
          <w:spacing w:val="-13"/>
        </w:rPr>
        <w:t xml:space="preserve"> </w:t>
      </w:r>
      <w:r w:rsidRPr="00463C35">
        <w:t>son</w:t>
      </w:r>
      <w:r w:rsidRPr="00463C35">
        <w:rPr>
          <w:spacing w:val="-11"/>
        </w:rPr>
        <w:t xml:space="preserve"> </w:t>
      </w:r>
      <w:r w:rsidRPr="00463C35">
        <w:t>utilizados</w:t>
      </w:r>
      <w:r w:rsidRPr="00463C35">
        <w:rPr>
          <w:spacing w:val="-6"/>
        </w:rPr>
        <w:t xml:space="preserve"> </w:t>
      </w:r>
      <w:r w:rsidRPr="00463C35">
        <w:t>para</w:t>
      </w:r>
      <w:r w:rsidRPr="00463C35">
        <w:rPr>
          <w:spacing w:val="-8"/>
        </w:rPr>
        <w:t xml:space="preserve"> </w:t>
      </w:r>
      <w:r w:rsidRPr="00463C35">
        <w:t>la</w:t>
      </w:r>
      <w:r w:rsidRPr="00463C35">
        <w:rPr>
          <w:spacing w:val="-8"/>
        </w:rPr>
        <w:t xml:space="preserve"> </w:t>
      </w:r>
      <w:r w:rsidRPr="00463C35">
        <w:t>generación</w:t>
      </w:r>
      <w:r w:rsidRPr="00463C35">
        <w:rPr>
          <w:spacing w:val="-11"/>
        </w:rPr>
        <w:t xml:space="preserve"> </w:t>
      </w:r>
      <w:r w:rsidRPr="00463C35">
        <w:t>de</w:t>
      </w:r>
      <w:r w:rsidRPr="00463C35">
        <w:rPr>
          <w:spacing w:val="-13"/>
        </w:rPr>
        <w:t xml:space="preserve"> </w:t>
      </w:r>
      <w:r w:rsidRPr="00463C35">
        <w:t>información</w:t>
      </w:r>
      <w:r w:rsidRPr="00463C35">
        <w:rPr>
          <w:spacing w:val="-11"/>
        </w:rPr>
        <w:t xml:space="preserve"> </w:t>
      </w:r>
      <w:r w:rsidRPr="00463C35">
        <w:t>valiosa</w:t>
      </w:r>
      <w:r w:rsidRPr="00463C35">
        <w:rPr>
          <w:spacing w:val="-4"/>
        </w:rPr>
        <w:t xml:space="preserve"> </w:t>
      </w:r>
      <w:r w:rsidRPr="00463C35">
        <w:t>son</w:t>
      </w:r>
      <w:r w:rsidRPr="00463C35">
        <w:rPr>
          <w:spacing w:val="-11"/>
        </w:rPr>
        <w:t xml:space="preserve"> </w:t>
      </w:r>
      <w:r w:rsidRPr="00463C35">
        <w:t>de</w:t>
      </w:r>
      <w:r w:rsidRPr="00463C35">
        <w:rPr>
          <w:spacing w:val="-13"/>
        </w:rPr>
        <w:t xml:space="preserve"> </w:t>
      </w:r>
      <w:r w:rsidRPr="00463C35">
        <w:rPr>
          <w:spacing w:val="-3"/>
        </w:rPr>
        <w:t xml:space="preserve">mucha </w:t>
      </w:r>
      <w:r w:rsidRPr="00463C35">
        <w:t>importancia dentro</w:t>
      </w:r>
      <w:r w:rsidRPr="00463C35">
        <w:rPr>
          <w:spacing w:val="-5"/>
        </w:rPr>
        <w:t xml:space="preserve"> </w:t>
      </w:r>
      <w:r w:rsidRPr="00463C35">
        <w:t>de</w:t>
      </w:r>
      <w:r w:rsidRPr="00463C35">
        <w:rPr>
          <w:spacing w:val="-10"/>
        </w:rPr>
        <w:t xml:space="preserve"> </w:t>
      </w:r>
      <w:r w:rsidRPr="00463C35">
        <w:t>una</w:t>
      </w:r>
      <w:r w:rsidRPr="00463C35">
        <w:rPr>
          <w:spacing w:val="3"/>
        </w:rPr>
        <w:t xml:space="preserve"> </w:t>
      </w:r>
      <w:r w:rsidRPr="00463C35">
        <w:t>empresa,</w:t>
      </w:r>
      <w:r w:rsidRPr="00463C35">
        <w:rPr>
          <w:spacing w:val="-2"/>
        </w:rPr>
        <w:t xml:space="preserve"> </w:t>
      </w:r>
      <w:r w:rsidRPr="00463C35">
        <w:rPr>
          <w:spacing w:val="-3"/>
        </w:rPr>
        <w:t>ya</w:t>
      </w:r>
      <w:r w:rsidRPr="00463C35">
        <w:rPr>
          <w:spacing w:val="-1"/>
        </w:rPr>
        <w:t xml:space="preserve"> </w:t>
      </w:r>
      <w:r w:rsidRPr="00463C35">
        <w:t>que</w:t>
      </w:r>
      <w:r w:rsidRPr="00463C35">
        <w:rPr>
          <w:spacing w:val="-6"/>
        </w:rPr>
        <w:t xml:space="preserve"> </w:t>
      </w:r>
      <w:r w:rsidRPr="00463C35">
        <w:t>en</w:t>
      </w:r>
      <w:r w:rsidRPr="00463C35">
        <w:rPr>
          <w:spacing w:val="-9"/>
        </w:rPr>
        <w:t xml:space="preserve"> </w:t>
      </w:r>
      <w:r w:rsidRPr="00463C35">
        <w:t>su</w:t>
      </w:r>
      <w:r w:rsidRPr="00463C35">
        <w:rPr>
          <w:spacing w:val="1"/>
        </w:rPr>
        <w:t xml:space="preserve"> </w:t>
      </w:r>
      <w:r w:rsidRPr="00463C35">
        <w:t>mayoría</w:t>
      </w:r>
      <w:r w:rsidRPr="00463C35">
        <w:rPr>
          <w:spacing w:val="-1"/>
        </w:rPr>
        <w:t xml:space="preserve"> </w:t>
      </w:r>
      <w:r w:rsidRPr="00463C35">
        <w:t>son</w:t>
      </w:r>
      <w:r w:rsidRPr="00463C35">
        <w:rPr>
          <w:spacing w:val="-9"/>
        </w:rPr>
        <w:t xml:space="preserve"> </w:t>
      </w:r>
      <w:r w:rsidRPr="00463C35">
        <w:t>utilizados</w:t>
      </w:r>
      <w:r w:rsidRPr="00463C35">
        <w:rPr>
          <w:spacing w:val="-3"/>
        </w:rPr>
        <w:t xml:space="preserve"> </w:t>
      </w:r>
      <w:r w:rsidRPr="00463C35">
        <w:t>para</w:t>
      </w:r>
      <w:r w:rsidRPr="00463C35">
        <w:rPr>
          <w:spacing w:val="-1"/>
        </w:rPr>
        <w:t xml:space="preserve"> </w:t>
      </w:r>
      <w:r w:rsidRPr="00463C35">
        <w:t>la</w:t>
      </w:r>
      <w:r w:rsidRPr="00463C35">
        <w:rPr>
          <w:spacing w:val="-6"/>
        </w:rPr>
        <w:t xml:space="preserve"> </w:t>
      </w:r>
      <w:r w:rsidRPr="00463C35">
        <w:rPr>
          <w:spacing w:val="-3"/>
        </w:rPr>
        <w:t>toma</w:t>
      </w:r>
      <w:r w:rsidRPr="00463C35">
        <w:rPr>
          <w:spacing w:val="-1"/>
        </w:rPr>
        <w:t xml:space="preserve"> </w:t>
      </w:r>
      <w:r w:rsidRPr="00463C35">
        <w:t>de</w:t>
      </w:r>
      <w:r w:rsidRPr="00463C35">
        <w:rPr>
          <w:spacing w:val="-11"/>
        </w:rPr>
        <w:t xml:space="preserve"> </w:t>
      </w:r>
      <w:r w:rsidRPr="00463C35">
        <w:t>decisiones,</w:t>
      </w:r>
      <w:r w:rsidRPr="00463C35">
        <w:rPr>
          <w:spacing w:val="4"/>
        </w:rPr>
        <w:t xml:space="preserve"> </w:t>
      </w:r>
      <w:r w:rsidR="00E161BF">
        <w:rPr>
          <w:spacing w:val="-4"/>
        </w:rPr>
        <w:t xml:space="preserve">así pues, </w:t>
      </w:r>
      <w:r w:rsidRPr="00463C35">
        <w:t>los</w:t>
      </w:r>
      <w:r w:rsidRPr="00463C35">
        <w:rPr>
          <w:spacing w:val="-5"/>
        </w:rPr>
        <w:t xml:space="preserve"> </w:t>
      </w:r>
      <w:r w:rsidRPr="00463C35">
        <w:t>sistemas</w:t>
      </w:r>
      <w:r w:rsidRPr="00463C35">
        <w:rPr>
          <w:spacing w:val="-4"/>
        </w:rPr>
        <w:t xml:space="preserve"> </w:t>
      </w:r>
      <w:r w:rsidRPr="00463C35">
        <w:t>que</w:t>
      </w:r>
      <w:r w:rsidRPr="00463C35">
        <w:rPr>
          <w:spacing w:val="-11"/>
        </w:rPr>
        <w:t xml:space="preserve"> </w:t>
      </w:r>
      <w:r w:rsidRPr="00463C35">
        <w:t>realizan</w:t>
      </w:r>
      <w:r w:rsidRPr="00463C35">
        <w:rPr>
          <w:spacing w:val="-6"/>
        </w:rPr>
        <w:t xml:space="preserve"> </w:t>
      </w:r>
      <w:r w:rsidRPr="00463C35">
        <w:t>este</w:t>
      </w:r>
      <w:r w:rsidRPr="00463C35">
        <w:rPr>
          <w:spacing w:val="-11"/>
        </w:rPr>
        <w:t xml:space="preserve"> </w:t>
      </w:r>
      <w:r w:rsidRPr="00463C35">
        <w:t>tipo</w:t>
      </w:r>
      <w:r w:rsidRPr="00463C35">
        <w:rPr>
          <w:spacing w:val="-10"/>
        </w:rPr>
        <w:t xml:space="preserve"> </w:t>
      </w:r>
      <w:r w:rsidRPr="00463C35">
        <w:t>de</w:t>
      </w:r>
      <w:r w:rsidRPr="00463C35">
        <w:rPr>
          <w:spacing w:val="-7"/>
        </w:rPr>
        <w:t xml:space="preserve"> </w:t>
      </w:r>
      <w:r w:rsidRPr="00463C35">
        <w:t>trabajos</w:t>
      </w:r>
      <w:r w:rsidRPr="00463C35">
        <w:rPr>
          <w:spacing w:val="-4"/>
        </w:rPr>
        <w:t xml:space="preserve"> </w:t>
      </w:r>
      <w:r w:rsidRPr="00463C35">
        <w:t>son</w:t>
      </w:r>
      <w:r w:rsidRPr="00463C35">
        <w:rPr>
          <w:spacing w:val="-4"/>
        </w:rPr>
        <w:t xml:space="preserve"> </w:t>
      </w:r>
      <w:r w:rsidRPr="00463C35">
        <w:t>de</w:t>
      </w:r>
      <w:r w:rsidRPr="00463C35">
        <w:rPr>
          <w:spacing w:val="-12"/>
        </w:rPr>
        <w:t xml:space="preserve"> </w:t>
      </w:r>
      <w:r w:rsidRPr="00463C35">
        <w:t>vital</w:t>
      </w:r>
      <w:r w:rsidRPr="00463C35">
        <w:rPr>
          <w:spacing w:val="-8"/>
        </w:rPr>
        <w:t xml:space="preserve"> </w:t>
      </w:r>
      <w:r w:rsidRPr="00463C35">
        <w:t>importancia.</w:t>
      </w:r>
      <w:r w:rsidRPr="00463C35">
        <w:rPr>
          <w:spacing w:val="-3"/>
        </w:rPr>
        <w:t xml:space="preserve"> </w:t>
      </w:r>
      <w:r w:rsidRPr="00463C35">
        <w:t>Sin</w:t>
      </w:r>
      <w:r w:rsidRPr="00463C35">
        <w:rPr>
          <w:spacing w:val="-5"/>
        </w:rPr>
        <w:t xml:space="preserve"> </w:t>
      </w:r>
      <w:r w:rsidRPr="00463C35">
        <w:t>embargo,</w:t>
      </w:r>
      <w:r w:rsidRPr="00463C35">
        <w:rPr>
          <w:spacing w:val="-3"/>
        </w:rPr>
        <w:t xml:space="preserve"> </w:t>
      </w:r>
      <w:r w:rsidRPr="00463C35">
        <w:t>los</w:t>
      </w:r>
      <w:r w:rsidRPr="00463C35">
        <w:rPr>
          <w:spacing w:val="-5"/>
        </w:rPr>
        <w:t xml:space="preserve"> </w:t>
      </w:r>
      <w:r w:rsidRPr="00463C35">
        <w:t xml:space="preserve">sistemas de mayor rendimiento son aquellos que </w:t>
      </w:r>
      <w:r w:rsidRPr="00463C35">
        <w:rPr>
          <w:spacing w:val="-3"/>
        </w:rPr>
        <w:t xml:space="preserve">mejor </w:t>
      </w:r>
      <w:r w:rsidRPr="00463C35">
        <w:t>estructurados se encuentren y además estén automatizados, debido a que esto último permite una mayor competencia en la industria, ahorro de tiempo y</w:t>
      </w:r>
      <w:r w:rsidRPr="00463C35">
        <w:rPr>
          <w:spacing w:val="-11"/>
        </w:rPr>
        <w:t xml:space="preserve"> </w:t>
      </w:r>
      <w:r w:rsidRPr="00463C35">
        <w:t>recursos.</w:t>
      </w:r>
    </w:p>
    <w:p w14:paraId="425C0375" w14:textId="1A07DAD4" w:rsidR="00B331FB" w:rsidRPr="00463C35" w:rsidRDefault="0005472F" w:rsidP="005248EF">
      <w:pPr>
        <w:spacing w:line="360" w:lineRule="auto"/>
      </w:pPr>
      <w:r w:rsidRPr="00463C35">
        <w:t xml:space="preserve">Con el presente proyecto, </w:t>
      </w:r>
      <w:r w:rsidRPr="00463C35">
        <w:rPr>
          <w:spacing w:val="2"/>
        </w:rPr>
        <w:t xml:space="preserve">se </w:t>
      </w:r>
      <w:r w:rsidRPr="00463C35">
        <w:t xml:space="preserve">pretende desarrollar un sistema de gestión de procesos administrativos, siendo la </w:t>
      </w:r>
      <w:r w:rsidRPr="00463C35">
        <w:rPr>
          <w:spacing w:val="-3"/>
        </w:rPr>
        <w:t xml:space="preserve">misma </w:t>
      </w:r>
      <w:r w:rsidRPr="00463C35">
        <w:t xml:space="preserve">una aplicación </w:t>
      </w:r>
      <w:r w:rsidRPr="00463C35">
        <w:rPr>
          <w:spacing w:val="-3"/>
        </w:rPr>
        <w:t xml:space="preserve">web </w:t>
      </w:r>
      <w:r w:rsidRPr="00463C35">
        <w:t xml:space="preserve">y aplicación móvil para su debido uso; esto con el fin de satisfacer las necesidades de las distintas áreas de la Escuela de Conducción </w:t>
      </w:r>
      <w:r w:rsidR="00E161BF">
        <w:t xml:space="preserve">Profesional </w:t>
      </w:r>
      <w:r w:rsidRPr="00463C35">
        <w:t>CONDUESPOCH.</w:t>
      </w:r>
    </w:p>
    <w:p w14:paraId="5EFD7EE3" w14:textId="77777777" w:rsidR="00B331FB" w:rsidRPr="00463C35" w:rsidRDefault="0005472F" w:rsidP="005248EF">
      <w:pPr>
        <w:spacing w:line="360" w:lineRule="auto"/>
      </w:pPr>
      <w:r w:rsidRPr="00463C35">
        <w:t>En</w:t>
      </w:r>
      <w:r w:rsidRPr="00463C35">
        <w:rPr>
          <w:spacing w:val="-15"/>
        </w:rPr>
        <w:t xml:space="preserve"> </w:t>
      </w:r>
      <w:r w:rsidRPr="00463C35">
        <w:t>términos</w:t>
      </w:r>
      <w:r w:rsidRPr="00463C35">
        <w:rPr>
          <w:spacing w:val="-3"/>
        </w:rPr>
        <w:t xml:space="preserve"> </w:t>
      </w:r>
      <w:r w:rsidRPr="00463C35">
        <w:t>generales</w:t>
      </w:r>
      <w:r w:rsidRPr="00463C35">
        <w:rPr>
          <w:spacing w:val="-4"/>
        </w:rPr>
        <w:t xml:space="preserve"> </w:t>
      </w:r>
      <w:r w:rsidRPr="00463C35">
        <w:t>los</w:t>
      </w:r>
      <w:r w:rsidRPr="00463C35">
        <w:rPr>
          <w:spacing w:val="-9"/>
        </w:rPr>
        <w:t xml:space="preserve"> </w:t>
      </w:r>
      <w:r w:rsidRPr="00463C35">
        <w:t>inconvenientes</w:t>
      </w:r>
      <w:r w:rsidRPr="00463C35">
        <w:rPr>
          <w:spacing w:val="-3"/>
        </w:rPr>
        <w:t xml:space="preserve"> </w:t>
      </w:r>
      <w:r w:rsidRPr="00463C35">
        <w:t>que</w:t>
      </w:r>
      <w:r w:rsidRPr="00463C35">
        <w:rPr>
          <w:spacing w:val="-15"/>
        </w:rPr>
        <w:t xml:space="preserve"> </w:t>
      </w:r>
      <w:r w:rsidRPr="00463C35">
        <w:rPr>
          <w:spacing w:val="2"/>
        </w:rPr>
        <w:t>se</w:t>
      </w:r>
      <w:r w:rsidRPr="00463C35">
        <w:rPr>
          <w:spacing w:val="-16"/>
        </w:rPr>
        <w:t xml:space="preserve"> </w:t>
      </w:r>
      <w:r w:rsidRPr="00463C35">
        <w:t>presentan</w:t>
      </w:r>
      <w:r w:rsidRPr="00463C35">
        <w:rPr>
          <w:spacing w:val="-9"/>
        </w:rPr>
        <w:t xml:space="preserve"> </w:t>
      </w:r>
      <w:r w:rsidRPr="00463C35">
        <w:rPr>
          <w:spacing w:val="-4"/>
        </w:rPr>
        <w:t>en</w:t>
      </w:r>
      <w:r w:rsidRPr="00463C35">
        <w:rPr>
          <w:spacing w:val="-13"/>
        </w:rPr>
        <w:t xml:space="preserve"> </w:t>
      </w:r>
      <w:r w:rsidRPr="00463C35">
        <w:t>todas</w:t>
      </w:r>
      <w:r w:rsidRPr="00463C35">
        <w:rPr>
          <w:spacing w:val="-9"/>
        </w:rPr>
        <w:t xml:space="preserve"> </w:t>
      </w:r>
      <w:r w:rsidRPr="00463C35">
        <w:t>las</w:t>
      </w:r>
      <w:r w:rsidRPr="00463C35">
        <w:rPr>
          <w:spacing w:val="-8"/>
        </w:rPr>
        <w:t xml:space="preserve"> </w:t>
      </w:r>
      <w:r w:rsidRPr="00463C35">
        <w:t>áreas</w:t>
      </w:r>
      <w:r w:rsidRPr="00463C35">
        <w:rPr>
          <w:spacing w:val="-9"/>
        </w:rPr>
        <w:t xml:space="preserve"> </w:t>
      </w:r>
      <w:r w:rsidRPr="00463C35">
        <w:t>de</w:t>
      </w:r>
      <w:r w:rsidRPr="00463C35">
        <w:rPr>
          <w:spacing w:val="-11"/>
        </w:rPr>
        <w:t xml:space="preserve"> </w:t>
      </w:r>
      <w:r w:rsidRPr="00463C35">
        <w:t>la</w:t>
      </w:r>
      <w:r w:rsidRPr="00463C35">
        <w:rPr>
          <w:spacing w:val="-7"/>
        </w:rPr>
        <w:t xml:space="preserve"> </w:t>
      </w:r>
      <w:r w:rsidRPr="00463C35">
        <w:t>institución</w:t>
      </w:r>
      <w:r w:rsidRPr="00463C35">
        <w:rPr>
          <w:spacing w:val="-13"/>
        </w:rPr>
        <w:t xml:space="preserve"> </w:t>
      </w:r>
      <w:r w:rsidRPr="00463C35">
        <w:t xml:space="preserve">son, la deficiente generación de informes con datos históricos, debido a que el actual proceso llevado en hojas de papel </w:t>
      </w:r>
      <w:r w:rsidRPr="00463C35">
        <w:rPr>
          <w:spacing w:val="-4"/>
        </w:rPr>
        <w:t xml:space="preserve">es </w:t>
      </w:r>
      <w:r w:rsidRPr="00463C35">
        <w:t xml:space="preserve">muy propenso a perdidas, otro punto importante </w:t>
      </w:r>
      <w:r w:rsidRPr="00463C35">
        <w:rPr>
          <w:spacing w:val="-4"/>
        </w:rPr>
        <w:t xml:space="preserve">es </w:t>
      </w:r>
      <w:r w:rsidRPr="00463C35">
        <w:t xml:space="preserve">el tiempo empleado en los distintos procesos, </w:t>
      </w:r>
      <w:r w:rsidRPr="00463C35">
        <w:rPr>
          <w:spacing w:val="-3"/>
        </w:rPr>
        <w:t xml:space="preserve">ya </w:t>
      </w:r>
      <w:r w:rsidRPr="00463C35">
        <w:t xml:space="preserve">que </w:t>
      </w:r>
      <w:r w:rsidRPr="00463C35">
        <w:rPr>
          <w:spacing w:val="2"/>
        </w:rPr>
        <w:t xml:space="preserve">se </w:t>
      </w:r>
      <w:r w:rsidRPr="00463C35">
        <w:t xml:space="preserve">considera que se podría atender a </w:t>
      </w:r>
      <w:r w:rsidRPr="00463C35">
        <w:rPr>
          <w:spacing w:val="-3"/>
        </w:rPr>
        <w:t xml:space="preserve">más </w:t>
      </w:r>
      <w:r w:rsidRPr="00463C35">
        <w:t xml:space="preserve">personas </w:t>
      </w:r>
      <w:r w:rsidRPr="00463C35">
        <w:rPr>
          <w:spacing w:val="-4"/>
        </w:rPr>
        <w:t xml:space="preserve">en </w:t>
      </w:r>
      <w:r w:rsidRPr="00463C35">
        <w:t xml:space="preserve">el lapso de 8 horas laborales y por último está </w:t>
      </w:r>
      <w:r w:rsidRPr="00463C35">
        <w:rPr>
          <w:spacing w:val="-4"/>
        </w:rPr>
        <w:t xml:space="preserve">el </w:t>
      </w:r>
      <w:r w:rsidRPr="00463C35">
        <w:t xml:space="preserve">uso de recursos, aquí se establece que no se hace uso de las tecnologías </w:t>
      </w:r>
      <w:r w:rsidRPr="00463C35">
        <w:rPr>
          <w:spacing w:val="-3"/>
        </w:rPr>
        <w:t xml:space="preserve">de </w:t>
      </w:r>
      <w:r w:rsidRPr="00463C35">
        <w:t>hardware y software que posee en la</w:t>
      </w:r>
      <w:r w:rsidRPr="00463C35">
        <w:rPr>
          <w:spacing w:val="-9"/>
        </w:rPr>
        <w:t xml:space="preserve"> </w:t>
      </w:r>
      <w:r w:rsidRPr="00463C35">
        <w:t>institución.</w:t>
      </w:r>
    </w:p>
    <w:p w14:paraId="48D420EF" w14:textId="77777777" w:rsidR="00A97FEB" w:rsidRDefault="00A97FEB" w:rsidP="005248EF">
      <w:pPr>
        <w:spacing w:line="360" w:lineRule="auto"/>
      </w:pPr>
    </w:p>
    <w:p w14:paraId="2E7166E1" w14:textId="40B3B283" w:rsidR="00B331FB" w:rsidRPr="00463C35" w:rsidRDefault="0005472F" w:rsidP="005248EF">
      <w:pPr>
        <w:spacing w:line="360" w:lineRule="auto"/>
      </w:pPr>
      <w:r w:rsidRPr="00463C35">
        <w:t>Por lo que se propone cubrir dichos inconvenientes, presentados en las distintas áreas de la institución mediante la implementación de la aplicación web/móvil a través de internet, con el cual se espera mejorar el almacenamiento de datos, eficiencia en los procesos y el uso adecuado de sus herramientas tecnológicas.</w:t>
      </w:r>
    </w:p>
    <w:p w14:paraId="2A9508D9" w14:textId="77777777" w:rsidR="00B331FB" w:rsidRPr="00463C35" w:rsidRDefault="0005472F" w:rsidP="005248EF">
      <w:pPr>
        <w:spacing w:line="360" w:lineRule="auto"/>
      </w:pPr>
      <w:r w:rsidRPr="00463C35">
        <w:t>En el transcurso del desarrollo del sistema se toma en cuenta varios módulos, los cuales detallaremos a continuación:</w:t>
      </w:r>
    </w:p>
    <w:p w14:paraId="23E2ED45" w14:textId="77777777" w:rsidR="00B331FB" w:rsidRPr="00463C35" w:rsidRDefault="0005472F" w:rsidP="005248EF">
      <w:pPr>
        <w:spacing w:line="360" w:lineRule="auto"/>
      </w:pPr>
      <w:r w:rsidRPr="00463C35">
        <w:t>Para la realización de la aplicación se implementará diferentes módulos tales como:</w:t>
      </w:r>
    </w:p>
    <w:p w14:paraId="570CCCDA" w14:textId="6D338089" w:rsidR="0034511D" w:rsidRPr="005248EF" w:rsidRDefault="0005472F" w:rsidP="002572B4">
      <w:pPr>
        <w:pStyle w:val="Prrafodelista"/>
        <w:numPr>
          <w:ilvl w:val="0"/>
          <w:numId w:val="12"/>
        </w:numPr>
        <w:spacing w:line="360" w:lineRule="auto"/>
        <w:rPr>
          <w:b/>
        </w:rPr>
      </w:pPr>
      <w:r w:rsidRPr="005248EF">
        <w:rPr>
          <w:b/>
        </w:rPr>
        <w:t>Usuarios</w:t>
      </w:r>
    </w:p>
    <w:p w14:paraId="51CA9D45" w14:textId="77777777" w:rsidR="0034511D" w:rsidRDefault="0005472F" w:rsidP="005248EF">
      <w:pPr>
        <w:spacing w:line="360" w:lineRule="auto"/>
        <w:ind w:left="720"/>
      </w:pPr>
      <w:r w:rsidRPr="00463C35">
        <w:t>Módulo de</w:t>
      </w:r>
      <w:r w:rsidRPr="0034511D">
        <w:rPr>
          <w:spacing w:val="-4"/>
        </w:rPr>
        <w:t xml:space="preserve"> </w:t>
      </w:r>
      <w:r w:rsidRPr="00463C35">
        <w:t>autenticación</w:t>
      </w:r>
    </w:p>
    <w:p w14:paraId="35E05263" w14:textId="696B3B30" w:rsidR="00B331FB" w:rsidRPr="0034511D" w:rsidRDefault="0005472F" w:rsidP="005248EF">
      <w:pPr>
        <w:spacing w:line="360" w:lineRule="auto"/>
        <w:ind w:left="720"/>
        <w:rPr>
          <w:b/>
        </w:rPr>
      </w:pPr>
      <w:r w:rsidRPr="00463C35">
        <w:t>Módulo de gestión de</w:t>
      </w:r>
      <w:r w:rsidRPr="0034511D">
        <w:rPr>
          <w:spacing w:val="-12"/>
        </w:rPr>
        <w:t xml:space="preserve"> </w:t>
      </w:r>
      <w:r w:rsidRPr="00463C35">
        <w:t>roles</w:t>
      </w:r>
    </w:p>
    <w:p w14:paraId="2172FC08" w14:textId="77777777" w:rsidR="0034511D" w:rsidRDefault="0005472F" w:rsidP="002572B4">
      <w:pPr>
        <w:pStyle w:val="Prrafodelista"/>
        <w:numPr>
          <w:ilvl w:val="0"/>
          <w:numId w:val="4"/>
        </w:numPr>
        <w:spacing w:line="360" w:lineRule="auto"/>
        <w:rPr>
          <w:b/>
        </w:rPr>
      </w:pPr>
      <w:r w:rsidRPr="00143D21">
        <w:rPr>
          <w:b/>
        </w:rPr>
        <w:t>Departamento de secretaría</w:t>
      </w:r>
    </w:p>
    <w:p w14:paraId="5FA72EFB" w14:textId="77777777" w:rsidR="0034511D" w:rsidRDefault="0005472F" w:rsidP="005248EF">
      <w:pPr>
        <w:spacing w:line="360" w:lineRule="auto"/>
        <w:ind w:left="720"/>
      </w:pPr>
      <w:r w:rsidRPr="00463C35">
        <w:t>Módulo de gestión de proceso de inscripción de</w:t>
      </w:r>
      <w:r w:rsidRPr="0034511D">
        <w:rPr>
          <w:spacing w:val="-18"/>
        </w:rPr>
        <w:t xml:space="preserve"> </w:t>
      </w:r>
      <w:r w:rsidRPr="00463C35">
        <w:t>aspirantes.</w:t>
      </w:r>
    </w:p>
    <w:p w14:paraId="6ECFF7CA" w14:textId="71658B8A" w:rsidR="00B331FB" w:rsidRPr="0034511D" w:rsidRDefault="0005472F" w:rsidP="005248EF">
      <w:pPr>
        <w:spacing w:line="360" w:lineRule="auto"/>
        <w:ind w:left="720"/>
        <w:rPr>
          <w:b/>
        </w:rPr>
      </w:pPr>
      <w:r w:rsidRPr="00463C35">
        <w:t>Módulo de gestión de proceso de matrícula de</w:t>
      </w:r>
      <w:r w:rsidRPr="0034511D">
        <w:rPr>
          <w:spacing w:val="-7"/>
        </w:rPr>
        <w:t xml:space="preserve"> </w:t>
      </w:r>
      <w:r w:rsidRPr="00463C35">
        <w:t>estudiantes.</w:t>
      </w:r>
    </w:p>
    <w:p w14:paraId="3D62BEAB" w14:textId="77777777" w:rsidR="0034511D" w:rsidRDefault="0005472F" w:rsidP="002572B4">
      <w:pPr>
        <w:pStyle w:val="Prrafodelista"/>
        <w:numPr>
          <w:ilvl w:val="0"/>
          <w:numId w:val="4"/>
        </w:numPr>
        <w:spacing w:line="360" w:lineRule="auto"/>
        <w:rPr>
          <w:b/>
        </w:rPr>
      </w:pPr>
      <w:r w:rsidRPr="00143D21">
        <w:rPr>
          <w:b/>
        </w:rPr>
        <w:t>Departamento de asesoría vial</w:t>
      </w:r>
    </w:p>
    <w:p w14:paraId="10AD5AAE" w14:textId="77777777" w:rsidR="0034511D" w:rsidRDefault="00143D21" w:rsidP="005248EF">
      <w:pPr>
        <w:spacing w:line="360" w:lineRule="auto"/>
        <w:ind w:left="720"/>
      </w:pPr>
      <w:r>
        <w:t xml:space="preserve">Módulo de gestión de movimiento de vehículos de uso administrativo. </w:t>
      </w:r>
    </w:p>
    <w:p w14:paraId="2CDC8B36" w14:textId="77777777" w:rsidR="0034511D" w:rsidRDefault="00143D21" w:rsidP="005248EF">
      <w:pPr>
        <w:spacing w:line="360" w:lineRule="auto"/>
        <w:ind w:left="720"/>
      </w:pPr>
      <w:r>
        <w:t xml:space="preserve">Módulo de gestión de movimiento de vehículos de uso institucional. </w:t>
      </w:r>
    </w:p>
    <w:p w14:paraId="5E551A29" w14:textId="77777777" w:rsidR="0034511D" w:rsidRDefault="00143D21" w:rsidP="005248EF">
      <w:pPr>
        <w:spacing w:line="360" w:lineRule="auto"/>
        <w:ind w:left="720"/>
      </w:pPr>
      <w:r>
        <w:t>Módulo de gestión de control de instructores.</w:t>
      </w:r>
    </w:p>
    <w:p w14:paraId="52D3659B" w14:textId="77777777" w:rsidR="0034511D" w:rsidRDefault="00143D21" w:rsidP="005248EF">
      <w:pPr>
        <w:spacing w:line="360" w:lineRule="auto"/>
        <w:ind w:left="720"/>
      </w:pPr>
      <w:r>
        <w:t>Módulo de gestión de control de vehículos.</w:t>
      </w:r>
    </w:p>
    <w:p w14:paraId="53123C7F" w14:textId="77777777" w:rsidR="0034511D" w:rsidRDefault="00143D21" w:rsidP="005248EF">
      <w:pPr>
        <w:spacing w:line="360" w:lineRule="auto"/>
        <w:ind w:left="720"/>
      </w:pPr>
      <w:r>
        <w:t>Módulo de gestión de requerimientos de asesoría vial.</w:t>
      </w:r>
    </w:p>
    <w:p w14:paraId="51EB303C" w14:textId="47C1060F" w:rsidR="00143D21" w:rsidRPr="0034511D" w:rsidRDefault="00143D21" w:rsidP="005248EF">
      <w:pPr>
        <w:spacing w:line="360" w:lineRule="auto"/>
        <w:ind w:left="720"/>
        <w:rPr>
          <w:b/>
        </w:rPr>
      </w:pPr>
      <w:r>
        <w:t>Módulo de gestión de rutas</w:t>
      </w:r>
    </w:p>
    <w:p w14:paraId="7E57FF3D" w14:textId="77777777" w:rsidR="0034511D" w:rsidRDefault="0005472F" w:rsidP="002572B4">
      <w:pPr>
        <w:pStyle w:val="Prrafodelista"/>
        <w:numPr>
          <w:ilvl w:val="0"/>
          <w:numId w:val="4"/>
        </w:numPr>
        <w:spacing w:line="360" w:lineRule="auto"/>
        <w:rPr>
          <w:b/>
        </w:rPr>
      </w:pPr>
      <w:r w:rsidRPr="00143D21">
        <w:rPr>
          <w:b/>
        </w:rPr>
        <w:t>Departamento de DTIC</w:t>
      </w:r>
    </w:p>
    <w:p w14:paraId="218B1864" w14:textId="77777777" w:rsidR="0034511D" w:rsidRDefault="0005472F" w:rsidP="005248EF">
      <w:pPr>
        <w:spacing w:line="360" w:lineRule="auto"/>
        <w:ind w:left="720"/>
      </w:pPr>
      <w:r w:rsidRPr="00463C35">
        <w:t>Módulo de gestión de desarrollo e implementación de</w:t>
      </w:r>
      <w:r w:rsidRPr="0034511D">
        <w:rPr>
          <w:spacing w:val="-20"/>
        </w:rPr>
        <w:t xml:space="preserve"> </w:t>
      </w:r>
      <w:r w:rsidRPr="00463C35">
        <w:t>aplicaciones.</w:t>
      </w:r>
    </w:p>
    <w:p w14:paraId="136723B1" w14:textId="77777777" w:rsidR="0034511D" w:rsidRDefault="0005472F" w:rsidP="005248EF">
      <w:pPr>
        <w:spacing w:line="360" w:lineRule="auto"/>
        <w:ind w:left="720"/>
      </w:pPr>
      <w:r w:rsidRPr="00463C35">
        <w:t>Módulo de gestión de soporte técnico preventivo y correctivo (Hardware- Software)</w:t>
      </w:r>
    </w:p>
    <w:p w14:paraId="41E5CC17" w14:textId="77777777" w:rsidR="0034511D" w:rsidRDefault="0005472F" w:rsidP="005248EF">
      <w:pPr>
        <w:spacing w:line="360" w:lineRule="auto"/>
        <w:ind w:left="720"/>
      </w:pPr>
      <w:r w:rsidRPr="00463C35">
        <w:t>Módulo de gestión de laboratorio de</w:t>
      </w:r>
      <w:r w:rsidRPr="0034511D">
        <w:rPr>
          <w:spacing w:val="-15"/>
        </w:rPr>
        <w:t xml:space="preserve"> </w:t>
      </w:r>
      <w:r w:rsidRPr="00463C35">
        <w:t>computación.</w:t>
      </w:r>
    </w:p>
    <w:p w14:paraId="4B8C1526" w14:textId="54E3CABE" w:rsidR="00143D21" w:rsidRPr="0034511D" w:rsidRDefault="0005472F" w:rsidP="005248EF">
      <w:pPr>
        <w:spacing w:line="360" w:lineRule="auto"/>
        <w:ind w:left="720"/>
        <w:rPr>
          <w:b/>
        </w:rPr>
      </w:pPr>
      <w:r w:rsidRPr="00463C35">
        <w:t>Módulo de gestión de sistemas afines a la</w:t>
      </w:r>
      <w:r w:rsidRPr="0034511D">
        <w:rPr>
          <w:spacing w:val="-1"/>
        </w:rPr>
        <w:t xml:space="preserve"> </w:t>
      </w:r>
      <w:r w:rsidRPr="00463C35">
        <w:t>institución.</w:t>
      </w:r>
    </w:p>
    <w:p w14:paraId="522DC781" w14:textId="77777777" w:rsidR="0034511D" w:rsidRDefault="0005472F" w:rsidP="002572B4">
      <w:pPr>
        <w:pStyle w:val="Prrafodelista"/>
        <w:numPr>
          <w:ilvl w:val="0"/>
          <w:numId w:val="4"/>
        </w:numPr>
        <w:spacing w:line="360" w:lineRule="auto"/>
        <w:rPr>
          <w:b/>
        </w:rPr>
      </w:pPr>
      <w:r w:rsidRPr="00143D21">
        <w:rPr>
          <w:b/>
        </w:rPr>
        <w:t>Departamento de inspección</w:t>
      </w:r>
    </w:p>
    <w:p w14:paraId="7D35DE40" w14:textId="77777777" w:rsidR="0034511D" w:rsidRDefault="00143D21" w:rsidP="005248EF">
      <w:pPr>
        <w:spacing w:line="360" w:lineRule="auto"/>
        <w:ind w:left="720"/>
      </w:pPr>
      <w:r>
        <w:t>Módulo de gestión de control de las aulas de clases.</w:t>
      </w:r>
    </w:p>
    <w:p w14:paraId="660E0FA6" w14:textId="2CEF8E61" w:rsidR="00143D21" w:rsidRPr="0034511D" w:rsidRDefault="00143D21" w:rsidP="005248EF">
      <w:pPr>
        <w:spacing w:line="360" w:lineRule="auto"/>
        <w:ind w:left="720"/>
        <w:rPr>
          <w:b/>
        </w:rPr>
      </w:pPr>
      <w:r>
        <w:t>Módulo de gestión de actividades previo a los exámenes de grado.</w:t>
      </w:r>
    </w:p>
    <w:p w14:paraId="045EBFA9" w14:textId="77777777" w:rsidR="0034511D" w:rsidRDefault="0005472F" w:rsidP="002572B4">
      <w:pPr>
        <w:pStyle w:val="Prrafodelista"/>
        <w:numPr>
          <w:ilvl w:val="0"/>
          <w:numId w:val="4"/>
        </w:numPr>
        <w:spacing w:line="360" w:lineRule="auto"/>
        <w:rPr>
          <w:b/>
        </w:rPr>
      </w:pPr>
      <w:r w:rsidRPr="00143D21">
        <w:rPr>
          <w:b/>
        </w:rPr>
        <w:t>Departamento de pedagogía</w:t>
      </w:r>
    </w:p>
    <w:p w14:paraId="5C624931" w14:textId="77777777" w:rsidR="0034511D" w:rsidRDefault="00143D21" w:rsidP="005248EF">
      <w:pPr>
        <w:spacing w:line="360" w:lineRule="auto"/>
        <w:ind w:left="720"/>
      </w:pPr>
      <w:r>
        <w:t>Módulo de gestión de sílabos académicos.</w:t>
      </w:r>
    </w:p>
    <w:p w14:paraId="44E2BFA9" w14:textId="77777777" w:rsidR="0034511D" w:rsidRDefault="00143D21" w:rsidP="005248EF">
      <w:pPr>
        <w:spacing w:line="360" w:lineRule="auto"/>
        <w:ind w:left="720"/>
      </w:pPr>
      <w:r>
        <w:t>Módulo de gestión de preparación de capacitación y apoyo a docentes.</w:t>
      </w:r>
    </w:p>
    <w:p w14:paraId="2C2D9A4D" w14:textId="77777777" w:rsidR="0034511D" w:rsidRDefault="00143D21" w:rsidP="005248EF">
      <w:pPr>
        <w:spacing w:line="360" w:lineRule="auto"/>
        <w:ind w:left="720"/>
      </w:pPr>
      <w:r>
        <w:t>Módulo de gestión de planificaciones académicas.</w:t>
      </w:r>
    </w:p>
    <w:p w14:paraId="4D276336" w14:textId="74062E5D" w:rsidR="00143D21" w:rsidRPr="0034511D" w:rsidRDefault="00143D21" w:rsidP="005248EF">
      <w:pPr>
        <w:spacing w:line="360" w:lineRule="auto"/>
        <w:ind w:left="720"/>
        <w:rPr>
          <w:b/>
        </w:rPr>
      </w:pPr>
      <w:r>
        <w:t>Módulo de gestión de docentes</w:t>
      </w:r>
    </w:p>
    <w:p w14:paraId="3D58A4DA" w14:textId="77777777" w:rsidR="0034511D" w:rsidRPr="0034511D" w:rsidRDefault="00143D21" w:rsidP="002572B4">
      <w:pPr>
        <w:pStyle w:val="Prrafodelista"/>
        <w:numPr>
          <w:ilvl w:val="0"/>
          <w:numId w:val="11"/>
        </w:numPr>
        <w:spacing w:line="360" w:lineRule="auto"/>
      </w:pPr>
      <w:r w:rsidRPr="0034511D">
        <w:rPr>
          <w:b/>
        </w:rPr>
        <w:t>Departamento de contabilidad y tesorería</w:t>
      </w:r>
    </w:p>
    <w:p w14:paraId="36900E67" w14:textId="77777777" w:rsidR="0034511D" w:rsidRDefault="00143D21" w:rsidP="005248EF">
      <w:pPr>
        <w:spacing w:line="360" w:lineRule="auto"/>
        <w:ind w:left="720"/>
      </w:pPr>
      <w:r>
        <w:t>Módulo de gestión de compras.</w:t>
      </w:r>
    </w:p>
    <w:p w14:paraId="2A64FE6B" w14:textId="1672360B" w:rsidR="00143D21" w:rsidRPr="00463C35" w:rsidRDefault="00143D21" w:rsidP="005248EF">
      <w:pPr>
        <w:spacing w:line="360" w:lineRule="auto"/>
        <w:ind w:left="720"/>
      </w:pPr>
      <w:r>
        <w:t>Módulo de gestión de ventas.</w:t>
      </w:r>
    </w:p>
    <w:p w14:paraId="2FCD5BA5" w14:textId="77777777" w:rsidR="003B0ADF" w:rsidRDefault="0005472F" w:rsidP="005248EF">
      <w:pPr>
        <w:pStyle w:val="Textoindependiente"/>
        <w:spacing w:line="360" w:lineRule="auto"/>
      </w:pPr>
      <w:r w:rsidRPr="00463C35">
        <w:t>Las ventajas de la implementación del sistema serán:</w:t>
      </w:r>
    </w:p>
    <w:p w14:paraId="6365B22D" w14:textId="77777777" w:rsidR="0034511D" w:rsidRDefault="0005472F" w:rsidP="002572B4">
      <w:pPr>
        <w:pStyle w:val="Listaconvietas2"/>
        <w:numPr>
          <w:ilvl w:val="1"/>
          <w:numId w:val="3"/>
        </w:numPr>
        <w:tabs>
          <w:tab w:val="left" w:pos="851"/>
        </w:tabs>
        <w:spacing w:line="360" w:lineRule="auto"/>
      </w:pPr>
      <w:r w:rsidRPr="00463C35">
        <w:t>Análisis rápido y preciso en la gestión y búsqueda de</w:t>
      </w:r>
      <w:r w:rsidRPr="003B0ADF">
        <w:rPr>
          <w:spacing w:val="-8"/>
        </w:rPr>
        <w:t xml:space="preserve"> </w:t>
      </w:r>
      <w:r w:rsidRPr="00463C35">
        <w:t>información.</w:t>
      </w:r>
    </w:p>
    <w:p w14:paraId="76A9C503" w14:textId="77777777" w:rsidR="0034511D" w:rsidRDefault="0005472F" w:rsidP="002572B4">
      <w:pPr>
        <w:pStyle w:val="Listaconvietas2"/>
        <w:numPr>
          <w:ilvl w:val="1"/>
          <w:numId w:val="3"/>
        </w:numPr>
        <w:tabs>
          <w:tab w:val="left" w:pos="851"/>
        </w:tabs>
        <w:spacing w:line="360" w:lineRule="auto"/>
      </w:pPr>
      <w:r w:rsidRPr="00463C35">
        <w:t xml:space="preserve">Menor consumo de tiempos y recursos en el Proceso de gestión de la información de </w:t>
      </w:r>
      <w:r w:rsidR="00E563D6">
        <w:t xml:space="preserve">        </w:t>
      </w:r>
      <w:r w:rsidRPr="00463C35">
        <w:t>cada</w:t>
      </w:r>
      <w:r w:rsidRPr="0034511D">
        <w:rPr>
          <w:spacing w:val="-4"/>
        </w:rPr>
        <w:t xml:space="preserve"> </w:t>
      </w:r>
      <w:r w:rsidRPr="00463C35">
        <w:t>departamento.</w:t>
      </w:r>
    </w:p>
    <w:p w14:paraId="4C99C7AA" w14:textId="42169047" w:rsidR="00B331FB" w:rsidRPr="00463C35" w:rsidRDefault="0005472F" w:rsidP="002572B4">
      <w:pPr>
        <w:pStyle w:val="Listaconvietas2"/>
        <w:numPr>
          <w:ilvl w:val="1"/>
          <w:numId w:val="3"/>
        </w:numPr>
        <w:tabs>
          <w:tab w:val="left" w:pos="851"/>
        </w:tabs>
        <w:spacing w:line="360" w:lineRule="auto"/>
      </w:pPr>
      <w:r w:rsidRPr="00463C35">
        <w:t xml:space="preserve">Obtención de reportes que ayudará al proceso y mejora </w:t>
      </w:r>
      <w:r w:rsidRPr="0034511D">
        <w:rPr>
          <w:spacing w:val="-3"/>
        </w:rPr>
        <w:t xml:space="preserve">de </w:t>
      </w:r>
      <w:r w:rsidRPr="00463C35">
        <w:t xml:space="preserve">la </w:t>
      </w:r>
      <w:r w:rsidRPr="0034511D">
        <w:rPr>
          <w:spacing w:val="-3"/>
        </w:rPr>
        <w:t xml:space="preserve">toma </w:t>
      </w:r>
      <w:r w:rsidRPr="00463C35">
        <w:t>de decisiones.</w:t>
      </w:r>
    </w:p>
    <w:p w14:paraId="428DB17B" w14:textId="77777777" w:rsidR="00B331FB" w:rsidRPr="00463C35" w:rsidRDefault="00B331FB" w:rsidP="009B4288">
      <w:pPr>
        <w:spacing w:line="360" w:lineRule="auto"/>
      </w:pPr>
    </w:p>
    <w:p w14:paraId="50DE84AA" w14:textId="77777777" w:rsidR="00B331FB" w:rsidRPr="00463C35" w:rsidRDefault="0005472F" w:rsidP="009B4288">
      <w:pPr>
        <w:spacing w:line="360" w:lineRule="auto"/>
      </w:pPr>
      <w:r w:rsidRPr="00463C35">
        <w:t>El</w:t>
      </w:r>
      <w:r w:rsidRPr="00463C35">
        <w:rPr>
          <w:spacing w:val="-14"/>
        </w:rPr>
        <w:t xml:space="preserve"> </w:t>
      </w:r>
      <w:r w:rsidRPr="00463C35">
        <w:t>proyecto</w:t>
      </w:r>
      <w:r w:rsidRPr="00463C35">
        <w:rPr>
          <w:spacing w:val="-13"/>
        </w:rPr>
        <w:t xml:space="preserve"> </w:t>
      </w:r>
      <w:r w:rsidRPr="00463C35">
        <w:t>se</w:t>
      </w:r>
      <w:r w:rsidRPr="00463C35">
        <w:rPr>
          <w:spacing w:val="-10"/>
        </w:rPr>
        <w:t xml:space="preserve"> </w:t>
      </w:r>
      <w:r w:rsidRPr="00463C35">
        <w:t>encuentra</w:t>
      </w:r>
      <w:r w:rsidRPr="00463C35">
        <w:rPr>
          <w:spacing w:val="-12"/>
        </w:rPr>
        <w:t xml:space="preserve"> </w:t>
      </w:r>
      <w:r w:rsidRPr="00463C35">
        <w:t>alineado</w:t>
      </w:r>
      <w:r w:rsidRPr="00463C35">
        <w:rPr>
          <w:spacing w:val="-13"/>
        </w:rPr>
        <w:t xml:space="preserve"> </w:t>
      </w:r>
      <w:r w:rsidRPr="00463C35">
        <w:t>al</w:t>
      </w:r>
      <w:r w:rsidRPr="00463C35">
        <w:rPr>
          <w:spacing w:val="-12"/>
        </w:rPr>
        <w:t xml:space="preserve"> </w:t>
      </w:r>
      <w:r w:rsidRPr="00463C35">
        <w:t>proceso</w:t>
      </w:r>
      <w:r w:rsidRPr="00463C35">
        <w:rPr>
          <w:spacing w:val="-14"/>
        </w:rPr>
        <w:t xml:space="preserve"> </w:t>
      </w:r>
      <w:r w:rsidRPr="00463C35">
        <w:t>de</w:t>
      </w:r>
      <w:r w:rsidRPr="00463C35">
        <w:rPr>
          <w:spacing w:val="-15"/>
        </w:rPr>
        <w:t xml:space="preserve"> </w:t>
      </w:r>
      <w:r w:rsidRPr="00463C35">
        <w:t>Análisis</w:t>
      </w:r>
      <w:r w:rsidRPr="00463C35">
        <w:rPr>
          <w:spacing w:val="-8"/>
        </w:rPr>
        <w:t xml:space="preserve"> </w:t>
      </w:r>
      <w:r w:rsidRPr="00463C35">
        <w:t>y</w:t>
      </w:r>
      <w:r w:rsidRPr="00463C35">
        <w:rPr>
          <w:spacing w:val="-14"/>
        </w:rPr>
        <w:t xml:space="preserve"> </w:t>
      </w:r>
      <w:r w:rsidRPr="00463C35">
        <w:t>Diseño</w:t>
      </w:r>
      <w:r w:rsidRPr="00463C35">
        <w:rPr>
          <w:spacing w:val="-13"/>
        </w:rPr>
        <w:t xml:space="preserve"> </w:t>
      </w:r>
      <w:r w:rsidRPr="00463C35">
        <w:t>de</w:t>
      </w:r>
      <w:r w:rsidRPr="00463C35">
        <w:rPr>
          <w:spacing w:val="-15"/>
        </w:rPr>
        <w:t xml:space="preserve"> </w:t>
      </w:r>
      <w:r w:rsidRPr="00463C35">
        <w:t>Software,</w:t>
      </w:r>
      <w:r w:rsidRPr="00463C35">
        <w:rPr>
          <w:spacing w:val="-7"/>
        </w:rPr>
        <w:t xml:space="preserve"> </w:t>
      </w:r>
      <w:r w:rsidRPr="00463C35">
        <w:rPr>
          <w:spacing w:val="-4"/>
        </w:rPr>
        <w:t>en</w:t>
      </w:r>
      <w:r w:rsidRPr="00463C35">
        <w:rPr>
          <w:spacing w:val="-13"/>
        </w:rPr>
        <w:t xml:space="preserve"> </w:t>
      </w:r>
      <w:r w:rsidRPr="00463C35">
        <w:t>lo</w:t>
      </w:r>
      <w:r w:rsidRPr="00463C35">
        <w:rPr>
          <w:spacing w:val="-13"/>
        </w:rPr>
        <w:t xml:space="preserve"> </w:t>
      </w:r>
      <w:r w:rsidRPr="00463C35">
        <w:t>que</w:t>
      </w:r>
      <w:r w:rsidRPr="00463C35">
        <w:rPr>
          <w:spacing w:val="-15"/>
        </w:rPr>
        <w:t xml:space="preserve"> </w:t>
      </w:r>
      <w:r w:rsidRPr="00463C35">
        <w:rPr>
          <w:spacing w:val="2"/>
        </w:rPr>
        <w:t>se</w:t>
      </w:r>
      <w:r w:rsidRPr="00463C35">
        <w:rPr>
          <w:spacing w:val="-16"/>
        </w:rPr>
        <w:t xml:space="preserve"> </w:t>
      </w:r>
      <w:r w:rsidRPr="00463C35">
        <w:t>refiere a la construcción del software y con línea transversal en Tecnologías de la Información y Comunicación,</w:t>
      </w:r>
      <w:r w:rsidRPr="00463C35">
        <w:rPr>
          <w:spacing w:val="-4"/>
        </w:rPr>
        <w:t xml:space="preserve"> </w:t>
      </w:r>
      <w:r w:rsidRPr="00463C35">
        <w:t>ubicando</w:t>
      </w:r>
      <w:r w:rsidRPr="00463C35">
        <w:rPr>
          <w:spacing w:val="-5"/>
        </w:rPr>
        <w:t xml:space="preserve"> </w:t>
      </w:r>
      <w:r w:rsidRPr="00463C35">
        <w:t>en</w:t>
      </w:r>
      <w:r w:rsidRPr="00463C35">
        <w:rPr>
          <w:spacing w:val="-10"/>
        </w:rPr>
        <w:t xml:space="preserve"> </w:t>
      </w:r>
      <w:r w:rsidRPr="00463C35">
        <w:t>la</w:t>
      </w:r>
      <w:r w:rsidRPr="00463C35">
        <w:rPr>
          <w:spacing w:val="-2"/>
        </w:rPr>
        <w:t xml:space="preserve"> </w:t>
      </w:r>
      <w:r w:rsidRPr="00463C35">
        <w:t>investigación</w:t>
      </w:r>
      <w:r w:rsidRPr="00463C35">
        <w:rPr>
          <w:spacing w:val="-10"/>
        </w:rPr>
        <w:t xml:space="preserve"> </w:t>
      </w:r>
      <w:r w:rsidRPr="00463C35">
        <w:t>de</w:t>
      </w:r>
      <w:r w:rsidRPr="00463C35">
        <w:rPr>
          <w:spacing w:val="-11"/>
        </w:rPr>
        <w:t xml:space="preserve"> </w:t>
      </w:r>
      <w:r w:rsidRPr="00463C35">
        <w:t>la</w:t>
      </w:r>
      <w:r w:rsidRPr="00463C35">
        <w:rPr>
          <w:spacing w:val="-2"/>
        </w:rPr>
        <w:t xml:space="preserve"> </w:t>
      </w:r>
      <w:r w:rsidRPr="00463C35">
        <w:t>ESPOCH</w:t>
      </w:r>
      <w:r w:rsidRPr="00463C35">
        <w:rPr>
          <w:spacing w:val="-6"/>
        </w:rPr>
        <w:t xml:space="preserve"> </w:t>
      </w:r>
      <w:r w:rsidRPr="00463C35">
        <w:t>-</w:t>
      </w:r>
      <w:r w:rsidRPr="00463C35">
        <w:rPr>
          <w:spacing w:val="-6"/>
        </w:rPr>
        <w:t xml:space="preserve"> </w:t>
      </w:r>
      <w:r w:rsidRPr="00463C35">
        <w:t>EIS,</w:t>
      </w:r>
      <w:r w:rsidRPr="00463C35">
        <w:rPr>
          <w:spacing w:val="-6"/>
        </w:rPr>
        <w:t xml:space="preserve"> </w:t>
      </w:r>
      <w:r w:rsidRPr="00463C35">
        <w:t>En</w:t>
      </w:r>
      <w:r w:rsidRPr="00463C35">
        <w:rPr>
          <w:spacing w:val="-10"/>
        </w:rPr>
        <w:t xml:space="preserve"> </w:t>
      </w:r>
      <w:r w:rsidRPr="00463C35">
        <w:t>el</w:t>
      </w:r>
      <w:r w:rsidRPr="00463C35">
        <w:rPr>
          <w:spacing w:val="-8"/>
        </w:rPr>
        <w:t xml:space="preserve"> </w:t>
      </w:r>
      <w:r w:rsidRPr="00463C35">
        <w:t>Plan</w:t>
      </w:r>
      <w:r w:rsidRPr="00463C35">
        <w:rPr>
          <w:spacing w:val="-10"/>
        </w:rPr>
        <w:t xml:space="preserve"> </w:t>
      </w:r>
      <w:r w:rsidRPr="00463C35">
        <w:t>Nacional</w:t>
      </w:r>
      <w:r w:rsidRPr="00463C35">
        <w:rPr>
          <w:spacing w:val="-8"/>
        </w:rPr>
        <w:t xml:space="preserve"> </w:t>
      </w:r>
      <w:r w:rsidRPr="00463C35">
        <w:t>Toda</w:t>
      </w:r>
      <w:r w:rsidRPr="00463C35">
        <w:rPr>
          <w:spacing w:val="-2"/>
        </w:rPr>
        <w:t xml:space="preserve"> </w:t>
      </w:r>
      <w:r w:rsidRPr="00463C35">
        <w:rPr>
          <w:spacing w:val="-3"/>
        </w:rPr>
        <w:t xml:space="preserve">Una </w:t>
      </w:r>
      <w:r w:rsidRPr="00463C35">
        <w:t>Vida cumple con el objetivo 5, política</w:t>
      </w:r>
      <w:r w:rsidRPr="00463C35">
        <w:rPr>
          <w:spacing w:val="4"/>
        </w:rPr>
        <w:t xml:space="preserve"> </w:t>
      </w:r>
      <w:r w:rsidRPr="00463C35">
        <w:t>5.10</w:t>
      </w:r>
    </w:p>
    <w:p w14:paraId="6A12CFAF" w14:textId="77777777" w:rsidR="00B331FB" w:rsidRPr="00463C35" w:rsidRDefault="00B331FB" w:rsidP="009B4288">
      <w:pPr>
        <w:spacing w:line="360" w:lineRule="auto"/>
      </w:pPr>
    </w:p>
    <w:p w14:paraId="366DFC43" w14:textId="65E133DB" w:rsidR="00B331FB" w:rsidRPr="001422D0" w:rsidRDefault="0005472F" w:rsidP="002572B4">
      <w:pPr>
        <w:pStyle w:val="Ttulo2"/>
        <w:numPr>
          <w:ilvl w:val="1"/>
          <w:numId w:val="2"/>
        </w:numPr>
        <w:spacing w:before="153" w:line="360" w:lineRule="auto"/>
        <w:ind w:left="709" w:hanging="709"/>
      </w:pPr>
      <w:bookmarkStart w:id="20" w:name="_Toc77780523"/>
      <w:r w:rsidRPr="00463C35">
        <w:t>O</w:t>
      </w:r>
      <w:r w:rsidR="006B26F2" w:rsidRPr="00463C35">
        <w:t>bjetivos</w:t>
      </w:r>
      <w:bookmarkEnd w:id="20"/>
    </w:p>
    <w:p w14:paraId="34735F52" w14:textId="6260CE06" w:rsidR="00C86098" w:rsidRPr="006B26F2" w:rsidRDefault="00C86098" w:rsidP="002572B4">
      <w:pPr>
        <w:pStyle w:val="Ttulo2"/>
        <w:numPr>
          <w:ilvl w:val="2"/>
          <w:numId w:val="2"/>
        </w:numPr>
        <w:spacing w:before="163" w:line="360" w:lineRule="auto"/>
        <w:ind w:left="709" w:hanging="709"/>
        <w:rPr>
          <w:i/>
        </w:rPr>
      </w:pPr>
      <w:bookmarkStart w:id="21" w:name="_Toc77780524"/>
      <w:r w:rsidRPr="006B26F2">
        <w:rPr>
          <w:i/>
        </w:rPr>
        <w:t>Objetivo General</w:t>
      </w:r>
      <w:bookmarkEnd w:id="21"/>
    </w:p>
    <w:p w14:paraId="6AB88597" w14:textId="4712B8F6" w:rsidR="00B331FB" w:rsidRPr="00463C35" w:rsidRDefault="00B331FB" w:rsidP="009B4288">
      <w:pPr>
        <w:spacing w:line="360" w:lineRule="auto"/>
      </w:pPr>
    </w:p>
    <w:p w14:paraId="43E9DEE0" w14:textId="77777777" w:rsidR="00B331FB" w:rsidRPr="00463C35" w:rsidRDefault="0005472F" w:rsidP="009B4288">
      <w:pPr>
        <w:spacing w:line="360" w:lineRule="auto"/>
      </w:pPr>
      <w:r w:rsidRPr="00463C35">
        <w:t>Desarrollo de una aplicación web y aplicación móvil para la gestión de información de los procesos llevados a cabo en cada uno de los departamentos administrativos de la escuela de conducción “Conduespoch” aplicando el Framework React bajo un entorno de pruebas.</w:t>
      </w:r>
    </w:p>
    <w:p w14:paraId="7E181C3A" w14:textId="550A71B4" w:rsidR="00B331FB" w:rsidRPr="006B26F2" w:rsidRDefault="0005472F" w:rsidP="002572B4">
      <w:pPr>
        <w:pStyle w:val="Ttulo2"/>
        <w:numPr>
          <w:ilvl w:val="2"/>
          <w:numId w:val="2"/>
        </w:numPr>
        <w:spacing w:before="163" w:line="360" w:lineRule="auto"/>
        <w:rPr>
          <w:i/>
        </w:rPr>
      </w:pPr>
      <w:bookmarkStart w:id="22" w:name="_Toc77780525"/>
      <w:r w:rsidRPr="006B26F2">
        <w:rPr>
          <w:i/>
        </w:rPr>
        <w:t>Objetivos Específicos</w:t>
      </w:r>
      <w:bookmarkEnd w:id="22"/>
    </w:p>
    <w:p w14:paraId="4E9B0887" w14:textId="77777777" w:rsidR="0034511D" w:rsidRDefault="0005472F" w:rsidP="002572B4">
      <w:pPr>
        <w:pStyle w:val="Prrafodelista"/>
        <w:numPr>
          <w:ilvl w:val="0"/>
          <w:numId w:val="12"/>
        </w:numPr>
        <w:spacing w:line="360" w:lineRule="auto"/>
      </w:pPr>
      <w:r w:rsidRPr="00463C35">
        <w:t>Analizar</w:t>
      </w:r>
      <w:r w:rsidRPr="009B4288">
        <w:rPr>
          <w:spacing w:val="-13"/>
        </w:rPr>
        <w:t xml:space="preserve"> </w:t>
      </w:r>
      <w:r w:rsidRPr="00463C35">
        <w:t>todas</w:t>
      </w:r>
      <w:r w:rsidRPr="009B4288">
        <w:rPr>
          <w:spacing w:val="-15"/>
        </w:rPr>
        <w:t xml:space="preserve"> </w:t>
      </w:r>
      <w:r w:rsidRPr="00463C35">
        <w:t>las</w:t>
      </w:r>
      <w:r w:rsidRPr="009B4288">
        <w:rPr>
          <w:spacing w:val="-15"/>
        </w:rPr>
        <w:t xml:space="preserve"> </w:t>
      </w:r>
      <w:r w:rsidRPr="00463C35">
        <w:t>actividades</w:t>
      </w:r>
      <w:r w:rsidRPr="009B4288">
        <w:rPr>
          <w:spacing w:val="-15"/>
        </w:rPr>
        <w:t xml:space="preserve"> </w:t>
      </w:r>
      <w:r w:rsidRPr="00463C35">
        <w:t>administrativas</w:t>
      </w:r>
      <w:r w:rsidRPr="009B4288">
        <w:rPr>
          <w:spacing w:val="-15"/>
        </w:rPr>
        <w:t xml:space="preserve"> </w:t>
      </w:r>
      <w:r w:rsidRPr="00463C35">
        <w:t>llevadas</w:t>
      </w:r>
      <w:r w:rsidRPr="009B4288">
        <w:rPr>
          <w:spacing w:val="-15"/>
        </w:rPr>
        <w:t xml:space="preserve"> </w:t>
      </w:r>
      <w:r w:rsidRPr="00463C35">
        <w:t>a</w:t>
      </w:r>
      <w:r w:rsidRPr="009B4288">
        <w:rPr>
          <w:spacing w:val="-14"/>
        </w:rPr>
        <w:t xml:space="preserve"> </w:t>
      </w:r>
      <w:r w:rsidRPr="00463C35">
        <w:t>cabo</w:t>
      </w:r>
      <w:r w:rsidRPr="009B4288">
        <w:rPr>
          <w:spacing w:val="-15"/>
        </w:rPr>
        <w:t xml:space="preserve"> </w:t>
      </w:r>
      <w:r w:rsidRPr="00463C35">
        <w:t>en</w:t>
      </w:r>
      <w:r w:rsidRPr="009B4288">
        <w:rPr>
          <w:spacing w:val="-20"/>
        </w:rPr>
        <w:t xml:space="preserve"> </w:t>
      </w:r>
      <w:r w:rsidRPr="00463C35">
        <w:t>la</w:t>
      </w:r>
      <w:r w:rsidRPr="009B4288">
        <w:rPr>
          <w:spacing w:val="-8"/>
        </w:rPr>
        <w:t xml:space="preserve"> </w:t>
      </w:r>
      <w:r w:rsidRPr="00463C35">
        <w:t>escuela</w:t>
      </w:r>
      <w:r w:rsidRPr="009B4288">
        <w:rPr>
          <w:spacing w:val="-14"/>
        </w:rPr>
        <w:t xml:space="preserve"> </w:t>
      </w:r>
      <w:r w:rsidRPr="00463C35">
        <w:t>de</w:t>
      </w:r>
      <w:r w:rsidRPr="009B4288">
        <w:rPr>
          <w:spacing w:val="-17"/>
        </w:rPr>
        <w:t xml:space="preserve"> </w:t>
      </w:r>
      <w:r w:rsidRPr="00463C35">
        <w:t>conducción profesional</w:t>
      </w:r>
      <w:r w:rsidRPr="009B4288">
        <w:rPr>
          <w:spacing w:val="-3"/>
        </w:rPr>
        <w:t xml:space="preserve"> </w:t>
      </w:r>
      <w:r w:rsidRPr="00463C35">
        <w:t>“CONDUESPOCH”.</w:t>
      </w:r>
    </w:p>
    <w:p w14:paraId="5826A085" w14:textId="77777777" w:rsidR="0034511D" w:rsidRPr="0034511D" w:rsidRDefault="0005472F" w:rsidP="002572B4">
      <w:pPr>
        <w:pStyle w:val="Prrafodelista"/>
        <w:numPr>
          <w:ilvl w:val="0"/>
          <w:numId w:val="12"/>
        </w:numPr>
        <w:spacing w:line="360" w:lineRule="auto"/>
      </w:pPr>
      <w:r w:rsidRPr="00463C35">
        <w:t>Analizar las tecnologías necesarias y apropiadas para la realización de la aplicación web y aplicación</w:t>
      </w:r>
      <w:r w:rsidRPr="009B4288">
        <w:rPr>
          <w:spacing w:val="-1"/>
        </w:rPr>
        <w:t xml:space="preserve"> </w:t>
      </w:r>
      <w:r w:rsidRPr="009B4288">
        <w:rPr>
          <w:spacing w:val="-3"/>
        </w:rPr>
        <w:t>móvil.</w:t>
      </w:r>
    </w:p>
    <w:p w14:paraId="1E11903E" w14:textId="77777777" w:rsidR="0034511D" w:rsidRDefault="0005472F" w:rsidP="002572B4">
      <w:pPr>
        <w:pStyle w:val="Prrafodelista"/>
        <w:numPr>
          <w:ilvl w:val="0"/>
          <w:numId w:val="12"/>
        </w:numPr>
        <w:spacing w:line="360" w:lineRule="auto"/>
      </w:pPr>
      <w:r w:rsidRPr="00463C35">
        <w:t xml:space="preserve">Desarrollar </w:t>
      </w:r>
      <w:r w:rsidRPr="009B4288">
        <w:rPr>
          <w:spacing w:val="-3"/>
        </w:rPr>
        <w:t xml:space="preserve">los </w:t>
      </w:r>
      <w:r w:rsidRPr="00463C35">
        <w:t xml:space="preserve">módulos de gestión de información e implementar </w:t>
      </w:r>
      <w:r w:rsidRPr="009B4288">
        <w:rPr>
          <w:spacing w:val="-4"/>
        </w:rPr>
        <w:t>en el</w:t>
      </w:r>
      <w:r w:rsidRPr="009B4288">
        <w:rPr>
          <w:spacing w:val="6"/>
        </w:rPr>
        <w:t xml:space="preserve"> </w:t>
      </w:r>
      <w:r w:rsidRPr="00463C35">
        <w:t>sistema.</w:t>
      </w:r>
    </w:p>
    <w:p w14:paraId="4B47CEAC" w14:textId="77777777" w:rsidR="0034511D" w:rsidRDefault="0034511D" w:rsidP="002572B4">
      <w:pPr>
        <w:pStyle w:val="Prrafodelista"/>
        <w:numPr>
          <w:ilvl w:val="0"/>
          <w:numId w:val="12"/>
        </w:numPr>
        <w:spacing w:line="360" w:lineRule="auto"/>
      </w:pPr>
      <w:r>
        <w:t xml:space="preserve">Implementar </w:t>
      </w:r>
      <w:r w:rsidR="0005472F" w:rsidRPr="00463C35">
        <w:t xml:space="preserve">la metodología de pruebas a la aplicación para verificar </w:t>
      </w:r>
      <w:r w:rsidR="0005472F" w:rsidRPr="009B4288">
        <w:rPr>
          <w:spacing w:val="-4"/>
        </w:rPr>
        <w:t xml:space="preserve">el </w:t>
      </w:r>
      <w:r w:rsidR="0005472F" w:rsidRPr="00463C35">
        <w:t>correcto funcionamiento de los componentes del sistema en los niveles</w:t>
      </w:r>
      <w:r w:rsidR="0005472F" w:rsidRPr="009B4288">
        <w:rPr>
          <w:spacing w:val="-4"/>
        </w:rPr>
        <w:t xml:space="preserve"> </w:t>
      </w:r>
      <w:r w:rsidR="0005472F" w:rsidRPr="00463C35">
        <w:t>pertinentes.</w:t>
      </w:r>
    </w:p>
    <w:p w14:paraId="74F56E43" w14:textId="5FB203C7" w:rsidR="00B331FB" w:rsidRPr="00463C35" w:rsidRDefault="0005472F" w:rsidP="002572B4">
      <w:pPr>
        <w:pStyle w:val="Prrafodelista"/>
        <w:numPr>
          <w:ilvl w:val="0"/>
          <w:numId w:val="12"/>
        </w:numPr>
        <w:spacing w:line="360" w:lineRule="auto"/>
      </w:pPr>
      <w:r w:rsidRPr="00463C35">
        <w:t>Determinar</w:t>
      </w:r>
      <w:r w:rsidRPr="009B4288">
        <w:rPr>
          <w:spacing w:val="-7"/>
        </w:rPr>
        <w:t xml:space="preserve"> </w:t>
      </w:r>
      <w:r w:rsidRPr="009B4288">
        <w:rPr>
          <w:spacing w:val="-4"/>
        </w:rPr>
        <w:t>el</w:t>
      </w:r>
      <w:r w:rsidRPr="009B4288">
        <w:rPr>
          <w:spacing w:val="-9"/>
        </w:rPr>
        <w:t xml:space="preserve"> </w:t>
      </w:r>
      <w:r w:rsidRPr="00463C35">
        <w:t>nivel</w:t>
      </w:r>
      <w:r w:rsidRPr="009B4288">
        <w:rPr>
          <w:spacing w:val="-13"/>
        </w:rPr>
        <w:t xml:space="preserve"> </w:t>
      </w:r>
      <w:r w:rsidRPr="00463C35">
        <w:t>de</w:t>
      </w:r>
      <w:r w:rsidRPr="009B4288">
        <w:rPr>
          <w:spacing w:val="-12"/>
        </w:rPr>
        <w:t xml:space="preserve"> </w:t>
      </w:r>
      <w:r w:rsidRPr="00463C35">
        <w:t>eficiencia</w:t>
      </w:r>
      <w:r w:rsidRPr="009B4288">
        <w:rPr>
          <w:spacing w:val="-8"/>
        </w:rPr>
        <w:t xml:space="preserve"> </w:t>
      </w:r>
      <w:r w:rsidRPr="00463C35">
        <w:t>del</w:t>
      </w:r>
      <w:r w:rsidRPr="009B4288">
        <w:rPr>
          <w:spacing w:val="-13"/>
        </w:rPr>
        <w:t xml:space="preserve"> </w:t>
      </w:r>
      <w:r w:rsidRPr="00463C35">
        <w:t>sistema</w:t>
      </w:r>
      <w:r w:rsidRPr="009B4288">
        <w:rPr>
          <w:spacing w:val="-3"/>
        </w:rPr>
        <w:t xml:space="preserve"> </w:t>
      </w:r>
      <w:r w:rsidRPr="00463C35">
        <w:t>en</w:t>
      </w:r>
      <w:r w:rsidRPr="009B4288">
        <w:rPr>
          <w:spacing w:val="-14"/>
        </w:rPr>
        <w:t xml:space="preserve"> </w:t>
      </w:r>
      <w:r w:rsidRPr="00463C35">
        <w:t>relación</w:t>
      </w:r>
      <w:r w:rsidRPr="009B4288">
        <w:rPr>
          <w:spacing w:val="-11"/>
        </w:rPr>
        <w:t xml:space="preserve"> </w:t>
      </w:r>
      <w:r w:rsidRPr="00463C35">
        <w:t>al</w:t>
      </w:r>
      <w:r w:rsidRPr="009B4288">
        <w:rPr>
          <w:spacing w:val="-13"/>
        </w:rPr>
        <w:t xml:space="preserve"> </w:t>
      </w:r>
      <w:r w:rsidRPr="00463C35">
        <w:t>tiempo</w:t>
      </w:r>
      <w:r w:rsidRPr="009B4288">
        <w:rPr>
          <w:spacing w:val="-10"/>
        </w:rPr>
        <w:t xml:space="preserve"> </w:t>
      </w:r>
      <w:r w:rsidRPr="00463C35">
        <w:t>empleado</w:t>
      </w:r>
      <w:r w:rsidRPr="009B4288">
        <w:rPr>
          <w:spacing w:val="-11"/>
        </w:rPr>
        <w:t xml:space="preserve"> </w:t>
      </w:r>
      <w:r w:rsidRPr="00463C35">
        <w:t>en</w:t>
      </w:r>
      <w:r w:rsidRPr="009B4288">
        <w:rPr>
          <w:spacing w:val="-10"/>
        </w:rPr>
        <w:t xml:space="preserve"> </w:t>
      </w:r>
      <w:r w:rsidRPr="00463C35">
        <w:t>la</w:t>
      </w:r>
      <w:r w:rsidRPr="009B4288">
        <w:rPr>
          <w:spacing w:val="-8"/>
        </w:rPr>
        <w:t xml:space="preserve"> </w:t>
      </w:r>
      <w:r w:rsidRPr="00463C35">
        <w:t>gestión de procesos administrativos haciendo uso del estándar ISO</w:t>
      </w:r>
      <w:r w:rsidRPr="009B4288">
        <w:rPr>
          <w:spacing w:val="-2"/>
        </w:rPr>
        <w:t xml:space="preserve"> </w:t>
      </w:r>
      <w:r w:rsidRPr="00463C35">
        <w:t>25010.</w:t>
      </w:r>
    </w:p>
    <w:p w14:paraId="71191393" w14:textId="77777777" w:rsidR="00B331FB" w:rsidRDefault="00B331FB" w:rsidP="00411B4C">
      <w:pPr>
        <w:pStyle w:val="Sangradetextonormal"/>
        <w:spacing w:line="360" w:lineRule="auto"/>
      </w:pPr>
    </w:p>
    <w:p w14:paraId="0693E4E6" w14:textId="32D5D671" w:rsidR="005D6DE6" w:rsidRPr="00463C35" w:rsidRDefault="005D6DE6" w:rsidP="00411B4C">
      <w:pPr>
        <w:pStyle w:val="Sangradetextonormal"/>
        <w:spacing w:line="360" w:lineRule="auto"/>
        <w:sectPr w:rsidR="005D6DE6" w:rsidRPr="00463C35" w:rsidSect="00320EE1">
          <w:pgSz w:w="11910" w:h="16840"/>
          <w:pgMar w:top="1418" w:right="1418" w:bottom="1418" w:left="1985" w:header="720" w:footer="720" w:gutter="0"/>
          <w:cols w:space="720"/>
        </w:sectPr>
      </w:pPr>
    </w:p>
    <w:p w14:paraId="72C0F609" w14:textId="3C2C3D5D" w:rsidR="00B331FB" w:rsidRPr="00337903" w:rsidRDefault="0005472F" w:rsidP="00FF567F">
      <w:pPr>
        <w:pStyle w:val="Ttulo1"/>
        <w:jc w:val="center"/>
      </w:pPr>
      <w:bookmarkStart w:id="23" w:name="_bookmark5"/>
      <w:bookmarkStart w:id="24" w:name="_Toc77780526"/>
      <w:bookmarkEnd w:id="23"/>
      <w:r w:rsidRPr="00337903">
        <w:t>CAPITULO I</w:t>
      </w:r>
      <w:r w:rsidR="000C73D3" w:rsidRPr="00337903">
        <w:t>I</w:t>
      </w:r>
      <w:bookmarkEnd w:id="24"/>
    </w:p>
    <w:p w14:paraId="63089E3D" w14:textId="7EE18106" w:rsidR="00B331FB" w:rsidRPr="00337903" w:rsidRDefault="000C73D3" w:rsidP="002572B4">
      <w:pPr>
        <w:pStyle w:val="Ttulo1"/>
        <w:numPr>
          <w:ilvl w:val="0"/>
          <w:numId w:val="2"/>
        </w:numPr>
        <w:tabs>
          <w:tab w:val="left" w:pos="709"/>
        </w:tabs>
        <w:spacing w:before="176" w:line="360" w:lineRule="auto"/>
        <w:ind w:left="1276" w:hanging="1276"/>
      </w:pPr>
      <w:bookmarkStart w:id="25" w:name="_bookmark6"/>
      <w:bookmarkStart w:id="26" w:name="_Toc77780527"/>
      <w:bookmarkEnd w:id="25"/>
      <w:r w:rsidRPr="00337903">
        <w:t>FUNDAMENTOS TEÓRICOS</w:t>
      </w:r>
      <w:bookmarkEnd w:id="26"/>
    </w:p>
    <w:p w14:paraId="4847FA51" w14:textId="77777777" w:rsidR="00436087" w:rsidRDefault="00436087" w:rsidP="00F87BAA">
      <w:pPr>
        <w:spacing w:line="360" w:lineRule="auto"/>
      </w:pPr>
    </w:p>
    <w:p w14:paraId="6DDE5C6E" w14:textId="531784A1" w:rsidR="00B331FB" w:rsidRDefault="0005472F" w:rsidP="00F87BAA">
      <w:pPr>
        <w:spacing w:line="360" w:lineRule="auto"/>
      </w:pPr>
      <w:r w:rsidRPr="00463C35">
        <w:t>En</w:t>
      </w:r>
      <w:r w:rsidRPr="00463C35">
        <w:rPr>
          <w:spacing w:val="-11"/>
        </w:rPr>
        <w:t xml:space="preserve"> </w:t>
      </w:r>
      <w:r w:rsidRPr="00463C35">
        <w:t>este</w:t>
      </w:r>
      <w:r w:rsidRPr="00463C35">
        <w:rPr>
          <w:spacing w:val="-16"/>
        </w:rPr>
        <w:t xml:space="preserve"> </w:t>
      </w:r>
      <w:r w:rsidRPr="00463C35">
        <w:t>apartado</w:t>
      </w:r>
      <w:r w:rsidRPr="00463C35">
        <w:rPr>
          <w:spacing w:val="-15"/>
        </w:rPr>
        <w:t xml:space="preserve"> </w:t>
      </w:r>
      <w:r w:rsidRPr="00463C35">
        <w:t>se</w:t>
      </w:r>
      <w:r w:rsidRPr="00463C35">
        <w:rPr>
          <w:spacing w:val="-11"/>
        </w:rPr>
        <w:t xml:space="preserve"> </w:t>
      </w:r>
      <w:r w:rsidRPr="00463C35">
        <w:t>establece</w:t>
      </w:r>
      <w:r w:rsidRPr="00463C35">
        <w:rPr>
          <w:spacing w:val="-13"/>
        </w:rPr>
        <w:t xml:space="preserve"> </w:t>
      </w:r>
      <w:r w:rsidRPr="00463C35">
        <w:t>la</w:t>
      </w:r>
      <w:r w:rsidRPr="00463C35">
        <w:rPr>
          <w:spacing w:val="-8"/>
        </w:rPr>
        <w:t xml:space="preserve"> </w:t>
      </w:r>
      <w:r w:rsidRPr="00463C35">
        <w:rPr>
          <w:spacing w:val="-3"/>
        </w:rPr>
        <w:t>teoría</w:t>
      </w:r>
      <w:r w:rsidRPr="00463C35">
        <w:rPr>
          <w:spacing w:val="-8"/>
        </w:rPr>
        <w:t xml:space="preserve"> </w:t>
      </w:r>
      <w:r w:rsidRPr="00463C35">
        <w:t>referente</w:t>
      </w:r>
      <w:r w:rsidRPr="00463C35">
        <w:rPr>
          <w:spacing w:val="-16"/>
        </w:rPr>
        <w:t xml:space="preserve"> </w:t>
      </w:r>
      <w:r w:rsidRPr="00463C35">
        <w:t>a</w:t>
      </w:r>
      <w:r w:rsidRPr="00463C35">
        <w:rPr>
          <w:spacing w:val="-12"/>
        </w:rPr>
        <w:t xml:space="preserve"> </w:t>
      </w:r>
      <w:r w:rsidRPr="00463C35">
        <w:t>temas</w:t>
      </w:r>
      <w:r w:rsidRPr="00463C35">
        <w:rPr>
          <w:spacing w:val="-10"/>
        </w:rPr>
        <w:t xml:space="preserve"> </w:t>
      </w:r>
      <w:r w:rsidRPr="00463C35">
        <w:t>relacionados</w:t>
      </w:r>
      <w:r w:rsidRPr="00463C35">
        <w:rPr>
          <w:spacing w:val="-10"/>
        </w:rPr>
        <w:t xml:space="preserve"> </w:t>
      </w:r>
      <w:r w:rsidR="003B0ADF">
        <w:t>con</w:t>
      </w:r>
      <w:r w:rsidRPr="00463C35">
        <w:rPr>
          <w:spacing w:val="-8"/>
        </w:rPr>
        <w:t xml:space="preserve"> </w:t>
      </w:r>
      <w:r w:rsidRPr="00463C35">
        <w:rPr>
          <w:spacing w:val="-3"/>
        </w:rPr>
        <w:t>los</w:t>
      </w:r>
      <w:r w:rsidRPr="00463C35">
        <w:rPr>
          <w:spacing w:val="-4"/>
        </w:rPr>
        <w:t xml:space="preserve"> </w:t>
      </w:r>
      <w:r w:rsidRPr="00463C35">
        <w:t>elementos</w:t>
      </w:r>
      <w:r w:rsidRPr="00463C35">
        <w:rPr>
          <w:spacing w:val="-10"/>
        </w:rPr>
        <w:t xml:space="preserve"> </w:t>
      </w:r>
      <w:r w:rsidRPr="00463C35">
        <w:t>de</w:t>
      </w:r>
      <w:r w:rsidRPr="00463C35">
        <w:rPr>
          <w:spacing w:val="-13"/>
        </w:rPr>
        <w:t xml:space="preserve"> </w:t>
      </w:r>
      <w:r w:rsidRPr="00463C35">
        <w:t xml:space="preserve">influencia </w:t>
      </w:r>
      <w:r w:rsidR="003B0ADF">
        <w:t>para</w:t>
      </w:r>
      <w:r w:rsidRPr="00463C35">
        <w:t xml:space="preserve"> el presente trabajo, donde </w:t>
      </w:r>
      <w:r w:rsidRPr="00463C35">
        <w:rPr>
          <w:spacing w:val="2"/>
        </w:rPr>
        <w:t xml:space="preserve">se </w:t>
      </w:r>
      <w:r w:rsidRPr="00463C35">
        <w:t xml:space="preserve">destaca lo </w:t>
      </w:r>
      <w:r w:rsidRPr="00463C35">
        <w:rPr>
          <w:spacing w:val="-3"/>
        </w:rPr>
        <w:t xml:space="preserve">más </w:t>
      </w:r>
      <w:r w:rsidRPr="00463C35">
        <w:t xml:space="preserve">importante como </w:t>
      </w:r>
      <w:r w:rsidR="00F66F7B">
        <w:t>los</w:t>
      </w:r>
      <w:r w:rsidRPr="00463C35">
        <w:rPr>
          <w:spacing w:val="-9"/>
        </w:rPr>
        <w:t xml:space="preserve"> </w:t>
      </w:r>
      <w:r w:rsidRPr="00463C35">
        <w:t>temarios</w:t>
      </w:r>
      <w:r w:rsidRPr="00463C35">
        <w:rPr>
          <w:spacing w:val="-10"/>
        </w:rPr>
        <w:t xml:space="preserve"> </w:t>
      </w:r>
      <w:r w:rsidRPr="00463C35">
        <w:t>tentativos</w:t>
      </w:r>
      <w:r w:rsidRPr="00463C35">
        <w:rPr>
          <w:spacing w:val="-11"/>
        </w:rPr>
        <w:t xml:space="preserve"> </w:t>
      </w:r>
      <w:r w:rsidRPr="00463C35">
        <w:t>sobre</w:t>
      </w:r>
      <w:r w:rsidRPr="00463C35">
        <w:rPr>
          <w:spacing w:val="-17"/>
        </w:rPr>
        <w:t xml:space="preserve"> </w:t>
      </w:r>
      <w:r w:rsidRPr="00463C35">
        <w:t>la</w:t>
      </w:r>
      <w:r w:rsidRPr="00463C35">
        <w:rPr>
          <w:spacing w:val="-8"/>
        </w:rPr>
        <w:t xml:space="preserve"> </w:t>
      </w:r>
      <w:r w:rsidRPr="00463C35">
        <w:t>gestión</w:t>
      </w:r>
      <w:r w:rsidRPr="00463C35">
        <w:rPr>
          <w:spacing w:val="-12"/>
        </w:rPr>
        <w:t xml:space="preserve"> </w:t>
      </w:r>
      <w:r w:rsidRPr="00463C35">
        <w:t>de</w:t>
      </w:r>
      <w:r w:rsidRPr="00463C35">
        <w:rPr>
          <w:spacing w:val="-17"/>
        </w:rPr>
        <w:t xml:space="preserve"> </w:t>
      </w:r>
      <w:r w:rsidRPr="00463C35">
        <w:t>información</w:t>
      </w:r>
      <w:r w:rsidRPr="00463C35">
        <w:rPr>
          <w:spacing w:val="-11"/>
        </w:rPr>
        <w:t xml:space="preserve"> </w:t>
      </w:r>
      <w:r w:rsidRPr="00463C35">
        <w:t>que</w:t>
      </w:r>
      <w:r w:rsidRPr="00463C35">
        <w:rPr>
          <w:spacing w:val="-17"/>
        </w:rPr>
        <w:t xml:space="preserve"> </w:t>
      </w:r>
      <w:r w:rsidRPr="00463C35">
        <w:t>pueden</w:t>
      </w:r>
      <w:r w:rsidRPr="00463C35">
        <w:rPr>
          <w:spacing w:val="-15"/>
        </w:rPr>
        <w:t xml:space="preserve"> </w:t>
      </w:r>
      <w:r w:rsidRPr="00463C35">
        <w:t xml:space="preserve">servir para desarrollar </w:t>
      </w:r>
      <w:r w:rsidR="003B0ADF">
        <w:t xml:space="preserve">los </w:t>
      </w:r>
      <w:r w:rsidRPr="00463C35">
        <w:t>procesos administrativos en la escuela de conducción Conduespoch E.P,</w:t>
      </w:r>
      <w:r w:rsidRPr="00463C35">
        <w:rPr>
          <w:spacing w:val="-39"/>
        </w:rPr>
        <w:t xml:space="preserve"> </w:t>
      </w:r>
      <w:r w:rsidRPr="00463C35">
        <w:t xml:space="preserve">además de las diferentes tecnologías y métodos que </w:t>
      </w:r>
      <w:r w:rsidRPr="00463C35">
        <w:rPr>
          <w:spacing w:val="2"/>
        </w:rPr>
        <w:t xml:space="preserve">se </w:t>
      </w:r>
      <w:r w:rsidRPr="00463C35">
        <w:t>van a utilizar para su creación y</w:t>
      </w:r>
      <w:r w:rsidRPr="00463C35">
        <w:rPr>
          <w:spacing w:val="-27"/>
        </w:rPr>
        <w:t xml:space="preserve"> </w:t>
      </w:r>
      <w:r w:rsidRPr="00463C35">
        <w:t>desarrollo.</w:t>
      </w:r>
    </w:p>
    <w:p w14:paraId="26018A5F" w14:textId="77777777" w:rsidR="00436087" w:rsidRPr="00436087" w:rsidRDefault="00436087" w:rsidP="00F87BAA">
      <w:pPr>
        <w:spacing w:line="360" w:lineRule="auto"/>
      </w:pPr>
    </w:p>
    <w:p w14:paraId="068CDF7A" w14:textId="752B3BF0" w:rsidR="00B331FB" w:rsidRDefault="0005472F" w:rsidP="00F87BAA">
      <w:pPr>
        <w:spacing w:line="360" w:lineRule="auto"/>
      </w:pPr>
      <w:r w:rsidRPr="00463C35">
        <w:t>Para la realización de la información detallada a continuación se ha obtenido información de distintas fuentes bibliográficas, en donde varios autores dan su punto de vista sobre temas concretos que se van a utilizar.</w:t>
      </w:r>
    </w:p>
    <w:p w14:paraId="16A76CC3" w14:textId="77777777" w:rsidR="00F87BAA" w:rsidRPr="00463C35" w:rsidRDefault="00F87BAA" w:rsidP="00F87BAA">
      <w:pPr>
        <w:spacing w:line="360" w:lineRule="auto"/>
      </w:pPr>
    </w:p>
    <w:p w14:paraId="0FDEFBC1" w14:textId="49EE8EDC" w:rsidR="001422D0" w:rsidRPr="00337903" w:rsidRDefault="0005472F" w:rsidP="002572B4">
      <w:pPr>
        <w:pStyle w:val="Ttulo2"/>
        <w:numPr>
          <w:ilvl w:val="1"/>
          <w:numId w:val="2"/>
        </w:numPr>
      </w:pPr>
      <w:bookmarkStart w:id="27" w:name="_bookmark7"/>
      <w:bookmarkStart w:id="28" w:name="_Toc77780528"/>
      <w:bookmarkEnd w:id="27"/>
      <w:r w:rsidRPr="00337903">
        <w:t>E</w:t>
      </w:r>
      <w:r w:rsidR="006B26F2" w:rsidRPr="00337903">
        <w:t>stado del</w:t>
      </w:r>
      <w:r w:rsidR="006B26F2" w:rsidRPr="00337903">
        <w:rPr>
          <w:spacing w:val="1"/>
        </w:rPr>
        <w:t xml:space="preserve"> </w:t>
      </w:r>
      <w:r w:rsidR="006B26F2" w:rsidRPr="00337903">
        <w:t>arte</w:t>
      </w:r>
      <w:bookmarkEnd w:id="28"/>
    </w:p>
    <w:p w14:paraId="2045D001" w14:textId="77777777" w:rsidR="001422D0" w:rsidRDefault="001422D0" w:rsidP="001422D0">
      <w:pPr>
        <w:pStyle w:val="Textoindependiente"/>
        <w:spacing w:before="7" w:line="360" w:lineRule="auto"/>
      </w:pPr>
    </w:p>
    <w:p w14:paraId="4A83CAFC" w14:textId="41BE24EA" w:rsidR="001422D0" w:rsidRPr="001422D0" w:rsidRDefault="001422D0" w:rsidP="00F87BAA">
      <w:pPr>
        <w:spacing w:line="360" w:lineRule="auto"/>
      </w:pPr>
      <w:r w:rsidRPr="001422D0">
        <w:t xml:space="preserve">El trabajo de titulación “Implementación de un sistema para automatizar los procesos académicos y administrativos de la escuela de conducción de choferes profesionales de los ríos Manuel Bhruniss Villacrés de la ciudad de Babahoyo”, trata en profundidad el tema de los procesos académicos y administrativos de la escuela de conducción Manuel Bhruniss de los Rios de la ciudad de Babahoyo con el objetivo de </w:t>
      </w:r>
      <w:r w:rsidRPr="00F87BAA">
        <w:t>automatizar</w:t>
      </w:r>
      <w:r w:rsidRPr="001422D0">
        <w:t xml:space="preserve"> dichos procesos. La escuela está conformada por departamentos similares a Conduespoch (Secretaria y, Dtic y asesoría vial), con el cual se tiene una guía básica para el desarrollo de la aplicación web, a diferencia de la aplicación mencionada, se realiza con difer</w:t>
      </w:r>
      <w:r w:rsidR="00337903">
        <w:t xml:space="preserve">entes frameworks. </w:t>
      </w:r>
      <w:r w:rsidR="00337903" w:rsidRPr="00337903">
        <w:rPr>
          <w:sz w:val="18"/>
        </w:rPr>
        <w:t>(Moran</w:t>
      </w:r>
      <w:r w:rsidRPr="00337903">
        <w:rPr>
          <w:sz w:val="18"/>
        </w:rPr>
        <w:t>, 2012)</w:t>
      </w:r>
    </w:p>
    <w:p w14:paraId="04C9DABC" w14:textId="79A42241" w:rsidR="001422D0" w:rsidRPr="001422D0" w:rsidRDefault="001422D0" w:rsidP="00F87BAA">
      <w:pPr>
        <w:spacing w:line="360" w:lineRule="auto"/>
      </w:pPr>
    </w:p>
    <w:p w14:paraId="4ED90928" w14:textId="03B672F3" w:rsidR="001422D0" w:rsidRDefault="00337903" w:rsidP="00F87BAA">
      <w:pPr>
        <w:spacing w:line="360" w:lineRule="auto"/>
      </w:pPr>
      <w:r>
        <w:t xml:space="preserve">Según </w:t>
      </w:r>
      <w:r w:rsidRPr="00337903">
        <w:rPr>
          <w:highlight w:val="yellow"/>
        </w:rPr>
        <w:t>(Edgar</w:t>
      </w:r>
      <w:r w:rsidR="001422D0" w:rsidRPr="00337903">
        <w:rPr>
          <w:highlight w:val="yellow"/>
        </w:rPr>
        <w:t>, 2018)</w:t>
      </w:r>
      <w:r w:rsidR="001422D0" w:rsidRPr="001422D0">
        <w:t xml:space="preserve"> el proyecto de titulación se realizó con el objetivo y la necesidad de utilizar un sistema académico automático para el remplazo de los procesos manuales, el cual facilite el almacenamiento y uso de la información que maneja la institución, el sistema desarrollado utiliza una metodología ágil y técnicas de programación javascript, los objetivos de esta aplicación están orientados a mejorar y optimizar los recursos, siendo satisfactorios para el personal de la institución.</w:t>
      </w:r>
    </w:p>
    <w:p w14:paraId="028F6E0C" w14:textId="77777777" w:rsidR="001422D0" w:rsidRPr="001422D0" w:rsidRDefault="001422D0" w:rsidP="001422D0">
      <w:pPr>
        <w:pStyle w:val="Textoindependiente"/>
        <w:spacing w:before="7" w:line="360" w:lineRule="auto"/>
      </w:pPr>
    </w:p>
    <w:p w14:paraId="77411979" w14:textId="00A51E58" w:rsidR="001422D0" w:rsidRDefault="001422D0" w:rsidP="00F87BAA">
      <w:pPr>
        <w:spacing w:line="360" w:lineRule="auto"/>
      </w:pPr>
      <w:r w:rsidRPr="001422D0">
        <w:t xml:space="preserve">El trabajo de titulación Aplicación Web Para La Gestión Automatizada De Los Servicios Que Presta La Escuela De Capacitación Para Conductores Del Sindicato De Choferes Profesionales Del Cantón Mocache,”, se basa en la creación de un software con la finalidad de facilitar al acceso de información que maneja dicha institución. Para el desarrollo de la aplicación se realizó una recopilación de información en la cual se pudo evidenciar que los procesos administrativos de la escuela de conducción se llevaba forma manual por lo cual la elaboración de la aplicación web ayudó a la institución a mejorar el funcionamiento administrativo y servicio al cliente. Dicha aplicación está desarrollada por una arquitecutura MVC el cual es la misma a utilizar en el sistema para Conduespoch. </w:t>
      </w:r>
      <w:r w:rsidRPr="00337903">
        <w:rPr>
          <w:highlight w:val="yellow"/>
        </w:rPr>
        <w:t>(Nuñez, 2017)</w:t>
      </w:r>
    </w:p>
    <w:p w14:paraId="5989BF07" w14:textId="77777777" w:rsidR="001422D0" w:rsidRPr="001422D0" w:rsidRDefault="001422D0" w:rsidP="001422D0">
      <w:pPr>
        <w:pStyle w:val="Textoindependiente"/>
        <w:spacing w:before="7" w:line="360" w:lineRule="auto"/>
      </w:pPr>
    </w:p>
    <w:p w14:paraId="177B1DE9" w14:textId="4FFD4CA2" w:rsidR="001422D0" w:rsidRDefault="001422D0" w:rsidP="00F87BAA">
      <w:pPr>
        <w:spacing w:line="360" w:lineRule="auto"/>
      </w:pPr>
      <w:r w:rsidRPr="001422D0">
        <w:t xml:space="preserve">Con la ejecución del proyecto (“Software para la escuela de conducción General Santander ESCUGESAN”) se busca desarrollar e implementar un sistema de información computarizado, que tenga la capacidad de agilizar y reducir el tiempo en el proceso de expedición de certificados y de esta manera lograr mayor calidad en la atención del usuario ya que se cuenta con la tecnología adecuada para el manejo de la información invirtiendo un mínimo de recursos tanto humano como de equipos. Desde este punto de vista, se realiza el estudio de factibilidad técnica, económica y operacional, la cual le permite ofrecer a los usuarios valores agregados actualización de datos, seguimiento de los certificados y además beneficios cuantitativos. El sistema cuenta con los módulos de ingreso alumnos, reportes, consultas, administración, ayuda, copias de seguridad. Los módulos alumnos, reportes, consultas, administración son similares a módulos a desarrollar dentro de la aplicación para conduespoch. </w:t>
      </w:r>
      <w:r w:rsidRPr="00337903">
        <w:rPr>
          <w:sz w:val="18"/>
        </w:rPr>
        <w:t>(Blanco, 2014)</w:t>
      </w:r>
    </w:p>
    <w:p w14:paraId="4371D27F" w14:textId="77777777" w:rsidR="001422D0" w:rsidRPr="001422D0" w:rsidRDefault="001422D0" w:rsidP="001422D0">
      <w:pPr>
        <w:pStyle w:val="Textoindependiente"/>
        <w:spacing w:before="7" w:line="360" w:lineRule="auto"/>
      </w:pPr>
    </w:p>
    <w:p w14:paraId="69373D4C" w14:textId="3F6F4F3A" w:rsidR="001422D0" w:rsidRDefault="001422D0" w:rsidP="00F87BAA">
      <w:pPr>
        <w:spacing w:line="360" w:lineRule="auto"/>
      </w:pPr>
      <w:r w:rsidRPr="001422D0">
        <w:t xml:space="preserve">React permite el desarrollo de aplicaciones web grandes y complejas que pueden cambiar sus datos sin actualizaciones posteriores de la página. Su objetivo es proporcionar mejores experiencias de usuario y con una velocidad increíblemente rápida y robusta, también se puede integrar con otras bibliotecas o marcos JavaScript en MVC, esta herramienta se utiliza para crear las interfaces para conduespoch. </w:t>
      </w:r>
      <w:r w:rsidRPr="00337903">
        <w:rPr>
          <w:sz w:val="18"/>
        </w:rPr>
        <w:t>(Wyse, 2015)</w:t>
      </w:r>
    </w:p>
    <w:p w14:paraId="2C3F4B06" w14:textId="77777777" w:rsidR="001422D0" w:rsidRPr="001422D0" w:rsidRDefault="001422D0" w:rsidP="001422D0">
      <w:pPr>
        <w:pStyle w:val="Textoindependiente"/>
        <w:spacing w:before="7" w:line="360" w:lineRule="auto"/>
      </w:pPr>
    </w:p>
    <w:p w14:paraId="07377BA8" w14:textId="132DEEB0" w:rsidR="001422D0" w:rsidRDefault="001422D0" w:rsidP="00F87BAA">
      <w:pPr>
        <w:spacing w:line="360" w:lineRule="auto"/>
      </w:pPr>
      <w:r w:rsidRPr="001422D0">
        <w:t xml:space="preserve">En el artículo “React and Redux”, React es una biblioteca de IU. Sus objetivos principales son rende rizar la interfaz de usuario. En React se utilizan componentes en lugar de crear plantillas. Los componentes combinan la pantalla lógica escrita en JavaScript con el marcado escrito en HTML y responder a eventos. React permite a los desarrolladores escribir código en de la misma manera que lo harían, si todas las aplicaciones recibieran re-renderizado en cada actualización. Para una representación eficiente React utiliza un sistema conocido como DOM virtual. React también viene con su propio sistema de eventos personalizados (eventos sintéticos que utiliza la delegación automática de eventos), que envuelve el navegador eventos, para mejorar la experiencia de desarrollo entre navegadores. </w:t>
      </w:r>
      <w:r w:rsidRPr="00337903">
        <w:rPr>
          <w:sz w:val="18"/>
        </w:rPr>
        <w:t>(Caspers, 2016)</w:t>
      </w:r>
    </w:p>
    <w:p w14:paraId="642A90AE" w14:textId="77777777" w:rsidR="001422D0" w:rsidRPr="001422D0" w:rsidRDefault="001422D0" w:rsidP="001422D0">
      <w:pPr>
        <w:pStyle w:val="Textoindependiente"/>
        <w:spacing w:before="7" w:line="360" w:lineRule="auto"/>
      </w:pPr>
    </w:p>
    <w:p w14:paraId="768F96D9" w14:textId="31497B26" w:rsidR="001422D0" w:rsidRDefault="001422D0" w:rsidP="00F87BAA">
      <w:pPr>
        <w:spacing w:line="360" w:lineRule="auto"/>
      </w:pPr>
      <w:r w:rsidRPr="001422D0">
        <w:t xml:space="preserve">Los sistemas de planificación de recursos empresariales son la nueva solución para sistemas de negocios. Estos sistemas proporcionan negocios integrales funcionalidad de manera integrada utilizando una TI de vanguardia arquitectura. Esta tendencia hacia sistemas empresariales en grandes y medianas empresas. Las organizaciones tienen un impacto significativo en las carreras profesionales de SI. Empresa Esencialmente, los sistemas cambian los procesos fundamentales de trabajo empresarial implicando que el sistema que soporta estos procesos, y el diseño y el desarrollo de estos sistemas, también cambió. </w:t>
      </w:r>
      <w:r w:rsidRPr="00337903">
        <w:rPr>
          <w:sz w:val="18"/>
        </w:rPr>
        <w:t>(Watson, 1999)</w:t>
      </w:r>
    </w:p>
    <w:p w14:paraId="6B0630E7" w14:textId="77777777" w:rsidR="001422D0" w:rsidRPr="001422D0" w:rsidRDefault="001422D0" w:rsidP="001422D0">
      <w:pPr>
        <w:pStyle w:val="Textoindependiente"/>
        <w:spacing w:before="7" w:line="360" w:lineRule="auto"/>
      </w:pPr>
    </w:p>
    <w:p w14:paraId="4E9EA6CA" w14:textId="678EEE6C" w:rsidR="00B331FB" w:rsidRDefault="001422D0" w:rsidP="00F87BAA">
      <w:pPr>
        <w:spacing w:line="360" w:lineRule="auto"/>
      </w:pPr>
      <w:r w:rsidRPr="001422D0">
        <w:t xml:space="preserve">Los motores de búsqueda se basan en la búsqueda de múltiples cuerpos particionados para devolver resultados a los usuarios en una cantidad razonable de hora. En este artículo analizamos la arquitectura estándar de dos niveles para la búsqueda web con la diferencia de que el corpus para buscar una consulta determinada se predice de antemano. Todo esto para verificar el tiempo de respuesta de la aplicación. </w:t>
      </w:r>
      <w:r w:rsidRPr="00337903">
        <w:rPr>
          <w:sz w:val="18"/>
        </w:rPr>
        <w:t>(Baeza, 2009)</w:t>
      </w:r>
    </w:p>
    <w:p w14:paraId="715DA3A3" w14:textId="77777777" w:rsidR="001422D0" w:rsidRPr="001422D0" w:rsidRDefault="001422D0" w:rsidP="001422D0">
      <w:pPr>
        <w:pStyle w:val="Textoindependiente"/>
        <w:spacing w:before="7" w:line="360" w:lineRule="auto"/>
      </w:pPr>
    </w:p>
    <w:p w14:paraId="3531D780" w14:textId="743BC229" w:rsidR="00367BE6" w:rsidRPr="001B4253" w:rsidRDefault="00367BE6" w:rsidP="001B4253">
      <w:pPr>
        <w:pStyle w:val="Descripcin"/>
      </w:pPr>
      <w:bookmarkStart w:id="29" w:name="_Toc47308420"/>
      <w:r w:rsidRPr="001B4253">
        <w:t xml:space="preserve">Tabla </w:t>
      </w:r>
      <w:r w:rsidR="00C47EB2">
        <w:fldChar w:fldCharType="begin"/>
      </w:r>
      <w:r w:rsidR="00C47EB2">
        <w:instrText xml:space="preserve"> STYLEREF 1 \s </w:instrText>
      </w:r>
      <w:r w:rsidR="00C47EB2">
        <w:fldChar w:fldCharType="separate"/>
      </w:r>
      <w:r w:rsidR="00C47EB2">
        <w:rPr>
          <w:noProof/>
        </w:rPr>
        <w:t>2</w:t>
      </w:r>
      <w:r w:rsidR="00C47EB2">
        <w:fldChar w:fldCharType="end"/>
      </w:r>
      <w:r w:rsidR="00C47EB2">
        <w:noBreakHyphen/>
      </w:r>
      <w:r w:rsidR="00C47EB2">
        <w:fldChar w:fldCharType="begin"/>
      </w:r>
      <w:r w:rsidR="00C47EB2">
        <w:instrText xml:space="preserve"> SEQ Tabla \* ARABIC \s 1 </w:instrText>
      </w:r>
      <w:r w:rsidR="00C47EB2">
        <w:fldChar w:fldCharType="separate"/>
      </w:r>
      <w:r w:rsidR="00C47EB2">
        <w:rPr>
          <w:noProof/>
        </w:rPr>
        <w:t>1</w:t>
      </w:r>
      <w:r w:rsidR="00C47EB2">
        <w:fldChar w:fldCharType="end"/>
      </w:r>
      <w:r w:rsidRPr="001B4253">
        <w:t xml:space="preserve">-2: </w:t>
      </w:r>
      <w:r w:rsidRPr="001B4253">
        <w:rPr>
          <w:b w:val="0"/>
        </w:rPr>
        <w:t>Aporte al trabajo de titulación</w:t>
      </w:r>
      <w:bookmarkEnd w:id="29"/>
    </w:p>
    <w:tbl>
      <w:tblPr>
        <w:tblStyle w:val="TableNormal"/>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384"/>
        <w:gridCol w:w="4121"/>
      </w:tblGrid>
      <w:tr w:rsidR="005932A2" w:rsidRPr="0034511D" w14:paraId="7E36C5B0" w14:textId="77777777" w:rsidTr="004367E4">
        <w:trPr>
          <w:trHeight w:val="249"/>
        </w:trPr>
        <w:tc>
          <w:tcPr>
            <w:tcW w:w="4384" w:type="dxa"/>
          </w:tcPr>
          <w:p w14:paraId="0B6A7003" w14:textId="77777777" w:rsidR="005932A2" w:rsidRPr="0034511D" w:rsidRDefault="005932A2" w:rsidP="0034511D">
            <w:pPr>
              <w:pStyle w:val="TableParagraph"/>
              <w:spacing w:line="229" w:lineRule="exact"/>
              <w:jc w:val="center"/>
              <w:rPr>
                <w:b/>
                <w:sz w:val="18"/>
              </w:rPr>
            </w:pPr>
            <w:r w:rsidRPr="0034511D">
              <w:rPr>
                <w:b/>
                <w:sz w:val="18"/>
              </w:rPr>
              <w:t>Referencia</w:t>
            </w:r>
          </w:p>
        </w:tc>
        <w:tc>
          <w:tcPr>
            <w:tcW w:w="4121" w:type="dxa"/>
          </w:tcPr>
          <w:p w14:paraId="0D57D944" w14:textId="77777777" w:rsidR="005932A2" w:rsidRPr="0034511D" w:rsidRDefault="005932A2" w:rsidP="0034511D">
            <w:pPr>
              <w:pStyle w:val="TableParagraph"/>
              <w:spacing w:line="229" w:lineRule="exact"/>
              <w:jc w:val="center"/>
              <w:rPr>
                <w:b/>
                <w:sz w:val="18"/>
              </w:rPr>
            </w:pPr>
            <w:r w:rsidRPr="0034511D">
              <w:rPr>
                <w:b/>
                <w:sz w:val="18"/>
              </w:rPr>
              <w:t>Aporte</w:t>
            </w:r>
          </w:p>
        </w:tc>
      </w:tr>
      <w:tr w:rsidR="005932A2" w:rsidRPr="0034511D" w14:paraId="7D9FFB3A" w14:textId="77777777" w:rsidTr="004367E4">
        <w:trPr>
          <w:trHeight w:val="1771"/>
        </w:trPr>
        <w:tc>
          <w:tcPr>
            <w:tcW w:w="4384" w:type="dxa"/>
          </w:tcPr>
          <w:p w14:paraId="164AF5CA" w14:textId="77777777" w:rsidR="005932A2" w:rsidRPr="0034511D" w:rsidRDefault="005932A2" w:rsidP="004367E4">
            <w:pPr>
              <w:pStyle w:val="TableParagraph"/>
              <w:spacing w:line="360" w:lineRule="auto"/>
              <w:ind w:right="96"/>
              <w:rPr>
                <w:sz w:val="18"/>
              </w:rPr>
            </w:pPr>
            <w:r w:rsidRPr="0034511D">
              <w:rPr>
                <w:sz w:val="18"/>
              </w:rPr>
              <w:t>Implementación de un sistema para automatizar los procesos académicos y administrativos de la escuela de conducción de choferes profesionales de los ríos Manuel Bhruniss Villacres de la ciudad de Babahoyo</w:t>
            </w:r>
          </w:p>
        </w:tc>
        <w:tc>
          <w:tcPr>
            <w:tcW w:w="4121" w:type="dxa"/>
          </w:tcPr>
          <w:p w14:paraId="54C3FBCE" w14:textId="77777777" w:rsidR="005932A2" w:rsidRPr="0034511D" w:rsidRDefault="005932A2" w:rsidP="004367E4">
            <w:pPr>
              <w:pStyle w:val="TableParagraph"/>
              <w:spacing w:line="360" w:lineRule="auto"/>
              <w:ind w:right="96"/>
              <w:rPr>
                <w:sz w:val="18"/>
              </w:rPr>
            </w:pPr>
            <w:r w:rsidRPr="0034511D">
              <w:rPr>
                <w:sz w:val="18"/>
              </w:rPr>
              <w:t xml:space="preserve">Los procesos internos realizados dentro de la institución mencionada </w:t>
            </w:r>
            <w:r w:rsidRPr="0034511D">
              <w:rPr>
                <w:spacing w:val="-4"/>
                <w:sz w:val="18"/>
              </w:rPr>
              <w:t xml:space="preserve">en </w:t>
            </w:r>
            <w:r w:rsidRPr="0034511D">
              <w:rPr>
                <w:sz w:val="18"/>
              </w:rPr>
              <w:t xml:space="preserve">la tesis son similares a </w:t>
            </w:r>
            <w:r w:rsidRPr="0034511D">
              <w:rPr>
                <w:spacing w:val="-3"/>
                <w:sz w:val="18"/>
              </w:rPr>
              <w:t xml:space="preserve">los </w:t>
            </w:r>
            <w:r w:rsidRPr="0034511D">
              <w:rPr>
                <w:sz w:val="18"/>
              </w:rPr>
              <w:t xml:space="preserve">procesos de conduespoch, </w:t>
            </w:r>
            <w:r w:rsidRPr="0034511D">
              <w:rPr>
                <w:spacing w:val="-3"/>
                <w:sz w:val="18"/>
              </w:rPr>
              <w:t xml:space="preserve">más </w:t>
            </w:r>
            <w:r w:rsidRPr="0034511D">
              <w:rPr>
                <w:sz w:val="18"/>
              </w:rPr>
              <w:t>específicamente en los departamentos de académico</w:t>
            </w:r>
            <w:r w:rsidRPr="0034511D">
              <w:rPr>
                <w:spacing w:val="-16"/>
                <w:sz w:val="18"/>
              </w:rPr>
              <w:t xml:space="preserve"> </w:t>
            </w:r>
            <w:r w:rsidRPr="0034511D">
              <w:rPr>
                <w:sz w:val="18"/>
              </w:rPr>
              <w:t>y</w:t>
            </w:r>
            <w:r w:rsidRPr="0034511D">
              <w:rPr>
                <w:spacing w:val="-11"/>
                <w:sz w:val="18"/>
              </w:rPr>
              <w:t xml:space="preserve"> </w:t>
            </w:r>
            <w:r w:rsidRPr="0034511D">
              <w:rPr>
                <w:sz w:val="18"/>
              </w:rPr>
              <w:t>dtic.</w:t>
            </w:r>
            <w:r w:rsidRPr="0034511D">
              <w:rPr>
                <w:spacing w:val="-9"/>
                <w:sz w:val="18"/>
              </w:rPr>
              <w:t xml:space="preserve"> </w:t>
            </w:r>
            <w:r w:rsidRPr="0034511D">
              <w:rPr>
                <w:sz w:val="18"/>
              </w:rPr>
              <w:t>Con</w:t>
            </w:r>
            <w:r w:rsidRPr="0034511D">
              <w:rPr>
                <w:spacing w:val="-11"/>
                <w:sz w:val="18"/>
              </w:rPr>
              <w:t xml:space="preserve"> </w:t>
            </w:r>
            <w:r w:rsidRPr="0034511D">
              <w:rPr>
                <w:sz w:val="18"/>
              </w:rPr>
              <w:t>esto</w:t>
            </w:r>
            <w:r w:rsidRPr="0034511D">
              <w:rPr>
                <w:spacing w:val="-15"/>
                <w:sz w:val="18"/>
              </w:rPr>
              <w:t xml:space="preserve"> </w:t>
            </w:r>
            <w:r w:rsidRPr="0034511D">
              <w:rPr>
                <w:sz w:val="18"/>
              </w:rPr>
              <w:t>podemos</w:t>
            </w:r>
            <w:r w:rsidRPr="0034511D">
              <w:rPr>
                <w:spacing w:val="-11"/>
                <w:sz w:val="18"/>
              </w:rPr>
              <w:t xml:space="preserve"> </w:t>
            </w:r>
            <w:r w:rsidRPr="0034511D">
              <w:rPr>
                <w:sz w:val="18"/>
              </w:rPr>
              <w:t>tener</w:t>
            </w:r>
            <w:r w:rsidRPr="0034511D">
              <w:rPr>
                <w:spacing w:val="-8"/>
                <w:sz w:val="18"/>
              </w:rPr>
              <w:t xml:space="preserve"> </w:t>
            </w:r>
            <w:r w:rsidRPr="0034511D">
              <w:rPr>
                <w:sz w:val="18"/>
              </w:rPr>
              <w:t>una guía de cómo realizar esto procesos</w:t>
            </w:r>
            <w:r w:rsidRPr="0034511D">
              <w:rPr>
                <w:spacing w:val="20"/>
                <w:sz w:val="18"/>
              </w:rPr>
              <w:t xml:space="preserve"> </w:t>
            </w:r>
            <w:r w:rsidRPr="0034511D">
              <w:rPr>
                <w:sz w:val="18"/>
              </w:rPr>
              <w:t>de automatización, pero se debe implementar los módulos faltantes.</w:t>
            </w:r>
          </w:p>
        </w:tc>
      </w:tr>
      <w:tr w:rsidR="005932A2" w:rsidRPr="0034511D" w14:paraId="3A7BEB02" w14:textId="77777777" w:rsidTr="004367E4">
        <w:trPr>
          <w:trHeight w:val="1521"/>
        </w:trPr>
        <w:tc>
          <w:tcPr>
            <w:tcW w:w="4384" w:type="dxa"/>
          </w:tcPr>
          <w:p w14:paraId="7D75E7C3" w14:textId="77777777" w:rsidR="005932A2" w:rsidRPr="0034511D" w:rsidRDefault="005932A2" w:rsidP="004367E4">
            <w:pPr>
              <w:pStyle w:val="TableParagraph"/>
              <w:spacing w:line="360" w:lineRule="auto"/>
              <w:ind w:right="95"/>
              <w:rPr>
                <w:sz w:val="18"/>
              </w:rPr>
            </w:pPr>
            <w:r w:rsidRPr="0034511D">
              <w:rPr>
                <w:sz w:val="18"/>
              </w:rPr>
              <w:t>Automatizar</w:t>
            </w:r>
            <w:r w:rsidRPr="0034511D">
              <w:rPr>
                <w:spacing w:val="-9"/>
                <w:sz w:val="18"/>
              </w:rPr>
              <w:t xml:space="preserve"> </w:t>
            </w:r>
            <w:r w:rsidRPr="0034511D">
              <w:rPr>
                <w:sz w:val="18"/>
              </w:rPr>
              <w:t>la</w:t>
            </w:r>
            <w:r w:rsidRPr="0034511D">
              <w:rPr>
                <w:spacing w:val="-10"/>
                <w:sz w:val="18"/>
              </w:rPr>
              <w:t xml:space="preserve"> </w:t>
            </w:r>
            <w:r w:rsidRPr="0034511D">
              <w:rPr>
                <w:sz w:val="18"/>
              </w:rPr>
              <w:t>gestión</w:t>
            </w:r>
            <w:r w:rsidRPr="0034511D">
              <w:rPr>
                <w:spacing w:val="-12"/>
                <w:sz w:val="18"/>
              </w:rPr>
              <w:t xml:space="preserve"> </w:t>
            </w:r>
            <w:r w:rsidRPr="0034511D">
              <w:rPr>
                <w:sz w:val="18"/>
              </w:rPr>
              <w:t>de</w:t>
            </w:r>
            <w:r w:rsidRPr="0034511D">
              <w:rPr>
                <w:spacing w:val="-11"/>
                <w:sz w:val="18"/>
              </w:rPr>
              <w:t xml:space="preserve"> </w:t>
            </w:r>
            <w:r w:rsidRPr="0034511D">
              <w:rPr>
                <w:sz w:val="18"/>
              </w:rPr>
              <w:t>matrícula</w:t>
            </w:r>
            <w:r w:rsidRPr="0034511D">
              <w:rPr>
                <w:spacing w:val="-10"/>
                <w:sz w:val="18"/>
              </w:rPr>
              <w:t xml:space="preserve"> </w:t>
            </w:r>
            <w:r w:rsidRPr="0034511D">
              <w:rPr>
                <w:sz w:val="18"/>
              </w:rPr>
              <w:t>y</w:t>
            </w:r>
            <w:r w:rsidRPr="0034511D">
              <w:rPr>
                <w:spacing w:val="-15"/>
                <w:sz w:val="18"/>
              </w:rPr>
              <w:t xml:space="preserve"> </w:t>
            </w:r>
            <w:r w:rsidRPr="0034511D">
              <w:rPr>
                <w:sz w:val="18"/>
              </w:rPr>
              <w:t>notas</w:t>
            </w:r>
            <w:r w:rsidRPr="0034511D">
              <w:rPr>
                <w:spacing w:val="-12"/>
                <w:sz w:val="18"/>
              </w:rPr>
              <w:t xml:space="preserve"> </w:t>
            </w:r>
            <w:r w:rsidRPr="0034511D">
              <w:rPr>
                <w:sz w:val="18"/>
              </w:rPr>
              <w:t>en entorno web de la Escuela de Capacitación para Conductores Profesionales del Sindicato de Chóferes del cantón Mejía parroquia Machachi</w:t>
            </w:r>
          </w:p>
        </w:tc>
        <w:tc>
          <w:tcPr>
            <w:tcW w:w="4121" w:type="dxa"/>
          </w:tcPr>
          <w:p w14:paraId="2F49223F" w14:textId="77777777" w:rsidR="005932A2" w:rsidRPr="0034511D" w:rsidRDefault="005932A2" w:rsidP="004367E4">
            <w:pPr>
              <w:pStyle w:val="TableParagraph"/>
              <w:spacing w:line="360" w:lineRule="auto"/>
              <w:ind w:right="95"/>
              <w:rPr>
                <w:sz w:val="18"/>
              </w:rPr>
            </w:pPr>
            <w:r w:rsidRPr="0034511D">
              <w:rPr>
                <w:sz w:val="18"/>
              </w:rPr>
              <w:t>El sistema implementado en la Escuela de Capacitación para conductores profesionales del sindicato de choferes del cantón Mejía, de la misma manera la forma de realizar los procesos es similar, específicamente el</w:t>
            </w:r>
          </w:p>
          <w:p w14:paraId="23B38ED9" w14:textId="77777777" w:rsidR="005932A2" w:rsidRPr="0034511D" w:rsidRDefault="005932A2" w:rsidP="004367E4">
            <w:pPr>
              <w:pStyle w:val="TableParagraph"/>
              <w:spacing w:line="360" w:lineRule="auto"/>
              <w:rPr>
                <w:sz w:val="18"/>
              </w:rPr>
            </w:pPr>
            <w:r w:rsidRPr="0034511D">
              <w:rPr>
                <w:sz w:val="18"/>
              </w:rPr>
              <w:t>módulo de matrículas, con ciertas variaciones que deben ser desarrolladas en el presente sistema.</w:t>
            </w:r>
          </w:p>
        </w:tc>
      </w:tr>
      <w:tr w:rsidR="005932A2" w:rsidRPr="0034511D" w14:paraId="736BBC84" w14:textId="77777777" w:rsidTr="004367E4">
        <w:trPr>
          <w:trHeight w:val="1261"/>
        </w:trPr>
        <w:tc>
          <w:tcPr>
            <w:tcW w:w="4384" w:type="dxa"/>
          </w:tcPr>
          <w:p w14:paraId="3EF36CD7" w14:textId="77777777" w:rsidR="005932A2" w:rsidRPr="0034511D" w:rsidRDefault="005932A2" w:rsidP="004367E4">
            <w:pPr>
              <w:pStyle w:val="TableParagraph"/>
              <w:spacing w:line="360" w:lineRule="auto"/>
              <w:ind w:right="92"/>
              <w:rPr>
                <w:sz w:val="18"/>
              </w:rPr>
            </w:pPr>
            <w:r w:rsidRPr="0034511D">
              <w:rPr>
                <w:sz w:val="18"/>
              </w:rPr>
              <w:t xml:space="preserve">Aplicación </w:t>
            </w:r>
            <w:r w:rsidRPr="0034511D">
              <w:rPr>
                <w:spacing w:val="-3"/>
                <w:sz w:val="18"/>
              </w:rPr>
              <w:t xml:space="preserve">web </w:t>
            </w:r>
            <w:r w:rsidRPr="0034511D">
              <w:rPr>
                <w:sz w:val="18"/>
              </w:rPr>
              <w:t xml:space="preserve">para la gestión automatizada de los servicios que presta la </w:t>
            </w:r>
            <w:r w:rsidRPr="0034511D">
              <w:rPr>
                <w:spacing w:val="-3"/>
                <w:sz w:val="18"/>
              </w:rPr>
              <w:t xml:space="preserve">escuela </w:t>
            </w:r>
            <w:r w:rsidRPr="0034511D">
              <w:rPr>
                <w:sz w:val="18"/>
              </w:rPr>
              <w:t>de capacitación</w:t>
            </w:r>
            <w:r w:rsidRPr="0034511D">
              <w:rPr>
                <w:spacing w:val="-15"/>
                <w:sz w:val="18"/>
              </w:rPr>
              <w:t xml:space="preserve"> </w:t>
            </w:r>
            <w:r w:rsidRPr="0034511D">
              <w:rPr>
                <w:sz w:val="18"/>
              </w:rPr>
              <w:t>para</w:t>
            </w:r>
            <w:r w:rsidRPr="0034511D">
              <w:rPr>
                <w:spacing w:val="-13"/>
                <w:sz w:val="18"/>
              </w:rPr>
              <w:t xml:space="preserve"> </w:t>
            </w:r>
            <w:r w:rsidRPr="0034511D">
              <w:rPr>
                <w:sz w:val="18"/>
              </w:rPr>
              <w:t>conductores</w:t>
            </w:r>
            <w:r w:rsidRPr="0034511D">
              <w:rPr>
                <w:spacing w:val="-7"/>
                <w:sz w:val="18"/>
              </w:rPr>
              <w:t xml:space="preserve"> </w:t>
            </w:r>
            <w:r w:rsidRPr="0034511D">
              <w:rPr>
                <w:sz w:val="18"/>
              </w:rPr>
              <w:t>del</w:t>
            </w:r>
            <w:r w:rsidRPr="0034511D">
              <w:rPr>
                <w:spacing w:val="-13"/>
                <w:sz w:val="18"/>
              </w:rPr>
              <w:t xml:space="preserve"> </w:t>
            </w:r>
            <w:r w:rsidRPr="0034511D">
              <w:rPr>
                <w:sz w:val="18"/>
              </w:rPr>
              <w:t>sindicato</w:t>
            </w:r>
            <w:r w:rsidRPr="0034511D">
              <w:rPr>
                <w:spacing w:val="-15"/>
                <w:sz w:val="18"/>
              </w:rPr>
              <w:t xml:space="preserve"> </w:t>
            </w:r>
            <w:r w:rsidRPr="0034511D">
              <w:rPr>
                <w:sz w:val="18"/>
              </w:rPr>
              <w:t>de choferes profesionales del Cantón</w:t>
            </w:r>
            <w:r w:rsidRPr="0034511D">
              <w:rPr>
                <w:spacing w:val="-9"/>
                <w:sz w:val="18"/>
              </w:rPr>
              <w:t xml:space="preserve"> </w:t>
            </w:r>
            <w:r w:rsidRPr="0034511D">
              <w:rPr>
                <w:sz w:val="18"/>
              </w:rPr>
              <w:t>Mocache</w:t>
            </w:r>
          </w:p>
        </w:tc>
        <w:tc>
          <w:tcPr>
            <w:tcW w:w="4121" w:type="dxa"/>
          </w:tcPr>
          <w:p w14:paraId="1BA34807" w14:textId="77777777" w:rsidR="005932A2" w:rsidRPr="0034511D" w:rsidRDefault="005932A2" w:rsidP="004367E4">
            <w:pPr>
              <w:pStyle w:val="TableParagraph"/>
              <w:spacing w:line="360" w:lineRule="auto"/>
              <w:ind w:right="99"/>
              <w:rPr>
                <w:sz w:val="18"/>
              </w:rPr>
            </w:pPr>
            <w:r w:rsidRPr="0034511D">
              <w:rPr>
                <w:sz w:val="18"/>
              </w:rPr>
              <w:t>La aplicación web automatiza los procesos internos con javascript y plantillas de interfaz de usuarios, con el cual se puede desarrollar de forma óptima, con interfaces propias y</w:t>
            </w:r>
          </w:p>
          <w:p w14:paraId="620EF8CD" w14:textId="77777777" w:rsidR="005932A2" w:rsidRPr="0034511D" w:rsidRDefault="005932A2" w:rsidP="004367E4">
            <w:pPr>
              <w:pStyle w:val="TableParagraph"/>
              <w:spacing w:line="360" w:lineRule="auto"/>
              <w:rPr>
                <w:sz w:val="18"/>
              </w:rPr>
            </w:pPr>
            <w:r w:rsidRPr="0034511D">
              <w:rPr>
                <w:sz w:val="18"/>
              </w:rPr>
              <w:t>utilizando el framework REACT</w:t>
            </w:r>
          </w:p>
        </w:tc>
      </w:tr>
      <w:tr w:rsidR="005932A2" w:rsidRPr="0034511D" w14:paraId="57B36291" w14:textId="77777777" w:rsidTr="004367E4">
        <w:trPr>
          <w:trHeight w:val="1267"/>
        </w:trPr>
        <w:tc>
          <w:tcPr>
            <w:tcW w:w="4384" w:type="dxa"/>
          </w:tcPr>
          <w:p w14:paraId="072C1150" w14:textId="77777777" w:rsidR="005932A2" w:rsidRPr="0034511D" w:rsidRDefault="005932A2" w:rsidP="004367E4">
            <w:pPr>
              <w:pStyle w:val="TableParagraph"/>
              <w:spacing w:line="360" w:lineRule="auto"/>
              <w:rPr>
                <w:sz w:val="18"/>
              </w:rPr>
            </w:pPr>
            <w:r w:rsidRPr="0034511D">
              <w:rPr>
                <w:sz w:val="18"/>
              </w:rPr>
              <w:t>Software para la escuela de conducción General Santander ESCUGESAN</w:t>
            </w:r>
          </w:p>
        </w:tc>
        <w:tc>
          <w:tcPr>
            <w:tcW w:w="4121" w:type="dxa"/>
          </w:tcPr>
          <w:p w14:paraId="40A0D931" w14:textId="77777777" w:rsidR="005932A2" w:rsidRPr="0034511D" w:rsidRDefault="005932A2" w:rsidP="004367E4">
            <w:pPr>
              <w:pStyle w:val="TableParagraph"/>
              <w:spacing w:line="360" w:lineRule="auto"/>
              <w:ind w:right="95"/>
              <w:rPr>
                <w:sz w:val="18"/>
              </w:rPr>
            </w:pPr>
            <w:r w:rsidRPr="0034511D">
              <w:rPr>
                <w:sz w:val="18"/>
              </w:rPr>
              <w:t>Este software utiliza javascript para el departamento de dtic de la escuela de conducción, con el cual se puede comparar la</w:t>
            </w:r>
          </w:p>
          <w:p w14:paraId="75B9104D" w14:textId="77777777" w:rsidR="005932A2" w:rsidRPr="0034511D" w:rsidRDefault="005932A2" w:rsidP="004367E4">
            <w:pPr>
              <w:pStyle w:val="TableParagraph"/>
              <w:spacing w:line="360" w:lineRule="auto"/>
              <w:ind w:right="100"/>
              <w:rPr>
                <w:sz w:val="18"/>
              </w:rPr>
            </w:pPr>
            <w:r w:rsidRPr="0034511D">
              <w:rPr>
                <w:sz w:val="18"/>
              </w:rPr>
              <w:t>forma de desarrollo, y que la aplicación final tenga un mejor desempeño.</w:t>
            </w:r>
          </w:p>
        </w:tc>
      </w:tr>
      <w:tr w:rsidR="005932A2" w:rsidRPr="0034511D" w14:paraId="60D391F8" w14:textId="77777777" w:rsidTr="004367E4">
        <w:trPr>
          <w:trHeight w:val="758"/>
        </w:trPr>
        <w:tc>
          <w:tcPr>
            <w:tcW w:w="4384" w:type="dxa"/>
          </w:tcPr>
          <w:p w14:paraId="17D9339D" w14:textId="77777777" w:rsidR="005932A2" w:rsidRPr="0034511D" w:rsidRDefault="005932A2" w:rsidP="004367E4">
            <w:pPr>
              <w:pStyle w:val="TableParagraph"/>
              <w:spacing w:line="360" w:lineRule="auto"/>
              <w:rPr>
                <w:sz w:val="18"/>
                <w:lang w:val="en-US"/>
              </w:rPr>
            </w:pPr>
            <w:r w:rsidRPr="0034511D">
              <w:rPr>
                <w:sz w:val="18"/>
                <w:lang w:val="en-US"/>
              </w:rPr>
              <w:t>Modern Web-Development using ReactJS</w:t>
            </w:r>
          </w:p>
        </w:tc>
        <w:tc>
          <w:tcPr>
            <w:tcW w:w="4121" w:type="dxa"/>
          </w:tcPr>
          <w:p w14:paraId="029DC6D6" w14:textId="77777777" w:rsidR="005932A2" w:rsidRPr="0034511D" w:rsidRDefault="005932A2" w:rsidP="004367E4">
            <w:pPr>
              <w:pStyle w:val="TableParagraph"/>
              <w:spacing w:line="360" w:lineRule="auto"/>
              <w:rPr>
                <w:sz w:val="18"/>
              </w:rPr>
            </w:pPr>
            <w:r w:rsidRPr="0034511D">
              <w:rPr>
                <w:sz w:val="18"/>
              </w:rPr>
              <w:t>Este articulo permite ver las técnicas que se</w:t>
            </w:r>
          </w:p>
          <w:p w14:paraId="79E1A714" w14:textId="77777777" w:rsidR="005932A2" w:rsidRPr="0034511D" w:rsidRDefault="005932A2" w:rsidP="004367E4">
            <w:pPr>
              <w:pStyle w:val="TableParagraph"/>
              <w:spacing w:before="7" w:line="360" w:lineRule="auto"/>
              <w:rPr>
                <w:sz w:val="18"/>
              </w:rPr>
            </w:pPr>
            <w:r w:rsidRPr="0034511D">
              <w:rPr>
                <w:sz w:val="18"/>
              </w:rPr>
              <w:t>puede utilizar mientras se programa, en este caso como combinar con javascript.</w:t>
            </w:r>
          </w:p>
        </w:tc>
      </w:tr>
    </w:tbl>
    <w:p w14:paraId="048542E2" w14:textId="5CB9AEC7" w:rsidR="00B331FB" w:rsidRDefault="0005472F" w:rsidP="00411B4C">
      <w:pPr>
        <w:pStyle w:val="Textoindependiente"/>
        <w:spacing w:line="360" w:lineRule="auto"/>
        <w:rPr>
          <w:sz w:val="16"/>
        </w:rPr>
      </w:pPr>
      <w:r w:rsidRPr="00ED60AE">
        <w:rPr>
          <w:b/>
          <w:sz w:val="16"/>
        </w:rPr>
        <w:t xml:space="preserve">Realizado por: </w:t>
      </w:r>
      <w:r w:rsidRPr="00ED60AE">
        <w:rPr>
          <w:sz w:val="16"/>
        </w:rPr>
        <w:t>W. Aldas y C. Pilataxi, 2020</w:t>
      </w:r>
      <w:bookmarkStart w:id="30" w:name="_bookmark8"/>
      <w:bookmarkEnd w:id="30"/>
    </w:p>
    <w:p w14:paraId="5A72F1DE" w14:textId="77777777" w:rsidR="00F4566D" w:rsidRPr="00ED60AE" w:rsidRDefault="00F4566D" w:rsidP="00411B4C">
      <w:pPr>
        <w:pStyle w:val="Textoindependiente"/>
        <w:spacing w:line="360" w:lineRule="auto"/>
        <w:rPr>
          <w:sz w:val="16"/>
        </w:rPr>
      </w:pPr>
    </w:p>
    <w:p w14:paraId="13AEBEC1" w14:textId="2BA23B50" w:rsidR="00B331FB" w:rsidRPr="00337903" w:rsidRDefault="0005472F" w:rsidP="002572B4">
      <w:pPr>
        <w:pStyle w:val="Ttulo2"/>
        <w:numPr>
          <w:ilvl w:val="1"/>
          <w:numId w:val="2"/>
        </w:numPr>
      </w:pPr>
      <w:bookmarkStart w:id="31" w:name="_bookmark9"/>
      <w:bookmarkStart w:id="32" w:name="_Toc77780529"/>
      <w:bookmarkEnd w:id="31"/>
      <w:r w:rsidRPr="00463C35">
        <w:t>P</w:t>
      </w:r>
      <w:r w:rsidR="00337903" w:rsidRPr="00337903">
        <w:t xml:space="preserve">rocesos departamentales </w:t>
      </w:r>
      <w:r w:rsidR="00337903" w:rsidRPr="00337903">
        <w:rPr>
          <w:spacing w:val="-9"/>
        </w:rPr>
        <w:t xml:space="preserve">de </w:t>
      </w:r>
      <w:bookmarkEnd w:id="32"/>
      <w:r w:rsidR="0034298C">
        <w:t>la institución</w:t>
      </w:r>
    </w:p>
    <w:p w14:paraId="632F572B" w14:textId="75AB4911" w:rsidR="00B331FB" w:rsidRPr="00463C35" w:rsidRDefault="00B331FB" w:rsidP="00411B4C">
      <w:pPr>
        <w:pStyle w:val="Textoindependiente"/>
        <w:spacing w:line="360" w:lineRule="auto"/>
        <w:rPr>
          <w:b/>
          <w:sz w:val="21"/>
        </w:rPr>
      </w:pPr>
    </w:p>
    <w:p w14:paraId="2A2FEBEE" w14:textId="57B5D586" w:rsidR="00B331FB" w:rsidRPr="00463C35" w:rsidRDefault="0005472F" w:rsidP="00F87BAA">
      <w:pPr>
        <w:spacing w:line="360" w:lineRule="auto"/>
      </w:pPr>
      <w:r w:rsidRPr="00463C35">
        <w:t>El sistema desarrollado permite gestionar la información de cada uno de los departamentos que forman parte de la escuela de conducción profesional “CONDUESPOCH”, facilitando la comunicación</w:t>
      </w:r>
      <w:r w:rsidRPr="00463C35">
        <w:rPr>
          <w:spacing w:val="-15"/>
        </w:rPr>
        <w:t xml:space="preserve"> </w:t>
      </w:r>
      <w:r w:rsidRPr="00463C35">
        <w:t>y</w:t>
      </w:r>
      <w:r w:rsidRPr="00463C35">
        <w:rPr>
          <w:spacing w:val="-15"/>
        </w:rPr>
        <w:t xml:space="preserve"> </w:t>
      </w:r>
      <w:r w:rsidRPr="00463C35">
        <w:t>el</w:t>
      </w:r>
      <w:r w:rsidRPr="00463C35">
        <w:rPr>
          <w:spacing w:val="-14"/>
        </w:rPr>
        <w:t xml:space="preserve"> </w:t>
      </w:r>
      <w:r w:rsidRPr="00463C35">
        <w:t>manejo</w:t>
      </w:r>
      <w:r w:rsidRPr="00463C35">
        <w:rPr>
          <w:spacing w:val="-15"/>
        </w:rPr>
        <w:t xml:space="preserve"> </w:t>
      </w:r>
      <w:r w:rsidRPr="00463C35">
        <w:t>de</w:t>
      </w:r>
      <w:r w:rsidRPr="00463C35">
        <w:rPr>
          <w:spacing w:val="-17"/>
        </w:rPr>
        <w:t xml:space="preserve"> </w:t>
      </w:r>
      <w:r w:rsidRPr="00463C35">
        <w:t>los</w:t>
      </w:r>
      <w:r w:rsidRPr="00463C35">
        <w:rPr>
          <w:spacing w:val="-11"/>
        </w:rPr>
        <w:t xml:space="preserve"> </w:t>
      </w:r>
      <w:r w:rsidRPr="00463C35">
        <w:t>datos</w:t>
      </w:r>
      <w:r w:rsidRPr="00463C35">
        <w:rPr>
          <w:spacing w:val="-15"/>
        </w:rPr>
        <w:t xml:space="preserve"> </w:t>
      </w:r>
      <w:r w:rsidRPr="00463C35">
        <w:t>de</w:t>
      </w:r>
      <w:r w:rsidRPr="00463C35">
        <w:rPr>
          <w:spacing w:val="-16"/>
        </w:rPr>
        <w:t xml:space="preserve"> </w:t>
      </w:r>
      <w:r w:rsidR="00031BAB" w:rsidRPr="00463C35">
        <w:t>esta</w:t>
      </w:r>
      <w:r w:rsidRPr="00463C35">
        <w:t>,</w:t>
      </w:r>
      <w:r w:rsidRPr="00463C35">
        <w:rPr>
          <w:spacing w:val="-13"/>
        </w:rPr>
        <w:t xml:space="preserve"> </w:t>
      </w:r>
      <w:r w:rsidRPr="00463C35">
        <w:rPr>
          <w:spacing w:val="-4"/>
        </w:rPr>
        <w:t>es</w:t>
      </w:r>
      <w:r w:rsidRPr="00463C35">
        <w:rPr>
          <w:spacing w:val="-10"/>
        </w:rPr>
        <w:t xml:space="preserve"> </w:t>
      </w:r>
      <w:r w:rsidRPr="00463C35">
        <w:t>decir</w:t>
      </w:r>
      <w:r w:rsidRPr="00463C35">
        <w:rPr>
          <w:spacing w:val="-8"/>
        </w:rPr>
        <w:t xml:space="preserve"> </w:t>
      </w:r>
      <w:r w:rsidRPr="00463C35">
        <w:t>manejar</w:t>
      </w:r>
      <w:r w:rsidRPr="00463C35">
        <w:rPr>
          <w:spacing w:val="-12"/>
        </w:rPr>
        <w:t xml:space="preserve"> </w:t>
      </w:r>
      <w:r w:rsidRPr="00463C35">
        <w:t>la</w:t>
      </w:r>
      <w:r w:rsidRPr="00463C35">
        <w:rPr>
          <w:spacing w:val="-13"/>
        </w:rPr>
        <w:t xml:space="preserve"> </w:t>
      </w:r>
      <w:r w:rsidRPr="00463C35">
        <w:t>información</w:t>
      </w:r>
      <w:r w:rsidRPr="00463C35">
        <w:rPr>
          <w:spacing w:val="-15"/>
        </w:rPr>
        <w:t xml:space="preserve"> </w:t>
      </w:r>
      <w:r w:rsidRPr="00463C35">
        <w:t>y</w:t>
      </w:r>
      <w:r w:rsidRPr="00463C35">
        <w:rPr>
          <w:spacing w:val="-20"/>
        </w:rPr>
        <w:t xml:space="preserve"> </w:t>
      </w:r>
      <w:r w:rsidRPr="00463C35">
        <w:t>documentos de los procesos internos de la</w:t>
      </w:r>
      <w:r w:rsidRPr="00463C35">
        <w:rPr>
          <w:spacing w:val="4"/>
        </w:rPr>
        <w:t xml:space="preserve"> </w:t>
      </w:r>
      <w:r w:rsidRPr="00463C35">
        <w:t>institución.</w:t>
      </w:r>
    </w:p>
    <w:p w14:paraId="0B7AE51A" w14:textId="05DAB327" w:rsidR="00B331FB" w:rsidRPr="00463C35" w:rsidRDefault="0005472F" w:rsidP="00F87BAA">
      <w:pPr>
        <w:spacing w:line="360" w:lineRule="auto"/>
      </w:pPr>
      <w:r w:rsidRPr="00463C35">
        <w:t xml:space="preserve">Los procesos que se realizan en la institución se detallan a continuación </w:t>
      </w:r>
      <w:r w:rsidR="00031BAB" w:rsidRPr="00463C35">
        <w:t>de acuerdo con</w:t>
      </w:r>
      <w:r w:rsidRPr="00463C35">
        <w:t xml:space="preserve"> sus diferentes departamentos:</w:t>
      </w:r>
    </w:p>
    <w:p w14:paraId="012DCAB6" w14:textId="77777777" w:rsidR="00B331FB" w:rsidRPr="00463C35" w:rsidRDefault="00B331FB" w:rsidP="005248EF"/>
    <w:p w14:paraId="54C658F8" w14:textId="00872115" w:rsidR="00B331FB" w:rsidRPr="00337903" w:rsidRDefault="0005472F" w:rsidP="002572B4">
      <w:pPr>
        <w:pStyle w:val="Ttulo3"/>
        <w:numPr>
          <w:ilvl w:val="2"/>
          <w:numId w:val="2"/>
        </w:numPr>
      </w:pPr>
      <w:bookmarkStart w:id="33" w:name="_Toc77780530"/>
      <w:r w:rsidRPr="005248EF">
        <w:t>Departamento</w:t>
      </w:r>
      <w:r w:rsidRPr="00337903">
        <w:t xml:space="preserve"> de</w:t>
      </w:r>
      <w:r w:rsidRPr="00337903">
        <w:rPr>
          <w:spacing w:val="2"/>
        </w:rPr>
        <w:t xml:space="preserve"> </w:t>
      </w:r>
      <w:r w:rsidRPr="00337903">
        <w:t>secretaria</w:t>
      </w:r>
      <w:bookmarkEnd w:id="33"/>
    </w:p>
    <w:p w14:paraId="22197C9A" w14:textId="77777777" w:rsidR="00F87BAA" w:rsidRDefault="00F87BAA" w:rsidP="00D079BC">
      <w:pPr>
        <w:pStyle w:val="Textoindependiente"/>
        <w:spacing w:line="360" w:lineRule="auto"/>
      </w:pPr>
    </w:p>
    <w:p w14:paraId="7A6CED13" w14:textId="7404C83B" w:rsidR="000D32E0" w:rsidRDefault="00BC0FF3" w:rsidP="00F87BAA">
      <w:pPr>
        <w:spacing w:line="360" w:lineRule="auto"/>
      </w:pPr>
      <w:r>
        <w:t>Los procesos de inscripciones académicas de la institución son</w:t>
      </w:r>
      <w:r w:rsidR="000D32E0">
        <w:t xml:space="preserve"> llevadas a cabo por el departamento de </w:t>
      </w:r>
      <w:r w:rsidR="00164978">
        <w:t>S</w:t>
      </w:r>
      <w:r w:rsidR="000D32E0">
        <w:t>ecretar</w:t>
      </w:r>
      <w:r w:rsidR="00164978">
        <w:t>ía, C</w:t>
      </w:r>
      <w:r w:rsidR="000D32E0">
        <w:t xml:space="preserve">ontabilidad y finalmente </w:t>
      </w:r>
      <w:r w:rsidR="00164978">
        <w:t>Gerencia A</w:t>
      </w:r>
      <w:r w:rsidR="000D32E0">
        <w:t>dministrativa, el proceso consiste en la recopilación de información necesaria sobre el nuevo aspirante. A pesar de que existe la intervención de varios dep</w:t>
      </w:r>
      <w:r>
        <w:t xml:space="preserve">artamentos, el que realiza más interacción es el de Secretaría ya que como se muestra en la </w:t>
      </w:r>
      <w:r w:rsidRPr="00164978">
        <w:rPr>
          <w:b/>
        </w:rPr>
        <w:t>F</w:t>
      </w:r>
      <w:r w:rsidR="00164978" w:rsidRPr="00164978">
        <w:rPr>
          <w:b/>
        </w:rPr>
        <w:t>igura 1-2</w:t>
      </w:r>
      <w:r>
        <w:t>, aquí es donde empieza y termina la inscripción de un estudiante.</w:t>
      </w:r>
    </w:p>
    <w:p w14:paraId="76827C30" w14:textId="77777777" w:rsidR="00396C41" w:rsidRDefault="00396C41" w:rsidP="00F87BAA">
      <w:pPr>
        <w:spacing w:line="360" w:lineRule="auto"/>
      </w:pPr>
    </w:p>
    <w:p w14:paraId="54BB8F00" w14:textId="77777777" w:rsidR="000D32E0" w:rsidRDefault="0054351D" w:rsidP="000D32E0">
      <w:pPr>
        <w:pStyle w:val="Textoindependiente"/>
        <w:keepNext/>
        <w:spacing w:line="360" w:lineRule="auto"/>
      </w:pPr>
      <w:r>
        <w:rPr>
          <w:noProof/>
          <w:lang w:val="en-US"/>
        </w:rPr>
        <w:drawing>
          <wp:inline distT="0" distB="0" distL="0" distR="0" wp14:anchorId="7E9689C5" wp14:editId="5DECF582">
            <wp:extent cx="5399871" cy="5032800"/>
            <wp:effectExtent l="0" t="0" r="0" b="0"/>
            <wp:docPr id="244" name="Imagen 24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Imagen 244" descr="Diagrama&#10;&#10;Descripción generada automáticament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7338" cy="5039759"/>
                    </a:xfrm>
                    <a:prstGeom prst="rect">
                      <a:avLst/>
                    </a:prstGeom>
                    <a:noFill/>
                    <a:ln>
                      <a:noFill/>
                    </a:ln>
                  </pic:spPr>
                </pic:pic>
              </a:graphicData>
            </a:graphic>
          </wp:inline>
        </w:drawing>
      </w:r>
    </w:p>
    <w:p w14:paraId="3BC0409C" w14:textId="24DA4BF8" w:rsidR="00453073" w:rsidRDefault="000D32E0" w:rsidP="000D32E0">
      <w:pPr>
        <w:pStyle w:val="Descripcin"/>
      </w:pPr>
      <w:bookmarkStart w:id="34" w:name="_Toc77849453"/>
      <w:r>
        <w:t xml:space="preserve">Figura </w:t>
      </w:r>
      <w:r w:rsidR="00672653">
        <w:fldChar w:fldCharType="begin"/>
      </w:r>
      <w:r w:rsidR="00672653">
        <w:instrText xml:space="preserve"> SEQ Figura \* ARABIC </w:instrText>
      </w:r>
      <w:r w:rsidR="00672653">
        <w:fldChar w:fldCharType="separate"/>
      </w:r>
      <w:r w:rsidR="00672653">
        <w:rPr>
          <w:noProof/>
        </w:rPr>
        <w:t>1</w:t>
      </w:r>
      <w:r w:rsidR="00672653">
        <w:fldChar w:fldCharType="end"/>
      </w:r>
      <w:r>
        <w:t>-</w:t>
      </w:r>
      <w:r w:rsidR="00164978">
        <w:t>2</w:t>
      </w:r>
      <w:r>
        <w:t xml:space="preserve">. </w:t>
      </w:r>
      <w:r>
        <w:rPr>
          <w:b w:val="0"/>
        </w:rPr>
        <w:t>Proceso de inscripción</w:t>
      </w:r>
      <w:bookmarkEnd w:id="34"/>
      <w:r>
        <w:t xml:space="preserve"> </w:t>
      </w:r>
    </w:p>
    <w:p w14:paraId="3AC01423" w14:textId="22B0CCD3" w:rsidR="0028234A" w:rsidRPr="00BC0FF3" w:rsidRDefault="0036060B" w:rsidP="00BE507B">
      <w:pPr>
        <w:pStyle w:val="Descripcin"/>
        <w:spacing w:line="360" w:lineRule="auto"/>
        <w:rPr>
          <w:b w:val="0"/>
          <w:bCs/>
          <w:szCs w:val="22"/>
        </w:rPr>
      </w:pPr>
      <w:r w:rsidRPr="00BC0FF3">
        <w:rPr>
          <w:sz w:val="16"/>
        </w:rPr>
        <w:t>Realizado por:</w:t>
      </w:r>
      <w:r w:rsidRPr="00BC0FF3">
        <w:rPr>
          <w:b w:val="0"/>
          <w:sz w:val="16"/>
        </w:rPr>
        <w:t xml:space="preserve"> W. Aldas y C. Pilataxi, 2020</w:t>
      </w:r>
    </w:p>
    <w:p w14:paraId="7F7D98E6" w14:textId="77777777" w:rsidR="00396C41" w:rsidRDefault="00396C41" w:rsidP="00164978">
      <w:pPr>
        <w:spacing w:line="360" w:lineRule="auto"/>
      </w:pPr>
    </w:p>
    <w:p w14:paraId="3DF0FD8D" w14:textId="7CC4FAD3" w:rsidR="00B84AD5" w:rsidRDefault="00164978" w:rsidP="00164978">
      <w:pPr>
        <w:spacing w:line="360" w:lineRule="auto"/>
        <w:rPr>
          <w:b/>
        </w:rPr>
      </w:pPr>
      <w:r>
        <w:t xml:space="preserve">Cuando el alumno ha culminado el proceso de inscripción, entonces se habilita el proceso de matrícula, que al igual que la anterior, esta necesita ser verificada por los departamentos de Secretaría, Contabilidad, Gerencia administrativa y finalmente Pedagogía como se presenta en la </w:t>
      </w:r>
      <w:r w:rsidRPr="00164978">
        <w:rPr>
          <w:b/>
        </w:rPr>
        <w:t>Figura 2-2.</w:t>
      </w:r>
    </w:p>
    <w:p w14:paraId="2BD76671" w14:textId="77777777" w:rsidR="00396C41" w:rsidRPr="00463C35" w:rsidRDefault="00396C41" w:rsidP="00164978">
      <w:pPr>
        <w:spacing w:line="360" w:lineRule="auto"/>
      </w:pPr>
    </w:p>
    <w:p w14:paraId="24E37283" w14:textId="77777777" w:rsidR="00164978" w:rsidRDefault="00C548EC" w:rsidP="00164978">
      <w:pPr>
        <w:pStyle w:val="Textoindependiente"/>
        <w:keepNext/>
        <w:spacing w:before="1" w:line="360" w:lineRule="auto"/>
      </w:pPr>
      <w:r>
        <w:rPr>
          <w:noProof/>
          <w:lang w:val="en-US"/>
        </w:rPr>
        <w:drawing>
          <wp:inline distT="0" distB="0" distL="0" distR="0" wp14:anchorId="7FB0568D" wp14:editId="25E20397">
            <wp:extent cx="5401945" cy="3988800"/>
            <wp:effectExtent l="0" t="0" r="8255" b="0"/>
            <wp:docPr id="245" name="Imagen 2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Imagen 245" descr="Diagrama&#10;&#10;Descripción generada automáticamen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2987" cy="3989569"/>
                    </a:xfrm>
                    <a:prstGeom prst="rect">
                      <a:avLst/>
                    </a:prstGeom>
                    <a:noFill/>
                    <a:ln>
                      <a:noFill/>
                    </a:ln>
                  </pic:spPr>
                </pic:pic>
              </a:graphicData>
            </a:graphic>
          </wp:inline>
        </w:drawing>
      </w:r>
    </w:p>
    <w:p w14:paraId="4FDA404E" w14:textId="04EB3B3C" w:rsidR="002B26AC" w:rsidRPr="00164978" w:rsidRDefault="00164978" w:rsidP="00164978">
      <w:pPr>
        <w:pStyle w:val="Descripcin"/>
        <w:rPr>
          <w:b w:val="0"/>
          <w:sz w:val="14"/>
        </w:rPr>
      </w:pPr>
      <w:bookmarkStart w:id="35" w:name="_Toc77849454"/>
      <w:r>
        <w:t xml:space="preserve">Figura </w:t>
      </w:r>
      <w:r w:rsidR="00672653">
        <w:fldChar w:fldCharType="begin"/>
      </w:r>
      <w:r w:rsidR="00672653">
        <w:instrText xml:space="preserve"> SEQ Figura \* ARABIC </w:instrText>
      </w:r>
      <w:r w:rsidR="00672653">
        <w:fldChar w:fldCharType="separate"/>
      </w:r>
      <w:r w:rsidR="00672653">
        <w:rPr>
          <w:noProof/>
        </w:rPr>
        <w:t>2</w:t>
      </w:r>
      <w:r w:rsidR="00672653">
        <w:fldChar w:fldCharType="end"/>
      </w:r>
      <w:r>
        <w:t xml:space="preserve">-2. </w:t>
      </w:r>
      <w:r>
        <w:rPr>
          <w:b w:val="0"/>
        </w:rPr>
        <w:t>Proceso de matrícula</w:t>
      </w:r>
      <w:bookmarkEnd w:id="35"/>
    </w:p>
    <w:p w14:paraId="177C1315" w14:textId="67F00F77" w:rsidR="0028234A" w:rsidRPr="0036060B" w:rsidRDefault="0036060B" w:rsidP="00411B4C">
      <w:pPr>
        <w:pStyle w:val="Textoindependiente"/>
        <w:spacing w:line="360" w:lineRule="auto"/>
        <w:rPr>
          <w:b/>
          <w:sz w:val="16"/>
        </w:rPr>
      </w:pPr>
      <w:r w:rsidRPr="0036060B">
        <w:rPr>
          <w:b/>
          <w:sz w:val="16"/>
        </w:rPr>
        <w:t xml:space="preserve">Realizado por: </w:t>
      </w:r>
      <w:r w:rsidRPr="0036060B">
        <w:rPr>
          <w:sz w:val="16"/>
        </w:rPr>
        <w:t>W. Aldas y C. Pilataxi, 2020</w:t>
      </w:r>
    </w:p>
    <w:p w14:paraId="66CAA60A" w14:textId="4412F893" w:rsidR="00B331FB" w:rsidRPr="00463C35" w:rsidRDefault="00B331FB" w:rsidP="00411B4C">
      <w:pPr>
        <w:pStyle w:val="Textoindependiente"/>
        <w:spacing w:line="360" w:lineRule="auto"/>
        <w:rPr>
          <w:sz w:val="20"/>
        </w:rPr>
      </w:pPr>
    </w:p>
    <w:p w14:paraId="0750C572" w14:textId="74085250" w:rsidR="00B331FB" w:rsidRPr="00337903" w:rsidRDefault="0005472F" w:rsidP="002572B4">
      <w:pPr>
        <w:pStyle w:val="Ttulo3"/>
        <w:numPr>
          <w:ilvl w:val="2"/>
          <w:numId w:val="2"/>
        </w:numPr>
      </w:pPr>
      <w:bookmarkStart w:id="36" w:name="_Toc77780531"/>
      <w:r w:rsidRPr="00337903">
        <w:t>Departamento de asesoría</w:t>
      </w:r>
      <w:r w:rsidRPr="00337903">
        <w:rPr>
          <w:spacing w:val="6"/>
        </w:rPr>
        <w:t xml:space="preserve"> </w:t>
      </w:r>
      <w:r w:rsidRPr="00337903">
        <w:t>vial</w:t>
      </w:r>
      <w:bookmarkEnd w:id="36"/>
    </w:p>
    <w:p w14:paraId="3E18D425" w14:textId="451D10C5" w:rsidR="00B331FB" w:rsidRPr="00463C35" w:rsidRDefault="00B331FB" w:rsidP="00F87BAA">
      <w:pPr>
        <w:spacing w:line="360" w:lineRule="auto"/>
      </w:pPr>
    </w:p>
    <w:p w14:paraId="325F2E5B" w14:textId="53A138EA" w:rsidR="008558D3" w:rsidRDefault="008558D3" w:rsidP="00F87BAA">
      <w:pPr>
        <w:spacing w:line="360" w:lineRule="auto"/>
        <w:rPr>
          <w:b/>
        </w:rPr>
      </w:pPr>
      <w:r>
        <w:t xml:space="preserve">Uno de los procesos que encabeza este departamento es el de gestionar las solicitudes de movimiento de vehículos de uso administrativo, para lo cual los miembros de cada departamento son quienes solicitan un vehículo disponible al departamento Gerencial que posteriormente terminan siendo despachados por el departamento de Asesoría vial, el cual además archiva los documentos recibidos de todo el proceso, los movimientos realizados se detallan en la </w:t>
      </w:r>
      <w:r w:rsidRPr="008558D3">
        <w:rPr>
          <w:b/>
        </w:rPr>
        <w:t>Figura 3-2.</w:t>
      </w:r>
    </w:p>
    <w:p w14:paraId="6B113EB9" w14:textId="77777777" w:rsidR="00396C41" w:rsidRDefault="00396C41" w:rsidP="00F87BAA">
      <w:pPr>
        <w:spacing w:line="360" w:lineRule="auto"/>
      </w:pPr>
    </w:p>
    <w:p w14:paraId="1AC8C63E" w14:textId="77777777" w:rsidR="008558D3" w:rsidRDefault="00AA65B7" w:rsidP="008558D3">
      <w:pPr>
        <w:pStyle w:val="Textoindependiente"/>
        <w:keepNext/>
        <w:spacing w:line="360" w:lineRule="auto"/>
      </w:pPr>
      <w:r>
        <w:rPr>
          <w:noProof/>
          <w:lang w:val="en-US"/>
        </w:rPr>
        <w:drawing>
          <wp:inline distT="0" distB="0" distL="0" distR="0" wp14:anchorId="6EA780CB" wp14:editId="4A7F0C21">
            <wp:extent cx="5401246" cy="4363200"/>
            <wp:effectExtent l="0" t="0" r="9525" b="0"/>
            <wp:docPr id="246" name="Imagen 2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descr="Diagrama&#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5834" cy="4366907"/>
                    </a:xfrm>
                    <a:prstGeom prst="rect">
                      <a:avLst/>
                    </a:prstGeom>
                    <a:noFill/>
                    <a:ln>
                      <a:noFill/>
                    </a:ln>
                  </pic:spPr>
                </pic:pic>
              </a:graphicData>
            </a:graphic>
          </wp:inline>
        </w:drawing>
      </w:r>
    </w:p>
    <w:p w14:paraId="290EF0FF" w14:textId="36F8B239" w:rsidR="003E12B5" w:rsidRPr="008558D3" w:rsidRDefault="008558D3" w:rsidP="008558D3">
      <w:pPr>
        <w:pStyle w:val="Descripcin"/>
        <w:rPr>
          <w:b w:val="0"/>
          <w:sz w:val="20"/>
        </w:rPr>
      </w:pPr>
      <w:bookmarkStart w:id="37" w:name="_Toc77849455"/>
      <w:r>
        <w:t xml:space="preserve">Figura </w:t>
      </w:r>
      <w:r w:rsidR="00672653">
        <w:fldChar w:fldCharType="begin"/>
      </w:r>
      <w:r w:rsidR="00672653">
        <w:instrText xml:space="preserve"> SEQ Figura \* ARABIC </w:instrText>
      </w:r>
      <w:r w:rsidR="00672653">
        <w:fldChar w:fldCharType="separate"/>
      </w:r>
      <w:r w:rsidR="00672653">
        <w:rPr>
          <w:noProof/>
        </w:rPr>
        <w:t>3</w:t>
      </w:r>
      <w:r w:rsidR="00672653">
        <w:fldChar w:fldCharType="end"/>
      </w:r>
      <w:r>
        <w:t xml:space="preserve">-2. </w:t>
      </w:r>
      <w:r>
        <w:rPr>
          <w:b w:val="0"/>
        </w:rPr>
        <w:t>Movimiento de vehículos de uso administrativo</w:t>
      </w:r>
      <w:bookmarkEnd w:id="37"/>
    </w:p>
    <w:p w14:paraId="304BFD02" w14:textId="16A2B3E9" w:rsidR="00AA65B7" w:rsidRPr="00F2754B" w:rsidRDefault="0036060B" w:rsidP="00411B4C">
      <w:pPr>
        <w:pStyle w:val="Textoindependiente"/>
        <w:spacing w:line="360" w:lineRule="auto"/>
        <w:rPr>
          <w:b/>
          <w:sz w:val="16"/>
        </w:rPr>
      </w:pPr>
      <w:r w:rsidRPr="00F2754B">
        <w:rPr>
          <w:b/>
          <w:sz w:val="16"/>
        </w:rPr>
        <w:t xml:space="preserve">Realizado por: </w:t>
      </w:r>
      <w:r w:rsidRPr="00F2754B">
        <w:rPr>
          <w:sz w:val="16"/>
        </w:rPr>
        <w:t>W. Aldas y C. Pilataxi, 2020</w:t>
      </w:r>
    </w:p>
    <w:p w14:paraId="5BCA76B1" w14:textId="77777777" w:rsidR="00396C41" w:rsidRDefault="00396C41" w:rsidP="00411B4C">
      <w:pPr>
        <w:pStyle w:val="Textoindependiente"/>
        <w:spacing w:line="360" w:lineRule="auto"/>
      </w:pPr>
    </w:p>
    <w:p w14:paraId="6341EE74" w14:textId="136C7076" w:rsidR="00874B81" w:rsidRDefault="00D916E1" w:rsidP="00411B4C">
      <w:pPr>
        <w:pStyle w:val="Textoindependiente"/>
        <w:spacing w:line="360" w:lineRule="auto"/>
        <w:rPr>
          <w:b/>
        </w:rPr>
      </w:pPr>
      <w:r>
        <w:t xml:space="preserve">Otro de los procesos a gestionar por el departamento de Asesoría Vial es el </w:t>
      </w:r>
      <w:r w:rsidR="00874B81">
        <w:t>movimiento de vehículos de uso institucional, para lo cual este departamento debe solicitar el vehículo al departamento Gerencial con todos los documentos necesarios que será asignado a un instructor, mismo que al terminar con la práctica de conducción correspondiente debe entregar todo en el mismo estado en que recibió, este proceso se detalla a continuación en la</w:t>
      </w:r>
      <w:r w:rsidR="00874B81" w:rsidRPr="00874B81">
        <w:rPr>
          <w:b/>
        </w:rPr>
        <w:t xml:space="preserve"> F</w:t>
      </w:r>
      <w:r w:rsidR="00874B81">
        <w:rPr>
          <w:b/>
        </w:rPr>
        <w:t>igura 4-2</w:t>
      </w:r>
      <w:r w:rsidR="00396C41">
        <w:rPr>
          <w:b/>
        </w:rPr>
        <w:t>.</w:t>
      </w:r>
    </w:p>
    <w:p w14:paraId="422325F9" w14:textId="77777777" w:rsidR="00396C41" w:rsidRDefault="00396C41" w:rsidP="00411B4C">
      <w:pPr>
        <w:pStyle w:val="Textoindependiente"/>
        <w:spacing w:line="360" w:lineRule="auto"/>
      </w:pPr>
    </w:p>
    <w:p w14:paraId="49EABC09" w14:textId="77777777" w:rsidR="00874B81" w:rsidRDefault="001846ED" w:rsidP="00874B81">
      <w:pPr>
        <w:pStyle w:val="Textoindependiente"/>
        <w:keepNext/>
        <w:spacing w:before="6" w:line="360" w:lineRule="auto"/>
      </w:pPr>
      <w:r>
        <w:rPr>
          <w:noProof/>
          <w:lang w:val="en-US"/>
        </w:rPr>
        <w:drawing>
          <wp:inline distT="0" distB="0" distL="0" distR="0" wp14:anchorId="230DF8E3" wp14:editId="3F34B690">
            <wp:extent cx="5401945" cy="4615200"/>
            <wp:effectExtent l="0" t="0" r="8255" b="0"/>
            <wp:docPr id="247" name="Imagen 24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Imagen 247" descr="Diagrama, Esquemático&#10;&#10;Descripción generada automá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2428" cy="4615613"/>
                    </a:xfrm>
                    <a:prstGeom prst="rect">
                      <a:avLst/>
                    </a:prstGeom>
                    <a:noFill/>
                    <a:ln>
                      <a:noFill/>
                    </a:ln>
                  </pic:spPr>
                </pic:pic>
              </a:graphicData>
            </a:graphic>
          </wp:inline>
        </w:drawing>
      </w:r>
    </w:p>
    <w:p w14:paraId="50D6BD4C" w14:textId="4310A642" w:rsidR="001846ED" w:rsidRPr="00874B81" w:rsidRDefault="00874B81" w:rsidP="00874B81">
      <w:pPr>
        <w:pStyle w:val="Descripcin"/>
        <w:rPr>
          <w:b w:val="0"/>
          <w:sz w:val="26"/>
        </w:rPr>
      </w:pPr>
      <w:bookmarkStart w:id="38" w:name="_Toc77849456"/>
      <w:r>
        <w:t xml:space="preserve">Figura </w:t>
      </w:r>
      <w:r w:rsidR="00672653">
        <w:fldChar w:fldCharType="begin"/>
      </w:r>
      <w:r w:rsidR="00672653">
        <w:instrText xml:space="preserve"> SEQ Figura \* ARABIC </w:instrText>
      </w:r>
      <w:r w:rsidR="00672653">
        <w:fldChar w:fldCharType="separate"/>
      </w:r>
      <w:r w:rsidR="00672653">
        <w:rPr>
          <w:noProof/>
        </w:rPr>
        <w:t>4</w:t>
      </w:r>
      <w:r w:rsidR="00672653">
        <w:fldChar w:fldCharType="end"/>
      </w:r>
      <w:r>
        <w:t xml:space="preserve">-2. </w:t>
      </w:r>
      <w:r>
        <w:rPr>
          <w:b w:val="0"/>
        </w:rPr>
        <w:t>Movimiento de vehículos de uso institucional</w:t>
      </w:r>
      <w:bookmarkEnd w:id="38"/>
    </w:p>
    <w:p w14:paraId="51F0CC1B" w14:textId="66DB6666" w:rsidR="001846ED" w:rsidRPr="00FB6B48" w:rsidRDefault="0036060B" w:rsidP="00411B4C">
      <w:pPr>
        <w:pStyle w:val="Textoindependiente"/>
        <w:spacing w:line="360" w:lineRule="auto"/>
        <w:rPr>
          <w:b/>
          <w:sz w:val="16"/>
        </w:rPr>
      </w:pPr>
      <w:bookmarkStart w:id="39" w:name="_Toc47308425"/>
      <w:bookmarkStart w:id="40" w:name="_Toc47308574"/>
      <w:bookmarkStart w:id="41" w:name="_Toc47309001"/>
      <w:r w:rsidRPr="00FB6B48">
        <w:rPr>
          <w:b/>
          <w:sz w:val="16"/>
        </w:rPr>
        <w:t xml:space="preserve">Realizado por: </w:t>
      </w:r>
      <w:r w:rsidRPr="00FB6B48">
        <w:rPr>
          <w:sz w:val="16"/>
        </w:rPr>
        <w:t>W. Aldas y C. Pilataxi, 2020</w:t>
      </w:r>
    </w:p>
    <w:p w14:paraId="24172526" w14:textId="77777777" w:rsidR="00396C41" w:rsidRDefault="00396C41" w:rsidP="00411B4C">
      <w:pPr>
        <w:pStyle w:val="Textoindependiente"/>
        <w:spacing w:line="360" w:lineRule="auto"/>
      </w:pPr>
    </w:p>
    <w:p w14:paraId="09F43817" w14:textId="361E522C" w:rsidR="00FB6B48" w:rsidRDefault="00056DF2" w:rsidP="00411B4C">
      <w:pPr>
        <w:pStyle w:val="Textoindependiente"/>
        <w:spacing w:line="360" w:lineRule="auto"/>
      </w:pPr>
      <w:r>
        <w:t xml:space="preserve">Por otro lado, el proceso de gestión de instructores consiste en la recepción y almacenamiento de la información necesaria que sirva de guía para los estudiantes, cada instructor es responsable de presentar los informes solicitados por el departamento de Asesoría Vial para su debida aprobación y posterior uso en su respectiva catedra. Los documentos solicitados a cada instructor se detallan en la </w:t>
      </w:r>
      <w:r w:rsidRPr="00056DF2">
        <w:rPr>
          <w:b/>
        </w:rPr>
        <w:t>Figura 5-2.</w:t>
      </w:r>
      <w:r>
        <w:t xml:space="preserve"> </w:t>
      </w:r>
    </w:p>
    <w:p w14:paraId="44434411" w14:textId="77777777" w:rsidR="00396C41" w:rsidRPr="009B3AF7" w:rsidRDefault="00396C41" w:rsidP="00411B4C">
      <w:pPr>
        <w:pStyle w:val="Textoindependiente"/>
        <w:spacing w:line="360" w:lineRule="auto"/>
      </w:pPr>
    </w:p>
    <w:bookmarkEnd w:id="39"/>
    <w:bookmarkEnd w:id="40"/>
    <w:bookmarkEnd w:id="41"/>
    <w:p w14:paraId="10F62764" w14:textId="77777777" w:rsidR="00056DF2" w:rsidRDefault="008E43B0" w:rsidP="00056DF2">
      <w:pPr>
        <w:pStyle w:val="Textoindependiente"/>
        <w:keepNext/>
        <w:spacing w:before="8" w:line="360" w:lineRule="auto"/>
      </w:pPr>
      <w:r>
        <w:rPr>
          <w:noProof/>
          <w:lang w:val="en-US"/>
        </w:rPr>
        <w:drawing>
          <wp:inline distT="0" distB="0" distL="0" distR="0" wp14:anchorId="76158F6A" wp14:editId="01BACC2E">
            <wp:extent cx="5401397" cy="5169600"/>
            <wp:effectExtent l="0" t="0" r="8890" b="0"/>
            <wp:docPr id="248" name="Imagen 24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Imagen 248" descr="Diagram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3840" cy="5171938"/>
                    </a:xfrm>
                    <a:prstGeom prst="rect">
                      <a:avLst/>
                    </a:prstGeom>
                    <a:noFill/>
                    <a:ln>
                      <a:noFill/>
                    </a:ln>
                  </pic:spPr>
                </pic:pic>
              </a:graphicData>
            </a:graphic>
          </wp:inline>
        </w:drawing>
      </w:r>
    </w:p>
    <w:p w14:paraId="5D4BCA5B" w14:textId="4DEF3FEC" w:rsidR="008E43B0" w:rsidRPr="00463C35" w:rsidRDefault="00056DF2" w:rsidP="00056DF2">
      <w:pPr>
        <w:pStyle w:val="Descripcin"/>
        <w:rPr>
          <w:sz w:val="26"/>
        </w:rPr>
      </w:pPr>
      <w:bookmarkStart w:id="42" w:name="_Toc77849457"/>
      <w:r>
        <w:t xml:space="preserve">Figura </w:t>
      </w:r>
      <w:r w:rsidR="00672653">
        <w:fldChar w:fldCharType="begin"/>
      </w:r>
      <w:r w:rsidR="00672653">
        <w:instrText xml:space="preserve"> SEQ Figura \* ARABIC </w:instrText>
      </w:r>
      <w:r w:rsidR="00672653">
        <w:fldChar w:fldCharType="separate"/>
      </w:r>
      <w:r w:rsidR="00672653">
        <w:rPr>
          <w:noProof/>
        </w:rPr>
        <w:t>5</w:t>
      </w:r>
      <w:r w:rsidR="00672653">
        <w:fldChar w:fldCharType="end"/>
      </w:r>
      <w:r>
        <w:t xml:space="preserve">-2. </w:t>
      </w:r>
      <w:r w:rsidRPr="00056DF2">
        <w:rPr>
          <w:b w:val="0"/>
        </w:rPr>
        <w:t>Control de instructores</w:t>
      </w:r>
      <w:bookmarkEnd w:id="42"/>
    </w:p>
    <w:p w14:paraId="4C3353F6" w14:textId="09E33847" w:rsidR="00B331FB" w:rsidRDefault="0036060B" w:rsidP="00411B4C">
      <w:pPr>
        <w:pStyle w:val="Textoindependiente"/>
        <w:spacing w:line="360" w:lineRule="auto"/>
        <w:rPr>
          <w:b/>
          <w:sz w:val="16"/>
        </w:rPr>
      </w:pPr>
      <w:r w:rsidRPr="003D3E0F">
        <w:rPr>
          <w:b/>
          <w:sz w:val="16"/>
        </w:rPr>
        <w:t xml:space="preserve">Realizado por: </w:t>
      </w:r>
      <w:r w:rsidRPr="003D3E0F">
        <w:rPr>
          <w:sz w:val="16"/>
        </w:rPr>
        <w:t>W. Aldas y C. Pilataxi, 2020</w:t>
      </w:r>
    </w:p>
    <w:p w14:paraId="6B5BAEAF" w14:textId="77777777" w:rsidR="00396C41" w:rsidRDefault="00396C41" w:rsidP="00411B4C">
      <w:pPr>
        <w:pStyle w:val="Textoindependiente"/>
        <w:spacing w:line="360" w:lineRule="auto"/>
      </w:pPr>
    </w:p>
    <w:p w14:paraId="6CF2B02A" w14:textId="477B6D1D" w:rsidR="003D3E0F" w:rsidRDefault="009E2681" w:rsidP="00411B4C">
      <w:pPr>
        <w:pStyle w:val="Textoindependiente"/>
        <w:spacing w:line="360" w:lineRule="auto"/>
        <w:rPr>
          <w:b/>
        </w:rPr>
      </w:pPr>
      <w:r>
        <w:t xml:space="preserve">Tanto los sílabos como los planes de estudio de los instructores, son gestionados por el departamento de asesoría vial, para lo cual cada uno de los miembros debe preparar los informes requeridos para ser aprobados y posteriormente entregados a los estudiantes para su respectivo uso, en el caso de que no se aprueben, el instructor deberá realizar otro informe. Los detalles de este proceso se muestran en la </w:t>
      </w:r>
      <w:r w:rsidRPr="009E2681">
        <w:rPr>
          <w:b/>
        </w:rPr>
        <w:t>Figura 6-2.</w:t>
      </w:r>
    </w:p>
    <w:p w14:paraId="6515CA9F" w14:textId="77777777" w:rsidR="00396C41" w:rsidRPr="009E2681" w:rsidRDefault="00396C41" w:rsidP="00411B4C">
      <w:pPr>
        <w:pStyle w:val="Textoindependiente"/>
        <w:spacing w:line="360" w:lineRule="auto"/>
      </w:pPr>
    </w:p>
    <w:p w14:paraId="1135904B" w14:textId="77777777" w:rsidR="00D24694" w:rsidRDefault="00BB3B90" w:rsidP="00D24694">
      <w:pPr>
        <w:keepNext/>
        <w:spacing w:line="360" w:lineRule="auto"/>
        <w:ind w:right="3930"/>
      </w:pPr>
      <w:r>
        <w:rPr>
          <w:noProof/>
          <w:lang w:val="en-US"/>
        </w:rPr>
        <w:drawing>
          <wp:inline distT="0" distB="0" distL="0" distR="0" wp14:anchorId="1FF37237" wp14:editId="60E4B3E5">
            <wp:extent cx="5401945" cy="3249930"/>
            <wp:effectExtent l="0" t="0" r="8255" b="7620"/>
            <wp:docPr id="105" name="Imagen 10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agen 105" descr="Diagrama&#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1945" cy="3249930"/>
                    </a:xfrm>
                    <a:prstGeom prst="rect">
                      <a:avLst/>
                    </a:prstGeom>
                    <a:noFill/>
                    <a:ln>
                      <a:noFill/>
                    </a:ln>
                  </pic:spPr>
                </pic:pic>
              </a:graphicData>
            </a:graphic>
          </wp:inline>
        </w:drawing>
      </w:r>
    </w:p>
    <w:p w14:paraId="73E28502" w14:textId="5FA43DA2" w:rsidR="0037649E" w:rsidRPr="00D24694" w:rsidRDefault="00D24694" w:rsidP="00D24694">
      <w:pPr>
        <w:pStyle w:val="Descripcin"/>
        <w:rPr>
          <w:b w:val="0"/>
          <w:sz w:val="16"/>
          <w:szCs w:val="16"/>
        </w:rPr>
      </w:pPr>
      <w:bookmarkStart w:id="43" w:name="_Toc77849458"/>
      <w:r>
        <w:t xml:space="preserve">Figura </w:t>
      </w:r>
      <w:r w:rsidR="00672653">
        <w:fldChar w:fldCharType="begin"/>
      </w:r>
      <w:r w:rsidR="00672653">
        <w:instrText xml:space="preserve"> SEQ Figura \* ARABIC </w:instrText>
      </w:r>
      <w:r w:rsidR="00672653">
        <w:fldChar w:fldCharType="separate"/>
      </w:r>
      <w:r w:rsidR="00672653">
        <w:rPr>
          <w:noProof/>
        </w:rPr>
        <w:t>6</w:t>
      </w:r>
      <w:r w:rsidR="00672653">
        <w:fldChar w:fldCharType="end"/>
      </w:r>
      <w:r>
        <w:t xml:space="preserve">-2. </w:t>
      </w:r>
      <w:r w:rsidR="00425F17" w:rsidRPr="00D24694">
        <w:rPr>
          <w:b w:val="0"/>
        </w:rPr>
        <w:t>Gestión</w:t>
      </w:r>
      <w:r w:rsidR="00EB33CF" w:rsidRPr="00D24694">
        <w:rPr>
          <w:b w:val="0"/>
        </w:rPr>
        <w:t xml:space="preserve"> de sílabos académicos y plan de estudio de instructores</w:t>
      </w:r>
      <w:bookmarkEnd w:id="43"/>
    </w:p>
    <w:p w14:paraId="0C9D6C52" w14:textId="0A7630A5" w:rsidR="00BB3B90" w:rsidRPr="00B74A7D" w:rsidRDefault="0036060B" w:rsidP="00411B4C">
      <w:pPr>
        <w:pStyle w:val="Textoindependiente"/>
        <w:spacing w:line="360" w:lineRule="auto"/>
        <w:rPr>
          <w:b/>
          <w:sz w:val="16"/>
        </w:rPr>
      </w:pPr>
      <w:r w:rsidRPr="00B74A7D">
        <w:rPr>
          <w:b/>
          <w:sz w:val="16"/>
        </w:rPr>
        <w:t xml:space="preserve">Realizado por: </w:t>
      </w:r>
      <w:r w:rsidRPr="00B74A7D">
        <w:rPr>
          <w:sz w:val="16"/>
        </w:rPr>
        <w:t>W. Aldas y C. Pilataxi, 2020</w:t>
      </w:r>
    </w:p>
    <w:p w14:paraId="1ADA944C" w14:textId="77777777" w:rsidR="00396C41" w:rsidRDefault="00396C41" w:rsidP="00411B4C">
      <w:pPr>
        <w:pStyle w:val="Textoindependiente"/>
        <w:spacing w:line="360" w:lineRule="auto"/>
      </w:pPr>
    </w:p>
    <w:p w14:paraId="7334DF83" w14:textId="3DB8D2F7" w:rsidR="00B74A7D" w:rsidRDefault="00E1479D" w:rsidP="00411B4C">
      <w:pPr>
        <w:pStyle w:val="Textoindependiente"/>
        <w:spacing w:line="360" w:lineRule="auto"/>
        <w:rPr>
          <w:b/>
        </w:rPr>
      </w:pPr>
      <w:r>
        <w:t>El personal del departamento de Asesoría Vial al ser responsable de los instructores de la institución, tienen la obligación de capacitar y dar apoyo a estos, en el caso de que así lo requieran o por mandato de los altos mandos, para la realización de este proceso el departamento evalúa periódicamente a cada instructor a través de sus estudiantes, que posteriormente se miden los resultados obtenidos y se realiza un informe en el cual se detalle los puntos fuertes o débiles de cada uno</w:t>
      </w:r>
      <w:r w:rsidR="0048362F">
        <w:t xml:space="preserve"> de los miembros evaluados. Las etapas de dicho proceso se detallan en la </w:t>
      </w:r>
      <w:r w:rsidR="0048362F" w:rsidRPr="0048362F">
        <w:rPr>
          <w:b/>
        </w:rPr>
        <w:t>Figura 7-2.</w:t>
      </w:r>
    </w:p>
    <w:p w14:paraId="76821EF3" w14:textId="77777777" w:rsidR="00396C41" w:rsidRPr="00E1479D" w:rsidRDefault="00396C41" w:rsidP="00411B4C">
      <w:pPr>
        <w:pStyle w:val="Textoindependiente"/>
        <w:spacing w:line="360" w:lineRule="auto"/>
      </w:pPr>
    </w:p>
    <w:p w14:paraId="31DFFFCA" w14:textId="77777777" w:rsidR="0048362F" w:rsidRDefault="00781A11" w:rsidP="0048362F">
      <w:pPr>
        <w:keepNext/>
        <w:spacing w:line="360" w:lineRule="auto"/>
        <w:ind w:right="3930"/>
      </w:pPr>
      <w:r>
        <w:rPr>
          <w:noProof/>
          <w:lang w:val="en-US"/>
        </w:rPr>
        <w:drawing>
          <wp:inline distT="0" distB="0" distL="0" distR="0" wp14:anchorId="73E997F9" wp14:editId="5825F772">
            <wp:extent cx="5401945" cy="2066925"/>
            <wp:effectExtent l="0" t="0" r="8255" b="9525"/>
            <wp:docPr id="106" name="Imagen 10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agen 106" descr="Imagen que contiene Interfaz de usuario gráfica&#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1945" cy="2066925"/>
                    </a:xfrm>
                    <a:prstGeom prst="rect">
                      <a:avLst/>
                    </a:prstGeom>
                    <a:noFill/>
                    <a:ln>
                      <a:noFill/>
                    </a:ln>
                  </pic:spPr>
                </pic:pic>
              </a:graphicData>
            </a:graphic>
          </wp:inline>
        </w:drawing>
      </w:r>
    </w:p>
    <w:p w14:paraId="30180F8B" w14:textId="218D5DF5" w:rsidR="00781A11" w:rsidRPr="0048362F" w:rsidRDefault="0048362F" w:rsidP="0048362F">
      <w:pPr>
        <w:pStyle w:val="Descripcin"/>
        <w:rPr>
          <w:b w:val="0"/>
          <w:sz w:val="16"/>
          <w:szCs w:val="16"/>
        </w:rPr>
      </w:pPr>
      <w:bookmarkStart w:id="44" w:name="_Toc77849459"/>
      <w:r>
        <w:t xml:space="preserve">Figura </w:t>
      </w:r>
      <w:r w:rsidR="00672653">
        <w:fldChar w:fldCharType="begin"/>
      </w:r>
      <w:r w:rsidR="00672653">
        <w:instrText xml:space="preserve"> SEQ Figura \* ARABIC </w:instrText>
      </w:r>
      <w:r w:rsidR="00672653">
        <w:fldChar w:fldCharType="separate"/>
      </w:r>
      <w:r w:rsidR="00672653">
        <w:rPr>
          <w:noProof/>
        </w:rPr>
        <w:t>7</w:t>
      </w:r>
      <w:r w:rsidR="00672653">
        <w:fldChar w:fldCharType="end"/>
      </w:r>
      <w:r>
        <w:t xml:space="preserve">-2. </w:t>
      </w:r>
      <w:r>
        <w:rPr>
          <w:b w:val="0"/>
        </w:rPr>
        <w:t>Capacitación y apoyo a instructores</w:t>
      </w:r>
      <w:bookmarkEnd w:id="44"/>
    </w:p>
    <w:p w14:paraId="2A2A802D" w14:textId="4E6F9FEC" w:rsidR="006A2CBB" w:rsidRPr="00B74A7D" w:rsidRDefault="0036060B" w:rsidP="00411B4C">
      <w:pPr>
        <w:pStyle w:val="Textoindependiente"/>
        <w:spacing w:line="360" w:lineRule="auto"/>
        <w:rPr>
          <w:b/>
          <w:sz w:val="16"/>
        </w:rPr>
      </w:pPr>
      <w:r w:rsidRPr="00B74A7D">
        <w:rPr>
          <w:b/>
          <w:sz w:val="16"/>
        </w:rPr>
        <w:t xml:space="preserve">Realizado por: </w:t>
      </w:r>
      <w:r w:rsidRPr="00B74A7D">
        <w:rPr>
          <w:sz w:val="16"/>
        </w:rPr>
        <w:t>W. Aldas y C. Pilataxi, 2020</w:t>
      </w:r>
    </w:p>
    <w:p w14:paraId="73DE34A6" w14:textId="77777777" w:rsidR="00396C41" w:rsidRDefault="00396C41" w:rsidP="00411B4C">
      <w:pPr>
        <w:pStyle w:val="Textoindependiente"/>
        <w:spacing w:line="360" w:lineRule="auto"/>
      </w:pPr>
    </w:p>
    <w:p w14:paraId="2B56F9FA" w14:textId="5686B195" w:rsidR="00B74A7D" w:rsidRDefault="007E3AC1" w:rsidP="00411B4C">
      <w:pPr>
        <w:pStyle w:val="Textoindependiente"/>
        <w:spacing w:line="360" w:lineRule="auto"/>
        <w:rPr>
          <w:b/>
        </w:rPr>
      </w:pPr>
      <w:r>
        <w:t xml:space="preserve">El control vehicular es una actividad de registro de los informes de estado de cada vehículo, esto se lo realiza únicamente para llevar un historial de fallas o inconvenientes suscitados con cada uno de los autos de la institución. Este proceso está detallado de mejor manera en la </w:t>
      </w:r>
      <w:r w:rsidRPr="002F3FE9">
        <w:rPr>
          <w:b/>
        </w:rPr>
        <w:t xml:space="preserve">Figura </w:t>
      </w:r>
      <w:r w:rsidR="002F3FE9" w:rsidRPr="002F3FE9">
        <w:rPr>
          <w:b/>
        </w:rPr>
        <w:t>8-2.</w:t>
      </w:r>
    </w:p>
    <w:p w14:paraId="08577919" w14:textId="77777777" w:rsidR="00396C41" w:rsidRPr="007E3AC1" w:rsidRDefault="00396C41" w:rsidP="00411B4C">
      <w:pPr>
        <w:pStyle w:val="Textoindependiente"/>
        <w:spacing w:line="360" w:lineRule="auto"/>
      </w:pPr>
    </w:p>
    <w:p w14:paraId="0AA92551" w14:textId="77777777" w:rsidR="007E3AC1" w:rsidRDefault="008E43B0" w:rsidP="007E3AC1">
      <w:pPr>
        <w:keepNext/>
        <w:spacing w:line="360" w:lineRule="auto"/>
        <w:ind w:right="3930"/>
      </w:pPr>
      <w:r>
        <w:rPr>
          <w:noProof/>
          <w:lang w:val="en-US"/>
        </w:rPr>
        <w:drawing>
          <wp:inline distT="0" distB="0" distL="0" distR="0" wp14:anchorId="0C00E617" wp14:editId="22987695">
            <wp:extent cx="5401945" cy="2192020"/>
            <wp:effectExtent l="0" t="0" r="8255" b="0"/>
            <wp:docPr id="249" name="Imagen 24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Imagen 249" descr="Diagrama&#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1945" cy="2192020"/>
                    </a:xfrm>
                    <a:prstGeom prst="rect">
                      <a:avLst/>
                    </a:prstGeom>
                    <a:noFill/>
                    <a:ln>
                      <a:noFill/>
                    </a:ln>
                  </pic:spPr>
                </pic:pic>
              </a:graphicData>
            </a:graphic>
          </wp:inline>
        </w:drawing>
      </w:r>
    </w:p>
    <w:p w14:paraId="2BAD828C" w14:textId="322C53EA" w:rsidR="008E43B0" w:rsidRPr="007E3AC1" w:rsidRDefault="007E3AC1" w:rsidP="007E3AC1">
      <w:pPr>
        <w:pStyle w:val="Descripcin"/>
        <w:rPr>
          <w:b w:val="0"/>
          <w:sz w:val="16"/>
          <w:szCs w:val="16"/>
        </w:rPr>
      </w:pPr>
      <w:bookmarkStart w:id="45" w:name="_Toc77849460"/>
      <w:r>
        <w:t xml:space="preserve">Figura </w:t>
      </w:r>
      <w:r w:rsidR="00672653">
        <w:fldChar w:fldCharType="begin"/>
      </w:r>
      <w:r w:rsidR="00672653">
        <w:instrText xml:space="preserve"> SEQ Figura \* ARABIC </w:instrText>
      </w:r>
      <w:r w:rsidR="00672653">
        <w:fldChar w:fldCharType="separate"/>
      </w:r>
      <w:r w:rsidR="00672653">
        <w:rPr>
          <w:noProof/>
        </w:rPr>
        <w:t>8</w:t>
      </w:r>
      <w:r w:rsidR="00672653">
        <w:fldChar w:fldCharType="end"/>
      </w:r>
      <w:r>
        <w:t xml:space="preserve">-2. </w:t>
      </w:r>
      <w:r>
        <w:rPr>
          <w:b w:val="0"/>
        </w:rPr>
        <w:t>Gestión de control vehicular</w:t>
      </w:r>
      <w:bookmarkEnd w:id="45"/>
    </w:p>
    <w:p w14:paraId="3DA89EA6" w14:textId="42C0AC1C" w:rsidR="008E43B0" w:rsidRPr="00B74A7D" w:rsidRDefault="0036060B" w:rsidP="00411B4C">
      <w:pPr>
        <w:pStyle w:val="Textoindependiente"/>
        <w:spacing w:line="360" w:lineRule="auto"/>
        <w:rPr>
          <w:b/>
          <w:sz w:val="16"/>
        </w:rPr>
      </w:pPr>
      <w:r w:rsidRPr="00B74A7D">
        <w:rPr>
          <w:b/>
          <w:sz w:val="16"/>
        </w:rPr>
        <w:t xml:space="preserve">Realizado por: </w:t>
      </w:r>
      <w:r w:rsidRPr="00B74A7D">
        <w:rPr>
          <w:sz w:val="16"/>
        </w:rPr>
        <w:t>W. Aldas y C. Pilataxi, 2020</w:t>
      </w:r>
    </w:p>
    <w:p w14:paraId="50C1671A" w14:textId="77777777" w:rsidR="00396C41" w:rsidRDefault="00396C41" w:rsidP="00411B4C">
      <w:pPr>
        <w:pStyle w:val="Textoindependiente"/>
        <w:spacing w:line="360" w:lineRule="auto"/>
      </w:pPr>
    </w:p>
    <w:p w14:paraId="7497822A" w14:textId="29A01715" w:rsidR="00B74A7D" w:rsidRDefault="00A8766A" w:rsidP="00411B4C">
      <w:pPr>
        <w:pStyle w:val="Textoindependiente"/>
        <w:spacing w:line="360" w:lineRule="auto"/>
        <w:rPr>
          <w:b/>
        </w:rPr>
      </w:pPr>
      <w:r w:rsidRPr="008C0553">
        <w:t xml:space="preserve">Los requerimientos realizados por los instructores </w:t>
      </w:r>
      <w:r w:rsidR="008C0553" w:rsidRPr="008C0553">
        <w:t>deben ser revisados y aprobados o rechazados por el</w:t>
      </w:r>
      <w:r w:rsidRPr="008C0553">
        <w:t xml:space="preserve"> departamento de asesoría vial,</w:t>
      </w:r>
      <w:r>
        <w:t xml:space="preserve"> </w:t>
      </w:r>
      <w:r w:rsidR="008C0553">
        <w:t xml:space="preserve">para proceder a completarse en el departamento de Gerencia Administrativa y por último Contabilidad. Los requerimientos pueden ser muy variados, yendo desde la solicitud de combustible hasta repuestos para los vehículos, así como se demuestra en la </w:t>
      </w:r>
      <w:r w:rsidR="008C0553" w:rsidRPr="008C0553">
        <w:rPr>
          <w:b/>
        </w:rPr>
        <w:t>Figura 8-3.</w:t>
      </w:r>
    </w:p>
    <w:p w14:paraId="7DA24915" w14:textId="77777777" w:rsidR="00396C41" w:rsidRPr="00A8766A" w:rsidRDefault="00396C41" w:rsidP="00411B4C">
      <w:pPr>
        <w:pStyle w:val="Textoindependiente"/>
        <w:spacing w:line="360" w:lineRule="auto"/>
      </w:pPr>
    </w:p>
    <w:p w14:paraId="47B04318" w14:textId="77777777" w:rsidR="008C0553" w:rsidRDefault="00B4590E" w:rsidP="008C0553">
      <w:pPr>
        <w:keepNext/>
        <w:spacing w:line="360" w:lineRule="auto"/>
      </w:pPr>
      <w:r>
        <w:rPr>
          <w:noProof/>
          <w:lang w:val="en-US"/>
        </w:rPr>
        <w:drawing>
          <wp:inline distT="0" distB="0" distL="0" distR="0" wp14:anchorId="648B2A81" wp14:editId="6F7DE61A">
            <wp:extent cx="5401945" cy="5356800"/>
            <wp:effectExtent l="0" t="0" r="8255" b="0"/>
            <wp:docPr id="250" name="Imagen 25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Imagen 250" descr="Diagram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2525" cy="5357375"/>
                    </a:xfrm>
                    <a:prstGeom prst="rect">
                      <a:avLst/>
                    </a:prstGeom>
                    <a:noFill/>
                    <a:ln>
                      <a:noFill/>
                    </a:ln>
                  </pic:spPr>
                </pic:pic>
              </a:graphicData>
            </a:graphic>
          </wp:inline>
        </w:drawing>
      </w:r>
    </w:p>
    <w:p w14:paraId="69AA9FF4" w14:textId="78475DBF" w:rsidR="00B4590E" w:rsidRPr="00463C35" w:rsidRDefault="008C0553" w:rsidP="008C0553">
      <w:pPr>
        <w:pStyle w:val="Descripcin"/>
      </w:pPr>
      <w:bookmarkStart w:id="46" w:name="_Toc77849461"/>
      <w:r>
        <w:t xml:space="preserve">Figura </w:t>
      </w:r>
      <w:r w:rsidR="00672653">
        <w:fldChar w:fldCharType="begin"/>
      </w:r>
      <w:r w:rsidR="00672653">
        <w:instrText xml:space="preserve"> SEQ Figura \* ARABIC </w:instrText>
      </w:r>
      <w:r w:rsidR="00672653">
        <w:fldChar w:fldCharType="separate"/>
      </w:r>
      <w:r w:rsidR="00672653">
        <w:rPr>
          <w:noProof/>
        </w:rPr>
        <w:t>9</w:t>
      </w:r>
      <w:r w:rsidR="00672653">
        <w:fldChar w:fldCharType="end"/>
      </w:r>
      <w:r>
        <w:t xml:space="preserve">-2. </w:t>
      </w:r>
      <w:r w:rsidRPr="008C0553">
        <w:rPr>
          <w:b w:val="0"/>
        </w:rPr>
        <w:t>Ne</w:t>
      </w:r>
      <w:r>
        <w:rPr>
          <w:b w:val="0"/>
        </w:rPr>
        <w:t>cesidad del departamento de asesoría vial</w:t>
      </w:r>
      <w:bookmarkEnd w:id="46"/>
    </w:p>
    <w:p w14:paraId="7730E16B" w14:textId="7EEB0512" w:rsidR="00B331FB" w:rsidRPr="00535408" w:rsidRDefault="0036060B" w:rsidP="00411B4C">
      <w:pPr>
        <w:spacing w:line="360" w:lineRule="auto"/>
        <w:rPr>
          <w:b/>
          <w:sz w:val="16"/>
        </w:rPr>
      </w:pPr>
      <w:r w:rsidRPr="00535408">
        <w:rPr>
          <w:b/>
          <w:sz w:val="16"/>
        </w:rPr>
        <w:t xml:space="preserve">Realizado por: </w:t>
      </w:r>
      <w:r w:rsidRPr="00535408">
        <w:rPr>
          <w:sz w:val="16"/>
        </w:rPr>
        <w:t>W. Aldas y C. Pilataxi, 2020</w:t>
      </w:r>
    </w:p>
    <w:p w14:paraId="404C333F" w14:textId="77777777" w:rsidR="00396C41" w:rsidRDefault="00396C41" w:rsidP="00411B4C">
      <w:pPr>
        <w:spacing w:line="360" w:lineRule="auto"/>
      </w:pPr>
    </w:p>
    <w:p w14:paraId="192E7F66" w14:textId="504E3F56" w:rsidR="00535408" w:rsidRDefault="009B2810" w:rsidP="00411B4C">
      <w:pPr>
        <w:spacing w:line="360" w:lineRule="auto"/>
        <w:rPr>
          <w:b/>
        </w:rPr>
      </w:pPr>
      <w:r>
        <w:t>Para l</w:t>
      </w:r>
      <w:r w:rsidR="00D8195B">
        <w:t>a gestión de r</w:t>
      </w:r>
      <w:r>
        <w:t xml:space="preserve">utas, el departamento de asesoría vial necesita realizar los estudios correspondientes de las circunstancias climatológicas, demográficas entre otras características más que se deben tener en cuenta al momento de generar los respectivos informes de rutas para el recorrido de los vehículos en las horas de clases, mismos que serán presentados a los instructores de turno correspondientes, siendo aprobados previamente por el departamento Gerencial, así como se muestra en la </w:t>
      </w:r>
      <w:r w:rsidRPr="009B2810">
        <w:rPr>
          <w:b/>
        </w:rPr>
        <w:t>Figura 10-2.</w:t>
      </w:r>
    </w:p>
    <w:p w14:paraId="64E0A3C1" w14:textId="77777777" w:rsidR="00396C41" w:rsidRPr="00D8195B" w:rsidRDefault="00396C41" w:rsidP="00411B4C">
      <w:pPr>
        <w:spacing w:line="360" w:lineRule="auto"/>
      </w:pPr>
    </w:p>
    <w:p w14:paraId="209209E9" w14:textId="77777777" w:rsidR="009B2810" w:rsidRDefault="007F430C" w:rsidP="009B2810">
      <w:pPr>
        <w:pStyle w:val="Textoindependiente"/>
        <w:keepNext/>
        <w:spacing w:before="8" w:line="360" w:lineRule="auto"/>
      </w:pPr>
      <w:r>
        <w:rPr>
          <w:noProof/>
          <w:lang w:val="en-US"/>
        </w:rPr>
        <w:drawing>
          <wp:inline distT="0" distB="0" distL="0" distR="0" wp14:anchorId="5D78990B" wp14:editId="27F67962">
            <wp:extent cx="5401945" cy="3250565"/>
            <wp:effectExtent l="0" t="0" r="8255" b="6985"/>
            <wp:docPr id="251" name="Imagen 25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Imagen 251" descr="Diagrama&#10;&#10;Descripción generada automá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1945" cy="3250565"/>
                    </a:xfrm>
                    <a:prstGeom prst="rect">
                      <a:avLst/>
                    </a:prstGeom>
                    <a:noFill/>
                    <a:ln>
                      <a:noFill/>
                    </a:ln>
                  </pic:spPr>
                </pic:pic>
              </a:graphicData>
            </a:graphic>
          </wp:inline>
        </w:drawing>
      </w:r>
    </w:p>
    <w:p w14:paraId="4DC32068" w14:textId="0A345B62" w:rsidR="00B331FB" w:rsidRPr="00463C35" w:rsidRDefault="009B2810" w:rsidP="009B2810">
      <w:pPr>
        <w:pStyle w:val="Descripcin"/>
        <w:rPr>
          <w:sz w:val="26"/>
        </w:rPr>
      </w:pPr>
      <w:bookmarkStart w:id="47" w:name="_Toc77849462"/>
      <w:r>
        <w:t xml:space="preserve">Figura </w:t>
      </w:r>
      <w:r w:rsidR="00672653">
        <w:fldChar w:fldCharType="begin"/>
      </w:r>
      <w:r w:rsidR="00672653">
        <w:instrText xml:space="preserve"> SEQ Figura \* ARABIC </w:instrText>
      </w:r>
      <w:r w:rsidR="00672653">
        <w:fldChar w:fldCharType="separate"/>
      </w:r>
      <w:r w:rsidR="00672653">
        <w:rPr>
          <w:noProof/>
        </w:rPr>
        <w:t>10</w:t>
      </w:r>
      <w:r w:rsidR="00672653">
        <w:fldChar w:fldCharType="end"/>
      </w:r>
      <w:r>
        <w:t xml:space="preserve">-2. </w:t>
      </w:r>
      <w:r w:rsidRPr="009B2810">
        <w:rPr>
          <w:b w:val="0"/>
        </w:rPr>
        <w:t>Gestión de rutas</w:t>
      </w:r>
      <w:bookmarkEnd w:id="47"/>
    </w:p>
    <w:p w14:paraId="7C172703" w14:textId="022AFD41" w:rsidR="00B331FB" w:rsidRPr="00321D98" w:rsidRDefault="0036060B" w:rsidP="00411B4C">
      <w:pPr>
        <w:pStyle w:val="Textoindependiente"/>
        <w:spacing w:line="360" w:lineRule="auto"/>
        <w:rPr>
          <w:b/>
          <w:sz w:val="16"/>
        </w:rPr>
      </w:pPr>
      <w:r w:rsidRPr="00321D98">
        <w:rPr>
          <w:b/>
          <w:sz w:val="16"/>
        </w:rPr>
        <w:t xml:space="preserve">Realizado por: </w:t>
      </w:r>
      <w:r w:rsidRPr="00321D98">
        <w:rPr>
          <w:sz w:val="16"/>
        </w:rPr>
        <w:t>W. Aldas y C. Pilataxi, 2020</w:t>
      </w:r>
    </w:p>
    <w:p w14:paraId="0B816661" w14:textId="77777777" w:rsidR="00B331FB" w:rsidRPr="00463C35" w:rsidRDefault="00B331FB" w:rsidP="00F87BAA">
      <w:pPr>
        <w:spacing w:line="360" w:lineRule="auto"/>
      </w:pPr>
    </w:p>
    <w:p w14:paraId="7E415D84" w14:textId="05120DF4" w:rsidR="00B331FB" w:rsidRPr="00337903" w:rsidRDefault="0005472F" w:rsidP="002572B4">
      <w:pPr>
        <w:pStyle w:val="Ttulo3"/>
        <w:numPr>
          <w:ilvl w:val="2"/>
          <w:numId w:val="2"/>
        </w:numPr>
      </w:pPr>
      <w:bookmarkStart w:id="48" w:name="_Toc77780532"/>
      <w:r w:rsidRPr="00337903">
        <w:t>Departamento de</w:t>
      </w:r>
      <w:r w:rsidRPr="00337903">
        <w:rPr>
          <w:spacing w:val="4"/>
        </w:rPr>
        <w:t xml:space="preserve"> </w:t>
      </w:r>
      <w:r w:rsidRPr="00337903">
        <w:t>DTIC</w:t>
      </w:r>
      <w:bookmarkEnd w:id="48"/>
    </w:p>
    <w:p w14:paraId="64A48585" w14:textId="77777777" w:rsidR="00F87BAA" w:rsidRDefault="00F87BAA" w:rsidP="00F87BAA">
      <w:pPr>
        <w:spacing w:line="360" w:lineRule="auto"/>
      </w:pPr>
    </w:p>
    <w:p w14:paraId="6EEFBE91" w14:textId="7E275039" w:rsidR="00CB7762" w:rsidRDefault="00CB7762" w:rsidP="00F87BAA">
      <w:pPr>
        <w:spacing w:line="360" w:lineRule="auto"/>
      </w:pPr>
      <w:r>
        <w:t xml:space="preserve">Los módulos planteados para el desarrollo de este trabajo en referencia a este departamento son muy variados, sin embargo, al ser muy parecidos cada uno de ellos se ha tomado como referencia únicamente a aquel lineamiento que mejor engloba a todos los procesos. </w:t>
      </w:r>
    </w:p>
    <w:p w14:paraId="453D9EF5" w14:textId="2EDB3C4B" w:rsidR="00CB7762" w:rsidRDefault="00CB7762" w:rsidP="00F87BAA">
      <w:pPr>
        <w:spacing w:line="360" w:lineRule="auto"/>
      </w:pPr>
      <w:r>
        <w:t xml:space="preserve">Un proceso dirigido al departamento de DTIC, empieza con la petición del requerimiento de parte de los demás departamentos de la institución, a continuación, esta es aprobada o rechazada por el departamento en cuestión para finalmente enviarse al departamento Gerencial, el cual es el último en decidir si tal requerimiento es viable o no realizarse. Los detalles referentes a todo lo descrito se da a conocer de mejor manera en la </w:t>
      </w:r>
      <w:r w:rsidRPr="00CB7762">
        <w:rPr>
          <w:b/>
        </w:rPr>
        <w:t>Figura 11-2.</w:t>
      </w:r>
    </w:p>
    <w:p w14:paraId="6C60673E" w14:textId="77777777" w:rsidR="004A6FD0" w:rsidRDefault="00602C29" w:rsidP="004A6FD0">
      <w:pPr>
        <w:keepNext/>
        <w:spacing w:line="360" w:lineRule="auto"/>
      </w:pPr>
      <w:r>
        <w:rPr>
          <w:noProof/>
          <w:lang w:val="en-US"/>
        </w:rPr>
        <w:drawing>
          <wp:inline distT="0" distB="0" distL="0" distR="0" wp14:anchorId="5B346E86" wp14:editId="16ACEF0A">
            <wp:extent cx="5401945" cy="2333625"/>
            <wp:effectExtent l="0" t="0" r="8255" b="9525"/>
            <wp:docPr id="255" name="Imagen 25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Imagen 255" descr="Diagrama&#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1945" cy="2333625"/>
                    </a:xfrm>
                    <a:prstGeom prst="rect">
                      <a:avLst/>
                    </a:prstGeom>
                    <a:noFill/>
                    <a:ln>
                      <a:noFill/>
                    </a:ln>
                  </pic:spPr>
                </pic:pic>
              </a:graphicData>
            </a:graphic>
          </wp:inline>
        </w:drawing>
      </w:r>
    </w:p>
    <w:p w14:paraId="3CA0A989" w14:textId="4D37C176" w:rsidR="00DE451D" w:rsidRPr="004A6FD0" w:rsidRDefault="004A6FD0" w:rsidP="004A6FD0">
      <w:pPr>
        <w:pStyle w:val="Descripcin"/>
        <w:rPr>
          <w:b w:val="0"/>
        </w:rPr>
      </w:pPr>
      <w:bookmarkStart w:id="49" w:name="_Toc77849463"/>
      <w:r>
        <w:t xml:space="preserve">Figura </w:t>
      </w:r>
      <w:r w:rsidR="00672653">
        <w:fldChar w:fldCharType="begin"/>
      </w:r>
      <w:r w:rsidR="00672653">
        <w:instrText xml:space="preserve"> SEQ Figura \* ARABIC </w:instrText>
      </w:r>
      <w:r w:rsidR="00672653">
        <w:fldChar w:fldCharType="separate"/>
      </w:r>
      <w:r w:rsidR="00672653">
        <w:rPr>
          <w:noProof/>
        </w:rPr>
        <w:t>11</w:t>
      </w:r>
      <w:r w:rsidR="00672653">
        <w:fldChar w:fldCharType="end"/>
      </w:r>
      <w:r>
        <w:t xml:space="preserve">-2. </w:t>
      </w:r>
      <w:r>
        <w:rPr>
          <w:b w:val="0"/>
        </w:rPr>
        <w:t>Desarrollo e implementación de aplicaciones software/hardware</w:t>
      </w:r>
      <w:bookmarkEnd w:id="49"/>
    </w:p>
    <w:p w14:paraId="1F864DE3" w14:textId="64132624" w:rsidR="00B331FB" w:rsidRPr="00B97864" w:rsidRDefault="0036060B" w:rsidP="00411B4C">
      <w:pPr>
        <w:pStyle w:val="Textoindependiente"/>
        <w:spacing w:line="360" w:lineRule="auto"/>
        <w:rPr>
          <w:b/>
          <w:sz w:val="16"/>
        </w:rPr>
      </w:pPr>
      <w:r w:rsidRPr="00B97864">
        <w:rPr>
          <w:b/>
          <w:sz w:val="16"/>
        </w:rPr>
        <w:t xml:space="preserve">Realizado por: </w:t>
      </w:r>
      <w:r w:rsidRPr="00B97864">
        <w:rPr>
          <w:sz w:val="16"/>
        </w:rPr>
        <w:t>W. Aldas y C. Pilataxi, 2020</w:t>
      </w:r>
    </w:p>
    <w:p w14:paraId="458192EA" w14:textId="77777777" w:rsidR="00396C41" w:rsidRDefault="00396C41" w:rsidP="00411B4C">
      <w:pPr>
        <w:pStyle w:val="Textoindependiente"/>
        <w:spacing w:line="360" w:lineRule="auto"/>
      </w:pPr>
    </w:p>
    <w:p w14:paraId="4DAB0DD1" w14:textId="1BB3CA02" w:rsidR="00B97864" w:rsidRDefault="00356961" w:rsidP="00411B4C">
      <w:pPr>
        <w:pStyle w:val="Textoindependiente"/>
        <w:spacing w:line="360" w:lineRule="auto"/>
        <w:rPr>
          <w:b/>
        </w:rPr>
      </w:pPr>
      <w:r w:rsidRPr="00356961">
        <w:t xml:space="preserve">Las tareas de </w:t>
      </w:r>
      <w:r>
        <w:t xml:space="preserve">mantenimiento del laboratorio de computación, soporte técnico y manejo del sitio web de la institución consisten en que los departamentos realizan una solicitud en el que se detalle dicha petición que posteriormente es evaluado por el departamento de DTIC y posteriormente puesto en ejecución, finalmente los resultados son archivados para posteriores revisiones, cada uno de los pasos descritos se detallan de mejor forma en la Figura </w:t>
      </w:r>
      <w:r w:rsidRPr="00356961">
        <w:rPr>
          <w:b/>
        </w:rPr>
        <w:t>12-2.</w:t>
      </w:r>
    </w:p>
    <w:p w14:paraId="5B59663F" w14:textId="77777777" w:rsidR="00396C41" w:rsidRPr="00356961" w:rsidRDefault="00396C41" w:rsidP="00411B4C">
      <w:pPr>
        <w:pStyle w:val="Textoindependiente"/>
        <w:spacing w:line="360" w:lineRule="auto"/>
      </w:pPr>
    </w:p>
    <w:p w14:paraId="0D8CD73C" w14:textId="77777777" w:rsidR="00356961" w:rsidRDefault="00BA2B43" w:rsidP="00356961">
      <w:pPr>
        <w:keepNext/>
        <w:spacing w:line="360" w:lineRule="auto"/>
        <w:ind w:right="3404"/>
      </w:pPr>
      <w:r>
        <w:rPr>
          <w:noProof/>
          <w:lang w:val="en-US"/>
        </w:rPr>
        <w:drawing>
          <wp:inline distT="0" distB="0" distL="0" distR="0" wp14:anchorId="7CA644F0" wp14:editId="29F1A979">
            <wp:extent cx="5401945" cy="2246630"/>
            <wp:effectExtent l="0" t="0" r="8255" b="1270"/>
            <wp:docPr id="100" name="Imagen 10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100" descr="Diagrama&#10;&#10;Descripción generada automáticament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1945" cy="2246630"/>
                    </a:xfrm>
                    <a:prstGeom prst="rect">
                      <a:avLst/>
                    </a:prstGeom>
                    <a:noFill/>
                    <a:ln>
                      <a:noFill/>
                    </a:ln>
                  </pic:spPr>
                </pic:pic>
              </a:graphicData>
            </a:graphic>
          </wp:inline>
        </w:drawing>
      </w:r>
    </w:p>
    <w:p w14:paraId="5BB58DE9" w14:textId="3B4CB89A" w:rsidR="005C1F8F" w:rsidRPr="00356961" w:rsidRDefault="00356961" w:rsidP="00356961">
      <w:pPr>
        <w:pStyle w:val="Descripcin"/>
        <w:rPr>
          <w:b w:val="0"/>
          <w:color w:val="FFFFFF" w:themeColor="background1"/>
          <w:sz w:val="16"/>
          <w:szCs w:val="16"/>
        </w:rPr>
      </w:pPr>
      <w:bookmarkStart w:id="50" w:name="_Toc77849464"/>
      <w:r>
        <w:t xml:space="preserve">Figura </w:t>
      </w:r>
      <w:r w:rsidR="00672653">
        <w:fldChar w:fldCharType="begin"/>
      </w:r>
      <w:r w:rsidR="00672653">
        <w:instrText xml:space="preserve"> SEQ Figura \* ARABIC </w:instrText>
      </w:r>
      <w:r w:rsidR="00672653">
        <w:fldChar w:fldCharType="separate"/>
      </w:r>
      <w:r w:rsidR="00672653">
        <w:rPr>
          <w:noProof/>
        </w:rPr>
        <w:t>12</w:t>
      </w:r>
      <w:r w:rsidR="00672653">
        <w:fldChar w:fldCharType="end"/>
      </w:r>
      <w:r>
        <w:t xml:space="preserve">-2. </w:t>
      </w:r>
      <w:r>
        <w:rPr>
          <w:b w:val="0"/>
        </w:rPr>
        <w:t>Tareas de mantenimiento del departamento de DTIC</w:t>
      </w:r>
      <w:bookmarkEnd w:id="50"/>
    </w:p>
    <w:p w14:paraId="67E9C040" w14:textId="01DBC8DD" w:rsidR="005C1F8F" w:rsidRDefault="0036060B" w:rsidP="00411B4C">
      <w:pPr>
        <w:pStyle w:val="Textoindependiente"/>
        <w:spacing w:line="360" w:lineRule="auto"/>
        <w:rPr>
          <w:sz w:val="16"/>
        </w:rPr>
      </w:pPr>
      <w:r w:rsidRPr="007629F9">
        <w:rPr>
          <w:b/>
          <w:sz w:val="16"/>
        </w:rPr>
        <w:t xml:space="preserve">Realizado por: </w:t>
      </w:r>
      <w:r w:rsidRPr="007629F9">
        <w:rPr>
          <w:sz w:val="16"/>
        </w:rPr>
        <w:t>W. Aldas y C. Pilataxi, 2020</w:t>
      </w:r>
    </w:p>
    <w:p w14:paraId="67B56BE6" w14:textId="77777777" w:rsidR="00A44A52" w:rsidRPr="007629F9" w:rsidRDefault="00A44A52" w:rsidP="00F87BAA">
      <w:pPr>
        <w:spacing w:line="360" w:lineRule="auto"/>
      </w:pPr>
    </w:p>
    <w:p w14:paraId="32495A2D" w14:textId="1E91F065" w:rsidR="00B331FB" w:rsidRPr="00337903" w:rsidRDefault="0005472F" w:rsidP="002572B4">
      <w:pPr>
        <w:pStyle w:val="Ttulo3"/>
        <w:numPr>
          <w:ilvl w:val="2"/>
          <w:numId w:val="2"/>
        </w:numPr>
      </w:pPr>
      <w:bookmarkStart w:id="51" w:name="_Toc77780533"/>
      <w:r w:rsidRPr="00337903">
        <w:t>Departamento de</w:t>
      </w:r>
      <w:r w:rsidRPr="00337903">
        <w:rPr>
          <w:spacing w:val="4"/>
        </w:rPr>
        <w:t xml:space="preserve"> </w:t>
      </w:r>
      <w:r w:rsidRPr="00337903">
        <w:t>Inspección</w:t>
      </w:r>
      <w:bookmarkEnd w:id="51"/>
    </w:p>
    <w:p w14:paraId="4B41CC21" w14:textId="77777777" w:rsidR="00F87BAA" w:rsidRDefault="00F87BAA" w:rsidP="00F87BAA">
      <w:pPr>
        <w:spacing w:line="360" w:lineRule="auto"/>
      </w:pPr>
    </w:p>
    <w:p w14:paraId="08488A42" w14:textId="337F4C42" w:rsidR="001A4C7D" w:rsidRDefault="001A4C7D" w:rsidP="00F87BAA">
      <w:pPr>
        <w:spacing w:line="360" w:lineRule="auto"/>
        <w:rPr>
          <w:b/>
        </w:rPr>
      </w:pPr>
      <w:r>
        <w:t xml:space="preserve">La gestión de aulas llevadas a cabo por el departamento de Inspección consiste en el registro del estado actual de cada uno de los salones de clases utilizados para su respectiva catedra, mismos que a su vez contarán con las necesarias herramientas de apoyo. Este proceso al involucrar solamente un departamento, funciona a modo de historial de los recursos que se posee en la institución, en el cual se detalla las características que estas poseen. Las tareas que se llevan a cabo se puede apreciar en la </w:t>
      </w:r>
      <w:r w:rsidRPr="000043AF">
        <w:rPr>
          <w:b/>
        </w:rPr>
        <w:t>Figura 13</w:t>
      </w:r>
      <w:r w:rsidR="000043AF" w:rsidRPr="000043AF">
        <w:rPr>
          <w:b/>
        </w:rPr>
        <w:t>-2.</w:t>
      </w:r>
    </w:p>
    <w:p w14:paraId="359D4EBA" w14:textId="77777777" w:rsidR="00396C41" w:rsidRDefault="00396C41" w:rsidP="00F87BAA">
      <w:pPr>
        <w:spacing w:line="360" w:lineRule="auto"/>
      </w:pPr>
    </w:p>
    <w:p w14:paraId="584035A4" w14:textId="77777777" w:rsidR="00EC6758" w:rsidRDefault="00D74E50" w:rsidP="00EC6758">
      <w:pPr>
        <w:keepNext/>
        <w:spacing w:line="360" w:lineRule="auto"/>
      </w:pPr>
      <w:r>
        <w:rPr>
          <w:noProof/>
          <w:lang w:val="en-US"/>
        </w:rPr>
        <w:drawing>
          <wp:inline distT="0" distB="0" distL="0" distR="0" wp14:anchorId="4638FE9E" wp14:editId="64516084">
            <wp:extent cx="5401945" cy="2183765"/>
            <wp:effectExtent l="0" t="0" r="8255" b="6985"/>
            <wp:docPr id="101" name="Imagen 10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 101" descr="Diagrama&#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1945" cy="2183765"/>
                    </a:xfrm>
                    <a:prstGeom prst="rect">
                      <a:avLst/>
                    </a:prstGeom>
                    <a:noFill/>
                    <a:ln>
                      <a:noFill/>
                    </a:ln>
                  </pic:spPr>
                </pic:pic>
              </a:graphicData>
            </a:graphic>
          </wp:inline>
        </w:drawing>
      </w:r>
    </w:p>
    <w:p w14:paraId="09467CEC" w14:textId="7BD5623E" w:rsidR="00D74E50" w:rsidRPr="00EC6758" w:rsidRDefault="00EC6758" w:rsidP="00EC6758">
      <w:pPr>
        <w:pStyle w:val="Descripcin"/>
        <w:rPr>
          <w:b w:val="0"/>
        </w:rPr>
      </w:pPr>
      <w:bookmarkStart w:id="52" w:name="_Toc77849465"/>
      <w:r>
        <w:t xml:space="preserve">Figura </w:t>
      </w:r>
      <w:r w:rsidR="00672653">
        <w:fldChar w:fldCharType="begin"/>
      </w:r>
      <w:r w:rsidR="00672653">
        <w:instrText xml:space="preserve"> SEQ Figura \* ARABIC </w:instrText>
      </w:r>
      <w:r w:rsidR="00672653">
        <w:fldChar w:fldCharType="separate"/>
      </w:r>
      <w:r w:rsidR="00672653">
        <w:rPr>
          <w:noProof/>
        </w:rPr>
        <w:t>13</w:t>
      </w:r>
      <w:r w:rsidR="00672653">
        <w:fldChar w:fldCharType="end"/>
      </w:r>
      <w:r>
        <w:t xml:space="preserve">-2. </w:t>
      </w:r>
      <w:r>
        <w:rPr>
          <w:b w:val="0"/>
        </w:rPr>
        <w:t>Revisión de las aulas que estén en óptimas condiciones.</w:t>
      </w:r>
      <w:bookmarkEnd w:id="52"/>
    </w:p>
    <w:p w14:paraId="24409E50" w14:textId="35F93771" w:rsidR="00D74E50" w:rsidRPr="00A44A52" w:rsidRDefault="0036060B" w:rsidP="00411B4C">
      <w:pPr>
        <w:spacing w:line="360" w:lineRule="auto"/>
        <w:rPr>
          <w:b/>
          <w:sz w:val="16"/>
        </w:rPr>
      </w:pPr>
      <w:r w:rsidRPr="00A44A52">
        <w:rPr>
          <w:b/>
          <w:sz w:val="16"/>
        </w:rPr>
        <w:t>Realizado por:</w:t>
      </w:r>
      <w:r w:rsidRPr="00A44A52">
        <w:rPr>
          <w:sz w:val="16"/>
        </w:rPr>
        <w:t xml:space="preserve"> W. Aldas y C. Pilataxi, 2020</w:t>
      </w:r>
    </w:p>
    <w:p w14:paraId="13660193" w14:textId="77777777" w:rsidR="00396C41" w:rsidRDefault="00396C41" w:rsidP="00411B4C">
      <w:pPr>
        <w:spacing w:line="360" w:lineRule="auto"/>
      </w:pPr>
    </w:p>
    <w:p w14:paraId="34D0AF36" w14:textId="1D23B306" w:rsidR="00A44A52" w:rsidRDefault="00CA30D4" w:rsidP="00411B4C">
      <w:pPr>
        <w:spacing w:line="360" w:lineRule="auto"/>
        <w:rPr>
          <w:b/>
        </w:rPr>
      </w:pPr>
      <w:r>
        <w:t xml:space="preserve">La gestión de actividades previos a los exámenes de grado, prácticamente consiste en que el personal del departamento de Inspección notifique los acontecimientos suscitados dentro de las aulas de clases, es decir, se informa sobre los inconvenientes presentados por los alumnos, docentes o instructores con el fin de dar solución a sus problemas. Las notificaciones son dirigidas al departamento de Pedagogía quien al revisar aplica las medidas pertinentes, así como se detalla en la </w:t>
      </w:r>
      <w:r w:rsidRPr="00CA30D4">
        <w:rPr>
          <w:b/>
        </w:rPr>
        <w:t>Figura 14-2.</w:t>
      </w:r>
    </w:p>
    <w:p w14:paraId="7D97BE53" w14:textId="77777777" w:rsidR="00396C41" w:rsidRPr="00C12F61" w:rsidRDefault="00396C41" w:rsidP="00411B4C">
      <w:pPr>
        <w:spacing w:line="360" w:lineRule="auto"/>
      </w:pPr>
    </w:p>
    <w:p w14:paraId="083F69C0" w14:textId="77777777" w:rsidR="00CA30D4" w:rsidRDefault="008C78B6" w:rsidP="00CA30D4">
      <w:pPr>
        <w:keepNext/>
        <w:spacing w:line="360" w:lineRule="auto"/>
      </w:pPr>
      <w:r>
        <w:rPr>
          <w:noProof/>
          <w:lang w:val="en-US"/>
        </w:rPr>
        <w:drawing>
          <wp:inline distT="0" distB="0" distL="0" distR="0" wp14:anchorId="09C65270" wp14:editId="78FAF95C">
            <wp:extent cx="5401945" cy="2247265"/>
            <wp:effectExtent l="0" t="0" r="8255" b="63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n 103" descr="Diagrama&#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1945" cy="2247265"/>
                    </a:xfrm>
                    <a:prstGeom prst="rect">
                      <a:avLst/>
                    </a:prstGeom>
                    <a:noFill/>
                    <a:ln>
                      <a:noFill/>
                    </a:ln>
                  </pic:spPr>
                </pic:pic>
              </a:graphicData>
            </a:graphic>
          </wp:inline>
        </w:drawing>
      </w:r>
    </w:p>
    <w:p w14:paraId="42C53D9A" w14:textId="37A36E28" w:rsidR="00B331FB" w:rsidRPr="00CA30D4" w:rsidRDefault="00CA30D4" w:rsidP="00CA30D4">
      <w:pPr>
        <w:pStyle w:val="Descripcin"/>
        <w:rPr>
          <w:b w:val="0"/>
        </w:rPr>
      </w:pPr>
      <w:bookmarkStart w:id="53" w:name="_Toc77849466"/>
      <w:r>
        <w:t xml:space="preserve">Figura </w:t>
      </w:r>
      <w:r w:rsidR="00672653">
        <w:fldChar w:fldCharType="begin"/>
      </w:r>
      <w:r w:rsidR="00672653">
        <w:instrText xml:space="preserve"> SEQ Figura \* ARABIC </w:instrText>
      </w:r>
      <w:r w:rsidR="00672653">
        <w:fldChar w:fldCharType="separate"/>
      </w:r>
      <w:r w:rsidR="00672653">
        <w:rPr>
          <w:noProof/>
        </w:rPr>
        <w:t>14</w:t>
      </w:r>
      <w:r w:rsidR="00672653">
        <w:fldChar w:fldCharType="end"/>
      </w:r>
      <w:r>
        <w:t xml:space="preserve">-2. </w:t>
      </w:r>
      <w:r>
        <w:rPr>
          <w:b w:val="0"/>
        </w:rPr>
        <w:t>Actividades previo a los exámenes de grado</w:t>
      </w:r>
      <w:bookmarkEnd w:id="53"/>
    </w:p>
    <w:p w14:paraId="5BA98E4D" w14:textId="5CC7B5EF" w:rsidR="00B331FB" w:rsidRPr="00A44A52" w:rsidRDefault="0036060B" w:rsidP="00DE451D">
      <w:pPr>
        <w:pStyle w:val="Textoindependiente"/>
        <w:spacing w:line="360" w:lineRule="auto"/>
        <w:rPr>
          <w:b/>
          <w:sz w:val="16"/>
        </w:rPr>
      </w:pPr>
      <w:r w:rsidRPr="00A44A52">
        <w:rPr>
          <w:b/>
          <w:sz w:val="16"/>
        </w:rPr>
        <w:t xml:space="preserve">Realizado por: </w:t>
      </w:r>
      <w:r w:rsidRPr="00A44A52">
        <w:rPr>
          <w:sz w:val="16"/>
        </w:rPr>
        <w:t>W. Aldas y C. Pilataxi, 2020</w:t>
      </w:r>
    </w:p>
    <w:p w14:paraId="2E287EC4" w14:textId="77777777" w:rsidR="009318A7" w:rsidRPr="00463C35" w:rsidRDefault="009318A7" w:rsidP="007F16D0">
      <w:pPr>
        <w:spacing w:line="360" w:lineRule="auto"/>
      </w:pPr>
    </w:p>
    <w:p w14:paraId="6293E1AB" w14:textId="70A64744" w:rsidR="00B331FB" w:rsidRPr="00337903" w:rsidRDefault="0005472F" w:rsidP="002572B4">
      <w:pPr>
        <w:pStyle w:val="Ttulo3"/>
        <w:numPr>
          <w:ilvl w:val="2"/>
          <w:numId w:val="2"/>
        </w:numPr>
      </w:pPr>
      <w:bookmarkStart w:id="54" w:name="_Toc77780534"/>
      <w:r w:rsidRPr="00337903">
        <w:t>Departamento de</w:t>
      </w:r>
      <w:r w:rsidRPr="00337903">
        <w:rPr>
          <w:spacing w:val="2"/>
        </w:rPr>
        <w:t xml:space="preserve"> </w:t>
      </w:r>
      <w:r w:rsidRPr="00337903">
        <w:t>Pedagogía</w:t>
      </w:r>
      <w:bookmarkEnd w:id="54"/>
    </w:p>
    <w:p w14:paraId="75823FD3" w14:textId="01C5E88F" w:rsidR="007F16D0" w:rsidRDefault="007F16D0" w:rsidP="007F16D0">
      <w:pPr>
        <w:spacing w:line="360" w:lineRule="auto"/>
      </w:pPr>
    </w:p>
    <w:p w14:paraId="20776F59" w14:textId="6C1F0CBC" w:rsidR="000043AF" w:rsidRDefault="000043AF" w:rsidP="007F16D0">
      <w:pPr>
        <w:spacing w:line="360" w:lineRule="auto"/>
        <w:rPr>
          <w:b/>
        </w:rPr>
      </w:pPr>
      <w:r>
        <w:t>Una de las ta</w:t>
      </w:r>
      <w:r w:rsidR="00273626">
        <w:t xml:space="preserve">reas a gestionar por parte </w:t>
      </w:r>
      <w:r>
        <w:t>del departamento de Pedagog</w:t>
      </w:r>
      <w:r w:rsidR="00273626">
        <w:t xml:space="preserve">ía es la de revisar los sílabos y planes de estudio de todos los docentes de la institución, para lo cual cada uno de los miembros activos deben enviar sus respectivos documentos para ser aprobados, este proceso consiste en la interacción únicamente entre el docente y el departamento en cuestión. Cada uno de estos archivos son almacenados en los registros dispuestos a cada período académico, tal como se describe en la </w:t>
      </w:r>
      <w:r w:rsidR="002F44E3" w:rsidRPr="002F44E3">
        <w:rPr>
          <w:b/>
        </w:rPr>
        <w:t>F</w:t>
      </w:r>
      <w:r w:rsidR="00273626" w:rsidRPr="002F44E3">
        <w:rPr>
          <w:b/>
        </w:rPr>
        <w:t xml:space="preserve">igura </w:t>
      </w:r>
      <w:r w:rsidR="002F44E3" w:rsidRPr="002F44E3">
        <w:rPr>
          <w:b/>
        </w:rPr>
        <w:t>15-2.</w:t>
      </w:r>
    </w:p>
    <w:p w14:paraId="7E3867C1" w14:textId="77777777" w:rsidR="00396C41" w:rsidRDefault="00396C41" w:rsidP="007F16D0">
      <w:pPr>
        <w:spacing w:line="360" w:lineRule="auto"/>
      </w:pPr>
    </w:p>
    <w:p w14:paraId="3E923E31" w14:textId="77777777" w:rsidR="00273626" w:rsidRDefault="00E44F2A" w:rsidP="00273626">
      <w:pPr>
        <w:pStyle w:val="Textoindependiente"/>
        <w:keepNext/>
        <w:spacing w:before="1" w:after="1" w:line="360" w:lineRule="auto"/>
      </w:pPr>
      <w:r>
        <w:rPr>
          <w:noProof/>
          <w:lang w:val="en-US"/>
        </w:rPr>
        <w:drawing>
          <wp:inline distT="0" distB="0" distL="0" distR="0" wp14:anchorId="504366B6" wp14:editId="42F924CD">
            <wp:extent cx="5401945" cy="3279140"/>
            <wp:effectExtent l="0" t="0" r="8255" b="0"/>
            <wp:docPr id="104" name="Imagen 10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n 104" descr="Diagrama&#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1945" cy="3279140"/>
                    </a:xfrm>
                    <a:prstGeom prst="rect">
                      <a:avLst/>
                    </a:prstGeom>
                    <a:noFill/>
                    <a:ln>
                      <a:noFill/>
                    </a:ln>
                  </pic:spPr>
                </pic:pic>
              </a:graphicData>
            </a:graphic>
          </wp:inline>
        </w:drawing>
      </w:r>
    </w:p>
    <w:p w14:paraId="6F5B2B08" w14:textId="066B1E12" w:rsidR="00B331FB" w:rsidRPr="00273626" w:rsidRDefault="00273626" w:rsidP="00273626">
      <w:pPr>
        <w:pStyle w:val="Descripcin"/>
        <w:rPr>
          <w:b w:val="0"/>
          <w:sz w:val="21"/>
        </w:rPr>
      </w:pPr>
      <w:bookmarkStart w:id="55" w:name="_Toc77849467"/>
      <w:r>
        <w:t xml:space="preserve">Figura </w:t>
      </w:r>
      <w:r w:rsidR="00672653">
        <w:fldChar w:fldCharType="begin"/>
      </w:r>
      <w:r w:rsidR="00672653">
        <w:instrText xml:space="preserve"> SEQ Figura \* ARABIC </w:instrText>
      </w:r>
      <w:r w:rsidR="00672653">
        <w:fldChar w:fldCharType="separate"/>
      </w:r>
      <w:r w:rsidR="00672653">
        <w:rPr>
          <w:noProof/>
        </w:rPr>
        <w:t>15</w:t>
      </w:r>
      <w:r w:rsidR="00672653">
        <w:fldChar w:fldCharType="end"/>
      </w:r>
      <w:r>
        <w:t xml:space="preserve">-2. </w:t>
      </w:r>
      <w:r>
        <w:rPr>
          <w:b w:val="0"/>
        </w:rPr>
        <w:t>Gestión de sílabos académicos y planes de estudio de docentes</w:t>
      </w:r>
      <w:bookmarkEnd w:id="55"/>
    </w:p>
    <w:p w14:paraId="388C11F2" w14:textId="35365FBD" w:rsidR="006A2CBB" w:rsidRPr="003C2647" w:rsidRDefault="0036060B" w:rsidP="00411B4C">
      <w:pPr>
        <w:pStyle w:val="Textoindependiente"/>
        <w:spacing w:line="360" w:lineRule="auto"/>
        <w:rPr>
          <w:b/>
          <w:sz w:val="16"/>
        </w:rPr>
      </w:pPr>
      <w:r w:rsidRPr="003C2647">
        <w:rPr>
          <w:b/>
          <w:sz w:val="16"/>
        </w:rPr>
        <w:t xml:space="preserve">Realizado por: </w:t>
      </w:r>
      <w:r w:rsidRPr="003C2647">
        <w:rPr>
          <w:sz w:val="16"/>
        </w:rPr>
        <w:t>W. Aldas y C. Pilataxi, 2020</w:t>
      </w:r>
    </w:p>
    <w:p w14:paraId="42C9C3B2" w14:textId="77777777" w:rsidR="00396C41" w:rsidRDefault="00396C41" w:rsidP="00411B4C">
      <w:pPr>
        <w:pStyle w:val="Textoindependiente"/>
        <w:spacing w:line="360" w:lineRule="auto"/>
      </w:pPr>
    </w:p>
    <w:p w14:paraId="0203A829" w14:textId="2052B5BE" w:rsidR="003C2647" w:rsidRDefault="004D7432" w:rsidP="00411B4C">
      <w:pPr>
        <w:pStyle w:val="Textoindependiente"/>
        <w:spacing w:line="360" w:lineRule="auto"/>
        <w:rPr>
          <w:b/>
        </w:rPr>
      </w:pPr>
      <w:r>
        <w:t xml:space="preserve">El departamento de pedagogía realiza las respectivas evaluaciones a los docentes que serán desarrolladas por los respectivos estudiantes, </w:t>
      </w:r>
      <w:r w:rsidR="007E300C">
        <w:t>estos son quienes</w:t>
      </w:r>
      <w:r>
        <w:t xml:space="preserve"> determinan el rendimiento de cada uno, a partir de los resultados obtenidos se </w:t>
      </w:r>
      <w:r w:rsidR="007E300C">
        <w:t xml:space="preserve">realiza un informe dirigido al docente en el cual se especifica los inconvenientes presentados y posteriormente se lo capacita para un mejor desempeño académico. Los pasos llevados a cabo para este proceso se detallan en la </w:t>
      </w:r>
      <w:r w:rsidR="007E300C" w:rsidRPr="007E300C">
        <w:rPr>
          <w:b/>
        </w:rPr>
        <w:t>Figura 16-2.</w:t>
      </w:r>
    </w:p>
    <w:p w14:paraId="20130B79" w14:textId="77777777" w:rsidR="00396C41" w:rsidRPr="004D7432" w:rsidRDefault="00396C41" w:rsidP="00411B4C">
      <w:pPr>
        <w:pStyle w:val="Textoindependiente"/>
        <w:spacing w:line="360" w:lineRule="auto"/>
      </w:pPr>
    </w:p>
    <w:p w14:paraId="5459D919" w14:textId="77777777" w:rsidR="007E300C" w:rsidRDefault="006A2CBB" w:rsidP="007E300C">
      <w:pPr>
        <w:pStyle w:val="Textoindependiente"/>
        <w:keepNext/>
        <w:spacing w:line="360" w:lineRule="auto"/>
      </w:pPr>
      <w:r>
        <w:rPr>
          <w:noProof/>
          <w:lang w:val="en-US"/>
        </w:rPr>
        <w:drawing>
          <wp:inline distT="0" distB="0" distL="0" distR="0" wp14:anchorId="3B8905D4" wp14:editId="5148BD0A">
            <wp:extent cx="5401945" cy="2066925"/>
            <wp:effectExtent l="0" t="0" r="8255" b="9525"/>
            <wp:docPr id="107" name="Imagen 107"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magen 107" descr="Interfaz de usuario gráfica&#10;&#10;Descripción generada automáticamente con confianza baj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1945" cy="2066925"/>
                    </a:xfrm>
                    <a:prstGeom prst="rect">
                      <a:avLst/>
                    </a:prstGeom>
                    <a:noFill/>
                    <a:ln>
                      <a:noFill/>
                    </a:ln>
                  </pic:spPr>
                </pic:pic>
              </a:graphicData>
            </a:graphic>
          </wp:inline>
        </w:drawing>
      </w:r>
    </w:p>
    <w:p w14:paraId="0AF6B902" w14:textId="05F82764" w:rsidR="006A2CBB" w:rsidRPr="007E300C" w:rsidRDefault="007E300C" w:rsidP="007E300C">
      <w:pPr>
        <w:pStyle w:val="Descripcin"/>
        <w:rPr>
          <w:b w:val="0"/>
          <w:sz w:val="21"/>
        </w:rPr>
      </w:pPr>
      <w:bookmarkStart w:id="56" w:name="_Toc77849468"/>
      <w:r>
        <w:t xml:space="preserve">Figura </w:t>
      </w:r>
      <w:r w:rsidR="00672653">
        <w:fldChar w:fldCharType="begin"/>
      </w:r>
      <w:r w:rsidR="00672653">
        <w:instrText xml:space="preserve"> SEQ Figura \* ARABIC </w:instrText>
      </w:r>
      <w:r w:rsidR="00672653">
        <w:fldChar w:fldCharType="separate"/>
      </w:r>
      <w:r w:rsidR="00672653">
        <w:rPr>
          <w:noProof/>
        </w:rPr>
        <w:t>16</w:t>
      </w:r>
      <w:r w:rsidR="00672653">
        <w:fldChar w:fldCharType="end"/>
      </w:r>
      <w:r>
        <w:t xml:space="preserve">-2. </w:t>
      </w:r>
      <w:r>
        <w:rPr>
          <w:b w:val="0"/>
        </w:rPr>
        <w:t>Preparación de capacitación y apoyo a docentes</w:t>
      </w:r>
      <w:bookmarkEnd w:id="56"/>
    </w:p>
    <w:p w14:paraId="479259E1" w14:textId="20EB935B" w:rsidR="006A2CBB" w:rsidRPr="007F16D0" w:rsidRDefault="0036060B" w:rsidP="007F16D0">
      <w:pPr>
        <w:pStyle w:val="Textoindependiente"/>
        <w:spacing w:line="360" w:lineRule="auto"/>
        <w:rPr>
          <w:b/>
          <w:sz w:val="16"/>
        </w:rPr>
      </w:pPr>
      <w:r w:rsidRPr="00CC3AED">
        <w:rPr>
          <w:b/>
          <w:sz w:val="16"/>
        </w:rPr>
        <w:t xml:space="preserve">Realizado por: </w:t>
      </w:r>
      <w:r w:rsidRPr="00CC3AED">
        <w:rPr>
          <w:sz w:val="16"/>
        </w:rPr>
        <w:t>W. Aldas y C. Pilataxi, 2020</w:t>
      </w:r>
    </w:p>
    <w:p w14:paraId="4938F9A7" w14:textId="77777777" w:rsidR="00B331FB" w:rsidRPr="00463C35" w:rsidRDefault="00B331FB" w:rsidP="007F16D0"/>
    <w:p w14:paraId="29CE5608" w14:textId="2815DEEA" w:rsidR="00B331FB" w:rsidRPr="00337903" w:rsidRDefault="0005472F" w:rsidP="002572B4">
      <w:pPr>
        <w:pStyle w:val="Ttulo3"/>
        <w:numPr>
          <w:ilvl w:val="2"/>
          <w:numId w:val="2"/>
        </w:numPr>
      </w:pPr>
      <w:bookmarkStart w:id="57" w:name="_Toc77780535"/>
      <w:r w:rsidRPr="00337903">
        <w:t>Departamento de Contabilidad y</w:t>
      </w:r>
      <w:r w:rsidRPr="00337903">
        <w:rPr>
          <w:spacing w:val="5"/>
        </w:rPr>
        <w:t xml:space="preserve"> </w:t>
      </w:r>
      <w:r w:rsidRPr="00337903">
        <w:t>Tesorería</w:t>
      </w:r>
      <w:bookmarkEnd w:id="57"/>
    </w:p>
    <w:p w14:paraId="3D4CE601" w14:textId="77777777" w:rsidR="007F16D0" w:rsidRDefault="007F16D0" w:rsidP="007F16D0">
      <w:pPr>
        <w:spacing w:line="360" w:lineRule="auto"/>
      </w:pPr>
    </w:p>
    <w:p w14:paraId="7A464565" w14:textId="19C4A6F8" w:rsidR="003A632B" w:rsidRDefault="003A632B" w:rsidP="007F16D0">
      <w:pPr>
        <w:spacing w:line="360" w:lineRule="auto"/>
      </w:pPr>
      <w:r>
        <w:t>Los departamentos de Contabilidad y Tesorería, están constituidos en uno solo debido a que ambos se centran en la gestión financiera de la institución y por esta razón cada vez que un proceso se dirija a uno de estos departamentos, en realidad se estará refiriendo al mismo.</w:t>
      </w:r>
    </w:p>
    <w:p w14:paraId="27AD1DE0" w14:textId="4D9058F8" w:rsidR="001F3F25" w:rsidRDefault="003A632B" w:rsidP="003A632B">
      <w:pPr>
        <w:spacing w:line="360" w:lineRule="auto"/>
        <w:rPr>
          <w:b/>
        </w:rPr>
      </w:pPr>
      <w:r>
        <w:t xml:space="preserve">Los pagos de servicio a docentes están considerados como compras de servicios debido a que mediante este proceso se lleva a cabo el desembolso de mensualidades a cada uno del personal académico que haya cumplido con las respectivas disposiciones establecidas por la institución, lo cual consiste en que se deba cumplir con los materiales de estudio, entre otras cosas más, el desarrollo de todas estas tareas se presenta en la </w:t>
      </w:r>
      <w:r w:rsidRPr="003A632B">
        <w:rPr>
          <w:b/>
        </w:rPr>
        <w:t>Figura 17-2.</w:t>
      </w:r>
    </w:p>
    <w:p w14:paraId="35B21350" w14:textId="77777777" w:rsidR="00396C41" w:rsidRDefault="00396C41" w:rsidP="003A632B">
      <w:pPr>
        <w:spacing w:line="360" w:lineRule="auto"/>
      </w:pPr>
    </w:p>
    <w:p w14:paraId="65ED5287" w14:textId="77777777" w:rsidR="007E300C" w:rsidRDefault="00EF2C44" w:rsidP="007E300C">
      <w:pPr>
        <w:pStyle w:val="Textoindependiente"/>
        <w:keepNext/>
        <w:spacing w:line="360" w:lineRule="auto"/>
      </w:pPr>
      <w:r>
        <w:rPr>
          <w:noProof/>
          <w:lang w:val="en-US"/>
        </w:rPr>
        <w:drawing>
          <wp:inline distT="0" distB="0" distL="0" distR="0" wp14:anchorId="74938B4C" wp14:editId="0B219ED7">
            <wp:extent cx="5401945" cy="4214495"/>
            <wp:effectExtent l="0" t="0" r="8255" b="0"/>
            <wp:docPr id="109" name="Imagen 10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n 109" descr="Diagrama&#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1945" cy="4214495"/>
                    </a:xfrm>
                    <a:prstGeom prst="rect">
                      <a:avLst/>
                    </a:prstGeom>
                    <a:noFill/>
                    <a:ln>
                      <a:noFill/>
                    </a:ln>
                  </pic:spPr>
                </pic:pic>
              </a:graphicData>
            </a:graphic>
          </wp:inline>
        </w:drawing>
      </w:r>
    </w:p>
    <w:p w14:paraId="64C1025D" w14:textId="6F4D7563" w:rsidR="00F623D2" w:rsidRPr="007E300C" w:rsidRDefault="007E300C" w:rsidP="007E300C">
      <w:pPr>
        <w:pStyle w:val="Descripcin"/>
        <w:rPr>
          <w:b w:val="0"/>
          <w:sz w:val="20"/>
        </w:rPr>
      </w:pPr>
      <w:bookmarkStart w:id="58" w:name="_Toc77849469"/>
      <w:r>
        <w:t xml:space="preserve">Figura </w:t>
      </w:r>
      <w:r w:rsidR="00672653">
        <w:fldChar w:fldCharType="begin"/>
      </w:r>
      <w:r w:rsidR="00672653">
        <w:instrText xml:space="preserve"> SEQ Figura \* ARABIC </w:instrText>
      </w:r>
      <w:r w:rsidR="00672653">
        <w:fldChar w:fldCharType="separate"/>
      </w:r>
      <w:r w:rsidR="00672653">
        <w:rPr>
          <w:noProof/>
        </w:rPr>
        <w:t>17</w:t>
      </w:r>
      <w:r w:rsidR="00672653">
        <w:fldChar w:fldCharType="end"/>
      </w:r>
      <w:r>
        <w:t xml:space="preserve">-2. </w:t>
      </w:r>
      <w:r>
        <w:rPr>
          <w:b w:val="0"/>
        </w:rPr>
        <w:t>Pago de servicios a docentes</w:t>
      </w:r>
      <w:bookmarkEnd w:id="58"/>
    </w:p>
    <w:p w14:paraId="6B3BB852" w14:textId="209E0D01" w:rsidR="00EF2C44" w:rsidRPr="00CC3AED" w:rsidRDefault="0036060B" w:rsidP="00411B4C">
      <w:pPr>
        <w:pStyle w:val="Textoindependiente"/>
        <w:spacing w:line="360" w:lineRule="auto"/>
        <w:rPr>
          <w:sz w:val="16"/>
        </w:rPr>
      </w:pPr>
      <w:r w:rsidRPr="00CC3AED">
        <w:rPr>
          <w:b/>
          <w:sz w:val="16"/>
        </w:rPr>
        <w:t xml:space="preserve">Realizado por: </w:t>
      </w:r>
      <w:r w:rsidRPr="00CC3AED">
        <w:rPr>
          <w:sz w:val="16"/>
        </w:rPr>
        <w:t>W. Aldas y C. Pilataxi, 2020</w:t>
      </w:r>
    </w:p>
    <w:p w14:paraId="2BF438B3" w14:textId="77777777" w:rsidR="00396C41" w:rsidRDefault="00396C41" w:rsidP="00261E51">
      <w:pPr>
        <w:spacing w:line="360" w:lineRule="auto"/>
      </w:pPr>
    </w:p>
    <w:p w14:paraId="3017CBF3" w14:textId="6C9FEBA7" w:rsidR="00BC6C73" w:rsidRDefault="00261E51" w:rsidP="00261E51">
      <w:pPr>
        <w:spacing w:line="360" w:lineRule="auto"/>
        <w:rPr>
          <w:b/>
        </w:rPr>
      </w:pPr>
      <w:r>
        <w:t xml:space="preserve">El proceso para el pago a instructores es muy similar al pago de docentes, con la excepción de que se incluye el departamento de Asesoría Vial, mismo que inicia el proceso al determinar que algún instructor cumple con los requisitos solicitados para el pago, los requisitos, así como el procedimiento que se lleva a cabo se muestran en la </w:t>
      </w:r>
      <w:r w:rsidRPr="00261E51">
        <w:rPr>
          <w:b/>
        </w:rPr>
        <w:t>Figura 18-2.</w:t>
      </w:r>
    </w:p>
    <w:p w14:paraId="4E20686B" w14:textId="77777777" w:rsidR="00396C41" w:rsidRPr="00261E51" w:rsidRDefault="00396C41" w:rsidP="00261E51">
      <w:pPr>
        <w:spacing w:line="360" w:lineRule="auto"/>
      </w:pPr>
    </w:p>
    <w:p w14:paraId="1AEE490B" w14:textId="77777777" w:rsidR="00261E51" w:rsidRDefault="00BC6C73" w:rsidP="00261E51">
      <w:pPr>
        <w:pStyle w:val="Textoindependiente"/>
        <w:keepNext/>
        <w:spacing w:line="360" w:lineRule="auto"/>
      </w:pPr>
      <w:r>
        <w:rPr>
          <w:noProof/>
          <w:lang w:val="en-US"/>
        </w:rPr>
        <w:drawing>
          <wp:inline distT="0" distB="0" distL="0" distR="0" wp14:anchorId="21A0EC93" wp14:editId="3B4E034A">
            <wp:extent cx="5401945" cy="6179820"/>
            <wp:effectExtent l="0" t="0" r="8255" b="0"/>
            <wp:docPr id="110" name="Imagen 11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n 110" descr="Diagrama, Esquemático&#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1945" cy="6179820"/>
                    </a:xfrm>
                    <a:prstGeom prst="rect">
                      <a:avLst/>
                    </a:prstGeom>
                    <a:noFill/>
                    <a:ln>
                      <a:noFill/>
                    </a:ln>
                  </pic:spPr>
                </pic:pic>
              </a:graphicData>
            </a:graphic>
          </wp:inline>
        </w:drawing>
      </w:r>
    </w:p>
    <w:p w14:paraId="1449C7A1" w14:textId="396647E6" w:rsidR="00BC6C73" w:rsidRDefault="00261E51" w:rsidP="00261E51">
      <w:pPr>
        <w:pStyle w:val="Descripcin"/>
        <w:rPr>
          <w:sz w:val="20"/>
        </w:rPr>
      </w:pPr>
      <w:bookmarkStart w:id="59" w:name="_Toc77849470"/>
      <w:r>
        <w:t xml:space="preserve">Figura </w:t>
      </w:r>
      <w:r w:rsidR="00672653">
        <w:fldChar w:fldCharType="begin"/>
      </w:r>
      <w:r w:rsidR="00672653">
        <w:instrText xml:space="preserve"> SEQ Figura \* ARABIC </w:instrText>
      </w:r>
      <w:r w:rsidR="00672653">
        <w:fldChar w:fldCharType="separate"/>
      </w:r>
      <w:r w:rsidR="00672653">
        <w:rPr>
          <w:noProof/>
        </w:rPr>
        <w:t>18</w:t>
      </w:r>
      <w:r w:rsidR="00672653">
        <w:fldChar w:fldCharType="end"/>
      </w:r>
      <w:r>
        <w:t xml:space="preserve">-2. </w:t>
      </w:r>
      <w:r w:rsidRPr="00261E51">
        <w:rPr>
          <w:b w:val="0"/>
        </w:rPr>
        <w:t xml:space="preserve">Pago </w:t>
      </w:r>
      <w:r>
        <w:rPr>
          <w:b w:val="0"/>
        </w:rPr>
        <w:t>de servicios a instructores</w:t>
      </w:r>
      <w:bookmarkEnd w:id="59"/>
    </w:p>
    <w:p w14:paraId="392A5DC1" w14:textId="2BA5737B" w:rsidR="00BC6C73" w:rsidRDefault="0036060B" w:rsidP="00411B4C">
      <w:pPr>
        <w:pStyle w:val="Textoindependiente"/>
        <w:spacing w:line="360" w:lineRule="auto"/>
        <w:rPr>
          <w:sz w:val="16"/>
        </w:rPr>
      </w:pPr>
      <w:r w:rsidRPr="00D5718D">
        <w:rPr>
          <w:b/>
          <w:sz w:val="16"/>
        </w:rPr>
        <w:t xml:space="preserve">Realizado por: </w:t>
      </w:r>
      <w:r w:rsidRPr="00D5718D">
        <w:rPr>
          <w:sz w:val="16"/>
        </w:rPr>
        <w:t>W. Aldas y C. Pilataxi, 2020</w:t>
      </w:r>
    </w:p>
    <w:p w14:paraId="67393791" w14:textId="77777777" w:rsidR="00396C41" w:rsidRDefault="00396C41" w:rsidP="00EE0265">
      <w:pPr>
        <w:spacing w:line="360" w:lineRule="auto"/>
      </w:pPr>
    </w:p>
    <w:p w14:paraId="054C01AA" w14:textId="276E5817" w:rsidR="00EE0265" w:rsidRDefault="002F2681" w:rsidP="00EE0265">
      <w:pPr>
        <w:spacing w:line="360" w:lineRule="auto"/>
        <w:rPr>
          <w:b/>
        </w:rPr>
      </w:pPr>
      <w:r>
        <w:t xml:space="preserve">Para llevar a cabo el proceso de pagos de mensualidades de los estudiantes, estos deben enviar sus comprobantes de depósito mensual a la cuenta bancaria institucional, lo cual será analizado por el departamento de Contabilidad mismo que determinará la validez del documento presentado, que posteriormente se registrará en cada uno de los archivadores pertenecientes a cada estudiante. El desenlace de este proceso se muestra con mayor detalle en la </w:t>
      </w:r>
      <w:r w:rsidRPr="002F2681">
        <w:rPr>
          <w:b/>
        </w:rPr>
        <w:t>Figura 19-2.</w:t>
      </w:r>
    </w:p>
    <w:p w14:paraId="4F362B18" w14:textId="77777777" w:rsidR="00396C41" w:rsidRPr="00D5718D" w:rsidRDefault="00396C41" w:rsidP="00EE0265">
      <w:pPr>
        <w:spacing w:line="360" w:lineRule="auto"/>
      </w:pPr>
    </w:p>
    <w:p w14:paraId="68862577" w14:textId="77777777" w:rsidR="002F2681" w:rsidRDefault="005D7C58" w:rsidP="002F2681">
      <w:pPr>
        <w:pStyle w:val="Textoindependiente"/>
        <w:keepNext/>
        <w:spacing w:line="360" w:lineRule="auto"/>
      </w:pPr>
      <w:r>
        <w:rPr>
          <w:noProof/>
          <w:lang w:val="en-US"/>
        </w:rPr>
        <w:drawing>
          <wp:inline distT="0" distB="0" distL="0" distR="0" wp14:anchorId="715B46B3" wp14:editId="3FC600BE">
            <wp:extent cx="5401945" cy="1928495"/>
            <wp:effectExtent l="0" t="0" r="8255" b="0"/>
            <wp:docPr id="116" name="Imagen 1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n 116" descr="Diagrama&#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1945" cy="1928495"/>
                    </a:xfrm>
                    <a:prstGeom prst="rect">
                      <a:avLst/>
                    </a:prstGeom>
                    <a:noFill/>
                    <a:ln>
                      <a:noFill/>
                    </a:ln>
                  </pic:spPr>
                </pic:pic>
              </a:graphicData>
            </a:graphic>
          </wp:inline>
        </w:drawing>
      </w:r>
    </w:p>
    <w:p w14:paraId="4EDABF08" w14:textId="220931C6" w:rsidR="005D7C58" w:rsidRDefault="002F2681" w:rsidP="002F2681">
      <w:pPr>
        <w:pStyle w:val="Descripcin"/>
        <w:rPr>
          <w:sz w:val="20"/>
        </w:rPr>
      </w:pPr>
      <w:bookmarkStart w:id="60" w:name="_Toc77849471"/>
      <w:r>
        <w:t xml:space="preserve">Figura </w:t>
      </w:r>
      <w:r w:rsidR="00672653">
        <w:fldChar w:fldCharType="begin"/>
      </w:r>
      <w:r w:rsidR="00672653">
        <w:instrText xml:space="preserve"> SEQ Figura \* ARABIC </w:instrText>
      </w:r>
      <w:r w:rsidR="00672653">
        <w:fldChar w:fldCharType="separate"/>
      </w:r>
      <w:r w:rsidR="00672653">
        <w:rPr>
          <w:noProof/>
        </w:rPr>
        <w:t>19</w:t>
      </w:r>
      <w:r w:rsidR="00672653">
        <w:fldChar w:fldCharType="end"/>
      </w:r>
      <w:r>
        <w:t xml:space="preserve">-2. </w:t>
      </w:r>
      <w:r w:rsidRPr="002F2681">
        <w:rPr>
          <w:b w:val="0"/>
        </w:rPr>
        <w:t>Pago de mensualidad de estudiantes</w:t>
      </w:r>
      <w:bookmarkEnd w:id="60"/>
    </w:p>
    <w:p w14:paraId="30ACEF1D" w14:textId="48346FCF" w:rsidR="005D7C58" w:rsidRPr="00D5718D" w:rsidRDefault="0036060B" w:rsidP="00411B4C">
      <w:pPr>
        <w:pStyle w:val="Textoindependiente"/>
        <w:spacing w:line="360" w:lineRule="auto"/>
        <w:rPr>
          <w:b/>
          <w:sz w:val="16"/>
        </w:rPr>
      </w:pPr>
      <w:r w:rsidRPr="00D5718D">
        <w:rPr>
          <w:b/>
          <w:sz w:val="16"/>
        </w:rPr>
        <w:t xml:space="preserve">Realizado por: </w:t>
      </w:r>
      <w:r w:rsidRPr="00D5718D">
        <w:rPr>
          <w:sz w:val="16"/>
        </w:rPr>
        <w:t>W. Aldas y C. Pilataxi, 2020</w:t>
      </w:r>
    </w:p>
    <w:p w14:paraId="6ACDF60A" w14:textId="77777777" w:rsidR="00396C41" w:rsidRDefault="00396C41" w:rsidP="00411B4C">
      <w:pPr>
        <w:pStyle w:val="Textoindependiente"/>
        <w:spacing w:line="360" w:lineRule="auto"/>
        <w:rPr>
          <w:sz w:val="20"/>
        </w:rPr>
      </w:pPr>
    </w:p>
    <w:p w14:paraId="7EC7AB55" w14:textId="73D3C0A3" w:rsidR="005D7C58" w:rsidRDefault="00B01283" w:rsidP="00411B4C">
      <w:pPr>
        <w:pStyle w:val="Textoindependiente"/>
        <w:spacing w:line="360" w:lineRule="auto"/>
        <w:rPr>
          <w:b/>
          <w:sz w:val="20"/>
        </w:rPr>
      </w:pPr>
      <w:r>
        <w:rPr>
          <w:sz w:val="20"/>
        </w:rPr>
        <w:t xml:space="preserve">Por otro lado, la venta de solicitudes de tipo general que se realicen a personas particulares, consiste en que una persona ajena a la institución requiera de una solicitud ya sea para un examen psicológico o para cualquier otro motivo, este tipo de solicitudes son vendidos en el departamento de Contabilidad que posteriormente es enviado a Gerencia Administrativa y finalmente a alguno de los departamentos de la institución de ser necesario para su debida aprobación. La solicitud al ser aprobada respectivamente, es archivada para su verificación en posteriores procesos en el que se necesite de su uso, este proceso se puede ver de forma detallada en la </w:t>
      </w:r>
      <w:r w:rsidRPr="00B01283">
        <w:rPr>
          <w:b/>
          <w:sz w:val="20"/>
        </w:rPr>
        <w:t>Figura 20-2.</w:t>
      </w:r>
    </w:p>
    <w:p w14:paraId="1D923523" w14:textId="77777777" w:rsidR="00396C41" w:rsidRDefault="00396C41" w:rsidP="00411B4C">
      <w:pPr>
        <w:pStyle w:val="Textoindependiente"/>
        <w:spacing w:line="360" w:lineRule="auto"/>
        <w:rPr>
          <w:sz w:val="20"/>
        </w:rPr>
      </w:pPr>
    </w:p>
    <w:p w14:paraId="4357AE14" w14:textId="77777777" w:rsidR="00B01283" w:rsidRDefault="00B00C42" w:rsidP="00B01283">
      <w:pPr>
        <w:pStyle w:val="Textoindependiente"/>
        <w:keepNext/>
        <w:spacing w:line="360" w:lineRule="auto"/>
      </w:pPr>
      <w:r>
        <w:rPr>
          <w:noProof/>
          <w:lang w:val="en-US"/>
        </w:rPr>
        <w:drawing>
          <wp:inline distT="0" distB="0" distL="0" distR="0" wp14:anchorId="2DBCBA6C" wp14:editId="3C1BE014">
            <wp:extent cx="5401945" cy="4032250"/>
            <wp:effectExtent l="0" t="0" r="8255" b="6350"/>
            <wp:docPr id="113" name="Imagen 1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agen 113" descr="Diagrama&#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1945" cy="4032250"/>
                    </a:xfrm>
                    <a:prstGeom prst="rect">
                      <a:avLst/>
                    </a:prstGeom>
                    <a:noFill/>
                    <a:ln>
                      <a:noFill/>
                    </a:ln>
                  </pic:spPr>
                </pic:pic>
              </a:graphicData>
            </a:graphic>
          </wp:inline>
        </w:drawing>
      </w:r>
    </w:p>
    <w:p w14:paraId="52D06953" w14:textId="74FC2192" w:rsidR="00F97814" w:rsidRPr="00B01283" w:rsidRDefault="00B01283" w:rsidP="00B01283">
      <w:pPr>
        <w:pStyle w:val="Descripcin"/>
        <w:rPr>
          <w:b w:val="0"/>
        </w:rPr>
      </w:pPr>
      <w:bookmarkStart w:id="61" w:name="_Toc77849472"/>
      <w:r>
        <w:t xml:space="preserve">Figura </w:t>
      </w:r>
      <w:r w:rsidR="00672653">
        <w:fldChar w:fldCharType="begin"/>
      </w:r>
      <w:r w:rsidR="00672653">
        <w:instrText xml:space="preserve"> SEQ Figura \* ARABIC </w:instrText>
      </w:r>
      <w:r w:rsidR="00672653">
        <w:fldChar w:fldCharType="separate"/>
      </w:r>
      <w:r w:rsidR="00672653">
        <w:rPr>
          <w:noProof/>
        </w:rPr>
        <w:t>20</w:t>
      </w:r>
      <w:r w:rsidR="00672653">
        <w:fldChar w:fldCharType="end"/>
      </w:r>
      <w:r>
        <w:t xml:space="preserve">-2. </w:t>
      </w:r>
      <w:r w:rsidR="00F97814" w:rsidRPr="00B01283">
        <w:rPr>
          <w:b w:val="0"/>
        </w:rPr>
        <w:t>Venta de Solicitudes Generales a Personas Particulares</w:t>
      </w:r>
      <w:bookmarkEnd w:id="61"/>
    </w:p>
    <w:p w14:paraId="0FABAC90" w14:textId="1D9CF99D" w:rsidR="00B00C42" w:rsidRDefault="0036060B" w:rsidP="00411B4C">
      <w:pPr>
        <w:pStyle w:val="Textoindependiente"/>
        <w:spacing w:line="360" w:lineRule="auto"/>
        <w:rPr>
          <w:sz w:val="16"/>
        </w:rPr>
      </w:pPr>
      <w:r w:rsidRPr="00D5718D">
        <w:rPr>
          <w:b/>
          <w:sz w:val="16"/>
        </w:rPr>
        <w:t xml:space="preserve">Realizado por: </w:t>
      </w:r>
      <w:r w:rsidRPr="00D5718D">
        <w:rPr>
          <w:sz w:val="16"/>
        </w:rPr>
        <w:t>W. Aldas y C. Pilataxi, 2020</w:t>
      </w:r>
    </w:p>
    <w:p w14:paraId="3EA12705" w14:textId="77777777" w:rsidR="00396C41" w:rsidRDefault="00396C41" w:rsidP="00E5222D">
      <w:pPr>
        <w:spacing w:line="360" w:lineRule="auto"/>
      </w:pPr>
    </w:p>
    <w:p w14:paraId="2A20C7CA" w14:textId="3041A6FD" w:rsidR="00D5718D" w:rsidRDefault="001437DB" w:rsidP="00E5222D">
      <w:pPr>
        <w:spacing w:line="360" w:lineRule="auto"/>
        <w:rPr>
          <w:b/>
        </w:rPr>
      </w:pPr>
      <w:r>
        <w:t xml:space="preserve">Las solicitudes generales que se venden a los estudiantes por lo general son usadas para referir quejas sobre el rendimiento académico de sus docentes, instructores entre otras premisas que se suscitan dentro del aula y en el horario respectivo de clases, para lo cual el alumno acude al departamento de Contabilidad para comprar una de estas solicitudes y posteriormente completar los campos necesarios del documento, para enviárselo </w:t>
      </w:r>
      <w:r w:rsidR="00E04557">
        <w:t xml:space="preserve">al departamento Gerencial, el cual a su vez lo aprueba y reenvía a otro departamento para que se tomen las medidas respectivas sobre el caso presentado. Las referencias sobre el proceso detallado se pueden ver en la </w:t>
      </w:r>
      <w:r w:rsidR="00E04557" w:rsidRPr="00E04557">
        <w:rPr>
          <w:b/>
        </w:rPr>
        <w:t>Figura 21-2.</w:t>
      </w:r>
    </w:p>
    <w:p w14:paraId="61B00ADB" w14:textId="77777777" w:rsidR="00396C41" w:rsidRPr="00D5718D" w:rsidRDefault="00396C41" w:rsidP="00E5222D">
      <w:pPr>
        <w:spacing w:line="360" w:lineRule="auto"/>
      </w:pPr>
    </w:p>
    <w:p w14:paraId="003E9349" w14:textId="77777777" w:rsidR="00E04557" w:rsidRDefault="00B00C42" w:rsidP="00E04557">
      <w:pPr>
        <w:pStyle w:val="Textoindependiente"/>
        <w:keepNext/>
        <w:spacing w:line="360" w:lineRule="auto"/>
      </w:pPr>
      <w:r w:rsidRPr="0004271E">
        <w:rPr>
          <w:b/>
          <w:noProof/>
          <w:lang w:val="en-US"/>
        </w:rPr>
        <w:drawing>
          <wp:inline distT="0" distB="0" distL="0" distR="0" wp14:anchorId="4434D9A0" wp14:editId="2EFD9D65">
            <wp:extent cx="5401945" cy="4351020"/>
            <wp:effectExtent l="0" t="0" r="8255" b="0"/>
            <wp:docPr id="114" name="Imagen 11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n 114" descr="Diagrama&#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1945" cy="4351020"/>
                    </a:xfrm>
                    <a:prstGeom prst="rect">
                      <a:avLst/>
                    </a:prstGeom>
                    <a:noFill/>
                    <a:ln>
                      <a:noFill/>
                    </a:ln>
                  </pic:spPr>
                </pic:pic>
              </a:graphicData>
            </a:graphic>
          </wp:inline>
        </w:drawing>
      </w:r>
    </w:p>
    <w:p w14:paraId="2EE4AD14" w14:textId="2A619F27" w:rsidR="00B00C42" w:rsidRPr="00E04557" w:rsidRDefault="00E04557" w:rsidP="00E04557">
      <w:pPr>
        <w:pStyle w:val="Descripcin"/>
        <w:rPr>
          <w:b w:val="0"/>
        </w:rPr>
      </w:pPr>
      <w:bookmarkStart w:id="62" w:name="_Toc77849473"/>
      <w:r>
        <w:t xml:space="preserve">Figura </w:t>
      </w:r>
      <w:r w:rsidR="00672653">
        <w:fldChar w:fldCharType="begin"/>
      </w:r>
      <w:r w:rsidR="00672653">
        <w:instrText xml:space="preserve"> SEQ Figura \* ARABIC </w:instrText>
      </w:r>
      <w:r w:rsidR="00672653">
        <w:fldChar w:fldCharType="separate"/>
      </w:r>
      <w:r w:rsidR="00672653">
        <w:rPr>
          <w:noProof/>
        </w:rPr>
        <w:t>21</w:t>
      </w:r>
      <w:r w:rsidR="00672653">
        <w:fldChar w:fldCharType="end"/>
      </w:r>
      <w:r>
        <w:t xml:space="preserve">-2. </w:t>
      </w:r>
      <w:r w:rsidR="00E95635" w:rsidRPr="00E04557">
        <w:rPr>
          <w:b w:val="0"/>
        </w:rPr>
        <w:t>Venta de Solicitudes Generales a Estudiantes</w:t>
      </w:r>
      <w:bookmarkEnd w:id="62"/>
    </w:p>
    <w:p w14:paraId="7FAFC59C" w14:textId="469D5C5C" w:rsidR="00B00C42" w:rsidRPr="00D5718D" w:rsidRDefault="0036060B" w:rsidP="00411B4C">
      <w:pPr>
        <w:pStyle w:val="Textoindependiente"/>
        <w:spacing w:line="360" w:lineRule="auto"/>
        <w:rPr>
          <w:b/>
          <w:sz w:val="16"/>
        </w:rPr>
      </w:pPr>
      <w:r w:rsidRPr="00D5718D">
        <w:rPr>
          <w:b/>
          <w:sz w:val="16"/>
        </w:rPr>
        <w:t xml:space="preserve">Realizado por: </w:t>
      </w:r>
      <w:r w:rsidRPr="00D5718D">
        <w:rPr>
          <w:sz w:val="16"/>
        </w:rPr>
        <w:t>W. Aldas y C. Pilataxi, 2020</w:t>
      </w:r>
    </w:p>
    <w:p w14:paraId="5391948B" w14:textId="77777777" w:rsidR="00396C41" w:rsidRDefault="00396C41" w:rsidP="00D94ADB">
      <w:pPr>
        <w:spacing w:line="360" w:lineRule="auto"/>
      </w:pPr>
    </w:p>
    <w:p w14:paraId="1DED164E" w14:textId="242EC4E6" w:rsidR="00D5718D" w:rsidRDefault="00D94ADB" w:rsidP="00D94ADB">
      <w:pPr>
        <w:spacing w:line="360" w:lineRule="auto"/>
        <w:rPr>
          <w:b/>
        </w:rPr>
      </w:pPr>
      <w:r>
        <w:t xml:space="preserve">Las justificaciones por asistencia de parte de los estudiantes deben ser reportados a los docentes mediante una solicitud, esta debe ser adquirida en el departamento de Contabilidad de la institución. En el documento se detalla las razones por las que no se ha podido asistir, además se incluye documentos adicionales como por ejemplo certificados médicos. La adquisición y aprobación de este tipo de solicitudes se detallan de mejor manera en la </w:t>
      </w:r>
      <w:r w:rsidRPr="00D94ADB">
        <w:rPr>
          <w:b/>
        </w:rPr>
        <w:t>Figura 22-2.</w:t>
      </w:r>
    </w:p>
    <w:p w14:paraId="31447822" w14:textId="77777777" w:rsidR="00396C41" w:rsidRPr="00D94ADB" w:rsidRDefault="00396C41" w:rsidP="00D94ADB">
      <w:pPr>
        <w:spacing w:line="360" w:lineRule="auto"/>
        <w:rPr>
          <w:b/>
        </w:rPr>
      </w:pPr>
    </w:p>
    <w:p w14:paraId="23C78B83" w14:textId="77777777" w:rsidR="00D94ADB" w:rsidRDefault="00070069" w:rsidP="00D94ADB">
      <w:pPr>
        <w:pStyle w:val="Textoindependiente"/>
        <w:keepNext/>
        <w:spacing w:line="360" w:lineRule="auto"/>
      </w:pPr>
      <w:r>
        <w:rPr>
          <w:noProof/>
          <w:lang w:val="en-US"/>
        </w:rPr>
        <w:drawing>
          <wp:inline distT="0" distB="0" distL="0" distR="0" wp14:anchorId="5F9C6E1D" wp14:editId="798C28B7">
            <wp:extent cx="5401945" cy="2522855"/>
            <wp:effectExtent l="0" t="0" r="8255" b="0"/>
            <wp:docPr id="115" name="Imagen 11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Imagen 115" descr="Diagrama&#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1945" cy="2522855"/>
                    </a:xfrm>
                    <a:prstGeom prst="rect">
                      <a:avLst/>
                    </a:prstGeom>
                    <a:noFill/>
                    <a:ln>
                      <a:noFill/>
                    </a:ln>
                  </pic:spPr>
                </pic:pic>
              </a:graphicData>
            </a:graphic>
          </wp:inline>
        </w:drawing>
      </w:r>
    </w:p>
    <w:p w14:paraId="02B95050" w14:textId="1F1654F3" w:rsidR="00070069" w:rsidRPr="00D94ADB" w:rsidRDefault="00D94ADB" w:rsidP="00D94ADB">
      <w:pPr>
        <w:pStyle w:val="Descripcin"/>
        <w:rPr>
          <w:b w:val="0"/>
          <w:bCs/>
          <w:color w:val="FFFFFF" w:themeColor="background1"/>
          <w:sz w:val="20"/>
        </w:rPr>
      </w:pPr>
      <w:bookmarkStart w:id="63" w:name="_Toc77849474"/>
      <w:r>
        <w:t xml:space="preserve">Figura </w:t>
      </w:r>
      <w:r w:rsidR="00672653">
        <w:fldChar w:fldCharType="begin"/>
      </w:r>
      <w:r w:rsidR="00672653">
        <w:instrText xml:space="preserve"> SEQ Figura \* ARABIC </w:instrText>
      </w:r>
      <w:r w:rsidR="00672653">
        <w:fldChar w:fldCharType="separate"/>
      </w:r>
      <w:r w:rsidR="00672653">
        <w:rPr>
          <w:noProof/>
        </w:rPr>
        <w:t>22</w:t>
      </w:r>
      <w:r w:rsidR="00672653">
        <w:fldChar w:fldCharType="end"/>
      </w:r>
      <w:r>
        <w:t xml:space="preserve">-2. </w:t>
      </w:r>
      <w:r w:rsidR="00DB1907" w:rsidRPr="00D94ADB">
        <w:rPr>
          <w:b w:val="0"/>
        </w:rPr>
        <w:t>Venta de Solicitudes de Justificación a Estudiantes</w:t>
      </w:r>
      <w:bookmarkEnd w:id="63"/>
    </w:p>
    <w:p w14:paraId="412AFB69" w14:textId="1F9D1A66" w:rsidR="00070069" w:rsidRDefault="0036060B" w:rsidP="00411B4C">
      <w:pPr>
        <w:pStyle w:val="Textoindependiente"/>
        <w:spacing w:line="360" w:lineRule="auto"/>
        <w:rPr>
          <w:sz w:val="16"/>
        </w:rPr>
      </w:pPr>
      <w:r w:rsidRPr="00A14027">
        <w:rPr>
          <w:b/>
          <w:sz w:val="16"/>
        </w:rPr>
        <w:t xml:space="preserve">Realizado por: </w:t>
      </w:r>
      <w:r w:rsidRPr="00A14027">
        <w:rPr>
          <w:sz w:val="16"/>
        </w:rPr>
        <w:t>W. Aldas y C. Pilataxi, 2020</w:t>
      </w:r>
    </w:p>
    <w:p w14:paraId="690A7CC4" w14:textId="77777777" w:rsidR="005248EF" w:rsidRPr="00A14027" w:rsidRDefault="005248EF" w:rsidP="007F16D0">
      <w:pPr>
        <w:spacing w:line="360" w:lineRule="auto"/>
      </w:pPr>
    </w:p>
    <w:p w14:paraId="3303F495" w14:textId="5FE1B7EE" w:rsidR="00E97909" w:rsidRDefault="007A76EE" w:rsidP="002572B4">
      <w:pPr>
        <w:pStyle w:val="Ttulo2"/>
        <w:numPr>
          <w:ilvl w:val="1"/>
          <w:numId w:val="2"/>
        </w:numPr>
      </w:pPr>
      <w:bookmarkStart w:id="64" w:name="_bookmark10"/>
      <w:bookmarkStart w:id="65" w:name="_Toc77780536"/>
      <w:bookmarkEnd w:id="64"/>
      <w:r w:rsidRPr="00337903">
        <w:t>A</w:t>
      </w:r>
      <w:r w:rsidR="00337903" w:rsidRPr="00337903">
        <w:t>plicaciones web</w:t>
      </w:r>
      <w:bookmarkEnd w:id="65"/>
    </w:p>
    <w:p w14:paraId="2E4A7C45" w14:textId="278714D9" w:rsidR="00E97909" w:rsidRDefault="00E97909" w:rsidP="007F16D0">
      <w:pPr>
        <w:spacing w:line="360" w:lineRule="auto"/>
      </w:pPr>
    </w:p>
    <w:p w14:paraId="04379ACF" w14:textId="459E8D1F" w:rsidR="00760554" w:rsidRDefault="00760554" w:rsidP="00D079BC">
      <w:pPr>
        <w:pStyle w:val="Textoindependiente"/>
        <w:spacing w:line="360" w:lineRule="auto"/>
      </w:pPr>
      <w:r w:rsidRPr="00760554">
        <w:t xml:space="preserve">Los </w:t>
      </w:r>
      <w:r w:rsidR="0004271E">
        <w:t>“</w:t>
      </w:r>
      <w:r w:rsidRPr="00760554">
        <w:t>sistemas Web</w:t>
      </w:r>
      <w:r w:rsidR="0004271E">
        <w:t>”</w:t>
      </w:r>
      <w:r w:rsidRPr="00760554">
        <w:t xml:space="preserve"> o también conocido como </w:t>
      </w:r>
      <w:r w:rsidR="0004271E">
        <w:t>“</w:t>
      </w:r>
      <w:r w:rsidRPr="00760554">
        <w:t>aplicaciones Web</w:t>
      </w:r>
      <w:r w:rsidR="0004271E">
        <w:t>”</w:t>
      </w:r>
      <w:r w:rsidRPr="00760554">
        <w:t xml:space="preserve"> son aquellos que están creados e instalados en un servidor en Internet o sobre una intranet (red local). Su aspecto es muy similar a una página Web que vemos normalmente, pero en realidad los </w:t>
      </w:r>
      <w:r w:rsidR="0004271E">
        <w:t>“</w:t>
      </w:r>
      <w:r w:rsidRPr="00760554">
        <w:t>Sistemas Web</w:t>
      </w:r>
      <w:r w:rsidR="0004271E">
        <w:t>”</w:t>
      </w:r>
      <w:r w:rsidRPr="00760554">
        <w:t xml:space="preserve"> tienen funcionalidades automáticas que brindan respuestas a casos particulares o requerimiento que solicite la empresa que contrate un servicio de sistema web.</w:t>
      </w:r>
    </w:p>
    <w:p w14:paraId="7FF9E941" w14:textId="2BC397A5" w:rsidR="00760554" w:rsidRDefault="00760554" w:rsidP="007F16D0">
      <w:pPr>
        <w:spacing w:line="360" w:lineRule="auto"/>
      </w:pPr>
      <w:r w:rsidRPr="00760554">
        <w:t>Los sistemas Web se pueden utilizar en cualquier navegador Web (chrome, firefox, Safari, etc) sin importar el sistema operativo. Para utilizar las aplicaciones Web no es necesario instalarlas en cada computadora que se requiera usar ya que los usuarios se conectan a un servidor donde se aloja el sistema, este servidor es web, público y se puede acceder a travéz de credenciales de acceso (usuario y password).</w:t>
      </w:r>
      <w:r w:rsidR="00537912">
        <w:t xml:space="preserve"> </w:t>
      </w:r>
      <w:r w:rsidR="00E95453" w:rsidRPr="0037204E">
        <w:rPr>
          <w:sz w:val="18"/>
        </w:rPr>
        <w:fldChar w:fldCharType="begin"/>
      </w:r>
      <w:r w:rsidR="00E95453" w:rsidRPr="0037204E">
        <w:rPr>
          <w:sz w:val="18"/>
        </w:rPr>
        <w:instrText xml:space="preserve"> ADDIN ZOTERO_ITEM CSL_CITATION {"citationID":"ljh1Uonw","properties":{"formattedCitation":"({\\i{}\\uc0\\u191{}Qu\\uc0\\u233{} tipos de aplicaciones web existen?}, 2017)","plainCitation":"(¿Qué tipos de aplicaciones web existen?, 2017)","noteIndex":0},"citationItems":[{"id":42,"uris":["http://zotero.org/users/local/JHQCasz5/items/SAJJ7GX6"],"uri":["http://zotero.org/users/local/JHQCasz5/items/SAJJ7GX6"],"itemData":{"id":42,"type":"webpage","abstract":"Internet es el gran espacio donde podemos encontrar información, entretenimiento, herramientas, formación… Las aplicaciones web son el lugar por excelencia...","container-title":"FP Online","title":"¿Qué tipos de aplicaciones web existen?","URL":"https://fp.uoc.fje.edu/blog/que-tipos-de-aplicaciones-web-existen/","accessed":{"date-parts":[["2021",6,7]]},"issued":{"date-parts":[["2017",4,5]]}}}],"schema":"https://github.com/citation-style-language/schema/raw/master/csl-citation.json"} </w:instrText>
      </w:r>
      <w:r w:rsidR="00E95453" w:rsidRPr="0037204E">
        <w:rPr>
          <w:sz w:val="18"/>
        </w:rPr>
        <w:fldChar w:fldCharType="separate"/>
      </w:r>
      <w:r w:rsidR="00E95453" w:rsidRPr="0037204E">
        <w:rPr>
          <w:sz w:val="18"/>
          <w:szCs w:val="24"/>
        </w:rPr>
        <w:t>(fp.uoc.fje.edu, 2017)</w:t>
      </w:r>
      <w:r w:rsidR="00E95453" w:rsidRPr="0037204E">
        <w:rPr>
          <w:sz w:val="18"/>
        </w:rPr>
        <w:fldChar w:fldCharType="end"/>
      </w:r>
    </w:p>
    <w:p w14:paraId="70C4AFF9" w14:textId="6058D340" w:rsidR="00760554" w:rsidRPr="00322EC7" w:rsidRDefault="00760554" w:rsidP="007F16D0">
      <w:pPr>
        <w:spacing w:line="360" w:lineRule="auto"/>
        <w:rPr>
          <w:lang w:val="en-US"/>
        </w:rPr>
      </w:pPr>
    </w:p>
    <w:p w14:paraId="39136A96" w14:textId="6874BE41" w:rsidR="00760554" w:rsidRPr="00337903" w:rsidRDefault="00760554" w:rsidP="002572B4">
      <w:pPr>
        <w:pStyle w:val="Ttulo3"/>
        <w:numPr>
          <w:ilvl w:val="2"/>
          <w:numId w:val="2"/>
        </w:numPr>
      </w:pPr>
      <w:bookmarkStart w:id="66" w:name="_Toc77780537"/>
      <w:r w:rsidRPr="00337903">
        <w:t xml:space="preserve">Tipos de </w:t>
      </w:r>
      <w:r w:rsidR="007A76EE" w:rsidRPr="00337903">
        <w:t>aplicaciones</w:t>
      </w:r>
      <w:r w:rsidRPr="00337903">
        <w:t xml:space="preserve"> web</w:t>
      </w:r>
      <w:bookmarkEnd w:id="66"/>
    </w:p>
    <w:p w14:paraId="65FB9A16" w14:textId="77777777" w:rsidR="008B2CA8" w:rsidRDefault="008B2CA8" w:rsidP="007F16D0">
      <w:pPr>
        <w:spacing w:line="360" w:lineRule="auto"/>
      </w:pPr>
    </w:p>
    <w:p w14:paraId="103B128E" w14:textId="607D2F77" w:rsidR="00337903" w:rsidRDefault="00760554" w:rsidP="007F16D0">
      <w:pPr>
        <w:spacing w:line="360" w:lineRule="auto"/>
      </w:pPr>
      <w:r>
        <w:t xml:space="preserve">Los sistemas </w:t>
      </w:r>
      <w:r w:rsidR="00D4398E">
        <w:t xml:space="preserve">web más importantes según </w:t>
      </w:r>
      <w:r w:rsidR="00E95453" w:rsidRPr="00506C56">
        <w:rPr>
          <w:sz w:val="18"/>
        </w:rPr>
        <w:fldChar w:fldCharType="begin"/>
      </w:r>
      <w:r w:rsidR="00E95453" w:rsidRPr="00506C56">
        <w:rPr>
          <w:sz w:val="18"/>
        </w:rPr>
        <w:instrText xml:space="preserve"> ADDIN ZOTERO_ITEM CSL_CITATION {"citationID":"ljh1Uonw","properties":{"formattedCitation":"({\\i{}\\uc0\\u191{}Qu\\uc0\\u233{} tipos de aplicaciones web existen?}, 2017)","plainCitation":"(¿Qué tipos de aplicaciones web existen?, 2017)","noteIndex":0},"citationItems":[{"id":42,"uris":["http://zotero.org/users/local/JHQCasz5/items/SAJJ7GX6"],"uri":["http://zotero.org/users/local/JHQCasz5/items/SAJJ7GX6"],"itemData":{"id":42,"type":"webpage","abstract":"Internet es el gran espacio donde podemos encontrar información, entretenimiento, herramientas, formación… Las aplicaciones web son el lugar por excelencia...","container-title":"FP Online","title":"¿Qué tipos de aplicaciones web existen?","URL":"https://fp.uoc.fje.edu/blog/que-tipos-de-aplicaciones-web-existen/","accessed":{"date-parts":[["2021",6,7]]},"issued":{"date-parts":[["2017",4,5]]}}}],"schema":"https://github.com/citation-style-language/schema/raw/master/csl-citation.json"} </w:instrText>
      </w:r>
      <w:r w:rsidR="00E95453" w:rsidRPr="00506C56">
        <w:rPr>
          <w:sz w:val="18"/>
        </w:rPr>
        <w:fldChar w:fldCharType="separate"/>
      </w:r>
      <w:r w:rsidR="00E95453" w:rsidRPr="00506C56">
        <w:rPr>
          <w:rFonts w:ascii="Calibri" w:hAnsi="Calibri" w:cs="Calibri"/>
          <w:sz w:val="18"/>
          <w:szCs w:val="24"/>
        </w:rPr>
        <w:t>(fp.uoc.fje.edu, 2017)</w:t>
      </w:r>
      <w:r w:rsidR="00E95453" w:rsidRPr="00506C56">
        <w:rPr>
          <w:sz w:val="18"/>
        </w:rPr>
        <w:fldChar w:fldCharType="end"/>
      </w:r>
      <w:r w:rsidR="00E95453">
        <w:t xml:space="preserve"> </w:t>
      </w:r>
      <w:r w:rsidR="00D4398E">
        <w:t>se clasifican en:</w:t>
      </w:r>
    </w:p>
    <w:p w14:paraId="37DB24CE" w14:textId="5AE4A68E" w:rsidR="00B80372" w:rsidRDefault="00337903" w:rsidP="002572B4">
      <w:pPr>
        <w:pStyle w:val="Prrafodelista"/>
        <w:numPr>
          <w:ilvl w:val="0"/>
          <w:numId w:val="12"/>
        </w:numPr>
        <w:spacing w:line="360" w:lineRule="auto"/>
      </w:pPr>
      <w:r w:rsidRPr="00B80372">
        <w:rPr>
          <w:b/>
        </w:rPr>
        <w:t>Aplicación web estática</w:t>
      </w:r>
      <w:r w:rsidR="00B80372" w:rsidRPr="00B80372">
        <w:rPr>
          <w:b/>
        </w:rPr>
        <w:t>:</w:t>
      </w:r>
      <w:r w:rsidR="00B80372">
        <w:t xml:space="preserve"> </w:t>
      </w:r>
      <w:r w:rsidR="00D4398E" w:rsidRPr="00D4398E">
        <w:t>Es un tipo de aplicación que muestra muy poca información y está pensada para no generar e incluir nuevos contenidos. Suelen estar desarrolladas en HTML y CSS. No obstante, pueden incluir videos, banners y GIFS. Modificar el contenido de una web estática no es sencillo, ya que requiere que se descargue el código, modificarlo y volverlo a subir: no es práctico. El webmaster o un desarrollador profesional tendrá que ser el que lleve cabo estos cambios. Este tipo de aplicación es práctico para proyectos que no requieran actualizar la información o que quieren dar un primer paso en el mundo de internet. Algunos ejemplos podrían ser portfolios de profesionales, un curriculum digital o una página de presentación de empresa.</w:t>
      </w:r>
    </w:p>
    <w:p w14:paraId="2E1085C0" w14:textId="77777777" w:rsidR="00B80372" w:rsidRPr="00B80372" w:rsidRDefault="00D4398E" w:rsidP="002572B4">
      <w:pPr>
        <w:pStyle w:val="Prrafodelista"/>
        <w:numPr>
          <w:ilvl w:val="0"/>
          <w:numId w:val="12"/>
        </w:numPr>
        <w:spacing w:line="360" w:lineRule="auto"/>
        <w:rPr>
          <w:b/>
        </w:rPr>
      </w:pPr>
      <w:r w:rsidRPr="00B80372">
        <w:rPr>
          <w:b/>
        </w:rPr>
        <w:t>Aplicación web dinámica</w:t>
      </w:r>
      <w:r w:rsidR="00B80372">
        <w:rPr>
          <w:b/>
        </w:rPr>
        <w:t xml:space="preserve">: </w:t>
      </w:r>
      <w:r w:rsidRPr="00D4398E">
        <w:t>Son mucho más complejas a nivel técnico que las anteriores. Utilizan bases de datos para cargar la información y los contenidos se van actualizando cada vez que el usuario accede a la web app. Suelen contar con un panel de administración (llamado CMS) desde el que se administra y se crean y publican los contenidos (noticias, post</w:t>
      </w:r>
      <w:r w:rsidR="00CE354C">
        <w:t>s, imágenes, banners, videos, etc.</w:t>
      </w:r>
      <w:r w:rsidRPr="00D4398E">
        <w:t>) Existen muchos lenguajes de programación para aplicaciones web dinámicas como por ejemplo PHP y ASP, que son los más populares porque permiten una buena estructuración del contenido. Es muy sencillo actualizar los contenidos y se pueden añadir foros, o bases de datos. También el diseño de la web se puede cambiar y retocar.</w:t>
      </w:r>
    </w:p>
    <w:p w14:paraId="2CD4604E" w14:textId="77777777" w:rsidR="00B80372" w:rsidRPr="00B80372" w:rsidRDefault="00337903" w:rsidP="002572B4">
      <w:pPr>
        <w:pStyle w:val="Prrafodelista"/>
        <w:numPr>
          <w:ilvl w:val="0"/>
          <w:numId w:val="12"/>
        </w:numPr>
        <w:spacing w:line="360" w:lineRule="auto"/>
        <w:rPr>
          <w:b/>
        </w:rPr>
      </w:pPr>
      <w:r w:rsidRPr="00B80372">
        <w:rPr>
          <w:b/>
        </w:rPr>
        <w:t>E-commerce</w:t>
      </w:r>
      <w:r w:rsidR="00B80372">
        <w:rPr>
          <w:b/>
        </w:rPr>
        <w:t xml:space="preserve">: </w:t>
      </w:r>
      <w:r w:rsidR="00D4398E" w:rsidRPr="00D4398E">
        <w:t xml:space="preserve">Es el tipo de aplicación web pensado para tiendas online. El desarrollo es más complejo al tener que crearse unas pasarelas de pago para tarjetas de crédito, PayPal, etc. Además de sincronizarse con la gestión de stocks y logística. Habrá que crear un panel de gestión donde se subirán los productos y se irán actualizando o eliminándose, y donde se </w:t>
      </w:r>
      <w:r w:rsidR="004D0C3C" w:rsidRPr="00D4398E">
        <w:t>gestionarán</w:t>
      </w:r>
      <w:r w:rsidR="00D4398E" w:rsidRPr="00D4398E">
        <w:t xml:space="preserve"> los pedidos y pagos. Podemos encontrar miles de ejemplos, desde Amazon hasta El Corte Inglés.</w:t>
      </w:r>
    </w:p>
    <w:p w14:paraId="40D9D3B1" w14:textId="77777777" w:rsidR="00B80372" w:rsidRPr="00B80372" w:rsidRDefault="00337903" w:rsidP="002572B4">
      <w:pPr>
        <w:pStyle w:val="Prrafodelista"/>
        <w:numPr>
          <w:ilvl w:val="0"/>
          <w:numId w:val="12"/>
        </w:numPr>
        <w:spacing w:line="360" w:lineRule="auto"/>
        <w:rPr>
          <w:b/>
        </w:rPr>
      </w:pPr>
      <w:r w:rsidRPr="00B80372">
        <w:rPr>
          <w:b/>
        </w:rPr>
        <w:t>Portal web app</w:t>
      </w:r>
      <w:r w:rsidR="00B80372">
        <w:rPr>
          <w:b/>
        </w:rPr>
        <w:t xml:space="preserve">: </w:t>
      </w:r>
      <w:r w:rsidR="00AE41F7" w:rsidRPr="00AE41F7">
        <w:t>Con el término portal, nos referimos a un tipo de aplicación en el que la página principal permite el acceso a diversos apartados, categorías o secciones. Puede haber de todo: foros, chats, correo electrónico, un buscador, zona de acceso con registro, contenido más reciente, etc.</w:t>
      </w:r>
    </w:p>
    <w:p w14:paraId="69DDA447" w14:textId="77777777" w:rsidR="00B80372" w:rsidRPr="00B80372" w:rsidRDefault="00337903" w:rsidP="002572B4">
      <w:pPr>
        <w:pStyle w:val="Prrafodelista"/>
        <w:numPr>
          <w:ilvl w:val="0"/>
          <w:numId w:val="12"/>
        </w:numPr>
        <w:spacing w:line="360" w:lineRule="auto"/>
        <w:rPr>
          <w:b/>
        </w:rPr>
      </w:pPr>
      <w:r w:rsidRPr="00B80372">
        <w:rPr>
          <w:b/>
        </w:rPr>
        <w:t>Aplicación web animada</w:t>
      </w:r>
      <w:r w:rsidR="00B80372">
        <w:rPr>
          <w:b/>
        </w:rPr>
        <w:t xml:space="preserve">: </w:t>
      </w:r>
      <w:r w:rsidR="00AE41F7" w:rsidRPr="00AE41F7">
        <w:t>Son aplicaciones web creadas con la tecnología Flash. Esta tipología de programación permite crear y presentar contenidos con efectos animados. Es una tecnología muy atractiva para desarrolladores y diseñadores. El problema que tienen las webs animadas es que no son útiles para mejorar el posicionamiento ni para optimizar el SEO; los buscadores no pueden leer correctamente las informaciones.</w:t>
      </w:r>
    </w:p>
    <w:p w14:paraId="6572839A" w14:textId="77777777" w:rsidR="00B80372" w:rsidRPr="00B80372" w:rsidRDefault="00AE41F7" w:rsidP="002572B4">
      <w:pPr>
        <w:pStyle w:val="Prrafodelista"/>
        <w:numPr>
          <w:ilvl w:val="0"/>
          <w:numId w:val="12"/>
        </w:numPr>
        <w:spacing w:line="360" w:lineRule="auto"/>
        <w:rPr>
          <w:b/>
        </w:rPr>
      </w:pPr>
      <w:r w:rsidRPr="00B80372">
        <w:rPr>
          <w:b/>
        </w:rPr>
        <w:t>Aplicación</w:t>
      </w:r>
      <w:r w:rsidR="007553D7" w:rsidRPr="00B80372">
        <w:rPr>
          <w:b/>
        </w:rPr>
        <w:t xml:space="preserve"> web con “Gestor de Contenidos”</w:t>
      </w:r>
      <w:r w:rsidR="00B80372">
        <w:rPr>
          <w:b/>
        </w:rPr>
        <w:t xml:space="preserve">: </w:t>
      </w:r>
      <w:r>
        <w:t>Perfecta para proyectos que necesitan actualizar su contenido constantemente. Tienen un gestor de contenidos (CMS) a través del cual el administrador y los editores pueden ir añadiendo los contenidos, realizando los cambios y actualizaciones, etc. Muchas empresas han optado por este tipo de aplicaciones web, por la facilidad de publicar contenidos. Es muy popular su uso en diarios digitales, blogs (personales o corporativos), medios de comunicación y webs de Pymes. Dada su popularidad ponemos algunos ejemplos de CMS:</w:t>
      </w:r>
    </w:p>
    <w:p w14:paraId="69295A62" w14:textId="00129F36" w:rsidR="00B80372" w:rsidRPr="00B80372" w:rsidRDefault="00AE41F7" w:rsidP="00B80372">
      <w:pPr>
        <w:pStyle w:val="Prrafodelista"/>
        <w:spacing w:line="360" w:lineRule="auto"/>
        <w:ind w:left="720" w:firstLine="0"/>
        <w:rPr>
          <w:b/>
        </w:rPr>
      </w:pPr>
      <w:r w:rsidRPr="00B80372">
        <w:rPr>
          <w:bCs/>
        </w:rPr>
        <w:t>WordPress.</w:t>
      </w:r>
      <w:r>
        <w:t xml:space="preserve"> El más extendido y popular. Es sencillo y gratuito y hay mucha información disponible para optimizar su uso.</w:t>
      </w:r>
    </w:p>
    <w:p w14:paraId="14273A3F" w14:textId="77777777" w:rsidR="00B80372" w:rsidRDefault="00AE41F7" w:rsidP="00B80372">
      <w:pPr>
        <w:pStyle w:val="Prrafodelista"/>
        <w:spacing w:line="360" w:lineRule="auto"/>
        <w:ind w:left="720" w:firstLine="0"/>
      </w:pPr>
      <w:r w:rsidRPr="00B80372">
        <w:rPr>
          <w:bCs/>
        </w:rPr>
        <w:t>Joomla.</w:t>
      </w:r>
      <w:r w:rsidRPr="00B80372">
        <w:rPr>
          <w:b/>
          <w:bCs/>
        </w:rPr>
        <w:t xml:space="preserve"> </w:t>
      </w:r>
      <w:r>
        <w:t>El segundo en el ranking de CMS. Tiene una comunidad fuerte de usuarios fieles.</w:t>
      </w:r>
    </w:p>
    <w:p w14:paraId="16EDB1E5" w14:textId="73941CF1" w:rsidR="00D4398E" w:rsidRDefault="00AE41F7" w:rsidP="00B80372">
      <w:pPr>
        <w:pStyle w:val="Prrafodelista"/>
        <w:spacing w:line="360" w:lineRule="auto"/>
        <w:ind w:left="720" w:firstLine="0"/>
      </w:pPr>
      <w:r w:rsidRPr="00B80372">
        <w:rPr>
          <w:bCs/>
        </w:rPr>
        <w:t>Drupal.</w:t>
      </w:r>
      <w:r>
        <w:t xml:space="preserve"> Es un CMS de software libre. Es muy personalizable, adaptable, y se recomienda para generar comunidades.</w:t>
      </w:r>
    </w:p>
    <w:p w14:paraId="6EBEFEBB" w14:textId="32D39E8F" w:rsidR="007A76EE" w:rsidRPr="00103E5C" w:rsidRDefault="007A76EE" w:rsidP="00300947">
      <w:pPr>
        <w:spacing w:line="360" w:lineRule="auto"/>
        <w:rPr>
          <w:b/>
          <w:bCs/>
        </w:rPr>
      </w:pPr>
    </w:p>
    <w:p w14:paraId="7828A5F6" w14:textId="38B01E3F" w:rsidR="007A76EE" w:rsidRPr="00BB07D4" w:rsidRDefault="007A76EE" w:rsidP="002572B4">
      <w:pPr>
        <w:pStyle w:val="Ttulo2"/>
        <w:numPr>
          <w:ilvl w:val="1"/>
          <w:numId w:val="2"/>
        </w:numPr>
      </w:pPr>
      <w:bookmarkStart w:id="67" w:name="_Toc77780538"/>
      <w:r>
        <w:t>P</w:t>
      </w:r>
      <w:r w:rsidR="00BB07D4" w:rsidRPr="00BB07D4">
        <w:t>atrones arquitectónicos de software</w:t>
      </w:r>
      <w:bookmarkEnd w:id="67"/>
    </w:p>
    <w:p w14:paraId="7B769E0D" w14:textId="10C238B2" w:rsidR="007A76EE" w:rsidRDefault="007A76EE" w:rsidP="00396C41">
      <w:pPr>
        <w:spacing w:line="360" w:lineRule="auto"/>
      </w:pPr>
    </w:p>
    <w:p w14:paraId="0826CC35" w14:textId="28F4BFB9" w:rsidR="00775219" w:rsidRPr="00775219" w:rsidRDefault="00775219" w:rsidP="00300947">
      <w:pPr>
        <w:spacing w:line="360" w:lineRule="auto"/>
      </w:pPr>
      <w:r w:rsidRPr="00775219">
        <w:t>Los patrones arquitectónicos son formas de capturar estructuras de diseño de probada eficacia, para que puedan ser reutilizadas. Los arquitectos de software han estado buscando formas de capturar y reutilizar el conocimiento arquitectónico que han probado ser exitosos en el pasado.</w:t>
      </w:r>
    </w:p>
    <w:p w14:paraId="4199B187" w14:textId="7AB265B5" w:rsidR="00775219" w:rsidRPr="00775219" w:rsidRDefault="00775219" w:rsidP="00D079BC">
      <w:pPr>
        <w:pStyle w:val="Textoindependiente"/>
        <w:spacing w:line="360" w:lineRule="auto"/>
      </w:pPr>
      <w:r w:rsidRPr="00775219">
        <w:t>Más específicamente, un patrón arquitectónico es un paquete de decisiones de diseño que se encuentra repetidamente en la práctica, tiene propiedades bien definidas que pueden ser reutilizadas y describe una clase de arquitecturas.</w:t>
      </w:r>
    </w:p>
    <w:p w14:paraId="6782E34D" w14:textId="77777777" w:rsidR="00EC1D01" w:rsidRPr="009175BD" w:rsidRDefault="00775219" w:rsidP="00D079BC">
      <w:pPr>
        <w:spacing w:line="360" w:lineRule="auto"/>
        <w:rPr>
          <w:lang w:val="en-US"/>
        </w:rPr>
      </w:pPr>
      <w:r w:rsidRPr="00775219">
        <w:t>El desarrollo de una arquitectura puede ser visto como un proceso de selección, adaptación y combinación de patrones. El arquitecto de software debe decidir cómo instanciar un patrón, cómo hacerlo encajar en el contexto específico y las limitaciones del problema.</w:t>
      </w:r>
      <w:r w:rsidR="00EC1D01">
        <w:t xml:space="preserve"> </w:t>
      </w:r>
      <w:r w:rsidR="00EC1D01" w:rsidRPr="0037204E">
        <w:rPr>
          <w:sz w:val="18"/>
        </w:rPr>
        <w:fldChar w:fldCharType="begin"/>
      </w:r>
      <w:r w:rsidR="00EC1D01" w:rsidRPr="0037204E">
        <w:rPr>
          <w:sz w:val="18"/>
        </w:rPr>
        <w:instrText xml:space="preserve"> ADDIN ZOTERO_ITEM CSL_CITATION {"citationID":"45HGqSaf","properties":{"formattedCitation":"(apiumhub, s.\\uc0\\u160{}f.)","plainCitation":"(apiumhub, s. f.)","noteIndex":0},"citationItems":[{"id":44,"uris":["http://zotero.org/users/local/JHQCasz5/items/SCI67G7W"],"uri":["http://zotero.org/users/local/JHQCasz5/items/SCI67G7W"],"itemData":{"id":44,"type":"post-weblog","abstract":"Analizamos los 5 principales patrones de la arquitectura de software, destacando las ideas de los principales arquitectos de software.","language":"es","note":"section: Arquitectura de software","title":"5 principales patrones de Arquitectura de Software","URL":"https://apiumhub.com/es/tech-blog-barcelona/principales-patrones-arquitectura-software/","author":[{"family":"apiumhub","given":""}],"accessed":{"date-parts":[["2021",6,7]]}}}],"schema":"https://github.com/citation-style-language/schema/raw/master/csl-citation.json"} </w:instrText>
      </w:r>
      <w:r w:rsidR="00EC1D01" w:rsidRPr="0037204E">
        <w:rPr>
          <w:sz w:val="18"/>
        </w:rPr>
        <w:fldChar w:fldCharType="separate"/>
      </w:r>
      <w:r w:rsidR="00EC1D01" w:rsidRPr="0037204E">
        <w:rPr>
          <w:sz w:val="18"/>
          <w:szCs w:val="24"/>
        </w:rPr>
        <w:t>(apiumhub, 2019)</w:t>
      </w:r>
      <w:r w:rsidR="00EC1D01" w:rsidRPr="0037204E">
        <w:rPr>
          <w:sz w:val="18"/>
        </w:rPr>
        <w:fldChar w:fldCharType="end"/>
      </w:r>
    </w:p>
    <w:p w14:paraId="0605C39C" w14:textId="037CD84E" w:rsidR="007A76EE" w:rsidRDefault="007A76EE" w:rsidP="00300947"/>
    <w:p w14:paraId="0DE336FC" w14:textId="2DBB98A6" w:rsidR="00062674" w:rsidRPr="00753CA1" w:rsidRDefault="00062674" w:rsidP="002572B4">
      <w:pPr>
        <w:pStyle w:val="Ttulo3"/>
        <w:numPr>
          <w:ilvl w:val="2"/>
          <w:numId w:val="2"/>
        </w:numPr>
      </w:pPr>
      <w:bookmarkStart w:id="68" w:name="_Toc77780539"/>
      <w:r w:rsidRPr="00753CA1">
        <w:t>Patrón MVC</w:t>
      </w:r>
      <w:bookmarkEnd w:id="68"/>
    </w:p>
    <w:p w14:paraId="6F7F0F01" w14:textId="601C4DDC" w:rsidR="000F3359" w:rsidRDefault="000F3359" w:rsidP="005B0C74">
      <w:pPr>
        <w:spacing w:line="360" w:lineRule="auto"/>
      </w:pPr>
    </w:p>
    <w:p w14:paraId="15DCCF0C" w14:textId="623D51F7" w:rsidR="00062674" w:rsidRDefault="00062674" w:rsidP="005B0C74">
      <w:pPr>
        <w:spacing w:line="360" w:lineRule="auto"/>
      </w:pPr>
      <w:r w:rsidRPr="00062674">
        <w:t>El patrón MVC (Modelo-Vista-Controlador) fue desarrollado para aplicaciones de escritorio en los años 1970, y al pasar los años, ha sido ampliamente adaptado como arquitectura para diseñar e implementar aplicaciones web, este patrón, como su nombre lo indica, utiliza 3 componentes, modelo, vista, y controlador. Lo que hace este patrón es separar los datos y la lógica de negocio de la presentación y el módulo encargado de gestionar los</w:t>
      </w:r>
      <w:r w:rsidR="00170908">
        <w:t xml:space="preserve"> eventos y las comunicaciones. </w:t>
      </w:r>
      <w:r w:rsidR="00170908" w:rsidRPr="0037204E">
        <w:rPr>
          <w:sz w:val="18"/>
        </w:rPr>
        <w:fldChar w:fldCharType="begin"/>
      </w:r>
      <w:r w:rsidR="00170908" w:rsidRPr="0037204E">
        <w:rPr>
          <w:sz w:val="18"/>
        </w:rPr>
        <w:instrText xml:space="preserve"> ADDIN ZOTERO_ITEM CSL_CITATION {"citationID":"45HGqSaf","properties":{"formattedCitation":"(apiumhub, s.\\uc0\\u160{}f.)","plainCitation":"(apiumhub, s. f.)","noteIndex":0},"citationItems":[{"id":44,"uris":["http://zotero.org/users/local/JHQCasz5/items/SCI67G7W"],"uri":["http://zotero.org/users/local/JHQCasz5/items/SCI67G7W"],"itemData":{"id":44,"type":"post-weblog","abstract":"Analizamos los 5 principales patrones de la arquitectura de software, destacando las ideas de los principales arquitectos de software.","language":"es","note":"section: Arquitectura de software","title":"5 principales patrones de Arquitectura de Software","URL":"https://apiumhub.com/es/tech-blog-barcelona/principales-patrones-arquitectura-software/","author":[{"family":"apiumhub","given":""}],"accessed":{"date-parts":[["2021",6,7]]}}}],"schema":"https://github.com/citation-style-language/schema/raw/master/csl-citation.json"} </w:instrText>
      </w:r>
      <w:r w:rsidR="00170908" w:rsidRPr="0037204E">
        <w:rPr>
          <w:sz w:val="18"/>
        </w:rPr>
        <w:fldChar w:fldCharType="separate"/>
      </w:r>
      <w:r w:rsidR="00170908" w:rsidRPr="0037204E">
        <w:rPr>
          <w:sz w:val="18"/>
          <w:szCs w:val="24"/>
        </w:rPr>
        <w:t>(apiumhub, 2019)</w:t>
      </w:r>
      <w:r w:rsidR="00170908" w:rsidRPr="0037204E">
        <w:rPr>
          <w:sz w:val="18"/>
        </w:rPr>
        <w:fldChar w:fldCharType="end"/>
      </w:r>
    </w:p>
    <w:p w14:paraId="0A8C01ED" w14:textId="77777777" w:rsidR="00300947" w:rsidRDefault="00300947" w:rsidP="005B0C74">
      <w:pPr>
        <w:spacing w:line="360" w:lineRule="auto"/>
      </w:pPr>
    </w:p>
    <w:p w14:paraId="7D4BAB10" w14:textId="4A2279F6" w:rsidR="00640B66" w:rsidRPr="00753CA1" w:rsidRDefault="00753CA1" w:rsidP="002572B4">
      <w:pPr>
        <w:pStyle w:val="Ttulo4"/>
        <w:numPr>
          <w:ilvl w:val="3"/>
          <w:numId w:val="2"/>
        </w:numPr>
      </w:pPr>
      <w:bookmarkStart w:id="69" w:name="_Toc77780540"/>
      <w:r w:rsidRPr="00753CA1">
        <w:t>Modelo</w:t>
      </w:r>
      <w:bookmarkEnd w:id="69"/>
    </w:p>
    <w:p w14:paraId="02231CE2" w14:textId="77777777" w:rsidR="005B0C74" w:rsidRDefault="005B0C74" w:rsidP="005B0C74">
      <w:pPr>
        <w:spacing w:line="360" w:lineRule="auto"/>
      </w:pPr>
    </w:p>
    <w:p w14:paraId="5AEE71D5" w14:textId="4C5B3159" w:rsidR="00640B66" w:rsidRDefault="00640B66" w:rsidP="005B0C74">
      <w:pPr>
        <w:spacing w:line="360" w:lineRule="auto"/>
      </w:pPr>
      <w:r>
        <w:t xml:space="preserve">Este componente representa la información con la cual el sistema opera, por lo tanto, gestiona todos los datos, </w:t>
      </w:r>
      <w:r w:rsidR="00565459">
        <w:t>tantas consultas</w:t>
      </w:r>
      <w:r>
        <w:t xml:space="preserve"> como actualizaciones, implementando también las reglas del negocio.</w:t>
      </w:r>
      <w:r w:rsidR="00170908">
        <w:t xml:space="preserve"> </w:t>
      </w:r>
      <w:r w:rsidR="00170908" w:rsidRPr="0037204E">
        <w:rPr>
          <w:sz w:val="18"/>
        </w:rPr>
        <w:fldChar w:fldCharType="begin"/>
      </w:r>
      <w:r w:rsidR="00170908" w:rsidRPr="0037204E">
        <w:rPr>
          <w:sz w:val="18"/>
        </w:rPr>
        <w:instrText xml:space="preserve"> ADDIN ZOTERO_ITEM CSL_CITATION {"citationID":"45HGqSaf","properties":{"formattedCitation":"(apiumhub, s.\\uc0\\u160{}f.)","plainCitation":"(apiumhub, s. f.)","noteIndex":0},"citationItems":[{"id":44,"uris":["http://zotero.org/users/local/JHQCasz5/items/SCI67G7W"],"uri":["http://zotero.org/users/local/JHQCasz5/items/SCI67G7W"],"itemData":{"id":44,"type":"post-weblog","abstract":"Analizamos los 5 principales patrones de la arquitectura de software, destacando las ideas de los principales arquitectos de software.","language":"es","note":"section: Arquitectura de software","title":"5 principales patrones de Arquitectura de Software","URL":"https://apiumhub.com/es/tech-blog-barcelona/principales-patrones-arquitectura-software/","author":[{"family":"apiumhub","given":""}],"accessed":{"date-parts":[["2021",6,7]]}}}],"schema":"https://github.com/citation-style-language/schema/raw/master/csl-citation.json"} </w:instrText>
      </w:r>
      <w:r w:rsidR="00170908" w:rsidRPr="0037204E">
        <w:rPr>
          <w:sz w:val="18"/>
        </w:rPr>
        <w:fldChar w:fldCharType="separate"/>
      </w:r>
      <w:r w:rsidR="00170908" w:rsidRPr="0037204E">
        <w:rPr>
          <w:sz w:val="18"/>
          <w:szCs w:val="24"/>
        </w:rPr>
        <w:t>(apiumhub, 2019)</w:t>
      </w:r>
      <w:r w:rsidR="00170908" w:rsidRPr="0037204E">
        <w:rPr>
          <w:sz w:val="18"/>
        </w:rPr>
        <w:fldChar w:fldCharType="end"/>
      </w:r>
    </w:p>
    <w:p w14:paraId="04762156" w14:textId="77777777" w:rsidR="0037204E" w:rsidRDefault="0037204E" w:rsidP="005B0C74">
      <w:pPr>
        <w:pStyle w:val="Textoindependiente"/>
        <w:spacing w:line="360" w:lineRule="auto"/>
      </w:pPr>
    </w:p>
    <w:p w14:paraId="5EE3ECE0" w14:textId="727C08E9" w:rsidR="00640B66" w:rsidRPr="00753CA1" w:rsidRDefault="00640B66" w:rsidP="002572B4">
      <w:pPr>
        <w:pStyle w:val="Ttulo4"/>
        <w:numPr>
          <w:ilvl w:val="3"/>
          <w:numId w:val="2"/>
        </w:numPr>
      </w:pPr>
      <w:bookmarkStart w:id="70" w:name="_Toc77780541"/>
      <w:r w:rsidRPr="00753CA1">
        <w:t>Vista</w:t>
      </w:r>
      <w:bookmarkEnd w:id="70"/>
    </w:p>
    <w:p w14:paraId="4DC41CBA" w14:textId="77777777" w:rsidR="005B0C74" w:rsidRDefault="005B0C74" w:rsidP="005B0C74">
      <w:pPr>
        <w:spacing w:line="360" w:lineRule="auto"/>
      </w:pPr>
    </w:p>
    <w:p w14:paraId="69032AA9" w14:textId="0780EC8E" w:rsidR="00640B66" w:rsidRDefault="00640B66" w:rsidP="005B0C74">
      <w:pPr>
        <w:spacing w:line="360" w:lineRule="auto"/>
      </w:pPr>
      <w:r>
        <w:t>En este componente solamente está las interfaces de usuario, ya sea formularios o archivos HTML.  La vista se encarga de presentar la información del modelo, es decir, mostrar los datos que se solicita al modelo, en un formato adecuado, para luego mostrarlo en pantalla, a este componente se le conoce como salida.</w:t>
      </w:r>
      <w:r w:rsidR="00170908">
        <w:t xml:space="preserve"> </w:t>
      </w:r>
      <w:r w:rsidR="00170908" w:rsidRPr="0037204E">
        <w:rPr>
          <w:sz w:val="18"/>
        </w:rPr>
        <w:fldChar w:fldCharType="begin"/>
      </w:r>
      <w:r w:rsidR="00170908" w:rsidRPr="0037204E">
        <w:rPr>
          <w:sz w:val="18"/>
        </w:rPr>
        <w:instrText xml:space="preserve"> ADDIN ZOTERO_ITEM CSL_CITATION {"citationID":"45HGqSaf","properties":{"formattedCitation":"(apiumhub, s.\\uc0\\u160{}f.)","plainCitation":"(apiumhub, s. f.)","noteIndex":0},"citationItems":[{"id":44,"uris":["http://zotero.org/users/local/JHQCasz5/items/SCI67G7W"],"uri":["http://zotero.org/users/local/JHQCasz5/items/SCI67G7W"],"itemData":{"id":44,"type":"post-weblog","abstract":"Analizamos los 5 principales patrones de la arquitectura de software, destacando las ideas de los principales arquitectos de software.","language":"es","note":"section: Arquitectura de software","title":"5 principales patrones de Arquitectura de Software","URL":"https://apiumhub.com/es/tech-blog-barcelona/principales-patrones-arquitectura-software/","author":[{"family":"apiumhub","given":""}],"accessed":{"date-parts":[["2021",6,7]]}}}],"schema":"https://github.com/citation-style-language/schema/raw/master/csl-citation.json"} </w:instrText>
      </w:r>
      <w:r w:rsidR="00170908" w:rsidRPr="0037204E">
        <w:rPr>
          <w:sz w:val="18"/>
        </w:rPr>
        <w:fldChar w:fldCharType="separate"/>
      </w:r>
      <w:r w:rsidR="00170908" w:rsidRPr="0037204E">
        <w:rPr>
          <w:sz w:val="18"/>
          <w:szCs w:val="24"/>
        </w:rPr>
        <w:t>(apiumhub, 2019)</w:t>
      </w:r>
      <w:r w:rsidR="00170908" w:rsidRPr="0037204E">
        <w:rPr>
          <w:sz w:val="18"/>
        </w:rPr>
        <w:fldChar w:fldCharType="end"/>
      </w:r>
    </w:p>
    <w:p w14:paraId="1436DE24" w14:textId="77777777" w:rsidR="0037204E" w:rsidRDefault="0037204E" w:rsidP="005B0C74">
      <w:pPr>
        <w:spacing w:line="360" w:lineRule="auto"/>
      </w:pPr>
    </w:p>
    <w:p w14:paraId="42F1F907" w14:textId="06FA55AC" w:rsidR="00640B66" w:rsidRPr="00753CA1" w:rsidRDefault="00640B66" w:rsidP="002572B4">
      <w:pPr>
        <w:pStyle w:val="Ttulo4"/>
        <w:numPr>
          <w:ilvl w:val="3"/>
          <w:numId w:val="2"/>
        </w:numPr>
      </w:pPr>
      <w:bookmarkStart w:id="71" w:name="_Toc77780542"/>
      <w:r w:rsidRPr="00753CA1">
        <w:t>Controlador</w:t>
      </w:r>
      <w:bookmarkEnd w:id="71"/>
    </w:p>
    <w:p w14:paraId="5F89B3AE" w14:textId="77777777" w:rsidR="005B0C74" w:rsidRDefault="005B0C74" w:rsidP="005B0C74">
      <w:pPr>
        <w:spacing w:line="360" w:lineRule="auto"/>
      </w:pPr>
    </w:p>
    <w:p w14:paraId="57EB6100" w14:textId="6AE5A831" w:rsidR="00640B66" w:rsidRDefault="00640B66" w:rsidP="005B0C74">
      <w:pPr>
        <w:spacing w:line="360" w:lineRule="auto"/>
      </w:pPr>
      <w:r>
        <w:t xml:space="preserve">Como su nombre lo indica, se encarga de controlar (recibir las entradas), usualmente eventos que codifican los movimientos o pulsaciones de las teclas o botones del mouse, es decir, controla las acciones del usuario, por lo tanto, recibe las órdenes del usuario y se encarga de solicitar información al modelo y de comunicárselos a la vista. </w:t>
      </w:r>
      <w:r w:rsidR="00565459" w:rsidRPr="0037204E">
        <w:rPr>
          <w:sz w:val="18"/>
        </w:rPr>
        <w:fldChar w:fldCharType="begin"/>
      </w:r>
      <w:r w:rsidR="00565459" w:rsidRPr="0037204E">
        <w:rPr>
          <w:sz w:val="18"/>
        </w:rPr>
        <w:instrText xml:space="preserve"> ADDIN ZOTERO_ITEM CSL_CITATION {"citationID":"8m1srIhH","properties":{"formattedCitation":"({\\i{}Patr\\uc0\\u243{}n MVC, Modelo-Vista-Controlador + Ejemplo (Cap 4) \\uc0\\u8211{} RJ Code Advance}, s.\\uc0\\u160{}f.)","plainCitation":"(Patrón MVC, Modelo-Vista-Controlador + Ejemplo (Cap 4) – RJ Code Advance, s. f.)","noteIndex":0},"citationItems":[{"id":46,"uris":["http://zotero.org/users/local/JHQCasz5/items/FT9HDE5Z"],"uri":["http://zotero.org/users/local/JHQCasz5/items/FT9HDE5Z"],"itemData":{"id":46,"type":"post-weblog","language":"es","title":"Patrón MVC, Modelo-Vista-Controlador + Ejemplo (Cap 4) – RJ Code Advance","URL":"https://rjcodeadvance.com/patrones-de-software-patron-mvc-ejemplo-parte-4/","accessed":{"date-parts":[["2021",6,7]]}}}],"schema":"https://github.com/citation-style-language/schema/raw/master/csl-citation.json"} </w:instrText>
      </w:r>
      <w:r w:rsidR="00565459" w:rsidRPr="0037204E">
        <w:rPr>
          <w:sz w:val="18"/>
        </w:rPr>
        <w:fldChar w:fldCharType="separate"/>
      </w:r>
      <w:r w:rsidR="00565459" w:rsidRPr="0037204E">
        <w:rPr>
          <w:sz w:val="18"/>
          <w:szCs w:val="24"/>
        </w:rPr>
        <w:t>(</w:t>
      </w:r>
      <w:r w:rsidR="00565459" w:rsidRPr="0037204E">
        <w:rPr>
          <w:iCs/>
          <w:sz w:val="18"/>
          <w:szCs w:val="24"/>
        </w:rPr>
        <w:t>rjcodeadvance.com</w:t>
      </w:r>
      <w:r w:rsidR="00565459" w:rsidRPr="0037204E">
        <w:rPr>
          <w:sz w:val="18"/>
          <w:szCs w:val="24"/>
        </w:rPr>
        <w:t>, 2018)</w:t>
      </w:r>
      <w:r w:rsidR="00565459" w:rsidRPr="0037204E">
        <w:rPr>
          <w:sz w:val="18"/>
        </w:rPr>
        <w:fldChar w:fldCharType="end"/>
      </w:r>
    </w:p>
    <w:p w14:paraId="0B4E18D3" w14:textId="77777777" w:rsidR="00396C41" w:rsidRDefault="00396C41" w:rsidP="005B0C74"/>
    <w:p w14:paraId="4E4C13B9" w14:textId="55E9F44D" w:rsidR="00640B66" w:rsidRPr="0004271E" w:rsidRDefault="00640B66" w:rsidP="005B0C74">
      <w:r w:rsidRPr="0004271E">
        <w:t>Algunos de sus principales beneficios son:</w:t>
      </w:r>
    </w:p>
    <w:p w14:paraId="01827868" w14:textId="77777777" w:rsidR="00640B66" w:rsidRDefault="00640B66" w:rsidP="002572B4">
      <w:pPr>
        <w:pStyle w:val="Prrafodelista"/>
        <w:numPr>
          <w:ilvl w:val="0"/>
          <w:numId w:val="13"/>
        </w:numPr>
      </w:pPr>
      <w:r>
        <w:t>Menor acoplamiento</w:t>
      </w:r>
    </w:p>
    <w:p w14:paraId="5DF14C5B" w14:textId="77777777" w:rsidR="00640B66" w:rsidRDefault="00640B66" w:rsidP="002572B4">
      <w:pPr>
        <w:pStyle w:val="Prrafodelista"/>
        <w:numPr>
          <w:ilvl w:val="0"/>
          <w:numId w:val="13"/>
        </w:numPr>
      </w:pPr>
      <w:r>
        <w:t>Mayor cohesión</w:t>
      </w:r>
    </w:p>
    <w:p w14:paraId="453C4A61" w14:textId="77777777" w:rsidR="00640B66" w:rsidRDefault="00640B66" w:rsidP="002572B4">
      <w:pPr>
        <w:pStyle w:val="Prrafodelista"/>
        <w:numPr>
          <w:ilvl w:val="0"/>
          <w:numId w:val="13"/>
        </w:numPr>
      </w:pPr>
      <w:r>
        <w:t>Mayor flexibilidad y agilidad</w:t>
      </w:r>
    </w:p>
    <w:p w14:paraId="5F56D234" w14:textId="77777777" w:rsidR="00640B66" w:rsidRDefault="00640B66" w:rsidP="002572B4">
      <w:pPr>
        <w:pStyle w:val="Prrafodelista"/>
        <w:numPr>
          <w:ilvl w:val="0"/>
          <w:numId w:val="13"/>
        </w:numPr>
      </w:pPr>
      <w:r>
        <w:t>Más claridad de diseño</w:t>
      </w:r>
    </w:p>
    <w:p w14:paraId="2C6E4AD4" w14:textId="77777777" w:rsidR="00640B66" w:rsidRDefault="00640B66" w:rsidP="002572B4">
      <w:pPr>
        <w:pStyle w:val="Prrafodelista"/>
        <w:numPr>
          <w:ilvl w:val="0"/>
          <w:numId w:val="13"/>
        </w:numPr>
      </w:pPr>
      <w:r>
        <w:t>Facilita el mantenimiento</w:t>
      </w:r>
    </w:p>
    <w:p w14:paraId="4002E7C2" w14:textId="42A5F747" w:rsidR="000F3359" w:rsidRPr="00640B66" w:rsidRDefault="00640B66" w:rsidP="002572B4">
      <w:pPr>
        <w:pStyle w:val="Prrafodelista"/>
        <w:numPr>
          <w:ilvl w:val="0"/>
          <w:numId w:val="13"/>
        </w:numPr>
      </w:pPr>
      <w:r>
        <w:t>Mayor escalabilidad.</w:t>
      </w:r>
    </w:p>
    <w:p w14:paraId="26976738" w14:textId="77777777" w:rsidR="00640B66" w:rsidRPr="00322EC7" w:rsidRDefault="00640B66" w:rsidP="00411B4C">
      <w:pPr>
        <w:spacing w:line="360" w:lineRule="auto"/>
        <w:rPr>
          <w:b/>
          <w:bCs/>
          <w:color w:val="FFFFFF" w:themeColor="background1"/>
          <w:lang w:val="en-US"/>
        </w:rPr>
      </w:pPr>
    </w:p>
    <w:p w14:paraId="61B5A673" w14:textId="77777777" w:rsidR="001B2491" w:rsidRDefault="00640B66" w:rsidP="001B2491">
      <w:pPr>
        <w:keepNext/>
        <w:spacing w:line="360" w:lineRule="auto"/>
        <w:jc w:val="center"/>
      </w:pPr>
      <w:r>
        <w:rPr>
          <w:noProof/>
          <w:lang w:val="en-US"/>
        </w:rPr>
        <w:drawing>
          <wp:inline distT="0" distB="0" distL="0" distR="0" wp14:anchorId="0F418FFC" wp14:editId="57968DB9">
            <wp:extent cx="3081600" cy="1957705"/>
            <wp:effectExtent l="0" t="0" r="5080" b="4445"/>
            <wp:docPr id="26" name="Imagen 26"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Diagrama&#10;&#10;Descripción generada automáticament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20740" cy="1982570"/>
                    </a:xfrm>
                    <a:prstGeom prst="rect">
                      <a:avLst/>
                    </a:prstGeom>
                    <a:noFill/>
                    <a:ln>
                      <a:noFill/>
                    </a:ln>
                  </pic:spPr>
                </pic:pic>
              </a:graphicData>
            </a:graphic>
          </wp:inline>
        </w:drawing>
      </w:r>
    </w:p>
    <w:p w14:paraId="54446FDF" w14:textId="0DA9D6DE" w:rsidR="00080118" w:rsidRPr="001B2491" w:rsidRDefault="001B2491" w:rsidP="009E5D96">
      <w:pPr>
        <w:pStyle w:val="Descripcin"/>
        <w:ind w:left="1440" w:firstLine="720"/>
        <w:rPr>
          <w:b w:val="0"/>
          <w:bCs/>
        </w:rPr>
      </w:pPr>
      <w:bookmarkStart w:id="72" w:name="_Toc77849475"/>
      <w:r>
        <w:t xml:space="preserve">Figura </w:t>
      </w:r>
      <w:r w:rsidR="00672653">
        <w:fldChar w:fldCharType="begin"/>
      </w:r>
      <w:r w:rsidR="00672653">
        <w:instrText xml:space="preserve"> SEQ Figura \* ARABIC </w:instrText>
      </w:r>
      <w:r w:rsidR="00672653">
        <w:fldChar w:fldCharType="separate"/>
      </w:r>
      <w:r w:rsidR="00672653">
        <w:rPr>
          <w:noProof/>
        </w:rPr>
        <w:t>23</w:t>
      </w:r>
      <w:r w:rsidR="00672653">
        <w:fldChar w:fldCharType="end"/>
      </w:r>
      <w:r>
        <w:t xml:space="preserve">-2. </w:t>
      </w:r>
      <w:r w:rsidR="00425F17" w:rsidRPr="001B2491">
        <w:rPr>
          <w:b w:val="0"/>
        </w:rPr>
        <w:t>Patrón</w:t>
      </w:r>
      <w:r w:rsidR="00080118" w:rsidRPr="001B2491">
        <w:rPr>
          <w:b w:val="0"/>
        </w:rPr>
        <w:t xml:space="preserve"> Modelo Vista Controlador</w:t>
      </w:r>
      <w:bookmarkEnd w:id="72"/>
    </w:p>
    <w:p w14:paraId="74A5215B" w14:textId="65F8AC44" w:rsidR="004770B9" w:rsidRDefault="004770B9" w:rsidP="009E5D96">
      <w:pPr>
        <w:pStyle w:val="Textoindependiente"/>
        <w:spacing w:line="360" w:lineRule="auto"/>
        <w:ind w:left="1440" w:firstLine="720"/>
        <w:rPr>
          <w:b/>
          <w:sz w:val="16"/>
        </w:rPr>
      </w:pPr>
      <w:r w:rsidRPr="004770B9">
        <w:rPr>
          <w:b/>
          <w:sz w:val="16"/>
        </w:rPr>
        <w:t xml:space="preserve">Realizado por: </w:t>
      </w:r>
      <w:r>
        <w:rPr>
          <w:b/>
          <w:sz w:val="16"/>
        </w:rPr>
        <w:t>CodigoFacilito, 2017</w:t>
      </w:r>
    </w:p>
    <w:p w14:paraId="0FF5A989" w14:textId="77777777" w:rsidR="005B0C74" w:rsidRPr="004770B9" w:rsidRDefault="005B0C74" w:rsidP="005B0C74">
      <w:pPr>
        <w:spacing w:line="360" w:lineRule="auto"/>
      </w:pPr>
    </w:p>
    <w:p w14:paraId="6FBCAF98" w14:textId="2B13D57A" w:rsidR="002518C7" w:rsidRPr="00753CA1" w:rsidRDefault="002518C7" w:rsidP="002572B4">
      <w:pPr>
        <w:pStyle w:val="Ttulo2"/>
        <w:numPr>
          <w:ilvl w:val="1"/>
          <w:numId w:val="2"/>
        </w:numPr>
      </w:pPr>
      <w:bookmarkStart w:id="73" w:name="_Toc77780543"/>
      <w:r w:rsidRPr="00753CA1">
        <w:t>T</w:t>
      </w:r>
      <w:r w:rsidR="00753CA1" w:rsidRPr="00753CA1">
        <w:t>ecnologías de desarrollo</w:t>
      </w:r>
      <w:r w:rsidR="0014222E">
        <w:t xml:space="preserve"> Web</w:t>
      </w:r>
      <w:bookmarkEnd w:id="73"/>
    </w:p>
    <w:p w14:paraId="0BF435E3" w14:textId="37C5924B" w:rsidR="00C8383D" w:rsidRDefault="00C8383D" w:rsidP="005B0C74">
      <w:pPr>
        <w:spacing w:line="360" w:lineRule="auto"/>
      </w:pPr>
    </w:p>
    <w:p w14:paraId="318A0AFC" w14:textId="14066590" w:rsidR="002518C7" w:rsidRDefault="002518C7" w:rsidP="005B0C74">
      <w:pPr>
        <w:spacing w:line="360" w:lineRule="auto"/>
      </w:pPr>
      <w:r>
        <w:t xml:space="preserve">Actualmente los usuarios de un sistema web requieren información de manera rápida y efectiva, por lo </w:t>
      </w:r>
      <w:r w:rsidR="00520764">
        <w:t>cual,</w:t>
      </w:r>
      <w:r>
        <w:t xml:space="preserve"> a más de una eficiente arquitectura de sistema, el servicio brindado también depende de la tecnología empleada. Para tratar sobre tecnologías de desarrollo </w:t>
      </w:r>
      <w:r w:rsidR="00520764">
        <w:t>web, hay que tener en cuenta la clasificación de aquellas que están del lado del servidor (backend) y los del lado del cliente (frontend), clasificarlos de esta manera nos permitirá tener un panorama más simplificado del gran conjunto de herramientas disponibles en la industria del desarrollo de software.</w:t>
      </w:r>
    </w:p>
    <w:p w14:paraId="5472F8F0" w14:textId="77777777" w:rsidR="00236857" w:rsidRDefault="00236857" w:rsidP="005B0C74">
      <w:pPr>
        <w:spacing w:line="360" w:lineRule="auto"/>
      </w:pPr>
    </w:p>
    <w:p w14:paraId="0D8571FC" w14:textId="00D16D0D" w:rsidR="00520764" w:rsidRPr="00753CA1" w:rsidRDefault="00520764" w:rsidP="002572B4">
      <w:pPr>
        <w:pStyle w:val="Ttulo3"/>
        <w:numPr>
          <w:ilvl w:val="2"/>
          <w:numId w:val="2"/>
        </w:numPr>
      </w:pPr>
      <w:bookmarkStart w:id="74" w:name="_Toc77780544"/>
      <w:r w:rsidRPr="00753CA1">
        <w:t xml:space="preserve">Tecnologías </w:t>
      </w:r>
      <w:r w:rsidRPr="00425946">
        <w:t>FrontEnd</w:t>
      </w:r>
      <w:bookmarkEnd w:id="74"/>
    </w:p>
    <w:p w14:paraId="470E5FFE" w14:textId="77777777" w:rsidR="00520764" w:rsidRDefault="00520764" w:rsidP="00425946">
      <w:pPr>
        <w:spacing w:line="360" w:lineRule="auto"/>
      </w:pPr>
    </w:p>
    <w:p w14:paraId="4E262423" w14:textId="5FE11776" w:rsidR="00520764" w:rsidRDefault="00520764" w:rsidP="00425946">
      <w:pPr>
        <w:spacing w:line="360" w:lineRule="auto"/>
      </w:pPr>
      <w:r>
        <w:t xml:space="preserve">Las tecnologías de frontend son aquellas que permiten la interacción con el usuario, es decir las que permiten ver de forma gráfica y animada los datos en una pantalla de un dispositivo hardware. A </w:t>
      </w:r>
      <w:r w:rsidR="00081DBA">
        <w:t>continuación,</w:t>
      </w:r>
      <w:r>
        <w:t xml:space="preserve"> se detallará </w:t>
      </w:r>
      <w:r w:rsidR="008E5835">
        <w:t>las esenciales para este tipo de desarrollo:</w:t>
      </w:r>
    </w:p>
    <w:p w14:paraId="594DF5EA" w14:textId="70A1F4D5" w:rsidR="00B027BB" w:rsidRDefault="00B027BB" w:rsidP="00425946">
      <w:pPr>
        <w:spacing w:line="360" w:lineRule="auto"/>
      </w:pPr>
    </w:p>
    <w:p w14:paraId="6B74C896" w14:textId="7D559418" w:rsidR="00753CA1" w:rsidRPr="00753CA1" w:rsidRDefault="00753CA1" w:rsidP="002572B4">
      <w:pPr>
        <w:pStyle w:val="Ttulo4"/>
        <w:numPr>
          <w:ilvl w:val="3"/>
          <w:numId w:val="2"/>
        </w:numPr>
      </w:pPr>
      <w:bookmarkStart w:id="75" w:name="_Toc77780545"/>
      <w:r w:rsidRPr="00753CA1">
        <w:t>HTML</w:t>
      </w:r>
      <w:bookmarkEnd w:id="75"/>
    </w:p>
    <w:p w14:paraId="52E8C729" w14:textId="77777777" w:rsidR="00425946" w:rsidRDefault="00425946" w:rsidP="00425946">
      <w:pPr>
        <w:spacing w:line="360" w:lineRule="auto"/>
      </w:pPr>
    </w:p>
    <w:p w14:paraId="3C297F57" w14:textId="3618079C" w:rsidR="00520764" w:rsidRPr="00520764" w:rsidRDefault="00520764" w:rsidP="00425946">
      <w:pPr>
        <w:spacing w:line="360" w:lineRule="auto"/>
      </w:pPr>
      <w:r w:rsidRPr="00520764">
        <w:t>HTML es el acrónimo en inglés de HyperText Markup Language (en español se traduce como lenguaje de marcado de hipertexto). Es un lenguaje abstracto que usan las aplicaciones para representar documentos (se les llama documentos a instancias completas, como lo son las páginas web) y que puede ser transmitido fácilmente por algún medio, como Internet. Los navegadores de Internet procesan e interpretan documentos descritos en HTML usando un analizador de HTML.</w:t>
      </w:r>
    </w:p>
    <w:p w14:paraId="3BAF2FBC" w14:textId="77777777" w:rsidR="003B454C" w:rsidRPr="005B6C35" w:rsidRDefault="00520764" w:rsidP="00236857">
      <w:pPr>
        <w:spacing w:line="360" w:lineRule="auto"/>
      </w:pPr>
      <w:r w:rsidRPr="00520764">
        <w:t>El lenguaje HTML está definido por lo que se llama etiquetas, cuyo nombre se delimita usando los símbolos &lt; y &gt;, de la siguiente forma: &lt;etiqueta&gt;. Dichas etiquetas se utilizan para describir algo que se quiere representar en una página web.</w:t>
      </w:r>
      <w:r w:rsidR="003B454C">
        <w:t xml:space="preserve"> </w:t>
      </w:r>
      <w:r w:rsidR="003B454C" w:rsidRPr="00B027BB">
        <w:rPr>
          <w:sz w:val="18"/>
        </w:rPr>
        <w:fldChar w:fldCharType="begin"/>
      </w:r>
      <w:r w:rsidR="003B454C" w:rsidRPr="00B027BB">
        <w:rPr>
          <w:sz w:val="18"/>
        </w:rPr>
        <w:instrText xml:space="preserve"> ADDIN ZOTERO_ITEM CSL_CITATION {"citationID":"wDOR7CpR","properties":{"formattedCitation":"({\\i{}\\uc0\\u191{}Qu\\uc0\\u233{} es HTML y Para Qu\\uc0\\u233{} Sirve?}, 2016)","plainCitation":"(¿Qué es HTML y Para Qué Sirve?, 2016)","noteIndex":0},"citationItems":[{"id":48,"uris":["http://zotero.org/users/local/JHQCasz5/items/6G7BMCBX"],"uri":["http://zotero.org/users/local/JHQCasz5/items/6G7BMCBX"],"itemData":{"id":48,"type":"webpage","abstract":"¿Qué es HTML?... Bueno, HTML es el acrónimo en inglés de HyperText Markup Language... Es un lenguaje abstracto que usan las aplicaciones para representar...","container-title":"NextU LATAM","language":"es-419","note":"section: Comunidad","title":"¿Qué es HTML y Para Qué Sirve? | Next University","title-short":"¿Qué es HTML y Para Qué Sirve?","URL":"https://www.nextu.com/blog/que-es-html/","accessed":{"date-parts":[["2021",6,7]]},"issued":{"date-parts":[["2016",8,15]]}}}],"schema":"https://github.com/citation-style-language/schema/raw/master/csl-citation.json"} </w:instrText>
      </w:r>
      <w:r w:rsidR="003B454C" w:rsidRPr="00B027BB">
        <w:rPr>
          <w:sz w:val="18"/>
        </w:rPr>
        <w:fldChar w:fldCharType="separate"/>
      </w:r>
      <w:r w:rsidR="003B454C" w:rsidRPr="00B027BB">
        <w:rPr>
          <w:sz w:val="18"/>
          <w:szCs w:val="24"/>
        </w:rPr>
        <w:t>(</w:t>
      </w:r>
      <w:r w:rsidR="003B454C" w:rsidRPr="00B027BB">
        <w:rPr>
          <w:iCs/>
          <w:sz w:val="18"/>
          <w:szCs w:val="24"/>
        </w:rPr>
        <w:t>Next University</w:t>
      </w:r>
      <w:r w:rsidR="003B454C" w:rsidRPr="00B027BB">
        <w:rPr>
          <w:sz w:val="18"/>
          <w:szCs w:val="24"/>
        </w:rPr>
        <w:t>, 2016)</w:t>
      </w:r>
      <w:r w:rsidR="003B454C" w:rsidRPr="00B027BB">
        <w:rPr>
          <w:sz w:val="18"/>
        </w:rPr>
        <w:fldChar w:fldCharType="end"/>
      </w:r>
    </w:p>
    <w:p w14:paraId="1D148F17" w14:textId="5AB3B838" w:rsidR="00C8383D" w:rsidRDefault="00C8383D" w:rsidP="00411B4C">
      <w:pPr>
        <w:spacing w:line="360" w:lineRule="auto"/>
      </w:pPr>
    </w:p>
    <w:p w14:paraId="34EDDC84" w14:textId="23E44864" w:rsidR="00081DBA" w:rsidRPr="00753CA1" w:rsidRDefault="00081DBA" w:rsidP="002572B4">
      <w:pPr>
        <w:pStyle w:val="Ttulo4"/>
        <w:numPr>
          <w:ilvl w:val="3"/>
          <w:numId w:val="2"/>
        </w:numPr>
      </w:pPr>
      <w:bookmarkStart w:id="76" w:name="_Toc77780546"/>
      <w:r w:rsidRPr="00753CA1">
        <w:t>CSS</w:t>
      </w:r>
      <w:bookmarkEnd w:id="76"/>
    </w:p>
    <w:p w14:paraId="48ACAE3C" w14:textId="77777777" w:rsidR="00425946" w:rsidRDefault="00425946" w:rsidP="00425946">
      <w:pPr>
        <w:spacing w:line="360" w:lineRule="auto"/>
      </w:pPr>
    </w:p>
    <w:p w14:paraId="526B8E33" w14:textId="65C81A7A" w:rsidR="00081DBA" w:rsidRDefault="00081DBA" w:rsidP="00425946">
      <w:pPr>
        <w:spacing w:line="360" w:lineRule="auto"/>
      </w:pPr>
      <w:r w:rsidRPr="00081DBA">
        <w:t xml:space="preserve">Las siglas CSS (Cascading Style Sheets) significan «Hojas de estilo en cascada» y parten de un concepto simple pero muy potente: aplicar estilos (colores, formas, márgenes, </w:t>
      </w:r>
      <w:r w:rsidR="008E5835" w:rsidRPr="00081DBA">
        <w:t>etc.…</w:t>
      </w:r>
      <w:r w:rsidRPr="00081DBA">
        <w:t>) a uno o varios documentos (generalmente documentos HTML, páginas webs) de forma masiva.</w:t>
      </w:r>
    </w:p>
    <w:p w14:paraId="3F90D316" w14:textId="2433C84F" w:rsidR="00B027BB" w:rsidRPr="00081DBA" w:rsidRDefault="00081DBA" w:rsidP="00396C41">
      <w:pPr>
        <w:pStyle w:val="Textoindependiente"/>
        <w:spacing w:line="360" w:lineRule="auto"/>
      </w:pPr>
      <w:r w:rsidRPr="00081DBA">
        <w:t>Se le denomina estilos en cascada porque se aplican de arriba a abajo (siguiendo un patrón denominado herencia que trataremos más adelante) y en el caso de existir ambigüedad, se siguen una serie de normas para resolverla.</w:t>
      </w:r>
    </w:p>
    <w:p w14:paraId="5A2B46A4" w14:textId="73893C04" w:rsidR="003B454C" w:rsidRPr="005B6C35" w:rsidRDefault="00081DBA" w:rsidP="00425946">
      <w:pPr>
        <w:spacing w:line="360" w:lineRule="auto"/>
      </w:pPr>
      <w:r w:rsidRPr="00081DBA">
        <w:t xml:space="preserve">La idea de CSS es la de utilizar el concepto de separación de presentación y contenido, intentando que los documentos HTML incluyan sólo información y datos, relativos al significado de la información a transmitir (el contenido), y todos los aspectos relacionados con el estilo (diseño, colores, formas, </w:t>
      </w:r>
      <w:r w:rsidR="00B027BB">
        <w:t>etc.</w:t>
      </w:r>
      <w:r w:rsidRPr="00081DBA">
        <w:t>) se encuentren en un documento CSS independiente (la presentación)</w:t>
      </w:r>
      <w:r w:rsidR="003B454C">
        <w:t xml:space="preserve"> </w:t>
      </w:r>
      <w:r w:rsidR="003B454C" w:rsidRPr="00B027BB">
        <w:rPr>
          <w:sz w:val="18"/>
        </w:rPr>
        <w:fldChar w:fldCharType="begin"/>
      </w:r>
      <w:r w:rsidR="003B454C" w:rsidRPr="00B027BB">
        <w:rPr>
          <w:sz w:val="18"/>
        </w:rPr>
        <w:instrText xml:space="preserve"> ADDIN ZOTERO_ITEM CSL_CITATION {"citationID":"yDRgRFZP","properties":{"formattedCitation":"({\\i{}\\uc0\\u191{}Qu\\uc0\\u233{} es CSS?}, s.\\uc0\\u160{}f.)","plainCitation":"(¿Qué es CSS?, s. f.)","noteIndex":0},"citationItems":[{"id":50,"uris":["http://zotero.org/users/local/JHQCasz5/items/EG4IKHJB"],"uri":["http://zotero.org/users/local/JHQCasz5/items/EG4IKHJB"],"itemData":{"id":50,"type":"webpage","abstract":"CSS son las siglas con las que se conoce a las hojas de estilo en cascada, pero... ¿Qué es CSS realmente?","language":"es","title":"¿Qué es CSS? - CSS en español","title-short":"¿Qué es CSS?","URL":"https://lenguajecss.com/css/introduccion/que-es-css/","accessed":{"date-parts":[["2021",6,7]]}}}],"schema":"https://github.com/citation-style-language/schema/raw/master/csl-citation.json"} </w:instrText>
      </w:r>
      <w:r w:rsidR="003B454C" w:rsidRPr="00B027BB">
        <w:rPr>
          <w:sz w:val="18"/>
        </w:rPr>
        <w:fldChar w:fldCharType="separate"/>
      </w:r>
      <w:r w:rsidR="003B454C" w:rsidRPr="00B027BB">
        <w:rPr>
          <w:sz w:val="18"/>
          <w:szCs w:val="24"/>
        </w:rPr>
        <w:t>(</w:t>
      </w:r>
      <w:r w:rsidR="003B454C" w:rsidRPr="00B027BB">
        <w:rPr>
          <w:iCs/>
          <w:sz w:val="18"/>
          <w:szCs w:val="24"/>
        </w:rPr>
        <w:t>lenguajecss.com</w:t>
      </w:r>
      <w:r w:rsidR="003B454C" w:rsidRPr="00B027BB">
        <w:rPr>
          <w:sz w:val="18"/>
          <w:szCs w:val="24"/>
        </w:rPr>
        <w:t>, 2019)</w:t>
      </w:r>
      <w:r w:rsidR="003B454C" w:rsidRPr="00B027BB">
        <w:rPr>
          <w:sz w:val="18"/>
        </w:rPr>
        <w:fldChar w:fldCharType="end"/>
      </w:r>
    </w:p>
    <w:p w14:paraId="5BF62663" w14:textId="5123817C" w:rsidR="00081DBA" w:rsidRDefault="00081DBA" w:rsidP="00425946">
      <w:pPr>
        <w:spacing w:line="360" w:lineRule="auto"/>
      </w:pPr>
    </w:p>
    <w:p w14:paraId="68D7B7A1" w14:textId="762AFFB6" w:rsidR="00081DBA" w:rsidRPr="00753CA1" w:rsidRDefault="00081DBA" w:rsidP="002572B4">
      <w:pPr>
        <w:pStyle w:val="Ttulo4"/>
        <w:numPr>
          <w:ilvl w:val="3"/>
          <w:numId w:val="2"/>
        </w:numPr>
      </w:pPr>
      <w:bookmarkStart w:id="77" w:name="_Toc77780547"/>
      <w:r w:rsidRPr="00753CA1">
        <w:t>Javascript</w:t>
      </w:r>
      <w:bookmarkEnd w:id="77"/>
    </w:p>
    <w:p w14:paraId="5875F987" w14:textId="77777777" w:rsidR="00094FF4" w:rsidRDefault="00094FF4" w:rsidP="00094FF4">
      <w:pPr>
        <w:spacing w:line="360" w:lineRule="auto"/>
      </w:pPr>
    </w:p>
    <w:p w14:paraId="1CC5A66C" w14:textId="6899343D" w:rsidR="00C8383D" w:rsidRPr="008E5835" w:rsidRDefault="008E5835" w:rsidP="00094FF4">
      <w:pPr>
        <w:spacing w:line="360" w:lineRule="auto"/>
      </w:pPr>
      <w:r w:rsidRPr="008E5835">
        <w:t>JavaScript es un lenguaje de programación que permite hacer operaciones complejas en una página web. Muestra actualizaciones de contenido, animaciones gráficas e interactúa con mapas, entre otras acciones.</w:t>
      </w:r>
    </w:p>
    <w:p w14:paraId="033074F6" w14:textId="77777777" w:rsidR="008E5835" w:rsidRPr="008E5835" w:rsidRDefault="008E5835" w:rsidP="00094FF4">
      <w:pPr>
        <w:spacing w:line="360" w:lineRule="auto"/>
      </w:pPr>
      <w:r w:rsidRPr="008E5835">
        <w:t>Su núcleo consiste en características comunes de programación y permite realizar, entre otras, las siguientes acciones:</w:t>
      </w:r>
    </w:p>
    <w:p w14:paraId="7FA56543" w14:textId="77777777" w:rsidR="008E5835" w:rsidRDefault="008E5835" w:rsidP="002572B4">
      <w:pPr>
        <w:pStyle w:val="Prrafodelista"/>
        <w:numPr>
          <w:ilvl w:val="0"/>
          <w:numId w:val="14"/>
        </w:numPr>
      </w:pPr>
      <w:r w:rsidRPr="008E5835">
        <w:t>Almacenar valores útiles dentro de una variable.</w:t>
      </w:r>
    </w:p>
    <w:p w14:paraId="2590C52C" w14:textId="77777777" w:rsidR="008E5835" w:rsidRDefault="008E5835" w:rsidP="002572B4">
      <w:pPr>
        <w:pStyle w:val="Prrafodelista"/>
        <w:numPr>
          <w:ilvl w:val="0"/>
          <w:numId w:val="14"/>
        </w:numPr>
      </w:pPr>
      <w:r w:rsidRPr="008E5835">
        <w:t>Crear operaciones escritas en formato de texto o strings.</w:t>
      </w:r>
    </w:p>
    <w:p w14:paraId="346966E3" w14:textId="5ACBA2BE" w:rsidR="008E5835" w:rsidRPr="008E5835" w:rsidRDefault="008E5835" w:rsidP="002572B4">
      <w:pPr>
        <w:pStyle w:val="Prrafodelista"/>
        <w:numPr>
          <w:ilvl w:val="0"/>
          <w:numId w:val="14"/>
        </w:numPr>
      </w:pPr>
      <w:r w:rsidRPr="008E5835">
        <w:t>Hacer funcionar el código en respuesta a ciertas actividades que estén ocurriendo en la página web.</w:t>
      </w:r>
    </w:p>
    <w:p w14:paraId="61E15DE1" w14:textId="77777777" w:rsidR="00F253A2" w:rsidRPr="005B6C35" w:rsidRDefault="008E5835" w:rsidP="00F124F3">
      <w:pPr>
        <w:spacing w:line="360" w:lineRule="auto"/>
      </w:pPr>
      <w:r w:rsidRPr="008E5835">
        <w:t>En definitiva, JavaScript sirve para conseguir un mayor índice de interactividad y mejorar la experiencia de usuario. Se emplea, sobre todo, para dotar a la página de más funciones y facilitar la comunicación, pero, además, es capaz de otorgar todas las mejoras posibles sin incidir apenas en el peso de la página web. Así se garantiza una mayor velocidad de carga, entre otras ventajas.</w:t>
      </w:r>
      <w:r w:rsidR="00F253A2">
        <w:t xml:space="preserve"> </w:t>
      </w:r>
      <w:r w:rsidR="00F253A2" w:rsidRPr="00B027BB">
        <w:rPr>
          <w:sz w:val="18"/>
        </w:rPr>
        <w:fldChar w:fldCharType="begin"/>
      </w:r>
      <w:r w:rsidR="00F253A2" w:rsidRPr="00B027BB">
        <w:rPr>
          <w:sz w:val="18"/>
        </w:rPr>
        <w:instrText xml:space="preserve"> ADDIN ZOTERO_ITEM CSL_CITATION {"citationID":"U1vNUOUS","properties":{"formattedCitation":"({\\i{}JavaScript, \\uc0\\u191{}para qu\\uc0\\u233{} sirve y c\\uc0\\u243{}mo funciona?}, 2019)","plainCitation":"(JavaScript, ¿para qué sirve y cómo funciona?, 2019)","noteIndex":0},"citationItems":[{"id":52,"uris":["http://zotero.org/users/local/JHQCasz5/items/WQL3HP3K"],"uri":["http://zotero.org/users/local/JHQCasz5/items/WQL3HP3K"],"itemData":{"id":52,"type":"webpage","abstract":"Si te interesa cómo funciona JavaScript, para qué sirve y cómo se complementa con las demás tecnologías para la web, entra en nuestro blog.","container-title":"FP Online","title":"JavaScript, ¿para qué sirve y cómo funciona?","URL":"https://fpuocx.azurewebsites.net/blog/javascript-para-que-sirve/","accessed":{"date-parts":[["2021",6,7]]},"issued":{"date-parts":[["2019",11,27]]}}}],"schema":"https://github.com/citation-style-language/schema/raw/master/csl-citation.json"} </w:instrText>
      </w:r>
      <w:r w:rsidR="00F253A2" w:rsidRPr="00B027BB">
        <w:rPr>
          <w:sz w:val="18"/>
        </w:rPr>
        <w:fldChar w:fldCharType="separate"/>
      </w:r>
      <w:r w:rsidR="00F253A2" w:rsidRPr="00B027BB">
        <w:rPr>
          <w:sz w:val="18"/>
          <w:szCs w:val="24"/>
        </w:rPr>
        <w:t>( fp.uoc.fje.edu, 2019)</w:t>
      </w:r>
      <w:r w:rsidR="00F253A2" w:rsidRPr="00B027BB">
        <w:rPr>
          <w:sz w:val="18"/>
        </w:rPr>
        <w:fldChar w:fldCharType="end"/>
      </w:r>
    </w:p>
    <w:p w14:paraId="58DC3B41" w14:textId="462DB0B8" w:rsidR="00775219" w:rsidRDefault="00775219" w:rsidP="00094FF4">
      <w:pPr>
        <w:spacing w:line="360" w:lineRule="auto"/>
      </w:pPr>
    </w:p>
    <w:p w14:paraId="369B4810" w14:textId="4B79F762" w:rsidR="003E1B46" w:rsidRDefault="003E1B46" w:rsidP="00094FF4">
      <w:pPr>
        <w:spacing w:line="360" w:lineRule="auto"/>
      </w:pPr>
      <w:r w:rsidRPr="00790DF4">
        <w:t>Estos lenguajes que se han presentado son lo esencial para creación del f</w:t>
      </w:r>
      <w:r w:rsidR="00790DF4">
        <w:t>r</w:t>
      </w:r>
      <w:r w:rsidRPr="00790DF4">
        <w:t xml:space="preserve">ontend en un sistema web, sin </w:t>
      </w:r>
      <w:r w:rsidR="009A32F2" w:rsidRPr="00790DF4">
        <w:t>embargo,</w:t>
      </w:r>
      <w:r w:rsidR="00790DF4">
        <w:t xml:space="preserve"> a día de hoy este tipo de tecnologías no son suficientes debido a </w:t>
      </w:r>
      <w:r w:rsidR="00F253A2">
        <w:t>que,</w:t>
      </w:r>
      <w:r w:rsidR="00790DF4">
        <w:t xml:space="preserve"> </w:t>
      </w:r>
      <w:r w:rsidR="00C0732A">
        <w:t xml:space="preserve">al escribir código de esta manera, se vuelve tedioso y la organización se hace muy difícil, por lo </w:t>
      </w:r>
      <w:r w:rsidR="00F253A2">
        <w:t>tanto,</w:t>
      </w:r>
      <w:r w:rsidR="00C0732A">
        <w:t xml:space="preserve"> es necesario la implementación de frameworks, ya que estos a más de permitir la organización de archivos, aumenta la productividad </w:t>
      </w:r>
      <w:r w:rsidR="009A32F2">
        <w:t>e incrementa la escalabilidad de las aplicaciones.</w:t>
      </w:r>
    </w:p>
    <w:p w14:paraId="21143AC7" w14:textId="77777777" w:rsidR="00094FF4" w:rsidRPr="003E1B46" w:rsidRDefault="00094FF4" w:rsidP="00094FF4">
      <w:pPr>
        <w:spacing w:line="360" w:lineRule="auto"/>
      </w:pPr>
    </w:p>
    <w:p w14:paraId="6E14D8F7" w14:textId="50D2DB68" w:rsidR="008E5835" w:rsidRPr="00753CA1" w:rsidRDefault="008E5835" w:rsidP="002572B4">
      <w:pPr>
        <w:pStyle w:val="Ttulo3"/>
        <w:numPr>
          <w:ilvl w:val="2"/>
          <w:numId w:val="2"/>
        </w:numPr>
      </w:pPr>
      <w:bookmarkStart w:id="78" w:name="_Toc77780548"/>
      <w:r w:rsidRPr="00753CA1">
        <w:t>Tecnologías BackEnd</w:t>
      </w:r>
      <w:bookmarkEnd w:id="78"/>
    </w:p>
    <w:p w14:paraId="78624C45" w14:textId="67222D51" w:rsidR="008E5835" w:rsidRDefault="008E5835" w:rsidP="00F124F3">
      <w:pPr>
        <w:spacing w:line="360" w:lineRule="auto"/>
      </w:pPr>
    </w:p>
    <w:p w14:paraId="253157C4" w14:textId="2C7DA966" w:rsidR="008E5835" w:rsidRDefault="008E5835" w:rsidP="00F124F3">
      <w:pPr>
        <w:spacing w:line="360" w:lineRule="auto"/>
      </w:pPr>
      <w:r>
        <w:t xml:space="preserve">Este grupo de tecnologías están encargadas de proporcionar datos de manera ordenada y organizada, ya que estos tienen la responsabilidad de manejar y procesar los datos que tiene un sistema, es decir que aquí se encuentran los algoritmos de los procesos de una empresa o institución. </w:t>
      </w:r>
    </w:p>
    <w:p w14:paraId="74A5EC35" w14:textId="77777777" w:rsidR="005C000A" w:rsidRDefault="005C000A" w:rsidP="00F124F3">
      <w:pPr>
        <w:spacing w:line="360" w:lineRule="auto"/>
      </w:pPr>
      <w:r>
        <w:t>El backend también es conocido como el lado del script y una de sus principales funciones es crear arquitecturas robustas y seguras que no comprometan el desempeño de las aplicaciones web.</w:t>
      </w:r>
    </w:p>
    <w:p w14:paraId="3B88B4A4" w14:textId="236B5ABD" w:rsidR="005C000A" w:rsidRDefault="005C000A" w:rsidP="00F124F3">
      <w:pPr>
        <w:spacing w:line="360" w:lineRule="auto"/>
      </w:pPr>
      <w:r>
        <w:t>Las tecnologías backend suelen recurrir a los frameworks para que los usuarios puedan interactuar y desempeñar ciertas tareas o generar respuestas.</w:t>
      </w:r>
      <w:r w:rsidR="00F253A2">
        <w:t xml:space="preserve"> </w:t>
      </w:r>
      <w:r w:rsidR="00F253A2" w:rsidRPr="00B027BB">
        <w:rPr>
          <w:sz w:val="18"/>
        </w:rPr>
        <w:fldChar w:fldCharType="begin"/>
      </w:r>
      <w:r w:rsidR="00F253A2" w:rsidRPr="00B027BB">
        <w:rPr>
          <w:sz w:val="18"/>
        </w:rPr>
        <w:instrText xml:space="preserve"> ADDIN ZOTERO_ITEM CSL_CITATION {"citationID":"qgQCKdoz","properties":{"formattedCitation":"(\\uc0\\u171{}Los mejores lenguajes backend que debes probar en 2019\\uc0\\u187{}, 2019)","plainCitation":"(«Los mejores lenguajes backend que debes probar en 2019», 2019)","noteIndex":0},"citationItems":[{"id":54,"uris":["http://zotero.org/users/local/JHQCasz5/items/2MW7555W"],"uri":["http://zotero.org/users/local/JHQCasz5/items/2MW7555W"],"itemData":{"id":54,"type":"post-weblog","abstract":"Existen cientos de lenguajes del lado del servidor, pero pocos cautivan a los programadores. Conoce aquí cuáles son los mejores lenguajes backend actuales.","container-title":"Suma TD","language":"es","title":"Los mejores lenguajes backend que debes probar en 2019","URL":"https://sumatd.com/blog/mejores-lenguajes-backend-2019/","accessed":{"date-parts":[["2021",6,7]]},"issued":{"date-parts":[["2019",3,31]]}}}],"schema":"https://github.com/citation-style-language/schema/raw/master/csl-citation.json"} </w:instrText>
      </w:r>
      <w:r w:rsidR="00F253A2" w:rsidRPr="00B027BB">
        <w:rPr>
          <w:sz w:val="18"/>
        </w:rPr>
        <w:fldChar w:fldCharType="separate"/>
      </w:r>
      <w:r w:rsidR="00F253A2" w:rsidRPr="00B027BB">
        <w:rPr>
          <w:sz w:val="18"/>
          <w:szCs w:val="24"/>
        </w:rPr>
        <w:t>(sumatd, 2019)</w:t>
      </w:r>
      <w:r w:rsidR="00F253A2" w:rsidRPr="00B027BB">
        <w:rPr>
          <w:sz w:val="18"/>
        </w:rPr>
        <w:fldChar w:fldCharType="end"/>
      </w:r>
    </w:p>
    <w:p w14:paraId="049E8CB6" w14:textId="29B5DB44" w:rsidR="00F253A2" w:rsidRPr="00F2042E" w:rsidRDefault="00F2042E" w:rsidP="00F2042E">
      <w:pPr>
        <w:pStyle w:val="Textoindependiente"/>
        <w:spacing w:line="360" w:lineRule="auto"/>
      </w:pPr>
      <w:r>
        <w:t xml:space="preserve">En la </w:t>
      </w:r>
      <w:r w:rsidRPr="00F2042E">
        <w:rPr>
          <w:b/>
        </w:rPr>
        <w:t>Tabla2-2</w:t>
      </w:r>
      <w:r>
        <w:t xml:space="preserve"> se detalla las fortalezas y debilidades de los principales lenguajes de programación para el desarrollo del backend, lo cual servirá como referencia para seleccionar el que mejor se adapte a nuestra conveniencia.</w:t>
      </w:r>
    </w:p>
    <w:p w14:paraId="21840469" w14:textId="0870CCE4" w:rsidR="00F2042E" w:rsidRPr="0004271E" w:rsidRDefault="00F2042E" w:rsidP="00F2042E">
      <w:pPr>
        <w:pStyle w:val="Textoindependiente"/>
        <w:spacing w:line="360" w:lineRule="auto"/>
        <w:rPr>
          <w:b/>
        </w:rPr>
      </w:pPr>
    </w:p>
    <w:p w14:paraId="1EBD1C1D" w14:textId="1ABE0E64" w:rsidR="00065577" w:rsidRPr="00065577" w:rsidRDefault="00065577" w:rsidP="00065577">
      <w:pPr>
        <w:pStyle w:val="Descripcin"/>
        <w:keepNext/>
        <w:rPr>
          <w:b w:val="0"/>
        </w:rPr>
      </w:pPr>
      <w:r>
        <w:t xml:space="preserve">Tabla </w:t>
      </w:r>
      <w:r w:rsidR="00C47EB2">
        <w:fldChar w:fldCharType="begin"/>
      </w:r>
      <w:r w:rsidR="00C47EB2">
        <w:instrText xml:space="preserve"> STYLEREF 1 \s </w:instrText>
      </w:r>
      <w:r w:rsidR="00C47EB2">
        <w:fldChar w:fldCharType="separate"/>
      </w:r>
      <w:r w:rsidR="00C47EB2">
        <w:rPr>
          <w:noProof/>
        </w:rPr>
        <w:t>2</w:t>
      </w:r>
      <w:r w:rsidR="00C47EB2">
        <w:fldChar w:fldCharType="end"/>
      </w:r>
      <w:r w:rsidR="00C47EB2">
        <w:noBreakHyphen/>
      </w:r>
      <w:r w:rsidR="00C47EB2">
        <w:fldChar w:fldCharType="begin"/>
      </w:r>
      <w:r w:rsidR="00C47EB2">
        <w:instrText xml:space="preserve"> SEQ Tabla \* ARABIC \s 1 </w:instrText>
      </w:r>
      <w:r w:rsidR="00C47EB2">
        <w:fldChar w:fldCharType="separate"/>
      </w:r>
      <w:r w:rsidR="00C47EB2">
        <w:rPr>
          <w:noProof/>
        </w:rPr>
        <w:t>2</w:t>
      </w:r>
      <w:r w:rsidR="00C47EB2">
        <w:fldChar w:fldCharType="end"/>
      </w:r>
      <w:r>
        <w:t xml:space="preserve">-2: </w:t>
      </w:r>
      <w:r>
        <w:rPr>
          <w:b w:val="0"/>
        </w:rPr>
        <w:t>Comparación de lenguajes de backend</w:t>
      </w:r>
    </w:p>
    <w:tbl>
      <w:tblPr>
        <w:tblStyle w:val="Tablaconcuadrcula"/>
        <w:tblW w:w="8500" w:type="dxa"/>
        <w:tblLook w:val="04A0" w:firstRow="1" w:lastRow="0" w:firstColumn="1" w:lastColumn="0" w:noHBand="0" w:noVBand="1"/>
      </w:tblPr>
      <w:tblGrid>
        <w:gridCol w:w="1007"/>
        <w:gridCol w:w="3666"/>
        <w:gridCol w:w="3827"/>
      </w:tblGrid>
      <w:tr w:rsidR="00EF7B66" w14:paraId="28A7C004" w14:textId="77777777" w:rsidTr="00A52DB9">
        <w:tc>
          <w:tcPr>
            <w:tcW w:w="1007" w:type="dxa"/>
          </w:tcPr>
          <w:p w14:paraId="1A94AEF7" w14:textId="13FC7148" w:rsidR="00EF7B66" w:rsidRPr="00094FF4" w:rsidRDefault="00EF7B66" w:rsidP="00A52DB9">
            <w:pPr>
              <w:spacing w:line="360" w:lineRule="auto"/>
              <w:jc w:val="center"/>
              <w:rPr>
                <w:b/>
                <w:sz w:val="18"/>
              </w:rPr>
            </w:pPr>
            <w:r w:rsidRPr="00094FF4">
              <w:rPr>
                <w:b/>
                <w:sz w:val="18"/>
              </w:rPr>
              <w:t>Lenguajes</w:t>
            </w:r>
          </w:p>
        </w:tc>
        <w:tc>
          <w:tcPr>
            <w:tcW w:w="3666" w:type="dxa"/>
          </w:tcPr>
          <w:p w14:paraId="54D9A0E5" w14:textId="23D55034" w:rsidR="00EF7B66" w:rsidRPr="00094FF4" w:rsidRDefault="00EF7B66" w:rsidP="00A52DB9">
            <w:pPr>
              <w:spacing w:line="360" w:lineRule="auto"/>
              <w:jc w:val="center"/>
              <w:rPr>
                <w:b/>
                <w:sz w:val="18"/>
              </w:rPr>
            </w:pPr>
            <w:r w:rsidRPr="00094FF4">
              <w:rPr>
                <w:b/>
                <w:sz w:val="18"/>
              </w:rPr>
              <w:t>Fortalezas</w:t>
            </w:r>
          </w:p>
        </w:tc>
        <w:tc>
          <w:tcPr>
            <w:tcW w:w="3827" w:type="dxa"/>
          </w:tcPr>
          <w:p w14:paraId="3BFE5FA3" w14:textId="7CC49441" w:rsidR="00EF7B66" w:rsidRPr="00094FF4" w:rsidRDefault="00EF7B66" w:rsidP="00A52DB9">
            <w:pPr>
              <w:spacing w:line="360" w:lineRule="auto"/>
              <w:jc w:val="center"/>
              <w:rPr>
                <w:b/>
                <w:sz w:val="18"/>
              </w:rPr>
            </w:pPr>
            <w:r w:rsidRPr="00094FF4">
              <w:rPr>
                <w:b/>
                <w:sz w:val="18"/>
              </w:rPr>
              <w:t>Limitaciones</w:t>
            </w:r>
          </w:p>
        </w:tc>
      </w:tr>
      <w:tr w:rsidR="00EF7B66" w14:paraId="01A7DCF3" w14:textId="77777777" w:rsidTr="00A52DB9">
        <w:tc>
          <w:tcPr>
            <w:tcW w:w="1007" w:type="dxa"/>
          </w:tcPr>
          <w:p w14:paraId="6654F702" w14:textId="788DA8FF" w:rsidR="00EF7B66" w:rsidRPr="00094FF4" w:rsidRDefault="00EF7B66" w:rsidP="00A52DB9">
            <w:pPr>
              <w:spacing w:line="360" w:lineRule="auto"/>
              <w:rPr>
                <w:sz w:val="18"/>
              </w:rPr>
            </w:pPr>
            <w:r w:rsidRPr="00094FF4">
              <w:rPr>
                <w:sz w:val="18"/>
              </w:rPr>
              <w:t>PHP</w:t>
            </w:r>
          </w:p>
        </w:tc>
        <w:tc>
          <w:tcPr>
            <w:tcW w:w="3666" w:type="dxa"/>
          </w:tcPr>
          <w:p w14:paraId="073EB654" w14:textId="77777777" w:rsidR="00EF7B66" w:rsidRPr="00A52DB9" w:rsidRDefault="00EF7B66" w:rsidP="002572B4">
            <w:pPr>
              <w:pStyle w:val="Prrafodelista"/>
              <w:numPr>
                <w:ilvl w:val="0"/>
                <w:numId w:val="15"/>
              </w:numPr>
              <w:spacing w:line="360" w:lineRule="auto"/>
              <w:rPr>
                <w:sz w:val="18"/>
              </w:rPr>
            </w:pPr>
            <w:r w:rsidRPr="00A52DB9">
              <w:rPr>
                <w:sz w:val="18"/>
              </w:rPr>
              <w:t>Orientado a objetos</w:t>
            </w:r>
          </w:p>
          <w:p w14:paraId="738A19B1" w14:textId="77777777" w:rsidR="00EF7B66" w:rsidRPr="00A52DB9" w:rsidRDefault="00EF7B66" w:rsidP="002572B4">
            <w:pPr>
              <w:pStyle w:val="Prrafodelista"/>
              <w:numPr>
                <w:ilvl w:val="0"/>
                <w:numId w:val="15"/>
              </w:numPr>
              <w:spacing w:line="360" w:lineRule="auto"/>
              <w:rPr>
                <w:sz w:val="18"/>
              </w:rPr>
            </w:pPr>
            <w:r w:rsidRPr="00A52DB9">
              <w:rPr>
                <w:sz w:val="18"/>
              </w:rPr>
              <w:t>Fácil de automatizar</w:t>
            </w:r>
          </w:p>
          <w:p w14:paraId="26268586" w14:textId="77777777" w:rsidR="00EF7B66" w:rsidRPr="00A52DB9" w:rsidRDefault="00EF7B66" w:rsidP="002572B4">
            <w:pPr>
              <w:pStyle w:val="Prrafodelista"/>
              <w:numPr>
                <w:ilvl w:val="0"/>
                <w:numId w:val="15"/>
              </w:numPr>
              <w:spacing w:line="360" w:lineRule="auto"/>
              <w:rPr>
                <w:sz w:val="18"/>
              </w:rPr>
            </w:pPr>
            <w:r w:rsidRPr="00A52DB9">
              <w:rPr>
                <w:sz w:val="18"/>
              </w:rPr>
              <w:t>Comunidad amplia</w:t>
            </w:r>
          </w:p>
          <w:p w14:paraId="611F01F9" w14:textId="77777777" w:rsidR="00EF7B66" w:rsidRPr="00A52DB9" w:rsidRDefault="00EF7B66" w:rsidP="002572B4">
            <w:pPr>
              <w:pStyle w:val="Prrafodelista"/>
              <w:numPr>
                <w:ilvl w:val="0"/>
                <w:numId w:val="15"/>
              </w:numPr>
              <w:spacing w:line="360" w:lineRule="auto"/>
              <w:rPr>
                <w:sz w:val="18"/>
              </w:rPr>
            </w:pPr>
            <w:r w:rsidRPr="00A52DB9">
              <w:rPr>
                <w:sz w:val="18"/>
              </w:rPr>
              <w:t>Documentación necesaria</w:t>
            </w:r>
          </w:p>
          <w:p w14:paraId="7B822BE3" w14:textId="77777777" w:rsidR="00EF7B66" w:rsidRPr="00A52DB9" w:rsidRDefault="00EF7B66" w:rsidP="002572B4">
            <w:pPr>
              <w:pStyle w:val="Prrafodelista"/>
              <w:numPr>
                <w:ilvl w:val="0"/>
                <w:numId w:val="15"/>
              </w:numPr>
              <w:spacing w:line="360" w:lineRule="auto"/>
              <w:rPr>
                <w:sz w:val="18"/>
              </w:rPr>
            </w:pPr>
            <w:r w:rsidRPr="00A52DB9">
              <w:rPr>
                <w:sz w:val="18"/>
              </w:rPr>
              <w:t>Soporte de bases de datos más utilizadas.</w:t>
            </w:r>
          </w:p>
          <w:p w14:paraId="4BDA9EB9" w14:textId="77777777" w:rsidR="00EF7B66" w:rsidRPr="00A52DB9" w:rsidRDefault="00EF7B66" w:rsidP="002572B4">
            <w:pPr>
              <w:pStyle w:val="Prrafodelista"/>
              <w:numPr>
                <w:ilvl w:val="0"/>
                <w:numId w:val="15"/>
              </w:numPr>
              <w:spacing w:line="360" w:lineRule="auto"/>
              <w:rPr>
                <w:sz w:val="18"/>
              </w:rPr>
            </w:pPr>
            <w:r w:rsidRPr="00A52DB9">
              <w:rPr>
                <w:sz w:val="18"/>
              </w:rPr>
              <w:t>Fácil de usar</w:t>
            </w:r>
          </w:p>
          <w:p w14:paraId="1D07F168" w14:textId="77777777" w:rsidR="00EF7B66" w:rsidRPr="00A52DB9" w:rsidRDefault="00EF7B66" w:rsidP="002572B4">
            <w:pPr>
              <w:pStyle w:val="Prrafodelista"/>
              <w:numPr>
                <w:ilvl w:val="0"/>
                <w:numId w:val="15"/>
              </w:numPr>
              <w:spacing w:line="360" w:lineRule="auto"/>
              <w:rPr>
                <w:sz w:val="18"/>
              </w:rPr>
            </w:pPr>
            <w:r w:rsidRPr="00A52DB9">
              <w:rPr>
                <w:sz w:val="18"/>
              </w:rPr>
              <w:t>De código abierto</w:t>
            </w:r>
          </w:p>
          <w:p w14:paraId="54C4E039" w14:textId="77777777" w:rsidR="00EF7B66" w:rsidRPr="00A52DB9" w:rsidRDefault="00EF7B66" w:rsidP="002572B4">
            <w:pPr>
              <w:pStyle w:val="Prrafodelista"/>
              <w:numPr>
                <w:ilvl w:val="0"/>
                <w:numId w:val="15"/>
              </w:numPr>
              <w:spacing w:line="360" w:lineRule="auto"/>
              <w:rPr>
                <w:sz w:val="18"/>
              </w:rPr>
            </w:pPr>
            <w:r w:rsidRPr="00A52DB9">
              <w:rPr>
                <w:sz w:val="18"/>
              </w:rPr>
              <w:t>Versátil</w:t>
            </w:r>
          </w:p>
          <w:p w14:paraId="4321D55C" w14:textId="1FDAC273" w:rsidR="00EF7B66" w:rsidRPr="00A52DB9" w:rsidRDefault="00EF7B66" w:rsidP="002572B4">
            <w:pPr>
              <w:pStyle w:val="Prrafodelista"/>
              <w:numPr>
                <w:ilvl w:val="0"/>
                <w:numId w:val="15"/>
              </w:numPr>
              <w:spacing w:line="360" w:lineRule="auto"/>
              <w:rPr>
                <w:sz w:val="18"/>
              </w:rPr>
            </w:pPr>
            <w:r w:rsidRPr="00A52DB9">
              <w:rPr>
                <w:sz w:val="18"/>
              </w:rPr>
              <w:t>Seguro</w:t>
            </w:r>
          </w:p>
        </w:tc>
        <w:tc>
          <w:tcPr>
            <w:tcW w:w="3827" w:type="dxa"/>
          </w:tcPr>
          <w:p w14:paraId="0E8CC674" w14:textId="77777777" w:rsidR="00EF7B66" w:rsidRPr="00A52DB9" w:rsidRDefault="00EF7B66" w:rsidP="002572B4">
            <w:pPr>
              <w:pStyle w:val="Prrafodelista"/>
              <w:numPr>
                <w:ilvl w:val="0"/>
                <w:numId w:val="15"/>
              </w:numPr>
              <w:spacing w:line="360" w:lineRule="auto"/>
              <w:rPr>
                <w:sz w:val="18"/>
              </w:rPr>
            </w:pPr>
            <w:r w:rsidRPr="00A52DB9">
              <w:rPr>
                <w:sz w:val="18"/>
              </w:rPr>
              <w:t>Popularidad en descenso.</w:t>
            </w:r>
          </w:p>
          <w:p w14:paraId="7B64ED75" w14:textId="77777777" w:rsidR="00EF7B66" w:rsidRPr="00A52DB9" w:rsidRDefault="00EF7B66" w:rsidP="002572B4">
            <w:pPr>
              <w:pStyle w:val="Prrafodelista"/>
              <w:numPr>
                <w:ilvl w:val="0"/>
                <w:numId w:val="15"/>
              </w:numPr>
              <w:spacing w:line="360" w:lineRule="auto"/>
              <w:rPr>
                <w:sz w:val="18"/>
              </w:rPr>
            </w:pPr>
            <w:r w:rsidRPr="00A52DB9">
              <w:rPr>
                <w:sz w:val="18"/>
              </w:rPr>
              <w:t>Baja competencia con actuales lenguajes de backend</w:t>
            </w:r>
          </w:p>
          <w:p w14:paraId="07A640E8" w14:textId="77777777" w:rsidR="00EF7B66" w:rsidRPr="00A52DB9" w:rsidRDefault="00EF7B66" w:rsidP="002572B4">
            <w:pPr>
              <w:pStyle w:val="Prrafodelista"/>
              <w:numPr>
                <w:ilvl w:val="0"/>
                <w:numId w:val="15"/>
              </w:numPr>
              <w:spacing w:line="360" w:lineRule="auto"/>
              <w:rPr>
                <w:sz w:val="18"/>
              </w:rPr>
            </w:pPr>
            <w:r w:rsidRPr="00A52DB9">
              <w:rPr>
                <w:sz w:val="18"/>
              </w:rPr>
              <w:t>Se le da usos incorrectos.</w:t>
            </w:r>
          </w:p>
          <w:p w14:paraId="0402FCC6" w14:textId="02B0580C" w:rsidR="00EF7B66" w:rsidRPr="00A52DB9" w:rsidRDefault="00EF7B66" w:rsidP="002572B4">
            <w:pPr>
              <w:pStyle w:val="Prrafodelista"/>
              <w:numPr>
                <w:ilvl w:val="0"/>
                <w:numId w:val="15"/>
              </w:numPr>
              <w:spacing w:line="360" w:lineRule="auto"/>
              <w:rPr>
                <w:sz w:val="18"/>
              </w:rPr>
            </w:pPr>
            <w:r w:rsidRPr="00A52DB9">
              <w:rPr>
                <w:sz w:val="18"/>
              </w:rPr>
              <w:t>Necesita un servidor para su funcionamiento.</w:t>
            </w:r>
          </w:p>
        </w:tc>
      </w:tr>
      <w:tr w:rsidR="00EF7B66" w14:paraId="3717063F" w14:textId="77777777" w:rsidTr="00A52DB9">
        <w:tc>
          <w:tcPr>
            <w:tcW w:w="1007" w:type="dxa"/>
          </w:tcPr>
          <w:p w14:paraId="467E1E16" w14:textId="0E124FB1" w:rsidR="00EF7B66" w:rsidRPr="00094FF4" w:rsidRDefault="00EF7B66" w:rsidP="00A52DB9">
            <w:pPr>
              <w:spacing w:line="360" w:lineRule="auto"/>
              <w:rPr>
                <w:sz w:val="18"/>
              </w:rPr>
            </w:pPr>
            <w:r w:rsidRPr="00094FF4">
              <w:rPr>
                <w:sz w:val="18"/>
              </w:rPr>
              <w:t>Javascript</w:t>
            </w:r>
          </w:p>
        </w:tc>
        <w:tc>
          <w:tcPr>
            <w:tcW w:w="3666" w:type="dxa"/>
          </w:tcPr>
          <w:p w14:paraId="6CD43491" w14:textId="77777777" w:rsidR="00EF7B66" w:rsidRPr="00A52DB9" w:rsidRDefault="00EF7B66" w:rsidP="002572B4">
            <w:pPr>
              <w:pStyle w:val="Prrafodelista"/>
              <w:numPr>
                <w:ilvl w:val="0"/>
                <w:numId w:val="15"/>
              </w:numPr>
              <w:spacing w:line="360" w:lineRule="auto"/>
              <w:rPr>
                <w:sz w:val="18"/>
              </w:rPr>
            </w:pPr>
            <w:r w:rsidRPr="00A52DB9">
              <w:rPr>
                <w:sz w:val="18"/>
              </w:rPr>
              <w:t>Desarrollo rápido.</w:t>
            </w:r>
          </w:p>
          <w:p w14:paraId="6206E2DF" w14:textId="02E380E3" w:rsidR="00EF7B66" w:rsidRPr="00A52DB9" w:rsidRDefault="00EF7B66" w:rsidP="002572B4">
            <w:pPr>
              <w:pStyle w:val="Prrafodelista"/>
              <w:numPr>
                <w:ilvl w:val="0"/>
                <w:numId w:val="15"/>
              </w:numPr>
              <w:spacing w:line="360" w:lineRule="auto"/>
              <w:rPr>
                <w:sz w:val="18"/>
              </w:rPr>
            </w:pPr>
            <w:r w:rsidRPr="00A52DB9">
              <w:rPr>
                <w:sz w:val="18"/>
                <w:shd w:val="clear" w:color="auto" w:fill="FFFFFF"/>
              </w:rPr>
              <w:t>Tecnología de backend indulgente, es decir que se puede usar cualquier tipo de middleware.</w:t>
            </w:r>
          </w:p>
          <w:p w14:paraId="1B2F7499" w14:textId="77777777" w:rsidR="00EF7B66" w:rsidRPr="00A52DB9" w:rsidRDefault="00EF7B66" w:rsidP="002572B4">
            <w:pPr>
              <w:pStyle w:val="Prrafodelista"/>
              <w:numPr>
                <w:ilvl w:val="0"/>
                <w:numId w:val="15"/>
              </w:numPr>
              <w:spacing w:line="360" w:lineRule="auto"/>
              <w:rPr>
                <w:sz w:val="18"/>
              </w:rPr>
            </w:pPr>
            <w:r w:rsidRPr="00A52DB9">
              <w:rPr>
                <w:sz w:val="18"/>
              </w:rPr>
              <w:t>Desarrollo rentable, ya que funciona como backend y frontend.</w:t>
            </w:r>
          </w:p>
          <w:p w14:paraId="7F5ED420" w14:textId="06484898" w:rsidR="00EF7B66" w:rsidRPr="00A52DB9" w:rsidRDefault="00EF7B66" w:rsidP="002572B4">
            <w:pPr>
              <w:pStyle w:val="Prrafodelista"/>
              <w:numPr>
                <w:ilvl w:val="0"/>
                <w:numId w:val="15"/>
              </w:numPr>
              <w:spacing w:line="360" w:lineRule="auto"/>
              <w:rPr>
                <w:sz w:val="18"/>
              </w:rPr>
            </w:pPr>
            <w:r w:rsidRPr="00A52DB9">
              <w:rPr>
                <w:sz w:val="18"/>
              </w:rPr>
              <w:t>De código abierto.</w:t>
            </w:r>
          </w:p>
          <w:p w14:paraId="2EE722B4" w14:textId="78378DCF" w:rsidR="00EF7B66" w:rsidRPr="00A52DB9" w:rsidRDefault="00EF7B66" w:rsidP="002572B4">
            <w:pPr>
              <w:pStyle w:val="Prrafodelista"/>
              <w:numPr>
                <w:ilvl w:val="0"/>
                <w:numId w:val="15"/>
              </w:numPr>
              <w:spacing w:line="360" w:lineRule="auto"/>
              <w:rPr>
                <w:sz w:val="18"/>
              </w:rPr>
            </w:pPr>
            <w:r w:rsidRPr="00A52DB9">
              <w:rPr>
                <w:sz w:val="18"/>
              </w:rPr>
              <w:t>Menos gastos generales de secuencias de comandos.</w:t>
            </w:r>
          </w:p>
        </w:tc>
        <w:tc>
          <w:tcPr>
            <w:tcW w:w="3827" w:type="dxa"/>
          </w:tcPr>
          <w:p w14:paraId="54EC00FD" w14:textId="77777777" w:rsidR="00EF7B66" w:rsidRPr="00A52DB9" w:rsidRDefault="00EF7B66" w:rsidP="002572B4">
            <w:pPr>
              <w:pStyle w:val="Prrafodelista"/>
              <w:numPr>
                <w:ilvl w:val="0"/>
                <w:numId w:val="15"/>
              </w:numPr>
              <w:spacing w:line="360" w:lineRule="auto"/>
              <w:rPr>
                <w:sz w:val="18"/>
              </w:rPr>
            </w:pPr>
            <w:r w:rsidRPr="00A52DB9">
              <w:rPr>
                <w:sz w:val="18"/>
              </w:rPr>
              <w:t>Las funciones controladas por eventos son muy complicadas.</w:t>
            </w:r>
          </w:p>
          <w:p w14:paraId="6D77FB2A" w14:textId="77777777" w:rsidR="00EF7B66" w:rsidRPr="00A52DB9" w:rsidRDefault="00EF7B66" w:rsidP="002572B4">
            <w:pPr>
              <w:pStyle w:val="Prrafodelista"/>
              <w:numPr>
                <w:ilvl w:val="0"/>
                <w:numId w:val="15"/>
              </w:numPr>
              <w:spacing w:line="360" w:lineRule="auto"/>
              <w:rPr>
                <w:sz w:val="18"/>
              </w:rPr>
            </w:pPr>
            <w:r w:rsidRPr="00A52DB9">
              <w:rPr>
                <w:sz w:val="18"/>
              </w:rPr>
              <w:t>La mayoría de los programadores que utilizan JavaScript no pueden comprender el middleware que se utiliza con él.</w:t>
            </w:r>
          </w:p>
          <w:p w14:paraId="2EEB658E" w14:textId="77777777" w:rsidR="00EF7B66" w:rsidRPr="00A52DB9" w:rsidRDefault="00EF7B66" w:rsidP="002572B4">
            <w:pPr>
              <w:pStyle w:val="Prrafodelista"/>
              <w:numPr>
                <w:ilvl w:val="0"/>
                <w:numId w:val="15"/>
              </w:numPr>
              <w:spacing w:line="360" w:lineRule="auto"/>
              <w:rPr>
                <w:sz w:val="18"/>
              </w:rPr>
            </w:pPr>
            <w:r w:rsidRPr="00A52DB9">
              <w:rPr>
                <w:sz w:val="18"/>
              </w:rPr>
              <w:t>JavaScript requiere MySQL para servicios de bases de datos que son muy complejos y desactualizados.</w:t>
            </w:r>
          </w:p>
          <w:p w14:paraId="742B2AD4" w14:textId="5227B7E9" w:rsidR="00EF7B66" w:rsidRPr="00A52DB9" w:rsidRDefault="00EF7B66" w:rsidP="002572B4">
            <w:pPr>
              <w:pStyle w:val="Prrafodelista"/>
              <w:numPr>
                <w:ilvl w:val="0"/>
                <w:numId w:val="15"/>
              </w:numPr>
              <w:spacing w:line="360" w:lineRule="auto"/>
              <w:rPr>
                <w:sz w:val="18"/>
              </w:rPr>
            </w:pPr>
            <w:r w:rsidRPr="00A52DB9">
              <w:rPr>
                <w:sz w:val="18"/>
              </w:rPr>
              <w:t>La mayoría de los desarrolladores no prefieren la libertad que ofrece el marco de backend de JavaScript.</w:t>
            </w:r>
          </w:p>
        </w:tc>
      </w:tr>
      <w:tr w:rsidR="00EF7B66" w14:paraId="471DECAC" w14:textId="77777777" w:rsidTr="00A52DB9">
        <w:tc>
          <w:tcPr>
            <w:tcW w:w="1007" w:type="dxa"/>
          </w:tcPr>
          <w:p w14:paraId="095762DA" w14:textId="32C4C2EE" w:rsidR="00EF7B66" w:rsidRPr="00094FF4" w:rsidRDefault="00EF7B66" w:rsidP="00A52DB9">
            <w:pPr>
              <w:spacing w:line="360" w:lineRule="auto"/>
              <w:rPr>
                <w:sz w:val="18"/>
              </w:rPr>
            </w:pPr>
            <w:r w:rsidRPr="00094FF4">
              <w:rPr>
                <w:sz w:val="18"/>
              </w:rPr>
              <w:t>Python</w:t>
            </w:r>
          </w:p>
        </w:tc>
        <w:tc>
          <w:tcPr>
            <w:tcW w:w="3666" w:type="dxa"/>
          </w:tcPr>
          <w:p w14:paraId="78464519" w14:textId="77777777" w:rsidR="00EF7B66" w:rsidRPr="00A52DB9" w:rsidRDefault="006778DD" w:rsidP="002572B4">
            <w:pPr>
              <w:pStyle w:val="Prrafodelista"/>
              <w:numPr>
                <w:ilvl w:val="0"/>
                <w:numId w:val="15"/>
              </w:numPr>
              <w:spacing w:line="360" w:lineRule="auto"/>
              <w:rPr>
                <w:sz w:val="18"/>
              </w:rPr>
            </w:pPr>
            <w:r w:rsidRPr="00A52DB9">
              <w:rPr>
                <w:sz w:val="18"/>
              </w:rPr>
              <w:t>Fácil de aprender</w:t>
            </w:r>
          </w:p>
          <w:p w14:paraId="425DF97D" w14:textId="77777777" w:rsidR="006778DD" w:rsidRPr="00A52DB9" w:rsidRDefault="006778DD" w:rsidP="002572B4">
            <w:pPr>
              <w:pStyle w:val="Prrafodelista"/>
              <w:numPr>
                <w:ilvl w:val="0"/>
                <w:numId w:val="15"/>
              </w:numPr>
              <w:spacing w:line="360" w:lineRule="auto"/>
              <w:rPr>
                <w:sz w:val="18"/>
              </w:rPr>
            </w:pPr>
            <w:r w:rsidRPr="00A52DB9">
              <w:rPr>
                <w:sz w:val="18"/>
              </w:rPr>
              <w:t>Hay muchas bibliotecas disponibles</w:t>
            </w:r>
          </w:p>
          <w:p w14:paraId="0C30A75A" w14:textId="77777777" w:rsidR="006778DD" w:rsidRPr="00A52DB9" w:rsidRDefault="006778DD" w:rsidP="002572B4">
            <w:pPr>
              <w:pStyle w:val="Prrafodelista"/>
              <w:numPr>
                <w:ilvl w:val="0"/>
                <w:numId w:val="15"/>
              </w:numPr>
              <w:spacing w:line="360" w:lineRule="auto"/>
              <w:rPr>
                <w:sz w:val="18"/>
              </w:rPr>
            </w:pPr>
            <w:r w:rsidRPr="00A52DB9">
              <w:rPr>
                <w:sz w:val="18"/>
              </w:rPr>
              <w:t>Funciones de IoT</w:t>
            </w:r>
          </w:p>
          <w:p w14:paraId="22E12610" w14:textId="77777777" w:rsidR="006778DD" w:rsidRPr="00A52DB9" w:rsidRDefault="006778DD" w:rsidP="002572B4">
            <w:pPr>
              <w:pStyle w:val="Prrafodelista"/>
              <w:numPr>
                <w:ilvl w:val="0"/>
                <w:numId w:val="15"/>
              </w:numPr>
              <w:spacing w:line="360" w:lineRule="auto"/>
              <w:rPr>
                <w:sz w:val="18"/>
              </w:rPr>
            </w:pPr>
            <w:r w:rsidRPr="00A52DB9">
              <w:rPr>
                <w:sz w:val="18"/>
              </w:rPr>
              <w:t>Códigos incrustados</w:t>
            </w:r>
          </w:p>
          <w:p w14:paraId="2C18E0D7" w14:textId="1C9D38A3" w:rsidR="006778DD" w:rsidRPr="00A52DB9" w:rsidRDefault="006778DD" w:rsidP="002572B4">
            <w:pPr>
              <w:pStyle w:val="Prrafodelista"/>
              <w:numPr>
                <w:ilvl w:val="0"/>
                <w:numId w:val="15"/>
              </w:numPr>
              <w:spacing w:line="360" w:lineRule="auto"/>
              <w:rPr>
                <w:sz w:val="18"/>
              </w:rPr>
            </w:pPr>
            <w:r w:rsidRPr="00A52DB9">
              <w:rPr>
                <w:sz w:val="18"/>
              </w:rPr>
              <w:t>Desarrollo rentable por la gran cantidad de librerías y bibliotecas disponibles.</w:t>
            </w:r>
          </w:p>
        </w:tc>
        <w:tc>
          <w:tcPr>
            <w:tcW w:w="3827" w:type="dxa"/>
          </w:tcPr>
          <w:p w14:paraId="1FFC74EC" w14:textId="77777777" w:rsidR="006778DD" w:rsidRPr="00A52DB9" w:rsidRDefault="006778DD" w:rsidP="002572B4">
            <w:pPr>
              <w:pStyle w:val="Prrafodelista"/>
              <w:numPr>
                <w:ilvl w:val="0"/>
                <w:numId w:val="15"/>
              </w:numPr>
              <w:spacing w:line="360" w:lineRule="auto"/>
              <w:rPr>
                <w:sz w:val="18"/>
              </w:rPr>
            </w:pPr>
            <w:r w:rsidRPr="00A52DB9">
              <w:rPr>
                <w:sz w:val="18"/>
              </w:rPr>
              <w:t>La capa de acceso a la base de datos no está tan desarrollada como otros lenguajes.</w:t>
            </w:r>
          </w:p>
          <w:p w14:paraId="6DB24126" w14:textId="77777777" w:rsidR="006778DD" w:rsidRPr="00A52DB9" w:rsidRDefault="006778DD" w:rsidP="002572B4">
            <w:pPr>
              <w:pStyle w:val="Prrafodelista"/>
              <w:numPr>
                <w:ilvl w:val="0"/>
                <w:numId w:val="15"/>
              </w:numPr>
              <w:spacing w:line="360" w:lineRule="auto"/>
              <w:rPr>
                <w:sz w:val="18"/>
              </w:rPr>
            </w:pPr>
            <w:r w:rsidRPr="00A52DB9">
              <w:rPr>
                <w:sz w:val="18"/>
              </w:rPr>
              <w:t>Los programas desarrollados en Python requieren muchas pruebas y depuración.</w:t>
            </w:r>
          </w:p>
          <w:p w14:paraId="7B9E6B7B" w14:textId="77777777" w:rsidR="006778DD" w:rsidRPr="00A52DB9" w:rsidRDefault="006778DD" w:rsidP="002572B4">
            <w:pPr>
              <w:pStyle w:val="Prrafodelista"/>
              <w:numPr>
                <w:ilvl w:val="0"/>
                <w:numId w:val="15"/>
              </w:numPr>
              <w:spacing w:line="360" w:lineRule="auto"/>
              <w:rPr>
                <w:sz w:val="18"/>
              </w:rPr>
            </w:pPr>
            <w:r w:rsidRPr="00A52DB9">
              <w:rPr>
                <w:sz w:val="18"/>
              </w:rPr>
              <w:t>Python depende en gran medida de bibliotecas y marcos de trabajo de terceros.</w:t>
            </w:r>
          </w:p>
          <w:p w14:paraId="51766C19" w14:textId="6E4C2E70" w:rsidR="00EF7B66" w:rsidRPr="00A52DB9" w:rsidRDefault="006778DD" w:rsidP="002572B4">
            <w:pPr>
              <w:pStyle w:val="Prrafodelista"/>
              <w:numPr>
                <w:ilvl w:val="0"/>
                <w:numId w:val="15"/>
              </w:numPr>
              <w:spacing w:line="360" w:lineRule="auto"/>
              <w:rPr>
                <w:sz w:val="18"/>
              </w:rPr>
            </w:pPr>
            <w:r w:rsidRPr="00A52DB9">
              <w:rPr>
                <w:sz w:val="18"/>
              </w:rPr>
              <w:t>Si se interrumpe la aplicación, el tiempo de ejecución se vuelve muy lento.</w:t>
            </w:r>
          </w:p>
        </w:tc>
      </w:tr>
      <w:tr w:rsidR="00EF7B66" w14:paraId="67603CD4" w14:textId="77777777" w:rsidTr="00A52DB9">
        <w:tc>
          <w:tcPr>
            <w:tcW w:w="1007" w:type="dxa"/>
          </w:tcPr>
          <w:p w14:paraId="620D6A68" w14:textId="44216EBC" w:rsidR="00EF7B66" w:rsidRPr="00094FF4" w:rsidRDefault="00EF7B66" w:rsidP="00A52DB9">
            <w:pPr>
              <w:spacing w:line="360" w:lineRule="auto"/>
              <w:rPr>
                <w:sz w:val="18"/>
              </w:rPr>
            </w:pPr>
            <w:r w:rsidRPr="00094FF4">
              <w:rPr>
                <w:sz w:val="18"/>
              </w:rPr>
              <w:t>Java</w:t>
            </w:r>
          </w:p>
        </w:tc>
        <w:tc>
          <w:tcPr>
            <w:tcW w:w="3666" w:type="dxa"/>
          </w:tcPr>
          <w:p w14:paraId="380B6BBA" w14:textId="4CDD645A" w:rsidR="00EF7B66" w:rsidRPr="00A52DB9" w:rsidRDefault="006778DD" w:rsidP="002572B4">
            <w:pPr>
              <w:pStyle w:val="Prrafodelista"/>
              <w:numPr>
                <w:ilvl w:val="0"/>
                <w:numId w:val="15"/>
              </w:numPr>
              <w:spacing w:line="360" w:lineRule="auto"/>
              <w:rPr>
                <w:sz w:val="18"/>
              </w:rPr>
            </w:pPr>
            <w:r w:rsidRPr="00A52DB9">
              <w:rPr>
                <w:sz w:val="18"/>
              </w:rPr>
              <w:t>Escalable.</w:t>
            </w:r>
          </w:p>
          <w:p w14:paraId="552759D5" w14:textId="19BEEED7" w:rsidR="006778DD" w:rsidRPr="00A52DB9" w:rsidRDefault="006778DD" w:rsidP="002572B4">
            <w:pPr>
              <w:pStyle w:val="Prrafodelista"/>
              <w:numPr>
                <w:ilvl w:val="0"/>
                <w:numId w:val="15"/>
              </w:numPr>
              <w:spacing w:line="360" w:lineRule="auto"/>
              <w:rPr>
                <w:sz w:val="18"/>
              </w:rPr>
            </w:pPr>
            <w:r w:rsidRPr="00A52DB9">
              <w:rPr>
                <w:sz w:val="18"/>
              </w:rPr>
              <w:t>Fácil de entender.</w:t>
            </w:r>
          </w:p>
          <w:p w14:paraId="280E30AB" w14:textId="2B98A356" w:rsidR="006778DD" w:rsidRPr="00A52DB9" w:rsidRDefault="006778DD" w:rsidP="002572B4">
            <w:pPr>
              <w:pStyle w:val="Prrafodelista"/>
              <w:numPr>
                <w:ilvl w:val="0"/>
                <w:numId w:val="15"/>
              </w:numPr>
              <w:spacing w:line="360" w:lineRule="auto"/>
              <w:rPr>
                <w:sz w:val="18"/>
              </w:rPr>
            </w:pPr>
            <w:r w:rsidRPr="00A52DB9">
              <w:rPr>
                <w:sz w:val="18"/>
              </w:rPr>
              <w:t>Compatible con subprocesos múltiples, es decir que permite varias peticiones simultáneamente.</w:t>
            </w:r>
          </w:p>
          <w:p w14:paraId="7BA50F99" w14:textId="77777777" w:rsidR="006778DD" w:rsidRPr="00A52DB9" w:rsidRDefault="006778DD" w:rsidP="002572B4">
            <w:pPr>
              <w:pStyle w:val="Prrafodelista"/>
              <w:numPr>
                <w:ilvl w:val="0"/>
                <w:numId w:val="15"/>
              </w:numPr>
              <w:spacing w:line="360" w:lineRule="auto"/>
              <w:rPr>
                <w:sz w:val="18"/>
              </w:rPr>
            </w:pPr>
            <w:r w:rsidRPr="00A52DB9">
              <w:rPr>
                <w:sz w:val="18"/>
              </w:rPr>
              <w:t>Bibliotecas de código abierto.</w:t>
            </w:r>
          </w:p>
          <w:p w14:paraId="2C1E147D" w14:textId="60244F67" w:rsidR="006778DD" w:rsidRPr="00A52DB9" w:rsidRDefault="006778DD" w:rsidP="002572B4">
            <w:pPr>
              <w:pStyle w:val="Prrafodelista"/>
              <w:numPr>
                <w:ilvl w:val="0"/>
                <w:numId w:val="15"/>
              </w:numPr>
              <w:spacing w:line="360" w:lineRule="auto"/>
              <w:rPr>
                <w:sz w:val="18"/>
              </w:rPr>
            </w:pPr>
            <w:r w:rsidRPr="00A52DB9">
              <w:rPr>
                <w:sz w:val="18"/>
              </w:rPr>
              <w:t>Opciones de seguridad mejoradas.</w:t>
            </w:r>
          </w:p>
        </w:tc>
        <w:tc>
          <w:tcPr>
            <w:tcW w:w="3827" w:type="dxa"/>
          </w:tcPr>
          <w:p w14:paraId="4F52D31C" w14:textId="77777777" w:rsidR="006778DD" w:rsidRPr="00A52DB9" w:rsidRDefault="006778DD" w:rsidP="002572B4">
            <w:pPr>
              <w:pStyle w:val="Prrafodelista"/>
              <w:numPr>
                <w:ilvl w:val="0"/>
                <w:numId w:val="15"/>
              </w:numPr>
              <w:spacing w:line="360" w:lineRule="auto"/>
              <w:rPr>
                <w:sz w:val="18"/>
              </w:rPr>
            </w:pPr>
            <w:r w:rsidRPr="00A52DB9">
              <w:rPr>
                <w:sz w:val="18"/>
              </w:rPr>
              <w:t>El lenguaje de programación Java requiere mucho tiempo.</w:t>
            </w:r>
          </w:p>
          <w:p w14:paraId="50850C1C" w14:textId="77777777" w:rsidR="006778DD" w:rsidRPr="00A52DB9" w:rsidRDefault="006778DD" w:rsidP="002572B4">
            <w:pPr>
              <w:pStyle w:val="Prrafodelista"/>
              <w:numPr>
                <w:ilvl w:val="0"/>
                <w:numId w:val="15"/>
              </w:numPr>
              <w:spacing w:line="360" w:lineRule="auto"/>
              <w:rPr>
                <w:sz w:val="18"/>
              </w:rPr>
            </w:pPr>
            <w:r w:rsidRPr="00A52DB9">
              <w:rPr>
                <w:sz w:val="18"/>
              </w:rPr>
              <w:t>No se realiza ninguna programación de bajo nivel en Java.</w:t>
            </w:r>
          </w:p>
          <w:p w14:paraId="6E4873E3" w14:textId="77777777" w:rsidR="006778DD" w:rsidRPr="00A52DB9" w:rsidRDefault="006778DD" w:rsidP="002572B4">
            <w:pPr>
              <w:pStyle w:val="Prrafodelista"/>
              <w:numPr>
                <w:ilvl w:val="0"/>
                <w:numId w:val="15"/>
              </w:numPr>
              <w:spacing w:line="360" w:lineRule="auto"/>
              <w:rPr>
                <w:sz w:val="18"/>
              </w:rPr>
            </w:pPr>
            <w:r w:rsidRPr="00A52DB9">
              <w:rPr>
                <w:sz w:val="18"/>
              </w:rPr>
              <w:t>No hay comandos para la recolección de datos basura.</w:t>
            </w:r>
          </w:p>
          <w:p w14:paraId="0115AF76" w14:textId="77777777" w:rsidR="006778DD" w:rsidRPr="00A52DB9" w:rsidRDefault="006778DD" w:rsidP="002572B4">
            <w:pPr>
              <w:pStyle w:val="Prrafodelista"/>
              <w:numPr>
                <w:ilvl w:val="0"/>
                <w:numId w:val="15"/>
              </w:numPr>
              <w:spacing w:line="360" w:lineRule="auto"/>
              <w:rPr>
                <w:sz w:val="18"/>
              </w:rPr>
            </w:pPr>
            <w:r w:rsidRPr="00A52DB9">
              <w:rPr>
                <w:sz w:val="18"/>
              </w:rPr>
              <w:t>Java es un lenguaje que se ejecuta mejor en sistemas costosos o de alta gama. Hace que el desarrollo de Java sea muy caro.</w:t>
            </w:r>
          </w:p>
          <w:p w14:paraId="1904C758" w14:textId="32A1B7D2" w:rsidR="00EF7B66" w:rsidRPr="00A52DB9" w:rsidRDefault="006778DD" w:rsidP="002572B4">
            <w:pPr>
              <w:pStyle w:val="Prrafodelista"/>
              <w:numPr>
                <w:ilvl w:val="0"/>
                <w:numId w:val="15"/>
              </w:numPr>
              <w:spacing w:line="360" w:lineRule="auto"/>
              <w:rPr>
                <w:sz w:val="18"/>
              </w:rPr>
            </w:pPr>
            <w:r w:rsidRPr="00A52DB9">
              <w:rPr>
                <w:sz w:val="18"/>
              </w:rPr>
              <w:t>En la sección GUI de las aplicaciones de desarrollo de Java, faltan muchas cosas necesarias, como herramientas y objetos de interfaz de moda.</w:t>
            </w:r>
          </w:p>
        </w:tc>
      </w:tr>
    </w:tbl>
    <w:p w14:paraId="192F842E" w14:textId="645CF9B9" w:rsidR="006778DD" w:rsidRPr="007D3E9C" w:rsidRDefault="002578C6" w:rsidP="007D3E9C">
      <w:pPr>
        <w:pStyle w:val="Textoindependiente"/>
        <w:spacing w:line="360" w:lineRule="auto"/>
        <w:rPr>
          <w:b/>
          <w:sz w:val="16"/>
        </w:rPr>
      </w:pPr>
      <w:r w:rsidRPr="007D3E9C">
        <w:rPr>
          <w:b/>
          <w:sz w:val="16"/>
        </w:rPr>
        <w:t>Fuente</w:t>
      </w:r>
      <w:r w:rsidR="006778DD" w:rsidRPr="007D3E9C">
        <w:rPr>
          <w:b/>
          <w:sz w:val="16"/>
        </w:rPr>
        <w:t xml:space="preserve">: </w:t>
      </w:r>
      <w:r w:rsidR="007D3E9C" w:rsidRPr="007D3E9C">
        <w:rPr>
          <w:sz w:val="16"/>
          <w:szCs w:val="24"/>
        </w:rPr>
        <w:t>Back4app, 2021</w:t>
      </w:r>
    </w:p>
    <w:p w14:paraId="11D1E3BE" w14:textId="6340FBE4" w:rsidR="002578C6" w:rsidRDefault="003C158C" w:rsidP="007D3E9C">
      <w:pPr>
        <w:pStyle w:val="Textoindependiente"/>
        <w:spacing w:line="360" w:lineRule="auto"/>
        <w:rPr>
          <w:b/>
          <w:sz w:val="16"/>
        </w:rPr>
      </w:pPr>
      <w:r w:rsidRPr="00A14027">
        <w:rPr>
          <w:b/>
          <w:sz w:val="16"/>
        </w:rPr>
        <w:t xml:space="preserve">Realizado por: </w:t>
      </w:r>
      <w:r w:rsidR="007D3E9C">
        <w:rPr>
          <w:sz w:val="16"/>
        </w:rPr>
        <w:t>W. Aldas y C. Pilataxi, 2021</w:t>
      </w:r>
    </w:p>
    <w:p w14:paraId="51EF8337" w14:textId="77777777" w:rsidR="003C158C" w:rsidRPr="003C158C" w:rsidRDefault="003C158C" w:rsidP="00A52DB9">
      <w:pPr>
        <w:spacing w:line="360" w:lineRule="auto"/>
      </w:pPr>
    </w:p>
    <w:p w14:paraId="3E89B5ED" w14:textId="7F932C4B" w:rsidR="006778DD" w:rsidRDefault="00900352" w:rsidP="00A52DB9">
      <w:pPr>
        <w:spacing w:line="360" w:lineRule="auto"/>
      </w:pPr>
      <w:r>
        <w:t>Con el análisis realizado previamente, se ha determinado que el lenguaje a utilizar como soporte en el backend es php, principalmente por conveniencias de facilidad de uso y además por la gran comunidad de desar</w:t>
      </w:r>
      <w:r w:rsidR="00F2042E">
        <w:t>rolladores que han hecho de este lenguaje el</w:t>
      </w:r>
      <w:r>
        <w:t xml:space="preserve"> más popular, extendiendo así una amplia gama de documentación. Aparte de la facilidad de uso, se debe destacar la amplia existencia de servidores que soporten este lenguaje a diferencia de otros lenguajes de nueva generación.</w:t>
      </w:r>
    </w:p>
    <w:p w14:paraId="1160E5E7" w14:textId="77777777" w:rsidR="00A52DB9" w:rsidRDefault="00A52DB9" w:rsidP="00A52DB9">
      <w:pPr>
        <w:spacing w:line="360" w:lineRule="auto"/>
      </w:pPr>
    </w:p>
    <w:p w14:paraId="54EF37AA" w14:textId="5F6D514B" w:rsidR="002F0680" w:rsidRPr="00753CA1" w:rsidRDefault="002F0680" w:rsidP="002572B4">
      <w:pPr>
        <w:pStyle w:val="Ttulo3"/>
        <w:numPr>
          <w:ilvl w:val="2"/>
          <w:numId w:val="2"/>
        </w:numPr>
      </w:pPr>
      <w:bookmarkStart w:id="79" w:name="_Toc77780549"/>
      <w:r w:rsidRPr="00753CA1">
        <w:t>Frameworks Web</w:t>
      </w:r>
      <w:bookmarkEnd w:id="79"/>
      <w:r w:rsidRPr="00753CA1">
        <w:t xml:space="preserve"> </w:t>
      </w:r>
    </w:p>
    <w:p w14:paraId="2ABBE8DB" w14:textId="011D0779" w:rsidR="00623809" w:rsidRDefault="00623809" w:rsidP="00A52DB9">
      <w:pPr>
        <w:spacing w:line="360" w:lineRule="auto"/>
      </w:pPr>
    </w:p>
    <w:p w14:paraId="17BEDB78" w14:textId="77777777" w:rsidR="009A32F2" w:rsidRDefault="009A32F2" w:rsidP="00A52DB9">
      <w:pPr>
        <w:spacing w:line="360" w:lineRule="auto"/>
      </w:pPr>
      <w:r>
        <w:t>Un framework es un entorno de trabajo que tiene como objetivo facilitar la labor de programación ofreciendo una serie de características y funciones que aceleran el proceso, reducen los errores, favorecen el trabajo colaborativo y consiguen obtener un producto de mayor calidad.</w:t>
      </w:r>
    </w:p>
    <w:p w14:paraId="75CEDDAA" w14:textId="77777777" w:rsidR="009A32F2" w:rsidRDefault="009A32F2" w:rsidP="00A52DB9">
      <w:pPr>
        <w:spacing w:line="360" w:lineRule="auto"/>
      </w:pPr>
      <w:r>
        <w:t>Los framework ofrecen una estructura para el desarrollo y no tienen que estar sujetos a un único lenguaje de programación, aunque es habitual encontrar en el mercado, distintos frameworks específicos para un lenguaje concreto.</w:t>
      </w:r>
    </w:p>
    <w:p w14:paraId="51B450FF" w14:textId="4FB583D4" w:rsidR="00623809" w:rsidRDefault="009A32F2" w:rsidP="00F124F3">
      <w:pPr>
        <w:spacing w:line="360" w:lineRule="auto"/>
        <w:rPr>
          <w:sz w:val="18"/>
        </w:rPr>
      </w:pPr>
      <w:r>
        <w:t>Los desarrolladores pueden crear una web o un programa sin la necesidad de utilizar un framework, sobre todo en el caso de pequeños proyectos. Sin embargo, cuando dicho proyecto va creciendo en complejidad se necesitará una organización, seguir unas pautas, desarrollar código fácil de entender por otros desarrolladores, y otros aspectos que harán necesario el uso de un framework.</w:t>
      </w:r>
      <w:r w:rsidR="008C4ADC">
        <w:t xml:space="preserve"> </w:t>
      </w:r>
      <w:r w:rsidR="008C4ADC" w:rsidRPr="00B027BB">
        <w:rPr>
          <w:sz w:val="18"/>
        </w:rPr>
        <w:fldChar w:fldCharType="begin"/>
      </w:r>
      <w:r w:rsidR="008C4ADC" w:rsidRPr="00B027BB">
        <w:rPr>
          <w:sz w:val="18"/>
        </w:rPr>
        <w:instrText xml:space="preserve"> ADDIN ZOTERO_ITEM CSL_CITATION {"citationID":"e6uixoQT","properties":{"formattedCitation":"(\\uc0\\u171{}\\uc0\\u191{}Qu\\uc0\\u233{} es un framework?\\uc0\\u187{}, 2020)","plainCitation":"(«¿Qué es un framework?», 2020)","noteIndex":0},"citationItems":[{"id":56,"uris":["http://zotero.org/users/local/JHQCasz5/items/VCK9JEYF"],"uri":["http://zotero.org/users/local/JHQCasz5/items/VCK9JEYF"],"itemData":{"id":56,"type":"post-weblog","abstract":"¿Aún no sabes qué es un framework? ¡En este post te explicamos en qué consiste y qué beneficios tiene para la programación de un sitio web!","container-title":"Seoestudios","language":"es-ES","note":"section: Diseño Web","title":"¿Qué es un framework?: Descubre todas sus ventajas","title-short":"¿Qué es un framework?","URL":"https://www.seoestudios.es/blog/que-es-un-framework/","accessed":{"date-parts":[["2021",6,7]]},"issued":{"date-parts":[["2020",10,22]]}}}],"schema":"https://github.com/citation-style-language/schema/raw/master/csl-citation.json"} </w:instrText>
      </w:r>
      <w:r w:rsidR="008C4ADC" w:rsidRPr="00B027BB">
        <w:rPr>
          <w:sz w:val="18"/>
        </w:rPr>
        <w:fldChar w:fldCharType="separate"/>
      </w:r>
      <w:r w:rsidR="008C4ADC" w:rsidRPr="00B027BB">
        <w:rPr>
          <w:sz w:val="18"/>
          <w:szCs w:val="24"/>
        </w:rPr>
        <w:t>(Seoestudios, 2020)</w:t>
      </w:r>
      <w:r w:rsidR="008C4ADC" w:rsidRPr="00B027BB">
        <w:rPr>
          <w:sz w:val="18"/>
        </w:rPr>
        <w:fldChar w:fldCharType="end"/>
      </w:r>
    </w:p>
    <w:p w14:paraId="018F4A77" w14:textId="77777777" w:rsidR="00753CA1" w:rsidRDefault="00753CA1" w:rsidP="00F124F3">
      <w:pPr>
        <w:spacing w:line="360" w:lineRule="auto"/>
      </w:pPr>
    </w:p>
    <w:p w14:paraId="2D707E99" w14:textId="625E2AD2" w:rsidR="00753CA1" w:rsidRPr="00753CA1" w:rsidRDefault="00753CA1" w:rsidP="002572B4">
      <w:pPr>
        <w:pStyle w:val="Ttulo4"/>
        <w:numPr>
          <w:ilvl w:val="3"/>
          <w:numId w:val="2"/>
        </w:numPr>
      </w:pPr>
      <w:bookmarkStart w:id="80" w:name="_Toc77780550"/>
      <w:r w:rsidRPr="00753CA1">
        <w:t>Frameworks FrontEnd</w:t>
      </w:r>
      <w:bookmarkEnd w:id="80"/>
    </w:p>
    <w:p w14:paraId="53EAFA65" w14:textId="77777777" w:rsidR="008C4ADC" w:rsidRDefault="008C4ADC" w:rsidP="00A52DB9">
      <w:pPr>
        <w:spacing w:line="360" w:lineRule="auto"/>
      </w:pPr>
    </w:p>
    <w:p w14:paraId="1D6A5798" w14:textId="73232EFC" w:rsidR="008C4ADC" w:rsidRDefault="00C470CE" w:rsidP="00F2042E">
      <w:pPr>
        <w:spacing w:line="360" w:lineRule="auto"/>
        <w:rPr>
          <w:sz w:val="18"/>
        </w:rPr>
      </w:pPr>
      <w:r w:rsidRPr="00C470CE">
        <w:t>Un framework front-end es una herramienta que se integra con nuestro proyecto web para conseguir que el desarrollo front-end (interfaz, animaciones, ...) sea más fácil, rápido y robusto; convirtiéndolo en una herramienta muy útil para desarrolladores principiantes y programadores con poco tiempo y poca experiencia en ámbitos de diseño. Por otra parte, a pesar de que los framework front-end suelen ser enormemente personalizables, muchos desarrolladores expertos prefieren evitarlos para diferenciar sus proyectos del resto.</w:t>
      </w:r>
      <w:r w:rsidR="008C4ADC" w:rsidRPr="00B027BB">
        <w:rPr>
          <w:sz w:val="18"/>
        </w:rPr>
        <w:t xml:space="preserve"> </w:t>
      </w:r>
      <w:r w:rsidR="008C4ADC" w:rsidRPr="00B027BB">
        <w:rPr>
          <w:sz w:val="18"/>
        </w:rPr>
        <w:fldChar w:fldCharType="begin"/>
      </w:r>
      <w:r w:rsidR="008C4ADC" w:rsidRPr="00B027BB">
        <w:rPr>
          <w:sz w:val="18"/>
        </w:rPr>
        <w:instrText xml:space="preserve"> ADDIN ZOTERO_ITEM CSL_CITATION {"citationID":"dQgNRE8Y","properties":{"formattedCitation":"({\\i{}Escogiendo un framework front-end | Blogs La Salle | Campus Barcelona}, s.\\uc0\\u160{}f.)","plainCitation":"(Escogiendo un framework front-end | Blogs La Salle | Campus Barcelona, s. f.)","noteIndex":0},"citationItems":[{"id":58,"uris":["http://zotero.org/users/local/JHQCasz5/items/N63UXKIG"],"uri":["http://zotero.org/users/local/JHQCasz5/items/N63UXKIG"],"itemData":{"id":58,"type":"webpage","abstract":"Post escrito por Albert Hilazo Aguilera: Al empezar en el mundo del desarrollo web, uno va descubriendo poco a poco la enorme cantidad de herramientas disponibles, empezando por librerías de todo tipo y pasando por los llamados \"front-end framework\". Un framework front-end es una herramienta que se integra con nuestro proyecto web para conseguir que el desarrollo front-end","language":"es","title":"Escogiendo un framework front-end | Blogs La Salle | Campus Barcelona","URL":"https://blogs.salleurl.edu/es/node/10390","accessed":{"date-parts":[["2021",6,7]]}}}],"schema":"https://github.com/citation-style-language/schema/raw/master/csl-citation.json"} </w:instrText>
      </w:r>
      <w:r w:rsidR="008C4ADC" w:rsidRPr="00B027BB">
        <w:rPr>
          <w:sz w:val="18"/>
        </w:rPr>
        <w:fldChar w:fldCharType="separate"/>
      </w:r>
      <w:r w:rsidR="008C4ADC" w:rsidRPr="00B027BB">
        <w:rPr>
          <w:sz w:val="18"/>
          <w:szCs w:val="24"/>
        </w:rPr>
        <w:t>(</w:t>
      </w:r>
      <w:r w:rsidR="008C4ADC" w:rsidRPr="00B027BB">
        <w:rPr>
          <w:iCs/>
          <w:sz w:val="18"/>
          <w:szCs w:val="24"/>
        </w:rPr>
        <w:t>La Salle</w:t>
      </w:r>
      <w:r w:rsidR="008C4ADC" w:rsidRPr="00B027BB">
        <w:rPr>
          <w:sz w:val="18"/>
          <w:szCs w:val="24"/>
        </w:rPr>
        <w:t>, 2020)</w:t>
      </w:r>
      <w:r w:rsidR="008C4ADC" w:rsidRPr="00B027BB">
        <w:rPr>
          <w:sz w:val="18"/>
        </w:rPr>
        <w:fldChar w:fldCharType="end"/>
      </w:r>
    </w:p>
    <w:p w14:paraId="27CE81B2" w14:textId="337ADE8D" w:rsidR="00F2042E" w:rsidRDefault="00F2042E" w:rsidP="00CF46A7">
      <w:pPr>
        <w:spacing w:line="360" w:lineRule="auto"/>
      </w:pPr>
      <w:r>
        <w:t xml:space="preserve">Debido a la gran cantidad de Frameworks web para el desarrollo de FrontEnd, muchas veces es difícil </w:t>
      </w:r>
      <w:r w:rsidR="00CF46A7">
        <w:t xml:space="preserve">elegir para las necesidades presentadas, tomando en cuenta este detalle, se ha organizado una lista de tecnologías que actualmente se usan para este tipo de trabajos, en ella se da a conocer las principales fortalezas y limitaciones, posterior a los datos que se presentan en la </w:t>
      </w:r>
      <w:r w:rsidR="00CF46A7" w:rsidRPr="00CF46A7">
        <w:rPr>
          <w:b/>
        </w:rPr>
        <w:t>Tabla 3-2</w:t>
      </w:r>
      <w:r w:rsidR="00CF46A7">
        <w:t>, se procederá a la selección de acuerdo a nuestra conveniencia.</w:t>
      </w:r>
    </w:p>
    <w:p w14:paraId="3A1DB9A6" w14:textId="77777777" w:rsidR="00F2042E" w:rsidRPr="00F2042E" w:rsidRDefault="00F2042E" w:rsidP="00F2042E">
      <w:pPr>
        <w:spacing w:line="360" w:lineRule="auto"/>
      </w:pPr>
    </w:p>
    <w:p w14:paraId="09D5EE56" w14:textId="5FFA21A7" w:rsidR="00F2042E" w:rsidRPr="00F2042E" w:rsidRDefault="00F2042E" w:rsidP="00F2042E">
      <w:pPr>
        <w:pStyle w:val="Descripcin"/>
        <w:keepNext/>
        <w:rPr>
          <w:b w:val="0"/>
        </w:rPr>
      </w:pPr>
      <w:r>
        <w:t xml:space="preserve">Tabla </w:t>
      </w:r>
      <w:r w:rsidR="00C47EB2">
        <w:fldChar w:fldCharType="begin"/>
      </w:r>
      <w:r w:rsidR="00C47EB2">
        <w:instrText xml:space="preserve"> STYLEREF 1 \s </w:instrText>
      </w:r>
      <w:r w:rsidR="00C47EB2">
        <w:fldChar w:fldCharType="separate"/>
      </w:r>
      <w:r w:rsidR="00C47EB2">
        <w:rPr>
          <w:noProof/>
        </w:rPr>
        <w:t>2</w:t>
      </w:r>
      <w:r w:rsidR="00C47EB2">
        <w:fldChar w:fldCharType="end"/>
      </w:r>
      <w:r w:rsidR="00C47EB2">
        <w:noBreakHyphen/>
      </w:r>
      <w:r w:rsidR="00C47EB2">
        <w:fldChar w:fldCharType="begin"/>
      </w:r>
      <w:r w:rsidR="00C47EB2">
        <w:instrText xml:space="preserve"> SEQ Tabla \* ARABIC \s 1 </w:instrText>
      </w:r>
      <w:r w:rsidR="00C47EB2">
        <w:fldChar w:fldCharType="separate"/>
      </w:r>
      <w:r w:rsidR="00C47EB2">
        <w:rPr>
          <w:noProof/>
        </w:rPr>
        <w:t>3</w:t>
      </w:r>
      <w:r w:rsidR="00C47EB2">
        <w:fldChar w:fldCharType="end"/>
      </w:r>
      <w:r>
        <w:t xml:space="preserve">-2: </w:t>
      </w:r>
      <w:r>
        <w:rPr>
          <w:b w:val="0"/>
        </w:rPr>
        <w:t>Comparación de Frameworks de FrontEnd</w:t>
      </w:r>
    </w:p>
    <w:tbl>
      <w:tblPr>
        <w:tblStyle w:val="Tablaconcuadrcula"/>
        <w:tblW w:w="0" w:type="auto"/>
        <w:tblLook w:val="04A0" w:firstRow="1" w:lastRow="0" w:firstColumn="1" w:lastColumn="0" w:noHBand="0" w:noVBand="1"/>
      </w:tblPr>
      <w:tblGrid>
        <w:gridCol w:w="1328"/>
        <w:gridCol w:w="3836"/>
        <w:gridCol w:w="3333"/>
      </w:tblGrid>
      <w:tr w:rsidR="002578C6" w14:paraId="2D756262" w14:textId="77777777" w:rsidTr="0020078A">
        <w:tc>
          <w:tcPr>
            <w:tcW w:w="1328" w:type="dxa"/>
          </w:tcPr>
          <w:p w14:paraId="46097A12" w14:textId="1451EE48" w:rsidR="002578C6" w:rsidRPr="008A0901" w:rsidRDefault="002578C6" w:rsidP="008A0901">
            <w:pPr>
              <w:jc w:val="center"/>
              <w:rPr>
                <w:b/>
                <w:sz w:val="18"/>
              </w:rPr>
            </w:pPr>
            <w:r w:rsidRPr="008A0901">
              <w:rPr>
                <w:b/>
                <w:sz w:val="18"/>
              </w:rPr>
              <w:t>Framework</w:t>
            </w:r>
          </w:p>
        </w:tc>
        <w:tc>
          <w:tcPr>
            <w:tcW w:w="3836" w:type="dxa"/>
          </w:tcPr>
          <w:p w14:paraId="749CF00F" w14:textId="46281D5E" w:rsidR="002578C6" w:rsidRPr="008A0901" w:rsidRDefault="002578C6" w:rsidP="008A0901">
            <w:pPr>
              <w:jc w:val="center"/>
              <w:rPr>
                <w:b/>
                <w:sz w:val="18"/>
              </w:rPr>
            </w:pPr>
            <w:r w:rsidRPr="008A0901">
              <w:rPr>
                <w:b/>
                <w:sz w:val="18"/>
              </w:rPr>
              <w:t>Fortalezas</w:t>
            </w:r>
          </w:p>
        </w:tc>
        <w:tc>
          <w:tcPr>
            <w:tcW w:w="3333" w:type="dxa"/>
          </w:tcPr>
          <w:p w14:paraId="43B26264" w14:textId="0BFB83B5" w:rsidR="002578C6" w:rsidRPr="008A0901" w:rsidRDefault="002578C6" w:rsidP="008A0901">
            <w:pPr>
              <w:jc w:val="center"/>
              <w:rPr>
                <w:b/>
                <w:sz w:val="18"/>
              </w:rPr>
            </w:pPr>
            <w:r w:rsidRPr="008A0901">
              <w:rPr>
                <w:b/>
                <w:sz w:val="18"/>
              </w:rPr>
              <w:t>Limitaciones</w:t>
            </w:r>
          </w:p>
        </w:tc>
      </w:tr>
      <w:tr w:rsidR="002578C6" w14:paraId="5C9B62E8" w14:textId="77777777" w:rsidTr="0020078A">
        <w:tc>
          <w:tcPr>
            <w:tcW w:w="1328" w:type="dxa"/>
          </w:tcPr>
          <w:p w14:paraId="0B4C0B18" w14:textId="62350F9E" w:rsidR="002578C6" w:rsidRPr="008A0901" w:rsidRDefault="002578C6" w:rsidP="008A0901">
            <w:pPr>
              <w:rPr>
                <w:sz w:val="18"/>
              </w:rPr>
            </w:pPr>
            <w:r w:rsidRPr="008A0901">
              <w:rPr>
                <w:sz w:val="18"/>
              </w:rPr>
              <w:t xml:space="preserve">React </w:t>
            </w:r>
            <w:r w:rsidR="00422D90" w:rsidRPr="008A0901">
              <w:rPr>
                <w:sz w:val="18"/>
              </w:rPr>
              <w:t>JS</w:t>
            </w:r>
          </w:p>
        </w:tc>
        <w:tc>
          <w:tcPr>
            <w:tcW w:w="3836" w:type="dxa"/>
          </w:tcPr>
          <w:p w14:paraId="5E2B1E13" w14:textId="172B36C9" w:rsidR="00422D90" w:rsidRPr="008A0901" w:rsidRDefault="00422D90" w:rsidP="002572B4">
            <w:pPr>
              <w:pStyle w:val="Prrafodelista"/>
              <w:numPr>
                <w:ilvl w:val="0"/>
                <w:numId w:val="16"/>
              </w:numPr>
              <w:rPr>
                <w:sz w:val="18"/>
              </w:rPr>
            </w:pPr>
            <w:r w:rsidRPr="008A0901">
              <w:rPr>
                <w:sz w:val="18"/>
              </w:rPr>
              <w:t>Ahorro de tiempo al reutilizar componentes.</w:t>
            </w:r>
          </w:p>
          <w:p w14:paraId="5F58AA2A" w14:textId="1C983B64" w:rsidR="00422D90" w:rsidRPr="008A0901" w:rsidRDefault="00422D90" w:rsidP="002572B4">
            <w:pPr>
              <w:pStyle w:val="Prrafodelista"/>
              <w:numPr>
                <w:ilvl w:val="0"/>
                <w:numId w:val="16"/>
              </w:numPr>
              <w:rPr>
                <w:sz w:val="18"/>
              </w:rPr>
            </w:pPr>
            <w:r w:rsidRPr="008A0901">
              <w:rPr>
                <w:sz w:val="18"/>
              </w:rPr>
              <w:t>Virtual DOM mejora tanto la experiencia de los usuarios como el trabajo del desarrollador.</w:t>
            </w:r>
          </w:p>
          <w:p w14:paraId="2663BA4E" w14:textId="77777777" w:rsidR="00422D90" w:rsidRPr="008A0901" w:rsidRDefault="00422D90" w:rsidP="002572B4">
            <w:pPr>
              <w:pStyle w:val="Prrafodelista"/>
              <w:numPr>
                <w:ilvl w:val="0"/>
                <w:numId w:val="16"/>
              </w:numPr>
              <w:rPr>
                <w:sz w:val="18"/>
              </w:rPr>
            </w:pPr>
            <w:r w:rsidRPr="008A0901">
              <w:rPr>
                <w:sz w:val="18"/>
              </w:rPr>
              <w:t>Una biblioteca de código abierto con una diversidad de herramientas.</w:t>
            </w:r>
          </w:p>
          <w:p w14:paraId="0FC57491" w14:textId="77777777" w:rsidR="002578C6" w:rsidRPr="008A0901" w:rsidRDefault="00422D90" w:rsidP="002572B4">
            <w:pPr>
              <w:pStyle w:val="Prrafodelista"/>
              <w:numPr>
                <w:ilvl w:val="0"/>
                <w:numId w:val="16"/>
              </w:numPr>
              <w:rPr>
                <w:sz w:val="18"/>
              </w:rPr>
            </w:pPr>
            <w:r w:rsidRPr="008A0901">
              <w:rPr>
                <w:sz w:val="18"/>
              </w:rPr>
              <w:t>El código fijo es proporcionado por un movimiento de datos en una dirección.</w:t>
            </w:r>
          </w:p>
          <w:p w14:paraId="7F5241C0" w14:textId="1873D14C" w:rsidR="00422D90" w:rsidRPr="008A0901" w:rsidRDefault="00422D90" w:rsidP="002572B4">
            <w:pPr>
              <w:pStyle w:val="Prrafodelista"/>
              <w:numPr>
                <w:ilvl w:val="0"/>
                <w:numId w:val="16"/>
              </w:numPr>
              <w:rPr>
                <w:sz w:val="18"/>
              </w:rPr>
            </w:pPr>
            <w:r w:rsidRPr="008A0901">
              <w:rPr>
                <w:sz w:val="18"/>
              </w:rPr>
              <w:t>Utilizado para desarrollar la interfaz de usuario, especialmente cuando necesita crear aplicaciones de una sola página.</w:t>
            </w:r>
          </w:p>
        </w:tc>
        <w:tc>
          <w:tcPr>
            <w:tcW w:w="3333" w:type="dxa"/>
          </w:tcPr>
          <w:p w14:paraId="59B3E81D" w14:textId="45469BF7" w:rsidR="00422D90" w:rsidRPr="008A0901" w:rsidRDefault="00422D90" w:rsidP="002572B4">
            <w:pPr>
              <w:pStyle w:val="Prrafodelista"/>
              <w:numPr>
                <w:ilvl w:val="0"/>
                <w:numId w:val="16"/>
              </w:numPr>
              <w:rPr>
                <w:sz w:val="18"/>
              </w:rPr>
            </w:pPr>
            <w:r w:rsidRPr="008A0901">
              <w:rPr>
                <w:sz w:val="18"/>
              </w:rPr>
              <w:t>Ausencia de documentación debido a un ritmo de desarrollo significativo.</w:t>
            </w:r>
          </w:p>
          <w:p w14:paraId="65DC8371" w14:textId="40DA2B85" w:rsidR="00422D90" w:rsidRPr="008A0901" w:rsidRDefault="00422D90" w:rsidP="002572B4">
            <w:pPr>
              <w:pStyle w:val="Prrafodelista"/>
              <w:numPr>
                <w:ilvl w:val="0"/>
                <w:numId w:val="16"/>
              </w:numPr>
              <w:rPr>
                <w:sz w:val="18"/>
              </w:rPr>
            </w:pPr>
            <w:r w:rsidRPr="008A0901">
              <w:rPr>
                <w:sz w:val="18"/>
              </w:rPr>
              <w:t>La curva de aprendizaje comparativamente larga.</w:t>
            </w:r>
          </w:p>
          <w:p w14:paraId="2959D2F6" w14:textId="77777777" w:rsidR="002578C6" w:rsidRPr="008A0901" w:rsidRDefault="00422D90" w:rsidP="002572B4">
            <w:pPr>
              <w:pStyle w:val="Prrafodelista"/>
              <w:numPr>
                <w:ilvl w:val="0"/>
                <w:numId w:val="16"/>
              </w:numPr>
              <w:rPr>
                <w:sz w:val="18"/>
              </w:rPr>
            </w:pPr>
            <w:r w:rsidRPr="008A0901">
              <w:rPr>
                <w:sz w:val="18"/>
              </w:rPr>
              <w:t>A los desarrolladores les resulta difícil comprender las complicaciones de JSX.</w:t>
            </w:r>
          </w:p>
          <w:p w14:paraId="11B15F22" w14:textId="7B7E68B9" w:rsidR="00422D90" w:rsidRPr="008A0901" w:rsidRDefault="00422D90" w:rsidP="002572B4">
            <w:pPr>
              <w:pStyle w:val="Prrafodelista"/>
              <w:numPr>
                <w:ilvl w:val="0"/>
                <w:numId w:val="16"/>
              </w:numPr>
              <w:rPr>
                <w:sz w:val="18"/>
              </w:rPr>
            </w:pPr>
            <w:r w:rsidRPr="008A0901">
              <w:rPr>
                <w:sz w:val="18"/>
              </w:rPr>
              <w:t>Cuando no tiene conocimientos prácticos con JavaScript, React no es la alternativa sugerida.</w:t>
            </w:r>
          </w:p>
        </w:tc>
      </w:tr>
      <w:tr w:rsidR="002578C6" w14:paraId="4CB86CAB" w14:textId="77777777" w:rsidTr="0020078A">
        <w:tc>
          <w:tcPr>
            <w:tcW w:w="1328" w:type="dxa"/>
          </w:tcPr>
          <w:p w14:paraId="502E4A07" w14:textId="22127DCD" w:rsidR="002578C6" w:rsidRPr="008A0901" w:rsidRDefault="00422D90" w:rsidP="008A0901">
            <w:pPr>
              <w:rPr>
                <w:sz w:val="18"/>
              </w:rPr>
            </w:pPr>
            <w:r w:rsidRPr="008A0901">
              <w:rPr>
                <w:sz w:val="18"/>
              </w:rPr>
              <w:t>Angular</w:t>
            </w:r>
          </w:p>
        </w:tc>
        <w:tc>
          <w:tcPr>
            <w:tcW w:w="3836" w:type="dxa"/>
          </w:tcPr>
          <w:p w14:paraId="33C769BD" w14:textId="77777777" w:rsidR="00422D90" w:rsidRPr="008A0901" w:rsidRDefault="00422D90" w:rsidP="002572B4">
            <w:pPr>
              <w:pStyle w:val="Prrafodelista"/>
              <w:numPr>
                <w:ilvl w:val="0"/>
                <w:numId w:val="16"/>
              </w:numPr>
              <w:rPr>
                <w:sz w:val="18"/>
              </w:rPr>
            </w:pPr>
            <w:r w:rsidRPr="008A0901">
              <w:rPr>
                <w:sz w:val="18"/>
              </w:rPr>
              <w:t>Facilitar el procedimiento de codificación gracias a sus servicios de refactorización y navegación mejorada.</w:t>
            </w:r>
          </w:p>
          <w:p w14:paraId="7303809A" w14:textId="77777777" w:rsidR="00422D90" w:rsidRPr="008A0901" w:rsidRDefault="00422D90" w:rsidP="002572B4">
            <w:pPr>
              <w:pStyle w:val="Prrafodelista"/>
              <w:numPr>
                <w:ilvl w:val="0"/>
                <w:numId w:val="16"/>
              </w:numPr>
              <w:rPr>
                <w:sz w:val="18"/>
              </w:rPr>
            </w:pPr>
            <w:r w:rsidRPr="008A0901">
              <w:rPr>
                <w:sz w:val="18"/>
              </w:rPr>
              <w:t>Gran ecosistema.</w:t>
            </w:r>
          </w:p>
          <w:p w14:paraId="53E8F604" w14:textId="77777777" w:rsidR="00422D90" w:rsidRPr="008A0901" w:rsidRDefault="00422D90" w:rsidP="002572B4">
            <w:pPr>
              <w:pStyle w:val="Prrafodelista"/>
              <w:numPr>
                <w:ilvl w:val="0"/>
                <w:numId w:val="16"/>
              </w:numPr>
              <w:rPr>
                <w:sz w:val="18"/>
              </w:rPr>
            </w:pPr>
            <w:r w:rsidRPr="008A0901">
              <w:rPr>
                <w:sz w:val="18"/>
              </w:rPr>
              <w:t>Angular Material reorganiza la producción de la interfaz de Material Design.</w:t>
            </w:r>
          </w:p>
          <w:p w14:paraId="2530BFB2" w14:textId="77777777" w:rsidR="002578C6" w:rsidRPr="008A0901" w:rsidRDefault="00422D90" w:rsidP="002572B4">
            <w:pPr>
              <w:pStyle w:val="Prrafodelista"/>
              <w:numPr>
                <w:ilvl w:val="0"/>
                <w:numId w:val="16"/>
              </w:numPr>
              <w:rPr>
                <w:sz w:val="18"/>
              </w:rPr>
            </w:pPr>
            <w:r w:rsidRPr="008A0901">
              <w:rPr>
                <w:sz w:val="18"/>
              </w:rPr>
              <w:t>Alto rendimiento</w:t>
            </w:r>
          </w:p>
          <w:p w14:paraId="1ADAD007" w14:textId="021BC05C" w:rsidR="00422D90" w:rsidRPr="008A0901" w:rsidRDefault="00422D90" w:rsidP="002572B4">
            <w:pPr>
              <w:pStyle w:val="Prrafodelista"/>
              <w:numPr>
                <w:ilvl w:val="0"/>
                <w:numId w:val="16"/>
              </w:numPr>
              <w:rPr>
                <w:sz w:val="18"/>
              </w:rPr>
            </w:pPr>
            <w:r w:rsidRPr="008A0901">
              <w:rPr>
                <w:sz w:val="18"/>
              </w:rPr>
              <w:t>Amplía la ejecución de aplicaciones basadas en navegador al modernizar vigorosamente los contenidos en menos tiempo, ya que ejerce el enlace de datos bidireccional.</w:t>
            </w:r>
          </w:p>
        </w:tc>
        <w:tc>
          <w:tcPr>
            <w:tcW w:w="3333" w:type="dxa"/>
          </w:tcPr>
          <w:p w14:paraId="29CC4BAF" w14:textId="4C6EDACE" w:rsidR="00422D90" w:rsidRPr="008A0901" w:rsidRDefault="00422D90" w:rsidP="002572B4">
            <w:pPr>
              <w:pStyle w:val="Prrafodelista"/>
              <w:numPr>
                <w:ilvl w:val="0"/>
                <w:numId w:val="16"/>
              </w:numPr>
              <w:rPr>
                <w:sz w:val="18"/>
              </w:rPr>
            </w:pPr>
            <w:r w:rsidRPr="008A0901">
              <w:rPr>
                <w:sz w:val="18"/>
              </w:rPr>
              <w:t>Complicación angular</w:t>
            </w:r>
          </w:p>
          <w:p w14:paraId="5B924944" w14:textId="77777777" w:rsidR="00422D90" w:rsidRPr="008A0901" w:rsidRDefault="00422D90" w:rsidP="002572B4">
            <w:pPr>
              <w:pStyle w:val="Prrafodelista"/>
              <w:numPr>
                <w:ilvl w:val="0"/>
                <w:numId w:val="16"/>
              </w:numPr>
              <w:rPr>
                <w:sz w:val="18"/>
              </w:rPr>
            </w:pPr>
            <w:r w:rsidRPr="008A0901">
              <w:rPr>
                <w:sz w:val="18"/>
              </w:rPr>
              <w:t>Reubicación de esquemas heredados de AngularJS a Angular.</w:t>
            </w:r>
          </w:p>
          <w:p w14:paraId="47B6A414" w14:textId="77777777" w:rsidR="00422D90" w:rsidRPr="008A0901" w:rsidRDefault="00422D90" w:rsidP="002572B4">
            <w:pPr>
              <w:pStyle w:val="Prrafodelista"/>
              <w:numPr>
                <w:ilvl w:val="0"/>
                <w:numId w:val="16"/>
              </w:numPr>
              <w:rPr>
                <w:sz w:val="18"/>
              </w:rPr>
            </w:pPr>
            <w:r w:rsidRPr="008A0901">
              <w:rPr>
                <w:sz w:val="18"/>
              </w:rPr>
              <w:t>La documentación de la CLI no está bien definida.</w:t>
            </w:r>
          </w:p>
          <w:p w14:paraId="576B5C15" w14:textId="44C16683" w:rsidR="002578C6" w:rsidRPr="008A0901" w:rsidRDefault="00422D90" w:rsidP="002572B4">
            <w:pPr>
              <w:pStyle w:val="Prrafodelista"/>
              <w:numPr>
                <w:ilvl w:val="0"/>
                <w:numId w:val="16"/>
              </w:numPr>
              <w:rPr>
                <w:sz w:val="18"/>
              </w:rPr>
            </w:pPr>
            <w:r w:rsidRPr="008A0901">
              <w:rPr>
                <w:sz w:val="18"/>
              </w:rPr>
              <w:t>El esfuerzo de aprendizaje.</w:t>
            </w:r>
          </w:p>
        </w:tc>
      </w:tr>
      <w:tr w:rsidR="002578C6" w14:paraId="4B2EC992" w14:textId="77777777" w:rsidTr="0020078A">
        <w:tc>
          <w:tcPr>
            <w:tcW w:w="1328" w:type="dxa"/>
          </w:tcPr>
          <w:p w14:paraId="5A2DAA32" w14:textId="4719AFCA" w:rsidR="002578C6" w:rsidRPr="008A0901" w:rsidRDefault="00422D90" w:rsidP="008A0901">
            <w:pPr>
              <w:rPr>
                <w:sz w:val="18"/>
              </w:rPr>
            </w:pPr>
            <w:r w:rsidRPr="008A0901">
              <w:rPr>
                <w:sz w:val="18"/>
              </w:rPr>
              <w:t>Vue.js</w:t>
            </w:r>
          </w:p>
        </w:tc>
        <w:tc>
          <w:tcPr>
            <w:tcW w:w="3836" w:type="dxa"/>
          </w:tcPr>
          <w:p w14:paraId="15D9BAF7" w14:textId="77777777" w:rsidR="00422D90" w:rsidRPr="008A0901" w:rsidRDefault="00422D90" w:rsidP="002572B4">
            <w:pPr>
              <w:pStyle w:val="Prrafodelista"/>
              <w:numPr>
                <w:ilvl w:val="0"/>
                <w:numId w:val="16"/>
              </w:numPr>
              <w:rPr>
                <w:sz w:val="18"/>
              </w:rPr>
            </w:pPr>
            <w:r w:rsidRPr="008A0901">
              <w:rPr>
                <w:sz w:val="18"/>
              </w:rPr>
              <w:t>Documentación extensa y detallada.</w:t>
            </w:r>
          </w:p>
          <w:p w14:paraId="6327158A" w14:textId="77777777" w:rsidR="00422D90" w:rsidRPr="008A0901" w:rsidRDefault="00422D90" w:rsidP="002572B4">
            <w:pPr>
              <w:pStyle w:val="Prrafodelista"/>
              <w:numPr>
                <w:ilvl w:val="0"/>
                <w:numId w:val="16"/>
              </w:numPr>
              <w:rPr>
                <w:sz w:val="18"/>
              </w:rPr>
            </w:pPr>
            <w:r w:rsidRPr="008A0901">
              <w:rPr>
                <w:sz w:val="18"/>
              </w:rPr>
              <w:t>Sencillez y claridad.</w:t>
            </w:r>
          </w:p>
          <w:p w14:paraId="1F6B4E35" w14:textId="77777777" w:rsidR="00422D90" w:rsidRPr="008A0901" w:rsidRDefault="00422D90" w:rsidP="002572B4">
            <w:pPr>
              <w:pStyle w:val="Prrafodelista"/>
              <w:numPr>
                <w:ilvl w:val="0"/>
                <w:numId w:val="16"/>
              </w:numPr>
              <w:rPr>
                <w:sz w:val="18"/>
              </w:rPr>
            </w:pPr>
            <w:r w:rsidRPr="008A0901">
              <w:rPr>
                <w:sz w:val="18"/>
              </w:rPr>
              <w:t>Extensiones de herramientas de desarrollo del navegador</w:t>
            </w:r>
          </w:p>
          <w:p w14:paraId="24E72458" w14:textId="37930D20" w:rsidR="002578C6" w:rsidRPr="008A0901" w:rsidRDefault="00422D90" w:rsidP="002572B4">
            <w:pPr>
              <w:pStyle w:val="Prrafodelista"/>
              <w:numPr>
                <w:ilvl w:val="0"/>
                <w:numId w:val="16"/>
              </w:numPr>
              <w:rPr>
                <w:sz w:val="18"/>
              </w:rPr>
            </w:pPr>
            <w:r w:rsidRPr="008A0901">
              <w:rPr>
                <w:sz w:val="18"/>
              </w:rPr>
              <w:t>Reutilización de código e integración simple</w:t>
            </w:r>
          </w:p>
        </w:tc>
        <w:tc>
          <w:tcPr>
            <w:tcW w:w="3333" w:type="dxa"/>
          </w:tcPr>
          <w:p w14:paraId="18942A0F" w14:textId="77777777" w:rsidR="006633FD" w:rsidRPr="008A0901" w:rsidRDefault="00422D90" w:rsidP="002572B4">
            <w:pPr>
              <w:pStyle w:val="Prrafodelista"/>
              <w:numPr>
                <w:ilvl w:val="0"/>
                <w:numId w:val="16"/>
              </w:numPr>
              <w:rPr>
                <w:sz w:val="18"/>
              </w:rPr>
            </w:pPr>
            <w:r w:rsidRPr="008A0901">
              <w:rPr>
                <w:sz w:val="18"/>
              </w:rPr>
              <w:t>Comunidad de desarrolladores reducida.</w:t>
            </w:r>
          </w:p>
          <w:p w14:paraId="526A1830" w14:textId="69CDD5E9" w:rsidR="002578C6" w:rsidRPr="008A0901" w:rsidRDefault="00422D90" w:rsidP="002572B4">
            <w:pPr>
              <w:pStyle w:val="Prrafodelista"/>
              <w:numPr>
                <w:ilvl w:val="0"/>
                <w:numId w:val="16"/>
              </w:numPr>
              <w:rPr>
                <w:sz w:val="18"/>
              </w:rPr>
            </w:pPr>
            <w:r w:rsidRPr="008A0901">
              <w:rPr>
                <w:sz w:val="18"/>
              </w:rPr>
              <w:t>La flexibilidad conduce a irregularidades en el código</w:t>
            </w:r>
          </w:p>
        </w:tc>
      </w:tr>
      <w:tr w:rsidR="006633FD" w14:paraId="126798C3" w14:textId="77777777" w:rsidTr="0020078A">
        <w:tc>
          <w:tcPr>
            <w:tcW w:w="1328" w:type="dxa"/>
          </w:tcPr>
          <w:p w14:paraId="6E2F1E70" w14:textId="6EBC5CDB" w:rsidR="006633FD" w:rsidRPr="008A0901" w:rsidRDefault="006633FD" w:rsidP="008A0901">
            <w:pPr>
              <w:rPr>
                <w:sz w:val="18"/>
              </w:rPr>
            </w:pPr>
            <w:r w:rsidRPr="008A0901">
              <w:rPr>
                <w:sz w:val="18"/>
              </w:rPr>
              <w:t>Ember.js</w:t>
            </w:r>
          </w:p>
        </w:tc>
        <w:tc>
          <w:tcPr>
            <w:tcW w:w="3836" w:type="dxa"/>
          </w:tcPr>
          <w:p w14:paraId="70553D81" w14:textId="77777777" w:rsidR="006633FD" w:rsidRPr="008A0901" w:rsidRDefault="006633FD" w:rsidP="002572B4">
            <w:pPr>
              <w:pStyle w:val="Prrafodelista"/>
              <w:numPr>
                <w:ilvl w:val="0"/>
                <w:numId w:val="16"/>
              </w:numPr>
              <w:rPr>
                <w:sz w:val="18"/>
              </w:rPr>
            </w:pPr>
            <w:r w:rsidRPr="008A0901">
              <w:rPr>
                <w:sz w:val="18"/>
              </w:rPr>
              <w:t>Marco de desarrollo más rápido</w:t>
            </w:r>
          </w:p>
          <w:p w14:paraId="112569B0" w14:textId="77777777" w:rsidR="006633FD" w:rsidRPr="008A0901" w:rsidRDefault="006633FD" w:rsidP="002572B4">
            <w:pPr>
              <w:pStyle w:val="Prrafodelista"/>
              <w:numPr>
                <w:ilvl w:val="0"/>
                <w:numId w:val="16"/>
              </w:numPr>
              <w:rPr>
                <w:sz w:val="18"/>
              </w:rPr>
            </w:pPr>
            <w:r w:rsidRPr="008A0901">
              <w:rPr>
                <w:sz w:val="18"/>
              </w:rPr>
              <w:t>Bien gestionado</w:t>
            </w:r>
          </w:p>
          <w:p w14:paraId="63544719" w14:textId="77777777" w:rsidR="006633FD" w:rsidRPr="008A0901" w:rsidRDefault="006633FD" w:rsidP="002572B4">
            <w:pPr>
              <w:pStyle w:val="Prrafodelista"/>
              <w:numPr>
                <w:ilvl w:val="0"/>
                <w:numId w:val="16"/>
              </w:numPr>
              <w:rPr>
                <w:sz w:val="18"/>
              </w:rPr>
            </w:pPr>
            <w:r w:rsidRPr="008A0901">
              <w:rPr>
                <w:sz w:val="18"/>
              </w:rPr>
              <w:t>Documentación apropiada</w:t>
            </w:r>
          </w:p>
          <w:p w14:paraId="20AFAA19" w14:textId="46C2FAC8" w:rsidR="006633FD" w:rsidRPr="008A0901" w:rsidRDefault="006633FD" w:rsidP="002572B4">
            <w:pPr>
              <w:pStyle w:val="Prrafodelista"/>
              <w:numPr>
                <w:ilvl w:val="0"/>
                <w:numId w:val="16"/>
              </w:numPr>
              <w:rPr>
                <w:sz w:val="18"/>
              </w:rPr>
            </w:pPr>
            <w:r w:rsidRPr="008A0901">
              <w:rPr>
                <w:sz w:val="18"/>
              </w:rPr>
              <w:t>Enlace de datos bidireccional</w:t>
            </w:r>
          </w:p>
        </w:tc>
        <w:tc>
          <w:tcPr>
            <w:tcW w:w="3333" w:type="dxa"/>
          </w:tcPr>
          <w:p w14:paraId="682546A1" w14:textId="77777777" w:rsidR="006633FD" w:rsidRPr="008A0901" w:rsidRDefault="006633FD" w:rsidP="002572B4">
            <w:pPr>
              <w:pStyle w:val="Prrafodelista"/>
              <w:numPr>
                <w:ilvl w:val="0"/>
                <w:numId w:val="16"/>
              </w:numPr>
              <w:rPr>
                <w:sz w:val="18"/>
              </w:rPr>
            </w:pPr>
            <w:r w:rsidRPr="008A0901">
              <w:rPr>
                <w:sz w:val="18"/>
              </w:rPr>
              <w:t>Actualizaciones lentas y sintaxis desafiante</w:t>
            </w:r>
          </w:p>
          <w:p w14:paraId="79137882" w14:textId="77777777" w:rsidR="006633FD" w:rsidRPr="008A0901" w:rsidRDefault="006633FD" w:rsidP="002572B4">
            <w:pPr>
              <w:pStyle w:val="Prrafodelista"/>
              <w:numPr>
                <w:ilvl w:val="0"/>
                <w:numId w:val="16"/>
              </w:numPr>
              <w:rPr>
                <w:sz w:val="18"/>
              </w:rPr>
            </w:pPr>
            <w:r w:rsidRPr="008A0901">
              <w:rPr>
                <w:sz w:val="18"/>
              </w:rPr>
              <w:t>Una comunidad menor y menos popular</w:t>
            </w:r>
          </w:p>
          <w:p w14:paraId="7B031440" w14:textId="77777777" w:rsidR="006633FD" w:rsidRPr="008A0901" w:rsidRDefault="006633FD" w:rsidP="002572B4">
            <w:pPr>
              <w:pStyle w:val="Prrafodelista"/>
              <w:numPr>
                <w:ilvl w:val="0"/>
                <w:numId w:val="16"/>
              </w:numPr>
              <w:rPr>
                <w:sz w:val="18"/>
              </w:rPr>
            </w:pPr>
            <w:r w:rsidRPr="008A0901">
              <w:rPr>
                <w:sz w:val="18"/>
              </w:rPr>
              <w:t>Marco sustancial para aplicaciones pequeñas</w:t>
            </w:r>
          </w:p>
          <w:p w14:paraId="0E1D3ADB" w14:textId="199A03BE" w:rsidR="006633FD" w:rsidRPr="008A0901" w:rsidRDefault="006633FD" w:rsidP="002572B4">
            <w:pPr>
              <w:pStyle w:val="Prrafodelista"/>
              <w:numPr>
                <w:ilvl w:val="0"/>
                <w:numId w:val="16"/>
              </w:numPr>
              <w:rPr>
                <w:sz w:val="18"/>
              </w:rPr>
            </w:pPr>
            <w:r w:rsidRPr="008A0901">
              <w:rPr>
                <w:sz w:val="18"/>
              </w:rPr>
              <w:t>Curva de aprendizaje difícil</w:t>
            </w:r>
          </w:p>
        </w:tc>
      </w:tr>
      <w:tr w:rsidR="006633FD" w14:paraId="306B9AEA" w14:textId="77777777" w:rsidTr="0020078A">
        <w:tc>
          <w:tcPr>
            <w:tcW w:w="1328" w:type="dxa"/>
          </w:tcPr>
          <w:p w14:paraId="5ECFCABD" w14:textId="440412FE" w:rsidR="006633FD" w:rsidRPr="008A0901" w:rsidRDefault="006633FD" w:rsidP="008A0901">
            <w:pPr>
              <w:rPr>
                <w:sz w:val="18"/>
              </w:rPr>
            </w:pPr>
            <w:r w:rsidRPr="008A0901">
              <w:rPr>
                <w:sz w:val="18"/>
              </w:rPr>
              <w:t>Svelte</w:t>
            </w:r>
          </w:p>
        </w:tc>
        <w:tc>
          <w:tcPr>
            <w:tcW w:w="3836" w:type="dxa"/>
          </w:tcPr>
          <w:p w14:paraId="6DCE131B" w14:textId="77777777" w:rsidR="006633FD" w:rsidRPr="008A0901" w:rsidRDefault="006633FD" w:rsidP="002572B4">
            <w:pPr>
              <w:pStyle w:val="Prrafodelista"/>
              <w:numPr>
                <w:ilvl w:val="0"/>
                <w:numId w:val="16"/>
              </w:numPr>
              <w:rPr>
                <w:sz w:val="18"/>
              </w:rPr>
            </w:pPr>
            <w:r w:rsidRPr="008A0901">
              <w:rPr>
                <w:sz w:val="18"/>
              </w:rPr>
              <w:t>Marco escalable</w:t>
            </w:r>
          </w:p>
          <w:p w14:paraId="15BFEB12" w14:textId="77777777" w:rsidR="006633FD" w:rsidRPr="008A0901" w:rsidRDefault="006633FD" w:rsidP="002572B4">
            <w:pPr>
              <w:pStyle w:val="Prrafodelista"/>
              <w:numPr>
                <w:ilvl w:val="0"/>
                <w:numId w:val="16"/>
              </w:numPr>
              <w:rPr>
                <w:sz w:val="18"/>
              </w:rPr>
            </w:pPr>
            <w:r w:rsidRPr="008A0901">
              <w:rPr>
                <w:sz w:val="18"/>
              </w:rPr>
              <w:t>Reactividad mejorada</w:t>
            </w:r>
          </w:p>
          <w:p w14:paraId="7EA9D98B" w14:textId="77777777" w:rsidR="006633FD" w:rsidRPr="008A0901" w:rsidRDefault="006633FD" w:rsidP="002572B4">
            <w:pPr>
              <w:pStyle w:val="Prrafodelista"/>
              <w:numPr>
                <w:ilvl w:val="0"/>
                <w:numId w:val="16"/>
              </w:numPr>
              <w:rPr>
                <w:sz w:val="18"/>
              </w:rPr>
            </w:pPr>
            <w:r w:rsidRPr="008A0901">
              <w:rPr>
                <w:sz w:val="18"/>
              </w:rPr>
              <w:t>Es liviano, simple y utiliza las bibliotecas de JavaScript predominantes.</w:t>
            </w:r>
          </w:p>
          <w:p w14:paraId="550B98B0" w14:textId="44C8F785" w:rsidR="006633FD" w:rsidRPr="008A0901" w:rsidRDefault="006633FD" w:rsidP="002572B4">
            <w:pPr>
              <w:pStyle w:val="Prrafodelista"/>
              <w:numPr>
                <w:ilvl w:val="0"/>
                <w:numId w:val="16"/>
              </w:numPr>
              <w:rPr>
                <w:sz w:val="18"/>
              </w:rPr>
            </w:pPr>
            <w:r w:rsidRPr="008A0901">
              <w:rPr>
                <w:sz w:val="18"/>
              </w:rPr>
              <w:t>El más nuevo de todos</w:t>
            </w:r>
          </w:p>
          <w:p w14:paraId="64A1AA5F" w14:textId="7B284E8D" w:rsidR="006633FD" w:rsidRPr="008A0901" w:rsidRDefault="006633FD" w:rsidP="002572B4">
            <w:pPr>
              <w:pStyle w:val="Prrafodelista"/>
              <w:numPr>
                <w:ilvl w:val="0"/>
                <w:numId w:val="16"/>
              </w:numPr>
              <w:rPr>
                <w:sz w:val="18"/>
              </w:rPr>
            </w:pPr>
            <w:r w:rsidRPr="008A0901">
              <w:rPr>
                <w:sz w:val="18"/>
              </w:rPr>
              <w:t>Más rápido que cualquier otro marco, es decir, React o Angular</w:t>
            </w:r>
          </w:p>
        </w:tc>
        <w:tc>
          <w:tcPr>
            <w:tcW w:w="3333" w:type="dxa"/>
          </w:tcPr>
          <w:p w14:paraId="2F1F44DE" w14:textId="77777777" w:rsidR="006633FD" w:rsidRPr="008A0901" w:rsidRDefault="006633FD" w:rsidP="002572B4">
            <w:pPr>
              <w:pStyle w:val="Prrafodelista"/>
              <w:numPr>
                <w:ilvl w:val="0"/>
                <w:numId w:val="16"/>
              </w:numPr>
              <w:rPr>
                <w:sz w:val="18"/>
              </w:rPr>
            </w:pPr>
            <w:r w:rsidRPr="008A0901">
              <w:rPr>
                <w:sz w:val="18"/>
              </w:rPr>
              <w:t>Falta de apoyo</w:t>
            </w:r>
          </w:p>
          <w:p w14:paraId="5DA1CD8A" w14:textId="77777777" w:rsidR="006633FD" w:rsidRPr="008A0901" w:rsidRDefault="006633FD" w:rsidP="002572B4">
            <w:pPr>
              <w:pStyle w:val="Prrafodelista"/>
              <w:numPr>
                <w:ilvl w:val="0"/>
                <w:numId w:val="16"/>
              </w:numPr>
              <w:rPr>
                <w:sz w:val="18"/>
              </w:rPr>
            </w:pPr>
            <w:r w:rsidRPr="008A0901">
              <w:rPr>
                <w:sz w:val="18"/>
              </w:rPr>
              <w:t>Todavía no es muy popular</w:t>
            </w:r>
          </w:p>
          <w:p w14:paraId="23571F9F" w14:textId="77777777" w:rsidR="006633FD" w:rsidRPr="008A0901" w:rsidRDefault="006633FD" w:rsidP="002572B4">
            <w:pPr>
              <w:pStyle w:val="Prrafodelista"/>
              <w:numPr>
                <w:ilvl w:val="0"/>
                <w:numId w:val="16"/>
              </w:numPr>
              <w:rPr>
                <w:sz w:val="18"/>
              </w:rPr>
            </w:pPr>
            <w:r w:rsidRPr="008A0901">
              <w:rPr>
                <w:sz w:val="18"/>
              </w:rPr>
              <w:t>Comunidad menor</w:t>
            </w:r>
          </w:p>
          <w:p w14:paraId="2911F187" w14:textId="3ADE9001" w:rsidR="006633FD" w:rsidRPr="008A0901" w:rsidRDefault="006633FD" w:rsidP="002572B4">
            <w:pPr>
              <w:pStyle w:val="Prrafodelista"/>
              <w:numPr>
                <w:ilvl w:val="0"/>
                <w:numId w:val="16"/>
              </w:numPr>
              <w:rPr>
                <w:sz w:val="18"/>
              </w:rPr>
            </w:pPr>
            <w:r w:rsidRPr="008A0901">
              <w:rPr>
                <w:sz w:val="18"/>
              </w:rPr>
              <w:t>Falta de herramientas</w:t>
            </w:r>
          </w:p>
        </w:tc>
      </w:tr>
    </w:tbl>
    <w:p w14:paraId="092902F2" w14:textId="28CF1C07" w:rsidR="0020078A" w:rsidRPr="0020078A" w:rsidRDefault="0020078A" w:rsidP="0020078A">
      <w:pPr>
        <w:pStyle w:val="Textoindependiente"/>
        <w:spacing w:line="360" w:lineRule="auto"/>
        <w:rPr>
          <w:b/>
          <w:sz w:val="16"/>
        </w:rPr>
      </w:pPr>
      <w:r w:rsidRPr="0020078A">
        <w:rPr>
          <w:b/>
          <w:sz w:val="16"/>
        </w:rPr>
        <w:t xml:space="preserve">Fuente: </w:t>
      </w:r>
      <w:r w:rsidRPr="0020078A">
        <w:rPr>
          <w:iCs/>
          <w:sz w:val="16"/>
          <w:szCs w:val="24"/>
        </w:rPr>
        <w:t>monocubed</w:t>
      </w:r>
      <w:r w:rsidRPr="0020078A">
        <w:rPr>
          <w:sz w:val="16"/>
          <w:szCs w:val="24"/>
        </w:rPr>
        <w:t>, 2021</w:t>
      </w:r>
    </w:p>
    <w:p w14:paraId="7C90C7C5" w14:textId="45970D87" w:rsidR="00A15991" w:rsidRPr="0020078A" w:rsidRDefault="0020078A" w:rsidP="00411B4C">
      <w:pPr>
        <w:pStyle w:val="Textoindependiente"/>
        <w:spacing w:line="360" w:lineRule="auto"/>
        <w:rPr>
          <w:b/>
          <w:sz w:val="16"/>
        </w:rPr>
      </w:pPr>
      <w:r w:rsidRPr="00A14027">
        <w:rPr>
          <w:b/>
          <w:sz w:val="16"/>
        </w:rPr>
        <w:t xml:space="preserve">Realizado por: </w:t>
      </w:r>
      <w:r>
        <w:rPr>
          <w:sz w:val="16"/>
        </w:rPr>
        <w:t>W. Aldas y C. Pilataxi, 2021</w:t>
      </w:r>
    </w:p>
    <w:p w14:paraId="6F51D371" w14:textId="77777777" w:rsidR="00753CA1" w:rsidRDefault="00753CA1" w:rsidP="00A528A7">
      <w:pPr>
        <w:spacing w:line="360" w:lineRule="auto"/>
      </w:pPr>
    </w:p>
    <w:p w14:paraId="3B942897" w14:textId="7134BF9A" w:rsidR="00A15991" w:rsidRDefault="00C122D4" w:rsidP="00A528A7">
      <w:pPr>
        <w:spacing w:line="360" w:lineRule="auto"/>
      </w:pPr>
      <w:r w:rsidRPr="00C122D4">
        <w:t>Teniendo en cuenta las características principales de</w:t>
      </w:r>
      <w:r>
        <w:t xml:space="preserve"> los frameworks más utilizados para el desarrollo del frontend en aplicaciones web, se ha determinado que la opción adecuada es React JS, debido a la facilidad de uso que presenta por estar basado en Javascript, por otra </w:t>
      </w:r>
      <w:r w:rsidR="00343890">
        <w:t>parte,</w:t>
      </w:r>
      <w:r>
        <w:t xml:space="preserve"> el uso de esta herramienta permite la escalabilidad del software desarrollado, ya que la manera de estructurar un sistema es por componentes, es decir que se escribe una vez y se lo utiliza en varias partes</w:t>
      </w:r>
      <w:r w:rsidR="00343890">
        <w:t xml:space="preserve"> del sistema</w:t>
      </w:r>
      <w:r w:rsidR="00CF46A7">
        <w:t>, agilizando el proceso de desarrollo</w:t>
      </w:r>
      <w:r>
        <w:t xml:space="preserve">. </w:t>
      </w:r>
    </w:p>
    <w:p w14:paraId="7BC26902" w14:textId="77777777" w:rsidR="00970D39" w:rsidRDefault="00970D39" w:rsidP="00A528A7">
      <w:pPr>
        <w:spacing w:line="360" w:lineRule="auto"/>
      </w:pPr>
    </w:p>
    <w:p w14:paraId="1EE85F09" w14:textId="33445E82" w:rsidR="00DD00EC" w:rsidRPr="00970D39" w:rsidRDefault="00DD00EC" w:rsidP="002572B4">
      <w:pPr>
        <w:pStyle w:val="Ttulo3"/>
        <w:numPr>
          <w:ilvl w:val="2"/>
          <w:numId w:val="2"/>
        </w:numPr>
      </w:pPr>
      <w:bookmarkStart w:id="81" w:name="_Toc77780551"/>
      <w:r w:rsidRPr="00970D39">
        <w:t>React JS</w:t>
      </w:r>
      <w:bookmarkEnd w:id="81"/>
    </w:p>
    <w:p w14:paraId="5A3FAF7A" w14:textId="77777777" w:rsidR="00A528A7" w:rsidRDefault="00A528A7" w:rsidP="00A528A7">
      <w:pPr>
        <w:spacing w:line="360" w:lineRule="auto"/>
      </w:pPr>
    </w:p>
    <w:p w14:paraId="3ECBF1F4" w14:textId="117BECFF" w:rsidR="00343890" w:rsidRDefault="00DD00EC" w:rsidP="00A528A7">
      <w:pPr>
        <w:spacing w:line="360" w:lineRule="auto"/>
      </w:pPr>
      <w:r w:rsidRPr="00DD00EC">
        <w:t>React es una biblioteca escrita en JavaScript, desarrollada en Facebook para facilitar la creación de componentes interactivos, reutilizables, para interfaces de usuario. Se utiliza en Facebook para la producción de componentes, e Instagram está escrito enteramente en React. Uno de sus puntos más destacados, es que no sólo se utiliza en el lado del cliente, sino que también se puede representar en el servidor, y trabajar juntos.</w:t>
      </w:r>
    </w:p>
    <w:p w14:paraId="7887F1AA" w14:textId="77777777" w:rsidR="00970D39" w:rsidRDefault="00970D39" w:rsidP="00A528A7">
      <w:pPr>
        <w:spacing w:line="360" w:lineRule="auto"/>
      </w:pPr>
    </w:p>
    <w:p w14:paraId="00C62C68" w14:textId="54EBD3ED" w:rsidR="005F5037" w:rsidRPr="00970D39" w:rsidRDefault="00970D39" w:rsidP="002572B4">
      <w:pPr>
        <w:pStyle w:val="Ttulo4"/>
        <w:numPr>
          <w:ilvl w:val="3"/>
          <w:numId w:val="2"/>
        </w:numPr>
      </w:pPr>
      <w:bookmarkStart w:id="82" w:name="_Toc77780552"/>
      <w:r>
        <w:t xml:space="preserve">Funcionamiento de </w:t>
      </w:r>
      <w:r w:rsidRPr="00970D39">
        <w:t>React JS</w:t>
      </w:r>
      <w:bookmarkEnd w:id="82"/>
    </w:p>
    <w:p w14:paraId="354CD2E1" w14:textId="77777777" w:rsidR="00A528A7" w:rsidRDefault="00A528A7" w:rsidP="00F124F3">
      <w:pPr>
        <w:spacing w:line="360" w:lineRule="auto"/>
      </w:pPr>
    </w:p>
    <w:p w14:paraId="6C628AFE" w14:textId="3DF9DAD4" w:rsidR="00DD00EC" w:rsidRPr="00DD00EC" w:rsidRDefault="00DD00EC" w:rsidP="00F124F3">
      <w:pPr>
        <w:spacing w:line="360" w:lineRule="auto"/>
      </w:pPr>
      <w:r w:rsidRPr="00DD00EC">
        <w:t>React.js está construido en torno a hacer funciones, que toman las actualizaciones de estado de la página y que se traduzcan en una representación virtual de la página resultante. Siempre que React es informado de un cambio de estado, vuelve a ejecutar esas funciones para determinar una nueva representación virtual de la página, a continuación, se traduce automáticamente ese resultado en los cambios del DOM necesarios para reflejar la nueva presentación de la página.</w:t>
      </w:r>
    </w:p>
    <w:p w14:paraId="5BBD3892" w14:textId="77777777" w:rsidR="00DD00EC" w:rsidRPr="00DD00EC" w:rsidRDefault="00DD00EC" w:rsidP="00F124F3">
      <w:pPr>
        <w:spacing w:line="360" w:lineRule="auto"/>
      </w:pPr>
      <w:r w:rsidRPr="00DD00EC">
        <w:t>A primera vista, esto suena como que fuera más lento que el enfoque JavaScript habitual de actualización de cada elemento, según sea necesario. Detrás de escena, sin embargo, React.js hace justamente eso: tiene un algoritmo muy eficiente para determinar las diferencias entre la representación virtual de la página actual y la nueva. A partir de esas diferencias, hace el conjunto mínimo de cambios necesarios en el DOM.</w:t>
      </w:r>
    </w:p>
    <w:p w14:paraId="37D34FDC" w14:textId="770CB413" w:rsidR="00DD00EC" w:rsidRDefault="00DD00EC" w:rsidP="00F124F3">
      <w:pPr>
        <w:spacing w:line="360" w:lineRule="auto"/>
      </w:pPr>
      <w:r w:rsidRPr="00DD00EC">
        <w:t>Pues utiliza un concepto llamado el DOM virtual que hace selectivamente sub-árboles de los nodos sobre la base de cambios de estado, desarrollando esto, con la menor cantidad de manipulación DOM posible, con el fin de mantener los componentes actualizados, estructurando sus datos.</w:t>
      </w:r>
      <w:r w:rsidR="005F5037">
        <w:t xml:space="preserve"> </w:t>
      </w:r>
      <w:r w:rsidR="005F5037" w:rsidRPr="00B027BB">
        <w:rPr>
          <w:sz w:val="18"/>
        </w:rPr>
        <w:fldChar w:fldCharType="begin"/>
      </w:r>
      <w:r w:rsidR="005F5037" w:rsidRPr="00B027BB">
        <w:rPr>
          <w:sz w:val="18"/>
        </w:rPr>
        <w:instrText xml:space="preserve"> ADDIN ZOTERO_ITEM CSL_CITATION {"citationID":"OO3JVdVQ","properties":{"formattedCitation":"({\\i{}\\uc0\\u191{}Qu\\uc0\\u233{} es y c\\uc0\\u243{}mo funciona React.js?}, 2016)","plainCitation":"(¿Qué es y cómo funciona React.js?, 2016)","noteIndex":0},"citationItems":[{"id":60,"uris":["http://zotero.org/users/local/JHQCasz5/items/VPCBWYG9"],"uri":["http://zotero.org/users/local/JHQCasz5/items/VPCBWYG9"],"itemData":{"id":60,"type":"webpage","abstract":"React.js está construido en torno a hacer funciones, que toman las actualizaciones de estado de la página... conoce más","container-title":"NextU LATAM","language":"es-419","note":"section: Web","title":"¿Qué es y cómo funciona React.js?","URL":"https://www.nextu.com/blog/que-es-y-como-funciona-react-js/","accessed":{"date-parts":[["2021",6,7]]},"issued":{"date-parts":[["2016",6,6]]}}}],"schema":"https://github.com/citation-style-language/schema/raw/master/csl-citation.json"} </w:instrText>
      </w:r>
      <w:r w:rsidR="005F5037" w:rsidRPr="00B027BB">
        <w:rPr>
          <w:sz w:val="18"/>
        </w:rPr>
        <w:fldChar w:fldCharType="separate"/>
      </w:r>
      <w:r w:rsidR="005F5037" w:rsidRPr="00B027BB">
        <w:rPr>
          <w:sz w:val="18"/>
          <w:szCs w:val="24"/>
        </w:rPr>
        <w:t>(</w:t>
      </w:r>
      <w:r w:rsidR="005F5037" w:rsidRPr="00B027BB">
        <w:rPr>
          <w:iCs/>
          <w:sz w:val="18"/>
          <w:szCs w:val="24"/>
        </w:rPr>
        <w:t>Next Universty</w:t>
      </w:r>
      <w:r w:rsidR="005F5037" w:rsidRPr="00B027BB">
        <w:rPr>
          <w:sz w:val="18"/>
          <w:szCs w:val="24"/>
        </w:rPr>
        <w:t>, 2016)</w:t>
      </w:r>
      <w:r w:rsidR="005F5037" w:rsidRPr="00B027BB">
        <w:rPr>
          <w:sz w:val="18"/>
        </w:rPr>
        <w:fldChar w:fldCharType="end"/>
      </w:r>
    </w:p>
    <w:p w14:paraId="3D654499" w14:textId="77777777" w:rsidR="005F5037" w:rsidRDefault="005F5037" w:rsidP="00F124F3">
      <w:pPr>
        <w:spacing w:line="360" w:lineRule="auto"/>
      </w:pPr>
    </w:p>
    <w:p w14:paraId="1A1FAF87" w14:textId="77777777" w:rsidR="00AE69F5" w:rsidRPr="00AE69F5" w:rsidRDefault="00CE417D" w:rsidP="002572B4">
      <w:pPr>
        <w:pStyle w:val="Prrafodelista"/>
        <w:numPr>
          <w:ilvl w:val="0"/>
          <w:numId w:val="14"/>
        </w:numPr>
        <w:spacing w:line="360" w:lineRule="auto"/>
        <w:rPr>
          <w:b/>
        </w:rPr>
      </w:pPr>
      <w:r w:rsidRPr="00AE69F5">
        <w:rPr>
          <w:b/>
        </w:rPr>
        <w:t>Lenguaje</w:t>
      </w:r>
      <w:r w:rsidR="00A528A7" w:rsidRPr="00AE69F5">
        <w:rPr>
          <w:b/>
        </w:rPr>
        <w:t xml:space="preserve">: </w:t>
      </w:r>
      <w:r w:rsidR="00310DB4" w:rsidRPr="00310DB4">
        <w:t>React se basa en JavaScript ES6+ combinado con JSX script. JSX es una extensión para la sintaxis, lo que hace que un código JavaScript se parezca a un código escrito en HTML. Esto hace que el código sea más fácil de entender y los errores tipográficos son más fáciles de detectar. Para que el código JSX se compile en un navegador, React se complementa con Babel, una herramienta de traducción de código</w:t>
      </w:r>
      <w:r w:rsidR="00310DB4" w:rsidRPr="00B027BB">
        <w:t>.</w:t>
      </w:r>
      <w:r w:rsidR="00AD0D7A" w:rsidRPr="00B027BB">
        <w:t xml:space="preserve"> </w:t>
      </w:r>
      <w:r w:rsidR="00AD0D7A" w:rsidRPr="00AE69F5">
        <w:rPr>
          <w:sz w:val="18"/>
        </w:rPr>
        <w:fldChar w:fldCharType="begin"/>
      </w:r>
      <w:r w:rsidR="00AD0D7A" w:rsidRPr="00AE69F5">
        <w:rPr>
          <w:sz w:val="18"/>
        </w:rPr>
        <w:instrText xml:space="preserve"> ADDIN ZOTERO_ITEM CSL_CITATION {"citationID":"CHxCSMfW","properties":{"formattedCitation":"({\\i{}Angular vs React}, 2020)","plainCitation":"(Angular vs React, 2020)","noteIndex":0},"citationItems":[{"id":62,"uris":["http://zotero.org/users/local/JHQCasz5/items/34WLCTXP"],"uri":["http://zotero.org/users/local/JHQCasz5/items/34WLCTXP"],"itemData":{"id":62,"type":"webpage","abstract":"Una comparación precisa de los aspectos generales y técnicos entre Angular y ReactHay tantos artículos titulados \"Angular vs React\", \"React vs Angular\", \"Angular o React\" – ¡Es un milagro que hayas abierto este post! Sin embargo, lo que le falta a esos artículos, es una comparación punto por punto con Angular","container-title":"freeCodeCamp.org","language":"es","title":"Angular vs React: Cuál Elegir Para tu Aplicación","title-short":"Angular vs React","URL":"https://www.freecodecamp.org/espanol/news/angular-vs-react-cual-elegir-para-su-aplicacion/","accessed":{"date-parts":[["2021",6,7]]},"issued":{"date-parts":[["2020",12,27]]}}}],"schema":"https://github.com/citation-style-language/schema/raw/master/csl-citation.json"} </w:instrText>
      </w:r>
      <w:r w:rsidR="00AD0D7A" w:rsidRPr="00AE69F5">
        <w:rPr>
          <w:sz w:val="18"/>
        </w:rPr>
        <w:fldChar w:fldCharType="separate"/>
      </w:r>
      <w:r w:rsidR="00AD0D7A" w:rsidRPr="00AE69F5">
        <w:rPr>
          <w:sz w:val="18"/>
          <w:szCs w:val="24"/>
        </w:rPr>
        <w:t>(</w:t>
      </w:r>
      <w:r w:rsidR="00AD0D7A" w:rsidRPr="00AE69F5">
        <w:rPr>
          <w:iCs/>
          <w:sz w:val="18"/>
          <w:szCs w:val="24"/>
        </w:rPr>
        <w:t>freecodecamp</w:t>
      </w:r>
      <w:r w:rsidR="00AD0D7A" w:rsidRPr="00AE69F5">
        <w:rPr>
          <w:sz w:val="18"/>
          <w:szCs w:val="24"/>
        </w:rPr>
        <w:t>, 2020)</w:t>
      </w:r>
      <w:r w:rsidR="00AD0D7A" w:rsidRPr="00AE69F5">
        <w:rPr>
          <w:sz w:val="18"/>
        </w:rPr>
        <w:fldChar w:fldCharType="end"/>
      </w:r>
    </w:p>
    <w:p w14:paraId="721EE088" w14:textId="7ED3B04E" w:rsidR="00A528A7" w:rsidRPr="00AE69F5" w:rsidRDefault="00310DB4" w:rsidP="002572B4">
      <w:pPr>
        <w:pStyle w:val="Prrafodelista"/>
        <w:numPr>
          <w:ilvl w:val="0"/>
          <w:numId w:val="14"/>
        </w:numPr>
        <w:spacing w:line="360" w:lineRule="auto"/>
        <w:rPr>
          <w:b/>
        </w:rPr>
      </w:pPr>
      <w:r w:rsidRPr="00AE69F5">
        <w:rPr>
          <w:b/>
        </w:rPr>
        <w:t>Desempeño</w:t>
      </w:r>
      <w:r w:rsidR="00A528A7" w:rsidRPr="00AE69F5">
        <w:rPr>
          <w:b/>
        </w:rPr>
        <w:t xml:space="preserve">: </w:t>
      </w:r>
      <w:r w:rsidRPr="00310DB4">
        <w:t>El rendimiento de React ha mejorado enormemente con la introducción del DOM virtual. Dado que todos los árboles DOM virtuales son ligeros y están integrados en el servidor, se reduce la carga en el navegador. Además, dado que el proceso de enlace de datos es unidireccional, los enlaces no se asignan a los observadores (watchers) como en el caso de Angular. Respectivamente, no se crea una carga de trabajo adicional.</w:t>
      </w:r>
      <w:r w:rsidR="00AD0D7A">
        <w:t xml:space="preserve"> </w:t>
      </w:r>
      <w:r w:rsidR="00AD0D7A" w:rsidRPr="00AE69F5">
        <w:rPr>
          <w:sz w:val="18"/>
        </w:rPr>
        <w:fldChar w:fldCharType="begin"/>
      </w:r>
      <w:r w:rsidR="00AD0D7A" w:rsidRPr="00AE69F5">
        <w:rPr>
          <w:sz w:val="18"/>
        </w:rPr>
        <w:instrText xml:space="preserve"> ADDIN ZOTERO_ITEM CSL_CITATION {"citationID":"CHxCSMfW","properties":{"formattedCitation":"({\\i{}Angular vs React}, 2020)","plainCitation":"(Angular vs React, 2020)","noteIndex":0},"citationItems":[{"id":62,"uris":["http://zotero.org/users/local/JHQCasz5/items/34WLCTXP"],"uri":["http://zotero.org/users/local/JHQCasz5/items/34WLCTXP"],"itemData":{"id":62,"type":"webpage","abstract":"Una comparación precisa de los aspectos generales y técnicos entre Angular y ReactHay tantos artículos titulados \"Angular vs React\", \"React vs Angular\", \"Angular o React\" – ¡Es un milagro que hayas abierto este post! Sin embargo, lo que le falta a esos artículos, es una comparación punto por punto con Angular","container-title":"freeCodeCamp.org","language":"es","title":"Angular vs React: Cuál Elegir Para tu Aplicación","title-short":"Angular vs React","URL":"https://www.freecodecamp.org/espanol/news/angular-vs-react-cual-elegir-para-su-aplicacion/","accessed":{"date-parts":[["2021",6,7]]},"issued":{"date-parts":[["2020",12,27]]}}}],"schema":"https://github.com/citation-style-language/schema/raw/master/csl-citation.json"} </w:instrText>
      </w:r>
      <w:r w:rsidR="00AD0D7A" w:rsidRPr="00AE69F5">
        <w:rPr>
          <w:sz w:val="18"/>
        </w:rPr>
        <w:fldChar w:fldCharType="separate"/>
      </w:r>
      <w:r w:rsidR="00AD0D7A" w:rsidRPr="00AE69F5">
        <w:rPr>
          <w:sz w:val="18"/>
          <w:szCs w:val="24"/>
        </w:rPr>
        <w:t>(</w:t>
      </w:r>
      <w:r w:rsidR="00AD0D7A" w:rsidRPr="00AE69F5">
        <w:rPr>
          <w:iCs/>
          <w:sz w:val="18"/>
          <w:szCs w:val="24"/>
        </w:rPr>
        <w:t>freecodecamp</w:t>
      </w:r>
      <w:r w:rsidR="00AD0D7A" w:rsidRPr="00AE69F5">
        <w:rPr>
          <w:sz w:val="18"/>
          <w:szCs w:val="24"/>
        </w:rPr>
        <w:t>, 2020)</w:t>
      </w:r>
      <w:r w:rsidR="00AD0D7A" w:rsidRPr="00AE69F5">
        <w:rPr>
          <w:sz w:val="18"/>
        </w:rPr>
        <w:fldChar w:fldCharType="end"/>
      </w:r>
    </w:p>
    <w:p w14:paraId="189B7ABB" w14:textId="77777777" w:rsidR="00AE69F5" w:rsidRPr="00AE69F5" w:rsidRDefault="003B1A97" w:rsidP="002572B4">
      <w:pPr>
        <w:pStyle w:val="Textoindependiente"/>
        <w:numPr>
          <w:ilvl w:val="0"/>
          <w:numId w:val="14"/>
        </w:numPr>
        <w:spacing w:line="360" w:lineRule="auto"/>
        <w:rPr>
          <w:b/>
        </w:rPr>
      </w:pPr>
      <w:r w:rsidRPr="00A528A7">
        <w:rPr>
          <w:b/>
        </w:rPr>
        <w:t>Estructura de la aplicación</w:t>
      </w:r>
      <w:r w:rsidR="00A528A7" w:rsidRPr="00A528A7">
        <w:rPr>
          <w:b/>
        </w:rPr>
        <w:t xml:space="preserve">: </w:t>
      </w:r>
      <w:r w:rsidRPr="003B1A97">
        <w:t xml:space="preserve">La estructura de React ofrece a los desarrolladores la libertad de elegir. No existe </w:t>
      </w:r>
      <w:r w:rsidR="0004271E">
        <w:t>“</w:t>
      </w:r>
      <w:r w:rsidRPr="003B1A97">
        <w:t>una única estructura correcta</w:t>
      </w:r>
      <w:r w:rsidR="0004271E">
        <w:t>”</w:t>
      </w:r>
      <w:r w:rsidRPr="003B1A97">
        <w:t xml:space="preserve"> para una aplicación React. Sin embargo, la necesidad de diseñar la estructura de la aplicación al comienzo de cada proyecto hace que sea más difícil y más largo de comenzar.</w:t>
      </w:r>
    </w:p>
    <w:p w14:paraId="5D9CD23B" w14:textId="77777777" w:rsidR="00AE69F5" w:rsidRDefault="003B1A97" w:rsidP="00AE69F5">
      <w:pPr>
        <w:pStyle w:val="Textoindependiente"/>
        <w:spacing w:line="360" w:lineRule="auto"/>
        <w:ind w:left="720"/>
      </w:pPr>
      <w:r w:rsidRPr="003B1A97">
        <w:t>Además, React ofrece solo la capa View, mientras que Model y Controller se agregan con el uso de otras librerías.</w:t>
      </w:r>
    </w:p>
    <w:p w14:paraId="39D43BD6" w14:textId="6A9812FD" w:rsidR="00AE69F5" w:rsidRDefault="003B1A97" w:rsidP="00AE69F5">
      <w:pPr>
        <w:pStyle w:val="Textoindependiente"/>
        <w:spacing w:line="360" w:lineRule="auto"/>
        <w:ind w:left="720"/>
      </w:pPr>
      <w:r w:rsidRPr="003B1A97">
        <w:t>La arquitectura de una aplicación React está basada en componentes. El código está hecho de componentes React, que se renderizan con la biblioteca React DOM y se dirigen de dos maneras: funcional (con u</w:t>
      </w:r>
      <w:r w:rsidR="000936A7">
        <w:t xml:space="preserve">na función que devuelve JSX) </w:t>
      </w:r>
      <w:r w:rsidR="000936A7" w:rsidRPr="003B1A97">
        <w:t>y basado en clases (con clases ES6).</w:t>
      </w:r>
    </w:p>
    <w:p w14:paraId="671D5E02" w14:textId="77777777" w:rsidR="00396C41" w:rsidRDefault="00396C41" w:rsidP="00AE69F5">
      <w:pPr>
        <w:pStyle w:val="Textoindependiente"/>
        <w:spacing w:line="360" w:lineRule="auto"/>
        <w:ind w:left="720"/>
      </w:pPr>
    </w:p>
    <w:p w14:paraId="47328692" w14:textId="77777777" w:rsidR="00F14F72" w:rsidRDefault="003B1A97" w:rsidP="00F14F72">
      <w:pPr>
        <w:pStyle w:val="Textoindependiente"/>
        <w:keepNext/>
        <w:spacing w:line="360" w:lineRule="auto"/>
        <w:ind w:left="720"/>
      </w:pPr>
      <w:r w:rsidRPr="003B1A97">
        <w:rPr>
          <w:noProof/>
          <w:lang w:val="en-US"/>
        </w:rPr>
        <w:drawing>
          <wp:inline distT="0" distB="0" distL="0" distR="0" wp14:anchorId="4B3A13D2" wp14:editId="34151ED1">
            <wp:extent cx="4932000" cy="678180"/>
            <wp:effectExtent l="0" t="0" r="2540" b="7620"/>
            <wp:docPr id="28" name="Imagen 28"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Forma&#10;&#10;Descripción generada automáticamente con confianza media"/>
                    <pic:cNvPicPr/>
                  </pic:nvPicPr>
                  <pic:blipFill>
                    <a:blip r:embed="rId39"/>
                    <a:stretch>
                      <a:fillRect/>
                    </a:stretch>
                  </pic:blipFill>
                  <pic:spPr>
                    <a:xfrm>
                      <a:off x="0" y="0"/>
                      <a:ext cx="4935447" cy="678654"/>
                    </a:xfrm>
                    <a:prstGeom prst="rect">
                      <a:avLst/>
                    </a:prstGeom>
                  </pic:spPr>
                </pic:pic>
              </a:graphicData>
            </a:graphic>
          </wp:inline>
        </w:drawing>
      </w:r>
    </w:p>
    <w:p w14:paraId="7172532C" w14:textId="7FF27FC7" w:rsidR="00AE69F5" w:rsidRPr="00F14F72" w:rsidRDefault="00F14F72" w:rsidP="00F14F72">
      <w:pPr>
        <w:pStyle w:val="Descripcin"/>
        <w:ind w:firstLine="720"/>
        <w:rPr>
          <w:b w:val="0"/>
        </w:rPr>
      </w:pPr>
      <w:bookmarkStart w:id="83" w:name="_Toc77849476"/>
      <w:r>
        <w:t xml:space="preserve">Figura </w:t>
      </w:r>
      <w:r w:rsidR="00672653">
        <w:fldChar w:fldCharType="begin"/>
      </w:r>
      <w:r w:rsidR="00672653">
        <w:instrText xml:space="preserve"> SEQ Figura \* ARABIC </w:instrText>
      </w:r>
      <w:r w:rsidR="00672653">
        <w:fldChar w:fldCharType="separate"/>
      </w:r>
      <w:r w:rsidR="00672653">
        <w:rPr>
          <w:noProof/>
        </w:rPr>
        <w:t>24</w:t>
      </w:r>
      <w:r w:rsidR="00672653">
        <w:fldChar w:fldCharType="end"/>
      </w:r>
      <w:r>
        <w:t xml:space="preserve">-2. </w:t>
      </w:r>
      <w:r>
        <w:rPr>
          <w:b w:val="0"/>
        </w:rPr>
        <w:t>Estructura de una función en React</w:t>
      </w:r>
      <w:bookmarkEnd w:id="83"/>
    </w:p>
    <w:p w14:paraId="42A372CC" w14:textId="6636EC28" w:rsidR="00AE69F5" w:rsidRDefault="0020078A" w:rsidP="00AE69F5">
      <w:pPr>
        <w:pStyle w:val="Textoindependiente"/>
        <w:spacing w:line="360" w:lineRule="auto"/>
        <w:ind w:left="720"/>
        <w:rPr>
          <w:sz w:val="18"/>
          <w:szCs w:val="24"/>
        </w:rPr>
      </w:pPr>
      <w:r w:rsidRPr="00A14027">
        <w:rPr>
          <w:b/>
          <w:sz w:val="16"/>
        </w:rPr>
        <w:t xml:space="preserve">Realizado por: </w:t>
      </w:r>
      <w:r>
        <w:rPr>
          <w:iCs/>
          <w:sz w:val="18"/>
          <w:szCs w:val="24"/>
        </w:rPr>
        <w:t>monocubed</w:t>
      </w:r>
      <w:r w:rsidRPr="0020078A">
        <w:rPr>
          <w:sz w:val="18"/>
          <w:szCs w:val="24"/>
        </w:rPr>
        <w:t>, 2021</w:t>
      </w:r>
    </w:p>
    <w:p w14:paraId="640EA920" w14:textId="77777777" w:rsidR="00D36294" w:rsidRDefault="00D36294" w:rsidP="00D36294">
      <w:pPr>
        <w:spacing w:line="360" w:lineRule="auto"/>
      </w:pPr>
    </w:p>
    <w:p w14:paraId="6525519C" w14:textId="77777777" w:rsidR="00F14F72" w:rsidRDefault="003B1A97" w:rsidP="00F14F72">
      <w:pPr>
        <w:pStyle w:val="Textoindependiente"/>
        <w:keepNext/>
        <w:spacing w:line="360" w:lineRule="auto"/>
        <w:ind w:left="720"/>
      </w:pPr>
      <w:r w:rsidRPr="003B1A97">
        <w:rPr>
          <w:noProof/>
          <w:lang w:val="en-US"/>
        </w:rPr>
        <w:drawing>
          <wp:inline distT="0" distB="0" distL="0" distR="0" wp14:anchorId="144AD801" wp14:editId="691994D0">
            <wp:extent cx="4931410" cy="812800"/>
            <wp:effectExtent l="0" t="0" r="2540" b="6350"/>
            <wp:docPr id="29" name="Imagen 2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Texto, Aplicación&#10;&#10;Descripción generada automáticamente"/>
                    <pic:cNvPicPr/>
                  </pic:nvPicPr>
                  <pic:blipFill>
                    <a:blip r:embed="rId40"/>
                    <a:stretch>
                      <a:fillRect/>
                    </a:stretch>
                  </pic:blipFill>
                  <pic:spPr>
                    <a:xfrm>
                      <a:off x="0" y="0"/>
                      <a:ext cx="4934183" cy="813257"/>
                    </a:xfrm>
                    <a:prstGeom prst="rect">
                      <a:avLst/>
                    </a:prstGeom>
                  </pic:spPr>
                </pic:pic>
              </a:graphicData>
            </a:graphic>
          </wp:inline>
        </w:drawing>
      </w:r>
    </w:p>
    <w:p w14:paraId="63B8AF00" w14:textId="661165B1" w:rsidR="00F14F72" w:rsidRPr="00F14F72" w:rsidRDefault="00F14F72" w:rsidP="00F14F72">
      <w:pPr>
        <w:pStyle w:val="Descripcin"/>
        <w:ind w:firstLine="720"/>
        <w:rPr>
          <w:b w:val="0"/>
        </w:rPr>
      </w:pPr>
      <w:bookmarkStart w:id="84" w:name="_Toc77849477"/>
      <w:r>
        <w:t xml:space="preserve">Figura </w:t>
      </w:r>
      <w:r w:rsidR="00672653">
        <w:fldChar w:fldCharType="begin"/>
      </w:r>
      <w:r w:rsidR="00672653">
        <w:instrText xml:space="preserve"> SEQ Figura \* ARABIC </w:instrText>
      </w:r>
      <w:r w:rsidR="00672653">
        <w:fldChar w:fldCharType="separate"/>
      </w:r>
      <w:r w:rsidR="00672653">
        <w:rPr>
          <w:noProof/>
        </w:rPr>
        <w:t>25</w:t>
      </w:r>
      <w:r w:rsidR="00672653">
        <w:fldChar w:fldCharType="end"/>
      </w:r>
      <w:r>
        <w:t xml:space="preserve">-2. </w:t>
      </w:r>
      <w:r>
        <w:rPr>
          <w:b w:val="0"/>
        </w:rPr>
        <w:t>Estructura de una clase en React</w:t>
      </w:r>
      <w:bookmarkEnd w:id="84"/>
    </w:p>
    <w:p w14:paraId="1B9B393D" w14:textId="531C5D6A" w:rsidR="00AE69F5" w:rsidRDefault="008B4D88" w:rsidP="00AE69F5">
      <w:pPr>
        <w:pStyle w:val="Textoindependiente"/>
        <w:spacing w:line="360" w:lineRule="auto"/>
        <w:ind w:left="720"/>
        <w:rPr>
          <w:sz w:val="18"/>
          <w:szCs w:val="24"/>
        </w:rPr>
      </w:pPr>
      <w:r w:rsidRPr="00A14027">
        <w:rPr>
          <w:b/>
          <w:sz w:val="16"/>
        </w:rPr>
        <w:t xml:space="preserve">Realizado por: </w:t>
      </w:r>
      <w:r>
        <w:rPr>
          <w:iCs/>
          <w:sz w:val="18"/>
          <w:szCs w:val="24"/>
        </w:rPr>
        <w:t>monocubed</w:t>
      </w:r>
      <w:r w:rsidRPr="0020078A">
        <w:rPr>
          <w:sz w:val="18"/>
          <w:szCs w:val="24"/>
        </w:rPr>
        <w:t>, 2021</w:t>
      </w:r>
    </w:p>
    <w:p w14:paraId="02387B16" w14:textId="77777777" w:rsidR="00D36294" w:rsidRDefault="00D36294" w:rsidP="00D36294">
      <w:pPr>
        <w:spacing w:line="360" w:lineRule="auto"/>
      </w:pPr>
    </w:p>
    <w:p w14:paraId="55F2F33A" w14:textId="77777777" w:rsidR="00D36294" w:rsidRDefault="003B1A97" w:rsidP="00B26F02">
      <w:pPr>
        <w:pStyle w:val="Textoindependiente"/>
        <w:keepNext/>
        <w:numPr>
          <w:ilvl w:val="0"/>
          <w:numId w:val="14"/>
        </w:numPr>
        <w:spacing w:line="360" w:lineRule="auto"/>
      </w:pPr>
      <w:r w:rsidRPr="0004271E">
        <w:rPr>
          <w:b/>
        </w:rPr>
        <w:t>Gestión de Estado</w:t>
      </w:r>
      <w:r w:rsidR="00AE69F5">
        <w:rPr>
          <w:b/>
        </w:rPr>
        <w:t xml:space="preserve">: </w:t>
      </w:r>
      <w:r w:rsidRPr="003B1A97">
        <w:t>En React, cada componente tiene su propio estado. Un desarrollador de React puede crear componentes especiales para mantener el estado de toda la aplicación o una parte en concreto de ella. La principal desventaja aquí consiste en el hecho de que el estado global debe almacenarse en múltiples partes diferentes de la aplicación y los datos se pasan manualmente a los diferentes niveles del árbol de componentes.</w:t>
      </w:r>
    </w:p>
    <w:p w14:paraId="3A8951F1" w14:textId="77777777" w:rsidR="00D36294" w:rsidRDefault="00D36294" w:rsidP="00D36294">
      <w:pPr>
        <w:spacing w:line="360" w:lineRule="auto"/>
      </w:pPr>
    </w:p>
    <w:p w14:paraId="06EB3CDF" w14:textId="5205909A" w:rsidR="00B26F02" w:rsidRDefault="003B1A97" w:rsidP="00D36294">
      <w:pPr>
        <w:pStyle w:val="Textoindependiente"/>
        <w:keepNext/>
        <w:spacing w:line="360" w:lineRule="auto"/>
        <w:ind w:left="720"/>
      </w:pPr>
      <w:r w:rsidRPr="003B1A97">
        <w:rPr>
          <w:noProof/>
          <w:lang w:val="en-US"/>
        </w:rPr>
        <w:drawing>
          <wp:inline distT="0" distB="0" distL="0" distR="0" wp14:anchorId="7FBAA317" wp14:editId="760BC267">
            <wp:extent cx="4924800" cy="2135505"/>
            <wp:effectExtent l="0" t="0" r="9525" b="0"/>
            <wp:docPr id="27" name="Imagen 2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Texto, Aplicación&#10;&#10;Descripción generada automáticamente"/>
                    <pic:cNvPicPr/>
                  </pic:nvPicPr>
                  <pic:blipFill>
                    <a:blip r:embed="rId41"/>
                    <a:stretch>
                      <a:fillRect/>
                    </a:stretch>
                  </pic:blipFill>
                  <pic:spPr>
                    <a:xfrm>
                      <a:off x="0" y="0"/>
                      <a:ext cx="4930543" cy="2137995"/>
                    </a:xfrm>
                    <a:prstGeom prst="rect">
                      <a:avLst/>
                    </a:prstGeom>
                  </pic:spPr>
                </pic:pic>
              </a:graphicData>
            </a:graphic>
          </wp:inline>
        </w:drawing>
      </w:r>
    </w:p>
    <w:p w14:paraId="098ADDFA" w14:textId="48721E34" w:rsidR="00B26F02" w:rsidRPr="00B26F02" w:rsidRDefault="00B26F02" w:rsidP="00B26F02">
      <w:pPr>
        <w:pStyle w:val="Descripcin"/>
        <w:ind w:firstLine="720"/>
        <w:rPr>
          <w:b w:val="0"/>
        </w:rPr>
      </w:pPr>
      <w:bookmarkStart w:id="85" w:name="_Toc77849478"/>
      <w:r>
        <w:t xml:space="preserve">Figura </w:t>
      </w:r>
      <w:r w:rsidR="00672653">
        <w:fldChar w:fldCharType="begin"/>
      </w:r>
      <w:r w:rsidR="00672653">
        <w:instrText xml:space="preserve"> SEQ Figura \* ARABIC </w:instrText>
      </w:r>
      <w:r w:rsidR="00672653">
        <w:fldChar w:fldCharType="separate"/>
      </w:r>
      <w:r w:rsidR="00672653">
        <w:rPr>
          <w:noProof/>
        </w:rPr>
        <w:t>26</w:t>
      </w:r>
      <w:r w:rsidR="00672653">
        <w:fldChar w:fldCharType="end"/>
      </w:r>
      <w:r>
        <w:t xml:space="preserve">-2. </w:t>
      </w:r>
      <w:r>
        <w:rPr>
          <w:b w:val="0"/>
        </w:rPr>
        <w:t>Estado de los componentes en React</w:t>
      </w:r>
      <w:bookmarkEnd w:id="85"/>
      <w:r>
        <w:rPr>
          <w:b w:val="0"/>
        </w:rPr>
        <w:t xml:space="preserve"> </w:t>
      </w:r>
    </w:p>
    <w:p w14:paraId="29002A73" w14:textId="131E87F9" w:rsidR="00AE69F5" w:rsidRPr="00AE69F5" w:rsidRDefault="00B64C13" w:rsidP="00AE69F5">
      <w:pPr>
        <w:pStyle w:val="Textoindependiente"/>
        <w:spacing w:line="360" w:lineRule="auto"/>
        <w:ind w:left="720"/>
        <w:rPr>
          <w:sz w:val="18"/>
          <w:szCs w:val="24"/>
        </w:rPr>
      </w:pPr>
      <w:r w:rsidRPr="00AE69F5">
        <w:rPr>
          <w:b/>
          <w:sz w:val="16"/>
        </w:rPr>
        <w:t xml:space="preserve">Realizado por: </w:t>
      </w:r>
      <w:r w:rsidRPr="00AE69F5">
        <w:rPr>
          <w:iCs/>
          <w:sz w:val="18"/>
          <w:szCs w:val="24"/>
        </w:rPr>
        <w:t>monocubed</w:t>
      </w:r>
      <w:r w:rsidRPr="00AE69F5">
        <w:rPr>
          <w:sz w:val="18"/>
          <w:szCs w:val="24"/>
        </w:rPr>
        <w:t>, 2021</w:t>
      </w:r>
    </w:p>
    <w:p w14:paraId="5CD32EBD" w14:textId="77777777" w:rsidR="00D36294" w:rsidRDefault="00D36294" w:rsidP="00AE69F5">
      <w:pPr>
        <w:pStyle w:val="Textoindependiente"/>
        <w:spacing w:line="360" w:lineRule="auto"/>
        <w:ind w:left="720"/>
      </w:pPr>
    </w:p>
    <w:p w14:paraId="7675E776" w14:textId="207C54F0" w:rsidR="00AE69F5" w:rsidRDefault="003B1A97" w:rsidP="00AE69F5">
      <w:pPr>
        <w:pStyle w:val="Textoindependiente"/>
        <w:spacing w:line="360" w:lineRule="auto"/>
        <w:ind w:left="720"/>
        <w:rPr>
          <w:b/>
        </w:rPr>
      </w:pPr>
      <w:r>
        <w:t>Para resolver este problema, existe una librería de gestión especial del estado: Redux. La idea de está es que el estado global se representa como un único objeto con estado, que se modifica en diferentes partes de la aplicación con la ayuda de reductores: funciones especiales de Redux.</w:t>
      </w:r>
    </w:p>
    <w:p w14:paraId="627272B9" w14:textId="1EFB1FF0" w:rsidR="00EF42A9" w:rsidRPr="00D36294" w:rsidRDefault="003B1A97" w:rsidP="00D36294">
      <w:pPr>
        <w:pStyle w:val="Textoindependiente"/>
        <w:spacing w:line="360" w:lineRule="auto"/>
        <w:ind w:left="720"/>
        <w:rPr>
          <w:b/>
        </w:rPr>
      </w:pPr>
      <w:r>
        <w:t>La librería de gestión de estado MobX ofrece otra solución. A diferencia de Redux con el estado global almacenado en un solo objeto con estado inmutable, MobX ofrece almacenar solo el estado mínimo requerido, mientras que el resto se puede derivar.</w:t>
      </w:r>
      <w:r w:rsidR="00EF42A9">
        <w:t xml:space="preserve"> </w:t>
      </w:r>
      <w:r w:rsidR="00EF42A9" w:rsidRPr="00B027BB">
        <w:rPr>
          <w:sz w:val="18"/>
        </w:rPr>
        <w:fldChar w:fldCharType="begin"/>
      </w:r>
      <w:r w:rsidR="00EF42A9" w:rsidRPr="00B027BB">
        <w:rPr>
          <w:sz w:val="18"/>
        </w:rPr>
        <w:instrText xml:space="preserve"> ADDIN ZOTERO_ITEM CSL_CITATION {"citationID":"CHxCSMfW","properties":{"formattedCitation":"({\\i{}Angular vs React}, 2020)","plainCitation":"(Angular vs React, 2020)","noteIndex":0},"citationItems":[{"id":62,"uris":["http://zotero.org/users/local/JHQCasz5/items/34WLCTXP"],"uri":["http://zotero.org/users/local/JHQCasz5/items/34WLCTXP"],"itemData":{"id":62,"type":"webpage","abstract":"Una comparación precisa de los aspectos generales y técnicos entre Angular y ReactHay tantos artículos titulados \"Angular vs React\", \"React vs Angular\", \"Angular o React\" – ¡Es un milagro que hayas abierto este post! Sin embargo, lo que le falta a esos artículos, es una comparación punto por punto con Angular","container-title":"freeCodeCamp.org","language":"es","title":"Angular vs React: Cuál Elegir Para tu Aplicación","title-short":"Angular vs React","URL":"https://www.freecodecamp.org/espanol/news/angular-vs-react-cual-elegir-para-su-aplicacion/","accessed":{"date-parts":[["2021",6,7]]},"issued":{"date-parts":[["2020",12,27]]}}}],"schema":"https://github.com/citation-style-language/schema/raw/master/csl-citation.json"} </w:instrText>
      </w:r>
      <w:r w:rsidR="00EF42A9" w:rsidRPr="00B027BB">
        <w:rPr>
          <w:sz w:val="18"/>
        </w:rPr>
        <w:fldChar w:fldCharType="separate"/>
      </w:r>
      <w:r w:rsidR="00EF42A9" w:rsidRPr="00B027BB">
        <w:rPr>
          <w:sz w:val="18"/>
          <w:szCs w:val="24"/>
        </w:rPr>
        <w:t>(</w:t>
      </w:r>
      <w:r w:rsidR="00EF42A9" w:rsidRPr="00B027BB">
        <w:rPr>
          <w:iCs/>
          <w:sz w:val="18"/>
          <w:szCs w:val="24"/>
        </w:rPr>
        <w:t>freecodecamp</w:t>
      </w:r>
      <w:r w:rsidR="00EF42A9" w:rsidRPr="00B027BB">
        <w:rPr>
          <w:sz w:val="18"/>
          <w:szCs w:val="24"/>
        </w:rPr>
        <w:t>, 2020)</w:t>
      </w:r>
      <w:r w:rsidR="00EF42A9" w:rsidRPr="00B027BB">
        <w:rPr>
          <w:sz w:val="18"/>
        </w:rPr>
        <w:fldChar w:fldCharType="end"/>
      </w:r>
    </w:p>
    <w:p w14:paraId="5A6D36C6" w14:textId="18CEDE2A" w:rsidR="00310DB4" w:rsidRPr="00AE69F5" w:rsidRDefault="00310DB4" w:rsidP="002572B4">
      <w:pPr>
        <w:pStyle w:val="Textoindependiente"/>
        <w:numPr>
          <w:ilvl w:val="0"/>
          <w:numId w:val="14"/>
        </w:numPr>
        <w:spacing w:line="360" w:lineRule="auto"/>
        <w:rPr>
          <w:b/>
        </w:rPr>
      </w:pPr>
      <w:r w:rsidRPr="0004271E">
        <w:rPr>
          <w:b/>
        </w:rPr>
        <w:t>Herramientas</w:t>
      </w:r>
      <w:r w:rsidR="00AE69F5">
        <w:rPr>
          <w:b/>
        </w:rPr>
        <w:t xml:space="preserve">: </w:t>
      </w:r>
      <w:r w:rsidRPr="00310DB4">
        <w:t xml:space="preserve">React es compatible con varios editores de código. Por ejemplo, el código en React se puede editar con Sublime Text, Visual Studio y Atom. Para iniciar un proyecto, puede usar la herramienta Create React App </w:t>
      </w:r>
      <w:r w:rsidR="00B027BB">
        <w:t>(CLI). A su vez, la renderizació</w:t>
      </w:r>
      <w:r w:rsidRPr="00310DB4">
        <w:t>n del lado del servidor se completa con el uso del framework Next.js.</w:t>
      </w:r>
      <w:r w:rsidR="00EF42A9" w:rsidRPr="00B027BB">
        <w:rPr>
          <w:sz w:val="18"/>
        </w:rPr>
        <w:t xml:space="preserve"> </w:t>
      </w:r>
      <w:r w:rsidR="00EF42A9" w:rsidRPr="00B027BB">
        <w:rPr>
          <w:sz w:val="18"/>
        </w:rPr>
        <w:fldChar w:fldCharType="begin"/>
      </w:r>
      <w:r w:rsidR="00EF42A9" w:rsidRPr="00B027BB">
        <w:rPr>
          <w:sz w:val="18"/>
        </w:rPr>
        <w:instrText xml:space="preserve"> ADDIN ZOTERO_ITEM CSL_CITATION {"citationID":"CHxCSMfW","properties":{"formattedCitation":"({\\i{}Angular vs React}, 2020)","plainCitation":"(Angular vs React, 2020)","noteIndex":0},"citationItems":[{"id":62,"uris":["http://zotero.org/users/local/JHQCasz5/items/34WLCTXP"],"uri":["http://zotero.org/users/local/JHQCasz5/items/34WLCTXP"],"itemData":{"id":62,"type":"webpage","abstract":"Una comparación precisa de los aspectos generales y técnicos entre Angular y ReactHay tantos artículos titulados \"Angular vs React\", \"React vs Angular\", \"Angular o React\" – ¡Es un milagro que hayas abierto este post! Sin embargo, lo que le falta a esos artículos, es una comparación punto por punto con Angular","container-title":"freeCodeCamp.org","language":"es","title":"Angular vs React: Cuál Elegir Para tu Aplicación","title-short":"Angular vs React","URL":"https://www.freecodecamp.org/espanol/news/angular-vs-react-cual-elegir-para-su-aplicacion/","accessed":{"date-parts":[["2021",6,7]]},"issued":{"date-parts":[["2020",12,27]]}}}],"schema":"https://github.com/citation-style-language/schema/raw/master/csl-citation.json"} </w:instrText>
      </w:r>
      <w:r w:rsidR="00EF42A9" w:rsidRPr="00B027BB">
        <w:rPr>
          <w:sz w:val="18"/>
        </w:rPr>
        <w:fldChar w:fldCharType="separate"/>
      </w:r>
      <w:r w:rsidR="00EF42A9" w:rsidRPr="00B027BB">
        <w:rPr>
          <w:sz w:val="18"/>
          <w:szCs w:val="24"/>
        </w:rPr>
        <w:t>(</w:t>
      </w:r>
      <w:r w:rsidR="00EF42A9" w:rsidRPr="00B027BB">
        <w:rPr>
          <w:iCs/>
          <w:sz w:val="18"/>
          <w:szCs w:val="24"/>
        </w:rPr>
        <w:t>freecodecamp</w:t>
      </w:r>
      <w:r w:rsidR="00EF42A9" w:rsidRPr="00B027BB">
        <w:rPr>
          <w:sz w:val="18"/>
          <w:szCs w:val="24"/>
        </w:rPr>
        <w:t>, 2020)</w:t>
      </w:r>
      <w:r w:rsidR="00EF42A9" w:rsidRPr="00B027BB">
        <w:rPr>
          <w:sz w:val="18"/>
        </w:rPr>
        <w:fldChar w:fldCharType="end"/>
      </w:r>
    </w:p>
    <w:p w14:paraId="6C0AC483" w14:textId="26A2B19A" w:rsidR="00310DB4" w:rsidRPr="00EF42A9" w:rsidRDefault="00310DB4" w:rsidP="00411B4C">
      <w:pPr>
        <w:spacing w:line="360" w:lineRule="auto"/>
      </w:pPr>
    </w:p>
    <w:p w14:paraId="49497AF2" w14:textId="614F6EB9" w:rsidR="00310DB4" w:rsidRPr="00970D39" w:rsidRDefault="00310DB4" w:rsidP="002572B4">
      <w:pPr>
        <w:pStyle w:val="Ttulo3"/>
        <w:numPr>
          <w:ilvl w:val="2"/>
          <w:numId w:val="2"/>
        </w:numPr>
      </w:pPr>
      <w:bookmarkStart w:id="86" w:name="_Toc77780553"/>
      <w:r w:rsidRPr="00970D39">
        <w:t>Dependencias de React JS</w:t>
      </w:r>
      <w:bookmarkEnd w:id="86"/>
    </w:p>
    <w:p w14:paraId="6CF1F22B" w14:textId="43C15F09" w:rsidR="00310DB4" w:rsidRDefault="00310DB4" w:rsidP="00D1371A">
      <w:pPr>
        <w:spacing w:line="360" w:lineRule="auto"/>
      </w:pPr>
    </w:p>
    <w:p w14:paraId="6C67C3BE" w14:textId="62E1FA0A" w:rsidR="00310DB4" w:rsidRDefault="00310DB4" w:rsidP="00D1371A">
      <w:pPr>
        <w:spacing w:line="360" w:lineRule="auto"/>
      </w:pPr>
      <w:r w:rsidRPr="00310DB4">
        <w:t>React es una librería para el desarrollo UI, por lo que las aplicaciones escritas con React para que pueda</w:t>
      </w:r>
      <w:r w:rsidR="002E2341">
        <w:t>n</w:t>
      </w:r>
      <w:r w:rsidRPr="00310DB4">
        <w:t xml:space="preserve"> ser utilizadas necesitan librerías adicionales. Por ejemplo, Redux, React Router o Helmet optimizan los procesos de gestión de estado, enrutamiento e interacción con la API. Funciones como las de enlazado de datos, el enrutamiento basado en componentes, la generación de proyectos, la validación de formularios, o la inyección de dependencias requieren la instalación de módulos o librerías adicionales.</w:t>
      </w:r>
      <w:r w:rsidR="00EF42A9">
        <w:t xml:space="preserve"> </w:t>
      </w:r>
      <w:r w:rsidR="00EF42A9" w:rsidRPr="00B027BB">
        <w:rPr>
          <w:sz w:val="18"/>
        </w:rPr>
        <w:fldChar w:fldCharType="begin"/>
      </w:r>
      <w:r w:rsidR="00EF42A9" w:rsidRPr="00B027BB">
        <w:rPr>
          <w:sz w:val="18"/>
        </w:rPr>
        <w:instrText xml:space="preserve"> ADDIN ZOTERO_ITEM CSL_CITATION {"citationID":"CHxCSMfW","properties":{"formattedCitation":"({\\i{}Angular vs React}, 2020)","plainCitation":"(Angular vs React, 2020)","noteIndex":0},"citationItems":[{"id":62,"uris":["http://zotero.org/users/local/JHQCasz5/items/34WLCTXP"],"uri":["http://zotero.org/users/local/JHQCasz5/items/34WLCTXP"],"itemData":{"id":62,"type":"webpage","abstract":"Una comparación precisa de los aspectos generales y técnicos entre Angular y ReactHay tantos artículos titulados \"Angular vs React\", \"React vs Angular\", \"Angular o React\" – ¡Es un milagro que hayas abierto este post! Sin embargo, lo que le falta a esos artículos, es una comparación punto por punto con Angular","container-title":"freeCodeCamp.org","language":"es","title":"Angular vs React: Cuál Elegir Para tu Aplicación","title-short":"Angular vs React","URL":"https://www.freecodecamp.org/espanol/news/angular-vs-react-cual-elegir-para-su-aplicacion/","accessed":{"date-parts":[["2021",6,7]]},"issued":{"date-parts":[["2020",12,27]]}}}],"schema":"https://github.com/citation-style-language/schema/raw/master/csl-citation.json"} </w:instrText>
      </w:r>
      <w:r w:rsidR="00EF42A9" w:rsidRPr="00B027BB">
        <w:rPr>
          <w:sz w:val="18"/>
        </w:rPr>
        <w:fldChar w:fldCharType="separate"/>
      </w:r>
      <w:r w:rsidR="00EF42A9" w:rsidRPr="00B027BB">
        <w:rPr>
          <w:sz w:val="18"/>
          <w:szCs w:val="24"/>
          <w:lang w:val="en-US"/>
        </w:rPr>
        <w:t>(</w:t>
      </w:r>
      <w:r w:rsidR="00EF42A9" w:rsidRPr="00B027BB">
        <w:rPr>
          <w:iCs/>
          <w:sz w:val="18"/>
          <w:szCs w:val="24"/>
        </w:rPr>
        <w:t>freecodecamp</w:t>
      </w:r>
      <w:r w:rsidR="00EF42A9" w:rsidRPr="00B027BB">
        <w:rPr>
          <w:sz w:val="18"/>
          <w:szCs w:val="24"/>
          <w:lang w:val="en-US"/>
        </w:rPr>
        <w:t>, 2020)</w:t>
      </w:r>
      <w:r w:rsidR="00EF42A9" w:rsidRPr="00B027BB">
        <w:rPr>
          <w:sz w:val="18"/>
        </w:rPr>
        <w:fldChar w:fldCharType="end"/>
      </w:r>
    </w:p>
    <w:p w14:paraId="73E84CD9" w14:textId="77777777" w:rsidR="003C5273" w:rsidRPr="00EF42A9" w:rsidRDefault="003C5273" w:rsidP="00D1371A">
      <w:pPr>
        <w:spacing w:line="360" w:lineRule="auto"/>
        <w:rPr>
          <w:b/>
          <w:bCs/>
          <w:color w:val="FFFFFF" w:themeColor="background1"/>
        </w:rPr>
      </w:pPr>
    </w:p>
    <w:p w14:paraId="31D90B02" w14:textId="4802B224" w:rsidR="003C5273" w:rsidRPr="00970D39" w:rsidRDefault="003C5273" w:rsidP="002572B4">
      <w:pPr>
        <w:pStyle w:val="Ttulo3"/>
        <w:numPr>
          <w:ilvl w:val="2"/>
          <w:numId w:val="2"/>
        </w:numPr>
      </w:pPr>
      <w:bookmarkStart w:id="87" w:name="_Toc77780554"/>
      <w:r w:rsidRPr="00970D39">
        <w:t>Npm</w:t>
      </w:r>
      <w:bookmarkEnd w:id="87"/>
    </w:p>
    <w:p w14:paraId="6C6045B7" w14:textId="445F7C56" w:rsidR="009F215B" w:rsidRDefault="009F215B" w:rsidP="00D1371A">
      <w:pPr>
        <w:spacing w:line="360" w:lineRule="auto"/>
      </w:pPr>
    </w:p>
    <w:p w14:paraId="5E7E19BA" w14:textId="2FB2C9D6" w:rsidR="009F215B" w:rsidRDefault="009F215B" w:rsidP="00D1371A">
      <w:pPr>
        <w:spacing w:line="360" w:lineRule="auto"/>
      </w:pPr>
      <w:r>
        <w:t>NPM son las siglas de Node Package Manager, es decir, gestor de paquetes de NodeJS, un entorno de ejecución multiplataforma para ejecutar Javascript no sólo en un navegador web (como se concibió originalmente) sino fuera de él, y poder utilizarlo en sistemas de escritorio o servidores web.</w:t>
      </w:r>
    </w:p>
    <w:p w14:paraId="1E31B6A7" w14:textId="78F5DE4C" w:rsidR="009F215B" w:rsidRDefault="009F215B" w:rsidP="00D1371A">
      <w:pPr>
        <w:spacing w:line="360" w:lineRule="auto"/>
      </w:pPr>
      <w:r>
        <w:t>Este gestor de paquetes (muy similar al concepto de apt-get en GNU/Linux), nos permitirá instalar de forma muy sencilla y automática paquetes Javascript (tanto de Node como Javascript para el navegador) y utilizarlo para nuestros fines.</w:t>
      </w:r>
    </w:p>
    <w:p w14:paraId="4EC5EA45" w14:textId="653091B9" w:rsidR="009F215B" w:rsidRDefault="009F215B" w:rsidP="00F124F3">
      <w:pPr>
        <w:spacing w:line="360" w:lineRule="auto"/>
      </w:pPr>
      <w:r>
        <w:t>Aunque profundizaremos más adelante, hay 2 modalidades principales para utilizar NPM:</w:t>
      </w:r>
    </w:p>
    <w:p w14:paraId="6F8F8F36" w14:textId="174CB0EC" w:rsidR="009F215B" w:rsidRDefault="009F215B" w:rsidP="002572B4">
      <w:pPr>
        <w:pStyle w:val="Prrafodelista"/>
        <w:numPr>
          <w:ilvl w:val="0"/>
          <w:numId w:val="14"/>
        </w:numPr>
        <w:spacing w:line="360" w:lineRule="auto"/>
      </w:pPr>
      <w:r w:rsidRPr="00D1371A">
        <w:rPr>
          <w:b/>
          <w:bCs/>
        </w:rPr>
        <w:t>A nivel de proyecto:</w:t>
      </w:r>
      <w:r>
        <w:t xml:space="preserve"> Probablemente la modalidad más utilizada es la de usar NPM como un gestor de dependencias de un proyecto, esto es, un sistema con el que controlamos que paquetes o librerías Javascript están instalados (y que versión), de modo que quedan asociados al proyecto en sí. Esto facilita que, si un usuario diferente se descarga el proyecto, pueda gestionarlo fácil y rápidamente (instalar paquetes, actualizarlos, etc.…)</w:t>
      </w:r>
    </w:p>
    <w:p w14:paraId="7907A4C6" w14:textId="43CCD951" w:rsidR="009F215B" w:rsidRDefault="009F215B" w:rsidP="002572B4">
      <w:pPr>
        <w:pStyle w:val="Prrafodelista"/>
        <w:numPr>
          <w:ilvl w:val="0"/>
          <w:numId w:val="14"/>
        </w:numPr>
        <w:spacing w:line="360" w:lineRule="auto"/>
      </w:pPr>
      <w:r w:rsidRPr="00D1371A">
        <w:rPr>
          <w:b/>
          <w:bCs/>
        </w:rPr>
        <w:t>A nivel global</w:t>
      </w:r>
      <w:r>
        <w:t>: Existen algunas situaciones específicas, en las que los paquetes son realmente utilidades que no se utilizan en proyectos, muy común en aplicaciones de línea de comandos (CLI) que usamos desde terminal. En esta modalidad, los paquetes se instalan a nivel del sistema (no en la carpeta del proyecto), por lo que están disponibles siempre que el usuario quiera utilizarlos, sin necesidad de tenerlo en cada proyecto.</w:t>
      </w:r>
      <w:r w:rsidR="00E243D0">
        <w:t xml:space="preserve"> </w:t>
      </w:r>
      <w:r w:rsidR="00E243D0" w:rsidRPr="00D1371A">
        <w:rPr>
          <w:sz w:val="18"/>
        </w:rPr>
        <w:fldChar w:fldCharType="begin"/>
      </w:r>
      <w:r w:rsidR="00E243D0" w:rsidRPr="00D1371A">
        <w:rPr>
          <w:sz w:val="18"/>
        </w:rPr>
        <w:instrText xml:space="preserve"> ADDIN ZOTERO_ITEM CSL_CITATION {"citationID":"svn2q98j","properties":{"formattedCitation":"({\\i{}\\uc0\\u191{}Qu\\uc0\\u233{} es NPM?}, s.\\uc0\\u160{}f.)","plainCitation":"(¿Qué es NPM?, s. f.)","noteIndex":0},"citationItems":[{"id":64,"uris":["http://zotero.org/users/local/JHQCasz5/items/Y53RYNNQ"],"uri":["http://zotero.org/users/local/JHQCasz5/items/Y53RYNNQ"],"itemData":{"id":64,"type":"webpage","abstract":"NPM (Node Package Manager) es el gestor de paquetes Javascript de node, que permite instalarlos tanto en el sistema como en un proyecto.","language":"es","title":"¿Qué es NPM? - Javascript en español","title-short":"¿Qué es NPM?","URL":"https://lenguajejs.com/npm/introduccion/que-es/","accessed":{"date-parts":[["2021",6,7]]}}}],"schema":"https://github.com/citation-style-language/schema/raw/master/csl-citation.json"} </w:instrText>
      </w:r>
      <w:r w:rsidR="00E243D0" w:rsidRPr="00D1371A">
        <w:rPr>
          <w:sz w:val="18"/>
        </w:rPr>
        <w:fldChar w:fldCharType="separate"/>
      </w:r>
      <w:r w:rsidR="00E243D0" w:rsidRPr="00D1371A">
        <w:rPr>
          <w:sz w:val="18"/>
          <w:szCs w:val="24"/>
        </w:rPr>
        <w:t>(</w:t>
      </w:r>
      <w:r w:rsidR="00E243D0" w:rsidRPr="00D1371A">
        <w:rPr>
          <w:iCs/>
          <w:sz w:val="18"/>
          <w:szCs w:val="24"/>
        </w:rPr>
        <w:t>lenguajejs.com</w:t>
      </w:r>
      <w:r w:rsidR="00E243D0" w:rsidRPr="00D1371A">
        <w:rPr>
          <w:sz w:val="18"/>
          <w:szCs w:val="24"/>
        </w:rPr>
        <w:t>, 2018)</w:t>
      </w:r>
      <w:r w:rsidR="00E243D0" w:rsidRPr="00D1371A">
        <w:rPr>
          <w:sz w:val="18"/>
        </w:rPr>
        <w:fldChar w:fldCharType="end"/>
      </w:r>
    </w:p>
    <w:p w14:paraId="647A687B" w14:textId="77777777" w:rsidR="00E243D0" w:rsidRDefault="00E243D0" w:rsidP="00D1371A">
      <w:pPr>
        <w:spacing w:line="360" w:lineRule="auto"/>
      </w:pPr>
    </w:p>
    <w:p w14:paraId="0A9AE05C" w14:textId="20985A23" w:rsidR="005977A3" w:rsidRPr="00970D39" w:rsidRDefault="005977A3" w:rsidP="002572B4">
      <w:pPr>
        <w:pStyle w:val="Ttulo3"/>
        <w:numPr>
          <w:ilvl w:val="2"/>
          <w:numId w:val="2"/>
        </w:numPr>
      </w:pPr>
      <w:bookmarkStart w:id="88" w:name="_Toc77780555"/>
      <w:r w:rsidRPr="00970D39">
        <w:t>Axios</w:t>
      </w:r>
      <w:bookmarkEnd w:id="88"/>
    </w:p>
    <w:p w14:paraId="496310A8" w14:textId="07D17C51" w:rsidR="00310DB4" w:rsidRDefault="00310DB4" w:rsidP="00D1371A">
      <w:pPr>
        <w:spacing w:line="360" w:lineRule="auto"/>
      </w:pPr>
    </w:p>
    <w:p w14:paraId="34B74641" w14:textId="68330A1A" w:rsidR="003B1A97" w:rsidRDefault="003B1A97" w:rsidP="00D1371A">
      <w:pPr>
        <w:spacing w:line="360" w:lineRule="auto"/>
      </w:pPr>
      <w:r w:rsidRPr="003B1A97">
        <w:t>Axios es una librería JavaScript que puede ejecutarse en el navegador y que nos permite hacer sencillas las operaciones como cliente HTTP, por lo que podremos configurar y realizar solicitudes a un servidor y recibiremos respuestas fáciles de procesar. Aunque podría resultarnos muy útil en infinidad de situaciones, deberíamos antes analizarla las casuísticas con cuidado para determinar si es la mejor solución.</w:t>
      </w:r>
    </w:p>
    <w:p w14:paraId="0151A9FA" w14:textId="23FA0457" w:rsidR="003B1A97" w:rsidRDefault="003B1A97" w:rsidP="00D1371A">
      <w:pPr>
        <w:spacing w:line="360" w:lineRule="auto"/>
      </w:pPr>
      <w:r>
        <w:t>Axios es una alternativa que nos brinda multitud de ventajas:</w:t>
      </w:r>
    </w:p>
    <w:p w14:paraId="23FE25CD" w14:textId="77777777" w:rsidR="00DE3B25" w:rsidRDefault="003B1A97" w:rsidP="002572B4">
      <w:pPr>
        <w:pStyle w:val="Prrafodelista"/>
        <w:numPr>
          <w:ilvl w:val="0"/>
          <w:numId w:val="17"/>
        </w:numPr>
      </w:pPr>
      <w:r>
        <w:t>La API es unificada para las solicitudes Ajax.</w:t>
      </w:r>
    </w:p>
    <w:p w14:paraId="0667F880" w14:textId="77777777" w:rsidR="00DE3B25" w:rsidRDefault="003B1A97" w:rsidP="002572B4">
      <w:pPr>
        <w:pStyle w:val="Prrafodelista"/>
        <w:numPr>
          <w:ilvl w:val="0"/>
          <w:numId w:val="17"/>
        </w:numPr>
      </w:pPr>
      <w:r>
        <w:t>Está optimizado para facilitar el consumo de servicios web, API REST y que devuelvan datos JSON.</w:t>
      </w:r>
    </w:p>
    <w:p w14:paraId="17743D37" w14:textId="77777777" w:rsidR="00DE3B25" w:rsidRDefault="003B1A97" w:rsidP="002572B4">
      <w:pPr>
        <w:pStyle w:val="Prrafodelista"/>
        <w:numPr>
          <w:ilvl w:val="0"/>
          <w:numId w:val="17"/>
        </w:numPr>
      </w:pPr>
      <w:r>
        <w:t>De fácil utilización y como complemento perfecto para las páginas convencionales.</w:t>
      </w:r>
    </w:p>
    <w:p w14:paraId="5E775B64" w14:textId="77777777" w:rsidR="00DE3B25" w:rsidRDefault="003B1A97" w:rsidP="002572B4">
      <w:pPr>
        <w:pStyle w:val="Prrafodelista"/>
        <w:numPr>
          <w:ilvl w:val="0"/>
          <w:numId w:val="17"/>
        </w:numPr>
      </w:pPr>
      <w:r>
        <w:t>Pesa poco, apenas 13KB minimizado. Menos aún si se envía comprimido al servidor.</w:t>
      </w:r>
    </w:p>
    <w:p w14:paraId="02E6B825" w14:textId="4FAD35DB" w:rsidR="00DE3B25" w:rsidRDefault="003B1A97" w:rsidP="002572B4">
      <w:pPr>
        <w:pStyle w:val="Prrafodelista"/>
        <w:numPr>
          <w:ilvl w:val="0"/>
          <w:numId w:val="17"/>
        </w:numPr>
      </w:pPr>
      <w:r>
        <w:t>Compatibilidad con todos los navegadores en sus versiones actuales.</w:t>
      </w:r>
    </w:p>
    <w:p w14:paraId="42F7FF6E" w14:textId="77777777" w:rsidR="00D1371A" w:rsidRDefault="00D1371A" w:rsidP="00D1371A"/>
    <w:p w14:paraId="17BB4D27" w14:textId="452CA029" w:rsidR="00DE3B25" w:rsidRDefault="00DE3B25" w:rsidP="00C22A10">
      <w:pPr>
        <w:spacing w:line="360" w:lineRule="auto"/>
      </w:pPr>
      <w:r w:rsidRPr="00DE3B25">
        <w:t>Para trabajar Axios utilizaremos el API de las denominadas promesas, las herramientas de los lenguajes de programación que sirven para tramitar fases venideras en el flujo de ejecución de un programa. Es decir, cuando recibamos respuesta del servidor, se llamará a un callback configurada en then y en el momento que arroje un error, se correrá la misma función, pero definida por catch.</w:t>
      </w:r>
      <w:r w:rsidR="00F01C84" w:rsidRPr="00F01C84">
        <w:t xml:space="preserve"> </w:t>
      </w:r>
      <w:r w:rsidR="00F01C84" w:rsidRPr="00B027BB">
        <w:rPr>
          <w:sz w:val="18"/>
        </w:rPr>
        <w:fldChar w:fldCharType="begin"/>
      </w:r>
      <w:r w:rsidR="00F01C84" w:rsidRPr="00B027BB">
        <w:rPr>
          <w:sz w:val="18"/>
        </w:rPr>
        <w:instrText xml:space="preserve"> ADDIN ZOTERO_ITEM CSL_CITATION {"citationID":"cprVHJFE","properties":{"formattedCitation":"(Garc\\uc0\\u237{}a, 2019)","plainCitation":"(García, 2019)","noteIndex":0},"citationItems":[{"id":66,"uris":["http://zotero.org/users/local/JHQCasz5/items/4DX29UYY"],"uri":["http://zotero.org/users/local/JHQCasz5/items/4DX29UYY"],"itemData":{"id":66,"type":"post-weblog","abstract":"Axios es una librería  JavaScript que puede ejecutarse en el navegador y que nos permite hacer sencillas las operaciones como cliente HTTP, por lo que podremos configurar y realizar solicitudes a un servidor y recibiremos respuestas fáciles de procesar. Aunque podría resultarnos muy útil en infinidad de situaciones, deberíamos antes analizarla las casuísticas con cuidado […]","container-title":"Blog de arsys.es","language":"es","title":"Analizamos las características de la librería Axios, un ligero cliente HTTP para JavaScript","URL":"https://www.arsys.es/blog/programacion/axios/","author":[{"family":"García","given":"Jose Mª Baquero"}],"accessed":{"date-parts":[["2021",6,7]]},"issued":{"date-parts":[["2019",4,5]]}}}],"schema":"https://github.com/citation-style-language/schema/raw/master/csl-citation.json"} </w:instrText>
      </w:r>
      <w:r w:rsidR="00F01C84" w:rsidRPr="00B027BB">
        <w:rPr>
          <w:sz w:val="18"/>
        </w:rPr>
        <w:fldChar w:fldCharType="separate"/>
      </w:r>
      <w:r w:rsidR="00F01C84" w:rsidRPr="00B027BB">
        <w:rPr>
          <w:sz w:val="18"/>
          <w:szCs w:val="24"/>
        </w:rPr>
        <w:t>(García, 2019)</w:t>
      </w:r>
      <w:r w:rsidR="00F01C84" w:rsidRPr="00B027BB">
        <w:rPr>
          <w:sz w:val="18"/>
        </w:rPr>
        <w:fldChar w:fldCharType="end"/>
      </w:r>
    </w:p>
    <w:p w14:paraId="27BA5879" w14:textId="77777777" w:rsidR="00F01C84" w:rsidRDefault="00F01C84" w:rsidP="00C22A10">
      <w:pPr>
        <w:spacing w:line="360" w:lineRule="auto"/>
      </w:pPr>
    </w:p>
    <w:p w14:paraId="6FE72A01" w14:textId="49E3CA94" w:rsidR="005977A3" w:rsidRPr="00970D39" w:rsidRDefault="005977A3" w:rsidP="002572B4">
      <w:pPr>
        <w:pStyle w:val="Ttulo3"/>
        <w:numPr>
          <w:ilvl w:val="2"/>
          <w:numId w:val="2"/>
        </w:numPr>
      </w:pPr>
      <w:bookmarkStart w:id="89" w:name="_Toc77780556"/>
      <w:r w:rsidRPr="00970D39">
        <w:t>Redux</w:t>
      </w:r>
      <w:bookmarkEnd w:id="89"/>
    </w:p>
    <w:p w14:paraId="6D26430D" w14:textId="77777777" w:rsidR="005977A3" w:rsidRDefault="005977A3" w:rsidP="00C22A10">
      <w:pPr>
        <w:spacing w:line="360" w:lineRule="auto"/>
      </w:pPr>
    </w:p>
    <w:p w14:paraId="6CBE63CE" w14:textId="77777777" w:rsidR="00BF3FDA" w:rsidRDefault="00BF3FDA" w:rsidP="00C22A10">
      <w:pPr>
        <w:spacing w:line="360" w:lineRule="auto"/>
      </w:pPr>
      <w:r>
        <w:t>Redux es un patrón de arquitectura de datos que permite manejar el estado de la aplicación de una manera predecible. Está pensado para reducir el número de relaciones entre componentes de la aplicación y mantener un flujo de datos sencillo.</w:t>
      </w:r>
    </w:p>
    <w:p w14:paraId="4447B762" w14:textId="143D0BF8" w:rsidR="00F01C84" w:rsidRDefault="00BF3FDA" w:rsidP="00C22A10">
      <w:pPr>
        <w:spacing w:line="360" w:lineRule="auto"/>
      </w:pPr>
      <w:r>
        <w:t>Iniciado originalmente por la comunidad de React, como evolución y mejora de las ideas de Flux, Redux se ha convertido en un patrón transversal, capaz de adaptarse a cualquier tipo de librería o framework del lado del cliente. Incluso se podría usar sin necesidad de otro framework Javascript. También se puede ejecutar del lado del servidor o en aplicaciones para móviles, por lo que sus ámbitos de aplicación son muy amplios.</w:t>
      </w:r>
      <w:r w:rsidR="00F01C84" w:rsidRPr="00B027BB">
        <w:rPr>
          <w:sz w:val="18"/>
        </w:rPr>
        <w:t xml:space="preserve"> </w:t>
      </w:r>
      <w:r w:rsidR="00F01C84" w:rsidRPr="00B027BB">
        <w:rPr>
          <w:sz w:val="18"/>
        </w:rPr>
        <w:fldChar w:fldCharType="begin"/>
      </w:r>
      <w:r w:rsidR="00F01C84" w:rsidRPr="00B027BB">
        <w:rPr>
          <w:sz w:val="18"/>
        </w:rPr>
        <w:instrText xml:space="preserve"> ADDIN ZOTERO_ITEM CSL_CITATION {"citationID":"rneHmFWR","properties":{"formattedCitation":"({\\i{}Qu\\uc0\\u233{} es Redux}, s.\\uc0\\u160{}f.)","plainCitation":"(Qué es Redux, s. f.)","noteIndex":0},"citationItems":[{"id":68,"uris":["http://zotero.org/users/local/JHQCasz5/items/G5XHYSGL"],"uri":["http://zotero.org/users/local/JHQCasz5/items/G5XHYSGL"],"itemData":{"id":68,"type":"webpage","title":"Qué es Redux","URL":"https://desarrolloweb.com/articulos/que-es-redux.html","accessed":{"date-parts":[["2021",6,7]]}}}],"schema":"https://github.com/citation-style-language/schema/raw/master/csl-citation.json"} </w:instrText>
      </w:r>
      <w:r w:rsidR="00F01C84" w:rsidRPr="00B027BB">
        <w:rPr>
          <w:sz w:val="18"/>
        </w:rPr>
        <w:fldChar w:fldCharType="separate"/>
      </w:r>
      <w:r w:rsidR="00F01C84" w:rsidRPr="00B027BB">
        <w:rPr>
          <w:sz w:val="18"/>
          <w:szCs w:val="24"/>
        </w:rPr>
        <w:t>(</w:t>
      </w:r>
      <w:r w:rsidR="00F01C84" w:rsidRPr="00B027BB">
        <w:rPr>
          <w:iCs/>
          <w:sz w:val="18"/>
          <w:szCs w:val="24"/>
        </w:rPr>
        <w:t>desarrolloweb.com</w:t>
      </w:r>
      <w:r w:rsidR="00F01C84" w:rsidRPr="00B027BB">
        <w:rPr>
          <w:sz w:val="18"/>
          <w:szCs w:val="24"/>
        </w:rPr>
        <w:t>, 2019)</w:t>
      </w:r>
      <w:r w:rsidR="00F01C84" w:rsidRPr="00B027BB">
        <w:rPr>
          <w:sz w:val="18"/>
        </w:rPr>
        <w:fldChar w:fldCharType="end"/>
      </w:r>
    </w:p>
    <w:p w14:paraId="747B21FD" w14:textId="52960562" w:rsidR="00BF3FDA" w:rsidRDefault="00BF3FDA" w:rsidP="00C22A10">
      <w:pPr>
        <w:spacing w:line="360" w:lineRule="auto"/>
      </w:pPr>
      <w:r>
        <w:t>Redux es una librería ligera, de apenas 2 KB de peso, por lo que nos resulta ligera también para su ejecución por el motor de Javascript. Su comunidad es muy amplia y ha sido adoptado con éxito por grandes empresas como Netflix.</w:t>
      </w:r>
    </w:p>
    <w:p w14:paraId="18A4F3E6" w14:textId="77A8C7C3" w:rsidR="00BF3FDA" w:rsidRDefault="00BF3FDA" w:rsidP="00970D39">
      <w:pPr>
        <w:pStyle w:val="Continuarlista"/>
        <w:spacing w:line="360" w:lineRule="auto"/>
        <w:ind w:left="0"/>
      </w:pPr>
      <w:r>
        <w:t xml:space="preserve">Estos son los beneficios que aporta la </w:t>
      </w:r>
      <w:r w:rsidR="00F01C84">
        <w:t>aplicación</w:t>
      </w:r>
      <w:r>
        <w:t xml:space="preserve"> del patrón de Redux.</w:t>
      </w:r>
    </w:p>
    <w:p w14:paraId="0B2D78A1" w14:textId="20B2E61F" w:rsidR="00BF3FDA" w:rsidRDefault="00BF3FDA" w:rsidP="002572B4">
      <w:pPr>
        <w:pStyle w:val="Prrafodelista"/>
        <w:numPr>
          <w:ilvl w:val="0"/>
          <w:numId w:val="18"/>
        </w:numPr>
      </w:pPr>
      <w:r>
        <w:t>Arquitectura escalable de datos</w:t>
      </w:r>
    </w:p>
    <w:p w14:paraId="6A796EB2" w14:textId="6DCCD412" w:rsidR="00BF3FDA" w:rsidRDefault="00BF3FDA" w:rsidP="002572B4">
      <w:pPr>
        <w:pStyle w:val="Prrafodelista"/>
        <w:numPr>
          <w:ilvl w:val="0"/>
          <w:numId w:val="18"/>
        </w:numPr>
      </w:pPr>
      <w:r>
        <w:t>Mayor control sobre el flujo de datos y el estado de la aplicación</w:t>
      </w:r>
    </w:p>
    <w:p w14:paraId="054D8512" w14:textId="22DB4EB8" w:rsidR="00DE3B25" w:rsidRDefault="00BF3FDA" w:rsidP="002572B4">
      <w:pPr>
        <w:pStyle w:val="Prrafodelista"/>
        <w:numPr>
          <w:ilvl w:val="0"/>
          <w:numId w:val="18"/>
        </w:numPr>
      </w:pPr>
      <w:r>
        <w:t>Estado global e inmutable</w:t>
      </w:r>
    </w:p>
    <w:p w14:paraId="4ABB6E68" w14:textId="77777777" w:rsidR="00EA0216" w:rsidRPr="00322EC7" w:rsidRDefault="00EA0216" w:rsidP="00D36294">
      <w:pPr>
        <w:spacing w:line="360" w:lineRule="auto"/>
        <w:rPr>
          <w:lang w:val="en-US"/>
        </w:rPr>
      </w:pPr>
    </w:p>
    <w:p w14:paraId="5F66454F" w14:textId="523ED482" w:rsidR="00DE3B25" w:rsidRPr="0004271E" w:rsidRDefault="00EA0216" w:rsidP="002572B4">
      <w:pPr>
        <w:pStyle w:val="Ttulo4"/>
        <w:numPr>
          <w:ilvl w:val="3"/>
          <w:numId w:val="2"/>
        </w:numPr>
      </w:pPr>
      <w:bookmarkStart w:id="90" w:name="_Toc77780557"/>
      <w:r w:rsidRPr="0004271E">
        <w:t>Arquitectura de datos</w:t>
      </w:r>
      <w:bookmarkEnd w:id="90"/>
    </w:p>
    <w:p w14:paraId="32B4B929" w14:textId="6E0034F2" w:rsidR="008C0F0A" w:rsidRDefault="008C0F0A" w:rsidP="00D36294">
      <w:pPr>
        <w:spacing w:line="360" w:lineRule="auto"/>
      </w:pPr>
    </w:p>
    <w:p w14:paraId="18FC19F5" w14:textId="51B317D6" w:rsidR="008C0F0A" w:rsidRDefault="008C0F0A" w:rsidP="00881F69">
      <w:pPr>
        <w:spacing w:line="360" w:lineRule="auto"/>
      </w:pPr>
      <w:r>
        <w:t xml:space="preserve">Redux </w:t>
      </w:r>
      <w:r w:rsidR="00881F69">
        <w:t xml:space="preserve">al ser una nueva herramienta de datos para el desarrollo de aplicaciones web, su implementación se ha visto muy limitada debido a la gran complejidad de aprendizaje, siendo así que muchos desarrolladores lo ignorar y prefieren organizar los datos de manera tradicional, lo cual muchas veces se vuelve difícil de manejar, sin mencionar que la cantidad de líneas de código se ve incrementado, reflejando el mal diseño de desarrollo, por lo cual en la </w:t>
      </w:r>
      <w:r w:rsidR="00881F69" w:rsidRPr="00881F69">
        <w:rPr>
          <w:b/>
        </w:rPr>
        <w:t>Figura 27-2</w:t>
      </w:r>
      <w:r w:rsidR="00881F69">
        <w:t>, se da a conocer de manera gráfica la simplicidad de esta arquitectura de datos, esperando que sea de mayor comprensión al momento de implementarlo.</w:t>
      </w:r>
    </w:p>
    <w:p w14:paraId="1D64DE47" w14:textId="792C4735" w:rsidR="00137FE1" w:rsidRDefault="00EA0216" w:rsidP="00137FE1">
      <w:pPr>
        <w:keepNext/>
        <w:spacing w:line="360" w:lineRule="auto"/>
        <w:jc w:val="center"/>
      </w:pPr>
      <w:r>
        <w:rPr>
          <w:noProof/>
          <w:lang w:val="en-US"/>
        </w:rPr>
        <w:drawing>
          <wp:inline distT="0" distB="0" distL="0" distR="0" wp14:anchorId="0695FE68" wp14:editId="597A4FDA">
            <wp:extent cx="3182400" cy="2360930"/>
            <wp:effectExtent l="0" t="0" r="0" b="1270"/>
            <wp:docPr id="30"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12557" cy="2383303"/>
                    </a:xfrm>
                    <a:prstGeom prst="rect">
                      <a:avLst/>
                    </a:prstGeom>
                    <a:noFill/>
                    <a:ln>
                      <a:noFill/>
                    </a:ln>
                  </pic:spPr>
                </pic:pic>
              </a:graphicData>
            </a:graphic>
          </wp:inline>
        </w:drawing>
      </w:r>
    </w:p>
    <w:p w14:paraId="4F6B4D87" w14:textId="5E2E6B86" w:rsidR="00EA0216" w:rsidRPr="00137FE1" w:rsidRDefault="00137FE1" w:rsidP="00137FE1">
      <w:pPr>
        <w:pStyle w:val="Descripcin"/>
        <w:ind w:left="1440"/>
        <w:rPr>
          <w:b w:val="0"/>
          <w:bCs/>
        </w:rPr>
      </w:pPr>
      <w:bookmarkStart w:id="91" w:name="_Toc77849479"/>
      <w:r>
        <w:t xml:space="preserve">Figura </w:t>
      </w:r>
      <w:r w:rsidR="00672653">
        <w:fldChar w:fldCharType="begin"/>
      </w:r>
      <w:r w:rsidR="00672653">
        <w:instrText xml:space="preserve"> SEQ Figura \* ARABIC </w:instrText>
      </w:r>
      <w:r w:rsidR="00672653">
        <w:fldChar w:fldCharType="separate"/>
      </w:r>
      <w:r w:rsidR="00672653">
        <w:rPr>
          <w:noProof/>
        </w:rPr>
        <w:t>27</w:t>
      </w:r>
      <w:r w:rsidR="00672653">
        <w:fldChar w:fldCharType="end"/>
      </w:r>
      <w:r>
        <w:t xml:space="preserve">-2. </w:t>
      </w:r>
      <w:r>
        <w:rPr>
          <w:b w:val="0"/>
        </w:rPr>
        <w:t>Arquitectura de datos en redux</w:t>
      </w:r>
      <w:bookmarkEnd w:id="91"/>
    </w:p>
    <w:p w14:paraId="4E68DB44" w14:textId="3D5560D7" w:rsidR="001F06CA" w:rsidRPr="001F06CA" w:rsidRDefault="001F06CA" w:rsidP="00137FE1">
      <w:pPr>
        <w:spacing w:line="360" w:lineRule="auto"/>
        <w:ind w:left="720" w:firstLine="720"/>
        <w:rPr>
          <w:b/>
          <w:bCs/>
          <w:sz w:val="16"/>
        </w:rPr>
      </w:pPr>
      <w:r w:rsidRPr="001F06CA">
        <w:rPr>
          <w:b/>
          <w:bCs/>
          <w:sz w:val="16"/>
        </w:rPr>
        <w:t>Realizado por:</w:t>
      </w:r>
      <w:r w:rsidRPr="001F06CA">
        <w:rPr>
          <w:bCs/>
          <w:sz w:val="16"/>
        </w:rPr>
        <w:t xml:space="preserve"> </w:t>
      </w:r>
      <w:r w:rsidRPr="001F06CA">
        <w:rPr>
          <w:iCs/>
          <w:sz w:val="16"/>
          <w:szCs w:val="24"/>
        </w:rPr>
        <w:t>desarrolloweb.com</w:t>
      </w:r>
      <w:r w:rsidRPr="001F06CA">
        <w:rPr>
          <w:sz w:val="16"/>
          <w:szCs w:val="24"/>
        </w:rPr>
        <w:t>, 2019</w:t>
      </w:r>
    </w:p>
    <w:p w14:paraId="529A1B08" w14:textId="77777777" w:rsidR="001F06CA" w:rsidRDefault="001F06CA" w:rsidP="00F124F3">
      <w:pPr>
        <w:pStyle w:val="Textoindependiente"/>
        <w:spacing w:line="360" w:lineRule="auto"/>
      </w:pPr>
    </w:p>
    <w:p w14:paraId="24DA888C" w14:textId="6F0CA16F" w:rsidR="00EA0216" w:rsidRDefault="00EA0216" w:rsidP="00F124F3">
      <w:pPr>
        <w:pStyle w:val="Textoindependiente"/>
        <w:spacing w:line="360" w:lineRule="auto"/>
      </w:pPr>
      <w:r>
        <w:t>Principios básicos de redux:</w:t>
      </w:r>
    </w:p>
    <w:p w14:paraId="0CE5C919" w14:textId="77777777" w:rsidR="00EA0216" w:rsidRDefault="00EA0216" w:rsidP="002572B4">
      <w:pPr>
        <w:pStyle w:val="Prrafodelista"/>
        <w:numPr>
          <w:ilvl w:val="0"/>
          <w:numId w:val="19"/>
        </w:numPr>
      </w:pPr>
      <w:r>
        <w:t>Store como única fuente de la verdad</w:t>
      </w:r>
    </w:p>
    <w:p w14:paraId="622D4242" w14:textId="77777777" w:rsidR="00EA0216" w:rsidRDefault="00EA0216" w:rsidP="002572B4">
      <w:pPr>
        <w:pStyle w:val="Prrafodelista"/>
        <w:numPr>
          <w:ilvl w:val="0"/>
          <w:numId w:val="19"/>
        </w:numPr>
      </w:pPr>
      <w:r>
        <w:t>El estado (State) es de solo lectura</w:t>
      </w:r>
    </w:p>
    <w:p w14:paraId="3EBB51DB" w14:textId="5E336371" w:rsidR="00EA0216" w:rsidRDefault="00EA0216" w:rsidP="002572B4">
      <w:pPr>
        <w:pStyle w:val="Prrafodelista"/>
        <w:numPr>
          <w:ilvl w:val="0"/>
          <w:numId w:val="19"/>
        </w:numPr>
      </w:pPr>
      <w:r>
        <w:t>Los cambios se hacen por medio de acciones (actions) y funciones puras (reducers)</w:t>
      </w:r>
    </w:p>
    <w:p w14:paraId="3A8F64BF" w14:textId="0F691631" w:rsidR="00EA0216" w:rsidRDefault="008C0F0A" w:rsidP="008C0F0A">
      <w:pPr>
        <w:spacing w:line="360" w:lineRule="auto"/>
        <w:ind w:left="5760" w:firstLine="720"/>
        <w:rPr>
          <w:sz w:val="18"/>
        </w:rPr>
      </w:pPr>
      <w:r w:rsidRPr="00B027BB">
        <w:rPr>
          <w:sz w:val="18"/>
        </w:rPr>
        <w:fldChar w:fldCharType="begin"/>
      </w:r>
      <w:r w:rsidRPr="00B027BB">
        <w:rPr>
          <w:sz w:val="18"/>
        </w:rPr>
        <w:instrText xml:space="preserve"> ADDIN ZOTERO_ITEM CSL_CITATION {"citationID":"rneHmFWR","properties":{"formattedCitation":"({\\i{}Qu\\uc0\\u233{} es Redux}, s.\\uc0\\u160{}f.)","plainCitation":"(Qué es Redux, s. f.)","noteIndex":0},"citationItems":[{"id":68,"uris":["http://zotero.org/users/local/JHQCasz5/items/G5XHYSGL"],"uri":["http://zotero.org/users/local/JHQCasz5/items/G5XHYSGL"],"itemData":{"id":68,"type":"webpage","title":"Qué es Redux","URL":"https://desarrolloweb.com/articulos/que-es-redux.html","accessed":{"date-parts":[["2021",6,7]]}}}],"schema":"https://github.com/citation-style-language/schema/raw/master/csl-citation.json"} </w:instrText>
      </w:r>
      <w:r w:rsidRPr="00B027BB">
        <w:rPr>
          <w:sz w:val="18"/>
        </w:rPr>
        <w:fldChar w:fldCharType="separate"/>
      </w:r>
      <w:r w:rsidRPr="00B027BB">
        <w:rPr>
          <w:sz w:val="18"/>
          <w:szCs w:val="24"/>
        </w:rPr>
        <w:t>(</w:t>
      </w:r>
      <w:r w:rsidRPr="00B027BB">
        <w:rPr>
          <w:iCs/>
          <w:sz w:val="18"/>
          <w:szCs w:val="24"/>
        </w:rPr>
        <w:t>desarrolloweb.com</w:t>
      </w:r>
      <w:r w:rsidRPr="00B027BB">
        <w:rPr>
          <w:sz w:val="18"/>
          <w:szCs w:val="24"/>
        </w:rPr>
        <w:t>, 2019)</w:t>
      </w:r>
      <w:r w:rsidRPr="00B027BB">
        <w:rPr>
          <w:sz w:val="18"/>
        </w:rPr>
        <w:fldChar w:fldCharType="end"/>
      </w:r>
    </w:p>
    <w:p w14:paraId="4D851F01" w14:textId="77777777" w:rsidR="00D36294" w:rsidRPr="00103E5C" w:rsidRDefault="00D36294" w:rsidP="00D36294">
      <w:pPr>
        <w:spacing w:line="360" w:lineRule="auto"/>
      </w:pPr>
    </w:p>
    <w:p w14:paraId="15EDFB21" w14:textId="77777777" w:rsidR="00EA0216" w:rsidRPr="0004271E" w:rsidRDefault="00EA0216" w:rsidP="002572B4">
      <w:pPr>
        <w:pStyle w:val="Ttulo4"/>
        <w:numPr>
          <w:ilvl w:val="3"/>
          <w:numId w:val="2"/>
        </w:numPr>
      </w:pPr>
      <w:bookmarkStart w:id="92" w:name="_Toc77780558"/>
      <w:r w:rsidRPr="0004271E">
        <w:t>Store como única fuente de la verdad</w:t>
      </w:r>
      <w:bookmarkEnd w:id="92"/>
    </w:p>
    <w:p w14:paraId="6F4C4363" w14:textId="77777777" w:rsidR="00834179" w:rsidRDefault="00834179" w:rsidP="00D36294">
      <w:pPr>
        <w:spacing w:line="360" w:lineRule="auto"/>
      </w:pPr>
    </w:p>
    <w:p w14:paraId="65C7D7AF" w14:textId="713DEA23" w:rsidR="00EA0216" w:rsidRDefault="00EA0216" w:rsidP="00834179">
      <w:pPr>
        <w:spacing w:line="360" w:lineRule="auto"/>
      </w:pPr>
      <w:r>
        <w:t>El store es el estado al que todos atienden. El único estado de la aplicación válido está en el store. Los componentes que necesiten conocer al estado acudirán al store para recuperarlo.</w:t>
      </w:r>
    </w:p>
    <w:p w14:paraId="69FC2BE3" w14:textId="53F04232" w:rsidR="00834179" w:rsidRDefault="00EA0216" w:rsidP="00D36294">
      <w:pPr>
        <w:pStyle w:val="Continuarlista"/>
        <w:spacing w:line="360" w:lineRule="auto"/>
        <w:ind w:left="0"/>
        <w:rPr>
          <w:sz w:val="18"/>
        </w:rPr>
      </w:pPr>
      <w:r>
        <w:t xml:space="preserve">Los datos del store viajan a los componentes en una única dirección. Esto se traduce en que el data-binding que usaremos para enviar al store hacia los componentes será </w:t>
      </w:r>
      <w:r w:rsidR="001719D1">
        <w:t>one</w:t>
      </w:r>
      <w:r>
        <w:t>-way, de una única dirección.</w:t>
      </w:r>
      <w:r w:rsidR="00F01C84">
        <w:t xml:space="preserve"> </w:t>
      </w:r>
      <w:r w:rsidR="00F01C84" w:rsidRPr="00B027BB">
        <w:rPr>
          <w:sz w:val="18"/>
        </w:rPr>
        <w:fldChar w:fldCharType="begin"/>
      </w:r>
      <w:r w:rsidR="00F01C84" w:rsidRPr="00B027BB">
        <w:rPr>
          <w:sz w:val="18"/>
        </w:rPr>
        <w:instrText xml:space="preserve"> ADDIN ZOTERO_ITEM CSL_CITATION {"citationID":"rneHmFWR","properties":{"formattedCitation":"({\\i{}Qu\\uc0\\u233{} es Redux}, s.\\uc0\\u160{}f.)","plainCitation":"(Qué es Redux, s. f.)","noteIndex":0},"citationItems":[{"id":68,"uris":["http://zotero.org/users/local/JHQCasz5/items/G5XHYSGL"],"uri":["http://zotero.org/users/local/JHQCasz5/items/G5XHYSGL"],"itemData":{"id":68,"type":"webpage","title":"Qué es Redux","URL":"https://desarrolloweb.com/articulos/que-es-redux.html","accessed":{"date-parts":[["2021",6,7]]}}}],"schema":"https://github.com/citation-style-language/schema/raw/master/csl-citation.json"} </w:instrText>
      </w:r>
      <w:r w:rsidR="00F01C84" w:rsidRPr="00B027BB">
        <w:rPr>
          <w:sz w:val="18"/>
        </w:rPr>
        <w:fldChar w:fldCharType="separate"/>
      </w:r>
      <w:r w:rsidR="00F01C84" w:rsidRPr="00B027BB">
        <w:rPr>
          <w:sz w:val="18"/>
          <w:szCs w:val="24"/>
        </w:rPr>
        <w:t>(</w:t>
      </w:r>
      <w:r w:rsidR="00F01C84" w:rsidRPr="00B027BB">
        <w:rPr>
          <w:iCs/>
          <w:sz w:val="18"/>
          <w:szCs w:val="24"/>
        </w:rPr>
        <w:t>desarrolloweb.com</w:t>
      </w:r>
      <w:r w:rsidR="00F01C84" w:rsidRPr="00B027BB">
        <w:rPr>
          <w:sz w:val="18"/>
          <w:szCs w:val="24"/>
        </w:rPr>
        <w:t>, 2019)</w:t>
      </w:r>
      <w:r w:rsidR="00F01C84" w:rsidRPr="00B027BB">
        <w:rPr>
          <w:sz w:val="18"/>
        </w:rPr>
        <w:fldChar w:fldCharType="end"/>
      </w:r>
    </w:p>
    <w:p w14:paraId="43286D47" w14:textId="77777777" w:rsidR="00D36294" w:rsidRPr="00D36294" w:rsidRDefault="00D36294" w:rsidP="00D36294">
      <w:pPr>
        <w:spacing w:line="360" w:lineRule="auto"/>
      </w:pPr>
    </w:p>
    <w:p w14:paraId="2E58D1B8" w14:textId="77777777" w:rsidR="00EA0216" w:rsidRPr="0004271E" w:rsidRDefault="00EA0216" w:rsidP="002572B4">
      <w:pPr>
        <w:pStyle w:val="Ttulo4"/>
        <w:numPr>
          <w:ilvl w:val="3"/>
          <w:numId w:val="2"/>
        </w:numPr>
      </w:pPr>
      <w:bookmarkStart w:id="93" w:name="_Toc77780559"/>
      <w:r w:rsidRPr="0004271E">
        <w:t>El estado (State) es de solo lectura</w:t>
      </w:r>
      <w:bookmarkEnd w:id="93"/>
    </w:p>
    <w:p w14:paraId="35F67247" w14:textId="77777777" w:rsidR="00834179" w:rsidRDefault="00834179" w:rsidP="00D36294">
      <w:pPr>
        <w:spacing w:line="360" w:lineRule="auto"/>
      </w:pPr>
    </w:p>
    <w:p w14:paraId="20724827" w14:textId="550B84E7" w:rsidR="00EA0216" w:rsidRDefault="00EA0216" w:rsidP="00834179">
      <w:pPr>
        <w:spacing w:line="360" w:lineRule="auto"/>
      </w:pPr>
      <w:r>
        <w:t>El estado en Redux es un único objeto Javascript, organizado en modo de árbol (como JSON), que contiene todos los datos que la aplicación va a manejar.</w:t>
      </w:r>
    </w:p>
    <w:p w14:paraId="145189F7" w14:textId="70FAD7E2" w:rsidR="00EA0216" w:rsidRDefault="00EA0216" w:rsidP="00F124F3">
      <w:pPr>
        <w:pStyle w:val="Textoindependiente"/>
        <w:spacing w:line="360" w:lineRule="auto"/>
      </w:pPr>
      <w:r>
        <w:t>El estado de una aplicación podría parecerse a algo como:</w:t>
      </w:r>
    </w:p>
    <w:p w14:paraId="6238FEB2" w14:textId="77777777" w:rsidR="00D36294" w:rsidRDefault="00D36294" w:rsidP="00F124F3">
      <w:pPr>
        <w:pStyle w:val="Textoindependiente"/>
        <w:spacing w:line="360" w:lineRule="auto"/>
      </w:pPr>
    </w:p>
    <w:p w14:paraId="6B4B2F64" w14:textId="189F81D2" w:rsidR="00EA0216" w:rsidRDefault="00EA0216" w:rsidP="00F124F3">
      <w:pPr>
        <w:spacing w:line="360" w:lineRule="auto"/>
      </w:pPr>
    </w:p>
    <w:p w14:paraId="5DA07122" w14:textId="77777777" w:rsidR="00881F69" w:rsidRDefault="00ED5845" w:rsidP="00881F69">
      <w:pPr>
        <w:keepNext/>
        <w:spacing w:line="360" w:lineRule="auto"/>
      </w:pPr>
      <w:r w:rsidRPr="00ED5845">
        <w:rPr>
          <w:noProof/>
          <w:lang w:val="en-US"/>
        </w:rPr>
        <w:drawing>
          <wp:inline distT="0" distB="0" distL="0" distR="0" wp14:anchorId="7B9F559F" wp14:editId="166B0789">
            <wp:extent cx="5401945" cy="1406525"/>
            <wp:effectExtent l="0" t="0" r="8255" b="3175"/>
            <wp:docPr id="31" name="Imagen 31" descr="Imagen que contiene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magen que contiene nombre de la empresa&#10;&#10;Descripción generada automáticamente"/>
                    <pic:cNvPicPr/>
                  </pic:nvPicPr>
                  <pic:blipFill>
                    <a:blip r:embed="rId43"/>
                    <a:stretch>
                      <a:fillRect/>
                    </a:stretch>
                  </pic:blipFill>
                  <pic:spPr>
                    <a:xfrm>
                      <a:off x="0" y="0"/>
                      <a:ext cx="5401945" cy="1406525"/>
                    </a:xfrm>
                    <a:prstGeom prst="rect">
                      <a:avLst/>
                    </a:prstGeom>
                  </pic:spPr>
                </pic:pic>
              </a:graphicData>
            </a:graphic>
          </wp:inline>
        </w:drawing>
      </w:r>
    </w:p>
    <w:p w14:paraId="3A442371" w14:textId="7BB351D1" w:rsidR="00ED5845" w:rsidRPr="00881F69" w:rsidRDefault="00881F69" w:rsidP="00881F69">
      <w:pPr>
        <w:pStyle w:val="Descripcin"/>
        <w:rPr>
          <w:b w:val="0"/>
        </w:rPr>
      </w:pPr>
      <w:bookmarkStart w:id="94" w:name="_Toc77849480"/>
      <w:r>
        <w:t xml:space="preserve">Figura </w:t>
      </w:r>
      <w:r w:rsidR="00672653">
        <w:fldChar w:fldCharType="begin"/>
      </w:r>
      <w:r w:rsidR="00672653">
        <w:instrText xml:space="preserve"> SEQ Figura \* ARABIC </w:instrText>
      </w:r>
      <w:r w:rsidR="00672653">
        <w:fldChar w:fldCharType="separate"/>
      </w:r>
      <w:r w:rsidR="00672653">
        <w:rPr>
          <w:noProof/>
        </w:rPr>
        <w:t>28</w:t>
      </w:r>
      <w:r w:rsidR="00672653">
        <w:fldChar w:fldCharType="end"/>
      </w:r>
      <w:r>
        <w:t xml:space="preserve">-2. </w:t>
      </w:r>
      <w:r>
        <w:rPr>
          <w:b w:val="0"/>
        </w:rPr>
        <w:t>Estado solo de lectura</w:t>
      </w:r>
      <w:bookmarkEnd w:id="94"/>
    </w:p>
    <w:p w14:paraId="4A9034B2" w14:textId="77777777" w:rsidR="00FD40DB" w:rsidRPr="001F06CA" w:rsidRDefault="00FD40DB" w:rsidP="00FD40DB">
      <w:pPr>
        <w:spacing w:line="360" w:lineRule="auto"/>
        <w:rPr>
          <w:b/>
          <w:bCs/>
          <w:sz w:val="16"/>
        </w:rPr>
      </w:pPr>
      <w:r w:rsidRPr="001F06CA">
        <w:rPr>
          <w:b/>
          <w:bCs/>
          <w:sz w:val="16"/>
        </w:rPr>
        <w:t>Realizado por:</w:t>
      </w:r>
      <w:r w:rsidRPr="001F06CA">
        <w:rPr>
          <w:bCs/>
          <w:sz w:val="16"/>
        </w:rPr>
        <w:t xml:space="preserve"> </w:t>
      </w:r>
      <w:r w:rsidRPr="001F06CA">
        <w:rPr>
          <w:iCs/>
          <w:sz w:val="16"/>
          <w:szCs w:val="24"/>
        </w:rPr>
        <w:t>desarrolloweb.com</w:t>
      </w:r>
      <w:r w:rsidRPr="001F06CA">
        <w:rPr>
          <w:sz w:val="16"/>
          <w:szCs w:val="24"/>
        </w:rPr>
        <w:t>, 2019</w:t>
      </w:r>
    </w:p>
    <w:p w14:paraId="54F90B86" w14:textId="77777777" w:rsidR="002F40B5" w:rsidRPr="002F40B5" w:rsidRDefault="002F40B5" w:rsidP="00F124F3">
      <w:pPr>
        <w:spacing w:line="360" w:lineRule="auto"/>
        <w:rPr>
          <w:b/>
        </w:rPr>
      </w:pPr>
    </w:p>
    <w:p w14:paraId="4964E6A8" w14:textId="77777777" w:rsidR="00ED5845" w:rsidRDefault="00ED5845" w:rsidP="00834179">
      <w:pPr>
        <w:spacing w:line="360" w:lineRule="auto"/>
      </w:pPr>
      <w:r>
        <w:t>Los componentes que manejan los datos del estado solo leen los datos, no los manipulan. En el caso que ocurra una manipulación permanece sólo en ese componente y no se transfiere al resto de la aplicación.</w:t>
      </w:r>
    </w:p>
    <w:p w14:paraId="58195BF4" w14:textId="77777777" w:rsidR="00ED5845" w:rsidRDefault="00ED5845" w:rsidP="00834179">
      <w:pPr>
        <w:spacing w:line="360" w:lineRule="auto"/>
      </w:pPr>
      <w:r>
        <w:t>Para poder alterar el estado de la aplicación se usarán acciones. Las acciones (actions) representan la única vía de producirse una modificación en el estado global de la aplicación.</w:t>
      </w:r>
    </w:p>
    <w:p w14:paraId="1DA9558B" w14:textId="1143D190" w:rsidR="00ED5845" w:rsidRDefault="00ED5845" w:rsidP="00834179">
      <w:pPr>
        <w:spacing w:line="360" w:lineRule="auto"/>
      </w:pPr>
      <w:r>
        <w:t xml:space="preserve">Las acciones son descriptivas de aquella modificación que se desea realizar y se representan mediante un objeto Javascript. Ellas contienen, como mínimo, el tipo de acción que se desea realizar. Por ejemplo </w:t>
      </w:r>
      <w:r w:rsidR="0004271E">
        <w:t>“</w:t>
      </w:r>
      <w:r>
        <w:t>subir un nivel</w:t>
      </w:r>
      <w:r w:rsidR="0004271E">
        <w:t>”</w:t>
      </w:r>
      <w:r>
        <w:t xml:space="preserve"> o </w:t>
      </w:r>
      <w:r w:rsidR="0004271E">
        <w:t>“</w:t>
      </w:r>
      <w:r>
        <w:t>restar una vida</w:t>
      </w:r>
      <w:r w:rsidR="0004271E">
        <w:t>”</w:t>
      </w:r>
      <w:r>
        <w:t>. Además, hay acciones que requieren describirse con parámetros adicionales, como podría ser el nombre de un supervillano para agregar a la lista de villanos preferidos.</w:t>
      </w:r>
    </w:p>
    <w:p w14:paraId="3CA54A7B" w14:textId="1F11B554" w:rsidR="00ED5845" w:rsidRDefault="00ED5845" w:rsidP="00F124F3">
      <w:pPr>
        <w:pStyle w:val="Textoindependiente"/>
        <w:spacing w:line="360" w:lineRule="auto"/>
      </w:pPr>
      <w:r>
        <w:t>Esta es la forma que podrían tener las acciones.</w:t>
      </w:r>
    </w:p>
    <w:p w14:paraId="05662C6A" w14:textId="77777777" w:rsidR="00D36294" w:rsidRDefault="00D36294" w:rsidP="00F124F3">
      <w:pPr>
        <w:pStyle w:val="Textoindependiente"/>
        <w:spacing w:line="360" w:lineRule="auto"/>
      </w:pPr>
    </w:p>
    <w:p w14:paraId="6A1C23A1" w14:textId="77777777" w:rsidR="00F04618" w:rsidRDefault="00ED5845" w:rsidP="00F04618">
      <w:pPr>
        <w:keepNext/>
        <w:spacing w:line="360" w:lineRule="auto"/>
      </w:pPr>
      <w:r w:rsidRPr="00ED5845">
        <w:rPr>
          <w:noProof/>
          <w:lang w:val="en-US"/>
        </w:rPr>
        <w:drawing>
          <wp:inline distT="0" distB="0" distL="0" distR="0" wp14:anchorId="66419DBB" wp14:editId="735AB69C">
            <wp:extent cx="5401945" cy="1464945"/>
            <wp:effectExtent l="0" t="0" r="8255" b="1905"/>
            <wp:docPr id="32" name="Imagen 32"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magen que contiene Interfaz de usuario gráfica&#10;&#10;Descripción generada automáticamente"/>
                    <pic:cNvPicPr/>
                  </pic:nvPicPr>
                  <pic:blipFill>
                    <a:blip r:embed="rId44"/>
                    <a:stretch>
                      <a:fillRect/>
                    </a:stretch>
                  </pic:blipFill>
                  <pic:spPr>
                    <a:xfrm>
                      <a:off x="0" y="0"/>
                      <a:ext cx="5401945" cy="1464945"/>
                    </a:xfrm>
                    <a:prstGeom prst="rect">
                      <a:avLst/>
                    </a:prstGeom>
                  </pic:spPr>
                </pic:pic>
              </a:graphicData>
            </a:graphic>
          </wp:inline>
        </w:drawing>
      </w:r>
    </w:p>
    <w:p w14:paraId="3473F46B" w14:textId="3BFB8FF5" w:rsidR="00ED5845" w:rsidRDefault="00F04618" w:rsidP="00F04618">
      <w:pPr>
        <w:pStyle w:val="Descripcin"/>
      </w:pPr>
      <w:bookmarkStart w:id="95" w:name="_Toc77849481"/>
      <w:r>
        <w:t xml:space="preserve">Figura </w:t>
      </w:r>
      <w:r w:rsidR="00672653">
        <w:fldChar w:fldCharType="begin"/>
      </w:r>
      <w:r w:rsidR="00672653">
        <w:instrText xml:space="preserve"> SEQ Figura \* ARABIC </w:instrText>
      </w:r>
      <w:r w:rsidR="00672653">
        <w:fldChar w:fldCharType="separate"/>
      </w:r>
      <w:r w:rsidR="00672653">
        <w:rPr>
          <w:noProof/>
        </w:rPr>
        <w:t>29</w:t>
      </w:r>
      <w:r w:rsidR="00672653">
        <w:fldChar w:fldCharType="end"/>
      </w:r>
      <w:r>
        <w:t xml:space="preserve">-2. </w:t>
      </w:r>
      <w:r w:rsidRPr="00F04618">
        <w:rPr>
          <w:b w:val="0"/>
        </w:rPr>
        <w:t>Acciones en React</w:t>
      </w:r>
      <w:bookmarkEnd w:id="95"/>
    </w:p>
    <w:p w14:paraId="194260EA" w14:textId="77777777" w:rsidR="00FD40DB" w:rsidRPr="001F06CA" w:rsidRDefault="00FD40DB" w:rsidP="00FD40DB">
      <w:pPr>
        <w:spacing w:line="360" w:lineRule="auto"/>
        <w:rPr>
          <w:b/>
          <w:bCs/>
          <w:sz w:val="16"/>
        </w:rPr>
      </w:pPr>
      <w:r w:rsidRPr="001F06CA">
        <w:rPr>
          <w:b/>
          <w:bCs/>
          <w:sz w:val="16"/>
        </w:rPr>
        <w:t>Realizado por:</w:t>
      </w:r>
      <w:r w:rsidRPr="001F06CA">
        <w:rPr>
          <w:bCs/>
          <w:sz w:val="16"/>
        </w:rPr>
        <w:t xml:space="preserve"> </w:t>
      </w:r>
      <w:r w:rsidRPr="001F06CA">
        <w:rPr>
          <w:iCs/>
          <w:sz w:val="16"/>
          <w:szCs w:val="24"/>
        </w:rPr>
        <w:t>desarrolloweb.com</w:t>
      </w:r>
      <w:r w:rsidRPr="001F06CA">
        <w:rPr>
          <w:sz w:val="16"/>
          <w:szCs w:val="24"/>
        </w:rPr>
        <w:t>, 2019</w:t>
      </w:r>
    </w:p>
    <w:p w14:paraId="17704AD5" w14:textId="77777777" w:rsidR="0090388E" w:rsidRPr="002F40B5" w:rsidRDefault="0090388E" w:rsidP="00834179">
      <w:pPr>
        <w:spacing w:line="360" w:lineRule="auto"/>
      </w:pPr>
    </w:p>
    <w:p w14:paraId="2DDB1B8F" w14:textId="5AE0030D" w:rsidR="00ED5845" w:rsidRDefault="00ED5845" w:rsidP="00834179">
      <w:pPr>
        <w:spacing w:line="360" w:lineRule="auto"/>
      </w:pPr>
      <w:r w:rsidRPr="00ED5845">
        <w:t>Como hemos dicho, las dos primeras acciones no requieren ningún dato adicional, porque se entiende que tienen que sumar o restar una unidad, pero en la acción de añadir un villano necesitamos indicar el nombre.</w:t>
      </w:r>
      <w:r w:rsidR="00F01C84">
        <w:t xml:space="preserve"> </w:t>
      </w:r>
      <w:r w:rsidR="00F01C84" w:rsidRPr="00B027BB">
        <w:rPr>
          <w:sz w:val="18"/>
        </w:rPr>
        <w:fldChar w:fldCharType="begin"/>
      </w:r>
      <w:r w:rsidR="00F01C84" w:rsidRPr="00B027BB">
        <w:rPr>
          <w:sz w:val="18"/>
        </w:rPr>
        <w:instrText xml:space="preserve"> ADDIN ZOTERO_ITEM CSL_CITATION {"citationID":"rneHmFWR","properties":{"formattedCitation":"({\\i{}Qu\\uc0\\u233{} es Redux}, s.\\uc0\\u160{}f.)","plainCitation":"(Qué es Redux, s. f.)","noteIndex":0},"citationItems":[{"id":68,"uris":["http://zotero.org/users/local/JHQCasz5/items/G5XHYSGL"],"uri":["http://zotero.org/users/local/JHQCasz5/items/G5XHYSGL"],"itemData":{"id":68,"type":"webpage","title":"Qué es Redux","URL":"https://desarrolloweb.com/articulos/que-es-redux.html","accessed":{"date-parts":[["2021",6,7]]}}}],"schema":"https://github.com/citation-style-language/schema/raw/master/csl-citation.json"} </w:instrText>
      </w:r>
      <w:r w:rsidR="00F01C84" w:rsidRPr="00B027BB">
        <w:rPr>
          <w:sz w:val="18"/>
        </w:rPr>
        <w:fldChar w:fldCharType="separate"/>
      </w:r>
      <w:r w:rsidR="00F01C84" w:rsidRPr="00B027BB">
        <w:rPr>
          <w:sz w:val="18"/>
          <w:szCs w:val="24"/>
        </w:rPr>
        <w:t>(</w:t>
      </w:r>
      <w:r w:rsidR="00F01C84" w:rsidRPr="00B027BB">
        <w:rPr>
          <w:iCs/>
          <w:sz w:val="18"/>
          <w:szCs w:val="24"/>
        </w:rPr>
        <w:t>desarrolloweb.com</w:t>
      </w:r>
      <w:r w:rsidR="00F01C84" w:rsidRPr="00B027BB">
        <w:rPr>
          <w:sz w:val="18"/>
          <w:szCs w:val="24"/>
        </w:rPr>
        <w:t>, 2019)</w:t>
      </w:r>
      <w:r w:rsidR="00F01C84" w:rsidRPr="00B027BB">
        <w:rPr>
          <w:sz w:val="18"/>
        </w:rPr>
        <w:fldChar w:fldCharType="end"/>
      </w:r>
    </w:p>
    <w:p w14:paraId="578CD8DB" w14:textId="77777777" w:rsidR="00ED5845" w:rsidRPr="00F01C84" w:rsidRDefault="00ED5845" w:rsidP="00834179">
      <w:pPr>
        <w:spacing w:line="360" w:lineRule="auto"/>
      </w:pPr>
    </w:p>
    <w:p w14:paraId="24A3D6BB" w14:textId="666BFB19" w:rsidR="00ED5845" w:rsidRPr="0004271E" w:rsidRDefault="00ED5845" w:rsidP="002572B4">
      <w:pPr>
        <w:pStyle w:val="Ttulo4"/>
        <w:numPr>
          <w:ilvl w:val="3"/>
          <w:numId w:val="2"/>
        </w:numPr>
      </w:pPr>
      <w:bookmarkStart w:id="96" w:name="_Toc77780560"/>
      <w:r w:rsidRPr="0004271E">
        <w:t>Los cambios se hacen por medio funciones puras</w:t>
      </w:r>
      <w:bookmarkEnd w:id="96"/>
    </w:p>
    <w:p w14:paraId="5545C8A2" w14:textId="77777777" w:rsidR="00834179" w:rsidRDefault="00834179" w:rsidP="00834179">
      <w:pPr>
        <w:spacing w:line="360" w:lineRule="auto"/>
      </w:pPr>
    </w:p>
    <w:p w14:paraId="3C7190F6" w14:textId="20DCE4E4" w:rsidR="00ED5845" w:rsidRDefault="00ED5845" w:rsidP="00834179">
      <w:pPr>
        <w:spacing w:line="360" w:lineRule="auto"/>
      </w:pPr>
      <w:r>
        <w:t xml:space="preserve">Una vez emitidas las acciones, estas se procesan por medio de funciones puras, a las que se denominan </w:t>
      </w:r>
      <w:r w:rsidR="0004271E">
        <w:t>“</w:t>
      </w:r>
      <w:r>
        <w:t>reducers</w:t>
      </w:r>
      <w:r w:rsidR="0004271E">
        <w:t>”</w:t>
      </w:r>
      <w:r>
        <w:t>.</w:t>
      </w:r>
    </w:p>
    <w:p w14:paraId="1835E009" w14:textId="77777777" w:rsidR="00ED5845" w:rsidRDefault="00ED5845" w:rsidP="00834179">
      <w:pPr>
        <w:spacing w:line="360" w:lineRule="auto"/>
      </w:pPr>
      <w:r>
        <w:t>El reducer siempre recibe dos parámetros: una acción y el estado anterior. Contiene la lógica para procesar tales acciones y como consecuencia de ellas puede modificar al estado. Una vez ejecutada la lógica, el reducer devuelve el nuevo estado.</w:t>
      </w:r>
    </w:p>
    <w:p w14:paraId="06316B59" w14:textId="78F62B61" w:rsidR="00ED5845" w:rsidRDefault="00ED5845" w:rsidP="00F124F3">
      <w:pPr>
        <w:spacing w:line="360" w:lineRule="auto"/>
      </w:pPr>
      <w:r>
        <w:t>Básicamente nuestros reducers se podrían parecer a un código como este, en el que tenemos un switch con diferentes case para cada acción. Aunque lógicamente, cuando la aplicación se hace grande se podría organizar el código de otra manera, por ejemplo, haciendo una función que se encargue de mantener cada parte del estado.</w:t>
      </w:r>
    </w:p>
    <w:p w14:paraId="16EB16D6" w14:textId="77777777" w:rsidR="00D36294" w:rsidRDefault="00D36294" w:rsidP="00F124F3">
      <w:pPr>
        <w:spacing w:line="360" w:lineRule="auto"/>
      </w:pPr>
    </w:p>
    <w:p w14:paraId="6F30D9E9" w14:textId="77777777" w:rsidR="00B3317B" w:rsidRDefault="00ED5845" w:rsidP="00B3317B">
      <w:pPr>
        <w:keepNext/>
        <w:spacing w:line="360" w:lineRule="auto"/>
      </w:pPr>
      <w:r w:rsidRPr="00ED5845">
        <w:rPr>
          <w:noProof/>
          <w:lang w:val="en-US"/>
        </w:rPr>
        <w:drawing>
          <wp:inline distT="0" distB="0" distL="0" distR="0" wp14:anchorId="1532033B" wp14:editId="53D2AADE">
            <wp:extent cx="5401945" cy="2302510"/>
            <wp:effectExtent l="0" t="0" r="8255" b="254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10;&#10;Descripción generada automáticamente"/>
                    <pic:cNvPicPr/>
                  </pic:nvPicPr>
                  <pic:blipFill>
                    <a:blip r:embed="rId45"/>
                    <a:stretch>
                      <a:fillRect/>
                    </a:stretch>
                  </pic:blipFill>
                  <pic:spPr>
                    <a:xfrm>
                      <a:off x="0" y="0"/>
                      <a:ext cx="5401945" cy="2302510"/>
                    </a:xfrm>
                    <a:prstGeom prst="rect">
                      <a:avLst/>
                    </a:prstGeom>
                  </pic:spPr>
                </pic:pic>
              </a:graphicData>
            </a:graphic>
          </wp:inline>
        </w:drawing>
      </w:r>
    </w:p>
    <w:p w14:paraId="104BA569" w14:textId="3CDEA926" w:rsidR="00EA0216" w:rsidRPr="00B3317B" w:rsidRDefault="00B3317B" w:rsidP="00B3317B">
      <w:pPr>
        <w:pStyle w:val="Descripcin"/>
        <w:rPr>
          <w:b w:val="0"/>
        </w:rPr>
      </w:pPr>
      <w:bookmarkStart w:id="97" w:name="_Toc77849482"/>
      <w:r>
        <w:t xml:space="preserve">Figura </w:t>
      </w:r>
      <w:r w:rsidR="00672653">
        <w:fldChar w:fldCharType="begin"/>
      </w:r>
      <w:r w:rsidR="00672653">
        <w:instrText xml:space="preserve"> SEQ Figura \* ARABIC </w:instrText>
      </w:r>
      <w:r w:rsidR="00672653">
        <w:fldChar w:fldCharType="separate"/>
      </w:r>
      <w:r w:rsidR="00672653">
        <w:rPr>
          <w:noProof/>
        </w:rPr>
        <w:t>30</w:t>
      </w:r>
      <w:r w:rsidR="00672653">
        <w:fldChar w:fldCharType="end"/>
      </w:r>
      <w:r>
        <w:t xml:space="preserve">-2. </w:t>
      </w:r>
      <w:r>
        <w:rPr>
          <w:b w:val="0"/>
        </w:rPr>
        <w:t>Funciones reductoras en React</w:t>
      </w:r>
      <w:bookmarkEnd w:id="97"/>
    </w:p>
    <w:p w14:paraId="228CB917" w14:textId="77777777" w:rsidR="00FD40DB" w:rsidRPr="001F06CA" w:rsidRDefault="00FD40DB" w:rsidP="00FD40DB">
      <w:pPr>
        <w:spacing w:line="360" w:lineRule="auto"/>
        <w:rPr>
          <w:b/>
          <w:bCs/>
          <w:sz w:val="16"/>
        </w:rPr>
      </w:pPr>
      <w:r w:rsidRPr="001F06CA">
        <w:rPr>
          <w:b/>
          <w:bCs/>
          <w:sz w:val="16"/>
        </w:rPr>
        <w:t>Realizado por:</w:t>
      </w:r>
      <w:r w:rsidRPr="001F06CA">
        <w:rPr>
          <w:bCs/>
          <w:sz w:val="16"/>
        </w:rPr>
        <w:t xml:space="preserve"> </w:t>
      </w:r>
      <w:r w:rsidRPr="001F06CA">
        <w:rPr>
          <w:iCs/>
          <w:sz w:val="16"/>
          <w:szCs w:val="24"/>
        </w:rPr>
        <w:t>desarrolloweb.com</w:t>
      </w:r>
      <w:r w:rsidRPr="001F06CA">
        <w:rPr>
          <w:sz w:val="16"/>
          <w:szCs w:val="24"/>
        </w:rPr>
        <w:t>, 2019</w:t>
      </w:r>
    </w:p>
    <w:p w14:paraId="05CA3345" w14:textId="77777777" w:rsidR="008E07EE" w:rsidRPr="0090388E" w:rsidRDefault="008E07EE" w:rsidP="00F124F3">
      <w:pPr>
        <w:spacing w:line="360" w:lineRule="auto"/>
        <w:rPr>
          <w:b/>
        </w:rPr>
      </w:pPr>
    </w:p>
    <w:p w14:paraId="7E7A9190" w14:textId="1BEA9B00" w:rsidR="00ED5845" w:rsidRDefault="00ED5845" w:rsidP="00834179">
      <w:pPr>
        <w:spacing w:line="360" w:lineRule="auto"/>
      </w:pPr>
      <w:r>
        <w:t xml:space="preserve">El concepto de reducers como </w:t>
      </w:r>
      <w:r w:rsidR="0004271E">
        <w:t>“</w:t>
      </w:r>
      <w:r>
        <w:t>funciones puras</w:t>
      </w:r>
      <w:r w:rsidR="0004271E">
        <w:t>”</w:t>
      </w:r>
      <w:r>
        <w:t xml:space="preserve"> quiere decir que éstas no provocan ningún tipo de efecto colateral. Se encargan de modificar al estado, ellas mismas, y nada más. Esto quiere decir que no modifican directamente partes de la interfaz, no almacenan en base de datos, no producen solicitudes Ajax a servicios web, no llaman a otras funciones para realizar su trabajo, etc.</w:t>
      </w:r>
    </w:p>
    <w:p w14:paraId="2063FBC1" w14:textId="77777777" w:rsidR="005D31DC" w:rsidRDefault="00ED5845" w:rsidP="005D31DC">
      <w:pPr>
        <w:keepNext/>
        <w:spacing w:line="360" w:lineRule="auto"/>
        <w:jc w:val="center"/>
      </w:pPr>
      <w:r>
        <w:rPr>
          <w:noProof/>
          <w:lang w:val="en-US"/>
        </w:rPr>
        <w:drawing>
          <wp:inline distT="0" distB="0" distL="0" distR="0" wp14:anchorId="6D47796F" wp14:editId="77462543">
            <wp:extent cx="2930400" cy="1992042"/>
            <wp:effectExtent l="0" t="0" r="3810" b="8255"/>
            <wp:docPr id="34" name="Imagen 3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Diagrama&#10;&#10;Descripción generada automáticament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80092" cy="2025822"/>
                    </a:xfrm>
                    <a:prstGeom prst="rect">
                      <a:avLst/>
                    </a:prstGeom>
                    <a:noFill/>
                    <a:ln>
                      <a:noFill/>
                    </a:ln>
                  </pic:spPr>
                </pic:pic>
              </a:graphicData>
            </a:graphic>
          </wp:inline>
        </w:drawing>
      </w:r>
    </w:p>
    <w:p w14:paraId="6BC33FCA" w14:textId="6568759D" w:rsidR="00ED5845" w:rsidRPr="005D31DC" w:rsidRDefault="005D31DC" w:rsidP="00194A20">
      <w:pPr>
        <w:pStyle w:val="Descripcin"/>
        <w:ind w:left="1440"/>
        <w:rPr>
          <w:b w:val="0"/>
        </w:rPr>
      </w:pPr>
      <w:bookmarkStart w:id="98" w:name="_Toc77849483"/>
      <w:r>
        <w:t xml:space="preserve">Figura </w:t>
      </w:r>
      <w:r w:rsidR="00672653">
        <w:fldChar w:fldCharType="begin"/>
      </w:r>
      <w:r w:rsidR="00672653">
        <w:instrText xml:space="preserve"> SEQ Figura \* ARABIC </w:instrText>
      </w:r>
      <w:r w:rsidR="00672653">
        <w:fldChar w:fldCharType="separate"/>
      </w:r>
      <w:r w:rsidR="00672653">
        <w:rPr>
          <w:noProof/>
        </w:rPr>
        <w:t>31</w:t>
      </w:r>
      <w:r w:rsidR="00672653">
        <w:fldChar w:fldCharType="end"/>
      </w:r>
      <w:r>
        <w:t xml:space="preserve">-2. </w:t>
      </w:r>
      <w:r>
        <w:rPr>
          <w:b w:val="0"/>
        </w:rPr>
        <w:t>Diagrama de las funciones reductoras</w:t>
      </w:r>
      <w:bookmarkEnd w:id="98"/>
    </w:p>
    <w:p w14:paraId="509B79C8" w14:textId="77777777" w:rsidR="00FD40DB" w:rsidRPr="001F06CA" w:rsidRDefault="00FD40DB" w:rsidP="00194A20">
      <w:pPr>
        <w:spacing w:line="360" w:lineRule="auto"/>
        <w:ind w:left="720" w:firstLine="720"/>
        <w:rPr>
          <w:b/>
          <w:bCs/>
          <w:sz w:val="16"/>
        </w:rPr>
      </w:pPr>
      <w:r w:rsidRPr="001F06CA">
        <w:rPr>
          <w:b/>
          <w:bCs/>
          <w:sz w:val="16"/>
        </w:rPr>
        <w:t>Realizado por:</w:t>
      </w:r>
      <w:r w:rsidRPr="001F06CA">
        <w:rPr>
          <w:bCs/>
          <w:sz w:val="16"/>
        </w:rPr>
        <w:t xml:space="preserve"> </w:t>
      </w:r>
      <w:r w:rsidRPr="001F06CA">
        <w:rPr>
          <w:iCs/>
          <w:sz w:val="16"/>
          <w:szCs w:val="24"/>
        </w:rPr>
        <w:t>desarrolloweb.com</w:t>
      </w:r>
      <w:r w:rsidRPr="001F06CA">
        <w:rPr>
          <w:sz w:val="16"/>
          <w:szCs w:val="24"/>
        </w:rPr>
        <w:t>, 2019</w:t>
      </w:r>
    </w:p>
    <w:p w14:paraId="65D8FE2A" w14:textId="77777777" w:rsidR="00FD40DB" w:rsidRPr="001F6C3F" w:rsidRDefault="00FD40DB" w:rsidP="00F124F3">
      <w:pPr>
        <w:pStyle w:val="Textoindependiente"/>
        <w:spacing w:line="360" w:lineRule="auto"/>
        <w:rPr>
          <w:b/>
        </w:rPr>
      </w:pPr>
    </w:p>
    <w:p w14:paraId="47BFEBE3" w14:textId="77777777" w:rsidR="001719D1" w:rsidRPr="0004271E" w:rsidRDefault="001719D1" w:rsidP="002572B4">
      <w:pPr>
        <w:pStyle w:val="Ttulo4"/>
        <w:numPr>
          <w:ilvl w:val="3"/>
          <w:numId w:val="2"/>
        </w:numPr>
      </w:pPr>
      <w:bookmarkStart w:id="99" w:name="_Toc77780561"/>
      <w:r w:rsidRPr="0004271E">
        <w:t>¿Por qué usar Redux?</w:t>
      </w:r>
      <w:bookmarkEnd w:id="99"/>
    </w:p>
    <w:p w14:paraId="473EBAFE" w14:textId="77777777" w:rsidR="00832213" w:rsidRDefault="00832213" w:rsidP="00832213">
      <w:pPr>
        <w:spacing w:line="360" w:lineRule="auto"/>
      </w:pPr>
    </w:p>
    <w:p w14:paraId="205E4D19" w14:textId="29BD100B" w:rsidR="00F67918" w:rsidRDefault="001719D1" w:rsidP="00832213">
      <w:pPr>
        <w:spacing w:line="360" w:lineRule="auto"/>
      </w:pPr>
      <w:r>
        <w:t>Cuando creamos aplicaciones en React, éstas se organizan como una serie de componentes anidados, su naturaleza es funcional. En otras palabras, reciben información a través de sus argumentos (props) y pasan la información a través de sus valores d</w:t>
      </w:r>
      <w:r w:rsidR="00443B65">
        <w:t xml:space="preserve">e retorno y a esto se le llama </w:t>
      </w:r>
      <w:r>
        <w:t>one-way binding, los datos sólo se transmiten</w:t>
      </w:r>
      <w:r w:rsidR="00443B65">
        <w:t xml:space="preserve"> de los componentes a sus hijos.</w:t>
      </w:r>
      <w:r w:rsidR="00443B65" w:rsidRPr="00B027BB">
        <w:rPr>
          <w:iCs/>
          <w:sz w:val="18"/>
          <w:szCs w:val="24"/>
        </w:rPr>
        <w:t xml:space="preserve"> </w:t>
      </w:r>
      <w:r w:rsidR="00443B65" w:rsidRPr="00B027BB">
        <w:rPr>
          <w:iCs/>
          <w:sz w:val="18"/>
          <w:szCs w:val="24"/>
        </w:rPr>
        <w:fldChar w:fldCharType="begin"/>
      </w:r>
      <w:r w:rsidR="00443B65" w:rsidRPr="00B027BB">
        <w:rPr>
          <w:iCs/>
          <w:sz w:val="18"/>
          <w:szCs w:val="24"/>
        </w:rPr>
        <w:instrText xml:space="preserve"> ADDIN ZOTERO_ITEM CSL_CITATION {"citationID":"SzNrVc99","properties":{"formattedCitation":"(Tijero, 2019)","plainCitation":"(Tijero, 2019)","noteIndex":0},"citationItems":[{"id":70,"uris":["http://zotero.org/users/local/JHQCasz5/items/JF2Y8279"],"uri":["http://zotero.org/users/local/JHQCasz5/items/JF2Y8279"],"itemData":{"id":70,"type":"webpage","abstract":"Redux es una librería de JavaScript que te permite manejar el estado de una aplicación.","container-title":"Medium","language":"en","title":"¿Qué es Redux y cómo funciona?","URL":"https://medium.com/get-on-board-dev/qu%C3%A9-es-redux-y-c%C3%B3mo-funciona-11466487a032","author":[{"family":"Tijero","given":"Paulo"}],"accessed":{"date-parts":[["2021",6,7]]},"issued":{"date-parts":[["2019",12,27]]}}}],"schema":"https://github.com/citation-style-language/schema/raw/master/csl-citation.json"} </w:instrText>
      </w:r>
      <w:r w:rsidR="00443B65" w:rsidRPr="00B027BB">
        <w:rPr>
          <w:iCs/>
          <w:sz w:val="18"/>
          <w:szCs w:val="24"/>
        </w:rPr>
        <w:fldChar w:fldCharType="separate"/>
      </w:r>
      <w:r w:rsidR="00443B65" w:rsidRPr="00B027BB">
        <w:rPr>
          <w:sz w:val="18"/>
        </w:rPr>
        <w:t>(Tijero, 2019)</w:t>
      </w:r>
      <w:r w:rsidR="00443B65" w:rsidRPr="00B027BB">
        <w:rPr>
          <w:iCs/>
          <w:sz w:val="18"/>
          <w:szCs w:val="24"/>
        </w:rPr>
        <w:fldChar w:fldCharType="end"/>
      </w:r>
    </w:p>
    <w:p w14:paraId="3B64E8BD" w14:textId="77777777" w:rsidR="001719D1" w:rsidRDefault="001719D1" w:rsidP="00F124F3">
      <w:pPr>
        <w:spacing w:line="360" w:lineRule="auto"/>
      </w:pPr>
    </w:p>
    <w:p w14:paraId="276FC77D" w14:textId="77777777" w:rsidR="00B23294" w:rsidRDefault="001719D1" w:rsidP="00B23294">
      <w:pPr>
        <w:keepNext/>
        <w:spacing w:line="360" w:lineRule="auto"/>
        <w:jc w:val="center"/>
      </w:pPr>
      <w:r>
        <w:rPr>
          <w:noProof/>
          <w:lang w:val="en-US"/>
        </w:rPr>
        <w:drawing>
          <wp:inline distT="0" distB="0" distL="0" distR="0" wp14:anchorId="7AFA3B67" wp14:editId="2E2199DF">
            <wp:extent cx="2894330" cy="1360800"/>
            <wp:effectExtent l="0" t="0" r="1270" b="0"/>
            <wp:docPr id="35" name="Imagen 35" descr="Imagen que contiene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magen que contiene reloj&#10;&#10;Descripción generada automáticament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0236" cy="1377682"/>
                    </a:xfrm>
                    <a:prstGeom prst="rect">
                      <a:avLst/>
                    </a:prstGeom>
                    <a:noFill/>
                    <a:ln>
                      <a:noFill/>
                    </a:ln>
                  </pic:spPr>
                </pic:pic>
              </a:graphicData>
            </a:graphic>
          </wp:inline>
        </w:drawing>
      </w:r>
    </w:p>
    <w:p w14:paraId="6112B8E4" w14:textId="3882232C" w:rsidR="001719D1" w:rsidRPr="00B23294" w:rsidRDefault="00B23294" w:rsidP="00B23294">
      <w:pPr>
        <w:pStyle w:val="Descripcin"/>
        <w:ind w:left="1440" w:firstLine="720"/>
        <w:rPr>
          <w:b w:val="0"/>
        </w:rPr>
      </w:pPr>
      <w:bookmarkStart w:id="100" w:name="_Toc77849484"/>
      <w:r>
        <w:t xml:space="preserve">Figura </w:t>
      </w:r>
      <w:r w:rsidR="00672653">
        <w:fldChar w:fldCharType="begin"/>
      </w:r>
      <w:r w:rsidR="00672653">
        <w:instrText xml:space="preserve"> SEQ Figura \* ARABIC </w:instrText>
      </w:r>
      <w:r w:rsidR="00672653">
        <w:fldChar w:fldCharType="separate"/>
      </w:r>
      <w:r w:rsidR="00672653">
        <w:rPr>
          <w:noProof/>
        </w:rPr>
        <w:t>32</w:t>
      </w:r>
      <w:r w:rsidR="00672653">
        <w:fldChar w:fldCharType="end"/>
      </w:r>
      <w:r>
        <w:t xml:space="preserve">-2. </w:t>
      </w:r>
      <w:r>
        <w:rPr>
          <w:b w:val="0"/>
        </w:rPr>
        <w:t>Árbol de componentes de React</w:t>
      </w:r>
      <w:bookmarkEnd w:id="100"/>
    </w:p>
    <w:p w14:paraId="3A35C2F4" w14:textId="1518A605" w:rsidR="00AC0293" w:rsidRDefault="00AC0293" w:rsidP="00B23294">
      <w:pPr>
        <w:spacing w:line="360" w:lineRule="auto"/>
        <w:ind w:left="2160"/>
        <w:rPr>
          <w:sz w:val="16"/>
          <w:szCs w:val="24"/>
        </w:rPr>
      </w:pPr>
      <w:r w:rsidRPr="001F06CA">
        <w:rPr>
          <w:b/>
          <w:bCs/>
          <w:sz w:val="16"/>
        </w:rPr>
        <w:t>Realizado por:</w:t>
      </w:r>
      <w:r w:rsidRPr="001F06CA">
        <w:rPr>
          <w:bCs/>
          <w:sz w:val="16"/>
        </w:rPr>
        <w:t xml:space="preserve"> </w:t>
      </w:r>
      <w:r w:rsidRPr="001F06CA">
        <w:rPr>
          <w:iCs/>
          <w:sz w:val="16"/>
          <w:szCs w:val="24"/>
        </w:rPr>
        <w:t>desarrolloweb.com</w:t>
      </w:r>
      <w:r w:rsidRPr="001F06CA">
        <w:rPr>
          <w:sz w:val="16"/>
          <w:szCs w:val="24"/>
        </w:rPr>
        <w:t>, 2019</w:t>
      </w:r>
    </w:p>
    <w:p w14:paraId="6DA5BDB1" w14:textId="77777777" w:rsidR="000244FF" w:rsidRPr="000244FF" w:rsidRDefault="000244FF" w:rsidP="000244FF">
      <w:pPr>
        <w:spacing w:line="360" w:lineRule="auto"/>
      </w:pPr>
    </w:p>
    <w:p w14:paraId="42517F2A" w14:textId="77777777" w:rsidR="001719D1" w:rsidRPr="0004271E" w:rsidRDefault="001719D1" w:rsidP="002572B4">
      <w:pPr>
        <w:pStyle w:val="Ttulo4"/>
        <w:numPr>
          <w:ilvl w:val="3"/>
          <w:numId w:val="2"/>
        </w:numPr>
      </w:pPr>
      <w:bookmarkStart w:id="101" w:name="_Toc77780562"/>
      <w:r w:rsidRPr="0004271E">
        <w:t>React con Redux</w:t>
      </w:r>
      <w:bookmarkEnd w:id="101"/>
    </w:p>
    <w:p w14:paraId="36A201B0" w14:textId="77777777" w:rsidR="00443B65" w:rsidRDefault="00443B65" w:rsidP="00443B65">
      <w:pPr>
        <w:spacing w:line="360" w:lineRule="auto"/>
      </w:pPr>
    </w:p>
    <w:p w14:paraId="745C3278" w14:textId="47F900D7" w:rsidR="001719D1" w:rsidRDefault="001719D1" w:rsidP="00443B65">
      <w:pPr>
        <w:spacing w:line="360" w:lineRule="auto"/>
      </w:pPr>
      <w:r>
        <w:t>Entonces, necesitamos tener toda esa información en un solo lugar, para que pueda estar disponible en todos nuestros componentes, algo como nuestra única fuente de la verdad:</w:t>
      </w:r>
    </w:p>
    <w:p w14:paraId="3340AD41" w14:textId="534356D3" w:rsidR="001719D1" w:rsidRDefault="001719D1" w:rsidP="00F124F3">
      <w:pPr>
        <w:spacing w:line="360" w:lineRule="auto"/>
      </w:pPr>
    </w:p>
    <w:p w14:paraId="65A33FA0" w14:textId="77777777" w:rsidR="00743E40" w:rsidRDefault="001719D1" w:rsidP="00743E40">
      <w:pPr>
        <w:keepNext/>
        <w:spacing w:line="360" w:lineRule="auto"/>
        <w:jc w:val="center"/>
      </w:pPr>
      <w:r>
        <w:rPr>
          <w:noProof/>
          <w:lang w:val="en-US"/>
        </w:rPr>
        <w:drawing>
          <wp:inline distT="0" distB="0" distL="0" distR="0" wp14:anchorId="4A8F5E85" wp14:editId="07B33CE7">
            <wp:extent cx="3902075" cy="1591200"/>
            <wp:effectExtent l="0" t="0" r="3175" b="9525"/>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59269" cy="1614523"/>
                    </a:xfrm>
                    <a:prstGeom prst="rect">
                      <a:avLst/>
                    </a:prstGeom>
                    <a:noFill/>
                    <a:ln>
                      <a:noFill/>
                    </a:ln>
                  </pic:spPr>
                </pic:pic>
              </a:graphicData>
            </a:graphic>
          </wp:inline>
        </w:drawing>
      </w:r>
    </w:p>
    <w:p w14:paraId="5966D00A" w14:textId="026CB391" w:rsidR="001719D1" w:rsidRPr="00743E40" w:rsidRDefault="00743E40" w:rsidP="00743E40">
      <w:pPr>
        <w:pStyle w:val="Descripcin"/>
        <w:ind w:left="1440"/>
        <w:rPr>
          <w:b w:val="0"/>
        </w:rPr>
      </w:pPr>
      <w:bookmarkStart w:id="102" w:name="_Toc77849485"/>
      <w:r>
        <w:t xml:space="preserve">Figura </w:t>
      </w:r>
      <w:r w:rsidR="00672653">
        <w:fldChar w:fldCharType="begin"/>
      </w:r>
      <w:r w:rsidR="00672653">
        <w:instrText xml:space="preserve"> SEQ Figura \* ARABIC </w:instrText>
      </w:r>
      <w:r w:rsidR="00672653">
        <w:fldChar w:fldCharType="separate"/>
      </w:r>
      <w:r w:rsidR="00672653">
        <w:rPr>
          <w:noProof/>
        </w:rPr>
        <w:t>33</w:t>
      </w:r>
      <w:r w:rsidR="00672653">
        <w:fldChar w:fldCharType="end"/>
      </w:r>
      <w:r>
        <w:t xml:space="preserve">-2. </w:t>
      </w:r>
      <w:r>
        <w:rPr>
          <w:b w:val="0"/>
        </w:rPr>
        <w:t>React con Redux</w:t>
      </w:r>
      <w:bookmarkEnd w:id="102"/>
    </w:p>
    <w:p w14:paraId="56890128" w14:textId="77777777" w:rsidR="00AC0293" w:rsidRPr="001F06CA" w:rsidRDefault="00AC0293" w:rsidP="00743E40">
      <w:pPr>
        <w:spacing w:line="360" w:lineRule="auto"/>
        <w:ind w:left="720" w:firstLine="720"/>
        <w:rPr>
          <w:b/>
          <w:bCs/>
          <w:sz w:val="16"/>
        </w:rPr>
      </w:pPr>
      <w:r w:rsidRPr="001F06CA">
        <w:rPr>
          <w:b/>
          <w:bCs/>
          <w:sz w:val="16"/>
        </w:rPr>
        <w:t>Realizado por:</w:t>
      </w:r>
      <w:r w:rsidRPr="001F06CA">
        <w:rPr>
          <w:bCs/>
          <w:sz w:val="16"/>
        </w:rPr>
        <w:t xml:space="preserve"> </w:t>
      </w:r>
      <w:r w:rsidRPr="001F06CA">
        <w:rPr>
          <w:iCs/>
          <w:sz w:val="16"/>
          <w:szCs w:val="24"/>
        </w:rPr>
        <w:t>desarrolloweb.com</w:t>
      </w:r>
      <w:r w:rsidRPr="001F06CA">
        <w:rPr>
          <w:sz w:val="16"/>
          <w:szCs w:val="24"/>
        </w:rPr>
        <w:t>, 2019</w:t>
      </w:r>
    </w:p>
    <w:p w14:paraId="1924EA5A" w14:textId="77777777" w:rsidR="00715EB4" w:rsidRDefault="00715EB4" w:rsidP="00F124F3">
      <w:pPr>
        <w:spacing w:line="360" w:lineRule="auto"/>
      </w:pPr>
    </w:p>
    <w:p w14:paraId="0B008B2A" w14:textId="2EE77126" w:rsidR="008E620E" w:rsidRDefault="001719D1" w:rsidP="00F124F3">
      <w:pPr>
        <w:spacing w:line="360" w:lineRule="auto"/>
        <w:rPr>
          <w:rFonts w:ascii="Calibri" w:hAnsi="Calibri" w:cs="Calibri"/>
          <w:i/>
          <w:iCs/>
          <w:szCs w:val="24"/>
        </w:rPr>
      </w:pPr>
      <w:r w:rsidRPr="001719D1">
        <w:t xml:space="preserve">Teniendo toda esa información en nuestros estados Redux todos nuestros componentes </w:t>
      </w:r>
      <w:r w:rsidR="001F4119" w:rsidRPr="001719D1">
        <w:t>tendrán</w:t>
      </w:r>
      <w:r w:rsidRPr="001719D1">
        <w:t xml:space="preserve"> acceso a la misma información en todo momento.</w:t>
      </w:r>
      <w:r w:rsidR="008E620E" w:rsidRPr="00B027BB">
        <w:rPr>
          <w:iCs/>
          <w:sz w:val="18"/>
          <w:szCs w:val="24"/>
        </w:rPr>
        <w:t xml:space="preserve"> </w:t>
      </w:r>
      <w:r w:rsidR="008E620E" w:rsidRPr="00B027BB">
        <w:rPr>
          <w:iCs/>
          <w:sz w:val="18"/>
          <w:szCs w:val="24"/>
        </w:rPr>
        <w:fldChar w:fldCharType="begin"/>
      </w:r>
      <w:r w:rsidR="008E620E" w:rsidRPr="00B027BB">
        <w:rPr>
          <w:iCs/>
          <w:sz w:val="18"/>
          <w:szCs w:val="24"/>
        </w:rPr>
        <w:instrText xml:space="preserve"> ADDIN ZOTERO_ITEM CSL_CITATION {"citationID":"SzNrVc99","properties":{"formattedCitation":"(Tijero, 2019)","plainCitation":"(Tijero, 2019)","noteIndex":0},"citationItems":[{"id":70,"uris":["http://zotero.org/users/local/JHQCasz5/items/JF2Y8279"],"uri":["http://zotero.org/users/local/JHQCasz5/items/JF2Y8279"],"itemData":{"id":70,"type":"webpage","abstract":"Redux es una librería de JavaScript que te permite manejar el estado de una aplicación.","container-title":"Medium","language":"en","title":"¿Qué es Redux y cómo funciona?","URL":"https://medium.com/get-on-board-dev/qu%C3%A9-es-redux-y-c%C3%B3mo-funciona-11466487a032","author":[{"family":"Tijero","given":"Paulo"}],"accessed":{"date-parts":[["2021",6,7]]},"issued":{"date-parts":[["2019",12,27]]}}}],"schema":"https://github.com/citation-style-language/schema/raw/master/csl-citation.json"} </w:instrText>
      </w:r>
      <w:r w:rsidR="008E620E" w:rsidRPr="00B027BB">
        <w:rPr>
          <w:iCs/>
          <w:sz w:val="18"/>
          <w:szCs w:val="24"/>
        </w:rPr>
        <w:fldChar w:fldCharType="separate"/>
      </w:r>
      <w:r w:rsidR="008E620E" w:rsidRPr="00B027BB">
        <w:rPr>
          <w:sz w:val="18"/>
        </w:rPr>
        <w:t>(Tijero, 2019)</w:t>
      </w:r>
      <w:r w:rsidR="008E620E" w:rsidRPr="00B027BB">
        <w:rPr>
          <w:iCs/>
          <w:sz w:val="18"/>
          <w:szCs w:val="24"/>
        </w:rPr>
        <w:fldChar w:fldCharType="end"/>
      </w:r>
    </w:p>
    <w:p w14:paraId="58B3F666" w14:textId="258D58B6" w:rsidR="008E620E" w:rsidRDefault="008E620E" w:rsidP="00443B65">
      <w:pPr>
        <w:spacing w:line="360" w:lineRule="auto"/>
      </w:pPr>
    </w:p>
    <w:p w14:paraId="043B85AB" w14:textId="2F82680B" w:rsidR="008F0F9B" w:rsidRDefault="008F0F9B" w:rsidP="002572B4">
      <w:pPr>
        <w:pStyle w:val="Ttulo3"/>
        <w:numPr>
          <w:ilvl w:val="2"/>
          <w:numId w:val="2"/>
        </w:numPr>
      </w:pPr>
      <w:bookmarkStart w:id="103" w:name="_Toc77780563"/>
      <w:r>
        <w:t>Material UI</w:t>
      </w:r>
      <w:bookmarkEnd w:id="103"/>
    </w:p>
    <w:p w14:paraId="0ACD77FF" w14:textId="77777777" w:rsidR="008F0F9B" w:rsidRDefault="008F0F9B" w:rsidP="008F0F9B">
      <w:pPr>
        <w:spacing w:line="360" w:lineRule="auto"/>
      </w:pPr>
    </w:p>
    <w:p w14:paraId="07813A19" w14:textId="77777777" w:rsidR="008F0F9B" w:rsidRDefault="008F0F9B" w:rsidP="008F0F9B">
      <w:pPr>
        <w:spacing w:line="360" w:lineRule="auto"/>
      </w:pPr>
      <w:r>
        <w:t>Material-UI es una biblioteca de código abierto que implementa el lenguaje visual de «materiales» de Google en sus componentes React. Ofrece la capacidad de combinar su biblioteca de interfaz de usuario, con el marco front-end de React.js.</w:t>
      </w:r>
    </w:p>
    <w:p w14:paraId="039E7700" w14:textId="77777777" w:rsidR="008F0F9B" w:rsidRDefault="008F0F9B" w:rsidP="008F0F9B">
      <w:pPr>
        <w:spacing w:line="360" w:lineRule="auto"/>
        <w:rPr>
          <w:sz w:val="18"/>
        </w:rPr>
      </w:pPr>
      <w:r>
        <w:t xml:space="preserve">Con Material UI se pueden crear diseños profesionales modernos con personalización completa para aplicaciones sin las limitaciones de tiempo de iniciar CSS completo desde cero. </w:t>
      </w:r>
      <w:r w:rsidRPr="00B027BB">
        <w:rPr>
          <w:iCs/>
          <w:sz w:val="18"/>
          <w:szCs w:val="24"/>
        </w:rPr>
        <w:fldChar w:fldCharType="begin"/>
      </w:r>
      <w:r w:rsidRPr="00B027BB">
        <w:rPr>
          <w:iCs/>
          <w:sz w:val="18"/>
          <w:szCs w:val="24"/>
        </w:rPr>
        <w:instrText xml:space="preserve"> ADDIN ZOTERO_ITEM CSL_CITATION {"citationID":"0FXX4DCo","properties":{"formattedCitation":"(\\uc0\\u171{}Material UI / Caching en React\\uc0\\u187{}, 2020)","plainCitation":"(«Material UI / Caching en React», 2020)","noteIndex":0},"citationItems":[{"id":72,"uris":["http://zotero.org/users/local/JHQCasz5/items/XZ92U5T4"],"uri":["http://zotero.org/users/local/JHQCasz5/items/XZ92U5T4"],"itemData":{"id":72,"type":"post-weblog","abstract":"¿Qué es Material UI? https://flic.kr/p/2iJdEXq Material-UI es una biblioteca de código abierto que implementa el lenguaje visual de \"materiales\" de Google","container-title":"TechClub Tajamar","language":"es","title":"Material UI / Caching en React","URL":"https://techclub.tajamar.es/material-ui-caching-en-react/","accessed":{"date-parts":[["2021",6,7]]},"issued":{"date-parts":[["2020",6,22]]}}}],"schema":"https://github.com/citation-style-language/schema/raw/master/csl-citation.json"} </w:instrText>
      </w:r>
      <w:r w:rsidRPr="00B027BB">
        <w:rPr>
          <w:iCs/>
          <w:sz w:val="18"/>
          <w:szCs w:val="24"/>
        </w:rPr>
        <w:fldChar w:fldCharType="separate"/>
      </w:r>
      <w:r w:rsidRPr="00B027BB">
        <w:rPr>
          <w:sz w:val="18"/>
          <w:szCs w:val="24"/>
        </w:rPr>
        <w:t>(techclub, 2020)</w:t>
      </w:r>
      <w:r w:rsidRPr="00B027BB">
        <w:rPr>
          <w:iCs/>
          <w:sz w:val="18"/>
          <w:szCs w:val="24"/>
        </w:rPr>
        <w:fldChar w:fldCharType="end"/>
      </w:r>
    </w:p>
    <w:p w14:paraId="7147EB07" w14:textId="77777777" w:rsidR="008F0F9B" w:rsidRPr="00443B65" w:rsidRDefault="008F0F9B" w:rsidP="008F0F9B">
      <w:pPr>
        <w:rPr>
          <w:sz w:val="18"/>
        </w:rPr>
      </w:pPr>
      <w:r w:rsidRPr="00B306FC">
        <w:t>Pros de Material UI</w:t>
      </w:r>
      <w:r>
        <w:t>:</w:t>
      </w:r>
    </w:p>
    <w:p w14:paraId="6F1055F0" w14:textId="77777777" w:rsidR="008F0F9B" w:rsidRDefault="008F0F9B" w:rsidP="002572B4">
      <w:pPr>
        <w:pStyle w:val="Prrafodelista"/>
        <w:numPr>
          <w:ilvl w:val="0"/>
          <w:numId w:val="1"/>
        </w:numPr>
      </w:pPr>
      <w:r>
        <w:t>Implementa material design en sus componentes</w:t>
      </w:r>
    </w:p>
    <w:p w14:paraId="60BDD5B1" w14:textId="77777777" w:rsidR="008F0F9B" w:rsidRDefault="008F0F9B" w:rsidP="002572B4">
      <w:pPr>
        <w:pStyle w:val="Prrafodelista"/>
        <w:numPr>
          <w:ilvl w:val="0"/>
          <w:numId w:val="1"/>
        </w:numPr>
      </w:pPr>
      <w:r>
        <w:t>Agiliza el desarrollo del front-end</w:t>
      </w:r>
    </w:p>
    <w:p w14:paraId="6DBBCABA" w14:textId="77777777" w:rsidR="008F0F9B" w:rsidRDefault="008F0F9B" w:rsidP="002572B4">
      <w:pPr>
        <w:pStyle w:val="Prrafodelista"/>
        <w:numPr>
          <w:ilvl w:val="0"/>
          <w:numId w:val="1"/>
        </w:numPr>
      </w:pPr>
      <w:r>
        <w:t>Implementa buenas prácticas como el uso de hooks</w:t>
      </w:r>
    </w:p>
    <w:p w14:paraId="585D4332" w14:textId="77777777" w:rsidR="008F0F9B" w:rsidRDefault="008F0F9B" w:rsidP="002572B4">
      <w:pPr>
        <w:pStyle w:val="Prrafodelista"/>
        <w:numPr>
          <w:ilvl w:val="0"/>
          <w:numId w:val="1"/>
        </w:numPr>
      </w:pPr>
      <w:r>
        <w:t>Documentación completa</w:t>
      </w:r>
    </w:p>
    <w:p w14:paraId="3095FB00" w14:textId="5A880FF4" w:rsidR="008F0F9B" w:rsidRDefault="008F0F9B" w:rsidP="002572B4">
      <w:pPr>
        <w:pStyle w:val="Prrafodelista"/>
        <w:numPr>
          <w:ilvl w:val="0"/>
          <w:numId w:val="1"/>
        </w:numPr>
      </w:pPr>
      <w:r>
        <w:t>Es customizable</w:t>
      </w:r>
    </w:p>
    <w:p w14:paraId="30D8FBAD" w14:textId="77777777" w:rsidR="008F0F9B" w:rsidRDefault="008F0F9B" w:rsidP="008F0F9B">
      <w:pPr>
        <w:spacing w:line="360" w:lineRule="auto"/>
      </w:pPr>
    </w:p>
    <w:p w14:paraId="3E9A5520" w14:textId="32230BDD" w:rsidR="008F0F9B" w:rsidRDefault="00562299" w:rsidP="002572B4">
      <w:pPr>
        <w:pStyle w:val="Ttulo2"/>
        <w:numPr>
          <w:ilvl w:val="1"/>
          <w:numId w:val="2"/>
        </w:numPr>
      </w:pPr>
      <w:bookmarkStart w:id="104" w:name="_Toc77780564"/>
      <w:r>
        <w:t>Desarrollo de a</w:t>
      </w:r>
      <w:r w:rsidR="008F0F9B">
        <w:t>plicaciones móviles</w:t>
      </w:r>
      <w:bookmarkEnd w:id="104"/>
    </w:p>
    <w:p w14:paraId="511D1377" w14:textId="77777777" w:rsidR="008F0F9B" w:rsidRPr="008F0F9B" w:rsidRDefault="008F0F9B" w:rsidP="008F0F9B">
      <w:pPr>
        <w:spacing w:line="360" w:lineRule="auto"/>
      </w:pPr>
    </w:p>
    <w:p w14:paraId="6C98B6D3" w14:textId="4A1F0188" w:rsidR="00740C57" w:rsidRPr="00740C57" w:rsidRDefault="0004271E" w:rsidP="00F124F3">
      <w:pPr>
        <w:spacing w:line="360" w:lineRule="auto"/>
      </w:pPr>
      <w:r>
        <w:t>“</w:t>
      </w:r>
      <w:r w:rsidR="00740C57" w:rsidRPr="00740C57">
        <w:t>App</w:t>
      </w:r>
      <w:r>
        <w:t>”</w:t>
      </w:r>
      <w:r w:rsidR="00740C57" w:rsidRPr="00740C57">
        <w:t xml:space="preserve"> es como generalmente se les dice a los diferentes tipos de aplicaciones, es una abreviatura de la voz inglesa “application” y es utilizada para hacer referencia a las aplicaciones informáticas que se crean para móviles, tabletas y hasta relojes. </w:t>
      </w:r>
    </w:p>
    <w:p w14:paraId="6344B019" w14:textId="77777777" w:rsidR="00740C57" w:rsidRPr="00740C57" w:rsidRDefault="00740C57" w:rsidP="00F124F3">
      <w:pPr>
        <w:spacing w:line="360" w:lineRule="auto"/>
      </w:pPr>
      <w:r w:rsidRPr="00740C57">
        <w:t>Lo cierto es que este término comenzó a utilizarse a raíz del lanzamiento de la App Store de la empresa Apple en el año 2008, y posteriormente por lo que era antes Google Play, Android Market.</w:t>
      </w:r>
    </w:p>
    <w:p w14:paraId="0157DBB4" w14:textId="58B88976" w:rsidR="00673CE1" w:rsidRDefault="00740C57" w:rsidP="00F124F3">
      <w:pPr>
        <w:spacing w:line="360" w:lineRule="auto"/>
      </w:pPr>
      <w:r w:rsidRPr="00740C57">
        <w:t>Por lo que, app, aplicación o aplicaciones móviles se refiere a un software creado y pensado para los dispositivos electrónicos que las personas pueden descargar y acceder directamente.</w:t>
      </w:r>
    </w:p>
    <w:p w14:paraId="3A7E53B3" w14:textId="1B5DE015" w:rsidR="00FE1A11" w:rsidRPr="00B027BB" w:rsidRDefault="00FE1A11" w:rsidP="00F124F3">
      <w:pPr>
        <w:spacing w:line="360" w:lineRule="auto"/>
        <w:rPr>
          <w:sz w:val="18"/>
        </w:rPr>
      </w:pPr>
      <w:r w:rsidRPr="00B027BB">
        <w:rPr>
          <w:sz w:val="18"/>
        </w:rPr>
        <w:fldChar w:fldCharType="begin"/>
      </w:r>
      <w:r w:rsidRPr="00B027BB">
        <w:rPr>
          <w:sz w:val="18"/>
        </w:rPr>
        <w:instrText xml:space="preserve"> ADDIN ZOTERO_ITEM CSL_CITATION {"citationID":"SkgSwkpO","properties":{"formattedCitation":"({\\i{}Los principales tipos de aplicaciones m\\uc0\\u243{}viles que debes conocer}, s.\\uc0\\u160{}f.)","plainCitation":"(Los principales tipos de aplicaciones móviles que debes conocer, s. f.)","noteIndex":0},"citationItems":[{"id":74,"uris":["http://zotero.org/users/local/JHQCasz5/items/6324WBL8"],"uri":["http://zotero.org/users/local/JHQCasz5/items/6324WBL8"],"itemData":{"id":74,"type":"webpage","abstract":"Todos y cada uno de nosotros nos hemos vuelto dependientes de las aplicaciones móviles. Podemos encontrar un sinfín de tipos de aplicaciones dentro de las plataformas de distribución digital que nos facilitan la vida por completo, hasta el punto que no sabemos por cuál decidirnos.","container-title":"https://www.crehana.com","title":"Los principales tipos de aplicaciones móviles que debes conocer","URL":"https://www.crehana.com/blog/tech/tipos-aplicaciones-moviles/","accessed":{"date-parts":[["2021",6,7]]}}}],"schema":"https://github.com/citation-style-language/schema/raw/master/csl-citation.json"} </w:instrText>
      </w:r>
      <w:r w:rsidRPr="00B027BB">
        <w:rPr>
          <w:sz w:val="18"/>
        </w:rPr>
        <w:fldChar w:fldCharType="separate"/>
      </w:r>
      <w:r w:rsidRPr="00B027BB">
        <w:rPr>
          <w:sz w:val="18"/>
          <w:szCs w:val="24"/>
        </w:rPr>
        <w:t>(</w:t>
      </w:r>
      <w:r w:rsidRPr="00B027BB">
        <w:rPr>
          <w:iCs/>
          <w:sz w:val="18"/>
          <w:szCs w:val="24"/>
        </w:rPr>
        <w:t>crehana</w:t>
      </w:r>
      <w:r w:rsidRPr="00B027BB">
        <w:rPr>
          <w:sz w:val="18"/>
          <w:szCs w:val="24"/>
        </w:rPr>
        <w:t>, 2020)</w:t>
      </w:r>
      <w:r w:rsidRPr="00B027BB">
        <w:rPr>
          <w:sz w:val="18"/>
        </w:rPr>
        <w:fldChar w:fldCharType="end"/>
      </w:r>
    </w:p>
    <w:p w14:paraId="1749FB35" w14:textId="19A1369B" w:rsidR="00740C57" w:rsidRPr="00322EC7" w:rsidRDefault="00740C57" w:rsidP="00170908">
      <w:pPr>
        <w:spacing w:line="360" w:lineRule="auto"/>
        <w:rPr>
          <w:lang w:val="en-US"/>
        </w:rPr>
      </w:pPr>
    </w:p>
    <w:p w14:paraId="22943C8B" w14:textId="160E19B1" w:rsidR="00673CE1" w:rsidRPr="00970D39" w:rsidRDefault="00740C57" w:rsidP="002572B4">
      <w:pPr>
        <w:pStyle w:val="Ttulo3"/>
        <w:numPr>
          <w:ilvl w:val="2"/>
          <w:numId w:val="2"/>
        </w:numPr>
      </w:pPr>
      <w:bookmarkStart w:id="105" w:name="_Toc77780565"/>
      <w:r w:rsidRPr="00970D39">
        <w:t>A</w:t>
      </w:r>
      <w:r w:rsidR="00673CE1" w:rsidRPr="00970D39">
        <w:t xml:space="preserve">plicaciones </w:t>
      </w:r>
      <w:r w:rsidRPr="00970D39">
        <w:t>Nativa</w:t>
      </w:r>
      <w:r w:rsidR="00673CE1" w:rsidRPr="00970D39">
        <w:t>s</w:t>
      </w:r>
      <w:bookmarkEnd w:id="105"/>
    </w:p>
    <w:p w14:paraId="114E4AC0" w14:textId="74AFAF2A" w:rsidR="00673CE1" w:rsidRPr="00740C57" w:rsidRDefault="00673CE1" w:rsidP="00170908">
      <w:pPr>
        <w:spacing w:line="360" w:lineRule="auto"/>
      </w:pPr>
    </w:p>
    <w:p w14:paraId="45BEC911" w14:textId="1307DADA" w:rsidR="00740C57" w:rsidRDefault="00740C57" w:rsidP="00F124F3">
      <w:pPr>
        <w:spacing w:line="360" w:lineRule="auto"/>
      </w:pPr>
      <w:r>
        <w:t xml:space="preserve">Son aquellas aplicaciones diseñadas para una serie determinada de dispositivos (tales como: teléfono o tableta) que se instalan en los dispositivos y que se encuentran en las diferentes plataformas digitales de aplicaciones móviles (como, por ejemplo: Play Store o App Store). Es decir que son diseñadas para dispositivos junto con sistemas operativos específicos, Android y iOS son dos de los más comunes. </w:t>
      </w:r>
    </w:p>
    <w:p w14:paraId="4A53E8A5" w14:textId="2F638A27" w:rsidR="00740C57" w:rsidRDefault="00740C57" w:rsidP="00F124F3">
      <w:pPr>
        <w:spacing w:line="360" w:lineRule="auto"/>
      </w:pPr>
      <w:r>
        <w:t xml:space="preserve">Esa es a su vez, una de sus limitantes. Ya que, si quieres desarrollar una aplicación móvil, tendrás que desarrollarla en cada sistema operativo. Esto básicamente se refleja en más tiempo y dinero invertido en el proceso del desarrollo de las aplicaciones móviles. </w:t>
      </w:r>
    </w:p>
    <w:p w14:paraId="03965A68" w14:textId="54FF2B15" w:rsidR="00673CE1" w:rsidRDefault="00740C57" w:rsidP="00F124F3">
      <w:pPr>
        <w:spacing w:line="360" w:lineRule="auto"/>
      </w:pPr>
      <w:r>
        <w:t xml:space="preserve">Por otro lado, este tipo de aplicaciones también tienen su lado positivo; y es que el diseño anteriormente mencionado como una desventaja, es a su vez desde otro punto de vista, una de sus mejores cualidades. </w:t>
      </w:r>
      <w:r w:rsidR="00FE1A11" w:rsidRPr="00B027BB">
        <w:rPr>
          <w:sz w:val="18"/>
        </w:rPr>
        <w:fldChar w:fldCharType="begin"/>
      </w:r>
      <w:r w:rsidR="00FE1A11" w:rsidRPr="00B027BB">
        <w:rPr>
          <w:sz w:val="18"/>
        </w:rPr>
        <w:instrText xml:space="preserve"> ADDIN ZOTERO_ITEM CSL_CITATION {"citationID":"SkgSwkpO","properties":{"formattedCitation":"({\\i{}Los principales tipos de aplicaciones m\\uc0\\u243{}viles que debes conocer}, s.\\uc0\\u160{}f.)","plainCitation":"(Los principales tipos de aplicaciones móviles que debes conocer, s. f.)","noteIndex":0},"citationItems":[{"id":74,"uris":["http://zotero.org/users/local/JHQCasz5/items/6324WBL8"],"uri":["http://zotero.org/users/local/JHQCasz5/items/6324WBL8"],"itemData":{"id":74,"type":"webpage","abstract":"Todos y cada uno de nosotros nos hemos vuelto dependientes de las aplicaciones móviles. Podemos encontrar un sinfín de tipos de aplicaciones dentro de las plataformas de distribución digital que nos facilitan la vida por completo, hasta el punto que no sabemos por cuál decidirnos.","container-title":"https://www.crehana.com","title":"Los principales tipos de aplicaciones móviles que debes conocer","URL":"https://www.crehana.com/blog/tech/tipos-aplicaciones-moviles/","accessed":{"date-parts":[["2021",6,7]]}}}],"schema":"https://github.com/citation-style-language/schema/raw/master/csl-citation.json"} </w:instrText>
      </w:r>
      <w:r w:rsidR="00FE1A11" w:rsidRPr="00B027BB">
        <w:rPr>
          <w:sz w:val="18"/>
        </w:rPr>
        <w:fldChar w:fldCharType="separate"/>
      </w:r>
      <w:r w:rsidR="00FE1A11" w:rsidRPr="00B027BB">
        <w:rPr>
          <w:sz w:val="18"/>
          <w:szCs w:val="24"/>
        </w:rPr>
        <w:t>(</w:t>
      </w:r>
      <w:r w:rsidR="00FE1A11" w:rsidRPr="00B027BB">
        <w:rPr>
          <w:iCs/>
          <w:sz w:val="18"/>
          <w:szCs w:val="24"/>
        </w:rPr>
        <w:t>crehana</w:t>
      </w:r>
      <w:r w:rsidR="00FE1A11" w:rsidRPr="00B027BB">
        <w:rPr>
          <w:sz w:val="18"/>
          <w:szCs w:val="24"/>
        </w:rPr>
        <w:t>, 2020)</w:t>
      </w:r>
      <w:r w:rsidR="00FE1A11" w:rsidRPr="00B027BB">
        <w:rPr>
          <w:sz w:val="18"/>
        </w:rPr>
        <w:fldChar w:fldCharType="end"/>
      </w:r>
    </w:p>
    <w:p w14:paraId="6CAD7219" w14:textId="77777777" w:rsidR="00FE1A11" w:rsidRDefault="00FE1A11" w:rsidP="00232F9C">
      <w:pPr>
        <w:spacing w:line="360" w:lineRule="auto"/>
      </w:pPr>
    </w:p>
    <w:p w14:paraId="1D7B729E" w14:textId="33C54BD1" w:rsidR="00673CE1" w:rsidRPr="00970D39" w:rsidRDefault="00BB564E" w:rsidP="002572B4">
      <w:pPr>
        <w:pStyle w:val="Ttulo3"/>
        <w:numPr>
          <w:ilvl w:val="2"/>
          <w:numId w:val="2"/>
        </w:numPr>
      </w:pPr>
      <w:bookmarkStart w:id="106" w:name="_Toc77780566"/>
      <w:r w:rsidRPr="00970D39">
        <w:t>Aplicaciones Hibridas o Multiplataforma</w:t>
      </w:r>
      <w:bookmarkEnd w:id="106"/>
    </w:p>
    <w:p w14:paraId="2553F19B" w14:textId="77777777" w:rsidR="00740C57" w:rsidRDefault="00740C57" w:rsidP="00232F9C">
      <w:pPr>
        <w:spacing w:line="360" w:lineRule="auto"/>
      </w:pPr>
    </w:p>
    <w:p w14:paraId="5CCEDA19" w14:textId="7BF5F20E" w:rsidR="00740C57" w:rsidRPr="00740C57" w:rsidRDefault="00740C57" w:rsidP="00F124F3">
      <w:pPr>
        <w:spacing w:line="360" w:lineRule="auto"/>
      </w:pPr>
      <w:r w:rsidRPr="00740C57">
        <w:t xml:space="preserve">También llamadas aplicaciones multiplataforma son aquellas desarrolladas con lenguajes de programación distintos a los lenguajes nativos de cada plataforma, esto permite que se ejecuten aplicaciones en diferentes sistemas, pero con un código base de fondo. </w:t>
      </w:r>
    </w:p>
    <w:p w14:paraId="2316E66A" w14:textId="77777777" w:rsidR="00740C57" w:rsidRPr="00740C57" w:rsidRDefault="00740C57" w:rsidP="00F124F3">
      <w:pPr>
        <w:spacing w:line="360" w:lineRule="auto"/>
      </w:pPr>
      <w:r w:rsidRPr="00740C57">
        <w:t>Cuando una aplicación móvil contiene funcionalidades estándar de apps (acceder a la cámara, acceder a contactos) se trata de una aplicación móvil híbrida.</w:t>
      </w:r>
    </w:p>
    <w:p w14:paraId="46693372" w14:textId="77777777" w:rsidR="00740C57" w:rsidRPr="00740C57" w:rsidRDefault="00740C57" w:rsidP="00F124F3">
      <w:pPr>
        <w:spacing w:line="360" w:lineRule="auto"/>
      </w:pPr>
      <w:r w:rsidRPr="00740C57">
        <w:t>Este tipo de aplicaciones también funciona a la hora de crear una app que requiere de varios sistemas operativos móviles. A pesar de que el éxito de una app radica en su funcionamiento y utilidad, si no importa tanto la apariencia o la rapidez puede ser una gran opción crear una aplicación híbrida.</w:t>
      </w:r>
    </w:p>
    <w:p w14:paraId="381FDDFE" w14:textId="04BAA971" w:rsidR="00673CE1" w:rsidRDefault="00740C57" w:rsidP="00F124F3">
      <w:pPr>
        <w:spacing w:line="360" w:lineRule="auto"/>
      </w:pPr>
      <w:r w:rsidRPr="00740C57">
        <w:t>La mayoría de los videojuegos móviles que tienen gráficos renderizados 2D o 3D son aplicaciones híbridas, ya que existen muchas frameworks multiplataforma que ayudan en su desarrollo a este tipo de aplicación móvil.</w:t>
      </w:r>
      <w:r w:rsidR="00FE1A11">
        <w:t xml:space="preserve"> </w:t>
      </w:r>
      <w:r w:rsidR="00FE1A11" w:rsidRPr="00B027BB">
        <w:rPr>
          <w:sz w:val="18"/>
        </w:rPr>
        <w:fldChar w:fldCharType="begin"/>
      </w:r>
      <w:r w:rsidR="00FE1A11" w:rsidRPr="00B027BB">
        <w:rPr>
          <w:sz w:val="18"/>
        </w:rPr>
        <w:instrText xml:space="preserve"> ADDIN ZOTERO_ITEM CSL_CITATION {"citationID":"SkgSwkpO","properties":{"formattedCitation":"({\\i{}Los principales tipos de aplicaciones m\\uc0\\u243{}viles que debes conocer}, s.\\uc0\\u160{}f.)","plainCitation":"(Los principales tipos de aplicaciones móviles que debes conocer, s. f.)","noteIndex":0},"citationItems":[{"id":74,"uris":["http://zotero.org/users/local/JHQCasz5/items/6324WBL8"],"uri":["http://zotero.org/users/local/JHQCasz5/items/6324WBL8"],"itemData":{"id":74,"type":"webpage","abstract":"Todos y cada uno de nosotros nos hemos vuelto dependientes de las aplicaciones móviles. Podemos encontrar un sinfín de tipos de aplicaciones dentro de las plataformas de distribución digital que nos facilitan la vida por completo, hasta el punto que no sabemos por cuál decidirnos.","container-title":"https://www.crehana.com","title":"Los principales tipos de aplicaciones móviles que debes conocer","URL":"https://www.crehana.com/blog/tech/tipos-aplicaciones-moviles/","accessed":{"date-parts":[["2021",6,7]]}}}],"schema":"https://github.com/citation-style-language/schema/raw/master/csl-citation.json"} </w:instrText>
      </w:r>
      <w:r w:rsidR="00FE1A11" w:rsidRPr="00B027BB">
        <w:rPr>
          <w:sz w:val="18"/>
        </w:rPr>
        <w:fldChar w:fldCharType="separate"/>
      </w:r>
      <w:r w:rsidR="00FE1A11" w:rsidRPr="00B027BB">
        <w:rPr>
          <w:sz w:val="18"/>
          <w:szCs w:val="24"/>
        </w:rPr>
        <w:t>(</w:t>
      </w:r>
      <w:r w:rsidR="00FE1A11" w:rsidRPr="00B027BB">
        <w:rPr>
          <w:iCs/>
          <w:sz w:val="18"/>
          <w:szCs w:val="24"/>
        </w:rPr>
        <w:t>crehana</w:t>
      </w:r>
      <w:r w:rsidR="00FE1A11" w:rsidRPr="00B027BB">
        <w:rPr>
          <w:sz w:val="18"/>
          <w:szCs w:val="24"/>
        </w:rPr>
        <w:t>, 2020)</w:t>
      </w:r>
      <w:r w:rsidR="00FE1A11" w:rsidRPr="00B027BB">
        <w:rPr>
          <w:sz w:val="18"/>
        </w:rPr>
        <w:fldChar w:fldCharType="end"/>
      </w:r>
    </w:p>
    <w:p w14:paraId="461DBAF5" w14:textId="77777777" w:rsidR="00BB564E" w:rsidRPr="00FE1A11" w:rsidRDefault="00BB564E" w:rsidP="00232F9C">
      <w:pPr>
        <w:spacing w:line="360" w:lineRule="auto"/>
      </w:pPr>
    </w:p>
    <w:p w14:paraId="207607F1" w14:textId="6B0607F9" w:rsidR="00BB564E" w:rsidRPr="00970D39" w:rsidRDefault="00BB564E" w:rsidP="002572B4">
      <w:pPr>
        <w:pStyle w:val="Ttulo3"/>
        <w:numPr>
          <w:ilvl w:val="2"/>
          <w:numId w:val="2"/>
        </w:numPr>
      </w:pPr>
      <w:bookmarkStart w:id="107" w:name="_Toc77780567"/>
      <w:r w:rsidRPr="00970D39">
        <w:t>Aplicaciones móviles web o Progresivas</w:t>
      </w:r>
      <w:bookmarkEnd w:id="107"/>
    </w:p>
    <w:p w14:paraId="590166BE" w14:textId="77777777" w:rsidR="00BB564E" w:rsidRDefault="00BB564E" w:rsidP="00F124F3">
      <w:pPr>
        <w:spacing w:line="360" w:lineRule="auto"/>
      </w:pPr>
    </w:p>
    <w:p w14:paraId="62E8FF3F" w14:textId="6E507D13" w:rsidR="00BB564E" w:rsidRDefault="00BB564E" w:rsidP="00F124F3">
      <w:pPr>
        <w:spacing w:line="360" w:lineRule="auto"/>
      </w:pPr>
      <w:r>
        <w:t>Este tipo de aplicación tiene cierta similitud con las aplicaciones nativas; la principal diferencia radica en que, para acceder a ellas, es necesario un navegador web, por ejemplo; Google Chrome, Opera o Mozilla Firefox.</w:t>
      </w:r>
    </w:p>
    <w:p w14:paraId="339B3A43" w14:textId="77777777" w:rsidR="00BB564E" w:rsidRDefault="00BB564E" w:rsidP="00F124F3">
      <w:pPr>
        <w:spacing w:line="360" w:lineRule="auto"/>
      </w:pPr>
      <w:r>
        <w:t>A diferencia de una aplicación móvil nativa, estas no requieren espacio dentro del teléfono ya que no requieren una previa instalación para poder hacer uso de ellas. Estas están diseñadas para adaptarse al usuario adaptando su código e interfaz al dispositivo cualquiera que sea su sistema operativo.</w:t>
      </w:r>
    </w:p>
    <w:p w14:paraId="3DB56B76" w14:textId="77777777" w:rsidR="00BB564E" w:rsidRDefault="00BB564E" w:rsidP="00F124F3">
      <w:pPr>
        <w:spacing w:line="360" w:lineRule="auto"/>
      </w:pPr>
      <w:r>
        <w:t xml:space="preserve">Básicamente son páginas o sitios web que se comportan como aplicaciones móviles nativas, y se conocen como progresivas ya que incrementan diferentes funcionalidades dependiendo de las capacidades del dispositivo donde se esté ejecutando. </w:t>
      </w:r>
    </w:p>
    <w:p w14:paraId="592AA1C4" w14:textId="089FC590" w:rsidR="00BB564E" w:rsidRDefault="00BB564E" w:rsidP="00F124F3">
      <w:pPr>
        <w:spacing w:line="360" w:lineRule="auto"/>
      </w:pPr>
      <w:r>
        <w:t>Actualmente este tipo de aplicaciones está siendo de gran crecimiento, aunque siempre han existido parecen de muy nueva creación y para algunas personas son más fáciles de desarrollar.</w:t>
      </w:r>
    </w:p>
    <w:p w14:paraId="746ADB09" w14:textId="77777777" w:rsidR="00970D39" w:rsidRDefault="00970D39" w:rsidP="00F124F3">
      <w:pPr>
        <w:spacing w:line="360" w:lineRule="auto"/>
      </w:pPr>
    </w:p>
    <w:p w14:paraId="2F98C9EE" w14:textId="6E5781F6" w:rsidR="002E2CDE" w:rsidRPr="00970D39" w:rsidRDefault="002E2CDE" w:rsidP="002572B4">
      <w:pPr>
        <w:pStyle w:val="Ttulo3"/>
        <w:numPr>
          <w:ilvl w:val="2"/>
          <w:numId w:val="2"/>
        </w:numPr>
      </w:pPr>
      <w:bookmarkStart w:id="108" w:name="_Toc77780568"/>
      <w:r w:rsidRPr="00970D39">
        <w:t xml:space="preserve">Ventajas </w:t>
      </w:r>
      <w:r w:rsidR="00BA7C04">
        <w:t xml:space="preserve">y desventajas </w:t>
      </w:r>
      <w:r w:rsidRPr="00970D39">
        <w:t>de los diferentes tipos de aplicaciones</w:t>
      </w:r>
      <w:bookmarkEnd w:id="108"/>
    </w:p>
    <w:p w14:paraId="4E5EF511" w14:textId="3B35F520" w:rsidR="00232F9C" w:rsidRDefault="00232F9C" w:rsidP="00411B4C">
      <w:pPr>
        <w:pStyle w:val="Textoindependiente"/>
        <w:spacing w:before="1" w:line="360" w:lineRule="auto"/>
        <w:ind w:right="2"/>
        <w:rPr>
          <w:b/>
        </w:rPr>
      </w:pPr>
    </w:p>
    <w:p w14:paraId="2009995B" w14:textId="0DDBB98C" w:rsidR="00924E1B" w:rsidRDefault="00924E1B" w:rsidP="00411B4C">
      <w:pPr>
        <w:pStyle w:val="Textoindependiente"/>
        <w:spacing w:before="1" w:line="360" w:lineRule="auto"/>
        <w:ind w:right="2"/>
        <w:rPr>
          <w:b/>
        </w:rPr>
      </w:pPr>
      <w:r>
        <w:t xml:space="preserve">Para destacar las </w:t>
      </w:r>
      <w:r w:rsidR="00BA7C04">
        <w:t xml:space="preserve">características </w:t>
      </w:r>
      <w:r>
        <w:t xml:space="preserve">de desarrollo de los diferentes tipos de aplicaciones móviles, se ha definido una tabla comparativa en la que se establece las principales ventajas y </w:t>
      </w:r>
      <w:r w:rsidR="00BA7C04">
        <w:t>desventajas</w:t>
      </w:r>
      <w:r>
        <w:t xml:space="preserve"> de cada uno de estos, mismos que se detallan en la </w:t>
      </w:r>
      <w:r w:rsidRPr="005E2305">
        <w:rPr>
          <w:b/>
        </w:rPr>
        <w:t>Tabla 4-2.</w:t>
      </w:r>
    </w:p>
    <w:p w14:paraId="3E5C660D" w14:textId="0E99A731" w:rsidR="00924E1B" w:rsidRPr="00924E1B" w:rsidRDefault="00924E1B" w:rsidP="00411B4C">
      <w:pPr>
        <w:pStyle w:val="Textoindependiente"/>
        <w:spacing w:before="1" w:line="360" w:lineRule="auto"/>
        <w:ind w:right="2"/>
      </w:pPr>
    </w:p>
    <w:p w14:paraId="2B36F590" w14:textId="391ED46F" w:rsidR="005E2305" w:rsidRPr="005E2305" w:rsidRDefault="005E2305" w:rsidP="005E2305">
      <w:pPr>
        <w:pStyle w:val="Descripcin"/>
        <w:keepNext/>
        <w:rPr>
          <w:b w:val="0"/>
        </w:rPr>
      </w:pPr>
      <w:r>
        <w:t xml:space="preserve">Tabla </w:t>
      </w:r>
      <w:r w:rsidR="00C47EB2">
        <w:fldChar w:fldCharType="begin"/>
      </w:r>
      <w:r w:rsidR="00C47EB2">
        <w:instrText xml:space="preserve"> STYLEREF 1 \s </w:instrText>
      </w:r>
      <w:r w:rsidR="00C47EB2">
        <w:fldChar w:fldCharType="separate"/>
      </w:r>
      <w:r w:rsidR="00C47EB2">
        <w:rPr>
          <w:noProof/>
        </w:rPr>
        <w:t>2</w:t>
      </w:r>
      <w:r w:rsidR="00C47EB2">
        <w:fldChar w:fldCharType="end"/>
      </w:r>
      <w:r w:rsidR="00C47EB2">
        <w:noBreakHyphen/>
      </w:r>
      <w:r w:rsidR="00C47EB2">
        <w:fldChar w:fldCharType="begin"/>
      </w:r>
      <w:r w:rsidR="00C47EB2">
        <w:instrText xml:space="preserve"> SEQ Tabla \* ARABIC \s 1 </w:instrText>
      </w:r>
      <w:r w:rsidR="00C47EB2">
        <w:fldChar w:fldCharType="separate"/>
      </w:r>
      <w:r w:rsidR="00C47EB2">
        <w:rPr>
          <w:noProof/>
        </w:rPr>
        <w:t>4</w:t>
      </w:r>
      <w:r w:rsidR="00C47EB2">
        <w:fldChar w:fldCharType="end"/>
      </w:r>
      <w:r>
        <w:t xml:space="preserve">-2. </w:t>
      </w:r>
      <w:r>
        <w:rPr>
          <w:b w:val="0"/>
        </w:rPr>
        <w:t>Ventajas y Desventajas de los diferentes tipos de aplicaciones móviles</w:t>
      </w:r>
    </w:p>
    <w:tbl>
      <w:tblPr>
        <w:tblStyle w:val="Tablaconcuadrcula"/>
        <w:tblW w:w="0" w:type="auto"/>
        <w:tblLook w:val="04A0" w:firstRow="1" w:lastRow="0" w:firstColumn="1" w:lastColumn="0" w:noHBand="0" w:noVBand="1"/>
      </w:tblPr>
      <w:tblGrid>
        <w:gridCol w:w="1271"/>
        <w:gridCol w:w="3686"/>
        <w:gridCol w:w="3540"/>
      </w:tblGrid>
      <w:tr w:rsidR="002E2CDE" w:rsidRPr="008F7904" w14:paraId="002FA10C" w14:textId="77777777" w:rsidTr="00537912">
        <w:tc>
          <w:tcPr>
            <w:tcW w:w="1271" w:type="dxa"/>
          </w:tcPr>
          <w:p w14:paraId="4CD71841" w14:textId="77777777" w:rsidR="002E2CDE" w:rsidRPr="008F7904" w:rsidRDefault="002E2CDE" w:rsidP="00411B4C">
            <w:pPr>
              <w:pStyle w:val="Textoindependiente"/>
              <w:spacing w:before="1" w:line="360" w:lineRule="auto"/>
              <w:ind w:right="2"/>
              <w:jc w:val="center"/>
              <w:rPr>
                <w:b/>
                <w:bCs/>
                <w:sz w:val="18"/>
              </w:rPr>
            </w:pPr>
            <w:r w:rsidRPr="008F7904">
              <w:rPr>
                <w:b/>
                <w:bCs/>
                <w:sz w:val="18"/>
              </w:rPr>
              <w:t>Tipo</w:t>
            </w:r>
          </w:p>
        </w:tc>
        <w:tc>
          <w:tcPr>
            <w:tcW w:w="3686" w:type="dxa"/>
          </w:tcPr>
          <w:p w14:paraId="72CA5658" w14:textId="77777777" w:rsidR="002E2CDE" w:rsidRPr="008F7904" w:rsidRDefault="002E2CDE" w:rsidP="00411B4C">
            <w:pPr>
              <w:pStyle w:val="Textoindependiente"/>
              <w:spacing w:before="1" w:line="360" w:lineRule="auto"/>
              <w:ind w:right="2"/>
              <w:jc w:val="center"/>
              <w:rPr>
                <w:b/>
                <w:bCs/>
                <w:sz w:val="18"/>
              </w:rPr>
            </w:pPr>
            <w:r w:rsidRPr="008F7904">
              <w:rPr>
                <w:b/>
                <w:bCs/>
                <w:sz w:val="18"/>
              </w:rPr>
              <w:t>Ventajas</w:t>
            </w:r>
          </w:p>
        </w:tc>
        <w:tc>
          <w:tcPr>
            <w:tcW w:w="3540" w:type="dxa"/>
          </w:tcPr>
          <w:p w14:paraId="575F5AEA" w14:textId="77777777" w:rsidR="002E2CDE" w:rsidRPr="008F7904" w:rsidRDefault="002E2CDE" w:rsidP="00411B4C">
            <w:pPr>
              <w:pStyle w:val="Textoindependiente"/>
              <w:spacing w:before="1" w:line="360" w:lineRule="auto"/>
              <w:ind w:right="2"/>
              <w:jc w:val="center"/>
              <w:rPr>
                <w:b/>
                <w:bCs/>
                <w:sz w:val="18"/>
              </w:rPr>
            </w:pPr>
            <w:r w:rsidRPr="008F7904">
              <w:rPr>
                <w:b/>
                <w:bCs/>
                <w:sz w:val="18"/>
              </w:rPr>
              <w:t>Desventajas</w:t>
            </w:r>
          </w:p>
        </w:tc>
      </w:tr>
      <w:tr w:rsidR="002E2CDE" w:rsidRPr="008F7904" w14:paraId="27C8F39D" w14:textId="77777777" w:rsidTr="00537912">
        <w:tc>
          <w:tcPr>
            <w:tcW w:w="1271" w:type="dxa"/>
          </w:tcPr>
          <w:p w14:paraId="3E41FB43" w14:textId="77777777" w:rsidR="002E2CDE" w:rsidRPr="008F7904" w:rsidRDefault="002E2CDE" w:rsidP="00411B4C">
            <w:pPr>
              <w:pStyle w:val="Textoindependiente"/>
              <w:spacing w:before="1" w:line="360" w:lineRule="auto"/>
              <w:ind w:right="2"/>
              <w:rPr>
                <w:sz w:val="18"/>
              </w:rPr>
            </w:pPr>
            <w:r w:rsidRPr="008F7904">
              <w:rPr>
                <w:sz w:val="18"/>
              </w:rPr>
              <w:t>Híbridas</w:t>
            </w:r>
          </w:p>
        </w:tc>
        <w:tc>
          <w:tcPr>
            <w:tcW w:w="3686" w:type="dxa"/>
          </w:tcPr>
          <w:p w14:paraId="04511223" w14:textId="77777777" w:rsidR="002E2CDE" w:rsidRPr="008F7904" w:rsidRDefault="002E2CDE" w:rsidP="002572B4">
            <w:pPr>
              <w:pStyle w:val="Prrafodelista"/>
              <w:numPr>
                <w:ilvl w:val="0"/>
                <w:numId w:val="20"/>
              </w:numPr>
              <w:rPr>
                <w:sz w:val="18"/>
              </w:rPr>
            </w:pPr>
            <w:r w:rsidRPr="008F7904">
              <w:rPr>
                <w:sz w:val="18"/>
              </w:rPr>
              <w:t>Se puede distribuir en la App Store y Google Play.</w:t>
            </w:r>
          </w:p>
          <w:p w14:paraId="35316D95" w14:textId="77777777" w:rsidR="002E2CDE" w:rsidRPr="008F7904" w:rsidRDefault="002E2CDE" w:rsidP="002572B4">
            <w:pPr>
              <w:pStyle w:val="Prrafodelista"/>
              <w:numPr>
                <w:ilvl w:val="0"/>
                <w:numId w:val="20"/>
              </w:numPr>
              <w:rPr>
                <w:sz w:val="18"/>
              </w:rPr>
            </w:pPr>
            <w:r w:rsidRPr="008F7904">
              <w:rPr>
                <w:sz w:val="18"/>
              </w:rPr>
              <w:t>Está construida bajo HTML, CSS y JavaScript.</w:t>
            </w:r>
          </w:p>
          <w:p w14:paraId="4445AEB1" w14:textId="77777777" w:rsidR="002E2CDE" w:rsidRPr="008F7904" w:rsidRDefault="002E2CDE" w:rsidP="002572B4">
            <w:pPr>
              <w:pStyle w:val="Prrafodelista"/>
              <w:numPr>
                <w:ilvl w:val="0"/>
                <w:numId w:val="20"/>
              </w:numPr>
              <w:rPr>
                <w:sz w:val="18"/>
              </w:rPr>
            </w:pPr>
            <w:r w:rsidRPr="008F7904">
              <w:rPr>
                <w:sz w:val="18"/>
              </w:rPr>
              <w:t>Tiene un código base multiplataforma.</w:t>
            </w:r>
          </w:p>
          <w:p w14:paraId="404B93AB" w14:textId="77777777" w:rsidR="002E2CDE" w:rsidRPr="008F7904" w:rsidRDefault="002E2CDE" w:rsidP="002572B4">
            <w:pPr>
              <w:pStyle w:val="Prrafodelista"/>
              <w:numPr>
                <w:ilvl w:val="0"/>
                <w:numId w:val="20"/>
              </w:numPr>
              <w:rPr>
                <w:sz w:val="18"/>
              </w:rPr>
            </w:pPr>
            <w:r w:rsidRPr="008F7904">
              <w:rPr>
                <w:sz w:val="18"/>
              </w:rPr>
              <w:t>Tiene acceso al hardware del dispositivo.</w:t>
            </w:r>
          </w:p>
        </w:tc>
        <w:tc>
          <w:tcPr>
            <w:tcW w:w="3540" w:type="dxa"/>
          </w:tcPr>
          <w:p w14:paraId="2E6CD905" w14:textId="77777777" w:rsidR="002E2CDE" w:rsidRPr="008F7904" w:rsidRDefault="002E2CDE" w:rsidP="002572B4">
            <w:pPr>
              <w:pStyle w:val="Prrafodelista"/>
              <w:numPr>
                <w:ilvl w:val="0"/>
                <w:numId w:val="20"/>
              </w:numPr>
              <w:rPr>
                <w:sz w:val="18"/>
              </w:rPr>
            </w:pPr>
            <w:r w:rsidRPr="008F7904">
              <w:rPr>
                <w:sz w:val="18"/>
              </w:rPr>
              <w:t>Su experiencia de usuario es básica.</w:t>
            </w:r>
          </w:p>
          <w:p w14:paraId="20CE5CC0" w14:textId="77777777" w:rsidR="002E2CDE" w:rsidRPr="008F7904" w:rsidRDefault="002E2CDE" w:rsidP="002572B4">
            <w:pPr>
              <w:pStyle w:val="Prrafodelista"/>
              <w:numPr>
                <w:ilvl w:val="0"/>
                <w:numId w:val="20"/>
              </w:numPr>
              <w:rPr>
                <w:sz w:val="18"/>
              </w:rPr>
            </w:pPr>
            <w:r w:rsidRPr="008F7904">
              <w:rPr>
                <w:sz w:val="18"/>
              </w:rPr>
              <w:t>El diseño no siempre está adaptado al tipo de dispositivo.</w:t>
            </w:r>
          </w:p>
        </w:tc>
      </w:tr>
      <w:tr w:rsidR="002E2CDE" w:rsidRPr="008F7904" w14:paraId="56921EF4" w14:textId="77777777" w:rsidTr="00537912">
        <w:tc>
          <w:tcPr>
            <w:tcW w:w="1271" w:type="dxa"/>
          </w:tcPr>
          <w:p w14:paraId="63369AE9" w14:textId="77777777" w:rsidR="002E2CDE" w:rsidRPr="008F7904" w:rsidRDefault="002E2CDE" w:rsidP="00411B4C">
            <w:pPr>
              <w:pStyle w:val="Textoindependiente"/>
              <w:spacing w:before="1" w:line="360" w:lineRule="auto"/>
              <w:ind w:right="2"/>
              <w:rPr>
                <w:sz w:val="18"/>
              </w:rPr>
            </w:pPr>
            <w:r w:rsidRPr="008F7904">
              <w:rPr>
                <w:sz w:val="18"/>
              </w:rPr>
              <w:t>Nativas</w:t>
            </w:r>
          </w:p>
        </w:tc>
        <w:tc>
          <w:tcPr>
            <w:tcW w:w="3686" w:type="dxa"/>
          </w:tcPr>
          <w:p w14:paraId="40E1C46C" w14:textId="77777777" w:rsidR="002E2CDE" w:rsidRPr="008F7904" w:rsidRDefault="002E2CDE" w:rsidP="002572B4">
            <w:pPr>
              <w:pStyle w:val="Prrafodelista"/>
              <w:numPr>
                <w:ilvl w:val="0"/>
                <w:numId w:val="20"/>
              </w:numPr>
              <w:rPr>
                <w:sz w:val="18"/>
              </w:rPr>
            </w:pPr>
            <w:r w:rsidRPr="008F7904">
              <w:rPr>
                <w:sz w:val="18"/>
              </w:rPr>
              <w:t>Tiene acceso al dispositivo.</w:t>
            </w:r>
          </w:p>
          <w:p w14:paraId="30392CAA" w14:textId="77777777" w:rsidR="002E2CDE" w:rsidRPr="008F7904" w:rsidRDefault="002E2CDE" w:rsidP="002572B4">
            <w:pPr>
              <w:pStyle w:val="Prrafodelista"/>
              <w:numPr>
                <w:ilvl w:val="0"/>
                <w:numId w:val="20"/>
              </w:numPr>
              <w:rPr>
                <w:sz w:val="18"/>
              </w:rPr>
            </w:pPr>
            <w:r w:rsidRPr="008F7904">
              <w:rPr>
                <w:sz w:val="18"/>
              </w:rPr>
              <w:t>Ofrece una mejor experiencia de usuario.</w:t>
            </w:r>
          </w:p>
          <w:p w14:paraId="1C734FE6" w14:textId="77777777" w:rsidR="002E2CDE" w:rsidRPr="008F7904" w:rsidRDefault="002E2CDE" w:rsidP="002572B4">
            <w:pPr>
              <w:pStyle w:val="Prrafodelista"/>
              <w:numPr>
                <w:ilvl w:val="0"/>
                <w:numId w:val="20"/>
              </w:numPr>
              <w:rPr>
                <w:sz w:val="18"/>
              </w:rPr>
            </w:pPr>
            <w:r w:rsidRPr="008F7904">
              <w:rPr>
                <w:sz w:val="18"/>
              </w:rPr>
              <w:t>Se puede distribuir en la App Store.</w:t>
            </w:r>
          </w:p>
          <w:p w14:paraId="0ECCF1BD" w14:textId="77777777" w:rsidR="002E2CDE" w:rsidRPr="008F7904" w:rsidRDefault="002E2CDE" w:rsidP="002572B4">
            <w:pPr>
              <w:pStyle w:val="Prrafodelista"/>
              <w:numPr>
                <w:ilvl w:val="0"/>
                <w:numId w:val="20"/>
              </w:numPr>
              <w:rPr>
                <w:sz w:val="18"/>
              </w:rPr>
            </w:pPr>
            <w:r w:rsidRPr="008F7904">
              <w:rPr>
                <w:sz w:val="18"/>
              </w:rPr>
              <w:t>Envía notificaciones push.</w:t>
            </w:r>
          </w:p>
          <w:p w14:paraId="6762A890" w14:textId="77777777" w:rsidR="002E2CDE" w:rsidRPr="008F7904" w:rsidRDefault="002E2CDE" w:rsidP="002572B4">
            <w:pPr>
              <w:pStyle w:val="Prrafodelista"/>
              <w:numPr>
                <w:ilvl w:val="0"/>
                <w:numId w:val="20"/>
              </w:numPr>
              <w:rPr>
                <w:sz w:val="18"/>
              </w:rPr>
            </w:pPr>
            <w:r w:rsidRPr="008F7904">
              <w:rPr>
                <w:sz w:val="18"/>
              </w:rPr>
              <w:t>Tiene actualizaciones constantes.</w:t>
            </w:r>
          </w:p>
        </w:tc>
        <w:tc>
          <w:tcPr>
            <w:tcW w:w="3540" w:type="dxa"/>
          </w:tcPr>
          <w:p w14:paraId="4EE99266" w14:textId="77777777" w:rsidR="002E2CDE" w:rsidRPr="008F7904" w:rsidRDefault="002E2CDE" w:rsidP="002572B4">
            <w:pPr>
              <w:pStyle w:val="Prrafodelista"/>
              <w:numPr>
                <w:ilvl w:val="0"/>
                <w:numId w:val="20"/>
              </w:numPr>
              <w:rPr>
                <w:sz w:val="18"/>
              </w:rPr>
            </w:pPr>
            <w:r w:rsidRPr="008F7904">
              <w:rPr>
                <w:sz w:val="18"/>
              </w:rPr>
              <w:t>Diferentes herramientas para cada plataforma.</w:t>
            </w:r>
          </w:p>
          <w:p w14:paraId="71A23715" w14:textId="77777777" w:rsidR="002E2CDE" w:rsidRPr="008F7904" w:rsidRDefault="002E2CDE" w:rsidP="002572B4">
            <w:pPr>
              <w:pStyle w:val="Prrafodelista"/>
              <w:numPr>
                <w:ilvl w:val="0"/>
                <w:numId w:val="20"/>
              </w:numPr>
              <w:rPr>
                <w:sz w:val="18"/>
              </w:rPr>
            </w:pPr>
            <w:r w:rsidRPr="008F7904">
              <w:rPr>
                <w:sz w:val="18"/>
              </w:rPr>
              <w:t>Requieren una gran inversión para desarrollarlas.</w:t>
            </w:r>
          </w:p>
          <w:p w14:paraId="77280D46" w14:textId="77777777" w:rsidR="002E2CDE" w:rsidRPr="008F7904" w:rsidRDefault="002E2CDE" w:rsidP="002572B4">
            <w:pPr>
              <w:pStyle w:val="Prrafodelista"/>
              <w:numPr>
                <w:ilvl w:val="0"/>
                <w:numId w:val="20"/>
              </w:numPr>
              <w:rPr>
                <w:sz w:val="18"/>
              </w:rPr>
            </w:pPr>
            <w:r w:rsidRPr="008F7904">
              <w:rPr>
                <w:sz w:val="18"/>
              </w:rPr>
              <w:t>Su código no se puede utilizar en diferentes plataformas.</w:t>
            </w:r>
          </w:p>
        </w:tc>
      </w:tr>
      <w:tr w:rsidR="002E2CDE" w:rsidRPr="008F7904" w14:paraId="272167D1" w14:textId="77777777" w:rsidTr="00537912">
        <w:tc>
          <w:tcPr>
            <w:tcW w:w="1271" w:type="dxa"/>
          </w:tcPr>
          <w:p w14:paraId="3EBA5F77" w14:textId="77777777" w:rsidR="002E2CDE" w:rsidRPr="008F7904" w:rsidRDefault="002E2CDE" w:rsidP="00411B4C">
            <w:pPr>
              <w:pStyle w:val="Textoindependiente"/>
              <w:spacing w:before="1" w:line="360" w:lineRule="auto"/>
              <w:ind w:right="2"/>
              <w:rPr>
                <w:sz w:val="18"/>
              </w:rPr>
            </w:pPr>
            <w:r w:rsidRPr="008F7904">
              <w:rPr>
                <w:sz w:val="18"/>
              </w:rPr>
              <w:t>Progresivas</w:t>
            </w:r>
          </w:p>
        </w:tc>
        <w:tc>
          <w:tcPr>
            <w:tcW w:w="3686" w:type="dxa"/>
          </w:tcPr>
          <w:p w14:paraId="0EED367E" w14:textId="77777777" w:rsidR="002E2CDE" w:rsidRPr="008F7904" w:rsidRDefault="002E2CDE" w:rsidP="002572B4">
            <w:pPr>
              <w:pStyle w:val="Prrafodelista"/>
              <w:numPr>
                <w:ilvl w:val="0"/>
                <w:numId w:val="20"/>
              </w:numPr>
              <w:rPr>
                <w:sz w:val="18"/>
              </w:rPr>
            </w:pPr>
            <w:r w:rsidRPr="008F7904">
              <w:rPr>
                <w:sz w:val="18"/>
              </w:rPr>
              <w:t>Su proceso de desarrollo es más sencillo y hasta económico.</w:t>
            </w:r>
          </w:p>
          <w:p w14:paraId="3D504695" w14:textId="77777777" w:rsidR="002E2CDE" w:rsidRPr="008F7904" w:rsidRDefault="002E2CDE" w:rsidP="002572B4">
            <w:pPr>
              <w:pStyle w:val="Prrafodelista"/>
              <w:numPr>
                <w:ilvl w:val="0"/>
                <w:numId w:val="20"/>
              </w:numPr>
              <w:rPr>
                <w:sz w:val="18"/>
              </w:rPr>
            </w:pPr>
            <w:r w:rsidRPr="008F7904">
              <w:rPr>
                <w:sz w:val="18"/>
              </w:rPr>
              <w:t>Su código base se puede utilizar en múltiples plataformas.</w:t>
            </w:r>
          </w:p>
          <w:p w14:paraId="4BB08E8E" w14:textId="77777777" w:rsidR="002E2CDE" w:rsidRPr="008F7904" w:rsidRDefault="002E2CDE" w:rsidP="002572B4">
            <w:pPr>
              <w:pStyle w:val="Prrafodelista"/>
              <w:numPr>
                <w:ilvl w:val="0"/>
                <w:numId w:val="20"/>
              </w:numPr>
              <w:rPr>
                <w:sz w:val="18"/>
              </w:rPr>
            </w:pPr>
            <w:r w:rsidRPr="008F7904">
              <w:rPr>
                <w:sz w:val="18"/>
              </w:rPr>
              <w:t>No necesitan ningún permiso para distribución, ya que se ejecutan en el navegador.</w:t>
            </w:r>
          </w:p>
          <w:p w14:paraId="4F59C1EA" w14:textId="77777777" w:rsidR="002E2CDE" w:rsidRPr="008F7904" w:rsidRDefault="002E2CDE" w:rsidP="002572B4">
            <w:pPr>
              <w:pStyle w:val="Prrafodelista"/>
              <w:numPr>
                <w:ilvl w:val="0"/>
                <w:numId w:val="20"/>
              </w:numPr>
              <w:rPr>
                <w:sz w:val="18"/>
              </w:rPr>
            </w:pPr>
            <w:r w:rsidRPr="008F7904">
              <w:rPr>
                <w:sz w:val="18"/>
              </w:rPr>
              <w:t>Siempre se encuentra actualizada.</w:t>
            </w:r>
          </w:p>
          <w:p w14:paraId="4171102A" w14:textId="77777777" w:rsidR="002E2CDE" w:rsidRPr="008F7904" w:rsidRDefault="002E2CDE" w:rsidP="002572B4">
            <w:pPr>
              <w:pStyle w:val="Prrafodelista"/>
              <w:numPr>
                <w:ilvl w:val="0"/>
                <w:numId w:val="20"/>
              </w:numPr>
              <w:rPr>
                <w:sz w:val="18"/>
              </w:rPr>
            </w:pPr>
            <w:r w:rsidRPr="008F7904">
              <w:rPr>
                <w:sz w:val="18"/>
              </w:rPr>
              <w:t>Está desarrollado para adaptarse a cualquier dispositivo.</w:t>
            </w:r>
          </w:p>
        </w:tc>
        <w:tc>
          <w:tcPr>
            <w:tcW w:w="3540" w:type="dxa"/>
          </w:tcPr>
          <w:p w14:paraId="2985F327" w14:textId="77777777" w:rsidR="002E2CDE" w:rsidRPr="008F7904" w:rsidRDefault="002E2CDE" w:rsidP="002572B4">
            <w:pPr>
              <w:pStyle w:val="Prrafodelista"/>
              <w:numPr>
                <w:ilvl w:val="0"/>
                <w:numId w:val="20"/>
              </w:numPr>
              <w:rPr>
                <w:sz w:val="18"/>
              </w:rPr>
            </w:pPr>
            <w:r w:rsidRPr="008F7904">
              <w:rPr>
                <w:sz w:val="18"/>
              </w:rPr>
              <w:t>Requieren de conexión a internet para funcionar.</w:t>
            </w:r>
          </w:p>
          <w:p w14:paraId="12CDD51F" w14:textId="77777777" w:rsidR="002E2CDE" w:rsidRPr="008F7904" w:rsidRDefault="002E2CDE" w:rsidP="002572B4">
            <w:pPr>
              <w:pStyle w:val="Prrafodelista"/>
              <w:numPr>
                <w:ilvl w:val="0"/>
                <w:numId w:val="20"/>
              </w:numPr>
              <w:rPr>
                <w:sz w:val="18"/>
              </w:rPr>
            </w:pPr>
            <w:r w:rsidRPr="008F7904">
              <w:rPr>
                <w:sz w:val="18"/>
              </w:rPr>
              <w:t>No poseen acceso por completo al hardware del dispositivo.</w:t>
            </w:r>
          </w:p>
          <w:p w14:paraId="7D75B158" w14:textId="77777777" w:rsidR="002E2CDE" w:rsidRPr="008F7904" w:rsidRDefault="002E2CDE" w:rsidP="002572B4">
            <w:pPr>
              <w:pStyle w:val="Prrafodelista"/>
              <w:numPr>
                <w:ilvl w:val="0"/>
                <w:numId w:val="20"/>
              </w:numPr>
              <w:rPr>
                <w:sz w:val="18"/>
              </w:rPr>
            </w:pPr>
            <w:r w:rsidRPr="008F7904">
              <w:rPr>
                <w:sz w:val="18"/>
              </w:rPr>
              <w:t>La experiencia de usuario, navegación o interacción es básica y a veces nula.</w:t>
            </w:r>
          </w:p>
        </w:tc>
      </w:tr>
    </w:tbl>
    <w:p w14:paraId="479897AA" w14:textId="5CA7E5E6" w:rsidR="002E2CDE" w:rsidRPr="000419CA" w:rsidRDefault="000419CA" w:rsidP="00411B4C">
      <w:pPr>
        <w:pStyle w:val="Textoindependiente"/>
        <w:spacing w:before="1" w:line="360" w:lineRule="auto"/>
        <w:ind w:right="2"/>
        <w:rPr>
          <w:sz w:val="16"/>
        </w:rPr>
      </w:pPr>
      <w:r w:rsidRPr="000419CA">
        <w:rPr>
          <w:b/>
          <w:sz w:val="16"/>
        </w:rPr>
        <w:t>Fuente:</w:t>
      </w:r>
      <w:r w:rsidRPr="000419CA">
        <w:rPr>
          <w:sz w:val="16"/>
        </w:rPr>
        <w:t xml:space="preserve"> </w:t>
      </w:r>
      <w:r w:rsidRPr="000419CA">
        <w:rPr>
          <w:i/>
          <w:iCs/>
          <w:sz w:val="16"/>
          <w:szCs w:val="24"/>
        </w:rPr>
        <w:t>crehana</w:t>
      </w:r>
      <w:r w:rsidRPr="000419CA">
        <w:rPr>
          <w:sz w:val="16"/>
          <w:szCs w:val="24"/>
        </w:rPr>
        <w:t>, 2020</w:t>
      </w:r>
    </w:p>
    <w:p w14:paraId="59D0855B" w14:textId="7A503B25" w:rsidR="002E2CDE" w:rsidRDefault="00AA6804" w:rsidP="00411B4C">
      <w:pPr>
        <w:pStyle w:val="Textoindependiente"/>
        <w:spacing w:line="360" w:lineRule="auto"/>
        <w:rPr>
          <w:sz w:val="16"/>
        </w:rPr>
      </w:pPr>
      <w:r w:rsidRPr="00A14027">
        <w:rPr>
          <w:b/>
          <w:sz w:val="16"/>
        </w:rPr>
        <w:t xml:space="preserve">Realizado por: </w:t>
      </w:r>
      <w:r w:rsidRPr="00A14027">
        <w:rPr>
          <w:sz w:val="16"/>
        </w:rPr>
        <w:t>W. Aldas y C. Pilataxi, 2020</w:t>
      </w:r>
    </w:p>
    <w:p w14:paraId="72FA055B" w14:textId="77777777" w:rsidR="000419CA" w:rsidRPr="00AA6804" w:rsidRDefault="000419CA" w:rsidP="008F7904">
      <w:pPr>
        <w:spacing w:line="360" w:lineRule="auto"/>
      </w:pPr>
    </w:p>
    <w:p w14:paraId="3A61B7B8" w14:textId="4DBAC683" w:rsidR="0015722F" w:rsidRPr="00970D39" w:rsidRDefault="0015722F" w:rsidP="002572B4">
      <w:pPr>
        <w:pStyle w:val="Ttulo3"/>
        <w:numPr>
          <w:ilvl w:val="2"/>
          <w:numId w:val="2"/>
        </w:numPr>
      </w:pPr>
      <w:bookmarkStart w:id="109" w:name="_Toc77780569"/>
      <w:r w:rsidRPr="008F7904">
        <w:t>Frameworks</w:t>
      </w:r>
      <w:r w:rsidRPr="00970D39">
        <w:t xml:space="preserve"> de desarrollo de aplicaciones móviles</w:t>
      </w:r>
      <w:r w:rsidR="00B13B45" w:rsidRPr="00970D39">
        <w:t xml:space="preserve"> multiplataforma</w:t>
      </w:r>
      <w:bookmarkEnd w:id="109"/>
    </w:p>
    <w:p w14:paraId="7F32FFB8" w14:textId="5CEDB403" w:rsidR="000419CA" w:rsidRDefault="000419CA" w:rsidP="008F7904">
      <w:pPr>
        <w:spacing w:line="360" w:lineRule="auto"/>
      </w:pPr>
    </w:p>
    <w:p w14:paraId="261FCF6D" w14:textId="3E42A4A4" w:rsidR="008F7904" w:rsidRDefault="008F7904" w:rsidP="008F7904">
      <w:pPr>
        <w:spacing w:line="360" w:lineRule="auto"/>
      </w:pPr>
      <w:r>
        <w:t>Actualmente existen muchos frameworks de desarrollo de aplicaciones móviles, por lo cual se vuelve difícil elegir el más apropiado, dado los variados servicios que cada uno ofrece al programador, de este modo en la Tabla 5-2, se establece los más destacados, en el cual se detalla las características esenciales, sus ventajas y desventajas.</w:t>
      </w:r>
    </w:p>
    <w:p w14:paraId="1DB2FC40" w14:textId="77777777" w:rsidR="000F4A13" w:rsidRDefault="000F4A13" w:rsidP="008F7904">
      <w:pPr>
        <w:spacing w:line="360" w:lineRule="auto"/>
      </w:pPr>
    </w:p>
    <w:p w14:paraId="05FC1CAC" w14:textId="34CF3C48" w:rsidR="002F54DA" w:rsidRDefault="002F54DA" w:rsidP="002F54DA">
      <w:pPr>
        <w:pStyle w:val="Descripcin"/>
        <w:keepNext/>
      </w:pPr>
      <w:r>
        <w:t xml:space="preserve">Tabla </w:t>
      </w:r>
      <w:r w:rsidR="00C47EB2">
        <w:fldChar w:fldCharType="begin"/>
      </w:r>
      <w:r w:rsidR="00C47EB2">
        <w:instrText xml:space="preserve"> STYLEREF 1 \s </w:instrText>
      </w:r>
      <w:r w:rsidR="00C47EB2">
        <w:fldChar w:fldCharType="separate"/>
      </w:r>
      <w:r w:rsidR="00C47EB2">
        <w:rPr>
          <w:noProof/>
        </w:rPr>
        <w:t>2</w:t>
      </w:r>
      <w:r w:rsidR="00C47EB2">
        <w:fldChar w:fldCharType="end"/>
      </w:r>
      <w:r w:rsidR="00C47EB2">
        <w:noBreakHyphen/>
      </w:r>
      <w:r w:rsidR="00C47EB2">
        <w:fldChar w:fldCharType="begin"/>
      </w:r>
      <w:r w:rsidR="00C47EB2">
        <w:instrText xml:space="preserve"> SEQ Tabla \* ARABIC \s 1 </w:instrText>
      </w:r>
      <w:r w:rsidR="00C47EB2">
        <w:fldChar w:fldCharType="separate"/>
      </w:r>
      <w:r w:rsidR="00C47EB2">
        <w:rPr>
          <w:noProof/>
        </w:rPr>
        <w:t>5</w:t>
      </w:r>
      <w:r w:rsidR="00C47EB2">
        <w:fldChar w:fldCharType="end"/>
      </w:r>
      <w:r>
        <w:t xml:space="preserve">-2. </w:t>
      </w:r>
      <w:r w:rsidRPr="002F54DA">
        <w:rPr>
          <w:b w:val="0"/>
        </w:rPr>
        <w:t>Frameworks de desarrollo de aplicaciones móviles</w:t>
      </w:r>
      <w:r>
        <w:rPr>
          <w:b w:val="0"/>
        </w:rPr>
        <w:t xml:space="preserve"> multiplataforma</w:t>
      </w:r>
    </w:p>
    <w:tbl>
      <w:tblPr>
        <w:tblStyle w:val="Tablaconcuadrcula"/>
        <w:tblW w:w="0" w:type="auto"/>
        <w:tblLook w:val="04A0" w:firstRow="1" w:lastRow="0" w:firstColumn="1" w:lastColumn="0" w:noHBand="0" w:noVBand="1"/>
      </w:tblPr>
      <w:tblGrid>
        <w:gridCol w:w="1126"/>
        <w:gridCol w:w="2789"/>
        <w:gridCol w:w="2176"/>
        <w:gridCol w:w="2406"/>
      </w:tblGrid>
      <w:tr w:rsidR="00B92939" w:rsidRPr="000F4A13" w14:paraId="538D699B" w14:textId="77777777" w:rsidTr="000F4A13">
        <w:tc>
          <w:tcPr>
            <w:tcW w:w="1126" w:type="dxa"/>
          </w:tcPr>
          <w:p w14:paraId="6C4FA386" w14:textId="6E4A23FC" w:rsidR="00B92939" w:rsidRPr="000F4A13" w:rsidRDefault="00B92939" w:rsidP="000F4A13">
            <w:pPr>
              <w:jc w:val="center"/>
              <w:rPr>
                <w:b/>
                <w:sz w:val="18"/>
              </w:rPr>
            </w:pPr>
            <w:r w:rsidRPr="000F4A13">
              <w:rPr>
                <w:b/>
                <w:sz w:val="18"/>
              </w:rPr>
              <w:t>Framework</w:t>
            </w:r>
          </w:p>
        </w:tc>
        <w:tc>
          <w:tcPr>
            <w:tcW w:w="2789" w:type="dxa"/>
          </w:tcPr>
          <w:p w14:paraId="4641492F" w14:textId="3BE1B043" w:rsidR="00B92939" w:rsidRPr="000F4A13" w:rsidRDefault="00B92939" w:rsidP="000F4A13">
            <w:pPr>
              <w:jc w:val="center"/>
              <w:rPr>
                <w:b/>
                <w:sz w:val="18"/>
              </w:rPr>
            </w:pPr>
            <w:r w:rsidRPr="000F4A13">
              <w:rPr>
                <w:b/>
                <w:sz w:val="18"/>
              </w:rPr>
              <w:t>Características</w:t>
            </w:r>
          </w:p>
        </w:tc>
        <w:tc>
          <w:tcPr>
            <w:tcW w:w="2176" w:type="dxa"/>
          </w:tcPr>
          <w:p w14:paraId="51A17381" w14:textId="665691D2" w:rsidR="00B92939" w:rsidRPr="000F4A13" w:rsidRDefault="00B92939" w:rsidP="000F4A13">
            <w:pPr>
              <w:jc w:val="center"/>
              <w:rPr>
                <w:b/>
                <w:sz w:val="18"/>
              </w:rPr>
            </w:pPr>
            <w:r w:rsidRPr="000F4A13">
              <w:rPr>
                <w:b/>
                <w:sz w:val="18"/>
              </w:rPr>
              <w:t>Ventajas</w:t>
            </w:r>
          </w:p>
        </w:tc>
        <w:tc>
          <w:tcPr>
            <w:tcW w:w="2406" w:type="dxa"/>
          </w:tcPr>
          <w:p w14:paraId="39D8F720" w14:textId="600D5799" w:rsidR="00B92939" w:rsidRPr="000F4A13" w:rsidRDefault="00B92939" w:rsidP="000F4A13">
            <w:pPr>
              <w:jc w:val="center"/>
              <w:rPr>
                <w:b/>
                <w:sz w:val="18"/>
              </w:rPr>
            </w:pPr>
            <w:r w:rsidRPr="000F4A13">
              <w:rPr>
                <w:b/>
                <w:sz w:val="18"/>
              </w:rPr>
              <w:t>Desventajas</w:t>
            </w:r>
          </w:p>
        </w:tc>
      </w:tr>
      <w:tr w:rsidR="00DE18AD" w:rsidRPr="000F4A13" w14:paraId="56B15CC7" w14:textId="77777777" w:rsidTr="000F4A13">
        <w:tc>
          <w:tcPr>
            <w:tcW w:w="1126" w:type="dxa"/>
          </w:tcPr>
          <w:p w14:paraId="611B98AB" w14:textId="78505AE7" w:rsidR="00DE18AD" w:rsidRPr="000F4A13" w:rsidRDefault="00E87217" w:rsidP="000F4A13">
            <w:pPr>
              <w:rPr>
                <w:sz w:val="18"/>
              </w:rPr>
            </w:pPr>
            <w:r w:rsidRPr="000F4A13">
              <w:rPr>
                <w:sz w:val="18"/>
              </w:rPr>
              <w:t>React Native</w:t>
            </w:r>
          </w:p>
        </w:tc>
        <w:tc>
          <w:tcPr>
            <w:tcW w:w="2789" w:type="dxa"/>
          </w:tcPr>
          <w:p w14:paraId="33876381" w14:textId="77777777" w:rsidR="00DE18AD" w:rsidRPr="000F4A13" w:rsidRDefault="00E87217" w:rsidP="002572B4">
            <w:pPr>
              <w:pStyle w:val="Prrafodelista"/>
              <w:numPr>
                <w:ilvl w:val="0"/>
                <w:numId w:val="21"/>
              </w:numPr>
              <w:rPr>
                <w:sz w:val="18"/>
              </w:rPr>
            </w:pPr>
            <w:r w:rsidRPr="000F4A13">
              <w:rPr>
                <w:sz w:val="18"/>
              </w:rPr>
              <w:t>El propósito de React Native es implementar apps nativas adecuadas, en vez de crear aplicaciones híbridas que solamente se ejecuten en un navegador.</w:t>
            </w:r>
          </w:p>
          <w:p w14:paraId="7918EF39" w14:textId="77777777" w:rsidR="00E87217" w:rsidRPr="000F4A13" w:rsidRDefault="00E87217" w:rsidP="002572B4">
            <w:pPr>
              <w:pStyle w:val="Prrafodelista"/>
              <w:numPr>
                <w:ilvl w:val="0"/>
                <w:numId w:val="21"/>
              </w:numPr>
              <w:rPr>
                <w:sz w:val="18"/>
              </w:rPr>
            </w:pPr>
            <w:r w:rsidRPr="000F4A13">
              <w:rPr>
                <w:sz w:val="18"/>
              </w:rPr>
              <w:t>El desarrollo se realiza a través de Javascript y, lógicamente, React.</w:t>
            </w:r>
          </w:p>
          <w:p w14:paraId="7ABCB4BB" w14:textId="25732254" w:rsidR="00E87217" w:rsidRPr="000F4A13" w:rsidRDefault="00E87217" w:rsidP="002572B4">
            <w:pPr>
              <w:pStyle w:val="Prrafodelista"/>
              <w:numPr>
                <w:ilvl w:val="0"/>
                <w:numId w:val="21"/>
              </w:numPr>
              <w:rPr>
                <w:sz w:val="18"/>
              </w:rPr>
            </w:pPr>
            <w:r w:rsidRPr="000F4A13">
              <w:rPr>
                <w:sz w:val="18"/>
              </w:rPr>
              <w:t>Hace poco, este framework anunció que soportaba Android, así que podrás desarrollar también aplicaciones multiplataforma.</w:t>
            </w:r>
          </w:p>
        </w:tc>
        <w:tc>
          <w:tcPr>
            <w:tcW w:w="2176" w:type="dxa"/>
          </w:tcPr>
          <w:p w14:paraId="109DB1C6" w14:textId="77777777" w:rsidR="00E87217" w:rsidRPr="000F4A13" w:rsidRDefault="00E87217" w:rsidP="002572B4">
            <w:pPr>
              <w:pStyle w:val="Prrafodelista"/>
              <w:numPr>
                <w:ilvl w:val="0"/>
                <w:numId w:val="21"/>
              </w:numPr>
              <w:rPr>
                <w:sz w:val="18"/>
              </w:rPr>
            </w:pPr>
            <w:r w:rsidRPr="000F4A13">
              <w:rPr>
                <w:sz w:val="18"/>
              </w:rPr>
              <w:t>Aplicaciones nativas</w:t>
            </w:r>
          </w:p>
          <w:p w14:paraId="346E5741" w14:textId="01616649" w:rsidR="00DE18AD" w:rsidRPr="000F4A13" w:rsidRDefault="00E87217" w:rsidP="002572B4">
            <w:pPr>
              <w:pStyle w:val="Prrafodelista"/>
              <w:numPr>
                <w:ilvl w:val="0"/>
                <w:numId w:val="21"/>
              </w:numPr>
              <w:rPr>
                <w:sz w:val="18"/>
              </w:rPr>
            </w:pPr>
            <w:r w:rsidRPr="000F4A13">
              <w:rPr>
                <w:sz w:val="18"/>
              </w:rPr>
              <w:t>Gran comunidad</w:t>
            </w:r>
          </w:p>
        </w:tc>
        <w:tc>
          <w:tcPr>
            <w:tcW w:w="2406" w:type="dxa"/>
          </w:tcPr>
          <w:p w14:paraId="0816330E" w14:textId="4A248909" w:rsidR="00DE18AD" w:rsidRPr="000F4A13" w:rsidRDefault="00E87217" w:rsidP="002572B4">
            <w:pPr>
              <w:pStyle w:val="Prrafodelista"/>
              <w:numPr>
                <w:ilvl w:val="0"/>
                <w:numId w:val="21"/>
              </w:numPr>
              <w:rPr>
                <w:sz w:val="18"/>
              </w:rPr>
            </w:pPr>
            <w:r w:rsidRPr="000F4A13">
              <w:rPr>
                <w:sz w:val="18"/>
              </w:rPr>
              <w:t>Curva de aprendizaje pronunciada</w:t>
            </w:r>
          </w:p>
        </w:tc>
      </w:tr>
      <w:tr w:rsidR="00B92939" w:rsidRPr="000F4A13" w14:paraId="381C5C4F" w14:textId="77777777" w:rsidTr="000F4A13">
        <w:tc>
          <w:tcPr>
            <w:tcW w:w="1126" w:type="dxa"/>
          </w:tcPr>
          <w:p w14:paraId="58B7EC54" w14:textId="4D5600B5" w:rsidR="00B92939" w:rsidRPr="000F4A13" w:rsidRDefault="00B92939" w:rsidP="000F4A13">
            <w:pPr>
              <w:rPr>
                <w:sz w:val="18"/>
              </w:rPr>
            </w:pPr>
            <w:r w:rsidRPr="000F4A13">
              <w:rPr>
                <w:sz w:val="18"/>
              </w:rPr>
              <w:t>Ionic</w:t>
            </w:r>
          </w:p>
        </w:tc>
        <w:tc>
          <w:tcPr>
            <w:tcW w:w="2789" w:type="dxa"/>
          </w:tcPr>
          <w:p w14:paraId="67C53866" w14:textId="77777777" w:rsidR="00B92939" w:rsidRPr="000F4A13" w:rsidRDefault="00B92939" w:rsidP="002572B4">
            <w:pPr>
              <w:pStyle w:val="Prrafodelista"/>
              <w:numPr>
                <w:ilvl w:val="0"/>
                <w:numId w:val="21"/>
              </w:numPr>
              <w:rPr>
                <w:sz w:val="18"/>
              </w:rPr>
            </w:pPr>
            <w:r w:rsidRPr="000F4A13">
              <w:rPr>
                <w:sz w:val="18"/>
              </w:rPr>
              <w:t>Permite crear increíbles diseños con Css</w:t>
            </w:r>
          </w:p>
          <w:p w14:paraId="4E9F5E47" w14:textId="77777777" w:rsidR="00B92939" w:rsidRPr="000F4A13" w:rsidRDefault="00B92939" w:rsidP="002572B4">
            <w:pPr>
              <w:pStyle w:val="Prrafodelista"/>
              <w:numPr>
                <w:ilvl w:val="0"/>
                <w:numId w:val="21"/>
              </w:numPr>
              <w:rPr>
                <w:sz w:val="18"/>
              </w:rPr>
            </w:pPr>
            <w:r w:rsidRPr="000F4A13">
              <w:rPr>
                <w:sz w:val="18"/>
              </w:rPr>
              <w:t>Esta sincronizado con Angular JS.</w:t>
            </w:r>
          </w:p>
          <w:p w14:paraId="22F22A7C" w14:textId="66F832DD" w:rsidR="00B92939" w:rsidRPr="000F4A13" w:rsidRDefault="00B92939" w:rsidP="002572B4">
            <w:pPr>
              <w:pStyle w:val="Prrafodelista"/>
              <w:numPr>
                <w:ilvl w:val="0"/>
                <w:numId w:val="21"/>
              </w:numPr>
              <w:rPr>
                <w:sz w:val="18"/>
              </w:rPr>
            </w:pPr>
            <w:r w:rsidRPr="000F4A13">
              <w:rPr>
                <w:sz w:val="18"/>
              </w:rPr>
              <w:t>Emuladores integrados y un app packager basada en Cordova</w:t>
            </w:r>
          </w:p>
        </w:tc>
        <w:tc>
          <w:tcPr>
            <w:tcW w:w="2176" w:type="dxa"/>
          </w:tcPr>
          <w:p w14:paraId="248E204B" w14:textId="77777777" w:rsidR="00B92939" w:rsidRPr="000F4A13" w:rsidRDefault="00B92939" w:rsidP="002572B4">
            <w:pPr>
              <w:pStyle w:val="Prrafodelista"/>
              <w:numPr>
                <w:ilvl w:val="0"/>
                <w:numId w:val="21"/>
              </w:numPr>
              <w:rPr>
                <w:sz w:val="18"/>
              </w:rPr>
            </w:pPr>
            <w:r w:rsidRPr="000F4A13">
              <w:rPr>
                <w:sz w:val="18"/>
              </w:rPr>
              <w:t>Funciona con elementos predefinidos</w:t>
            </w:r>
          </w:p>
          <w:p w14:paraId="530864B1" w14:textId="77777777" w:rsidR="00B92939" w:rsidRPr="000F4A13" w:rsidRDefault="00B92939" w:rsidP="002572B4">
            <w:pPr>
              <w:pStyle w:val="Prrafodelista"/>
              <w:numPr>
                <w:ilvl w:val="0"/>
                <w:numId w:val="21"/>
              </w:numPr>
              <w:rPr>
                <w:sz w:val="18"/>
              </w:rPr>
            </w:pPr>
            <w:r w:rsidRPr="000F4A13">
              <w:rPr>
                <w:sz w:val="18"/>
              </w:rPr>
              <w:t>Gran comunidad</w:t>
            </w:r>
          </w:p>
          <w:p w14:paraId="3F5493F7" w14:textId="77A01311" w:rsidR="00B92939" w:rsidRPr="000F4A13" w:rsidRDefault="00B92939" w:rsidP="002572B4">
            <w:pPr>
              <w:pStyle w:val="Prrafodelista"/>
              <w:numPr>
                <w:ilvl w:val="0"/>
                <w:numId w:val="21"/>
              </w:numPr>
              <w:rPr>
                <w:sz w:val="18"/>
              </w:rPr>
            </w:pPr>
            <w:r w:rsidRPr="000F4A13">
              <w:rPr>
                <w:sz w:val="18"/>
              </w:rPr>
              <w:t>Interfaz de línea de comandos con increíbles características</w:t>
            </w:r>
          </w:p>
        </w:tc>
        <w:tc>
          <w:tcPr>
            <w:tcW w:w="2406" w:type="dxa"/>
          </w:tcPr>
          <w:p w14:paraId="2ABD380F" w14:textId="673F5E57" w:rsidR="00B92939" w:rsidRPr="000F4A13" w:rsidRDefault="00B92939" w:rsidP="002572B4">
            <w:pPr>
              <w:pStyle w:val="Prrafodelista"/>
              <w:numPr>
                <w:ilvl w:val="0"/>
                <w:numId w:val="21"/>
              </w:numPr>
              <w:rPr>
                <w:sz w:val="18"/>
              </w:rPr>
            </w:pPr>
            <w:r w:rsidRPr="000F4A13">
              <w:rPr>
                <w:sz w:val="18"/>
              </w:rPr>
              <w:t>Necesitas conocer Angular JS para desarrollar aplicaciones complejas</w:t>
            </w:r>
          </w:p>
        </w:tc>
      </w:tr>
      <w:tr w:rsidR="00B92939" w:rsidRPr="000F4A13" w14:paraId="54DD9F84" w14:textId="77777777" w:rsidTr="000F4A13">
        <w:tc>
          <w:tcPr>
            <w:tcW w:w="1126" w:type="dxa"/>
          </w:tcPr>
          <w:p w14:paraId="0C222DFD" w14:textId="50D81FE8" w:rsidR="00B92939" w:rsidRPr="000F4A13" w:rsidRDefault="00B92939" w:rsidP="000F4A13">
            <w:pPr>
              <w:rPr>
                <w:sz w:val="18"/>
              </w:rPr>
            </w:pPr>
            <w:r w:rsidRPr="000F4A13">
              <w:rPr>
                <w:sz w:val="18"/>
              </w:rPr>
              <w:t>Framework 7</w:t>
            </w:r>
          </w:p>
        </w:tc>
        <w:tc>
          <w:tcPr>
            <w:tcW w:w="2789" w:type="dxa"/>
          </w:tcPr>
          <w:p w14:paraId="1DD8C7C0" w14:textId="77777777" w:rsidR="00B92939" w:rsidRPr="000F4A13" w:rsidRDefault="00B92939" w:rsidP="002572B4">
            <w:pPr>
              <w:pStyle w:val="Prrafodelista"/>
              <w:numPr>
                <w:ilvl w:val="0"/>
                <w:numId w:val="21"/>
              </w:numPr>
              <w:rPr>
                <w:sz w:val="18"/>
              </w:rPr>
            </w:pPr>
            <w:r w:rsidRPr="000F4A13">
              <w:rPr>
                <w:sz w:val="18"/>
              </w:rPr>
              <w:t>No cuenta con dependencias externas como Angular o React.</w:t>
            </w:r>
          </w:p>
          <w:p w14:paraId="5FC838F1" w14:textId="77777777" w:rsidR="00B92939" w:rsidRPr="000F4A13" w:rsidRDefault="00B92939" w:rsidP="002572B4">
            <w:pPr>
              <w:pStyle w:val="Prrafodelista"/>
              <w:numPr>
                <w:ilvl w:val="0"/>
                <w:numId w:val="21"/>
              </w:numPr>
              <w:rPr>
                <w:sz w:val="18"/>
              </w:rPr>
            </w:pPr>
            <w:r w:rsidRPr="000F4A13">
              <w:rPr>
                <w:sz w:val="18"/>
              </w:rPr>
              <w:t>Permite crear apps que simulen a las apps nativas, con componentes personalizados y animaciones propias de dichas apps.</w:t>
            </w:r>
          </w:p>
          <w:p w14:paraId="164B00BB" w14:textId="7E53923C" w:rsidR="00B92939" w:rsidRPr="000F4A13" w:rsidRDefault="003C46CB" w:rsidP="002572B4">
            <w:pPr>
              <w:pStyle w:val="Prrafodelista"/>
              <w:numPr>
                <w:ilvl w:val="0"/>
                <w:numId w:val="21"/>
              </w:numPr>
              <w:rPr>
                <w:sz w:val="18"/>
              </w:rPr>
            </w:pPr>
            <w:r w:rsidRPr="000F4A13">
              <w:rPr>
                <w:sz w:val="18"/>
              </w:rPr>
              <w:t>Necesita ser combinado con Cordova o Phonegap.</w:t>
            </w:r>
          </w:p>
        </w:tc>
        <w:tc>
          <w:tcPr>
            <w:tcW w:w="2176" w:type="dxa"/>
          </w:tcPr>
          <w:p w14:paraId="05F3CFB9" w14:textId="4490BE9E" w:rsidR="003C46CB" w:rsidRPr="000F4A13" w:rsidRDefault="003C46CB" w:rsidP="002572B4">
            <w:pPr>
              <w:pStyle w:val="Prrafodelista"/>
              <w:numPr>
                <w:ilvl w:val="0"/>
                <w:numId w:val="21"/>
              </w:numPr>
              <w:rPr>
                <w:sz w:val="18"/>
              </w:rPr>
            </w:pPr>
            <w:r w:rsidRPr="000F4A13">
              <w:rPr>
                <w:sz w:val="18"/>
              </w:rPr>
              <w:t>Simple de utilizar.</w:t>
            </w:r>
          </w:p>
          <w:p w14:paraId="7E9A1170" w14:textId="5F5B1711" w:rsidR="003C46CB" w:rsidRPr="000F4A13" w:rsidRDefault="003C46CB" w:rsidP="002572B4">
            <w:pPr>
              <w:pStyle w:val="Prrafodelista"/>
              <w:numPr>
                <w:ilvl w:val="0"/>
                <w:numId w:val="21"/>
              </w:numPr>
              <w:rPr>
                <w:sz w:val="18"/>
              </w:rPr>
            </w:pPr>
            <w:r w:rsidRPr="000F4A13">
              <w:rPr>
                <w:sz w:val="18"/>
              </w:rPr>
              <w:t>Buen rendimiento.</w:t>
            </w:r>
          </w:p>
          <w:p w14:paraId="5667B3CA" w14:textId="7FED8C43" w:rsidR="00B92939" w:rsidRPr="000F4A13" w:rsidRDefault="003C46CB" w:rsidP="002572B4">
            <w:pPr>
              <w:pStyle w:val="Prrafodelista"/>
              <w:numPr>
                <w:ilvl w:val="0"/>
                <w:numId w:val="21"/>
              </w:numPr>
              <w:rPr>
                <w:sz w:val="18"/>
              </w:rPr>
            </w:pPr>
            <w:r w:rsidRPr="000F4A13">
              <w:rPr>
                <w:sz w:val="18"/>
              </w:rPr>
              <w:t>Puede ser combinado con cualquier framework de Javascript que desees.</w:t>
            </w:r>
          </w:p>
        </w:tc>
        <w:tc>
          <w:tcPr>
            <w:tcW w:w="2406" w:type="dxa"/>
          </w:tcPr>
          <w:p w14:paraId="63692C84" w14:textId="78293174" w:rsidR="00B92939" w:rsidRPr="000F4A13" w:rsidRDefault="003C46CB" w:rsidP="002572B4">
            <w:pPr>
              <w:pStyle w:val="Prrafodelista"/>
              <w:numPr>
                <w:ilvl w:val="0"/>
                <w:numId w:val="21"/>
              </w:numPr>
              <w:rPr>
                <w:sz w:val="18"/>
              </w:rPr>
            </w:pPr>
            <w:r w:rsidRPr="000F4A13">
              <w:rPr>
                <w:sz w:val="18"/>
              </w:rPr>
              <w:t>Builder de Phonegap/Cordova no incluido, pero soportado.</w:t>
            </w:r>
          </w:p>
        </w:tc>
      </w:tr>
      <w:tr w:rsidR="003C46CB" w:rsidRPr="000F4A13" w14:paraId="3E3DCE35" w14:textId="77777777" w:rsidTr="000F4A13">
        <w:tc>
          <w:tcPr>
            <w:tcW w:w="1126" w:type="dxa"/>
          </w:tcPr>
          <w:p w14:paraId="12916CE6" w14:textId="668A282E" w:rsidR="003C46CB" w:rsidRPr="000F4A13" w:rsidRDefault="003C46CB" w:rsidP="000F4A13">
            <w:pPr>
              <w:rPr>
                <w:sz w:val="18"/>
              </w:rPr>
            </w:pPr>
            <w:r w:rsidRPr="000F4A13">
              <w:rPr>
                <w:sz w:val="18"/>
              </w:rPr>
              <w:t>jQuery Mobile</w:t>
            </w:r>
          </w:p>
        </w:tc>
        <w:tc>
          <w:tcPr>
            <w:tcW w:w="2789" w:type="dxa"/>
          </w:tcPr>
          <w:p w14:paraId="2ADD4062" w14:textId="77777777" w:rsidR="003C46CB" w:rsidRPr="000F4A13" w:rsidRDefault="003C46CB" w:rsidP="002572B4">
            <w:pPr>
              <w:pStyle w:val="Prrafodelista"/>
              <w:numPr>
                <w:ilvl w:val="0"/>
                <w:numId w:val="21"/>
              </w:numPr>
              <w:rPr>
                <w:sz w:val="18"/>
              </w:rPr>
            </w:pPr>
            <w:r w:rsidRPr="000F4A13">
              <w:rPr>
                <w:sz w:val="18"/>
              </w:rPr>
              <w:t>Su propósito es ayudar a las aplicaciones web a que funcionen correctamente en todos los navegadores móviles (incluidos los dinosaurios de Windows Phone, Blackberry y Symbian).</w:t>
            </w:r>
          </w:p>
          <w:p w14:paraId="3538669C" w14:textId="77777777" w:rsidR="003C46CB" w:rsidRPr="000F4A13" w:rsidRDefault="003C46CB" w:rsidP="002572B4">
            <w:pPr>
              <w:pStyle w:val="Prrafodelista"/>
              <w:numPr>
                <w:ilvl w:val="0"/>
                <w:numId w:val="21"/>
              </w:numPr>
              <w:rPr>
                <w:sz w:val="18"/>
              </w:rPr>
            </w:pPr>
            <w:r w:rsidRPr="000F4A13">
              <w:rPr>
                <w:sz w:val="18"/>
              </w:rPr>
              <w:t>Es muy ligero, solo depende de jQuery y, además, es muy sencillo de aprender.</w:t>
            </w:r>
          </w:p>
          <w:p w14:paraId="700B7890" w14:textId="3CE5D483" w:rsidR="003C46CB" w:rsidRPr="000F4A13" w:rsidRDefault="003C46CB" w:rsidP="002572B4">
            <w:pPr>
              <w:pStyle w:val="Prrafodelista"/>
              <w:numPr>
                <w:ilvl w:val="0"/>
                <w:numId w:val="21"/>
              </w:numPr>
              <w:rPr>
                <w:sz w:val="18"/>
              </w:rPr>
            </w:pPr>
            <w:r w:rsidRPr="000F4A13">
              <w:rPr>
                <w:sz w:val="18"/>
              </w:rPr>
              <w:t>Cuenta con soporte para el táctil y también para Phonegap y Cordova.</w:t>
            </w:r>
          </w:p>
        </w:tc>
        <w:tc>
          <w:tcPr>
            <w:tcW w:w="2176" w:type="dxa"/>
          </w:tcPr>
          <w:p w14:paraId="54451B90" w14:textId="77777777" w:rsidR="003C46CB" w:rsidRPr="000F4A13" w:rsidRDefault="003C46CB" w:rsidP="002572B4">
            <w:pPr>
              <w:pStyle w:val="Prrafodelista"/>
              <w:numPr>
                <w:ilvl w:val="0"/>
                <w:numId w:val="21"/>
              </w:numPr>
              <w:rPr>
                <w:sz w:val="18"/>
              </w:rPr>
            </w:pPr>
            <w:r w:rsidRPr="000F4A13">
              <w:rPr>
                <w:sz w:val="18"/>
              </w:rPr>
              <w:t>Soporte para todos los navegadores</w:t>
            </w:r>
          </w:p>
          <w:p w14:paraId="031D1152" w14:textId="4D6B65EF" w:rsidR="003C46CB" w:rsidRPr="000F4A13" w:rsidRDefault="003C46CB" w:rsidP="002572B4">
            <w:pPr>
              <w:pStyle w:val="Prrafodelista"/>
              <w:numPr>
                <w:ilvl w:val="0"/>
                <w:numId w:val="21"/>
              </w:numPr>
              <w:rPr>
                <w:sz w:val="18"/>
              </w:rPr>
            </w:pPr>
            <w:r w:rsidRPr="000F4A13">
              <w:rPr>
                <w:sz w:val="18"/>
              </w:rPr>
              <w:t>Simple de utilizar</w:t>
            </w:r>
          </w:p>
        </w:tc>
        <w:tc>
          <w:tcPr>
            <w:tcW w:w="2406" w:type="dxa"/>
          </w:tcPr>
          <w:p w14:paraId="18ABDEFD" w14:textId="77777777" w:rsidR="003C46CB" w:rsidRPr="000F4A13" w:rsidRDefault="003C46CB" w:rsidP="002572B4">
            <w:pPr>
              <w:pStyle w:val="Prrafodelista"/>
              <w:numPr>
                <w:ilvl w:val="0"/>
                <w:numId w:val="21"/>
              </w:numPr>
              <w:rPr>
                <w:sz w:val="18"/>
              </w:rPr>
            </w:pPr>
            <w:r w:rsidRPr="000F4A13">
              <w:rPr>
                <w:sz w:val="18"/>
              </w:rPr>
              <w:t>Estilo que no recuerdan a iOS y Android</w:t>
            </w:r>
          </w:p>
          <w:p w14:paraId="0D2E2493" w14:textId="3C514659" w:rsidR="003C46CB" w:rsidRPr="000F4A13" w:rsidRDefault="003C46CB" w:rsidP="002572B4">
            <w:pPr>
              <w:pStyle w:val="Prrafodelista"/>
              <w:numPr>
                <w:ilvl w:val="0"/>
                <w:numId w:val="21"/>
              </w:numPr>
              <w:rPr>
                <w:sz w:val="18"/>
              </w:rPr>
            </w:pPr>
            <w:r w:rsidRPr="000F4A13">
              <w:rPr>
                <w:sz w:val="18"/>
              </w:rPr>
              <w:t>Builder de Phonegap/Cordova no incluido, pero soportado.</w:t>
            </w:r>
          </w:p>
        </w:tc>
      </w:tr>
      <w:tr w:rsidR="003C46CB" w:rsidRPr="000F4A13" w14:paraId="5C4FB659" w14:textId="77777777" w:rsidTr="000F4A13">
        <w:tc>
          <w:tcPr>
            <w:tcW w:w="1126" w:type="dxa"/>
          </w:tcPr>
          <w:p w14:paraId="78C4EEC9" w14:textId="5608EA6E" w:rsidR="003C46CB" w:rsidRPr="000F4A13" w:rsidRDefault="003C46CB" w:rsidP="000F4A13">
            <w:pPr>
              <w:rPr>
                <w:sz w:val="18"/>
              </w:rPr>
            </w:pPr>
            <w:r w:rsidRPr="000F4A13">
              <w:rPr>
                <w:sz w:val="18"/>
              </w:rPr>
              <w:t>Native Script</w:t>
            </w:r>
          </w:p>
        </w:tc>
        <w:tc>
          <w:tcPr>
            <w:tcW w:w="2789" w:type="dxa"/>
          </w:tcPr>
          <w:p w14:paraId="521B5B43" w14:textId="77777777" w:rsidR="003C46CB" w:rsidRPr="000F4A13" w:rsidRDefault="00B57A19" w:rsidP="002572B4">
            <w:pPr>
              <w:pStyle w:val="Prrafodelista"/>
              <w:numPr>
                <w:ilvl w:val="0"/>
                <w:numId w:val="21"/>
              </w:numPr>
              <w:rPr>
                <w:sz w:val="18"/>
              </w:rPr>
            </w:pPr>
            <w:r w:rsidRPr="000F4A13">
              <w:rPr>
                <w:sz w:val="18"/>
              </w:rPr>
              <w:t>Permite escribir la funcionalidad de tu aplicación en JavaScript</w:t>
            </w:r>
          </w:p>
          <w:p w14:paraId="360988EF" w14:textId="32AFB995" w:rsidR="00B57A19" w:rsidRPr="000F4A13" w:rsidRDefault="00B57A19" w:rsidP="002572B4">
            <w:pPr>
              <w:pStyle w:val="Prrafodelista"/>
              <w:numPr>
                <w:ilvl w:val="0"/>
                <w:numId w:val="21"/>
              </w:numPr>
              <w:rPr>
                <w:sz w:val="18"/>
              </w:rPr>
            </w:pPr>
            <w:r w:rsidRPr="000F4A13">
              <w:rPr>
                <w:sz w:val="18"/>
              </w:rPr>
              <w:t>Este framework requiere algunos conocimientos de programación, pero lo compensa con una extensa documentación en profundidad.</w:t>
            </w:r>
          </w:p>
        </w:tc>
        <w:tc>
          <w:tcPr>
            <w:tcW w:w="2176" w:type="dxa"/>
          </w:tcPr>
          <w:p w14:paraId="73901339" w14:textId="6EE36D4F" w:rsidR="00B57A19" w:rsidRPr="000F4A13" w:rsidRDefault="00B57A19" w:rsidP="002572B4">
            <w:pPr>
              <w:pStyle w:val="Prrafodelista"/>
              <w:numPr>
                <w:ilvl w:val="0"/>
                <w:numId w:val="21"/>
              </w:numPr>
              <w:rPr>
                <w:sz w:val="18"/>
              </w:rPr>
            </w:pPr>
            <w:r w:rsidRPr="000F4A13">
              <w:rPr>
                <w:sz w:val="18"/>
              </w:rPr>
              <w:t>El enfoque: escríbelo una vez y úsalo donde quieras.</w:t>
            </w:r>
          </w:p>
          <w:p w14:paraId="26D712AA" w14:textId="6B81D55E" w:rsidR="003C46CB" w:rsidRPr="000F4A13" w:rsidRDefault="00B57A19" w:rsidP="002572B4">
            <w:pPr>
              <w:pStyle w:val="Prrafodelista"/>
              <w:numPr>
                <w:ilvl w:val="0"/>
                <w:numId w:val="21"/>
              </w:numPr>
              <w:rPr>
                <w:sz w:val="18"/>
              </w:rPr>
            </w:pPr>
            <w:r w:rsidRPr="000F4A13">
              <w:rPr>
                <w:sz w:val="18"/>
              </w:rPr>
              <w:t>Gran documentación.</w:t>
            </w:r>
          </w:p>
        </w:tc>
        <w:tc>
          <w:tcPr>
            <w:tcW w:w="2406" w:type="dxa"/>
          </w:tcPr>
          <w:p w14:paraId="0A8CC71B" w14:textId="77777777" w:rsidR="00B57A19" w:rsidRPr="000F4A13" w:rsidRDefault="00B57A19" w:rsidP="002572B4">
            <w:pPr>
              <w:pStyle w:val="Prrafodelista"/>
              <w:numPr>
                <w:ilvl w:val="0"/>
                <w:numId w:val="21"/>
              </w:numPr>
              <w:rPr>
                <w:sz w:val="18"/>
              </w:rPr>
            </w:pPr>
            <w:r w:rsidRPr="000F4A13">
              <w:rPr>
                <w:sz w:val="18"/>
              </w:rPr>
              <w:t>Curva de aprendizaje pronunciada</w:t>
            </w:r>
          </w:p>
          <w:p w14:paraId="23F3D56F" w14:textId="3691CA37" w:rsidR="003C46CB" w:rsidRPr="000F4A13" w:rsidRDefault="00B57A19" w:rsidP="002572B4">
            <w:pPr>
              <w:pStyle w:val="Prrafodelista"/>
              <w:numPr>
                <w:ilvl w:val="0"/>
                <w:numId w:val="21"/>
              </w:numPr>
              <w:rPr>
                <w:sz w:val="18"/>
              </w:rPr>
            </w:pPr>
            <w:r w:rsidRPr="000F4A13">
              <w:rPr>
                <w:sz w:val="18"/>
              </w:rPr>
              <w:t>Comunidad pequeña.</w:t>
            </w:r>
          </w:p>
        </w:tc>
      </w:tr>
    </w:tbl>
    <w:p w14:paraId="50475F0F" w14:textId="6DF4A310" w:rsidR="007E5AB8" w:rsidRPr="000419CA" w:rsidRDefault="000419CA" w:rsidP="00D63C63">
      <w:pPr>
        <w:spacing w:line="360" w:lineRule="auto"/>
        <w:rPr>
          <w:sz w:val="16"/>
        </w:rPr>
      </w:pPr>
      <w:r w:rsidRPr="000419CA">
        <w:rPr>
          <w:b/>
          <w:sz w:val="16"/>
        </w:rPr>
        <w:t>Fuente:</w:t>
      </w:r>
      <w:r w:rsidRPr="000419CA">
        <w:rPr>
          <w:sz w:val="16"/>
        </w:rPr>
        <w:t xml:space="preserve"> </w:t>
      </w:r>
      <w:r w:rsidRPr="000419CA">
        <w:rPr>
          <w:sz w:val="16"/>
          <w:szCs w:val="24"/>
        </w:rPr>
        <w:t>Programación en Castellano, 2019</w:t>
      </w:r>
    </w:p>
    <w:p w14:paraId="5FE311CF" w14:textId="3EFD796B" w:rsidR="00AA6804" w:rsidRDefault="00AA6804" w:rsidP="00D63C63">
      <w:pPr>
        <w:pStyle w:val="Textoindependiente"/>
        <w:spacing w:line="360" w:lineRule="auto"/>
        <w:rPr>
          <w:sz w:val="16"/>
        </w:rPr>
      </w:pPr>
      <w:r w:rsidRPr="00A14027">
        <w:rPr>
          <w:b/>
          <w:sz w:val="16"/>
        </w:rPr>
        <w:t xml:space="preserve">Realizado por: </w:t>
      </w:r>
      <w:r w:rsidRPr="00A14027">
        <w:rPr>
          <w:sz w:val="16"/>
        </w:rPr>
        <w:t>W. Aldas y C. Pilataxi, 2020</w:t>
      </w:r>
    </w:p>
    <w:p w14:paraId="1D27E19A" w14:textId="77777777" w:rsidR="000419CA" w:rsidRPr="00A14027" w:rsidRDefault="000419CA" w:rsidP="00D36294">
      <w:pPr>
        <w:spacing w:line="360" w:lineRule="auto"/>
      </w:pPr>
    </w:p>
    <w:p w14:paraId="0F2BAAA8" w14:textId="40704831" w:rsidR="00D63C63" w:rsidRDefault="00673CE1" w:rsidP="00562299">
      <w:pPr>
        <w:spacing w:line="360" w:lineRule="auto"/>
      </w:pPr>
      <w:r>
        <w:t xml:space="preserve">Al realizar </w:t>
      </w:r>
      <w:r w:rsidR="00B13B45">
        <w:t xml:space="preserve">un análisis de los frameworks más importantes de desarrollo de aplicaciones multiplataforma, se ha llegado a la conclusión de que la herramienta que ofrece mayor capacidad de escalabilidad, mantenimiento y fácil aprendizaje es React Native, </w:t>
      </w:r>
      <w:r w:rsidR="00FE12B7">
        <w:t>el scripting de desarrollo de esta es muy similar a React JS que a su vez utiliza el lenguaje Javascript como su principal dependencia, lo cual ha permitido forjarse una amplia comunidad de desarrolladores y documentación a la par.</w:t>
      </w:r>
    </w:p>
    <w:p w14:paraId="2E8E4A95" w14:textId="77777777" w:rsidR="00562299" w:rsidRPr="009056CA" w:rsidRDefault="00562299" w:rsidP="00562299">
      <w:pPr>
        <w:spacing w:line="360" w:lineRule="auto"/>
      </w:pPr>
    </w:p>
    <w:p w14:paraId="512323ED" w14:textId="4A570E13" w:rsidR="0001437B" w:rsidRPr="00970D39" w:rsidRDefault="0001437B" w:rsidP="002572B4">
      <w:pPr>
        <w:pStyle w:val="Ttulo3"/>
        <w:numPr>
          <w:ilvl w:val="2"/>
          <w:numId w:val="2"/>
        </w:numPr>
      </w:pPr>
      <w:bookmarkStart w:id="110" w:name="_Toc77780570"/>
      <w:r w:rsidRPr="00970D39">
        <w:t>React Native</w:t>
      </w:r>
      <w:bookmarkEnd w:id="110"/>
    </w:p>
    <w:p w14:paraId="65CDDB7D" w14:textId="77777777" w:rsidR="00562299" w:rsidRDefault="00562299" w:rsidP="00F124F3">
      <w:pPr>
        <w:spacing w:line="360" w:lineRule="auto"/>
      </w:pPr>
    </w:p>
    <w:p w14:paraId="47E2CB05" w14:textId="4A8184BB" w:rsidR="001C4A29" w:rsidRDefault="001C4A29" w:rsidP="00F124F3">
      <w:pPr>
        <w:spacing w:line="360" w:lineRule="auto"/>
      </w:pPr>
      <w:r w:rsidRPr="001C4A29">
        <w:t>React Native es un framework JavaScript para crear aplicaciones reales nativas para iOS y Android, basado en la librearía de JavaScript React para la creación de componentes visuales, cambiando el propósito de los mismos para, en lugar de ser ejecutados en navegador, correr directamente sobre las plataformas móviles nativas, en este caso iOS y Andorid. Es decir, en lugar de desarrollar una aplicación web híbrida o en HTML5, lo que obtienes al final como resultado es una aplicación real nativa, indistinguible de la que podrías desarrollar con tu código en Objective-C o Java.</w:t>
      </w:r>
    </w:p>
    <w:p w14:paraId="444232C3" w14:textId="164DA093" w:rsidR="001C4A29" w:rsidRDefault="001C4A29" w:rsidP="00F124F3">
      <w:pPr>
        <w:spacing w:line="360" w:lineRule="auto"/>
      </w:pPr>
      <w:r w:rsidRPr="001C4A29">
        <w:t>React Native usa el mismo paradigma fundamental de construcción de bloques de UI (componentes visuales con los que interacciona el usuario) que las aplicaciones nativas reales de Android e iOS, pero gestiona la interacción entre los mismos utilizando las capacidades de JavaScript y React.</w:t>
      </w:r>
    </w:p>
    <w:p w14:paraId="0EB9D5E5" w14:textId="01802062" w:rsidR="00B2392A" w:rsidRDefault="00B2392A" w:rsidP="00F124F3">
      <w:pPr>
        <w:spacing w:line="360" w:lineRule="auto"/>
      </w:pPr>
      <w:r w:rsidRPr="00B2392A">
        <w:t>Con esta idea de construcción de aplicaciones React Native nos proporciona las siguientes funcionalidades:</w:t>
      </w:r>
    </w:p>
    <w:p w14:paraId="47066513" w14:textId="77777777" w:rsidR="005A09AC" w:rsidRDefault="00B2392A" w:rsidP="002572B4">
      <w:pPr>
        <w:pStyle w:val="Prrafodelista"/>
        <w:numPr>
          <w:ilvl w:val="0"/>
          <w:numId w:val="1"/>
        </w:numPr>
        <w:spacing w:line="360" w:lineRule="auto"/>
      </w:pPr>
      <w:r w:rsidRPr="005A09AC">
        <w:rPr>
          <w:b/>
          <w:bCs/>
        </w:rPr>
        <w:t>Compatibilidad Cross-Platform:</w:t>
      </w:r>
      <w:r>
        <w:t xml:space="preserve"> ya que la mayoría de las APIs de React Native lo son de por sí, lo cual ayuda a los propios desarrolladores a crear aplicaciones que puede ser ejecutados tanto en iOS como Android simultáneamente con el mismo código base.</w:t>
      </w:r>
    </w:p>
    <w:p w14:paraId="38C79ECD" w14:textId="77777777" w:rsidR="005A09AC" w:rsidRDefault="00B2392A" w:rsidP="002572B4">
      <w:pPr>
        <w:pStyle w:val="Prrafodelista"/>
        <w:numPr>
          <w:ilvl w:val="0"/>
          <w:numId w:val="1"/>
        </w:numPr>
        <w:spacing w:line="360" w:lineRule="auto"/>
      </w:pPr>
      <w:r w:rsidRPr="005A09AC">
        <w:rPr>
          <w:b/>
          <w:bCs/>
        </w:rPr>
        <w:t>Funcionalidad nativa:</w:t>
      </w:r>
      <w:r>
        <w:t xml:space="preserve"> las aplicaciones creadas mediante React Native funcionan de la misma manera que una aplicación nativa real creada para cada uno de los sistemas usando su lenguaje nativo propio. La unión de React Native junto con JavaScript permite la ejecución de aplicaciones más complejas de manera suave, mejorando incluso el rendimiento de las apps nativas y sin el uso de un WebView.</w:t>
      </w:r>
    </w:p>
    <w:p w14:paraId="22808CC1" w14:textId="77777777" w:rsidR="005A09AC" w:rsidRDefault="00B2392A" w:rsidP="002572B4">
      <w:pPr>
        <w:pStyle w:val="Prrafodelista"/>
        <w:numPr>
          <w:ilvl w:val="0"/>
          <w:numId w:val="1"/>
        </w:numPr>
        <w:spacing w:line="360" w:lineRule="auto"/>
      </w:pPr>
      <w:r w:rsidRPr="005A09AC">
        <w:rPr>
          <w:b/>
          <w:bCs/>
        </w:rPr>
        <w:t>Actualizaciones instantáneas (para desarrollo y/o test):</w:t>
      </w:r>
      <w:r>
        <w:t xml:space="preserve"> con la extensión de JavaScript, los desarrolladores tienen la flexibilidad de subir los cambios contenidos en la actualización directamente al dispositivo del usuario sin tener que pasar por las tiendas de aplicaciones propias de cada sistema y sus tediosos ciclos de procesos obligatorios previos. Hay que aclarar que este uno es exclusivo de versiones de desarrollo o para test, es ilegal, y puede llegar a conllevar castigos que llegan hasta la retirada definitiva de la aplicación si se realizan cambios directos sobre código con aplicaciones ya publicados y en producción. La tienda de Apple lleva un control muy exhaustivo sobre este tipo de prácticas.</w:t>
      </w:r>
    </w:p>
    <w:p w14:paraId="1A369E9F" w14:textId="77777777" w:rsidR="005A6753" w:rsidRDefault="00B2392A" w:rsidP="002572B4">
      <w:pPr>
        <w:pStyle w:val="Prrafodelista"/>
        <w:numPr>
          <w:ilvl w:val="0"/>
          <w:numId w:val="1"/>
        </w:numPr>
        <w:spacing w:line="360" w:lineRule="auto"/>
      </w:pPr>
      <w:r w:rsidRPr="005A09AC">
        <w:rPr>
          <w:b/>
          <w:bCs/>
        </w:rPr>
        <w:t>Sencilla curva de aprendizaje:</w:t>
      </w:r>
      <w:r>
        <w:t xml:space="preserve"> React Native es extremadamente fácil de leer y sencillo de aprender ya que se basa en los conceptos fundamentales del lenguaje JavaScript, siendo especialmente intuitivo tanto para los ya expertos en dicho lenguaje o incluso para las personas sin experiencia en él, ya que nos provee de un rango muy amplio de componentes, incluyendo ejemplo como los maps y filters típicos que se han usado siempre.</w:t>
      </w:r>
    </w:p>
    <w:p w14:paraId="3E6C76C8" w14:textId="71B3CFC5" w:rsidR="00C371D4" w:rsidRPr="00970D39" w:rsidRDefault="00B2392A" w:rsidP="002572B4">
      <w:pPr>
        <w:pStyle w:val="Prrafodelista"/>
        <w:numPr>
          <w:ilvl w:val="0"/>
          <w:numId w:val="1"/>
        </w:numPr>
        <w:spacing w:line="360" w:lineRule="auto"/>
      </w:pPr>
      <w:r w:rsidRPr="005A09AC">
        <w:rPr>
          <w:b/>
          <w:bCs/>
        </w:rPr>
        <w:t>Experiencia positiva para el desarrollador:</w:t>
      </w:r>
      <w:r>
        <w:t xml:space="preserve"> si bien la curva de aprendizaje hemos dicho que es sencilla, también el propio lenguaje nos motiva y ayuda a la hora de la evolución según aumentamos nuestro conocimiento y dominio del mismo. Nos ofrece varias características importantes como, por ejemplo, el Hot reloading que nos refresca la app en el momento en que guardamos cambios, y nos ofrece una gran ventaja para el desarrollo y testing de nuevas versiones, como hemos comentado arriba. O el uso del flexbox layout engine gracias al cual nos permite abstraernos de muchos de los tediosos detalles de la generación de cada uno de los layouts correspondientes a iOS y Android. Así como el uso del debugger de las herramientas de desarrollados del navegador Google Chrome, facilitando de sobre manera la tarea de depuración de código.</w:t>
      </w:r>
      <w:r w:rsidR="00FE1A11" w:rsidRPr="005A09AC">
        <w:rPr>
          <w:sz w:val="18"/>
          <w:szCs w:val="18"/>
        </w:rPr>
        <w:t xml:space="preserve"> </w:t>
      </w:r>
      <w:r w:rsidR="00FE1A11" w:rsidRPr="005A09AC">
        <w:rPr>
          <w:sz w:val="18"/>
          <w:szCs w:val="18"/>
        </w:rPr>
        <w:fldChar w:fldCharType="begin"/>
      </w:r>
      <w:r w:rsidR="00FE1A11" w:rsidRPr="005A09AC">
        <w:rPr>
          <w:sz w:val="18"/>
          <w:szCs w:val="18"/>
        </w:rPr>
        <w:instrText xml:space="preserve"> ADDIN ZOTERO_ITEM CSL_CITATION {"citationID":"ZVAjrOQl","properties":{"formattedCitation":"({\\i{}\\uc0\\u191{}Qu\\uc0\\u233{} es React Native?}, s.\\uc0\\u160{}f.)","plainCitation":"(¿Qué es React Native?, s. f.)","noteIndex":0},"citationItems":[{"id":76,"uris":["http://zotero.org/users/local/JHQCasz5/items/STWCQNE3"],"uri":["http://zotero.org/users/local/JHQCasz5/items/STWCQNE3"],"itemData":{"id":76,"type":"webpage","abstract":"Descubre las principales características y funcionalidades de React Native, un framework JavaScript para crear apps reales nativas para iOS y Android.","container-title":"Deloitte Spain","language":"es","title":"¿Qué es React Native?","URL":"https://www2.deloitte.com/es/es/pages/technology/articles/que-es-react-native.html","accessed":{"date-parts":[["2021",6,7]]}}}],"schema":"https://github.com/citation-style-language/schema/raw/master/csl-citation.json"} </w:instrText>
      </w:r>
      <w:r w:rsidR="00FE1A11" w:rsidRPr="005A09AC">
        <w:rPr>
          <w:sz w:val="18"/>
          <w:szCs w:val="18"/>
        </w:rPr>
        <w:fldChar w:fldCharType="separate"/>
      </w:r>
      <w:r w:rsidR="00FE1A11" w:rsidRPr="005A09AC">
        <w:rPr>
          <w:sz w:val="18"/>
          <w:szCs w:val="18"/>
        </w:rPr>
        <w:t>( Deloitte, 2020)</w:t>
      </w:r>
      <w:r w:rsidR="00FE1A11" w:rsidRPr="005A09AC">
        <w:rPr>
          <w:sz w:val="18"/>
          <w:szCs w:val="18"/>
        </w:rPr>
        <w:fldChar w:fldCharType="end"/>
      </w:r>
    </w:p>
    <w:p w14:paraId="54AAB563" w14:textId="77777777" w:rsidR="00970D39" w:rsidRDefault="00970D39" w:rsidP="00970D39">
      <w:pPr>
        <w:spacing w:line="360" w:lineRule="auto"/>
      </w:pPr>
    </w:p>
    <w:p w14:paraId="77E7B6C1" w14:textId="4540DA2A" w:rsidR="00673CE1" w:rsidRPr="005A09AC" w:rsidRDefault="00970D39" w:rsidP="002572B4">
      <w:pPr>
        <w:pStyle w:val="Ttulo4"/>
        <w:numPr>
          <w:ilvl w:val="3"/>
          <w:numId w:val="2"/>
        </w:numPr>
        <w:rPr>
          <w:highlight w:val="red"/>
        </w:rPr>
      </w:pPr>
      <w:bookmarkStart w:id="111" w:name="_Toc77780571"/>
      <w:r w:rsidRPr="005A09AC">
        <w:rPr>
          <w:highlight w:val="red"/>
        </w:rPr>
        <w:t>Implementación</w:t>
      </w:r>
      <w:bookmarkEnd w:id="111"/>
    </w:p>
    <w:p w14:paraId="2C417476" w14:textId="4234EDF0" w:rsidR="00936E51" w:rsidRDefault="00936E51" w:rsidP="00936E51">
      <w:pPr>
        <w:spacing w:line="360" w:lineRule="auto"/>
        <w:rPr>
          <w:highlight w:val="red"/>
        </w:rPr>
      </w:pPr>
    </w:p>
    <w:p w14:paraId="1636CA74" w14:textId="62E9C826" w:rsidR="00970D39" w:rsidRPr="005A09AC" w:rsidRDefault="00673CE1" w:rsidP="00936E51">
      <w:pPr>
        <w:spacing w:line="360" w:lineRule="auto"/>
        <w:rPr>
          <w:highlight w:val="red"/>
        </w:rPr>
      </w:pPr>
      <w:r w:rsidRPr="005A09AC">
        <w:rPr>
          <w:highlight w:val="red"/>
        </w:rPr>
        <w:t>Los principios de funcionamiento de React Native son prácticamente idénticos a React, excepto que React Native no manipula el DOM a través del DOM virtual. Se ejecuta en un proceso en segundo plano (que interpreta el JavaScript escrito por los desarrolladores) directamente en el dispositivo final y se comunica con la plataforma nativa a través de un puente serializado, asíncrono y por lotes</w:t>
      </w:r>
      <w:r w:rsidR="00936E51" w:rsidRPr="005A09AC">
        <w:rPr>
          <w:highlight w:val="red"/>
        </w:rPr>
        <w:t xml:space="preserve">. </w:t>
      </w:r>
    </w:p>
    <w:p w14:paraId="3104D46B" w14:textId="77777777" w:rsidR="00D36294" w:rsidRPr="005A09AC" w:rsidRDefault="00D36294" w:rsidP="00D36294">
      <w:pPr>
        <w:spacing w:line="360" w:lineRule="auto"/>
        <w:rPr>
          <w:highlight w:val="red"/>
        </w:rPr>
      </w:pPr>
      <w:r>
        <w:rPr>
          <w:highlight w:val="red"/>
        </w:rPr>
        <w:t>(NO ESTÁ CITADO)</w:t>
      </w:r>
    </w:p>
    <w:p w14:paraId="0C5A4C9E" w14:textId="77777777" w:rsidR="00936E51" w:rsidRPr="005A09AC" w:rsidRDefault="00936E51" w:rsidP="00D36294">
      <w:pPr>
        <w:spacing w:line="360" w:lineRule="auto"/>
        <w:rPr>
          <w:highlight w:val="red"/>
        </w:rPr>
      </w:pPr>
    </w:p>
    <w:p w14:paraId="086D2AF3" w14:textId="06DD2756" w:rsidR="00970D39" w:rsidRPr="005A09AC" w:rsidRDefault="00970D39" w:rsidP="002572B4">
      <w:pPr>
        <w:pStyle w:val="Ttulo4"/>
        <w:numPr>
          <w:ilvl w:val="3"/>
          <w:numId w:val="2"/>
        </w:numPr>
        <w:rPr>
          <w:highlight w:val="red"/>
        </w:rPr>
      </w:pPr>
      <w:bookmarkStart w:id="112" w:name="_Toc77780572"/>
      <w:r w:rsidRPr="005A09AC">
        <w:rPr>
          <w:highlight w:val="red"/>
        </w:rPr>
        <w:t>Arquitectura</w:t>
      </w:r>
      <w:bookmarkEnd w:id="112"/>
    </w:p>
    <w:p w14:paraId="72045DE6" w14:textId="77777777" w:rsidR="00AC78F8" w:rsidRDefault="00AC78F8" w:rsidP="00AC78F8">
      <w:pPr>
        <w:spacing w:line="360" w:lineRule="auto"/>
      </w:pPr>
    </w:p>
    <w:p w14:paraId="34B3ACFD" w14:textId="37DE9B9B" w:rsidR="001616EA" w:rsidRDefault="00673CE1" w:rsidP="001616EA">
      <w:pPr>
        <w:pStyle w:val="Textoindependiente"/>
        <w:keepNext/>
        <w:spacing w:line="360" w:lineRule="auto"/>
        <w:jc w:val="center"/>
      </w:pPr>
      <w:r w:rsidRPr="005A09AC">
        <w:rPr>
          <w:noProof/>
          <w:sz w:val="20"/>
          <w:highlight w:val="red"/>
          <w:lang w:val="en-US"/>
        </w:rPr>
        <w:drawing>
          <wp:inline distT="0" distB="0" distL="0" distR="0" wp14:anchorId="1E8F3697" wp14:editId="23B7AF57">
            <wp:extent cx="3808800" cy="2396938"/>
            <wp:effectExtent l="0" t="0" r="1270" b="3810"/>
            <wp:docPr id="3" name="image2.jpeg" descr="Reactive Core architecture for React Native and React applic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49" cstate="print"/>
                    <a:stretch>
                      <a:fillRect/>
                    </a:stretch>
                  </pic:blipFill>
                  <pic:spPr>
                    <a:xfrm>
                      <a:off x="0" y="0"/>
                      <a:ext cx="3812657" cy="2399365"/>
                    </a:xfrm>
                    <a:prstGeom prst="rect">
                      <a:avLst/>
                    </a:prstGeom>
                  </pic:spPr>
                </pic:pic>
              </a:graphicData>
            </a:graphic>
          </wp:inline>
        </w:drawing>
      </w:r>
    </w:p>
    <w:p w14:paraId="2004AA81" w14:textId="3F554DA9" w:rsidR="00673CE1" w:rsidRPr="001616EA" w:rsidRDefault="001616EA" w:rsidP="001616EA">
      <w:pPr>
        <w:pStyle w:val="Descripcin"/>
        <w:ind w:firstLine="720"/>
        <w:rPr>
          <w:rStyle w:val="Textoennegrita"/>
          <w:bCs w:val="0"/>
          <w:highlight w:val="red"/>
        </w:rPr>
      </w:pPr>
      <w:bookmarkStart w:id="113" w:name="_Toc77849486"/>
      <w:r>
        <w:t xml:space="preserve">Figura </w:t>
      </w:r>
      <w:r w:rsidR="00672653">
        <w:fldChar w:fldCharType="begin"/>
      </w:r>
      <w:r w:rsidR="00672653">
        <w:instrText xml:space="preserve"> SEQ Figura \* ARABIC </w:instrText>
      </w:r>
      <w:r w:rsidR="00672653">
        <w:fldChar w:fldCharType="separate"/>
      </w:r>
      <w:r w:rsidR="00672653">
        <w:rPr>
          <w:noProof/>
        </w:rPr>
        <w:t>34</w:t>
      </w:r>
      <w:r w:rsidR="00672653">
        <w:fldChar w:fldCharType="end"/>
      </w:r>
      <w:r>
        <w:t xml:space="preserve">-2. </w:t>
      </w:r>
      <w:r>
        <w:rPr>
          <w:b w:val="0"/>
        </w:rPr>
        <w:t>Arquitectura de React Native</w:t>
      </w:r>
      <w:bookmarkEnd w:id="113"/>
    </w:p>
    <w:p w14:paraId="23B62AA8" w14:textId="5B062213" w:rsidR="00673CE1" w:rsidRPr="009960B1" w:rsidRDefault="00673CE1" w:rsidP="001616EA">
      <w:pPr>
        <w:pStyle w:val="Textoindependiente"/>
        <w:spacing w:line="360" w:lineRule="auto"/>
        <w:ind w:firstLine="720"/>
        <w:rPr>
          <w:sz w:val="16"/>
        </w:rPr>
      </w:pPr>
      <w:r w:rsidRPr="005A09AC">
        <w:rPr>
          <w:b/>
          <w:sz w:val="16"/>
          <w:highlight w:val="red"/>
        </w:rPr>
        <w:t xml:space="preserve">Realizado por: </w:t>
      </w:r>
      <w:r w:rsidRPr="005A09AC">
        <w:rPr>
          <w:sz w:val="16"/>
          <w:highlight w:val="red"/>
        </w:rPr>
        <w:t>openbinanars.com, 2016</w:t>
      </w:r>
    </w:p>
    <w:p w14:paraId="4AF4684B" w14:textId="603D9C37" w:rsidR="00B331FB" w:rsidRPr="00463C35" w:rsidRDefault="005A09AC" w:rsidP="00411B4C">
      <w:pPr>
        <w:pStyle w:val="Textoindependiente"/>
        <w:spacing w:line="360" w:lineRule="auto"/>
        <w:rPr>
          <w:sz w:val="24"/>
        </w:rPr>
      </w:pPr>
      <w:r w:rsidRPr="005A09AC">
        <w:rPr>
          <w:sz w:val="24"/>
          <w:highlight w:val="red"/>
        </w:rPr>
        <w:t>(</w:t>
      </w:r>
      <w:r>
        <w:rPr>
          <w:sz w:val="24"/>
          <w:highlight w:val="red"/>
        </w:rPr>
        <w:t>EXPLICA ALGO DE TEORIA O BORRA</w:t>
      </w:r>
      <w:r w:rsidRPr="005A09AC">
        <w:rPr>
          <w:sz w:val="24"/>
          <w:highlight w:val="red"/>
        </w:rPr>
        <w:t>)</w:t>
      </w:r>
    </w:p>
    <w:p w14:paraId="79C0AE96" w14:textId="77777777" w:rsidR="005A09AC" w:rsidRDefault="005A09AC" w:rsidP="00A43BDB">
      <w:pPr>
        <w:spacing w:line="360" w:lineRule="auto"/>
      </w:pPr>
    </w:p>
    <w:p w14:paraId="688C24CD" w14:textId="6B2481DE" w:rsidR="00B331FB" w:rsidRPr="004E479B" w:rsidRDefault="0005472F" w:rsidP="002572B4">
      <w:pPr>
        <w:pStyle w:val="Ttulo2"/>
        <w:numPr>
          <w:ilvl w:val="1"/>
          <w:numId w:val="2"/>
        </w:numPr>
      </w:pPr>
      <w:bookmarkStart w:id="114" w:name="_Toc77780573"/>
      <w:r w:rsidRPr="004E479B">
        <w:t>Visual Studio</w:t>
      </w:r>
      <w:r w:rsidRPr="004E479B">
        <w:rPr>
          <w:spacing w:val="-2"/>
        </w:rPr>
        <w:t xml:space="preserve"> </w:t>
      </w:r>
      <w:r w:rsidRPr="004E479B">
        <w:t>Code</w:t>
      </w:r>
      <w:bookmarkEnd w:id="114"/>
    </w:p>
    <w:p w14:paraId="4848D795" w14:textId="77777777" w:rsidR="005A09AC" w:rsidRDefault="005A09AC" w:rsidP="00AC78F8">
      <w:pPr>
        <w:spacing w:line="360" w:lineRule="auto"/>
      </w:pPr>
    </w:p>
    <w:p w14:paraId="636CB6A5" w14:textId="395335EF" w:rsidR="00B331FB" w:rsidRPr="00463C35" w:rsidRDefault="0005472F" w:rsidP="00F124F3">
      <w:pPr>
        <w:spacing w:line="360" w:lineRule="auto"/>
      </w:pPr>
      <w:r w:rsidRPr="00463C35">
        <w:t>El editor de Visual Studio proporciona muchas características que le facilitan la escritura y la administración del código y del texto. Puede expandir y contraer diferentes bloques de código mediante</w:t>
      </w:r>
      <w:r w:rsidRPr="00463C35">
        <w:rPr>
          <w:spacing w:val="-6"/>
        </w:rPr>
        <w:t xml:space="preserve"> </w:t>
      </w:r>
      <w:r w:rsidRPr="00463C35">
        <w:t>el</w:t>
      </w:r>
      <w:r w:rsidRPr="00463C35">
        <w:rPr>
          <w:spacing w:val="-7"/>
        </w:rPr>
        <w:t xml:space="preserve"> </w:t>
      </w:r>
      <w:r w:rsidRPr="00463C35">
        <w:t>uso</w:t>
      </w:r>
      <w:r w:rsidRPr="00463C35">
        <w:rPr>
          <w:spacing w:val="-3"/>
        </w:rPr>
        <w:t xml:space="preserve"> </w:t>
      </w:r>
      <w:r w:rsidRPr="00463C35">
        <w:t>de</w:t>
      </w:r>
      <w:r w:rsidRPr="00463C35">
        <w:rPr>
          <w:spacing w:val="-6"/>
        </w:rPr>
        <w:t xml:space="preserve"> </w:t>
      </w:r>
      <w:r w:rsidRPr="00463C35">
        <w:t>la</w:t>
      </w:r>
      <w:r w:rsidRPr="00463C35">
        <w:rPr>
          <w:spacing w:val="-1"/>
        </w:rPr>
        <w:t xml:space="preserve"> </w:t>
      </w:r>
      <w:r w:rsidRPr="00463C35">
        <w:t>esquematización.</w:t>
      </w:r>
      <w:r w:rsidRPr="00463C35">
        <w:rPr>
          <w:spacing w:val="7"/>
        </w:rPr>
        <w:t xml:space="preserve"> </w:t>
      </w:r>
      <w:r w:rsidRPr="00463C35">
        <w:t>Puede</w:t>
      </w:r>
      <w:r w:rsidRPr="00463C35">
        <w:rPr>
          <w:spacing w:val="-6"/>
        </w:rPr>
        <w:t xml:space="preserve"> </w:t>
      </w:r>
      <w:r w:rsidRPr="00463C35">
        <w:t>obtener</w:t>
      </w:r>
      <w:r w:rsidRPr="00463C35">
        <w:rPr>
          <w:spacing w:val="-1"/>
        </w:rPr>
        <w:t xml:space="preserve"> </w:t>
      </w:r>
      <w:r w:rsidRPr="00463C35">
        <w:rPr>
          <w:spacing w:val="-3"/>
        </w:rPr>
        <w:t xml:space="preserve">más </w:t>
      </w:r>
      <w:r w:rsidRPr="00463C35">
        <w:t>información</w:t>
      </w:r>
      <w:r w:rsidRPr="00463C35">
        <w:rPr>
          <w:spacing w:val="-9"/>
        </w:rPr>
        <w:t xml:space="preserve"> </w:t>
      </w:r>
      <w:r w:rsidRPr="00463C35">
        <w:t>sobre</w:t>
      </w:r>
      <w:r w:rsidRPr="00463C35">
        <w:rPr>
          <w:spacing w:val="-6"/>
        </w:rPr>
        <w:t xml:space="preserve"> </w:t>
      </w:r>
      <w:r w:rsidRPr="00463C35">
        <w:t>el</w:t>
      </w:r>
      <w:r w:rsidRPr="00463C35">
        <w:rPr>
          <w:spacing w:val="-7"/>
        </w:rPr>
        <w:t xml:space="preserve"> </w:t>
      </w:r>
      <w:r w:rsidRPr="00463C35">
        <w:t>código</w:t>
      </w:r>
      <w:r w:rsidRPr="00463C35">
        <w:rPr>
          <w:spacing w:val="-4"/>
        </w:rPr>
        <w:t xml:space="preserve"> </w:t>
      </w:r>
      <w:r w:rsidRPr="00463C35">
        <w:t xml:space="preserve">mediante IntelliSense, </w:t>
      </w:r>
      <w:r w:rsidRPr="00463C35">
        <w:rPr>
          <w:spacing w:val="-4"/>
        </w:rPr>
        <w:t xml:space="preserve">el </w:t>
      </w:r>
      <w:r w:rsidRPr="00463C35">
        <w:t xml:space="preserve">Examinador de objetos y la jerarquía </w:t>
      </w:r>
      <w:r w:rsidRPr="00463C35">
        <w:rPr>
          <w:spacing w:val="-3"/>
        </w:rPr>
        <w:t xml:space="preserve">de </w:t>
      </w:r>
      <w:r w:rsidR="001035B9">
        <w:t>llamadas. (gewarren, 2017</w:t>
      </w:r>
      <w:r w:rsidRPr="00463C35">
        <w:t>.)</w:t>
      </w:r>
    </w:p>
    <w:p w14:paraId="2A925DDA" w14:textId="77777777" w:rsidR="00B331FB" w:rsidRPr="00463C35" w:rsidRDefault="00B331FB" w:rsidP="00AC78F8">
      <w:pPr>
        <w:spacing w:line="360" w:lineRule="auto"/>
      </w:pPr>
    </w:p>
    <w:p w14:paraId="16383E15" w14:textId="77777777" w:rsidR="00A43BDB" w:rsidRDefault="0005472F" w:rsidP="00A43BDB">
      <w:pPr>
        <w:pStyle w:val="Textoindependiente"/>
        <w:keepNext/>
        <w:spacing w:before="8" w:line="360" w:lineRule="auto"/>
        <w:jc w:val="center"/>
      </w:pPr>
      <w:r w:rsidRPr="00463C35">
        <w:rPr>
          <w:noProof/>
          <w:lang w:val="en-US"/>
        </w:rPr>
        <w:drawing>
          <wp:inline distT="0" distB="0" distL="0" distR="0" wp14:anchorId="38ABF2AE" wp14:editId="3789BFE6">
            <wp:extent cx="3649980" cy="1797685"/>
            <wp:effectExtent l="0" t="0" r="0" b="0"/>
            <wp:docPr id="5" name="image3.png" descr="caracteristicas_V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rotWithShape="1">
                    <a:blip r:embed="rId50" cstate="print">
                      <a:extLst>
                        <a:ext uri="{28A0092B-C50C-407E-A947-70E740481C1C}">
                          <a14:useLocalDpi xmlns:a14="http://schemas.microsoft.com/office/drawing/2010/main" val="0"/>
                        </a:ext>
                      </a:extLst>
                    </a:blip>
                    <a:srcRect l="-1833" r="-1430"/>
                    <a:stretch/>
                  </pic:blipFill>
                  <pic:spPr bwMode="auto">
                    <a:xfrm>
                      <a:off x="0" y="0"/>
                      <a:ext cx="3649980" cy="1797685"/>
                    </a:xfrm>
                    <a:prstGeom prst="rect">
                      <a:avLst/>
                    </a:prstGeom>
                    <a:ln>
                      <a:noFill/>
                    </a:ln>
                    <a:extLst>
                      <a:ext uri="{53640926-AAD7-44D8-BBD7-CCE9431645EC}">
                        <a14:shadowObscured xmlns:a14="http://schemas.microsoft.com/office/drawing/2010/main"/>
                      </a:ext>
                    </a:extLst>
                  </pic:spPr>
                </pic:pic>
              </a:graphicData>
            </a:graphic>
          </wp:inline>
        </w:drawing>
      </w:r>
    </w:p>
    <w:p w14:paraId="19E9AC74" w14:textId="70A51FD9" w:rsidR="00B331FB" w:rsidRPr="00A43BDB" w:rsidRDefault="00A43BDB" w:rsidP="00A43BDB">
      <w:pPr>
        <w:pStyle w:val="Descripcin"/>
        <w:ind w:left="720" w:firstLine="720"/>
        <w:rPr>
          <w:b w:val="0"/>
          <w:sz w:val="17"/>
        </w:rPr>
      </w:pPr>
      <w:bookmarkStart w:id="115" w:name="_Toc77849487"/>
      <w:r>
        <w:t xml:space="preserve">Figura </w:t>
      </w:r>
      <w:r w:rsidR="00672653">
        <w:fldChar w:fldCharType="begin"/>
      </w:r>
      <w:r w:rsidR="00672653">
        <w:instrText xml:space="preserve"> SEQ Figura \* ARABIC </w:instrText>
      </w:r>
      <w:r w:rsidR="00672653">
        <w:fldChar w:fldCharType="separate"/>
      </w:r>
      <w:r w:rsidR="00672653">
        <w:rPr>
          <w:noProof/>
        </w:rPr>
        <w:t>35</w:t>
      </w:r>
      <w:r w:rsidR="00672653">
        <w:fldChar w:fldCharType="end"/>
      </w:r>
      <w:r>
        <w:t xml:space="preserve">-2. </w:t>
      </w:r>
      <w:r>
        <w:rPr>
          <w:b w:val="0"/>
        </w:rPr>
        <w:t>Generalidades de Visual Studio Code</w:t>
      </w:r>
      <w:bookmarkEnd w:id="115"/>
    </w:p>
    <w:p w14:paraId="1FCBE7BB" w14:textId="0AEBB347" w:rsidR="00B331FB" w:rsidRDefault="00B801BB" w:rsidP="00A43BDB">
      <w:pPr>
        <w:pStyle w:val="Textoindependiente"/>
        <w:spacing w:line="360" w:lineRule="auto"/>
        <w:ind w:left="720" w:firstLine="720"/>
        <w:rPr>
          <w:sz w:val="16"/>
        </w:rPr>
      </w:pPr>
      <w:r w:rsidRPr="004D0AE8">
        <w:rPr>
          <w:b/>
          <w:sz w:val="16"/>
        </w:rPr>
        <w:t>Realizado por</w:t>
      </w:r>
      <w:r w:rsidR="0005472F" w:rsidRPr="004D0AE8">
        <w:rPr>
          <w:b/>
          <w:sz w:val="16"/>
        </w:rPr>
        <w:t xml:space="preserve">: </w:t>
      </w:r>
      <w:r w:rsidR="0005472F" w:rsidRPr="004D0AE8">
        <w:rPr>
          <w:sz w:val="16"/>
        </w:rPr>
        <w:t>docs.microsoft.com</w:t>
      </w:r>
      <w:r w:rsidR="0077262D">
        <w:rPr>
          <w:sz w:val="16"/>
        </w:rPr>
        <w:t>,2019</w:t>
      </w:r>
    </w:p>
    <w:p w14:paraId="0F496DDB" w14:textId="77777777" w:rsidR="004E479B" w:rsidRPr="004D0AE8" w:rsidRDefault="004E479B" w:rsidP="00AC78F8">
      <w:pPr>
        <w:spacing w:line="360" w:lineRule="auto"/>
      </w:pPr>
    </w:p>
    <w:p w14:paraId="5473BCAC" w14:textId="630173C5" w:rsidR="00AD4BFD" w:rsidRPr="004E479B" w:rsidRDefault="00AD4BFD" w:rsidP="002572B4">
      <w:pPr>
        <w:pStyle w:val="Ttulo2"/>
        <w:numPr>
          <w:ilvl w:val="1"/>
          <w:numId w:val="2"/>
        </w:numPr>
      </w:pPr>
      <w:bookmarkStart w:id="116" w:name="_Toc77780574"/>
      <w:r w:rsidRPr="004E479B">
        <w:t>Postgresql</w:t>
      </w:r>
      <w:bookmarkEnd w:id="116"/>
    </w:p>
    <w:p w14:paraId="00A3A73B" w14:textId="77777777" w:rsidR="005A09AC" w:rsidRDefault="005A09AC" w:rsidP="00393E0A">
      <w:pPr>
        <w:spacing w:line="360" w:lineRule="auto"/>
      </w:pPr>
    </w:p>
    <w:p w14:paraId="7719F683" w14:textId="70943434" w:rsidR="00AD4BFD" w:rsidRPr="008D36B0" w:rsidRDefault="00AD4BFD" w:rsidP="00F124F3">
      <w:pPr>
        <w:spacing w:line="360" w:lineRule="auto"/>
      </w:pPr>
      <w:r w:rsidRPr="008D36B0">
        <w:t>PostgreSQL es un gestor de bases de datos relacional y orientado a objetos. Su licencia y desarrollo es de código abierto, siendo mantenida por una comunidad de desarrolladores, colaboradores y organizaciones comerciales de forma libre y desinteresadamente. Esta comunidad es denominada PDGD (PostgreSQL Global Development Group, por sus siglas en inglés).</w:t>
      </w:r>
    </w:p>
    <w:p w14:paraId="02FDA253" w14:textId="4844A5DA" w:rsidR="00AD4BFD" w:rsidRDefault="00AD4BFD" w:rsidP="00F124F3">
      <w:pPr>
        <w:spacing w:line="360" w:lineRule="auto"/>
      </w:pPr>
      <w:r w:rsidRPr="008D36B0">
        <w:t>Es reconocido actualmente como uno de los sistemas gestores de bases de datos relacionales más potentes del mercado. Presenta fácil accesibilidad, es multiplataforma y está disponible para su utilización en casi todos los sistemas operativos utilizados en la actualidad sin disminuir su rendimiento.</w:t>
      </w:r>
      <w:r w:rsidR="005A09AC">
        <w:t xml:space="preserve"> </w:t>
      </w:r>
      <w:r w:rsidR="005A09AC" w:rsidRPr="00B024D1">
        <w:rPr>
          <w:sz w:val="18"/>
        </w:rPr>
        <w:fldChar w:fldCharType="begin"/>
      </w:r>
      <w:r w:rsidR="005A09AC" w:rsidRPr="00B024D1">
        <w:rPr>
          <w:sz w:val="18"/>
        </w:rPr>
        <w:instrText xml:space="preserve"> ADDIN ZOTERO_ITEM CSL_CITATION {"citationID":"LdD9TeiR","properties":{"formattedCitation":"({\\i{}PostgreSQL: \\uc0\\u191{}Qu\\uc0\\u233{} es? Caracter\\uc0\\u237{}sticas, Ventajas y Desventajas}, s.\\uc0\\u160{}f.)","plainCitation":"(PostgreSQL: ¿Qué es? Características, Ventajas y Desventajas, s. f.)","noteIndex":0},"citationItems":[{"id":78,"uris":["http://zotero.org/users/local/JHQCasz5/items/HT8QG9KI"],"uri":["http://zotero.org/users/local/JHQCasz5/items/HT8QG9KI"],"itemData":{"id":78,"type":"webpage","title":"PostgreSQL: ¿Qué es? Características, Ventajas y Desventajas","URL":"https://hostingpedia.net/postgresql.html","accessed":{"date-parts":[["2021",6,7]]}}}],"schema":"https://github.com/citation-style-language/schema/raw/master/csl-citation.json"} </w:instrText>
      </w:r>
      <w:r w:rsidR="005A09AC" w:rsidRPr="00B024D1">
        <w:rPr>
          <w:sz w:val="18"/>
        </w:rPr>
        <w:fldChar w:fldCharType="separate"/>
      </w:r>
      <w:r w:rsidR="005A09AC" w:rsidRPr="00B024D1">
        <w:rPr>
          <w:sz w:val="18"/>
          <w:szCs w:val="24"/>
        </w:rPr>
        <w:t>(</w:t>
      </w:r>
      <w:r w:rsidR="005A09AC" w:rsidRPr="00B024D1">
        <w:rPr>
          <w:iCs/>
          <w:sz w:val="18"/>
          <w:szCs w:val="24"/>
        </w:rPr>
        <w:t>PostgreSQL</w:t>
      </w:r>
      <w:r w:rsidR="005A09AC" w:rsidRPr="00B024D1">
        <w:rPr>
          <w:sz w:val="18"/>
          <w:szCs w:val="24"/>
        </w:rPr>
        <w:t>, 2017)</w:t>
      </w:r>
      <w:r w:rsidR="005A09AC" w:rsidRPr="00B024D1">
        <w:rPr>
          <w:sz w:val="18"/>
        </w:rPr>
        <w:fldChar w:fldCharType="end"/>
      </w:r>
    </w:p>
    <w:p w14:paraId="1319A1BA" w14:textId="77777777" w:rsidR="005A09AC" w:rsidRDefault="005A09AC" w:rsidP="00F124F3">
      <w:pPr>
        <w:spacing w:line="360" w:lineRule="auto"/>
      </w:pPr>
    </w:p>
    <w:p w14:paraId="4F7184FF" w14:textId="6AAF4F32" w:rsidR="004E479B" w:rsidRPr="004E479B" w:rsidRDefault="004E479B" w:rsidP="002572B4">
      <w:pPr>
        <w:pStyle w:val="Ttulo3"/>
        <w:numPr>
          <w:ilvl w:val="2"/>
          <w:numId w:val="2"/>
        </w:numPr>
      </w:pPr>
      <w:bookmarkStart w:id="117" w:name="_Toc77780575"/>
      <w:r w:rsidRPr="004E479B">
        <w:t>Ventajas y desventajas de PostgreSQL</w:t>
      </w:r>
      <w:bookmarkEnd w:id="117"/>
    </w:p>
    <w:p w14:paraId="0F122EEF" w14:textId="77777777" w:rsidR="005A09AC" w:rsidRDefault="005A09AC" w:rsidP="00F124F3">
      <w:pPr>
        <w:spacing w:line="360" w:lineRule="auto"/>
      </w:pPr>
    </w:p>
    <w:p w14:paraId="3DD20D6E" w14:textId="77777777" w:rsidR="005A6753" w:rsidRDefault="00AD4BFD" w:rsidP="005A6753">
      <w:pPr>
        <w:spacing w:line="360" w:lineRule="auto"/>
      </w:pPr>
      <w:r w:rsidRPr="008D36B0">
        <w:t>PostgreSQL es uno de los gestores de bases de datos de código libre más potentes y fiables del mercado, una de las mejores alternativas a MySQL. Una de las formas de describir y mencionar sus principales características, que le han traído el uso y reconocimiento actual, es a través de las ventajas y desventajas que presenta.</w:t>
      </w:r>
    </w:p>
    <w:p w14:paraId="430F8D01" w14:textId="7225C620" w:rsidR="00AD4BFD" w:rsidRPr="00B701B5" w:rsidRDefault="00AD4BFD" w:rsidP="005A6753">
      <w:pPr>
        <w:spacing w:line="360" w:lineRule="auto"/>
      </w:pPr>
      <w:r w:rsidRPr="00B701B5">
        <w:t>Ventajas de PostgreSQL</w:t>
      </w:r>
      <w:r w:rsidR="005A6753">
        <w:t>:</w:t>
      </w:r>
    </w:p>
    <w:p w14:paraId="66C78EE5" w14:textId="77777777" w:rsidR="005A6753" w:rsidRDefault="00AD4BFD" w:rsidP="002572B4">
      <w:pPr>
        <w:pStyle w:val="Prrafodelista"/>
        <w:numPr>
          <w:ilvl w:val="0"/>
          <w:numId w:val="22"/>
        </w:numPr>
        <w:spacing w:line="360" w:lineRule="auto"/>
      </w:pPr>
      <w:r w:rsidRPr="005A6753">
        <w:rPr>
          <w:b/>
          <w:bCs/>
        </w:rPr>
        <w:t>Instalación y uso gratuito:</w:t>
      </w:r>
      <w:r w:rsidRPr="008D36B0">
        <w:t xml:space="preserve"> PostreSQL es un gestor de base de datos de código libre y completamente gratuito, por lo que podemos instalarlo y utilizarlo las veces que queramos y en todos los dispositivos que queramos.</w:t>
      </w:r>
    </w:p>
    <w:p w14:paraId="535368BE" w14:textId="77777777" w:rsidR="005A6753" w:rsidRDefault="00AD4BFD" w:rsidP="002572B4">
      <w:pPr>
        <w:pStyle w:val="Prrafodelista"/>
        <w:numPr>
          <w:ilvl w:val="0"/>
          <w:numId w:val="22"/>
        </w:numPr>
        <w:spacing w:line="360" w:lineRule="auto"/>
      </w:pPr>
      <w:r w:rsidRPr="005A6753">
        <w:rPr>
          <w:b/>
          <w:bCs/>
        </w:rPr>
        <w:t>Sistema disponible Multiplataforma:</w:t>
      </w:r>
      <w:r w:rsidRPr="008D36B0">
        <w:t xml:space="preserve"> Es compatible con prácticamente todas las tecnologías y sistemas operativos de la actualidad.</w:t>
      </w:r>
    </w:p>
    <w:p w14:paraId="67112A79" w14:textId="77777777" w:rsidR="005A6753" w:rsidRDefault="00AD4BFD" w:rsidP="002572B4">
      <w:pPr>
        <w:pStyle w:val="Prrafodelista"/>
        <w:numPr>
          <w:ilvl w:val="0"/>
          <w:numId w:val="22"/>
        </w:numPr>
        <w:spacing w:line="360" w:lineRule="auto"/>
      </w:pPr>
      <w:r w:rsidRPr="005A6753">
        <w:rPr>
          <w:b/>
          <w:bCs/>
        </w:rPr>
        <w:t>Estabilidad:</w:t>
      </w:r>
      <w:r w:rsidRPr="008D36B0">
        <w:t xml:space="preserve"> PostgreSQL está hace más de 20 años en el mercado con un constante desarrollo y soporte de sus versiones. Incluso presenta un sistema de alta disponibilidad mientras los servidores están en modo de suspensión o recuperación, por lo que los usuarios pueden acceder en modo de solamente lectura sin bloquear de forma completa el sistema.</w:t>
      </w:r>
    </w:p>
    <w:p w14:paraId="65316D19" w14:textId="77777777" w:rsidR="005A6753" w:rsidRDefault="00AD4BFD" w:rsidP="002572B4">
      <w:pPr>
        <w:pStyle w:val="Prrafodelista"/>
        <w:numPr>
          <w:ilvl w:val="0"/>
          <w:numId w:val="22"/>
        </w:numPr>
        <w:spacing w:line="360" w:lineRule="auto"/>
      </w:pPr>
      <w:r w:rsidRPr="005A6753">
        <w:rPr>
          <w:b/>
          <w:bCs/>
        </w:rPr>
        <w:t>Escalabilidad y configuración:</w:t>
      </w:r>
      <w:r w:rsidRPr="008D36B0">
        <w:t xml:space="preserve"> Es posible configurar de forma individual PostgreSQL según los recursos de hardware disponibles en nuestro sistema, por lo que podemos ajustar el número de CPU y cantidad de memoria disponible de para un funcionamiento óptimo.</w:t>
      </w:r>
    </w:p>
    <w:p w14:paraId="5C455DD7" w14:textId="77777777" w:rsidR="005A6753" w:rsidRPr="005A6753" w:rsidRDefault="00AD4BFD" w:rsidP="002572B4">
      <w:pPr>
        <w:pStyle w:val="Prrafodelista"/>
        <w:numPr>
          <w:ilvl w:val="0"/>
          <w:numId w:val="22"/>
        </w:numPr>
        <w:spacing w:line="360" w:lineRule="auto"/>
      </w:pPr>
      <w:r w:rsidRPr="005A6753">
        <w:rPr>
          <w:b/>
          <w:bCs/>
        </w:rPr>
        <w:t>Estándar SQL:</w:t>
      </w:r>
      <w:r w:rsidRPr="008D36B0">
        <w:t xml:space="preserve"> Implementa la mayor parte de las funcionalidades principales del estándar SQL, por lo que se puede realizar de forma sencilla el incluír consultas y scripts de otros motores de bases de datos</w:t>
      </w:r>
      <w:r w:rsidR="005A6753">
        <w:t>.</w:t>
      </w:r>
    </w:p>
    <w:p w14:paraId="62C46DF7" w14:textId="77777777" w:rsidR="005A6753" w:rsidRDefault="00AD4BFD" w:rsidP="002572B4">
      <w:pPr>
        <w:pStyle w:val="Prrafodelista"/>
        <w:numPr>
          <w:ilvl w:val="0"/>
          <w:numId w:val="22"/>
        </w:numPr>
        <w:spacing w:line="360" w:lineRule="auto"/>
      </w:pPr>
      <w:r w:rsidRPr="005A6753">
        <w:rPr>
          <w:b/>
          <w:bCs/>
        </w:rPr>
        <w:t>Herramienta gráfica:</w:t>
      </w:r>
      <w:r w:rsidRPr="008D36B0">
        <w:t xml:space="preserve"> Incorpora una herramienta gráfica para la administración de las bases de datos de forma fácil e intuitiva, por la cual podemos ejecutar sentencias SQL, realizar copias de seguridad o tareas de mantenimiento.</w:t>
      </w:r>
    </w:p>
    <w:p w14:paraId="2F520D2D" w14:textId="77777777" w:rsidR="005A6753" w:rsidRDefault="00AD4BFD" w:rsidP="002572B4">
      <w:pPr>
        <w:pStyle w:val="Prrafodelista"/>
        <w:numPr>
          <w:ilvl w:val="0"/>
          <w:numId w:val="22"/>
        </w:numPr>
        <w:spacing w:line="360" w:lineRule="auto"/>
      </w:pPr>
      <w:r w:rsidRPr="005A6753">
        <w:rPr>
          <w:b/>
          <w:bCs/>
        </w:rPr>
        <w:t>Robustez y fiabilidad:</w:t>
      </w:r>
      <w:r w:rsidRPr="008D36B0">
        <w:t xml:space="preserve"> PostgreSQL cumple con la característica y protocolo ACID, lo que significa Atomicidad, Consistencia, Aislamiento y Durabilidad (siglas en inglés). Por ello, se garantiza la información de la base de datos y fiabilidad en el sistema.</w:t>
      </w:r>
    </w:p>
    <w:p w14:paraId="170D0150" w14:textId="696052B6" w:rsidR="00AD4BFD" w:rsidRPr="008D36B0" w:rsidRDefault="00AD4BFD" w:rsidP="002572B4">
      <w:pPr>
        <w:pStyle w:val="Prrafodelista"/>
        <w:numPr>
          <w:ilvl w:val="0"/>
          <w:numId w:val="22"/>
        </w:numPr>
        <w:spacing w:line="360" w:lineRule="auto"/>
      </w:pPr>
      <w:r w:rsidRPr="005A6753">
        <w:rPr>
          <w:b/>
          <w:bCs/>
        </w:rPr>
        <w:t>Soporte y ayuda:</w:t>
      </w:r>
      <w:r w:rsidRPr="008D36B0">
        <w:t xml:space="preserve"> A pesar de no contar con soporte telefónico o en línea, existe una infinidad de foros y páginas para nuestra ayuda. Además, la comunidad de PostreSQL es una de las más activas.</w:t>
      </w:r>
    </w:p>
    <w:p w14:paraId="131D68B6" w14:textId="77777777" w:rsidR="00FC2DAD" w:rsidRDefault="00FC2DAD" w:rsidP="00B05298">
      <w:pPr>
        <w:spacing w:line="360" w:lineRule="auto"/>
      </w:pPr>
    </w:p>
    <w:p w14:paraId="68F807B1" w14:textId="5E1A5D89" w:rsidR="00AD4BFD" w:rsidRPr="00B701B5" w:rsidRDefault="00AD4BFD" w:rsidP="00B05298">
      <w:pPr>
        <w:spacing w:line="360" w:lineRule="auto"/>
      </w:pPr>
      <w:r w:rsidRPr="00B701B5">
        <w:t>Desventajas de PostgreSQL</w:t>
      </w:r>
      <w:r w:rsidR="00B05298">
        <w:t>:</w:t>
      </w:r>
    </w:p>
    <w:p w14:paraId="0E4C02E5" w14:textId="77777777" w:rsidR="00AD4BFD" w:rsidRPr="008D36B0" w:rsidRDefault="00AD4BFD" w:rsidP="002572B4">
      <w:pPr>
        <w:pStyle w:val="Listaconvietas2"/>
        <w:numPr>
          <w:ilvl w:val="0"/>
          <w:numId w:val="7"/>
        </w:numPr>
        <w:spacing w:line="360" w:lineRule="auto"/>
      </w:pPr>
      <w:r w:rsidRPr="008D36B0">
        <w:t>PostgreSQL está diseñado específicamente para ambientes con alto volumen de datos, por lo que puede parecer lento en implementaciones para bases de datos de pequeño y mediano tamaño.</w:t>
      </w:r>
    </w:p>
    <w:p w14:paraId="1517CCC2" w14:textId="072A8A43" w:rsidR="00AD4BFD" w:rsidRPr="00B17598" w:rsidRDefault="00AD4BFD" w:rsidP="002572B4">
      <w:pPr>
        <w:pStyle w:val="Listaconvietas2"/>
        <w:numPr>
          <w:ilvl w:val="0"/>
          <w:numId w:val="7"/>
        </w:numPr>
        <w:spacing w:line="360" w:lineRule="auto"/>
      </w:pPr>
      <w:r w:rsidRPr="008D36B0">
        <w:t>No presenta una facilidad en comandos o sintaxis, por lo que se puede dificultar su uso si no poseemos conocimientos medios en lenguaje SQL.</w:t>
      </w:r>
      <w:r w:rsidR="005E72A5">
        <w:t xml:space="preserve"> </w:t>
      </w:r>
      <w:r w:rsidR="005E72A5" w:rsidRPr="00B024D1">
        <w:rPr>
          <w:sz w:val="18"/>
        </w:rPr>
        <w:fldChar w:fldCharType="begin"/>
      </w:r>
      <w:r w:rsidR="005E72A5" w:rsidRPr="00B024D1">
        <w:rPr>
          <w:sz w:val="18"/>
        </w:rPr>
        <w:instrText xml:space="preserve"> ADDIN ZOTERO_ITEM CSL_CITATION {"citationID":"LdD9TeiR","properties":{"formattedCitation":"({\\i{}PostgreSQL: \\uc0\\u191{}Qu\\uc0\\u233{} es? Caracter\\uc0\\u237{}sticas, Ventajas y Desventajas}, s.\\uc0\\u160{}f.)","plainCitation":"(PostgreSQL: ¿Qué es? Características, Ventajas y Desventajas, s. f.)","noteIndex":0},"citationItems":[{"id":78,"uris":["http://zotero.org/users/local/JHQCasz5/items/HT8QG9KI"],"uri":["http://zotero.org/users/local/JHQCasz5/items/HT8QG9KI"],"itemData":{"id":78,"type":"webpage","title":"PostgreSQL: ¿Qué es? Características, Ventajas y Desventajas","URL":"https://hostingpedia.net/postgresql.html","accessed":{"date-parts":[["2021",6,7]]}}}],"schema":"https://github.com/citation-style-language/schema/raw/master/csl-citation.json"} </w:instrText>
      </w:r>
      <w:r w:rsidR="005E72A5" w:rsidRPr="00B024D1">
        <w:rPr>
          <w:sz w:val="18"/>
        </w:rPr>
        <w:fldChar w:fldCharType="separate"/>
      </w:r>
      <w:r w:rsidR="005E72A5" w:rsidRPr="00B024D1">
        <w:rPr>
          <w:sz w:val="18"/>
          <w:szCs w:val="24"/>
        </w:rPr>
        <w:t>(</w:t>
      </w:r>
      <w:r w:rsidR="005E72A5" w:rsidRPr="00B024D1">
        <w:rPr>
          <w:iCs/>
          <w:sz w:val="18"/>
          <w:szCs w:val="24"/>
        </w:rPr>
        <w:t>PostgreSQL</w:t>
      </w:r>
      <w:r w:rsidR="005E72A5" w:rsidRPr="00B024D1">
        <w:rPr>
          <w:sz w:val="18"/>
          <w:szCs w:val="24"/>
        </w:rPr>
        <w:t>, 2017)</w:t>
      </w:r>
      <w:r w:rsidR="005E72A5" w:rsidRPr="00B024D1">
        <w:rPr>
          <w:sz w:val="18"/>
        </w:rPr>
        <w:fldChar w:fldCharType="end"/>
      </w:r>
    </w:p>
    <w:p w14:paraId="0606ECDB" w14:textId="77777777" w:rsidR="00B17598" w:rsidRPr="008D36B0" w:rsidRDefault="00B17598" w:rsidP="00B17598">
      <w:pPr>
        <w:spacing w:line="360" w:lineRule="auto"/>
      </w:pPr>
    </w:p>
    <w:p w14:paraId="4784D409" w14:textId="2450A02B" w:rsidR="00C271D7" w:rsidRPr="004E479B" w:rsidRDefault="001C3C85" w:rsidP="002572B4">
      <w:pPr>
        <w:pStyle w:val="Ttulo2"/>
        <w:numPr>
          <w:ilvl w:val="1"/>
          <w:numId w:val="2"/>
        </w:numPr>
      </w:pPr>
      <w:bookmarkStart w:id="118" w:name="_Toc77780576"/>
      <w:r w:rsidRPr="004E479B">
        <w:t>E</w:t>
      </w:r>
      <w:r w:rsidR="004E479B" w:rsidRPr="004E479B">
        <w:t>ntorno de pruebas de software</w:t>
      </w:r>
      <w:bookmarkEnd w:id="118"/>
    </w:p>
    <w:p w14:paraId="051F8849" w14:textId="77777777" w:rsidR="00B17598" w:rsidRDefault="00B17598" w:rsidP="00B17598">
      <w:pPr>
        <w:spacing w:line="360" w:lineRule="auto"/>
      </w:pPr>
    </w:p>
    <w:p w14:paraId="412AEE42" w14:textId="483FB49A" w:rsidR="00B007C7" w:rsidRDefault="00C271D7" w:rsidP="00B17598">
      <w:pPr>
        <w:spacing w:line="360" w:lineRule="auto"/>
      </w:pPr>
      <w:r w:rsidRPr="00C271D7">
        <w:t>Las pruebas de software son procesos cíclicos que permiten a los desarrolladores verificar si un requerimiento o cambio en el sistema es correcto o no. Adicionalmente permite verificar que una versión específica del software tenga todos los requerimientos solicitados. También pueden ayudar a verificar que el software puede funcionar correctamente en diferentes medios o con diferentes integraciones, como por ejemplo en diferentes sistemas operativos, o en diferentes versiones de software base.</w:t>
      </w:r>
    </w:p>
    <w:p w14:paraId="4F006650" w14:textId="77777777" w:rsidR="00AC78F8" w:rsidRDefault="00AC78F8" w:rsidP="00B17598">
      <w:pPr>
        <w:spacing w:line="360" w:lineRule="auto"/>
      </w:pPr>
    </w:p>
    <w:p w14:paraId="3EF0A13B" w14:textId="1CF807DC" w:rsidR="00B007C7" w:rsidRPr="004E479B" w:rsidRDefault="008D36B0" w:rsidP="002572B4">
      <w:pPr>
        <w:pStyle w:val="Ttulo3"/>
        <w:numPr>
          <w:ilvl w:val="2"/>
          <w:numId w:val="2"/>
        </w:numPr>
      </w:pPr>
      <w:bookmarkStart w:id="119" w:name="_Toc77780577"/>
      <w:r w:rsidRPr="004E479B">
        <w:t>Principales beneficios de las pruebas de software</w:t>
      </w:r>
      <w:bookmarkEnd w:id="119"/>
    </w:p>
    <w:p w14:paraId="09179225" w14:textId="77777777" w:rsidR="00AC78F8" w:rsidRDefault="00B007C7" w:rsidP="00AC78F8">
      <w:pPr>
        <w:pStyle w:val="Prrafodelista"/>
        <w:numPr>
          <w:ilvl w:val="0"/>
          <w:numId w:val="1"/>
        </w:numPr>
        <w:spacing w:line="360" w:lineRule="auto"/>
      </w:pPr>
      <w:r w:rsidRPr="00AC78F8">
        <w:rPr>
          <w:b/>
          <w:bCs/>
        </w:rPr>
        <w:t>Asegura funcionalidad completa</w:t>
      </w:r>
      <w:r w:rsidRPr="00B007C7">
        <w:t xml:space="preserve"> Asegura que todos los requerimientos desarrollados estén presentes en el producto final.</w:t>
      </w:r>
    </w:p>
    <w:p w14:paraId="17789B95" w14:textId="77777777" w:rsidR="00AC78F8" w:rsidRDefault="00B007C7" w:rsidP="00AC78F8">
      <w:pPr>
        <w:pStyle w:val="Prrafodelista"/>
        <w:numPr>
          <w:ilvl w:val="0"/>
          <w:numId w:val="1"/>
        </w:numPr>
        <w:spacing w:line="360" w:lineRule="auto"/>
      </w:pPr>
      <w:r w:rsidRPr="00AC78F8">
        <w:rPr>
          <w:b/>
          <w:bCs/>
        </w:rPr>
        <w:t>Alerta temprana</w:t>
      </w:r>
      <w:r w:rsidRPr="00B007C7">
        <w:t xml:space="preserve"> Permite saber muy temprano en el desarrollo de software acerca de defectos que pueden afectar negativamente al usuario.</w:t>
      </w:r>
    </w:p>
    <w:p w14:paraId="76A14300" w14:textId="09A84556" w:rsidR="00067041" w:rsidRPr="00AC78F8" w:rsidRDefault="00B007C7" w:rsidP="00AC78F8">
      <w:pPr>
        <w:pStyle w:val="Prrafodelista"/>
        <w:numPr>
          <w:ilvl w:val="0"/>
          <w:numId w:val="1"/>
        </w:numPr>
        <w:spacing w:line="360" w:lineRule="auto"/>
      </w:pPr>
      <w:r w:rsidRPr="00AC78F8">
        <w:rPr>
          <w:b/>
          <w:bCs/>
        </w:rPr>
        <w:t>Reconstrucción de código</w:t>
      </w:r>
      <w:r w:rsidRPr="00B007C7">
        <w:t xml:space="preserve"> Si tenemos un conjunto de pruebas muy amplio, es mucho más fácil hacer reconstrucciones internas del código para mejorar arquitectura sin afectar al usuario final.</w:t>
      </w:r>
      <w:r w:rsidR="005E72A5">
        <w:t xml:space="preserve"> </w:t>
      </w:r>
      <w:r w:rsidR="005E72A5" w:rsidRPr="00AC78F8">
        <w:rPr>
          <w:sz w:val="18"/>
        </w:rPr>
        <w:fldChar w:fldCharType="begin"/>
      </w:r>
      <w:r w:rsidR="005E72A5" w:rsidRPr="00AC78F8">
        <w:rPr>
          <w:sz w:val="18"/>
        </w:rPr>
        <w:instrText xml:space="preserve"> ADDIN ZOTERO_ITEM CSL_CITATION {"citationID":"kqY0rcRL","properties":{"formattedCitation":"({\\i{}Parte 1: Introducci\\uc0\\u243{}n a Pruebas de Software | Tips de Desarrollo}, s.\\uc0\\u160{}f.)","plainCitation":"(Parte 1: Introducción a Pruebas de Software | Tips de Desarrollo, s. f.)","noteIndex":0},"citationItems":[{"id":80,"uris":["http://zotero.org/users/local/JHQCasz5/items/DCXAKMNJ"],"uri":["http://zotero.org/users/local/JHQCasz5/items/DCXAKMNJ"],"itemData":{"id":80,"type":"webpage","title":"Parte 1: Introducción a Pruebas de Software | Tips de Desarrollo","URL":"https://marceloandrader.github.io/blog/2021/03/23/parte-1-introducci%C3%B3n-a-pruebas-de-software/","accessed":{"date-parts":[["2021",6,7]]}}}],"schema":"https://github.com/citation-style-language/schema/raw/master/csl-citation.json"} </w:instrText>
      </w:r>
      <w:r w:rsidR="005E72A5" w:rsidRPr="00AC78F8">
        <w:rPr>
          <w:sz w:val="18"/>
        </w:rPr>
        <w:fldChar w:fldCharType="separate"/>
      </w:r>
      <w:r w:rsidR="005E72A5" w:rsidRPr="00AC78F8">
        <w:rPr>
          <w:sz w:val="18"/>
          <w:szCs w:val="24"/>
        </w:rPr>
        <w:t>(</w:t>
      </w:r>
      <w:r w:rsidR="005E72A5" w:rsidRPr="00AC78F8">
        <w:rPr>
          <w:iCs/>
          <w:sz w:val="18"/>
          <w:szCs w:val="24"/>
        </w:rPr>
        <w:t>Andrader</w:t>
      </w:r>
      <w:r w:rsidR="005E72A5" w:rsidRPr="00AC78F8">
        <w:rPr>
          <w:sz w:val="18"/>
          <w:szCs w:val="24"/>
        </w:rPr>
        <w:t>, 2021)</w:t>
      </w:r>
      <w:r w:rsidR="005E72A5" w:rsidRPr="00AC78F8">
        <w:rPr>
          <w:sz w:val="18"/>
        </w:rPr>
        <w:fldChar w:fldCharType="end"/>
      </w:r>
    </w:p>
    <w:p w14:paraId="3CA4DD21" w14:textId="77777777" w:rsidR="00067041" w:rsidRPr="00067041" w:rsidRDefault="00067041" w:rsidP="00067041">
      <w:pPr>
        <w:spacing w:line="360" w:lineRule="auto"/>
      </w:pPr>
    </w:p>
    <w:p w14:paraId="79890BB1" w14:textId="600CD233" w:rsidR="008D36B0" w:rsidRPr="00067041" w:rsidRDefault="00966D70" w:rsidP="002572B4">
      <w:pPr>
        <w:pStyle w:val="Ttulo3"/>
        <w:numPr>
          <w:ilvl w:val="2"/>
          <w:numId w:val="2"/>
        </w:numPr>
      </w:pPr>
      <w:bookmarkStart w:id="120" w:name="_Toc77780578"/>
      <w:r w:rsidRPr="00067041">
        <w:t>Verificación</w:t>
      </w:r>
      <w:bookmarkEnd w:id="120"/>
      <w:r w:rsidRPr="00067041">
        <w:t xml:space="preserve"> </w:t>
      </w:r>
    </w:p>
    <w:p w14:paraId="2C439C42" w14:textId="77777777" w:rsidR="00067041" w:rsidRDefault="00067041" w:rsidP="00AC78F8">
      <w:pPr>
        <w:spacing w:line="360" w:lineRule="auto"/>
      </w:pPr>
    </w:p>
    <w:p w14:paraId="081EFF19" w14:textId="4ED714BE" w:rsidR="00966D70" w:rsidRDefault="00966D70" w:rsidP="00067041">
      <w:pPr>
        <w:spacing w:line="360" w:lineRule="auto"/>
      </w:pPr>
      <w:r w:rsidRPr="00966D70">
        <w:t>Este tipo de actividad nos ayuda a evaluar un sistema de software al determinar si el producto de una determinada fase de desarrollo satisface los requisitos establecidos antes del inicio de esa fase. Se puede observar que un producto puede ser un producto intermedio, como la especificación de requisitos, la especificación de diseño, el código, el manual del usuario o incluso el producto final. Las actividades que comprueban la exactitud de una fase de desarrollo se denominan actividades de verificación.</w:t>
      </w:r>
    </w:p>
    <w:p w14:paraId="62DEE74B" w14:textId="0EEB56DC" w:rsidR="00966D70" w:rsidRPr="00203869" w:rsidRDefault="00966D70" w:rsidP="00966D70">
      <w:pPr>
        <w:rPr>
          <w:highlight w:val="green"/>
          <w:lang w:val="en-US"/>
        </w:rPr>
      </w:pPr>
      <w:r w:rsidRPr="00203869">
        <w:rPr>
          <w:highlight w:val="green"/>
          <w:lang w:val="en-US"/>
        </w:rPr>
        <w:t>Libro: SOFTWARE TESTING AND QUALITY ASSURANCE Theory and Practice, autores: KSHIRASAGAR NAIK, PRIYADARSHI TRIPATHY, página: 8</w:t>
      </w:r>
    </w:p>
    <w:p w14:paraId="7094EDB1" w14:textId="643F689C" w:rsidR="00966D70" w:rsidRDefault="00966D70" w:rsidP="00966D70">
      <w:r w:rsidRPr="00966D70">
        <w:rPr>
          <w:noProof/>
          <w:highlight w:val="green"/>
          <w:lang w:val="en-US"/>
        </w:rPr>
        <w:drawing>
          <wp:inline distT="0" distB="0" distL="0" distR="0" wp14:anchorId="6F9D0548" wp14:editId="2DA78F4D">
            <wp:extent cx="3043124" cy="628258"/>
            <wp:effectExtent l="0" t="0" r="508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048604" cy="629389"/>
                    </a:xfrm>
                    <a:prstGeom prst="rect">
                      <a:avLst/>
                    </a:prstGeom>
                  </pic:spPr>
                </pic:pic>
              </a:graphicData>
            </a:graphic>
          </wp:inline>
        </w:drawing>
      </w:r>
    </w:p>
    <w:p w14:paraId="3F4C535C" w14:textId="65B33B48" w:rsidR="00966D70" w:rsidRDefault="00966D70" w:rsidP="00067041">
      <w:pPr>
        <w:spacing w:line="360" w:lineRule="auto"/>
      </w:pPr>
    </w:p>
    <w:p w14:paraId="27F636BD" w14:textId="496C729D" w:rsidR="00966D70" w:rsidRPr="00966D70" w:rsidRDefault="00966D70" w:rsidP="002572B4">
      <w:pPr>
        <w:pStyle w:val="Ttulo3"/>
        <w:numPr>
          <w:ilvl w:val="2"/>
          <w:numId w:val="2"/>
        </w:numPr>
      </w:pPr>
      <w:bookmarkStart w:id="121" w:name="_Toc77780579"/>
      <w:r w:rsidRPr="00067041">
        <w:t>Validación</w:t>
      </w:r>
      <w:bookmarkEnd w:id="121"/>
    </w:p>
    <w:p w14:paraId="45C242EC" w14:textId="77777777" w:rsidR="00067041" w:rsidRDefault="00067041" w:rsidP="00067041">
      <w:pPr>
        <w:spacing w:line="360" w:lineRule="auto"/>
      </w:pPr>
    </w:p>
    <w:p w14:paraId="3051EF28" w14:textId="26DEA08F" w:rsidR="00966D70" w:rsidRDefault="00966D70" w:rsidP="00067041">
      <w:pPr>
        <w:spacing w:line="360" w:lineRule="auto"/>
      </w:pPr>
      <w:r w:rsidRPr="00966D70">
        <w:t xml:space="preserve">Las actividades </w:t>
      </w:r>
      <w:r>
        <w:t>de este tipo nos ayudan a confir</w:t>
      </w:r>
      <w:r w:rsidRPr="00966D70">
        <w:t>mar que un producto cumple con su uso previsto. Las actividades de validación tienen como objetivo confirmar que un producto cumple con las expectativas de sus clientes. En otras palabras, las actividades de validación se centran en el producto final, que se prueba exhaustivamente desde el punto de vista del cliente. La validación establece si el producto cumple con las expectativas generales de los usuarios.</w:t>
      </w:r>
    </w:p>
    <w:p w14:paraId="6557B0FF" w14:textId="7EE53A49" w:rsidR="00966D70" w:rsidRPr="00203869" w:rsidRDefault="00966D70" w:rsidP="00966D70">
      <w:pPr>
        <w:rPr>
          <w:lang w:val="en-US"/>
        </w:rPr>
      </w:pPr>
      <w:r w:rsidRPr="00203869">
        <w:rPr>
          <w:highlight w:val="green"/>
          <w:lang w:val="en-US"/>
        </w:rPr>
        <w:t>Libro: SOFTWARE TESTING AND QUALITY ASSURANCE Theory and Practice, autores: KSHIRASAGAR NAIK, PRIYADARSHI TRIPATHY, página: 8</w:t>
      </w:r>
    </w:p>
    <w:p w14:paraId="702E0964" w14:textId="7ADB271C" w:rsidR="00966D70" w:rsidRDefault="00966D70" w:rsidP="00966D70">
      <w:r w:rsidRPr="00966D70">
        <w:rPr>
          <w:noProof/>
          <w:highlight w:val="green"/>
          <w:lang w:val="en-US"/>
        </w:rPr>
        <w:drawing>
          <wp:inline distT="0" distB="0" distL="0" distR="0" wp14:anchorId="312B2A9B" wp14:editId="600E37BA">
            <wp:extent cx="3043124" cy="628258"/>
            <wp:effectExtent l="0" t="0" r="508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048604" cy="629389"/>
                    </a:xfrm>
                    <a:prstGeom prst="rect">
                      <a:avLst/>
                    </a:prstGeom>
                  </pic:spPr>
                </pic:pic>
              </a:graphicData>
            </a:graphic>
          </wp:inline>
        </w:drawing>
      </w:r>
    </w:p>
    <w:p w14:paraId="4478695D" w14:textId="77777777" w:rsidR="00F62147" w:rsidRDefault="00F62147" w:rsidP="00966D70"/>
    <w:p w14:paraId="1F1AA3D2" w14:textId="4D680CAB" w:rsidR="001276D8" w:rsidRDefault="001276D8" w:rsidP="002572B4">
      <w:pPr>
        <w:pStyle w:val="Ttulo3"/>
        <w:numPr>
          <w:ilvl w:val="2"/>
          <w:numId w:val="2"/>
        </w:numPr>
      </w:pPr>
      <w:bookmarkStart w:id="122" w:name="_Toc77780580"/>
      <w:r w:rsidRPr="001276D8">
        <w:t>Objetivos del testing</w:t>
      </w:r>
      <w:bookmarkEnd w:id="122"/>
    </w:p>
    <w:p w14:paraId="5719B39B" w14:textId="77777777" w:rsidR="00067041" w:rsidRDefault="00067041" w:rsidP="001276D8"/>
    <w:p w14:paraId="4397EFC1" w14:textId="63E80521" w:rsidR="001276D8" w:rsidRPr="001276D8" w:rsidRDefault="001276D8" w:rsidP="00067041">
      <w:pPr>
        <w:spacing w:line="360" w:lineRule="auto"/>
      </w:pPr>
      <w:r w:rsidRPr="001276D8">
        <w:t>Diferentes partes interesadas ven un proceso de prueba desde diferentes perspectivas, como se explica a continuación:</w:t>
      </w:r>
    </w:p>
    <w:p w14:paraId="20068C53" w14:textId="77777777" w:rsidR="00AC78F8" w:rsidRDefault="00892EBE" w:rsidP="00AC78F8">
      <w:pPr>
        <w:pStyle w:val="Prrafodelista"/>
        <w:numPr>
          <w:ilvl w:val="0"/>
          <w:numId w:val="1"/>
        </w:numPr>
        <w:spacing w:line="360" w:lineRule="auto"/>
      </w:pPr>
      <w:r w:rsidRPr="00AC78F8">
        <w:rPr>
          <w:b/>
        </w:rPr>
        <w:t>Funciona:</w:t>
      </w:r>
      <w:r w:rsidRPr="00892EBE">
        <w:t xml:space="preserve"> mientras implementa una unidad de programa, el programador puede querer probar si la unidad funciona o no en circunstancias normales. El programador obtiene mucha confianza si la unidad funciona a su satisfacción. La misma idea se aplica también a todo un sistema: una vez que se ha integrado un sistema, los desarrolladores pueden querer probar si el sistema realiza o no las funciones básicas. Aquí, por razones psicológicas, el objetivo de las pruebas es mostrar que el sistema funciona, en lugar de no funcionar.</w:t>
      </w:r>
    </w:p>
    <w:p w14:paraId="73FCCEFD" w14:textId="77777777" w:rsidR="00AC78F8" w:rsidRDefault="00892EBE" w:rsidP="00AC78F8">
      <w:pPr>
        <w:pStyle w:val="Prrafodelista"/>
        <w:numPr>
          <w:ilvl w:val="0"/>
          <w:numId w:val="1"/>
        </w:numPr>
        <w:spacing w:line="360" w:lineRule="auto"/>
      </w:pPr>
      <w:r w:rsidRPr="00AC78F8">
        <w:rPr>
          <w:b/>
        </w:rPr>
        <w:t>No funciona:</w:t>
      </w:r>
      <w:r w:rsidRPr="00892EBE">
        <w:t xml:space="preserve"> una vez que el programador (o el equipo de desarrollo) está satisfecho de que una unidad (o el sistema) funciona hasta cierto punto, se realizan más pruebas con el objetivo de encontrar fallas en la unidad (o el sistema). Aquí, la idea es intentar hacer que la unidad (o el sistema) falle.</w:t>
      </w:r>
    </w:p>
    <w:p w14:paraId="486542EC" w14:textId="77777777" w:rsidR="00AC78F8" w:rsidRDefault="00892EBE" w:rsidP="00AC78F8">
      <w:pPr>
        <w:pStyle w:val="Prrafodelista"/>
        <w:numPr>
          <w:ilvl w:val="0"/>
          <w:numId w:val="1"/>
        </w:numPr>
        <w:spacing w:line="360" w:lineRule="auto"/>
      </w:pPr>
      <w:r w:rsidRPr="00AC78F8">
        <w:rPr>
          <w:b/>
        </w:rPr>
        <w:t>Reduzca el riesgo de fallas:</w:t>
      </w:r>
      <w:r w:rsidRPr="00892EBE">
        <w:t xml:space="preserve"> la mayoría de los sistemas de software complejos contienen fallas que hacen que el sistema falle de vez en cuando. Este concepto de “fallar de vez en cuando” da lugar a la noción de tasa de fallas. A medida que se descubren y corrigen las fallas mientras se realizan más y más pruebas, la tasa de fallas de un sistema generalmente disminuye. Por lo tanto, un objetivo de nivel más alto de realizar pruebas es reducir el riesgo de fallar a un nivel aceptable.</w:t>
      </w:r>
    </w:p>
    <w:p w14:paraId="68729852" w14:textId="77777777" w:rsidR="00AC78F8" w:rsidRDefault="00892EBE" w:rsidP="00AC78F8">
      <w:pPr>
        <w:pStyle w:val="Prrafodelista"/>
        <w:numPr>
          <w:ilvl w:val="0"/>
          <w:numId w:val="1"/>
        </w:numPr>
        <w:spacing w:line="360" w:lineRule="auto"/>
      </w:pPr>
      <w:r w:rsidRPr="00AC78F8">
        <w:rPr>
          <w:b/>
        </w:rPr>
        <w:t>Reducir el costo de las pruebas:</w:t>
      </w:r>
      <w:r>
        <w:t xml:space="preserve"> los diferentes tipos de costos asociados con un proceso de prueba incluyen</w:t>
      </w:r>
    </w:p>
    <w:p w14:paraId="4460DD27" w14:textId="77777777" w:rsidR="00AC78F8" w:rsidRDefault="00892EBE" w:rsidP="00AC78F8">
      <w:pPr>
        <w:pStyle w:val="Prrafodelista"/>
        <w:spacing w:line="360" w:lineRule="auto"/>
        <w:ind w:left="614" w:firstLine="0"/>
      </w:pPr>
      <w:r>
        <w:t>el costo de diseñar, mantener y ejecutar casos de prueba,</w:t>
      </w:r>
    </w:p>
    <w:p w14:paraId="13692AF7" w14:textId="77777777" w:rsidR="00AC78F8" w:rsidRDefault="00892EBE" w:rsidP="00AC78F8">
      <w:pPr>
        <w:pStyle w:val="Prrafodelista"/>
        <w:spacing w:line="360" w:lineRule="auto"/>
        <w:ind w:left="614" w:firstLine="0"/>
      </w:pPr>
      <w:r>
        <w:t>el costo de analizar el resultado de ejecutar cada caso de prueba,</w:t>
      </w:r>
    </w:p>
    <w:p w14:paraId="1CD0DED4" w14:textId="77777777" w:rsidR="00AC78F8" w:rsidRDefault="00892EBE" w:rsidP="00AC78F8">
      <w:pPr>
        <w:pStyle w:val="Prrafodelista"/>
        <w:spacing w:line="360" w:lineRule="auto"/>
        <w:ind w:left="614" w:firstLine="0"/>
      </w:pPr>
      <w:r>
        <w:t>el costo de documentar los casos de prueba, y</w:t>
      </w:r>
    </w:p>
    <w:p w14:paraId="179FB126" w14:textId="77777777" w:rsidR="00AC78F8" w:rsidRDefault="00892EBE" w:rsidP="00AC78F8">
      <w:pPr>
        <w:pStyle w:val="Prrafodelista"/>
        <w:spacing w:line="360" w:lineRule="auto"/>
        <w:ind w:left="614" w:firstLine="0"/>
      </w:pPr>
      <w:r>
        <w:t>el costo de ejecutar realmente el sistema y documen</w:t>
      </w:r>
      <w:r w:rsidR="00067041">
        <w:t>tarlo.</w:t>
      </w:r>
    </w:p>
    <w:p w14:paraId="4DAADBB3" w14:textId="0B5A05DD" w:rsidR="00892EBE" w:rsidRDefault="00892EBE" w:rsidP="00AC78F8">
      <w:pPr>
        <w:pStyle w:val="Prrafodelista"/>
        <w:spacing w:line="360" w:lineRule="auto"/>
        <w:ind w:left="614" w:firstLine="0"/>
      </w:pPr>
      <w:r w:rsidRPr="00892EBE">
        <w:t>Por lo tanto, cuanto menor sea el número de casos de prueba diseñados, menor será el costo asociado de las pruebas. Sin embargo, producir una pequeña cantidad de casos de prueba arbitrarios no es una buena forma de ahorrar costos. El nivel más alto de objetivo de realizar pruebas es producir software de bajo riesgo con un menor número de casos de prueba. Esta idea nos lleva al concepto de efectividad de los casos de prueba. Por lo tanto, los ingenieros de pruebas deben seleccionar juiciosamente menos casos de prueba efectivos.</w:t>
      </w:r>
    </w:p>
    <w:p w14:paraId="0EAB3094" w14:textId="726618D8" w:rsidR="00892EBE" w:rsidRPr="00203869" w:rsidRDefault="00892EBE" w:rsidP="00892EBE">
      <w:pPr>
        <w:rPr>
          <w:lang w:val="en-US"/>
        </w:rPr>
      </w:pPr>
      <w:r w:rsidRPr="00203869">
        <w:rPr>
          <w:highlight w:val="green"/>
          <w:lang w:val="en-US"/>
        </w:rPr>
        <w:t>Libro: SOFTWARE TESTING AND QUALITY ASSURANCE Theory and Practice, autores: KSHIRASAGAR NAIK, PRIYADARSHI TRIPATHY, página: 10 - 11</w:t>
      </w:r>
    </w:p>
    <w:p w14:paraId="58734C38" w14:textId="3CD0834D" w:rsidR="00892EBE" w:rsidRDefault="00892EBE" w:rsidP="00892EBE">
      <w:r w:rsidRPr="00966D70">
        <w:rPr>
          <w:noProof/>
          <w:highlight w:val="green"/>
          <w:lang w:val="en-US"/>
        </w:rPr>
        <w:drawing>
          <wp:inline distT="0" distB="0" distL="0" distR="0" wp14:anchorId="5A3FF1DC" wp14:editId="622E65E1">
            <wp:extent cx="3043124" cy="628258"/>
            <wp:effectExtent l="0" t="0" r="5080" b="63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048604" cy="629389"/>
                    </a:xfrm>
                    <a:prstGeom prst="rect">
                      <a:avLst/>
                    </a:prstGeom>
                  </pic:spPr>
                </pic:pic>
              </a:graphicData>
            </a:graphic>
          </wp:inline>
        </w:drawing>
      </w:r>
    </w:p>
    <w:p w14:paraId="138CE7D9" w14:textId="77777777" w:rsidR="00F62147" w:rsidRDefault="00F62147" w:rsidP="00067041">
      <w:pPr>
        <w:spacing w:line="360" w:lineRule="auto"/>
      </w:pPr>
    </w:p>
    <w:p w14:paraId="76C8F3F1" w14:textId="7025DD7B" w:rsidR="00F62147" w:rsidRDefault="00F62147" w:rsidP="002572B4">
      <w:pPr>
        <w:pStyle w:val="Ttulo3"/>
        <w:numPr>
          <w:ilvl w:val="2"/>
          <w:numId w:val="2"/>
        </w:numPr>
      </w:pPr>
      <w:bookmarkStart w:id="123" w:name="_Toc77780581"/>
      <w:r w:rsidRPr="00096BC8">
        <w:t>Niveles de Prueba</w:t>
      </w:r>
      <w:bookmarkEnd w:id="123"/>
    </w:p>
    <w:p w14:paraId="305C75AB" w14:textId="77777777" w:rsidR="00067041" w:rsidRDefault="00067041" w:rsidP="00067041">
      <w:pPr>
        <w:spacing w:line="360" w:lineRule="auto"/>
      </w:pPr>
    </w:p>
    <w:p w14:paraId="16436B20" w14:textId="310F6F6E" w:rsidR="00F62147" w:rsidRDefault="00F62147" w:rsidP="00067041">
      <w:pPr>
        <w:spacing w:line="360" w:lineRule="auto"/>
        <w:rPr>
          <w:b/>
        </w:rPr>
      </w:pPr>
      <w:r w:rsidRPr="00096BC8">
        <w:t>Las pruebas se realizan en diferentes niveles que involucran el sistema completo o partes de él a lo largo del ciclo de vida de un producto de software. Un sistema de software pasa por cuatro etapas de prueba antes de implementarse. Estas cuatro etapas se conocen como pruebas de nivel de unidad, integración, sistema y aceptación. Los primeros tres niveles de prueba son realizados por una serie de diferentes partes interesadas en la organización de desarrollo, mientras que los clientes realizan las pruebas de aceptación.</w:t>
      </w:r>
      <w:r>
        <w:t xml:space="preserve"> </w:t>
      </w:r>
      <w:r w:rsidRPr="003848B7">
        <w:t xml:space="preserve">Las cuatro etapas de la prueba se han ilustrado en la forma de lo que se denomina modelo V clásico en la </w:t>
      </w:r>
      <w:r w:rsidR="00393E0A" w:rsidRPr="00393E0A">
        <w:rPr>
          <w:b/>
        </w:rPr>
        <w:t>Figura 36-2</w:t>
      </w:r>
      <w:r w:rsidRPr="00393E0A">
        <w:rPr>
          <w:b/>
        </w:rPr>
        <w:t>.</w:t>
      </w:r>
    </w:p>
    <w:p w14:paraId="38328AE8" w14:textId="77777777" w:rsidR="00AC78F8" w:rsidRPr="00096BC8" w:rsidRDefault="00AC78F8" w:rsidP="00067041">
      <w:pPr>
        <w:spacing w:line="360" w:lineRule="auto"/>
        <w:rPr>
          <w:b/>
        </w:rPr>
      </w:pPr>
    </w:p>
    <w:p w14:paraId="264DE6D8" w14:textId="77777777" w:rsidR="00393E0A" w:rsidRDefault="00F62147" w:rsidP="00393E0A">
      <w:pPr>
        <w:keepNext/>
        <w:jc w:val="center"/>
      </w:pPr>
      <w:r w:rsidRPr="003848B7">
        <w:rPr>
          <w:noProof/>
          <w:lang w:val="en-US"/>
        </w:rPr>
        <w:drawing>
          <wp:inline distT="0" distB="0" distL="0" distR="0" wp14:anchorId="3E628C0A" wp14:editId="53B14799">
            <wp:extent cx="3369600" cy="2469515"/>
            <wp:effectExtent l="0" t="0" r="2540" b="698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7287"/>
                    <a:stretch/>
                  </pic:blipFill>
                  <pic:spPr bwMode="auto">
                    <a:xfrm>
                      <a:off x="0" y="0"/>
                      <a:ext cx="3387126" cy="2482359"/>
                    </a:xfrm>
                    <a:prstGeom prst="rect">
                      <a:avLst/>
                    </a:prstGeom>
                    <a:ln>
                      <a:noFill/>
                    </a:ln>
                    <a:extLst>
                      <a:ext uri="{53640926-AAD7-44D8-BBD7-CCE9431645EC}">
                        <a14:shadowObscured xmlns:a14="http://schemas.microsoft.com/office/drawing/2010/main"/>
                      </a:ext>
                    </a:extLst>
                  </pic:spPr>
                </pic:pic>
              </a:graphicData>
            </a:graphic>
          </wp:inline>
        </w:drawing>
      </w:r>
    </w:p>
    <w:p w14:paraId="337166CB" w14:textId="3743BB47" w:rsidR="00F62147" w:rsidRPr="00393E0A" w:rsidRDefault="00393E0A" w:rsidP="00393E0A">
      <w:pPr>
        <w:pStyle w:val="Descripcin"/>
        <w:ind w:left="720" w:firstLine="720"/>
        <w:rPr>
          <w:b w:val="0"/>
        </w:rPr>
      </w:pPr>
      <w:bookmarkStart w:id="124" w:name="_Toc77849488"/>
      <w:r>
        <w:t xml:space="preserve">Figura </w:t>
      </w:r>
      <w:r w:rsidR="00672653">
        <w:fldChar w:fldCharType="begin"/>
      </w:r>
      <w:r w:rsidR="00672653">
        <w:instrText xml:space="preserve"> SEQ Figura \* ARABIC </w:instrText>
      </w:r>
      <w:r w:rsidR="00672653">
        <w:fldChar w:fldCharType="separate"/>
      </w:r>
      <w:r w:rsidR="00672653">
        <w:rPr>
          <w:noProof/>
        </w:rPr>
        <w:t>36</w:t>
      </w:r>
      <w:r w:rsidR="00672653">
        <w:fldChar w:fldCharType="end"/>
      </w:r>
      <w:r>
        <w:t xml:space="preserve">-2. </w:t>
      </w:r>
      <w:r>
        <w:rPr>
          <w:b w:val="0"/>
        </w:rPr>
        <w:t>Fases de desarrollo y testing en el modelo V</w:t>
      </w:r>
      <w:bookmarkEnd w:id="124"/>
    </w:p>
    <w:p w14:paraId="20814E1E" w14:textId="2F1CD768" w:rsidR="00F62147" w:rsidRPr="00393E0A" w:rsidRDefault="00393E0A" w:rsidP="00F62147">
      <w:pPr>
        <w:rPr>
          <w:sz w:val="16"/>
        </w:rPr>
      </w:pPr>
      <w:r w:rsidRPr="00393E0A">
        <w:rPr>
          <w:b/>
          <w:sz w:val="16"/>
        </w:rPr>
        <w:tab/>
      </w:r>
      <w:r w:rsidRPr="00393E0A">
        <w:rPr>
          <w:b/>
          <w:sz w:val="16"/>
        </w:rPr>
        <w:tab/>
      </w:r>
      <w:r w:rsidRPr="00393E0A">
        <w:rPr>
          <w:b/>
          <w:sz w:val="16"/>
          <w:highlight w:val="green"/>
        </w:rPr>
        <w:t xml:space="preserve">Realizado por: </w:t>
      </w:r>
      <w:r w:rsidRPr="00393E0A">
        <w:rPr>
          <w:sz w:val="16"/>
          <w:highlight w:val="green"/>
        </w:rPr>
        <w:t>CITAR AL AUTOR</w:t>
      </w:r>
    </w:p>
    <w:p w14:paraId="22EBE23B" w14:textId="77777777" w:rsidR="00AC78F8" w:rsidRDefault="00AC78F8" w:rsidP="00067041">
      <w:pPr>
        <w:spacing w:line="360" w:lineRule="auto"/>
      </w:pPr>
    </w:p>
    <w:p w14:paraId="1B9E9C9B" w14:textId="26443D2E" w:rsidR="00F62147" w:rsidRDefault="00F62147" w:rsidP="00067041">
      <w:pPr>
        <w:spacing w:line="360" w:lineRule="auto"/>
      </w:pPr>
      <w:r w:rsidRPr="00096BC8">
        <w:t>En las pruebas unitarias, los programadores prueban unidades de programas individuales, como procedimientos, funciones, métodos o clases, de forma aislada. Después de asegurarse de que las unidades individuales funcionen de manera satisfactoria, los módulos se ensamblan para construir subsistemas más grandes siguiendo las técnicas de prueba de integración. Los desarrolladores de software y los ingenieros de pruebas de integración realizan conjuntamente las pruebas de integración. El objetivo de las pruebas de integración es construir un sistema razonablemente estable que pueda soportar el rigor de las pruebas a nivel del sistema. Las pruebas a nivel de sistema incluyen un amplio espectro de pruebas, como pruebas de funcionalidad, pruebas de seguridad, pruebas de robustez, pruebas de carga, pruebas de estabilidad, pruebas de estrés, pruebas de rendimiento y pruebas de confiabilidad. La prueba del sistema es una fase crítica en un proceso de desarrollo de software debido a la necesidad de cumplir con un cronograma ajustado cerca de la fecha de entrega, para descubrir la mayoría de las fallas y para verificar que las reparaciones estén funcionando y no hayan dado como resultado nuevas fallas. La prueba del sistema comprende una serie de actividades distintas: crear un plan de prueba, diseñar un conjunto de pruebas, preparar entornos de prueba, ejecutar las pruebas siguiendo una estrategia clara y monitorear el proceso de ejecución de la prueba.</w:t>
      </w:r>
    </w:p>
    <w:p w14:paraId="2EEAB9A1" w14:textId="77777777" w:rsidR="00F62147" w:rsidRPr="00203869" w:rsidRDefault="00F62147" w:rsidP="00F62147">
      <w:pPr>
        <w:rPr>
          <w:lang w:val="en-US"/>
        </w:rPr>
      </w:pPr>
      <w:r w:rsidRPr="00203869">
        <w:rPr>
          <w:highlight w:val="green"/>
          <w:lang w:val="en-US"/>
        </w:rPr>
        <w:t>Libro: SOFTWARE TESTING AND QUALITY ASSURANCE Theory and Practice, autores: KSHIRASAGAR NAIK, PRIYADARSHI TRIPATHY, página: 16 - 17</w:t>
      </w:r>
    </w:p>
    <w:p w14:paraId="7DE02EB9" w14:textId="77777777" w:rsidR="00F62147" w:rsidRDefault="00F62147" w:rsidP="00F62147">
      <w:r w:rsidRPr="00966D70">
        <w:rPr>
          <w:noProof/>
          <w:highlight w:val="green"/>
          <w:lang w:val="en-US"/>
        </w:rPr>
        <w:drawing>
          <wp:inline distT="0" distB="0" distL="0" distR="0" wp14:anchorId="4055BF7E" wp14:editId="34A01F10">
            <wp:extent cx="3043124" cy="628258"/>
            <wp:effectExtent l="0" t="0" r="5080" b="63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048604" cy="629389"/>
                    </a:xfrm>
                    <a:prstGeom prst="rect">
                      <a:avLst/>
                    </a:prstGeom>
                  </pic:spPr>
                </pic:pic>
              </a:graphicData>
            </a:graphic>
          </wp:inline>
        </w:drawing>
      </w:r>
    </w:p>
    <w:p w14:paraId="1C6D7C39" w14:textId="77777777" w:rsidR="00F62147" w:rsidRPr="00096BC8" w:rsidRDefault="00F62147" w:rsidP="00067041">
      <w:pPr>
        <w:spacing w:line="360" w:lineRule="auto"/>
      </w:pPr>
    </w:p>
    <w:p w14:paraId="2F436ADA" w14:textId="0637489C" w:rsidR="00F62147" w:rsidRDefault="00F62147" w:rsidP="002572B4">
      <w:pPr>
        <w:pStyle w:val="Ttulo3"/>
        <w:numPr>
          <w:ilvl w:val="2"/>
          <w:numId w:val="2"/>
        </w:numPr>
      </w:pPr>
      <w:bookmarkStart w:id="125" w:name="_Toc77780582"/>
      <w:r w:rsidRPr="00DA2926">
        <w:t>Soporte de herramientas para pruebas de ciclo de vida</w:t>
      </w:r>
      <w:bookmarkEnd w:id="125"/>
    </w:p>
    <w:p w14:paraId="4867065C" w14:textId="77777777" w:rsidR="00F62147" w:rsidRDefault="00F62147" w:rsidP="00067041">
      <w:pPr>
        <w:spacing w:line="360" w:lineRule="auto"/>
        <w:rPr>
          <w:b/>
        </w:rPr>
      </w:pPr>
    </w:p>
    <w:p w14:paraId="336BD71B" w14:textId="3CEB9878" w:rsidR="00F62147" w:rsidRDefault="00F62147" w:rsidP="00067041">
      <w:pPr>
        <w:spacing w:line="360" w:lineRule="auto"/>
      </w:pPr>
      <w:r w:rsidRPr="004F3360">
        <w:t xml:space="preserve">El soporte de herramientas está disponible para probar en cada etapa del ciclo de vida del desarrollo de software; Los diferentes tipos de herramientas y su posición dentro del ciclo de vida se muestran en la </w:t>
      </w:r>
      <w:r w:rsidRPr="004F3360">
        <w:rPr>
          <w:b/>
        </w:rPr>
        <w:t xml:space="preserve">Figura </w:t>
      </w:r>
      <w:r w:rsidR="00A10000" w:rsidRPr="004F3360">
        <w:rPr>
          <w:b/>
        </w:rPr>
        <w:t>37-2</w:t>
      </w:r>
      <w:r w:rsidRPr="004F3360">
        <w:t>, utilizando nombres alternativos para las etapas de desarrollo.</w:t>
      </w:r>
    </w:p>
    <w:p w14:paraId="35450EB5" w14:textId="77777777" w:rsidR="00AC78F8" w:rsidRDefault="00AC78F8" w:rsidP="00067041">
      <w:pPr>
        <w:spacing w:line="360" w:lineRule="auto"/>
      </w:pPr>
    </w:p>
    <w:p w14:paraId="07C08AF7" w14:textId="77777777" w:rsidR="00C54A83" w:rsidRDefault="00F62147" w:rsidP="00C54A83">
      <w:pPr>
        <w:keepNext/>
      </w:pPr>
      <w:r w:rsidRPr="00DA2926">
        <w:rPr>
          <w:noProof/>
          <w:lang w:val="en-US"/>
        </w:rPr>
        <w:drawing>
          <wp:inline distT="0" distB="0" distL="0" distR="0" wp14:anchorId="7DD47DED" wp14:editId="68BCFCEF">
            <wp:extent cx="5118273" cy="2829080"/>
            <wp:effectExtent l="0" t="0" r="635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667" t="3547" r="2568" b="14449"/>
                    <a:stretch/>
                  </pic:blipFill>
                  <pic:spPr bwMode="auto">
                    <a:xfrm>
                      <a:off x="0" y="0"/>
                      <a:ext cx="5119175" cy="2829578"/>
                    </a:xfrm>
                    <a:prstGeom prst="rect">
                      <a:avLst/>
                    </a:prstGeom>
                    <a:ln>
                      <a:noFill/>
                    </a:ln>
                    <a:extLst>
                      <a:ext uri="{53640926-AAD7-44D8-BBD7-CCE9431645EC}">
                        <a14:shadowObscured xmlns:a14="http://schemas.microsoft.com/office/drawing/2010/main"/>
                      </a:ext>
                    </a:extLst>
                  </pic:spPr>
                </pic:pic>
              </a:graphicData>
            </a:graphic>
          </wp:inline>
        </w:drawing>
      </w:r>
    </w:p>
    <w:p w14:paraId="4B27FEED" w14:textId="08E061F2" w:rsidR="00F62147" w:rsidRPr="00C54A83" w:rsidRDefault="00C54A83" w:rsidP="00C54A83">
      <w:pPr>
        <w:pStyle w:val="Descripcin"/>
        <w:rPr>
          <w:b w:val="0"/>
        </w:rPr>
      </w:pPr>
      <w:bookmarkStart w:id="126" w:name="_Toc77849489"/>
      <w:r>
        <w:t xml:space="preserve">Figura </w:t>
      </w:r>
      <w:r w:rsidR="00672653">
        <w:fldChar w:fldCharType="begin"/>
      </w:r>
      <w:r w:rsidR="00672653">
        <w:instrText xml:space="preserve"> SEQ Figura \* ARABIC </w:instrText>
      </w:r>
      <w:r w:rsidR="00672653">
        <w:fldChar w:fldCharType="separate"/>
      </w:r>
      <w:r w:rsidR="00672653">
        <w:rPr>
          <w:noProof/>
        </w:rPr>
        <w:t>37</w:t>
      </w:r>
      <w:r w:rsidR="00672653">
        <w:fldChar w:fldCharType="end"/>
      </w:r>
      <w:r>
        <w:t xml:space="preserve">-2. </w:t>
      </w:r>
      <w:r>
        <w:rPr>
          <w:b w:val="0"/>
        </w:rPr>
        <w:t>Herramientas necesarias en el ciclo de vida de desarrollo software</w:t>
      </w:r>
      <w:bookmarkEnd w:id="126"/>
    </w:p>
    <w:p w14:paraId="545D0DE1" w14:textId="77777777" w:rsidR="00835B42" w:rsidRPr="00393E0A" w:rsidRDefault="00835B42" w:rsidP="00835B42">
      <w:pPr>
        <w:rPr>
          <w:sz w:val="16"/>
        </w:rPr>
      </w:pPr>
      <w:r w:rsidRPr="00393E0A">
        <w:rPr>
          <w:b/>
          <w:sz w:val="16"/>
          <w:highlight w:val="green"/>
        </w:rPr>
        <w:t xml:space="preserve">Realizado por: </w:t>
      </w:r>
      <w:r w:rsidRPr="00393E0A">
        <w:rPr>
          <w:sz w:val="16"/>
          <w:highlight w:val="green"/>
        </w:rPr>
        <w:t>CITAR AL AUTOR</w:t>
      </w:r>
    </w:p>
    <w:p w14:paraId="586B94F3" w14:textId="77777777" w:rsidR="00F62147" w:rsidRDefault="00F62147" w:rsidP="00F62147"/>
    <w:p w14:paraId="7D63DC83" w14:textId="77777777" w:rsidR="00067041" w:rsidRDefault="00F62147" w:rsidP="002572B4">
      <w:pPr>
        <w:pStyle w:val="Prrafodelista"/>
        <w:numPr>
          <w:ilvl w:val="0"/>
          <w:numId w:val="1"/>
        </w:numPr>
        <w:spacing w:line="360" w:lineRule="auto"/>
      </w:pPr>
      <w:r>
        <w:t xml:space="preserve">Las herramientas de diseño de pruebas ayudan a derivar entradas de prueba o datos de prueba. </w:t>
      </w:r>
      <w:r w:rsidRPr="00067041">
        <w:rPr>
          <w:b/>
        </w:rPr>
        <w:t>Las herramientas de diseño lógico</w:t>
      </w:r>
      <w:r>
        <w:t xml:space="preserve"> funcionan a partir de la lógica de una especificación, una interfaz o un código y, a veces, se denominan generadores de casos de prueba. </w:t>
      </w:r>
      <w:r w:rsidRPr="00067041">
        <w:rPr>
          <w:b/>
        </w:rPr>
        <w:t>Las herramientas de diseño físico</w:t>
      </w:r>
      <w:r>
        <w:t xml:space="preserve"> manipulan datos existentes o generan datos de prueba. Por ejemplo, una herramienta que puede extraer registros aleatorios de una base de datos sería una herramienta de diseño físico. Una herramienta que pueda derivar entradas de prueba a partir de una especificación sería una herramienta de diseño lógico.</w:t>
      </w:r>
    </w:p>
    <w:p w14:paraId="03AEA489" w14:textId="77777777" w:rsidR="00067041" w:rsidRDefault="00F62147" w:rsidP="002572B4">
      <w:pPr>
        <w:pStyle w:val="Prrafodelista"/>
        <w:numPr>
          <w:ilvl w:val="0"/>
          <w:numId w:val="1"/>
        </w:numPr>
        <w:spacing w:line="360" w:lineRule="auto"/>
      </w:pPr>
      <w:r w:rsidRPr="00067041">
        <w:rPr>
          <w:b/>
        </w:rPr>
        <w:t>Las herramientas de gestión de pruebas</w:t>
      </w:r>
      <w:r>
        <w:t xml:space="preserve"> incluyen herramientas para ayudar en la planificación de pruebas, realizar un seguimiento de las pruebas que se han ejecutado, etc. Esta categoría también incluye herramientas para ayudar a la trazabilidad de las pruebas a los requisitos, diseños y código, así como herramientas de seguimiento de defectos.</w:t>
      </w:r>
    </w:p>
    <w:p w14:paraId="3A338148" w14:textId="77777777" w:rsidR="00067041" w:rsidRDefault="00F62147" w:rsidP="002572B4">
      <w:pPr>
        <w:pStyle w:val="Prrafodelista"/>
        <w:numPr>
          <w:ilvl w:val="0"/>
          <w:numId w:val="1"/>
        </w:numPr>
        <w:spacing w:line="360" w:lineRule="auto"/>
      </w:pPr>
      <w:r w:rsidRPr="00067041">
        <w:rPr>
          <w:b/>
        </w:rPr>
        <w:t>Las herramientas de análisis estático</w:t>
      </w:r>
      <w:r>
        <w:t xml:space="preserve"> analizan el código sin ejecutarlo. Este tipo de herramienta detecta determinados tipos de defectos de forma mucho más eficaz y económica de lo que se puede conseguir por cualquier otro medio. Dichas herramientas también calculan varias métricas para el código, como la complejidad ciclomática de McCabe, métricas de Halstead y muchas más.</w:t>
      </w:r>
    </w:p>
    <w:p w14:paraId="0F435BCA" w14:textId="77777777" w:rsidR="00067041" w:rsidRDefault="00F62147" w:rsidP="002572B4">
      <w:pPr>
        <w:pStyle w:val="Prrafodelista"/>
        <w:numPr>
          <w:ilvl w:val="0"/>
          <w:numId w:val="1"/>
        </w:numPr>
        <w:spacing w:line="360" w:lineRule="auto"/>
      </w:pPr>
      <w:r w:rsidRPr="00067041">
        <w:rPr>
          <w:b/>
        </w:rPr>
        <w:t>Las herramientas de cobertura</w:t>
      </w:r>
      <w:r>
        <w:t xml:space="preserve"> evalúan qué parte del software sometido a prueba se ha utilizado mediante un conjunto de pruebas. Las herramientas de cobertura se utilizan con mayor frecuencia a nivel de prueba unitaria. Por ejemplo, la cobertura de ramas es a menudo un requisito para probar sistemas críticos para la seguridad o relacionados con la seguridad. Las herramientas de cobertura también pueden medir la cobertura de construcciones de nivel de diseño como árboles de llamadas.</w:t>
      </w:r>
    </w:p>
    <w:p w14:paraId="73EDE5FE" w14:textId="77777777" w:rsidR="00067041" w:rsidRDefault="00F62147" w:rsidP="002572B4">
      <w:pPr>
        <w:pStyle w:val="Prrafodelista"/>
        <w:numPr>
          <w:ilvl w:val="0"/>
          <w:numId w:val="1"/>
        </w:numPr>
        <w:spacing w:line="360" w:lineRule="auto"/>
      </w:pPr>
      <w:r w:rsidRPr="00067041">
        <w:rPr>
          <w:b/>
        </w:rPr>
        <w:t>Las herramientas de depuración</w:t>
      </w:r>
      <w:r>
        <w:t xml:space="preserve"> no son realmente herramientas de prueba, ya que la depuración no forma parte de las pruebas. (Las pruebas identifican defectos, la depuración los elimina y, por lo tanto, es una actividad de desarrollo, no una actividad de prueba). Sin embargo, las herramientas de depuración se utilizan a menudo en las pruebas, especialmente cuando se intenta aislar un defecto de bajo nivel. Las herramientas de depuración permiten al desarrollador recorrer el código ejecutando una instrucción a la vez y mirando el contenido de las ubicaciones de los datos.</w:t>
      </w:r>
    </w:p>
    <w:p w14:paraId="049C5CD8" w14:textId="77777777" w:rsidR="00067041" w:rsidRDefault="00F62147" w:rsidP="002572B4">
      <w:pPr>
        <w:pStyle w:val="Prrafodelista"/>
        <w:numPr>
          <w:ilvl w:val="0"/>
          <w:numId w:val="1"/>
        </w:numPr>
        <w:spacing w:line="360" w:lineRule="auto"/>
      </w:pPr>
      <w:r w:rsidRPr="00067041">
        <w:rPr>
          <w:b/>
        </w:rPr>
        <w:t>Las herramientas de análisis dinámico</w:t>
      </w:r>
      <w:r>
        <w:t xml:space="preserve"> evalúan el sistema mientras se ejecuta el software. Por ejemplo, las herramientas que pueden detectar pérdidas de memoria son herramientas de análisis dinámico. Se produce una pérdida de memoria si un programa no libera bloques de memoria cuando debería, por lo que el bloque se ha "filtrado" del grupo de bloques de memoria disponibles para todos los programas. Eventualmente, el programa defectuoso terminará "poseyendo" toda la memoria; nada se puede ejecutar, el sistema 'cuelga' y debe reiniciarse (en un sistema operativo en modo no protegido).</w:t>
      </w:r>
    </w:p>
    <w:p w14:paraId="197485AA" w14:textId="27D3D4ED" w:rsidR="00F62147" w:rsidRDefault="00F62147" w:rsidP="002572B4">
      <w:pPr>
        <w:pStyle w:val="Prrafodelista"/>
        <w:numPr>
          <w:ilvl w:val="0"/>
          <w:numId w:val="1"/>
        </w:numPr>
        <w:spacing w:line="360" w:lineRule="auto"/>
      </w:pPr>
      <w:r w:rsidRPr="00067041">
        <w:rPr>
          <w:b/>
        </w:rPr>
        <w:t>Los simuladores</w:t>
      </w:r>
      <w:r>
        <w:t xml:space="preserve"> son herramientas que permiten probar partes de un sistema de formas que no serían posibles en el mundo real. Por ejemplo, los procedimientos de fusión de una central nuclear se pueden probar en un simulador.</w:t>
      </w:r>
    </w:p>
    <w:p w14:paraId="26388EA5" w14:textId="77777777" w:rsidR="00F62147" w:rsidRPr="00203869" w:rsidRDefault="00F62147" w:rsidP="00F62147">
      <w:pPr>
        <w:rPr>
          <w:lang w:val="en-US"/>
        </w:rPr>
      </w:pPr>
      <w:r w:rsidRPr="00203869">
        <w:rPr>
          <w:highlight w:val="yellow"/>
          <w:lang w:val="en-US"/>
        </w:rPr>
        <w:t>Libro: Software Test Automation Effective use of test execution tools, autores: MARK FEWSTER, DOROTHY GRAHAM, página: 07 - 08</w:t>
      </w:r>
    </w:p>
    <w:p w14:paraId="62C51925" w14:textId="77777777" w:rsidR="00F62147" w:rsidRPr="00DA2926" w:rsidRDefault="00F62147" w:rsidP="00F62147">
      <w:r w:rsidRPr="00DA5766">
        <w:rPr>
          <w:noProof/>
          <w:lang w:val="en-US"/>
        </w:rPr>
        <w:drawing>
          <wp:inline distT="0" distB="0" distL="0" distR="0" wp14:anchorId="20695DF6" wp14:editId="054663F6">
            <wp:extent cx="5401945" cy="2528570"/>
            <wp:effectExtent l="0" t="0" r="8255"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1945" cy="2528570"/>
                    </a:xfrm>
                    <a:prstGeom prst="rect">
                      <a:avLst/>
                    </a:prstGeom>
                  </pic:spPr>
                </pic:pic>
              </a:graphicData>
            </a:graphic>
          </wp:inline>
        </w:drawing>
      </w:r>
    </w:p>
    <w:p w14:paraId="4B896605" w14:textId="77777777" w:rsidR="00EA554D" w:rsidRDefault="00EA554D" w:rsidP="007856B8">
      <w:pPr>
        <w:spacing w:line="360" w:lineRule="auto"/>
      </w:pPr>
    </w:p>
    <w:p w14:paraId="2649F246" w14:textId="3E8919B8" w:rsidR="00EA554D" w:rsidRPr="00D5666E" w:rsidRDefault="00F452D1" w:rsidP="002572B4">
      <w:pPr>
        <w:pStyle w:val="Ttulo3"/>
        <w:numPr>
          <w:ilvl w:val="2"/>
          <w:numId w:val="2"/>
        </w:numPr>
      </w:pPr>
      <w:bookmarkStart w:id="127" w:name="_Toc77780583"/>
      <w:r>
        <w:t>Metodología de pruebas</w:t>
      </w:r>
      <w:bookmarkEnd w:id="127"/>
    </w:p>
    <w:p w14:paraId="77591EEB" w14:textId="77777777" w:rsidR="007856B8" w:rsidRDefault="007856B8" w:rsidP="007856B8">
      <w:pPr>
        <w:spacing w:line="360" w:lineRule="auto"/>
      </w:pPr>
    </w:p>
    <w:p w14:paraId="5244F0C0" w14:textId="65AC1766" w:rsidR="00F62147" w:rsidRDefault="00F62147" w:rsidP="007856B8">
      <w:pPr>
        <w:spacing w:line="360" w:lineRule="auto"/>
        <w:rPr>
          <w:b/>
        </w:rPr>
      </w:pPr>
      <w:r w:rsidRPr="00F62147">
        <w:t xml:space="preserve">En esta sección, describimos las actividades de prueba, ya que estas son las actividades que tal vez queramos automatizar. Existe una gran variación en la forma en que estas actividades se llevan a cabo en diferentes organizaciones. Algunas organizaciones realizarán todas estas actividades formalmente. Otros pueden ser informales hasta el punto de ser casi caóticos. En cualquier caso, las actividades centrales aún se llevan a cabo más o menos en la secuencia descrita en la </w:t>
      </w:r>
      <w:r w:rsidR="00525055" w:rsidRPr="00525055">
        <w:rPr>
          <w:b/>
        </w:rPr>
        <w:t>Figura 38-2</w:t>
      </w:r>
      <w:r w:rsidRPr="00525055">
        <w:rPr>
          <w:b/>
        </w:rPr>
        <w:t>.</w:t>
      </w:r>
    </w:p>
    <w:p w14:paraId="160A8BFC" w14:textId="77777777" w:rsidR="00AC78F8" w:rsidRDefault="00AC78F8" w:rsidP="007856B8">
      <w:pPr>
        <w:spacing w:line="360" w:lineRule="auto"/>
        <w:rPr>
          <w:b/>
        </w:rPr>
      </w:pPr>
    </w:p>
    <w:p w14:paraId="13660DC6" w14:textId="77777777" w:rsidR="00835B42" w:rsidRDefault="00F62147" w:rsidP="00835B42">
      <w:pPr>
        <w:keepNext/>
        <w:jc w:val="center"/>
      </w:pPr>
      <w:r w:rsidRPr="00F62147">
        <w:rPr>
          <w:noProof/>
          <w:lang w:val="en-US"/>
        </w:rPr>
        <w:drawing>
          <wp:inline distT="0" distB="0" distL="0" distR="0" wp14:anchorId="2A675191" wp14:editId="630B28BE">
            <wp:extent cx="4052285" cy="2462771"/>
            <wp:effectExtent l="0" t="0" r="571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9730" t="4265" r="11098" b="18767"/>
                    <a:stretch/>
                  </pic:blipFill>
                  <pic:spPr bwMode="auto">
                    <a:xfrm>
                      <a:off x="0" y="0"/>
                      <a:ext cx="4056429" cy="2465289"/>
                    </a:xfrm>
                    <a:prstGeom prst="rect">
                      <a:avLst/>
                    </a:prstGeom>
                    <a:ln>
                      <a:noFill/>
                    </a:ln>
                    <a:extLst>
                      <a:ext uri="{53640926-AAD7-44D8-BBD7-CCE9431645EC}">
                        <a14:shadowObscured xmlns:a14="http://schemas.microsoft.com/office/drawing/2010/main"/>
                      </a:ext>
                    </a:extLst>
                  </pic:spPr>
                </pic:pic>
              </a:graphicData>
            </a:graphic>
          </wp:inline>
        </w:drawing>
      </w:r>
    </w:p>
    <w:p w14:paraId="35073C14" w14:textId="15F9567E" w:rsidR="00F62147" w:rsidRDefault="00835B42" w:rsidP="00835B42">
      <w:pPr>
        <w:pStyle w:val="Descripcin"/>
        <w:ind w:firstLine="720"/>
        <w:rPr>
          <w:b w:val="0"/>
        </w:rPr>
      </w:pPr>
      <w:bookmarkStart w:id="128" w:name="_Toc77849490"/>
      <w:r>
        <w:t xml:space="preserve">Figura </w:t>
      </w:r>
      <w:r w:rsidR="00672653">
        <w:fldChar w:fldCharType="begin"/>
      </w:r>
      <w:r w:rsidR="00672653">
        <w:instrText xml:space="preserve"> SEQ Figura \* ARABIC </w:instrText>
      </w:r>
      <w:r w:rsidR="00672653">
        <w:fldChar w:fldCharType="separate"/>
      </w:r>
      <w:r w:rsidR="00672653">
        <w:rPr>
          <w:noProof/>
        </w:rPr>
        <w:t>38</w:t>
      </w:r>
      <w:r w:rsidR="00672653">
        <w:fldChar w:fldCharType="end"/>
      </w:r>
      <w:r>
        <w:t xml:space="preserve">-2. </w:t>
      </w:r>
      <w:r>
        <w:rPr>
          <w:b w:val="0"/>
        </w:rPr>
        <w:t>Actividades del ciclo de vida al desarrollar casos de prueba</w:t>
      </w:r>
      <w:bookmarkEnd w:id="128"/>
    </w:p>
    <w:p w14:paraId="40B1885F" w14:textId="62666A2F" w:rsidR="00835B42" w:rsidRPr="00393E0A" w:rsidRDefault="00835B42" w:rsidP="00835B42">
      <w:pPr>
        <w:ind w:firstLine="720"/>
        <w:rPr>
          <w:sz w:val="16"/>
        </w:rPr>
      </w:pPr>
      <w:r w:rsidRPr="00393E0A">
        <w:rPr>
          <w:b/>
          <w:sz w:val="16"/>
          <w:highlight w:val="green"/>
        </w:rPr>
        <w:t xml:space="preserve">Realizado por: </w:t>
      </w:r>
      <w:r w:rsidRPr="00393E0A">
        <w:rPr>
          <w:sz w:val="16"/>
          <w:highlight w:val="green"/>
        </w:rPr>
        <w:t>CITAR AL AUTOR</w:t>
      </w:r>
    </w:p>
    <w:p w14:paraId="1F192064" w14:textId="77777777" w:rsidR="00835B42" w:rsidRPr="00835B42" w:rsidRDefault="00835B42" w:rsidP="00AC78F8">
      <w:pPr>
        <w:spacing w:line="360" w:lineRule="auto"/>
      </w:pPr>
    </w:p>
    <w:p w14:paraId="422B0F52" w14:textId="77777777" w:rsidR="007856B8" w:rsidRDefault="00F62147" w:rsidP="002572B4">
      <w:pPr>
        <w:pStyle w:val="Prrafodelista"/>
        <w:numPr>
          <w:ilvl w:val="0"/>
          <w:numId w:val="1"/>
        </w:numPr>
        <w:spacing w:line="360" w:lineRule="auto"/>
      </w:pPr>
      <w:r w:rsidRPr="007856B8">
        <w:rPr>
          <w:b/>
        </w:rPr>
        <w:t>Identificar condiciones de prueba:</w:t>
      </w:r>
      <w:r>
        <w:t xml:space="preserve"> </w:t>
      </w:r>
      <w:r w:rsidRPr="00F62147">
        <w:t>La primera actividad es determinar "qué" se puede probar e idealmente priorizar estas condiciones de prueba. Una condición de prueba es un elemento o evento que podría verificarse mediante una prueba. Habrá muchas condiciones de prueba diferentes para un sistema y para diferentes categorías de prueba, como pruebas de funcionalidad, pruebas de rendimiento, pruebas de seguridad, etc.</w:t>
      </w:r>
    </w:p>
    <w:p w14:paraId="19F58494" w14:textId="77777777" w:rsidR="007856B8" w:rsidRDefault="00F62147" w:rsidP="002572B4">
      <w:pPr>
        <w:pStyle w:val="Prrafodelista"/>
        <w:numPr>
          <w:ilvl w:val="0"/>
          <w:numId w:val="1"/>
        </w:numPr>
        <w:spacing w:line="360" w:lineRule="auto"/>
      </w:pPr>
      <w:r w:rsidRPr="007856B8">
        <w:rPr>
          <w:b/>
        </w:rPr>
        <w:t>Diseño de casos de prueba:</w:t>
      </w:r>
      <w:r w:rsidRPr="00F62147">
        <w:t xml:space="preserve"> El diseño del caso de prueba determina cómo se probará el "qué". Un caso de prueba es un conjunto de pruebas realizadas en una secuencia y relacionadas con un objetivo de prueba, es decir, el motivo o el propósito de las pruebas. El diseño de casos de prueba producirá una serie de pruebas que comprenden valores de entrada específicos, resultados esperados y cualquier otra información necesaria para que se ejecute la prueba, como los requisitos previos del entorno.</w:t>
      </w:r>
    </w:p>
    <w:p w14:paraId="0D9BC5F3" w14:textId="77777777" w:rsidR="007856B8" w:rsidRDefault="00CD79C2" w:rsidP="002572B4">
      <w:pPr>
        <w:pStyle w:val="Prrafodelista"/>
        <w:numPr>
          <w:ilvl w:val="0"/>
          <w:numId w:val="1"/>
        </w:numPr>
        <w:spacing w:line="360" w:lineRule="auto"/>
      </w:pPr>
      <w:r w:rsidRPr="007856B8">
        <w:rPr>
          <w:b/>
        </w:rPr>
        <w:t xml:space="preserve">Construcción de los casos de prueba: </w:t>
      </w:r>
      <w:r w:rsidRPr="00CD79C2">
        <w:t>Los casos de prueba se implementan mediante la preparación de scripts de prueba, entradas de prueba, datos de prueba y resultados esperados. Un s</w:t>
      </w:r>
      <w:r>
        <w:t>cript de prueba son los datos y</w:t>
      </w:r>
      <w:r w:rsidRPr="00CD79C2">
        <w:t>/o instrucciones con una sintaxis formal, utilizados por una herramienta de automatización de ejecución de pruebas, que normalmente se encuentran en un archivo. Un script de prueba puede implementar uno o más casos de prueba, navegación, procedimientos de configuración o limpieza, o verificación. Una secuencia de comandos de prueba puede estar o no en una forma que se pueda utilizar para ejecutar una prueba manualmente (una secuencia de comandos de prueba manual es un procedimiento de prueba). Las entradas de la prueba y el resultado esperado pueden incluirse como parte de un script o pueden estar fuera del script en un archivo o base de datos independiente.</w:t>
      </w:r>
    </w:p>
    <w:p w14:paraId="6D0F20B3" w14:textId="77777777" w:rsidR="007856B8" w:rsidRDefault="00CD79C2" w:rsidP="007856B8">
      <w:pPr>
        <w:pStyle w:val="Prrafodelista"/>
        <w:spacing w:line="360" w:lineRule="auto"/>
        <w:ind w:left="614" w:firstLine="0"/>
      </w:pPr>
      <w:r w:rsidRPr="00CD79C2">
        <w:t>Las condiciones previas para los casos de prueba deben implementarse para que las pruebas se puedan ejecutar. Por ejemplo, si una prueba usa algunos datos de un archivo o base de datos, ese archivo o base de datos debe inicializarse para contener la información que la prueba espera encontrar.</w:t>
      </w:r>
    </w:p>
    <w:p w14:paraId="1375AA7D" w14:textId="77777777" w:rsidR="007856B8" w:rsidRDefault="00CD79C2" w:rsidP="007856B8">
      <w:pPr>
        <w:pStyle w:val="Prrafodelista"/>
        <w:spacing w:line="360" w:lineRule="auto"/>
        <w:ind w:left="614" w:firstLine="0"/>
      </w:pPr>
      <w:r>
        <w:t>Un caso de prueba puede requerir la disponibilidad de hardware o software especial, por ejemplo, una conexión de red o una impresora. Esto también formaría parte del entorno necesario que se debe configurar antes de que se pueda ejecutar el caso de prueba.</w:t>
      </w:r>
    </w:p>
    <w:p w14:paraId="7BD641E8" w14:textId="31C2A661" w:rsidR="00CD79C2" w:rsidRPr="00CD79C2" w:rsidRDefault="00CD79C2" w:rsidP="007856B8">
      <w:pPr>
        <w:pStyle w:val="Prrafodelista"/>
        <w:spacing w:line="360" w:lineRule="auto"/>
        <w:ind w:left="614" w:firstLine="0"/>
      </w:pPr>
      <w:r>
        <w:t>Los resultados esperados pueden organizarse en archivos para que los utilicen las herramientas de automatización. Para las pruebas manuales, pueden ser simplemente notas sobre el procedimiento de prueba manual o el guión. Configurar los resultados esperados para la comparación automatizada puede ser considerablemente más complejo que configurar los resultados esperados para las pruebas manuales. Las herramientas requieren que todo esté detallado con gran detalle, por lo que se requiere mucho más rigor que para las pruebas manuales.</w:t>
      </w:r>
    </w:p>
    <w:p w14:paraId="0F91FF80" w14:textId="77777777" w:rsidR="007856B8" w:rsidRPr="007856B8" w:rsidRDefault="00CD79C2" w:rsidP="002572B4">
      <w:pPr>
        <w:pStyle w:val="Prrafodelista"/>
        <w:numPr>
          <w:ilvl w:val="0"/>
          <w:numId w:val="1"/>
        </w:numPr>
        <w:spacing w:line="360" w:lineRule="auto"/>
        <w:rPr>
          <w:b/>
        </w:rPr>
      </w:pPr>
      <w:r w:rsidRPr="007856B8">
        <w:rPr>
          <w:b/>
        </w:rPr>
        <w:t xml:space="preserve">Ejecutar los casos de prueba: </w:t>
      </w:r>
      <w:r w:rsidRPr="00CD79C2">
        <w:t xml:space="preserve">El software bajo prueba se ejecuta utilizando los casos de prueba. Para la prueba manual, esto puede consistir en que los probadores se sienten y posiblemente sigan un procedimiento manual impreso. Ingresarían entradas, observarían resultados y tomarían notas sobre cualquier problema a medida que avanzaban. Para las pruebas automatizadas, esto puede implicar iniciar la herramienta de prueba y decirle qué casos de prueba ejecutar. </w:t>
      </w:r>
    </w:p>
    <w:p w14:paraId="7F6D6449" w14:textId="7D2F02F9" w:rsidR="00CD79C2" w:rsidRPr="007856B8" w:rsidRDefault="00CD79C2" w:rsidP="007856B8">
      <w:pPr>
        <w:pStyle w:val="Prrafodelista"/>
        <w:spacing w:line="360" w:lineRule="auto"/>
        <w:ind w:left="614" w:firstLine="0"/>
        <w:rPr>
          <w:b/>
        </w:rPr>
      </w:pPr>
      <w:r w:rsidRPr="00CD79C2">
        <w:t>La ejecución de la prueba solo se puede realizar después de que exista el software, es decir, es una actividad en el lado derecho del modelo V.</w:t>
      </w:r>
    </w:p>
    <w:p w14:paraId="58B7EA1D" w14:textId="77777777" w:rsidR="007856B8" w:rsidRPr="007856B8" w:rsidRDefault="00CD79C2" w:rsidP="002572B4">
      <w:pPr>
        <w:pStyle w:val="Prrafodelista"/>
        <w:numPr>
          <w:ilvl w:val="0"/>
          <w:numId w:val="1"/>
        </w:numPr>
        <w:spacing w:line="360" w:lineRule="auto"/>
        <w:rPr>
          <w:b/>
        </w:rPr>
      </w:pPr>
      <w:r w:rsidRPr="007856B8">
        <w:rPr>
          <w:b/>
        </w:rPr>
        <w:t xml:space="preserve">Compare los resultados de las pruebas con los resultados esperados: </w:t>
      </w:r>
      <w:r w:rsidR="001D4269" w:rsidRPr="001D4269">
        <w:t>Se debe investigar el resultado real de cada prueba para ver si el software que se está probando funcionó correctamente. Esto puede ser una confirmación informal de lo que el evaluador espera ver, o puede ser una comparación rigurosa y detallada de los resultados reales exactos con los resultados esperados. La comparación de algunos resultados, como los mensajes enviados a una pantalla, se puede realizar mientras se ejecuta la prueba. Otros resultados, como un cambio en los registros de la base de datos, solo se pueden comparar después de que se haya completado la ejecución del caso de prueba. Es posible que una prueba automatizada deba utilizar una combinación de estos dos enfoques.</w:t>
      </w:r>
    </w:p>
    <w:p w14:paraId="661CE8C6" w14:textId="77777777" w:rsidR="007856B8" w:rsidRDefault="001D4269" w:rsidP="007856B8">
      <w:pPr>
        <w:pStyle w:val="Prrafodelista"/>
        <w:spacing w:line="360" w:lineRule="auto"/>
        <w:ind w:left="614" w:firstLine="0"/>
      </w:pPr>
      <w:r w:rsidRPr="001D4269">
        <w:t>La suposición es que, si los resultados reales y esperados son los mismos, entonces el software ha pasado la prueba; si son diferentes, el software no pasó la prueba. En realidad, esto es una simplificación excesiva. Todo lo que podemos decir es que, si los resultados reales y esperados no coinciden, entonces es necesario investigar algo. Puede ser que el software sea incorrecto o que la prueba se haya ejecutado en la secuencia incorrecta, los resultados esperados fueron incorrectos, el entorno de prueba no se configuró correctamente o la prueba se especificó incorrectamente.</w:t>
      </w:r>
      <w:r w:rsidR="007856B8">
        <w:t xml:space="preserve"> </w:t>
      </w:r>
    </w:p>
    <w:p w14:paraId="01082060" w14:textId="74792211" w:rsidR="001D4269" w:rsidRPr="007856B8" w:rsidRDefault="007856B8" w:rsidP="007856B8">
      <w:pPr>
        <w:pStyle w:val="Prrafodelista"/>
        <w:spacing w:line="360" w:lineRule="auto"/>
        <w:ind w:left="614" w:firstLine="0"/>
        <w:rPr>
          <w:b/>
        </w:rPr>
      </w:pPr>
      <w:r>
        <w:t>E</w:t>
      </w:r>
      <w:r w:rsidR="001D4269" w:rsidRPr="001D4269">
        <w:t xml:space="preserve">xiste una diferencia entre comparar y verificar; una herramienta puede </w:t>
      </w:r>
      <w:r w:rsidR="001C2809" w:rsidRPr="001D4269">
        <w:t>comparar,</w:t>
      </w:r>
      <w:r w:rsidR="001D4269" w:rsidRPr="001D4269">
        <w:t xml:space="preserve"> pero no verificar. Una herramienta puede comparar un conjunto de resultados de prueba con otro y puede marcar cualquier diferencia entre los dos. Pero la herramienta no puede decir si los resultados son correctos o no; esto es verificación y normalmente lo hacen los probadores. Son los probadores quienes confirman o aseguran que los resultados que se comparan sean de hecho correctos. En algunas circunstancias especiales, es posible automatizar la generación de resultados esperados, pero este no es el caso de la mayoría de las pruebas industriales realizadas con herramientas comerciales de ejecución de pruebas.</w:t>
      </w:r>
    </w:p>
    <w:p w14:paraId="1C1F629F" w14:textId="77777777" w:rsidR="001D4269" w:rsidRPr="001D4269" w:rsidRDefault="001D4269" w:rsidP="001D4269">
      <w:pPr>
        <w:pStyle w:val="Prrafodelista"/>
        <w:ind w:left="785" w:firstLine="0"/>
      </w:pPr>
    </w:p>
    <w:p w14:paraId="514E0080" w14:textId="69CE2711" w:rsidR="00D5666E" w:rsidRPr="00203869" w:rsidRDefault="00D5666E" w:rsidP="00D5666E">
      <w:pPr>
        <w:rPr>
          <w:lang w:val="en-US"/>
        </w:rPr>
      </w:pPr>
      <w:r w:rsidRPr="00203869">
        <w:rPr>
          <w:highlight w:val="yellow"/>
          <w:lang w:val="en-US"/>
        </w:rPr>
        <w:t xml:space="preserve">Libro: Software Test Automation Effective use of test execution </w:t>
      </w:r>
      <w:r w:rsidR="004B1C19" w:rsidRPr="00203869">
        <w:rPr>
          <w:highlight w:val="yellow"/>
          <w:lang w:val="en-US"/>
        </w:rPr>
        <w:t>tool</w:t>
      </w:r>
      <w:r w:rsidRPr="00203869">
        <w:rPr>
          <w:highlight w:val="yellow"/>
          <w:lang w:val="en-US"/>
        </w:rPr>
        <w:t>s, autores: MARK FEWSTER, DOROTHY GRAHAM, página: 1</w:t>
      </w:r>
      <w:r w:rsidR="00A2026B" w:rsidRPr="00203869">
        <w:rPr>
          <w:highlight w:val="yellow"/>
          <w:lang w:val="en-US"/>
        </w:rPr>
        <w:t>3-14-15-16-17</w:t>
      </w:r>
    </w:p>
    <w:p w14:paraId="2AF1AD14" w14:textId="1AE1AD2C" w:rsidR="00D5666E" w:rsidRDefault="00DA5766" w:rsidP="00D5666E">
      <w:r w:rsidRPr="00DA5766">
        <w:rPr>
          <w:noProof/>
          <w:lang w:val="en-US"/>
        </w:rPr>
        <w:drawing>
          <wp:inline distT="0" distB="0" distL="0" distR="0" wp14:anchorId="5EBD3A30" wp14:editId="6E5E860A">
            <wp:extent cx="5401945" cy="2528570"/>
            <wp:effectExtent l="0" t="0" r="8255" b="508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1945" cy="2528570"/>
                    </a:xfrm>
                    <a:prstGeom prst="rect">
                      <a:avLst/>
                    </a:prstGeom>
                  </pic:spPr>
                </pic:pic>
              </a:graphicData>
            </a:graphic>
          </wp:inline>
        </w:drawing>
      </w:r>
    </w:p>
    <w:p w14:paraId="09885DF1" w14:textId="77777777" w:rsidR="00B3485F" w:rsidRDefault="00B3485F" w:rsidP="00C7337F">
      <w:pPr>
        <w:spacing w:line="360" w:lineRule="auto"/>
      </w:pPr>
    </w:p>
    <w:p w14:paraId="4F88ABDC" w14:textId="447F38CB" w:rsidR="00B3485F" w:rsidRPr="00C7337F" w:rsidRDefault="00B3485F" w:rsidP="002572B4">
      <w:pPr>
        <w:pStyle w:val="Ttulo3"/>
        <w:numPr>
          <w:ilvl w:val="2"/>
          <w:numId w:val="2"/>
        </w:numPr>
        <w:spacing w:line="360" w:lineRule="auto"/>
      </w:pPr>
      <w:bookmarkStart w:id="129" w:name="_Toc77780584"/>
      <w:r w:rsidRPr="00C7337F">
        <w:t>Artefactos de Prueba para la identificación de casos de prueba</w:t>
      </w:r>
      <w:bookmarkEnd w:id="129"/>
    </w:p>
    <w:p w14:paraId="0B6D2D7B" w14:textId="77777777" w:rsidR="00C7337F" w:rsidRDefault="00C7337F" w:rsidP="00C7337F">
      <w:pPr>
        <w:spacing w:line="360" w:lineRule="auto"/>
      </w:pPr>
    </w:p>
    <w:p w14:paraId="4935F16F" w14:textId="2D0F72D5" w:rsidR="00B3485F" w:rsidRPr="00C7337F" w:rsidRDefault="00C7337F" w:rsidP="00C7337F">
      <w:pPr>
        <w:spacing w:line="360" w:lineRule="auto"/>
      </w:pPr>
      <w:r>
        <w:t xml:space="preserve">Los artefactos de prueba son elementos que permiten llevar a cabo las tareas de testing en un determinado proyecto. </w:t>
      </w:r>
      <w:r w:rsidR="00B3485F" w:rsidRPr="00C7337F">
        <w:t>El artefacto principal para esta etapa de desarrollo es el plan de pruebas, mediante el cual se establece las condiciones iniciales bajo lo cual se llevará a cabo las tareas de testing durante todo el proyecto.</w:t>
      </w:r>
    </w:p>
    <w:p w14:paraId="357C1959" w14:textId="77777777" w:rsidR="00B3485F" w:rsidRPr="00DF65EB" w:rsidRDefault="00B3485F" w:rsidP="00C7337F">
      <w:pPr>
        <w:rPr>
          <w:highlight w:val="green"/>
        </w:rPr>
      </w:pPr>
    </w:p>
    <w:p w14:paraId="74E545FE" w14:textId="77777777" w:rsidR="00B3485F" w:rsidRPr="00DF65EB" w:rsidRDefault="00B3485F" w:rsidP="002572B4">
      <w:pPr>
        <w:pStyle w:val="Ttulo4"/>
        <w:numPr>
          <w:ilvl w:val="3"/>
          <w:numId w:val="2"/>
        </w:numPr>
        <w:spacing w:line="360" w:lineRule="auto"/>
      </w:pPr>
      <w:bookmarkStart w:id="130" w:name="_Toc77780585"/>
      <w:r w:rsidRPr="00C7337F">
        <w:t>Plan de Pruebas</w:t>
      </w:r>
      <w:bookmarkEnd w:id="130"/>
    </w:p>
    <w:p w14:paraId="12F883AC" w14:textId="77777777" w:rsidR="00C7337F" w:rsidRDefault="00C7337F" w:rsidP="00C7337F">
      <w:pPr>
        <w:spacing w:line="360" w:lineRule="auto"/>
      </w:pPr>
    </w:p>
    <w:p w14:paraId="1ABB193C" w14:textId="5C9D2099" w:rsidR="00B3485F" w:rsidRPr="00DF65EB" w:rsidRDefault="00B3485F" w:rsidP="00C7337F">
      <w:pPr>
        <w:spacing w:line="360" w:lineRule="auto"/>
      </w:pPr>
      <w:r w:rsidRPr="00DF65EB">
        <w:t xml:space="preserve">El plan de pruebas de software se elabora para atender los objetivos de calidad en un desarrollo de sistemas, encargandose de definir aspectos como por ejemplo los módulos o funcionalidades sujeto de verificación, tipos de pruebas, entornos, recursos asignados, entre otros aspectos. </w:t>
      </w:r>
    </w:p>
    <w:p w14:paraId="16C3E54C" w14:textId="77777777" w:rsidR="00B3485F" w:rsidRDefault="00B3485F" w:rsidP="00C7337F">
      <w:pPr>
        <w:spacing w:line="360" w:lineRule="auto"/>
      </w:pPr>
      <w:r w:rsidRPr="00DF65EB">
        <w:t>Para elaborar un plan de pruebas de software lo primero que debes hacer es entender los requerimientos de usuario que componen la iteración o proyecto, que son el sujeto de la verificación de calidad que se va a realizar.</w:t>
      </w:r>
    </w:p>
    <w:p w14:paraId="7440478F" w14:textId="77777777" w:rsidR="00B3485F" w:rsidRPr="00203869" w:rsidRDefault="00B3485F" w:rsidP="00B3485F">
      <w:pPr>
        <w:rPr>
          <w:lang w:val="en-US"/>
        </w:rPr>
      </w:pPr>
      <w:r w:rsidRPr="00203869">
        <w:rPr>
          <w:highlight w:val="cyan"/>
          <w:lang w:val="en-US"/>
        </w:rPr>
        <w:t xml:space="preserve">Link: </w:t>
      </w:r>
      <w:hyperlink r:id="rId56" w:history="1">
        <w:r w:rsidRPr="00203869">
          <w:rPr>
            <w:rStyle w:val="Hipervnculo"/>
            <w:highlight w:val="cyan"/>
            <w:lang w:val="en-US"/>
          </w:rPr>
          <w:t>http://www.pmoinformatica.com/2016/01/elaborar-plan-pruebas-software.html</w:t>
        </w:r>
      </w:hyperlink>
      <w:r w:rsidRPr="00203869">
        <w:rPr>
          <w:lang w:val="en-US"/>
        </w:rPr>
        <w:t xml:space="preserve"> </w:t>
      </w:r>
    </w:p>
    <w:p w14:paraId="61062691" w14:textId="77777777" w:rsidR="00B3485F" w:rsidRPr="00203869" w:rsidRDefault="00B3485F" w:rsidP="00B3485F">
      <w:pPr>
        <w:spacing w:line="360" w:lineRule="auto"/>
        <w:rPr>
          <w:lang w:val="en-US"/>
        </w:rPr>
      </w:pPr>
    </w:p>
    <w:p w14:paraId="44027EFD" w14:textId="77777777" w:rsidR="00B3485F" w:rsidRDefault="00B3485F" w:rsidP="00B3485F">
      <w:pPr>
        <w:pStyle w:val="Textoindependiente"/>
        <w:spacing w:line="360" w:lineRule="auto"/>
      </w:pPr>
      <w:r w:rsidRPr="00210A5C">
        <w:t xml:space="preserve">El propósito del plan de pruebas es explicitar el alcance, enfoque, recursos requeridos, calendario, responsables y manejo de riesgos de un proceso de pruebas. </w:t>
      </w:r>
    </w:p>
    <w:p w14:paraId="2ECE827C" w14:textId="77777777" w:rsidR="00B3485F" w:rsidRDefault="00B3485F" w:rsidP="00B3485F">
      <w:pPr>
        <w:pStyle w:val="Textoindependiente"/>
        <w:spacing w:line="360" w:lineRule="auto"/>
      </w:pPr>
      <w:r w:rsidRPr="00210A5C">
        <w:t>Note que puede haber un plan global que explicite el énfasis a realizar sobre los distintos tipos de</w:t>
      </w:r>
      <w:r>
        <w:t xml:space="preserve"> </w:t>
      </w:r>
      <w:r w:rsidRPr="00210A5C">
        <w:t xml:space="preserve">pruebas (verificación, integración e integración). </w:t>
      </w:r>
      <w:r>
        <w:t xml:space="preserve"> </w:t>
      </w:r>
      <w:r w:rsidRPr="00B024D1">
        <w:rPr>
          <w:sz w:val="18"/>
        </w:rPr>
        <w:fldChar w:fldCharType="begin"/>
      </w:r>
      <w:r w:rsidRPr="00B024D1">
        <w:rPr>
          <w:sz w:val="18"/>
        </w:rPr>
        <w:instrText xml:space="preserve"> ADDIN ZOTERO_ITEM CSL_CITATION {"citationID":"hrCJtExs","properties":{"formattedCitation":"({\\i{}PLAN DE Pruebas DE Software}, s.\\uc0\\u160{}f.)","plainCitation":"(PLAN DE Pruebas DE Software, s. f.)","noteIndex":0},"citationItems":[{"id":96,"uris":["http://zotero.org/users/local/JHQCasz5/items/JPFGV9IF"],"uri":["http://zotero.org/users/local/JHQCasz5/items/JPFGV9IF"],"itemData":{"id":96,"type":"webpage","abstract":"¡Comparte resúmenes, material para preparar tus exámenes, apuntes y mucho más!","container-title":"StuDocu","language":"es-ec","title":"PLAN DE Pruebas DE Software","URL":"https://www.studocu.com/ec/document/universidad-tecnica-particular-de-loja/fundamentos-de-programacion/apuntes/plan-de-pruebas-de-software/5638932/view","accessed":{"date-parts":[["2021",6,8]]}}}],"schema":"https://github.com/citation-style-language/schema/raw/master/csl-citation.json"} </w:instrText>
      </w:r>
      <w:r w:rsidRPr="00B024D1">
        <w:rPr>
          <w:sz w:val="18"/>
        </w:rPr>
        <w:fldChar w:fldCharType="separate"/>
      </w:r>
      <w:r w:rsidRPr="00B024D1">
        <w:rPr>
          <w:sz w:val="18"/>
          <w:szCs w:val="24"/>
        </w:rPr>
        <w:t>(</w:t>
      </w:r>
      <w:r w:rsidRPr="00B024D1">
        <w:rPr>
          <w:sz w:val="18"/>
        </w:rPr>
        <w:t>studocu</w:t>
      </w:r>
      <w:r w:rsidRPr="00B024D1">
        <w:rPr>
          <w:sz w:val="18"/>
          <w:szCs w:val="24"/>
        </w:rPr>
        <w:t>, 2018)</w:t>
      </w:r>
      <w:r w:rsidRPr="00B024D1">
        <w:rPr>
          <w:sz w:val="18"/>
        </w:rPr>
        <w:fldChar w:fldCharType="end"/>
      </w:r>
    </w:p>
    <w:p w14:paraId="437088F7" w14:textId="77777777" w:rsidR="00B3485F" w:rsidRDefault="00B3485F" w:rsidP="00B3485F">
      <w:pPr>
        <w:pStyle w:val="Textoindependiente"/>
        <w:spacing w:line="360" w:lineRule="auto"/>
      </w:pPr>
      <w:r w:rsidRPr="00210A5C">
        <w:t>Un plan de pruebas incluye:</w:t>
      </w:r>
    </w:p>
    <w:p w14:paraId="652988AE" w14:textId="77777777" w:rsidR="00B3485F" w:rsidRDefault="00B3485F" w:rsidP="002572B4">
      <w:pPr>
        <w:pStyle w:val="Prrafodelista"/>
        <w:numPr>
          <w:ilvl w:val="0"/>
          <w:numId w:val="7"/>
        </w:numPr>
        <w:spacing w:line="360" w:lineRule="auto"/>
      </w:pPr>
      <w:r w:rsidRPr="00B3485F">
        <w:rPr>
          <w:b/>
        </w:rPr>
        <w:t>Alcance:</w:t>
      </w:r>
      <w:r>
        <w:t xml:space="preserve"> </w:t>
      </w:r>
      <w:r w:rsidRPr="008533CD">
        <w:t>Indica el tipo de prueba y las propiedades/elementos del software a ser probado.</w:t>
      </w:r>
    </w:p>
    <w:p w14:paraId="056D69A9" w14:textId="77777777" w:rsidR="00B3485F" w:rsidRDefault="00B3485F" w:rsidP="002572B4">
      <w:pPr>
        <w:pStyle w:val="Prrafodelista"/>
        <w:numPr>
          <w:ilvl w:val="0"/>
          <w:numId w:val="7"/>
        </w:numPr>
        <w:spacing w:line="360" w:lineRule="auto"/>
      </w:pPr>
      <w:r w:rsidRPr="00B3485F">
        <w:rPr>
          <w:b/>
        </w:rPr>
        <w:t>Items a probar:</w:t>
      </w:r>
      <w:r>
        <w:t xml:space="preserve"> </w:t>
      </w:r>
      <w:r w:rsidRPr="008533CD">
        <w:t>Indica la configuración a probar y las condiciones mínimas que debe cumplir para comenzar a aplicarle el plan. Por un lado, es dificil y riesgoso probar una configuración que aún reporta fallas; por otro lado, si esperamos a que todos los módulos estén perfectos, puede que detectemos fallas graves demasiado tarde.</w:t>
      </w:r>
    </w:p>
    <w:p w14:paraId="517B21D4" w14:textId="77777777" w:rsidR="00B3485F" w:rsidRDefault="00B3485F" w:rsidP="002572B4">
      <w:pPr>
        <w:pStyle w:val="Prrafodelista"/>
        <w:numPr>
          <w:ilvl w:val="0"/>
          <w:numId w:val="7"/>
        </w:numPr>
        <w:spacing w:line="360" w:lineRule="auto"/>
      </w:pPr>
      <w:r w:rsidRPr="00B3485F">
        <w:rPr>
          <w:b/>
        </w:rPr>
        <w:t>Estrategia:</w:t>
      </w:r>
      <w:r>
        <w:t xml:space="preserve"> </w:t>
      </w:r>
      <w:r w:rsidRPr="008533CD">
        <w:t xml:space="preserve">Describe la técnica, patrón y/o herramientas a utilizarse en el diseño de los casos de prueba. Por ejemplo, en el caso de pruebas unitarias de un procedimiento, esta sección podría indicar: </w:t>
      </w:r>
      <w:r>
        <w:t>“</w:t>
      </w:r>
      <w:r w:rsidRPr="008533CD">
        <w:t>Se aplicará la estrategia caja-negra de fronteras de la precondición</w:t>
      </w:r>
      <w:r>
        <w:t>”</w:t>
      </w:r>
      <w:r w:rsidRPr="008533CD">
        <w:t xml:space="preserve"> o </w:t>
      </w:r>
      <w:r>
        <w:t>“</w:t>
      </w:r>
      <w:r w:rsidRPr="008533CD">
        <w:t>Ejercicio de los caminos ciclomáticos válidos</w:t>
      </w:r>
      <w:r>
        <w:t>”</w:t>
      </w:r>
      <w:r w:rsidRPr="008533CD">
        <w:t>. En lo posible la estrategia debe precisar el número mínimo de casos de prueba a diseñar, por ej. 100% de las fronteras, 60% de los caminos ciclomáticos... La estrategia también explicita el grado de automatización que se exigirá, tanto para la generación de casos de prueba como para su ejecución.</w:t>
      </w:r>
    </w:p>
    <w:p w14:paraId="7BCDAD03" w14:textId="77777777" w:rsidR="00B3485F" w:rsidRDefault="00B3485F" w:rsidP="002572B4">
      <w:pPr>
        <w:pStyle w:val="Prrafodelista"/>
        <w:numPr>
          <w:ilvl w:val="0"/>
          <w:numId w:val="7"/>
        </w:numPr>
        <w:spacing w:line="360" w:lineRule="auto"/>
      </w:pPr>
      <w:r w:rsidRPr="00B3485F">
        <w:rPr>
          <w:b/>
        </w:rPr>
        <w:t>Categorización de la configuración:</w:t>
      </w:r>
      <w:r>
        <w:t xml:space="preserve"> </w:t>
      </w:r>
      <w:r w:rsidRPr="008533CD">
        <w:t>Explicita las condiciones bajo las cuales, el plan debe ser: Suspendido, Repetido; Culminado. En algunas circunstancias (las cuales deben ser explicitadas) el proceso de prueba debe suspenderse en vista de los defectos o fallas que se han detectado. Al</w:t>
      </w:r>
      <w:r>
        <w:t xml:space="preserve"> </w:t>
      </w:r>
      <w:r w:rsidRPr="008533CD">
        <w:t>corregirse los defectos, el proceso de prueba previsto por el plan puede continuar, pero debe explicitarse a partir de qué punto, ya que puede ser necesario repetir algunas pruebas. Los criterios de culminación pueden ser tan simples como aprobar el número mínimo de casos de prueba diseñados o tan complejo como tomar en cuenta no sólo el número mínimo, sino también el tiempo previsto para las pruebas y la tasa de detección de fallas.</w:t>
      </w:r>
    </w:p>
    <w:p w14:paraId="1C73349E" w14:textId="77777777" w:rsidR="00B3485F" w:rsidRDefault="00B3485F" w:rsidP="002572B4">
      <w:pPr>
        <w:pStyle w:val="Prrafodelista"/>
        <w:numPr>
          <w:ilvl w:val="0"/>
          <w:numId w:val="7"/>
        </w:numPr>
        <w:spacing w:line="360" w:lineRule="auto"/>
      </w:pPr>
      <w:r w:rsidRPr="00B3485F">
        <w:rPr>
          <w:b/>
        </w:rPr>
        <w:t>Tangibles:</w:t>
      </w:r>
      <w:r>
        <w:t xml:space="preserve"> </w:t>
      </w:r>
      <w:r w:rsidRPr="008533CD">
        <w:t>Explicita los documentos a entregarse al culminar el proceso previsto por el plan p. ej. subplanes, especificación de pruebas, casos de prueba, resumen gerencial del proceso y bitácora de pruebas.</w:t>
      </w:r>
    </w:p>
    <w:p w14:paraId="0FBBFD2F" w14:textId="77777777" w:rsidR="00B3485F" w:rsidRDefault="00B3485F" w:rsidP="002572B4">
      <w:pPr>
        <w:pStyle w:val="Prrafodelista"/>
        <w:numPr>
          <w:ilvl w:val="0"/>
          <w:numId w:val="7"/>
        </w:numPr>
        <w:spacing w:line="360" w:lineRule="auto"/>
      </w:pPr>
      <w:r w:rsidRPr="00B3485F">
        <w:rPr>
          <w:b/>
        </w:rPr>
        <w:t>Recursos:</w:t>
      </w:r>
      <w:r>
        <w:t xml:space="preserve"> </w:t>
      </w:r>
      <w:r w:rsidRPr="00A43B8A">
        <w:t xml:space="preserve">Especifica las propiedades necesarias y deseables del ambiente de prueba, incluyendo las características del hardware, el software de sistemas (p. ej. el sistema de operación), cualquier otro software necesario para llevar a cabo las pruebas, así como la colocación específica del software a probar (p. ej. qué módulos se colocan en qué máquinas de una red local) y la configuración del software de apoyo. </w:t>
      </w:r>
    </w:p>
    <w:p w14:paraId="39ECBAE2" w14:textId="77777777" w:rsidR="00B3485F" w:rsidRDefault="00B3485F" w:rsidP="00B3485F">
      <w:pPr>
        <w:pStyle w:val="Prrafodelista"/>
        <w:spacing w:line="360" w:lineRule="auto"/>
        <w:ind w:left="720" w:firstLine="0"/>
      </w:pPr>
      <w:r w:rsidRPr="00A43B8A">
        <w:t>La sección incluye un estimado de los recursos humanos necesarios para el proceso. También se indican cualquier requerimiento especial del proceso: actualización de licencias, espacio de oficina, tiempo en la máquina de producción, seguridad.</w:t>
      </w:r>
    </w:p>
    <w:p w14:paraId="49CA3C87" w14:textId="77777777" w:rsidR="00B3485F" w:rsidRDefault="00B3485F" w:rsidP="002572B4">
      <w:pPr>
        <w:pStyle w:val="Prrafodelista"/>
        <w:numPr>
          <w:ilvl w:val="0"/>
          <w:numId w:val="7"/>
        </w:numPr>
        <w:spacing w:line="360" w:lineRule="auto"/>
      </w:pPr>
      <w:r w:rsidRPr="00B3485F">
        <w:rPr>
          <w:b/>
        </w:rPr>
        <w:t>Calendario:</w:t>
      </w:r>
      <w:r>
        <w:t xml:space="preserve"> </w:t>
      </w:r>
      <w:r w:rsidRPr="00DF7053">
        <w:t>Esta sección describe los hitos del proceso de prueba y el grafo de dependencia en el tiempo de las tareas a realizar.</w:t>
      </w:r>
    </w:p>
    <w:p w14:paraId="6E80EB5F" w14:textId="77777777" w:rsidR="00B3485F" w:rsidRDefault="00B3485F" w:rsidP="002572B4">
      <w:pPr>
        <w:pStyle w:val="Prrafodelista"/>
        <w:numPr>
          <w:ilvl w:val="0"/>
          <w:numId w:val="7"/>
        </w:numPr>
        <w:spacing w:line="360" w:lineRule="auto"/>
      </w:pPr>
      <w:r w:rsidRPr="00B3485F">
        <w:rPr>
          <w:b/>
        </w:rPr>
        <w:t>Manejo de riesgos:</w:t>
      </w:r>
      <w:r>
        <w:t xml:space="preserve"> </w:t>
      </w:r>
      <w:r w:rsidRPr="00DF7053">
        <w:t>Explicita los riesgos del plan, las acciones mitigantes y de contingencia.</w:t>
      </w:r>
    </w:p>
    <w:p w14:paraId="62D27DAA" w14:textId="77777777" w:rsidR="00B3485F" w:rsidRDefault="00B3485F" w:rsidP="002572B4">
      <w:pPr>
        <w:pStyle w:val="Prrafodelista"/>
        <w:numPr>
          <w:ilvl w:val="0"/>
          <w:numId w:val="7"/>
        </w:numPr>
        <w:spacing w:line="360" w:lineRule="auto"/>
      </w:pPr>
      <w:r w:rsidRPr="00B3485F">
        <w:rPr>
          <w:b/>
        </w:rPr>
        <w:t>Responsables:</w:t>
      </w:r>
      <w:r>
        <w:t xml:space="preserve"> </w:t>
      </w:r>
      <w:r w:rsidRPr="00DF7053">
        <w:t>Especifica quién es el responsable de cada una de las tareas previstas en el plan</w:t>
      </w:r>
    </w:p>
    <w:p w14:paraId="402BE12A" w14:textId="77777777" w:rsidR="00B3485F" w:rsidRDefault="00B3485F" w:rsidP="00B3485F">
      <w:pPr>
        <w:spacing w:line="360" w:lineRule="auto"/>
        <w:rPr>
          <w:b/>
        </w:rPr>
      </w:pPr>
    </w:p>
    <w:p w14:paraId="6E69CC24" w14:textId="0F512B5B" w:rsidR="00B3485F" w:rsidRDefault="00B3485F" w:rsidP="002572B4">
      <w:pPr>
        <w:pStyle w:val="Ttulo3"/>
        <w:numPr>
          <w:ilvl w:val="2"/>
          <w:numId w:val="2"/>
        </w:numPr>
      </w:pPr>
      <w:bookmarkStart w:id="131" w:name="_Toc77780586"/>
      <w:r w:rsidRPr="00DF65EB">
        <w:t>Artefactos de Prueba para el diseño y construcción de casos de prueba</w:t>
      </w:r>
      <w:bookmarkEnd w:id="131"/>
    </w:p>
    <w:p w14:paraId="68403962" w14:textId="77777777" w:rsidR="00695679" w:rsidRDefault="00695679" w:rsidP="00B3485F">
      <w:pPr>
        <w:spacing w:line="360" w:lineRule="auto"/>
      </w:pPr>
    </w:p>
    <w:p w14:paraId="6BC970A5" w14:textId="22B582A6" w:rsidR="00B3485F" w:rsidRDefault="00B3485F" w:rsidP="00695679">
      <w:pPr>
        <w:spacing w:line="360" w:lineRule="auto"/>
      </w:pPr>
      <w:r w:rsidRPr="00DF65EB">
        <w:t xml:space="preserve">En esta </w:t>
      </w:r>
      <w:r w:rsidR="00D3188E">
        <w:t xml:space="preserve">fase se hacen presentes </w:t>
      </w:r>
      <w:r w:rsidR="00B742C1">
        <w:t xml:space="preserve">distintos </w:t>
      </w:r>
      <w:r w:rsidR="00D3188E">
        <w:t xml:space="preserve">términos </w:t>
      </w:r>
      <w:r w:rsidR="00B742C1">
        <w:t xml:space="preserve">conocidos dentro del mundo del testing </w:t>
      </w:r>
      <w:r w:rsidR="00D3188E">
        <w:t>como</w:t>
      </w:r>
      <w:r w:rsidR="00B742C1">
        <w:t xml:space="preserve"> son los</w:t>
      </w:r>
      <w:r w:rsidR="00D3188E">
        <w:t xml:space="preserve"> </w:t>
      </w:r>
      <w:r>
        <w:t>casos de prueba, s</w:t>
      </w:r>
      <w:r w:rsidR="00B742C1">
        <w:t>cript de prueba y suite de prueba</w:t>
      </w:r>
      <w:r>
        <w:t>, mismos que se detallan a continuación:</w:t>
      </w:r>
    </w:p>
    <w:p w14:paraId="2861DE44" w14:textId="77777777" w:rsidR="00695679" w:rsidRDefault="00695679" w:rsidP="00695679">
      <w:pPr>
        <w:spacing w:line="360" w:lineRule="auto"/>
      </w:pPr>
    </w:p>
    <w:p w14:paraId="4FE0A8F2" w14:textId="37495E04" w:rsidR="00D316BF" w:rsidRDefault="00B3485F" w:rsidP="002572B4">
      <w:pPr>
        <w:pStyle w:val="Ttulo4"/>
        <w:numPr>
          <w:ilvl w:val="3"/>
          <w:numId w:val="2"/>
        </w:numPr>
      </w:pPr>
      <w:bookmarkStart w:id="132" w:name="_Toc77780587"/>
      <w:r w:rsidRPr="00DF65EB">
        <w:t>Caso de prueba</w:t>
      </w:r>
      <w:bookmarkEnd w:id="132"/>
      <w:r w:rsidRPr="00DF65EB">
        <w:t xml:space="preserve"> </w:t>
      </w:r>
    </w:p>
    <w:p w14:paraId="21FD1228" w14:textId="77777777" w:rsidR="00695679" w:rsidRDefault="00695679" w:rsidP="00AC78F8">
      <w:pPr>
        <w:spacing w:line="360" w:lineRule="auto"/>
      </w:pPr>
    </w:p>
    <w:p w14:paraId="77AAFCE1" w14:textId="21962243" w:rsidR="00D3188E" w:rsidRDefault="00D3188E" w:rsidP="00695679">
      <w:pPr>
        <w:spacing w:line="360" w:lineRule="auto"/>
      </w:pPr>
      <w:r w:rsidRPr="00D3188E">
        <w:t>Un conjunto de valores de entrada, precondiciones de ej</w:t>
      </w:r>
      <w:r>
        <w:t xml:space="preserve">ecución, resultados esperados y </w:t>
      </w:r>
      <w:r w:rsidRPr="00D3188E">
        <w:t>postcondiciones de ejecución, desarrollados para un objetivo particular de condición de prueba, tal como para ejercer una ruta de un programa en particular o para verificar el cumplimiento de un requisito específico.</w:t>
      </w:r>
    </w:p>
    <w:p w14:paraId="18C33D84" w14:textId="77777777" w:rsidR="00695679" w:rsidRDefault="00D3188E" w:rsidP="00695679">
      <w:pPr>
        <w:spacing w:line="360" w:lineRule="auto"/>
      </w:pPr>
      <w:r>
        <w:t>Hay muchos formatos con diferentes tipos de datos, pero en realidad no existe un formato único para diseñar casos de prueba, dado que dependiendo el negocio o escenario será necesario personalizar los datos para ajustarlo a lo que se requiere probar, sin embargo hay campos mínimos que se deben contemplar en todos los casos, sin embargo es de tener en cuenta ser muy agiles y tener presente que el caso debe cumplir una regla de oro que es que el caso de prueba sea tan claro y entendible que sea sencillo para otra persona lograr reproducirlo sin mucho esfuerzo.</w:t>
      </w:r>
    </w:p>
    <w:p w14:paraId="6BF6545D" w14:textId="77777777" w:rsidR="00695679" w:rsidRDefault="00D3188E" w:rsidP="002572B4">
      <w:pPr>
        <w:pStyle w:val="Prrafodelista"/>
        <w:numPr>
          <w:ilvl w:val="0"/>
          <w:numId w:val="7"/>
        </w:numPr>
        <w:spacing w:line="360" w:lineRule="auto"/>
      </w:pPr>
      <w:r w:rsidRPr="00695679">
        <w:rPr>
          <w:b/>
        </w:rPr>
        <w:t>Identificador:</w:t>
      </w:r>
      <w:r>
        <w:t xml:space="preserve"> identifica el caso de prueba, puede ser numérico o alfanumérico, la idea es que un caso de prueba se diferencie de otro caso a través de este indicador.</w:t>
      </w:r>
    </w:p>
    <w:p w14:paraId="277AD1C6" w14:textId="77777777" w:rsidR="00695679" w:rsidRDefault="00D3188E" w:rsidP="002572B4">
      <w:pPr>
        <w:pStyle w:val="Prrafodelista"/>
        <w:numPr>
          <w:ilvl w:val="0"/>
          <w:numId w:val="7"/>
        </w:numPr>
        <w:spacing w:line="360" w:lineRule="auto"/>
      </w:pPr>
      <w:r w:rsidRPr="00695679">
        <w:rPr>
          <w:b/>
        </w:rPr>
        <w:t>Nombre del Caso de Prueba:</w:t>
      </w:r>
      <w:r>
        <w:t xml:space="preserve"> es un nombre descriptivo del caso de prueba, en algunos procesos de calidad se hace necesario cumplir una nomenclatura clara y definida.</w:t>
      </w:r>
    </w:p>
    <w:p w14:paraId="3333CA4B" w14:textId="77777777" w:rsidR="00695679" w:rsidRDefault="00D3188E" w:rsidP="002572B4">
      <w:pPr>
        <w:pStyle w:val="Prrafodelista"/>
        <w:numPr>
          <w:ilvl w:val="0"/>
          <w:numId w:val="7"/>
        </w:numPr>
        <w:spacing w:line="360" w:lineRule="auto"/>
      </w:pPr>
      <w:r w:rsidRPr="00695679">
        <w:rPr>
          <w:b/>
        </w:rPr>
        <w:t>Precondición/es:</w:t>
      </w:r>
      <w:r>
        <w:t xml:space="preserve"> hace referencia a lo que se debe tener listo para la ejecución del caso de prueba, pueden ser la ejecución de otros casos de pruebas, un archivo, la creación de un dato, entre otros.</w:t>
      </w:r>
    </w:p>
    <w:p w14:paraId="7D0267F0" w14:textId="77777777" w:rsidR="00695679" w:rsidRDefault="00D3188E" w:rsidP="002572B4">
      <w:pPr>
        <w:pStyle w:val="Prrafodelista"/>
        <w:numPr>
          <w:ilvl w:val="0"/>
          <w:numId w:val="7"/>
        </w:numPr>
        <w:spacing w:line="360" w:lineRule="auto"/>
      </w:pPr>
      <w:r w:rsidRPr="00695679">
        <w:rPr>
          <w:b/>
        </w:rPr>
        <w:t>Pasos:</w:t>
      </w:r>
      <w:r>
        <w:t xml:space="preserve"> Define las acciones de usuario expresadas en términos de negocio y del aplicativo para la ejecución del caso de prueba, como por ejemplo ingresar el nombre en el campo “Nombre usuario” o hacer clic en el botón “Enviar”.</w:t>
      </w:r>
    </w:p>
    <w:p w14:paraId="4C8690A0" w14:textId="77777777" w:rsidR="00695679" w:rsidRDefault="00D3188E" w:rsidP="002572B4">
      <w:pPr>
        <w:pStyle w:val="Prrafodelista"/>
        <w:numPr>
          <w:ilvl w:val="0"/>
          <w:numId w:val="7"/>
        </w:numPr>
        <w:spacing w:line="360" w:lineRule="auto"/>
      </w:pPr>
      <w:r w:rsidRPr="00695679">
        <w:rPr>
          <w:b/>
        </w:rPr>
        <w:t>Resultado esperado:</w:t>
      </w:r>
      <w:r>
        <w:t xml:space="preserve"> Este apartado es muy importante, porque es el que determina si la ejecución del caso va siendo exitosa por cada paso, en algunos pasos de prueba no es necesario tener siempre un resultado esperado, se recomienda que se utilice en los pasos de mayor importancia para el negocio, como lo puede ser al momento de crear un usuario y se genera una ventana de confirmación, en ese caso si es válido tener un resultado esperado como “Se genera la ventana confirmación de xyz” y se puede apoyar también en una imagen que haga referencia al resultado deseado.</w:t>
      </w:r>
    </w:p>
    <w:p w14:paraId="115A8974" w14:textId="77777777" w:rsidR="00695679" w:rsidRDefault="00D3188E" w:rsidP="002572B4">
      <w:pPr>
        <w:pStyle w:val="Prrafodelista"/>
        <w:numPr>
          <w:ilvl w:val="0"/>
          <w:numId w:val="7"/>
        </w:numPr>
        <w:spacing w:line="360" w:lineRule="auto"/>
      </w:pPr>
      <w:r w:rsidRPr="00695679">
        <w:rPr>
          <w:b/>
        </w:rPr>
        <w:t>Dato de Prueba:</w:t>
      </w:r>
      <w:r>
        <w:t xml:space="preserve"> los pasos de pruebas se apoyan en datos, es por esto que por cada paso de prueba se puede hacer necesario especificar cuál es el dato a usar. Como lo puede ser un nombre de usuario, un password, etc.</w:t>
      </w:r>
    </w:p>
    <w:p w14:paraId="32BD521B" w14:textId="4483DA4D" w:rsidR="00D3188E" w:rsidRDefault="00D3188E" w:rsidP="002572B4">
      <w:pPr>
        <w:pStyle w:val="Prrafodelista"/>
        <w:numPr>
          <w:ilvl w:val="0"/>
          <w:numId w:val="7"/>
        </w:numPr>
        <w:spacing w:line="360" w:lineRule="auto"/>
      </w:pPr>
      <w:r w:rsidRPr="00695679">
        <w:rPr>
          <w:b/>
        </w:rPr>
        <w:t>Resultado Real:</w:t>
      </w:r>
      <w:r>
        <w:t xml:space="preserve"> como se busca que los casos de pruebas sean reproducibles las veces que sean necesarios, esta opción permite al analista estar registrando los sucesos de cada paso (Donde sea necesario, no implica uno a uno de los pasos).</w:t>
      </w:r>
    </w:p>
    <w:p w14:paraId="7F7C4FF8" w14:textId="76DEDDD5" w:rsidR="00D3188E" w:rsidRDefault="00D3188E" w:rsidP="00D5666E"/>
    <w:p w14:paraId="5EF13494" w14:textId="1E9F4D81" w:rsidR="00D3188E" w:rsidRPr="00203869" w:rsidRDefault="00D3188E" w:rsidP="00D5666E">
      <w:pPr>
        <w:rPr>
          <w:lang w:val="en-US"/>
        </w:rPr>
      </w:pPr>
      <w:r w:rsidRPr="00203869">
        <w:rPr>
          <w:highlight w:val="cyan"/>
          <w:lang w:val="en-US"/>
        </w:rPr>
        <w:t>Link: https://www.testingcolombia.com/casos-de-prueba-que-son-como-se-hacen-y-para-que-sirven/</w:t>
      </w:r>
    </w:p>
    <w:p w14:paraId="3460FEAB" w14:textId="5A925B36" w:rsidR="00D3188E" w:rsidRPr="00203869" w:rsidRDefault="00D3188E" w:rsidP="005B428E">
      <w:pPr>
        <w:spacing w:line="360" w:lineRule="auto"/>
        <w:rPr>
          <w:lang w:val="en-US"/>
        </w:rPr>
      </w:pPr>
    </w:p>
    <w:p w14:paraId="3BC20C85" w14:textId="633116AF" w:rsidR="00B742C1" w:rsidRDefault="00B742C1" w:rsidP="002572B4">
      <w:pPr>
        <w:pStyle w:val="Ttulo4"/>
        <w:numPr>
          <w:ilvl w:val="3"/>
          <w:numId w:val="2"/>
        </w:numPr>
      </w:pPr>
      <w:bookmarkStart w:id="133" w:name="_Toc77780588"/>
      <w:r w:rsidRPr="00B742C1">
        <w:t>Script de prueba</w:t>
      </w:r>
      <w:bookmarkEnd w:id="133"/>
    </w:p>
    <w:p w14:paraId="6D402BB6" w14:textId="77777777" w:rsidR="00B742C1" w:rsidRPr="00B742C1" w:rsidRDefault="00B742C1" w:rsidP="005B428E">
      <w:pPr>
        <w:spacing w:line="360" w:lineRule="auto"/>
      </w:pPr>
    </w:p>
    <w:p w14:paraId="7A1B91EC" w14:textId="278FBC9E" w:rsidR="009E7023" w:rsidRDefault="009E7023" w:rsidP="005B428E">
      <w:pPr>
        <w:spacing w:line="360" w:lineRule="auto"/>
      </w:pPr>
      <w:r>
        <w:t>Cada caso de prueba por lo general está asociado a un script de prueba; sin embargo, puede ejecutar una prueba sin ni</w:t>
      </w:r>
      <w:r w:rsidR="005B428E">
        <w:t>ngún script de prueba asociado.</w:t>
      </w:r>
    </w:p>
    <w:p w14:paraId="0EBA0E63" w14:textId="77777777" w:rsidR="009E7023" w:rsidRDefault="009E7023" w:rsidP="005B428E">
      <w:pPr>
        <w:spacing w:line="360" w:lineRule="auto"/>
      </w:pPr>
      <w:r>
        <w:t>Un script de prueba es un script manual o automático que contiene instrucciones para implementar un caso de prueba. Puede escribir scripts de prueba manuales para ser ejecutados por un verificador humano o bien puede automatizar algunas o todas las instrucciones del script de prueba. Puede asociar scripts de prueba funcional, scripts de prueba de rendimiento y scripts de prueba de seguridad automatizados a un caso de prueba.</w:t>
      </w:r>
    </w:p>
    <w:p w14:paraId="098636EA" w14:textId="66B8F185" w:rsidR="009E7023" w:rsidRPr="00203869" w:rsidRDefault="009E7023" w:rsidP="00B742C1">
      <w:pPr>
        <w:rPr>
          <w:lang w:val="en-US"/>
        </w:rPr>
      </w:pPr>
      <w:r w:rsidRPr="00203869">
        <w:rPr>
          <w:highlight w:val="cyan"/>
          <w:lang w:val="en-US"/>
        </w:rPr>
        <w:t>Link: https://www.ibm.com/docs/es/elm/6.0.3?topic=testing-test-case-test-suite-overview</w:t>
      </w:r>
    </w:p>
    <w:p w14:paraId="7BA61825" w14:textId="77777777" w:rsidR="009E7023" w:rsidRPr="00203869" w:rsidRDefault="009E7023" w:rsidP="00B742C1">
      <w:pPr>
        <w:rPr>
          <w:lang w:val="en-US"/>
        </w:rPr>
      </w:pPr>
    </w:p>
    <w:p w14:paraId="15A34937" w14:textId="1513D25E" w:rsidR="008355BE" w:rsidRDefault="00B742C1" w:rsidP="005B428E">
      <w:pPr>
        <w:spacing w:line="360" w:lineRule="auto"/>
      </w:pPr>
      <w:r>
        <w:t>Los scripts de prueba toman la forma de instrucciones textuales documentadas que se ejecutan manualmente o instrucciones que se pueden leer en el sistema que habilitan la ejecución de pruebas automatizadas.</w:t>
      </w:r>
    </w:p>
    <w:p w14:paraId="347A2B3A" w14:textId="77777777" w:rsidR="005B428E" w:rsidRDefault="005B428E" w:rsidP="005B428E">
      <w:pPr>
        <w:spacing w:line="360" w:lineRule="auto"/>
      </w:pPr>
    </w:p>
    <w:p w14:paraId="215FED5B" w14:textId="5EC5A955" w:rsidR="00C1641C" w:rsidRDefault="00C1641C" w:rsidP="002572B4">
      <w:pPr>
        <w:pStyle w:val="Ttulo4"/>
        <w:numPr>
          <w:ilvl w:val="3"/>
          <w:numId w:val="2"/>
        </w:numPr>
      </w:pPr>
      <w:bookmarkStart w:id="134" w:name="_Toc77780589"/>
      <w:r w:rsidRPr="00C1641C">
        <w:t>Suite de prueba</w:t>
      </w:r>
      <w:bookmarkEnd w:id="134"/>
    </w:p>
    <w:p w14:paraId="2CEF457D" w14:textId="77777777" w:rsidR="005B428E" w:rsidRDefault="005B428E" w:rsidP="005B428E">
      <w:pPr>
        <w:spacing w:line="360" w:lineRule="auto"/>
      </w:pPr>
    </w:p>
    <w:p w14:paraId="1A8634E6" w14:textId="77777777" w:rsidR="005B428E" w:rsidRDefault="00C1641C" w:rsidP="005B428E">
      <w:pPr>
        <w:spacing w:line="360" w:lineRule="auto"/>
      </w:pPr>
      <w:r w:rsidRPr="00C1641C">
        <w:t>Una suite de pruebas es una colección de casos de prueba que se han agrupado para la ejecución de pruebas. Puede ejecutar una suite de pruebas abriendo la suite de pruebas o abriendo la ventana Examinar suites de prueba.</w:t>
      </w:r>
    </w:p>
    <w:p w14:paraId="2B44D733" w14:textId="77777777" w:rsidR="005B428E" w:rsidRDefault="00C1641C" w:rsidP="005B428E">
      <w:pPr>
        <w:spacing w:line="360" w:lineRule="auto"/>
      </w:pPr>
      <w:r>
        <w:t>Puede optar por ejecutar los casos de prueba en su suite de pruebas en secuencia o en paralelo. Si ejecuta una suite de pruebas en secuencia, un caso de prueba se ejecuta sólo después de que haya finalizado el caso de prueba anterior en la secuencia de ejecución. Cuando ejecuta una suite de pruebas en paralelo, puede ejecutar todos los casos de prueba al mismo tiem</w:t>
      </w:r>
      <w:r w:rsidR="005B428E">
        <w:t>po.</w:t>
      </w:r>
    </w:p>
    <w:p w14:paraId="254EEF45" w14:textId="77777777" w:rsidR="005B428E" w:rsidRDefault="00C1641C" w:rsidP="005B428E">
      <w:pPr>
        <w:spacing w:line="360" w:lineRule="auto"/>
      </w:pPr>
      <w:r>
        <w:t xml:space="preserve">Una vez iniciada la prueba, pueden pausar la ejecución de la suite de prueba en la consola de Ejecución de suite de pruebas. Puede poner en pausa las ejecuciones de la suite de pruebas cuando el sistema que está probando necesite algunos ligeros ajustes antes de que </w:t>
      </w:r>
      <w:r w:rsidR="005B428E">
        <w:t>puedan continuarse las pruebas.</w:t>
      </w:r>
    </w:p>
    <w:p w14:paraId="7E48B83A" w14:textId="77777777" w:rsidR="005B428E" w:rsidRDefault="00C1641C" w:rsidP="005B428E">
      <w:pPr>
        <w:spacing w:line="360" w:lineRule="auto"/>
      </w:pPr>
      <w:r>
        <w:t>Cuando se pone en pausa la ejecución de una suite de pruebas, también se pone en pausa cualquier ejecución de prueba manual que forme parte de la suite. Si una prueba se pone en pausa mientras se ejecuta una prueba automatizada, dicha prueba se completa. Sin embargo, las pruebas automatizadas que no se han iniciado todavía no se ejecutan. En cualquiera de los casos, la suite de pruebas continúa en un estado de pausa. Reanude las suites de pruebas que están en pausa desde la consola de Ejecución de suite de pruebas, la vista de lista Registros de ejecución de suite de pruebas o el editor de Registro de</w:t>
      </w:r>
      <w:r w:rsidR="005B428E">
        <w:t xml:space="preserve"> ejecución de suite de pruebas.</w:t>
      </w:r>
    </w:p>
    <w:p w14:paraId="29CE9E41" w14:textId="64BE9436" w:rsidR="00C1641C" w:rsidRDefault="00C1641C" w:rsidP="005B428E">
      <w:pPr>
        <w:spacing w:line="360" w:lineRule="auto"/>
      </w:pPr>
      <w:r>
        <w:t>Puede detener las suites de prueba desde la consola de Ejecución de suite de pruebas. Los casos de prueba sin finalizar dentro en dicha suite se marcan como incompletos. Las suites de prueba detenidas no se pueden reanudar.</w:t>
      </w:r>
    </w:p>
    <w:p w14:paraId="686BA0AF" w14:textId="21B70436" w:rsidR="005E7F12" w:rsidRDefault="00EA1D2E" w:rsidP="00C1641C">
      <w:r w:rsidRPr="00EA1D2E">
        <w:rPr>
          <w:highlight w:val="cyan"/>
        </w:rPr>
        <w:t>Link: https://www.ibm.com/docs/es/elm/6.0?topic=tests-running-test-suite</w:t>
      </w:r>
    </w:p>
    <w:p w14:paraId="527E2B43" w14:textId="4AA415AB" w:rsidR="00C1641C" w:rsidRDefault="00C1641C" w:rsidP="005B428E">
      <w:pPr>
        <w:spacing w:line="360" w:lineRule="auto"/>
      </w:pPr>
    </w:p>
    <w:p w14:paraId="13E02707" w14:textId="00A4000A" w:rsidR="003616BD" w:rsidRDefault="003616BD" w:rsidP="002572B4">
      <w:pPr>
        <w:pStyle w:val="Ttulo3"/>
        <w:numPr>
          <w:ilvl w:val="2"/>
          <w:numId w:val="2"/>
        </w:numPr>
      </w:pPr>
      <w:bookmarkStart w:id="135" w:name="_Toc77780590"/>
      <w:r w:rsidRPr="003616BD">
        <w:t xml:space="preserve">Artefactos de Prueba para la Ejecución y Comparación de los </w:t>
      </w:r>
      <w:r>
        <w:t>casos de prueba</w:t>
      </w:r>
      <w:bookmarkEnd w:id="135"/>
    </w:p>
    <w:p w14:paraId="1793FB20" w14:textId="77777777" w:rsidR="005B428E" w:rsidRDefault="005B428E" w:rsidP="005B428E">
      <w:pPr>
        <w:spacing w:line="360" w:lineRule="auto"/>
      </w:pPr>
    </w:p>
    <w:p w14:paraId="39194431" w14:textId="121086B2" w:rsidR="003616BD" w:rsidRDefault="003616BD" w:rsidP="005B428E">
      <w:pPr>
        <w:spacing w:line="360" w:lineRule="auto"/>
      </w:pPr>
      <w:r w:rsidRPr="003616BD">
        <w:t xml:space="preserve">En esta última etapa de </w:t>
      </w:r>
      <w:r>
        <w:t>desarrollo de pruebas se toma en consideración el informe de resultados obtenidos tras la ejecución de todas las tareas planteadas previamente.</w:t>
      </w:r>
    </w:p>
    <w:p w14:paraId="1F0C16D5" w14:textId="77777777" w:rsidR="005B428E" w:rsidRDefault="005B428E" w:rsidP="005B428E">
      <w:pPr>
        <w:spacing w:line="360" w:lineRule="auto"/>
      </w:pPr>
    </w:p>
    <w:p w14:paraId="15FD5848" w14:textId="3916CD60" w:rsidR="003616BD" w:rsidRPr="003616BD" w:rsidRDefault="003616BD" w:rsidP="002572B4">
      <w:pPr>
        <w:pStyle w:val="Ttulo4"/>
        <w:numPr>
          <w:ilvl w:val="3"/>
          <w:numId w:val="2"/>
        </w:numPr>
      </w:pPr>
      <w:bookmarkStart w:id="136" w:name="_Toc77780591"/>
      <w:r w:rsidRPr="003616BD">
        <w:t>Informe de Resultados</w:t>
      </w:r>
      <w:bookmarkEnd w:id="136"/>
    </w:p>
    <w:p w14:paraId="18EBAFAC" w14:textId="77777777" w:rsidR="005B428E" w:rsidRDefault="005B428E" w:rsidP="005B428E">
      <w:pPr>
        <w:spacing w:line="360" w:lineRule="auto"/>
      </w:pPr>
    </w:p>
    <w:p w14:paraId="3F0B765C" w14:textId="5FBAB62C" w:rsidR="004E49DC" w:rsidRPr="004E49DC" w:rsidRDefault="004E49DC" w:rsidP="005B428E">
      <w:pPr>
        <w:spacing w:line="360" w:lineRule="auto"/>
      </w:pPr>
      <w:r w:rsidRPr="004E49DC">
        <w:t>Cuando ejecutamos proyectos de desarrollo de software, la fase de pruebas (Software Testing) suele ser crítica, y es un momento en el cual diversos interesados (stakeholders) requieren información al minuto sobre el estado de la calidad del software que se está desa</w:t>
      </w:r>
      <w:r>
        <w:t>rrollando.</w:t>
      </w:r>
    </w:p>
    <w:p w14:paraId="35C8787F" w14:textId="77777777" w:rsidR="004E49DC" w:rsidRPr="004E49DC" w:rsidRDefault="004E49DC" w:rsidP="005B428E">
      <w:pPr>
        <w:spacing w:line="360" w:lineRule="auto"/>
      </w:pPr>
      <w:r w:rsidRPr="004E49DC">
        <w:t>Para ello, se suele manejar un informe de avance de cómo van las pruebas, el cual según la criticidad del proyecto puede ser solicitado una o varias veces al día.</w:t>
      </w:r>
    </w:p>
    <w:p w14:paraId="7D3A708C" w14:textId="764FC3DF" w:rsidR="003616BD" w:rsidRDefault="004E49DC" w:rsidP="005B428E">
      <w:pPr>
        <w:spacing w:line="360" w:lineRule="auto"/>
      </w:pPr>
      <w:r w:rsidRPr="004E49DC">
        <w:t>La intención es comunicar a todos los involucrados de las áreas de pruebas, desarrollo, funcionales y área de negocio cual es la situación de las pruebas, que defectos críticos se están reportando y cuantos casos faltan por ejecutar.</w:t>
      </w:r>
    </w:p>
    <w:p w14:paraId="6D1A2E21" w14:textId="24260D2F" w:rsidR="004E49DC" w:rsidRPr="00203869" w:rsidRDefault="004E49DC" w:rsidP="004E49DC">
      <w:pPr>
        <w:rPr>
          <w:lang w:val="en-US"/>
        </w:rPr>
      </w:pPr>
      <w:r w:rsidRPr="00203869">
        <w:rPr>
          <w:highlight w:val="cyan"/>
          <w:lang w:val="en-US"/>
        </w:rPr>
        <w:t>Link: http://www.pmoinformatica.com/2015/06/modelo-informe-pruebas-software.html</w:t>
      </w:r>
    </w:p>
    <w:p w14:paraId="698316D4" w14:textId="77777777" w:rsidR="00904D64" w:rsidRPr="00203869" w:rsidRDefault="00904D64" w:rsidP="00856CEB">
      <w:pPr>
        <w:spacing w:line="360" w:lineRule="auto"/>
        <w:rPr>
          <w:b/>
          <w:lang w:val="en-US"/>
        </w:rPr>
      </w:pPr>
    </w:p>
    <w:p w14:paraId="40785658" w14:textId="5AFE57BB" w:rsidR="009D018D" w:rsidRPr="004E479B" w:rsidRDefault="008D36B0" w:rsidP="002572B4">
      <w:pPr>
        <w:pStyle w:val="Ttulo2"/>
        <w:numPr>
          <w:ilvl w:val="1"/>
          <w:numId w:val="2"/>
        </w:numPr>
      </w:pPr>
      <w:bookmarkStart w:id="137" w:name="_Toc77780592"/>
      <w:r w:rsidRPr="004E479B">
        <w:t>Pruebas de caja negra</w:t>
      </w:r>
      <w:bookmarkEnd w:id="137"/>
    </w:p>
    <w:p w14:paraId="7DA6ED9E" w14:textId="77777777" w:rsidR="00BD4B61" w:rsidRDefault="00BD4B61" w:rsidP="00856CEB">
      <w:pPr>
        <w:pStyle w:val="Textoindependiente"/>
        <w:spacing w:line="360" w:lineRule="auto"/>
      </w:pPr>
    </w:p>
    <w:p w14:paraId="3B470373" w14:textId="42742B1E" w:rsidR="00B53C7A" w:rsidRPr="00B53C7A" w:rsidRDefault="00B53C7A" w:rsidP="006A65F7">
      <w:pPr>
        <w:spacing w:line="360" w:lineRule="auto"/>
      </w:pPr>
      <w:r w:rsidRPr="00B53C7A">
        <w:t>Las pruebas de caja negra, es una técnica de pruebas de software en la cual la funcionalidad se verifica sin tomar en cuenta la estructura interna de código, detalles de implementación o escenarios de ejecución internos en el software.</w:t>
      </w:r>
    </w:p>
    <w:p w14:paraId="50D900AE" w14:textId="52661F6F" w:rsidR="007E7A1D" w:rsidRDefault="00B53C7A" w:rsidP="00BD4B61">
      <w:pPr>
        <w:spacing w:line="360" w:lineRule="auto"/>
        <w:rPr>
          <w:sz w:val="18"/>
          <w:szCs w:val="18"/>
        </w:rPr>
      </w:pPr>
      <w:r w:rsidRPr="00B53C7A">
        <w:t>En las pruebas de caja negra, nos enfocamos solamente en las entradas y salidas del sistema, sin preocuparnos en tener conocimiento de la estructura interna del programa de software. Para obtener el detalle de cuáles deben ser esas entradas y salidas, nos basamos únicamente en los requerimientos de software y especificaciones funcionales</w:t>
      </w:r>
      <w:r w:rsidRPr="00B024D1">
        <w:rPr>
          <w:sz w:val="18"/>
          <w:szCs w:val="18"/>
        </w:rPr>
        <w:t>.</w:t>
      </w:r>
      <w:r w:rsidR="007E7A1D" w:rsidRPr="00B024D1">
        <w:rPr>
          <w:sz w:val="18"/>
          <w:szCs w:val="18"/>
        </w:rPr>
        <w:t xml:space="preserve"> </w:t>
      </w:r>
      <w:r w:rsidR="007E7A1D" w:rsidRPr="00B024D1">
        <w:rPr>
          <w:sz w:val="18"/>
          <w:szCs w:val="18"/>
        </w:rPr>
        <w:fldChar w:fldCharType="begin"/>
      </w:r>
      <w:r w:rsidR="007E7A1D" w:rsidRPr="00B024D1">
        <w:rPr>
          <w:sz w:val="18"/>
          <w:szCs w:val="18"/>
        </w:rPr>
        <w:instrText xml:space="preserve"> ADDIN ZOTERO_ITEM CSL_CITATION {"citationID":"dNIE3D3O","properties":{"formattedCitation":"(pmoinformatica.com, s.\\uc0\\u160{}f.)","plainCitation":"(pmoinformatica.com, s. f.)","noteIndex":0},"citationItems":[{"id":82,"uris":["http://zotero.org/users/local/JHQCasz5/items/VY7DBGGH"],"uri":["http://zotero.org/users/local/JHQCasz5/items/VY7DBGGH"],"itemData":{"id":82,"type":"post-weblog","abstract":"Web sobre dirección de proyectos de informática, software y tecnología. Artículos, plantillas, recomendaciones de cursos y mucho más.","title":"Pruebas de caja negra: Ejemplos","title-short":"Pruebas de caja negra","URL":"http://www.pmoinformatica.com/2017/02/pruebas-de-caja-negra-ejemplos.html","author":[{"family":"pmoinformatica.com","given":"Publicado","dropping-particle":"por"}],"accessed":{"date-parts":[["2021",6,7]]}}}],"schema":"https://github.com/citation-style-language/schema/raw/master/csl-citation.json"} </w:instrText>
      </w:r>
      <w:r w:rsidR="007E7A1D" w:rsidRPr="00B024D1">
        <w:rPr>
          <w:sz w:val="18"/>
          <w:szCs w:val="18"/>
        </w:rPr>
        <w:fldChar w:fldCharType="separate"/>
      </w:r>
      <w:r w:rsidR="007E7A1D" w:rsidRPr="00B024D1">
        <w:rPr>
          <w:sz w:val="18"/>
          <w:szCs w:val="18"/>
        </w:rPr>
        <w:t>(pmoinformatica.com, 2018)</w:t>
      </w:r>
      <w:r w:rsidR="007E7A1D" w:rsidRPr="00B024D1">
        <w:rPr>
          <w:sz w:val="18"/>
          <w:szCs w:val="18"/>
        </w:rPr>
        <w:fldChar w:fldCharType="end"/>
      </w:r>
    </w:p>
    <w:p w14:paraId="32D0BBF1" w14:textId="77777777" w:rsidR="00BD4B61" w:rsidRPr="00116115" w:rsidRDefault="00BD4B61" w:rsidP="00BD4B61">
      <w:pPr>
        <w:spacing w:line="360" w:lineRule="auto"/>
      </w:pPr>
    </w:p>
    <w:p w14:paraId="7D5440D5" w14:textId="42D99FF7" w:rsidR="008D36B0" w:rsidRPr="00203869" w:rsidRDefault="00D82FA7" w:rsidP="002572B4">
      <w:pPr>
        <w:pStyle w:val="Ttulo3"/>
        <w:numPr>
          <w:ilvl w:val="2"/>
          <w:numId w:val="2"/>
        </w:numPr>
      </w:pPr>
      <w:bookmarkStart w:id="138" w:name="_Toc77780593"/>
      <w:r w:rsidRPr="00203869">
        <w:t>Tipos de pruebas de caja negra</w:t>
      </w:r>
      <w:bookmarkEnd w:id="138"/>
    </w:p>
    <w:p w14:paraId="18AA2AD5" w14:textId="77777777" w:rsidR="00BD4B61" w:rsidRPr="00203869" w:rsidRDefault="00BD4B61" w:rsidP="00D82FA7">
      <w:pPr>
        <w:pStyle w:val="Textoindependiente"/>
        <w:spacing w:line="360" w:lineRule="auto"/>
        <w:rPr>
          <w:sz w:val="24"/>
        </w:rPr>
      </w:pPr>
    </w:p>
    <w:p w14:paraId="041E1A0B" w14:textId="6CA53333" w:rsidR="00D82FA7" w:rsidRPr="00BD4B61" w:rsidRDefault="00D82FA7" w:rsidP="006A65F7">
      <w:pPr>
        <w:spacing w:line="360" w:lineRule="auto"/>
        <w:rPr>
          <w:rStyle w:val="nfasis"/>
          <w:i w:val="0"/>
        </w:rPr>
      </w:pPr>
      <w:r w:rsidRPr="00BD4B61">
        <w:rPr>
          <w:rStyle w:val="nfasis"/>
          <w:i w:val="0"/>
        </w:rPr>
        <w:t>Podemos aplicar el método de prueba Black Box a los siguientes niveles de prueba de software:</w:t>
      </w:r>
    </w:p>
    <w:p w14:paraId="2F1AA0BB" w14:textId="77777777" w:rsidR="006A65F7" w:rsidRDefault="00D82FA7" w:rsidP="006A65F7">
      <w:pPr>
        <w:pStyle w:val="Prrafodelista"/>
        <w:numPr>
          <w:ilvl w:val="0"/>
          <w:numId w:val="7"/>
        </w:numPr>
        <w:spacing w:line="360" w:lineRule="auto"/>
        <w:rPr>
          <w:rStyle w:val="nfasis"/>
          <w:i w:val="0"/>
        </w:rPr>
      </w:pPr>
      <w:r w:rsidRPr="006A65F7">
        <w:rPr>
          <w:rStyle w:val="nfasis"/>
          <w:i w:val="0"/>
        </w:rPr>
        <w:t>Pruebas de integración.</w:t>
      </w:r>
    </w:p>
    <w:p w14:paraId="5252C6DD" w14:textId="77777777" w:rsidR="006A65F7" w:rsidRDefault="00D82FA7" w:rsidP="006A65F7">
      <w:pPr>
        <w:pStyle w:val="Prrafodelista"/>
        <w:numPr>
          <w:ilvl w:val="0"/>
          <w:numId w:val="7"/>
        </w:numPr>
        <w:spacing w:line="360" w:lineRule="auto"/>
        <w:rPr>
          <w:rStyle w:val="nfasis"/>
          <w:i w:val="0"/>
        </w:rPr>
      </w:pPr>
      <w:r w:rsidRPr="006A65F7">
        <w:rPr>
          <w:rStyle w:val="nfasis"/>
          <w:i w:val="0"/>
        </w:rPr>
        <w:t>Pruebas del sistema.</w:t>
      </w:r>
    </w:p>
    <w:p w14:paraId="702622CF" w14:textId="2764D040" w:rsidR="006A65F7" w:rsidRPr="006A65F7" w:rsidRDefault="00D82FA7" w:rsidP="006A65F7">
      <w:pPr>
        <w:pStyle w:val="Prrafodelista"/>
        <w:numPr>
          <w:ilvl w:val="0"/>
          <w:numId w:val="7"/>
        </w:numPr>
        <w:spacing w:line="360" w:lineRule="auto"/>
        <w:rPr>
          <w:rStyle w:val="nfasis"/>
          <w:i w:val="0"/>
        </w:rPr>
      </w:pPr>
      <w:r w:rsidRPr="006A65F7">
        <w:rPr>
          <w:rStyle w:val="nfasis"/>
          <w:i w:val="0"/>
        </w:rPr>
        <w:t>Pruebas de aceptación.</w:t>
      </w:r>
    </w:p>
    <w:p w14:paraId="49B4B3A4" w14:textId="137E5240" w:rsidR="00D82FA7" w:rsidRPr="00BD4B61" w:rsidRDefault="00D82FA7" w:rsidP="006A65F7">
      <w:pPr>
        <w:spacing w:line="360" w:lineRule="auto"/>
        <w:rPr>
          <w:rStyle w:val="nfasis"/>
          <w:i w:val="0"/>
        </w:rPr>
      </w:pPr>
      <w:r w:rsidRPr="00BD4B61">
        <w:rPr>
          <w:rStyle w:val="nfasis"/>
          <w:i w:val="0"/>
        </w:rPr>
        <w:t>Cuanto antes tenga lugar la prueba de la caja negra en el proceso de desarrollo, más compleja será la caja negra. Sin embargo, las cajas negras más grandes requieren más técnicas de prueba de caja negra.</w:t>
      </w:r>
    </w:p>
    <w:p w14:paraId="24B9C571" w14:textId="60465BD0" w:rsidR="00BA180B" w:rsidRDefault="00D82FA7" w:rsidP="00F124F3">
      <w:pPr>
        <w:pStyle w:val="Textoindependiente"/>
        <w:spacing w:line="360" w:lineRule="auto"/>
        <w:rPr>
          <w:sz w:val="24"/>
          <w:lang w:val="en-US"/>
        </w:rPr>
      </w:pPr>
      <w:r w:rsidRPr="00D82FA7">
        <w:rPr>
          <w:sz w:val="24"/>
          <w:highlight w:val="cyan"/>
          <w:lang w:val="en-US"/>
        </w:rPr>
        <w:t xml:space="preserve">Link: </w:t>
      </w:r>
      <w:hyperlink r:id="rId57" w:history="1">
        <w:r w:rsidRPr="00481629">
          <w:rPr>
            <w:rStyle w:val="Hipervnculo"/>
            <w:sz w:val="24"/>
            <w:highlight w:val="cyan"/>
            <w:lang w:val="en-US"/>
          </w:rPr>
          <w:t>https://es.itpedia.nl/2019/01/23/black-box-testing-software-op-de-pijnbank/</w:t>
        </w:r>
      </w:hyperlink>
    </w:p>
    <w:p w14:paraId="36F7C8E1" w14:textId="77777777" w:rsidR="00D82FA7" w:rsidRPr="00203869" w:rsidRDefault="00D82FA7" w:rsidP="00BD4B61">
      <w:pPr>
        <w:pStyle w:val="Textoindependiente"/>
        <w:spacing w:line="360" w:lineRule="auto"/>
        <w:rPr>
          <w:b/>
          <w:sz w:val="24"/>
          <w:lang w:val="en-US"/>
        </w:rPr>
      </w:pPr>
    </w:p>
    <w:p w14:paraId="3707C0E2" w14:textId="58A5B363" w:rsidR="00D82FA7" w:rsidRDefault="00D82FA7" w:rsidP="002572B4">
      <w:pPr>
        <w:pStyle w:val="Ttulo3"/>
        <w:numPr>
          <w:ilvl w:val="2"/>
          <w:numId w:val="2"/>
        </w:numPr>
      </w:pPr>
      <w:bookmarkStart w:id="139" w:name="_Toc77780594"/>
      <w:r w:rsidRPr="00BD4B61">
        <w:t>Los beneficios de las pruebas de Caja Negra</w:t>
      </w:r>
      <w:bookmarkEnd w:id="139"/>
    </w:p>
    <w:p w14:paraId="610DE126" w14:textId="77777777" w:rsidR="00BD4B61" w:rsidRPr="00BD4B61" w:rsidRDefault="00BD4B61" w:rsidP="00856CEB">
      <w:pPr>
        <w:spacing w:line="360" w:lineRule="auto"/>
      </w:pPr>
    </w:p>
    <w:p w14:paraId="00510C73" w14:textId="77777777" w:rsidR="00981E2E" w:rsidRPr="00BD4B61" w:rsidRDefault="00D82FA7" w:rsidP="006A65F7">
      <w:pPr>
        <w:pStyle w:val="Prrafodelista"/>
        <w:numPr>
          <w:ilvl w:val="0"/>
          <w:numId w:val="31"/>
        </w:numPr>
        <w:spacing w:line="360" w:lineRule="auto"/>
      </w:pPr>
      <w:r w:rsidRPr="00BD4B61">
        <w:t>Realizamos estas pruebas desde la perspectiva del usuario y ayudamos a identificar diferencias en las especificaciones.</w:t>
      </w:r>
    </w:p>
    <w:p w14:paraId="4574B1D7" w14:textId="77777777" w:rsidR="00981E2E" w:rsidRPr="00BD4B61" w:rsidRDefault="00D82FA7" w:rsidP="006A65F7">
      <w:pPr>
        <w:pStyle w:val="Prrafodelista"/>
        <w:numPr>
          <w:ilvl w:val="0"/>
          <w:numId w:val="31"/>
        </w:numPr>
        <w:spacing w:line="360" w:lineRule="auto"/>
      </w:pPr>
      <w:r w:rsidRPr="00BD4B61">
        <w:t>Los probadores no necesitan saber lenguajes de programación ni saber nada sobre la implementación del software.</w:t>
      </w:r>
    </w:p>
    <w:p w14:paraId="7C6C8798" w14:textId="77777777" w:rsidR="00981E2E" w:rsidRPr="00BD4B61" w:rsidRDefault="00D82FA7" w:rsidP="006A65F7">
      <w:pPr>
        <w:pStyle w:val="Prrafodelista"/>
        <w:numPr>
          <w:ilvl w:val="0"/>
          <w:numId w:val="31"/>
        </w:numPr>
        <w:spacing w:line="360" w:lineRule="auto"/>
      </w:pPr>
      <w:r w:rsidRPr="00BD4B61">
        <w:t>Podemos realizar las pruebas independientemente de los consultores o desarrolladores del proveedor. Esto da como resultado un informe de prueba objetivo. Los desarrolladores conocen su propio software, lo que puede provocar cierta ceguera ante los errores de software.</w:t>
      </w:r>
    </w:p>
    <w:p w14:paraId="2B4EC099" w14:textId="24B98693" w:rsidR="00D82FA7" w:rsidRPr="00BD4B61" w:rsidRDefault="00D82FA7" w:rsidP="006A65F7">
      <w:pPr>
        <w:pStyle w:val="Prrafodelista"/>
        <w:numPr>
          <w:ilvl w:val="0"/>
          <w:numId w:val="31"/>
        </w:numPr>
        <w:spacing w:line="360" w:lineRule="auto"/>
      </w:pPr>
      <w:r w:rsidRPr="00BD4B61">
        <w:t>Casos de prueba Se puede hacer una vez que las especificaciones estén completas.</w:t>
      </w:r>
    </w:p>
    <w:p w14:paraId="4AEF82AE" w14:textId="3E3A5F9C" w:rsidR="00981E2E" w:rsidRPr="00BD4B61" w:rsidRDefault="00981E2E" w:rsidP="00D82FA7">
      <w:pPr>
        <w:pStyle w:val="Textoindependiente"/>
        <w:spacing w:line="360" w:lineRule="auto"/>
        <w:rPr>
          <w:b/>
          <w:sz w:val="24"/>
        </w:rPr>
      </w:pPr>
    </w:p>
    <w:p w14:paraId="6072B6D7" w14:textId="4C14E6A1" w:rsidR="00981E2E" w:rsidRPr="00981E2E" w:rsidRDefault="00981E2E" w:rsidP="00D82FA7">
      <w:pPr>
        <w:pStyle w:val="Textoindependiente"/>
        <w:spacing w:line="360" w:lineRule="auto"/>
        <w:rPr>
          <w:sz w:val="24"/>
          <w:lang w:val="en-US"/>
        </w:rPr>
      </w:pPr>
      <w:r w:rsidRPr="00D82FA7">
        <w:rPr>
          <w:sz w:val="24"/>
          <w:highlight w:val="cyan"/>
          <w:lang w:val="en-US"/>
        </w:rPr>
        <w:t xml:space="preserve">Link: </w:t>
      </w:r>
      <w:hyperlink r:id="rId58" w:history="1">
        <w:r w:rsidRPr="00481629">
          <w:rPr>
            <w:rStyle w:val="Hipervnculo"/>
            <w:sz w:val="24"/>
            <w:highlight w:val="cyan"/>
            <w:lang w:val="en-US"/>
          </w:rPr>
          <w:t>https://es.itpedia.nl/2019/01/23/black-box-testing-software-op-de-pijnbank/</w:t>
        </w:r>
      </w:hyperlink>
    </w:p>
    <w:p w14:paraId="7DB9BE79" w14:textId="77777777" w:rsidR="00981E2E" w:rsidRDefault="00981E2E" w:rsidP="00D82FA7">
      <w:pPr>
        <w:pStyle w:val="Textoindependiente"/>
        <w:spacing w:line="360" w:lineRule="auto"/>
        <w:rPr>
          <w:b/>
          <w:sz w:val="24"/>
          <w:lang w:val="en-US"/>
        </w:rPr>
      </w:pPr>
    </w:p>
    <w:p w14:paraId="073F8733" w14:textId="678544FB" w:rsidR="00D82FA7" w:rsidRPr="002A75B1" w:rsidRDefault="00981E2E" w:rsidP="002572B4">
      <w:pPr>
        <w:pStyle w:val="Ttulo3"/>
        <w:numPr>
          <w:ilvl w:val="2"/>
          <w:numId w:val="2"/>
        </w:numPr>
      </w:pPr>
      <w:bookmarkStart w:id="140" w:name="_Toc77780595"/>
      <w:r w:rsidRPr="002A75B1">
        <w:t>D</w:t>
      </w:r>
      <w:r w:rsidR="00D82FA7" w:rsidRPr="002A75B1">
        <w:t>esventajas</w:t>
      </w:r>
      <w:r w:rsidRPr="002A75B1">
        <w:t xml:space="preserve"> de pruebas de Caja Negra</w:t>
      </w:r>
      <w:bookmarkEnd w:id="140"/>
    </w:p>
    <w:p w14:paraId="61D01A0D" w14:textId="77777777" w:rsidR="002A75B1" w:rsidRPr="002A75B1" w:rsidRDefault="002A75B1" w:rsidP="002A75B1">
      <w:pPr>
        <w:spacing w:line="360" w:lineRule="auto"/>
      </w:pPr>
    </w:p>
    <w:p w14:paraId="2BFDB325" w14:textId="5497E243" w:rsidR="00981E2E" w:rsidRPr="002A75B1" w:rsidRDefault="00D82FA7" w:rsidP="006A65F7">
      <w:pPr>
        <w:pStyle w:val="Prrafodelista"/>
        <w:numPr>
          <w:ilvl w:val="0"/>
          <w:numId w:val="32"/>
        </w:numPr>
        <w:spacing w:line="360" w:lineRule="auto"/>
      </w:pPr>
      <w:r w:rsidRPr="002A75B1">
        <w:t>Solo podemos probar una pequeña cantidad de casos de prueba posibles para que muchas rutas de programas permanezcan sin probar.</w:t>
      </w:r>
    </w:p>
    <w:p w14:paraId="7EEEDD9E" w14:textId="77777777" w:rsidR="00981E2E" w:rsidRPr="002A75B1" w:rsidRDefault="00D82FA7" w:rsidP="006A65F7">
      <w:pPr>
        <w:pStyle w:val="Prrafodelista"/>
        <w:numPr>
          <w:ilvl w:val="0"/>
          <w:numId w:val="32"/>
        </w:numPr>
        <w:spacing w:line="360" w:lineRule="auto"/>
      </w:pPr>
      <w:r w:rsidRPr="002A75B1">
        <w:t>En muchos casos, los requisitos o especificaciones no son claros, lo que dificulta la obtención de casos de prueba.</w:t>
      </w:r>
    </w:p>
    <w:p w14:paraId="5030E060" w14:textId="77777777" w:rsidR="00981E2E" w:rsidRPr="002A75B1" w:rsidRDefault="00D82FA7" w:rsidP="006A65F7">
      <w:pPr>
        <w:pStyle w:val="Prrafodelista"/>
        <w:numPr>
          <w:ilvl w:val="0"/>
          <w:numId w:val="32"/>
        </w:numPr>
        <w:spacing w:line="360" w:lineRule="auto"/>
      </w:pPr>
      <w:r w:rsidRPr="002A75B1">
        <w:t>Si un consultor o desarrollador del proveedor ya ha realizado un determinado caso de prueba, a veces se vuelve a ejecutar innecesariamente. Sin embargo, el cliente es responsable de la aceptación y debe determinar por sí mismo que el software funciona correctamente.</w:t>
      </w:r>
    </w:p>
    <w:p w14:paraId="4A4BCBC3" w14:textId="59424414" w:rsidR="00D82FA7" w:rsidRPr="002A75B1" w:rsidRDefault="00981E2E" w:rsidP="006A65F7">
      <w:pPr>
        <w:pStyle w:val="Prrafodelista"/>
        <w:numPr>
          <w:ilvl w:val="0"/>
          <w:numId w:val="32"/>
        </w:numPr>
        <w:spacing w:line="360" w:lineRule="auto"/>
      </w:pPr>
      <w:r w:rsidRPr="002A75B1">
        <w:t>En la prueba de caja negra</w:t>
      </w:r>
      <w:r w:rsidR="00D82FA7" w:rsidRPr="002A75B1">
        <w:t>, nunca estamos seguros de haber probado todos los rincones relevantes del software.</w:t>
      </w:r>
    </w:p>
    <w:p w14:paraId="784C14AA" w14:textId="18DACDB2" w:rsidR="00981E2E" w:rsidRPr="00B839DB" w:rsidRDefault="00D82FA7" w:rsidP="006A65F7">
      <w:pPr>
        <w:spacing w:line="360" w:lineRule="auto"/>
      </w:pPr>
      <w:r w:rsidRPr="002A75B1">
        <w:t>Con todo, la prueba de caja negra es una prueba bastante confiable que también nos da una idea del software. Desafortunadamente, no encontraremos todos los errores con él.</w:t>
      </w:r>
    </w:p>
    <w:p w14:paraId="70B004EB" w14:textId="6FE8C658" w:rsidR="00981E2E" w:rsidRPr="00203869" w:rsidRDefault="00981E2E" w:rsidP="00D82FA7">
      <w:pPr>
        <w:pStyle w:val="Textoindependiente"/>
        <w:spacing w:line="360" w:lineRule="auto"/>
        <w:rPr>
          <w:rStyle w:val="Hipervnculo"/>
          <w:sz w:val="24"/>
        </w:rPr>
      </w:pPr>
      <w:r w:rsidRPr="00203869">
        <w:rPr>
          <w:sz w:val="24"/>
          <w:highlight w:val="cyan"/>
        </w:rPr>
        <w:t xml:space="preserve">Link: </w:t>
      </w:r>
      <w:hyperlink r:id="rId59" w:history="1">
        <w:r w:rsidRPr="00203869">
          <w:rPr>
            <w:rStyle w:val="Hipervnculo"/>
            <w:sz w:val="24"/>
            <w:highlight w:val="cyan"/>
          </w:rPr>
          <w:t>https://es.itpedia.nl/2019/01/23/black-box-testing-software-op-de-pijnbank/</w:t>
        </w:r>
      </w:hyperlink>
    </w:p>
    <w:p w14:paraId="500E07D7" w14:textId="77777777" w:rsidR="00C340E4" w:rsidRPr="00203869" w:rsidRDefault="00C340E4" w:rsidP="00C340E4">
      <w:pPr>
        <w:pStyle w:val="Textoindependiente"/>
        <w:spacing w:line="360" w:lineRule="auto"/>
        <w:rPr>
          <w:sz w:val="24"/>
        </w:rPr>
      </w:pPr>
    </w:p>
    <w:p w14:paraId="29D2DF80" w14:textId="6CAD78DC" w:rsidR="008D36B0" w:rsidRPr="004E479B" w:rsidRDefault="008D36B0" w:rsidP="002572B4">
      <w:pPr>
        <w:pStyle w:val="Ttulo2"/>
        <w:numPr>
          <w:ilvl w:val="1"/>
          <w:numId w:val="2"/>
        </w:numPr>
      </w:pPr>
      <w:bookmarkStart w:id="141" w:name="_Toc77780596"/>
      <w:r w:rsidRPr="004E479B">
        <w:t>Pruebas de caja blanca</w:t>
      </w:r>
      <w:bookmarkEnd w:id="141"/>
    </w:p>
    <w:p w14:paraId="5A4ABC75" w14:textId="77777777" w:rsidR="00C340E4" w:rsidRDefault="00C340E4" w:rsidP="00C340E4">
      <w:pPr>
        <w:spacing w:line="360" w:lineRule="auto"/>
      </w:pPr>
    </w:p>
    <w:p w14:paraId="340CAB63" w14:textId="74076215" w:rsidR="00B53C7A" w:rsidRDefault="00B53C7A" w:rsidP="00C340E4">
      <w:pPr>
        <w:spacing w:line="360" w:lineRule="auto"/>
      </w:pPr>
      <w:r>
        <w:t>La prueba de caja blanca es una metodología utilizada para garantizar y validar el marco interno, los mecanismos, los objetos y los componentes de una aplicación de software. Las pruebas de caja blanca verifican el código de acuerdo con las especificaciones de diseño y descubre las vulnerabilidades de la aplicación.</w:t>
      </w:r>
    </w:p>
    <w:p w14:paraId="30A55116" w14:textId="0B518ACA" w:rsidR="00B53C7A" w:rsidRDefault="00B53C7A" w:rsidP="00C340E4">
      <w:pPr>
        <w:spacing w:line="360" w:lineRule="auto"/>
      </w:pPr>
      <w:r>
        <w:t>La prueba de caja blanca también se conoce como prueba de caja transparente, prueba de caja transparente, prueba estructural y prueba de caja de vidrio. La caja de cristal y la caja transparente indican que los mecanismos internos son visibles para un equipo de ingeniería de software.</w:t>
      </w:r>
    </w:p>
    <w:p w14:paraId="1E03E476" w14:textId="0678037B" w:rsidR="00B53C7A" w:rsidRDefault="00B53C7A" w:rsidP="00F124F3">
      <w:pPr>
        <w:pStyle w:val="Textoindependiente"/>
        <w:spacing w:line="360" w:lineRule="auto"/>
        <w:rPr>
          <w:sz w:val="18"/>
        </w:rPr>
      </w:pPr>
      <w:r w:rsidRPr="00B53C7A">
        <w:t>Durante las pruebas de caja blanca, el código se ejecuta con valores de entrada preseleccionados para la validación de los valores de salida preseleccionados. Las pruebas de caja blanca a menudo implican escribir códigos de código de software y controladores.</w:t>
      </w:r>
      <w:r w:rsidR="00B907EA">
        <w:t xml:space="preserve">  </w:t>
      </w:r>
      <w:r w:rsidR="00B907EA" w:rsidRPr="00B024D1">
        <w:rPr>
          <w:sz w:val="18"/>
        </w:rPr>
        <w:fldChar w:fldCharType="begin"/>
      </w:r>
      <w:r w:rsidR="00B907EA" w:rsidRPr="00B024D1">
        <w:rPr>
          <w:sz w:val="18"/>
        </w:rPr>
        <w:instrText xml:space="preserve"> ADDIN ZOTERO_ITEM CSL_CITATION {"citationID":"LhX9Hvy5","properties":{"formattedCitation":"({\\i{}Prueba de caja blanca - Tecnolog\\uc0\\u237{}a - 2021}, s.\\uc0\\u160{}f.)","plainCitation":"(Prueba de caja blanca - Tecnología - 2021, s. f.)","noteIndex":0},"citationItems":[{"id":84,"uris":["http://zotero.org/users/local/JHQCasz5/items/SNWHGNR3"],"uri":["http://zotero.org/users/local/JHQCasz5/items/SNWHGNR3"],"itemData":{"id":84,"type":"webpage","abstract":"La prueba de caja blanca e una metodología utilizada para garantizar y validar el marco interno, lo mecanimo, lo objeto y lo componente de una aplicación de oftware. La prueba de caja blanca verifican el código de acuerdo con la epecificacione de dieño y decubre la vulnerabilidade de la aplicación.  La prueba de caja blanca también e conoce como prueba de caja tranparente, prueba de caja tranparente, prueba etructural y prueba de caja de vidrio. La caja de crital y la caja tranparente indican que lo mecanimo interno on viible para un equipo de ingeniería de oftware.","container-title":"continuousdev","language":"es","title":"Prueba de caja blanca - Tecnología - 2021","URL":"https://es.continuousdev.com/3891-white-box-testing-1970","accessed":{"date-parts":[["2021",6,8]]}}}],"schema":"https://github.com/citation-style-language/schema/raw/master/csl-citation.json"} </w:instrText>
      </w:r>
      <w:r w:rsidR="00B907EA" w:rsidRPr="00B024D1">
        <w:rPr>
          <w:sz w:val="18"/>
        </w:rPr>
        <w:fldChar w:fldCharType="separate"/>
      </w:r>
      <w:r w:rsidR="00B907EA" w:rsidRPr="00B024D1">
        <w:rPr>
          <w:sz w:val="18"/>
          <w:szCs w:val="24"/>
        </w:rPr>
        <w:t>(</w:t>
      </w:r>
      <w:r w:rsidR="00B907EA" w:rsidRPr="00B024D1">
        <w:rPr>
          <w:iCs/>
          <w:sz w:val="18"/>
          <w:szCs w:val="24"/>
        </w:rPr>
        <w:t>continuosdev,2021</w:t>
      </w:r>
      <w:r w:rsidR="00B907EA" w:rsidRPr="00B024D1">
        <w:rPr>
          <w:sz w:val="18"/>
          <w:szCs w:val="24"/>
        </w:rPr>
        <w:t>)</w:t>
      </w:r>
      <w:r w:rsidR="00B907EA" w:rsidRPr="00B024D1">
        <w:rPr>
          <w:sz w:val="18"/>
        </w:rPr>
        <w:fldChar w:fldCharType="end"/>
      </w:r>
    </w:p>
    <w:p w14:paraId="452A2E72" w14:textId="77777777" w:rsidR="00C340E4" w:rsidRDefault="00C340E4" w:rsidP="00856CEB">
      <w:pPr>
        <w:pStyle w:val="Textoindependiente"/>
        <w:spacing w:line="360" w:lineRule="auto"/>
      </w:pPr>
    </w:p>
    <w:p w14:paraId="46982B21" w14:textId="20F30FAB" w:rsidR="00B53C7A" w:rsidRPr="00C340E4" w:rsidRDefault="00981E2E" w:rsidP="002572B4">
      <w:pPr>
        <w:pStyle w:val="Ttulo3"/>
        <w:numPr>
          <w:ilvl w:val="2"/>
          <w:numId w:val="2"/>
        </w:numPr>
      </w:pPr>
      <w:bookmarkStart w:id="142" w:name="_Toc77780597"/>
      <w:r w:rsidRPr="00C340E4">
        <w:t>T</w:t>
      </w:r>
      <w:r w:rsidR="00850CEF">
        <w:t>ipos de pruebas de caja b</w:t>
      </w:r>
      <w:r w:rsidRPr="00C340E4">
        <w:t>lanca</w:t>
      </w:r>
      <w:bookmarkEnd w:id="142"/>
    </w:p>
    <w:p w14:paraId="4EDAF411" w14:textId="77777777" w:rsidR="00C340E4" w:rsidRPr="00C340E4" w:rsidRDefault="00C340E4" w:rsidP="00856CEB">
      <w:pPr>
        <w:pStyle w:val="Textoindependiente"/>
        <w:spacing w:line="360" w:lineRule="auto"/>
      </w:pPr>
    </w:p>
    <w:p w14:paraId="79C02870" w14:textId="77777777" w:rsidR="006A65F7" w:rsidRDefault="00981E2E" w:rsidP="006A65F7">
      <w:pPr>
        <w:pStyle w:val="Prrafodelista"/>
        <w:numPr>
          <w:ilvl w:val="0"/>
          <w:numId w:val="32"/>
        </w:numPr>
        <w:spacing w:line="360" w:lineRule="auto"/>
      </w:pPr>
      <w:r w:rsidRPr="006A65F7">
        <w:rPr>
          <w:b/>
        </w:rPr>
        <w:t>Prueba unitaria:</w:t>
      </w:r>
      <w:r w:rsidRPr="00C340E4">
        <w:t xml:space="preserve"> Suele ser el primer tipo de prueba que realizamos en una aplicación. Realizamos la prueba unitaria en cada módulo o bloque de código de programa mientras lo desarrollamos. </w:t>
      </w:r>
    </w:p>
    <w:p w14:paraId="45C33C83" w14:textId="77777777" w:rsidR="006A65F7" w:rsidRDefault="00981E2E" w:rsidP="006A65F7">
      <w:pPr>
        <w:pStyle w:val="Prrafodelista"/>
        <w:spacing w:line="360" w:lineRule="auto"/>
        <w:ind w:left="786" w:firstLine="0"/>
      </w:pPr>
      <w:r w:rsidRPr="00C340E4">
        <w:t>Es principalmente el desarrollador quien realiza las pruebas unitarias. El desarrollador de software desarrolla algunas líneas de código, una sola función o un objeto y lo prueba para asegurarse de que funciona antes de continuar.</w:t>
      </w:r>
    </w:p>
    <w:p w14:paraId="2452A6B2" w14:textId="3A075135" w:rsidR="00C340E4" w:rsidRPr="00C340E4" w:rsidRDefault="00981E2E" w:rsidP="006A65F7">
      <w:pPr>
        <w:pStyle w:val="Prrafodelista"/>
        <w:spacing w:line="360" w:lineRule="auto"/>
        <w:ind w:left="786" w:firstLine="0"/>
      </w:pPr>
      <w:r w:rsidRPr="00C340E4">
        <w:t>La mayoría de los errores se encuentran al principio del ciclo de vida del desarrollo de software. Si encontramos errores en esta etapa inicial, será má</w:t>
      </w:r>
      <w:r w:rsidR="00C340E4" w:rsidRPr="00C340E4">
        <w:t>s barato y fácil de solucionar.</w:t>
      </w:r>
    </w:p>
    <w:p w14:paraId="424994A1" w14:textId="62234A18" w:rsidR="00981E2E" w:rsidRPr="00EF058F" w:rsidRDefault="00981E2E" w:rsidP="002572B4">
      <w:pPr>
        <w:pStyle w:val="Textoindependiente"/>
        <w:numPr>
          <w:ilvl w:val="0"/>
          <w:numId w:val="25"/>
        </w:numPr>
        <w:spacing w:line="360" w:lineRule="auto"/>
      </w:pPr>
      <w:r w:rsidRPr="00C340E4">
        <w:rPr>
          <w:b/>
        </w:rPr>
        <w:t xml:space="preserve">Prueba de fugas de memoria: </w:t>
      </w:r>
      <w:r w:rsidRPr="00C340E4">
        <w:t>Las pérdidas de memoria son las principales causas de que las aplicaciones sean más lentas. Un especialista en control de calidad con experiencia en la detección de fugas de memoria es esencial cuando la aplicación se ejecuta lentamente.</w:t>
      </w:r>
    </w:p>
    <w:p w14:paraId="05AC967B" w14:textId="77777777" w:rsidR="00981E2E" w:rsidRPr="00322EC7" w:rsidRDefault="00981E2E" w:rsidP="00981E2E">
      <w:pPr>
        <w:pStyle w:val="Textoindependiente"/>
        <w:spacing w:line="360" w:lineRule="auto"/>
        <w:rPr>
          <w:sz w:val="24"/>
          <w:lang w:val="en-US"/>
        </w:rPr>
      </w:pPr>
      <w:r w:rsidRPr="00981E2E">
        <w:rPr>
          <w:sz w:val="24"/>
          <w:highlight w:val="cyan"/>
          <w:lang w:val="en-US"/>
        </w:rPr>
        <w:t>Link: https://es.itpedia.nl/2018/02/05/white-box-testing-onder-de-loep/</w:t>
      </w:r>
    </w:p>
    <w:p w14:paraId="340867E9" w14:textId="77777777" w:rsidR="00981E2E" w:rsidRPr="00981E2E" w:rsidRDefault="00981E2E" w:rsidP="00856CEB">
      <w:pPr>
        <w:pStyle w:val="Textoindependiente"/>
        <w:spacing w:line="360" w:lineRule="auto"/>
        <w:rPr>
          <w:sz w:val="24"/>
          <w:lang w:val="en-US"/>
        </w:rPr>
      </w:pPr>
    </w:p>
    <w:p w14:paraId="1AE011B2" w14:textId="294D0828" w:rsidR="00981E2E" w:rsidRDefault="00EF058F" w:rsidP="002572B4">
      <w:pPr>
        <w:pStyle w:val="Ttulo3"/>
        <w:numPr>
          <w:ilvl w:val="2"/>
          <w:numId w:val="2"/>
        </w:numPr>
      </w:pPr>
      <w:bookmarkStart w:id="143" w:name="_Toc77780598"/>
      <w:r w:rsidRPr="00EF058F">
        <w:t>Los b</w:t>
      </w:r>
      <w:r w:rsidR="00981E2E" w:rsidRPr="00EF058F">
        <w:t>eneficios de las pruebas de caja blanca</w:t>
      </w:r>
      <w:bookmarkEnd w:id="143"/>
    </w:p>
    <w:p w14:paraId="70C3F15E" w14:textId="77777777" w:rsidR="00D820A9" w:rsidRPr="00D820A9" w:rsidRDefault="00D820A9" w:rsidP="00856CEB">
      <w:pPr>
        <w:spacing w:line="360" w:lineRule="auto"/>
      </w:pPr>
    </w:p>
    <w:p w14:paraId="4ABC9BC2" w14:textId="77777777" w:rsidR="00EF058F" w:rsidRPr="00EF058F" w:rsidRDefault="00981E2E" w:rsidP="006A65F7">
      <w:pPr>
        <w:pStyle w:val="Prrafodelista"/>
        <w:numPr>
          <w:ilvl w:val="0"/>
          <w:numId w:val="25"/>
        </w:numPr>
        <w:spacing w:line="360" w:lineRule="auto"/>
      </w:pPr>
      <w:r w:rsidRPr="00EF058F">
        <w:t>Optimización de código al encontrar errores ocultos.</w:t>
      </w:r>
    </w:p>
    <w:p w14:paraId="12C39F50" w14:textId="77777777" w:rsidR="00EF058F" w:rsidRPr="00EF058F" w:rsidRDefault="00981E2E" w:rsidP="006A65F7">
      <w:pPr>
        <w:pStyle w:val="Prrafodelista"/>
        <w:numPr>
          <w:ilvl w:val="0"/>
          <w:numId w:val="25"/>
        </w:numPr>
        <w:spacing w:line="360" w:lineRule="auto"/>
      </w:pPr>
      <w:r w:rsidRPr="00EF058F">
        <w:t>También podemos automatizar fácilmente los casos de prueba.</w:t>
      </w:r>
    </w:p>
    <w:p w14:paraId="49162502" w14:textId="77777777" w:rsidR="00EF058F" w:rsidRPr="00EF058F" w:rsidRDefault="00981E2E" w:rsidP="006A65F7">
      <w:pPr>
        <w:pStyle w:val="Prrafodelista"/>
        <w:numPr>
          <w:ilvl w:val="0"/>
          <w:numId w:val="25"/>
        </w:numPr>
        <w:spacing w:line="360" w:lineRule="auto"/>
      </w:pPr>
      <w:r w:rsidRPr="00EF058F">
        <w:t>La prueba es más exhaustiva, porque generalmente verificamos todas las rutas de código.</w:t>
      </w:r>
    </w:p>
    <w:p w14:paraId="6D5CB58C" w14:textId="36FB53E3" w:rsidR="0087075B" w:rsidRPr="00EF058F" w:rsidRDefault="00981E2E" w:rsidP="006A65F7">
      <w:pPr>
        <w:pStyle w:val="Prrafodelista"/>
        <w:numPr>
          <w:ilvl w:val="0"/>
          <w:numId w:val="25"/>
        </w:numPr>
        <w:spacing w:line="360" w:lineRule="auto"/>
      </w:pPr>
      <w:r w:rsidRPr="00EF058F">
        <w:t>Las pruebas pueden comenzar temprano en el proyecto, incluso si la GUI no está disponible.</w:t>
      </w:r>
    </w:p>
    <w:p w14:paraId="63455C5F" w14:textId="77777777" w:rsidR="0087075B" w:rsidRPr="00322EC7" w:rsidRDefault="0087075B" w:rsidP="0087075B">
      <w:pPr>
        <w:pStyle w:val="Textoindependiente"/>
        <w:spacing w:line="360" w:lineRule="auto"/>
        <w:rPr>
          <w:sz w:val="24"/>
          <w:lang w:val="en-US"/>
        </w:rPr>
      </w:pPr>
      <w:r w:rsidRPr="00981E2E">
        <w:rPr>
          <w:sz w:val="24"/>
          <w:highlight w:val="cyan"/>
          <w:lang w:val="en-US"/>
        </w:rPr>
        <w:t>Link: https://es.itpedia.nl/2018/02/05/white-box-testing-onder-de-loep/</w:t>
      </w:r>
    </w:p>
    <w:p w14:paraId="53C94AF3" w14:textId="77777777" w:rsidR="0087075B" w:rsidRPr="0087075B" w:rsidRDefault="0087075B" w:rsidP="0087075B">
      <w:pPr>
        <w:pStyle w:val="Textoindependiente"/>
        <w:spacing w:line="360" w:lineRule="auto"/>
        <w:rPr>
          <w:sz w:val="24"/>
          <w:lang w:val="en-US"/>
        </w:rPr>
      </w:pPr>
    </w:p>
    <w:p w14:paraId="3A8B6B88" w14:textId="0FC11845" w:rsidR="00981E2E" w:rsidRPr="0055786A" w:rsidRDefault="00981E2E" w:rsidP="002572B4">
      <w:pPr>
        <w:pStyle w:val="Ttulo3"/>
        <w:numPr>
          <w:ilvl w:val="2"/>
          <w:numId w:val="2"/>
        </w:numPr>
      </w:pPr>
      <w:bookmarkStart w:id="144" w:name="_Toc77780599"/>
      <w:r w:rsidRPr="0055786A">
        <w:t>Desventajas de las pruebas de caja blanca</w:t>
      </w:r>
      <w:bookmarkEnd w:id="144"/>
    </w:p>
    <w:p w14:paraId="2C611183" w14:textId="77777777" w:rsidR="00D820A9" w:rsidRPr="0055786A" w:rsidRDefault="00D820A9" w:rsidP="00D820A9"/>
    <w:p w14:paraId="4E317541" w14:textId="77777777" w:rsidR="0055786A" w:rsidRPr="0055786A" w:rsidRDefault="00981E2E" w:rsidP="006A65F7">
      <w:pPr>
        <w:pStyle w:val="Prrafodelista"/>
        <w:numPr>
          <w:ilvl w:val="0"/>
          <w:numId w:val="33"/>
        </w:numPr>
        <w:spacing w:line="360" w:lineRule="auto"/>
      </w:pPr>
      <w:r w:rsidRPr="0055786A">
        <w:t>Las pruebas de caja blanca pueden ser complejas y costosas.</w:t>
      </w:r>
    </w:p>
    <w:p w14:paraId="2F3EB818" w14:textId="77777777" w:rsidR="0055786A" w:rsidRPr="0055786A" w:rsidRDefault="00981E2E" w:rsidP="006A65F7">
      <w:pPr>
        <w:pStyle w:val="Prrafodelista"/>
        <w:numPr>
          <w:ilvl w:val="0"/>
          <w:numId w:val="33"/>
        </w:numPr>
        <w:spacing w:line="360" w:lineRule="auto"/>
      </w:pPr>
      <w:r w:rsidRPr="0055786A">
        <w:t>Los desarrolladores que suelen ejecutar casos de prueba de caja blanca lo detestan. Por lo tanto, los desarrolladores no prueban la caja blanca en detalle, lo que puede provocar errores de producción.</w:t>
      </w:r>
    </w:p>
    <w:p w14:paraId="2E6D4796" w14:textId="77777777" w:rsidR="0055786A" w:rsidRPr="0055786A" w:rsidRDefault="00981E2E" w:rsidP="006A65F7">
      <w:pPr>
        <w:pStyle w:val="Prrafodelista"/>
        <w:numPr>
          <w:ilvl w:val="0"/>
          <w:numId w:val="33"/>
        </w:numPr>
        <w:spacing w:line="360" w:lineRule="auto"/>
      </w:pPr>
      <w:r w:rsidRPr="0055786A">
        <w:t>Las pruebas de caja blanca también requieren herramientas profesionales y conocimientos profundos de programación e implementación.</w:t>
      </w:r>
    </w:p>
    <w:p w14:paraId="2C596841" w14:textId="18C73C9E" w:rsidR="008D36B0" w:rsidRPr="0055786A" w:rsidRDefault="00981E2E" w:rsidP="006A65F7">
      <w:pPr>
        <w:pStyle w:val="Prrafodelista"/>
        <w:numPr>
          <w:ilvl w:val="0"/>
          <w:numId w:val="33"/>
        </w:numPr>
        <w:spacing w:line="360" w:lineRule="auto"/>
      </w:pPr>
      <w:r w:rsidRPr="0055786A">
        <w:t>La prueba de caja blanca lleva mucho tiempo, lleva tiempo probar completamente las aplicaciones más grandes.</w:t>
      </w:r>
    </w:p>
    <w:p w14:paraId="555EF5D4" w14:textId="53A31428" w:rsidR="00981E2E" w:rsidRDefault="00981E2E" w:rsidP="00981E2E">
      <w:pPr>
        <w:pStyle w:val="Textoindependiente"/>
        <w:spacing w:line="360" w:lineRule="auto"/>
        <w:rPr>
          <w:sz w:val="24"/>
          <w:lang w:val="en-US"/>
        </w:rPr>
      </w:pPr>
      <w:r w:rsidRPr="00981E2E">
        <w:rPr>
          <w:sz w:val="24"/>
          <w:highlight w:val="cyan"/>
          <w:lang w:val="en-US"/>
        </w:rPr>
        <w:t xml:space="preserve">Link: </w:t>
      </w:r>
      <w:hyperlink r:id="rId60" w:history="1">
        <w:r w:rsidR="005D4C79" w:rsidRPr="00FD7D0A">
          <w:rPr>
            <w:rStyle w:val="Hipervnculo"/>
            <w:sz w:val="24"/>
            <w:highlight w:val="cyan"/>
            <w:lang w:val="en-US"/>
          </w:rPr>
          <w:t>https://es.itpedia.nl/2018/02/05/white-box-testing-onder-de-loep/</w:t>
        </w:r>
      </w:hyperlink>
    </w:p>
    <w:p w14:paraId="20A05C84" w14:textId="77777777" w:rsidR="005D4C79" w:rsidRPr="00322EC7" w:rsidRDefault="005D4C79" w:rsidP="005D4C79">
      <w:pPr>
        <w:pStyle w:val="Textoindependiente"/>
        <w:spacing w:line="360" w:lineRule="auto"/>
        <w:rPr>
          <w:sz w:val="24"/>
          <w:lang w:val="en-US"/>
        </w:rPr>
      </w:pPr>
    </w:p>
    <w:p w14:paraId="40388577" w14:textId="23C1CF56" w:rsidR="00A2217A" w:rsidRPr="004E479B" w:rsidRDefault="00A2217A" w:rsidP="002572B4">
      <w:pPr>
        <w:pStyle w:val="Ttulo2"/>
        <w:numPr>
          <w:ilvl w:val="1"/>
          <w:numId w:val="2"/>
        </w:numPr>
      </w:pPr>
      <w:bookmarkStart w:id="145" w:name="_Toc77780600"/>
      <w:r w:rsidRPr="004E479B">
        <w:t>P</w:t>
      </w:r>
      <w:r w:rsidR="000C3BFE" w:rsidRPr="004E479B">
        <w:t xml:space="preserve">ruebas </w:t>
      </w:r>
      <w:r w:rsidR="00601D23" w:rsidRPr="004E479B">
        <w:t>unitarias</w:t>
      </w:r>
      <w:bookmarkEnd w:id="145"/>
    </w:p>
    <w:p w14:paraId="0078697A" w14:textId="4DF4339B" w:rsidR="00A2217A" w:rsidRPr="00333B06" w:rsidRDefault="00A2217A" w:rsidP="00F124F3">
      <w:pPr>
        <w:spacing w:line="360" w:lineRule="auto"/>
      </w:pPr>
    </w:p>
    <w:p w14:paraId="10862753" w14:textId="33090543" w:rsidR="000C3BFE" w:rsidRDefault="00333B06" w:rsidP="005D4C79">
      <w:pPr>
        <w:spacing w:line="360" w:lineRule="auto"/>
      </w:pPr>
      <w:r w:rsidRPr="00333B06">
        <w:t>Las pruebas unitarias o unit testing son una forma de comprobar que un fragmento de código funciona correctamente. Es un procedimiento más de los que se llevan a cabo dentro de una metodología ágil de trabajo.</w:t>
      </w:r>
    </w:p>
    <w:p w14:paraId="0D7BC190" w14:textId="77777777" w:rsidR="00333B06" w:rsidRDefault="00333B06" w:rsidP="005D4C79">
      <w:pPr>
        <w:spacing w:line="360" w:lineRule="auto"/>
      </w:pPr>
      <w:r>
        <w:t>Las pruebas unitarias consisten en aislar una parte del código y comprobar que funciona a la perfección. Son pequeños tests que validan el comportamiento de un objeto y la lógica.</w:t>
      </w:r>
    </w:p>
    <w:p w14:paraId="5FBD7BB7" w14:textId="77777777" w:rsidR="00333B06" w:rsidRDefault="00333B06" w:rsidP="005D4C79">
      <w:pPr>
        <w:spacing w:line="360" w:lineRule="auto"/>
      </w:pPr>
      <w:r>
        <w:t>El unit testing suele realizarse durante la fase de desarrollo de aplicaciones de software o móviles. Normalmente las llevan a cabo los desarrolladores, aunque en la práctica, también pueden realizarlas los responsables de QA.</w:t>
      </w:r>
    </w:p>
    <w:p w14:paraId="0340037C" w14:textId="77777777" w:rsidR="00333B06" w:rsidRDefault="00333B06" w:rsidP="005D4C79">
      <w:pPr>
        <w:spacing w:line="360" w:lineRule="auto"/>
      </w:pPr>
      <w:r>
        <w:t>Hay una especie de mito respecto a las pruebas unitarias. Algunos desarrolladores están convencidos de que son una pérdida de tiempo y las evitan buscando ahorrar tiempo.</w:t>
      </w:r>
    </w:p>
    <w:p w14:paraId="49D26405" w14:textId="77777777" w:rsidR="00333B06" w:rsidRDefault="00333B06" w:rsidP="005D4C79">
      <w:pPr>
        <w:pStyle w:val="Textoindependiente"/>
        <w:spacing w:line="360" w:lineRule="auto"/>
      </w:pPr>
      <w:r>
        <w:t>Nada más alejado de la realidad.</w:t>
      </w:r>
    </w:p>
    <w:p w14:paraId="2753E199" w14:textId="77777777" w:rsidR="00333B06" w:rsidRDefault="00333B06" w:rsidP="005D4C79">
      <w:pPr>
        <w:spacing w:line="360" w:lineRule="auto"/>
      </w:pPr>
      <w:r>
        <w:t>Con ellas se detectan antes errores que, sin las pruebas unitarias, no se podrían detectar hasta fases más avanzadas como las pruebas de sistema, de integración e incluso en la beta.</w:t>
      </w:r>
    </w:p>
    <w:p w14:paraId="7C1BA73D" w14:textId="41EED35F" w:rsidR="00333B06" w:rsidRDefault="00333B06" w:rsidP="005D4C79">
      <w:pPr>
        <w:pStyle w:val="Textoindependiente"/>
        <w:spacing w:line="360" w:lineRule="auto"/>
      </w:pPr>
      <w:r>
        <w:t>Realizar pruebas unitarias con regularidad supone, al final, un ahorro de tiempo y dinero.</w:t>
      </w:r>
    </w:p>
    <w:p w14:paraId="022FA860" w14:textId="77777777" w:rsidR="005D4C79" w:rsidRDefault="005D4C79" w:rsidP="005D4C79">
      <w:pPr>
        <w:pStyle w:val="Textoindependiente"/>
        <w:spacing w:line="360" w:lineRule="auto"/>
      </w:pPr>
    </w:p>
    <w:p w14:paraId="1F1681A5" w14:textId="27F615C3" w:rsidR="00624E65" w:rsidRPr="0004271E" w:rsidRDefault="00624E65" w:rsidP="002572B4">
      <w:pPr>
        <w:pStyle w:val="Ttulo3"/>
        <w:numPr>
          <w:ilvl w:val="2"/>
          <w:numId w:val="2"/>
        </w:numPr>
      </w:pPr>
      <w:bookmarkStart w:id="146" w:name="_Toc77780601"/>
      <w:r w:rsidRPr="0004271E">
        <w:t>Motivos para realizar un test unitario</w:t>
      </w:r>
      <w:bookmarkEnd w:id="146"/>
    </w:p>
    <w:p w14:paraId="41AA24D5" w14:textId="77777777" w:rsidR="005D4C79" w:rsidRDefault="005D4C79" w:rsidP="00856CEB">
      <w:pPr>
        <w:spacing w:line="360" w:lineRule="auto"/>
      </w:pPr>
    </w:p>
    <w:p w14:paraId="5CA98387" w14:textId="5B7564D5" w:rsidR="00624E65" w:rsidRDefault="00624E65" w:rsidP="002572B4">
      <w:pPr>
        <w:pStyle w:val="Prrafodelista"/>
        <w:numPr>
          <w:ilvl w:val="0"/>
          <w:numId w:val="7"/>
        </w:numPr>
        <w:spacing w:line="360" w:lineRule="auto"/>
      </w:pPr>
      <w:r>
        <w:t>Las pruebas unitarias demuestran que la lógica del código está en buen estado y que funcionará en todos los casos.</w:t>
      </w:r>
    </w:p>
    <w:p w14:paraId="5EB87E23" w14:textId="77777777" w:rsidR="00624E65" w:rsidRDefault="00624E65" w:rsidP="002572B4">
      <w:pPr>
        <w:pStyle w:val="Prrafodelista"/>
        <w:numPr>
          <w:ilvl w:val="0"/>
          <w:numId w:val="7"/>
        </w:numPr>
        <w:spacing w:line="360" w:lineRule="auto"/>
      </w:pPr>
      <w:r>
        <w:t>Aumentan la legibilidad del código y ayudan a los desarrolladores a entender el código base, lo que facilita hacer cambios más rápidamente.</w:t>
      </w:r>
    </w:p>
    <w:p w14:paraId="4F08F66A" w14:textId="77777777" w:rsidR="00624E65" w:rsidRDefault="00624E65" w:rsidP="002572B4">
      <w:pPr>
        <w:pStyle w:val="Prrafodelista"/>
        <w:numPr>
          <w:ilvl w:val="0"/>
          <w:numId w:val="7"/>
        </w:numPr>
        <w:spacing w:line="360" w:lineRule="auto"/>
      </w:pPr>
      <w:r>
        <w:t>Los test unitarios bien realizados sirven como documentación del proyecto.</w:t>
      </w:r>
    </w:p>
    <w:p w14:paraId="474D6AF4" w14:textId="77777777" w:rsidR="00624E65" w:rsidRDefault="00624E65" w:rsidP="002572B4">
      <w:pPr>
        <w:pStyle w:val="Prrafodelista"/>
        <w:numPr>
          <w:ilvl w:val="0"/>
          <w:numId w:val="7"/>
        </w:numPr>
        <w:spacing w:line="360" w:lineRule="auto"/>
      </w:pPr>
      <w:r>
        <w:t>Se realizan en pocos milisegundos, por lo que podrás realizar cientos de ellas en muy poco tiempo.</w:t>
      </w:r>
    </w:p>
    <w:p w14:paraId="3D9D9773" w14:textId="77777777" w:rsidR="00624E65" w:rsidRDefault="00624E65" w:rsidP="002572B4">
      <w:pPr>
        <w:pStyle w:val="Prrafodelista"/>
        <w:numPr>
          <w:ilvl w:val="0"/>
          <w:numId w:val="7"/>
        </w:numPr>
        <w:spacing w:line="360" w:lineRule="auto"/>
      </w:pPr>
      <w:r>
        <w:t>Las unit testing permiten al desarrollador refactorizar el código más adelante y tener la garantía de que el módulo sigue funcionando correctamente. Para ello se escriben casos de prueba para todas las funciones y métodos, para que cada vez que un cambio provoque un error, sea posible identificarlo y repararlo rápidamente.</w:t>
      </w:r>
    </w:p>
    <w:p w14:paraId="14D0C9E7" w14:textId="77777777" w:rsidR="00624E65" w:rsidRDefault="00624E65" w:rsidP="002572B4">
      <w:pPr>
        <w:pStyle w:val="Prrafodelista"/>
        <w:numPr>
          <w:ilvl w:val="0"/>
          <w:numId w:val="7"/>
        </w:numPr>
        <w:spacing w:line="360" w:lineRule="auto"/>
      </w:pPr>
      <w:r>
        <w:t>La calidad final del código mejorará ya que, al estar realizando pruebas de manera continua, al finalizar el código será limpio y de calidad.</w:t>
      </w:r>
    </w:p>
    <w:p w14:paraId="44C474C6" w14:textId="0A8EB138" w:rsidR="00EA341B" w:rsidRPr="005D4C79" w:rsidRDefault="00624E65" w:rsidP="002572B4">
      <w:pPr>
        <w:pStyle w:val="Prrafodelista"/>
        <w:numPr>
          <w:ilvl w:val="0"/>
          <w:numId w:val="7"/>
        </w:numPr>
        <w:spacing w:line="360" w:lineRule="auto"/>
      </w:pPr>
      <w:r>
        <w:t>Como las pruebas unitarias dividen el código en pequeños fragmentos, es posible probar distintas partes del proyecto sin tener que esperar a que otras estén completadas.</w:t>
      </w:r>
      <w:r w:rsidR="00EA341B" w:rsidRPr="00B024D1">
        <w:rPr>
          <w:sz w:val="18"/>
        </w:rPr>
        <w:t xml:space="preserve"> </w:t>
      </w:r>
      <w:r w:rsidR="00EA341B" w:rsidRPr="00B024D1">
        <w:rPr>
          <w:sz w:val="18"/>
        </w:rPr>
        <w:fldChar w:fldCharType="begin"/>
      </w:r>
      <w:r w:rsidR="00EA341B" w:rsidRPr="00B024D1">
        <w:rPr>
          <w:sz w:val="18"/>
        </w:rPr>
        <w:instrText xml:space="preserve"> ADDIN ZOTERO_ITEM CSL_CITATION {"citationID":"4HSFGU7F","properties":{"formattedCitation":"({\\i{}\\uc0\\u191{}Qu\\uc0\\u233{} son las pruebas unitarias y c\\uc0\\u243{}mo llevar una a cabo?}, s.\\uc0\\u160{}f.)","plainCitation":"(¿Qué son las pruebas unitarias y cómo llevar una a cabo?, s. f.)","noteIndex":0},"citationItems":[{"id":92,"uris":["http://zotero.org/users/local/JHQCasz5/items/GQKKWMYM"],"uri":["http://zotero.org/users/local/JHQCasz5/items/GQKKWMYM"],"itemData":{"id":92,"type":"post-weblog","language":"es","title":"¿Qué son las pruebas unitarias y cómo llevar una a cabo? – Yeeply","title-short":"¿Qué son las pruebas unitarias y cómo llevar una a cabo?","URL":"https://www.yeeply.com/blog/que-son-pruebas-unitarias/","accessed":{"date-parts":[["2021",6,8]]}}}],"schema":"https://github.com/citation-style-language/schema/raw/master/csl-citation.json"} </w:instrText>
      </w:r>
      <w:r w:rsidR="00EA341B" w:rsidRPr="00B024D1">
        <w:rPr>
          <w:sz w:val="18"/>
        </w:rPr>
        <w:fldChar w:fldCharType="separate"/>
      </w:r>
      <w:r w:rsidR="00EA341B" w:rsidRPr="00B024D1">
        <w:rPr>
          <w:sz w:val="18"/>
          <w:szCs w:val="24"/>
        </w:rPr>
        <w:t>(</w:t>
      </w:r>
      <w:r w:rsidR="00EA341B" w:rsidRPr="00B024D1">
        <w:rPr>
          <w:iCs/>
          <w:sz w:val="18"/>
        </w:rPr>
        <w:t xml:space="preserve"> Yeeply</w:t>
      </w:r>
      <w:r w:rsidR="00EA341B" w:rsidRPr="00B024D1">
        <w:rPr>
          <w:sz w:val="18"/>
          <w:szCs w:val="24"/>
        </w:rPr>
        <w:t>, 2020)</w:t>
      </w:r>
      <w:r w:rsidR="00EA341B" w:rsidRPr="00B024D1">
        <w:rPr>
          <w:sz w:val="18"/>
        </w:rPr>
        <w:fldChar w:fldCharType="end"/>
      </w:r>
    </w:p>
    <w:p w14:paraId="1F3161D3" w14:textId="77777777" w:rsidR="005D4C79" w:rsidRPr="00333B06" w:rsidRDefault="005D4C79" w:rsidP="005D4C79">
      <w:pPr>
        <w:spacing w:line="360" w:lineRule="auto"/>
      </w:pPr>
    </w:p>
    <w:p w14:paraId="62BA8C6C" w14:textId="7C67F66A" w:rsidR="00624E65" w:rsidRPr="0004271E" w:rsidRDefault="00624E65" w:rsidP="002572B4">
      <w:pPr>
        <w:pStyle w:val="Ttulo3"/>
        <w:numPr>
          <w:ilvl w:val="2"/>
          <w:numId w:val="2"/>
        </w:numPr>
      </w:pPr>
      <w:bookmarkStart w:id="147" w:name="_Toc77780602"/>
      <w:r w:rsidRPr="0004271E">
        <w:t>Las 3 A’s del unit testing</w:t>
      </w:r>
      <w:bookmarkEnd w:id="147"/>
    </w:p>
    <w:p w14:paraId="0C6C6DA8" w14:textId="77777777" w:rsidR="005D4C79" w:rsidRDefault="005D4C79" w:rsidP="005D4C79">
      <w:pPr>
        <w:spacing w:line="360" w:lineRule="auto"/>
      </w:pPr>
    </w:p>
    <w:p w14:paraId="11A88B58" w14:textId="368E4EA9" w:rsidR="00624E65" w:rsidRDefault="00624E65" w:rsidP="005D4C79">
      <w:pPr>
        <w:spacing w:line="360" w:lineRule="auto"/>
      </w:pPr>
      <w:r>
        <w:t>Para hacer pruebas unitarias de calidad, es preciso que éstas estén estructuradas siguiendo las tres A’s del Unit Testing.</w:t>
      </w:r>
    </w:p>
    <w:p w14:paraId="4A907394" w14:textId="5E9017F5" w:rsidR="00624E65" w:rsidRDefault="00624E65" w:rsidP="005D4C79">
      <w:pPr>
        <w:spacing w:line="360" w:lineRule="auto"/>
      </w:pPr>
      <w:r>
        <w:t>Estamos ante un concepto fundamental para el desarrollo de este tipo de pruebas, que describe un proceso que consta de tres pasos.</w:t>
      </w:r>
      <w:r w:rsidR="00E4704E">
        <w:t xml:space="preserve"> </w:t>
      </w:r>
      <w:r w:rsidR="00E4704E" w:rsidRPr="00B024D1">
        <w:rPr>
          <w:sz w:val="18"/>
        </w:rPr>
        <w:fldChar w:fldCharType="begin"/>
      </w:r>
      <w:r w:rsidR="00E4704E" w:rsidRPr="00B024D1">
        <w:rPr>
          <w:sz w:val="18"/>
        </w:rPr>
        <w:instrText xml:space="preserve"> ADDIN ZOTERO_ITEM CSL_CITATION {"citationID":"BZYzi85G","properties":{"formattedCitation":"(\\uc0\\u171{}LA IMPORTANCIA DE LAS PRUEBAS UNITARIAS PARA COMPROBAR FRAGMENTOS DE C\\uc0\\u211{}DIGO\\uc0\\u187{}, 2020)","plainCitation":"(«LA IMPORTANCIA DE LAS PRUEBAS UNITARIAS PARA COMPROBAR FRAGMENTOS DE CÓDIGO», 2020)","noteIndex":0},"citationItems":[{"id":94,"uris":["http://zotero.org/users/local/JHQCasz5/items/IBHDPDQ3"],"uri":["http://zotero.org/users/local/JHQCasz5/items/IBHDPDQ3"],"itemData":{"id":94,"type":"post-weblog","abstract":"En este artículo vas a descubrir que son las pruebas unitarias, cómo llevarlas a cabo y como realizar buenas prácticas a la hora de realizar text unitarios.","container-title":"Cero Ideas","language":"es","note":"section: Artículos","title":"LA IMPORTANCIA DE LAS PRUEBAS UNITARIAS PARA COMPROBAR FRAGMENTOS DE CÓDIGO","URL":"https://ceroideas.es/la-importancia-de-las-pruebas-unitarias-para-comprobar-fragmentos-de-codigo/","accessed":{"date-parts":[["2021",6,8]]},"issued":{"date-parts":[["2020",3,31]]}}}],"schema":"https://github.com/citation-style-language/schema/raw/master/csl-citation.json"} </w:instrText>
      </w:r>
      <w:r w:rsidR="00E4704E" w:rsidRPr="00B024D1">
        <w:rPr>
          <w:sz w:val="18"/>
        </w:rPr>
        <w:fldChar w:fldCharType="separate"/>
      </w:r>
      <w:r w:rsidR="00E4704E" w:rsidRPr="00B024D1">
        <w:rPr>
          <w:sz w:val="18"/>
        </w:rPr>
        <w:t>(ceroideas</w:t>
      </w:r>
      <w:r w:rsidR="00E4704E" w:rsidRPr="00B024D1">
        <w:rPr>
          <w:sz w:val="18"/>
          <w:szCs w:val="24"/>
        </w:rPr>
        <w:t>, 2020)</w:t>
      </w:r>
      <w:r w:rsidR="00E4704E" w:rsidRPr="00B024D1">
        <w:rPr>
          <w:sz w:val="18"/>
        </w:rPr>
        <w:fldChar w:fldCharType="end"/>
      </w:r>
    </w:p>
    <w:p w14:paraId="293B6AD5" w14:textId="18D7B5C7" w:rsidR="00624E65" w:rsidRDefault="00E6788B" w:rsidP="002572B4">
      <w:pPr>
        <w:pStyle w:val="Prrafodelista"/>
        <w:numPr>
          <w:ilvl w:val="0"/>
          <w:numId w:val="7"/>
        </w:numPr>
        <w:spacing w:line="360" w:lineRule="auto"/>
      </w:pPr>
      <w:r w:rsidRPr="00E6788B">
        <w:rPr>
          <w:b/>
          <w:bCs/>
        </w:rPr>
        <w:t>Arrange(</w:t>
      </w:r>
      <w:r w:rsidR="00624E65" w:rsidRPr="00E6788B">
        <w:rPr>
          <w:b/>
          <w:bCs/>
        </w:rPr>
        <w:t>Organizar</w:t>
      </w:r>
      <w:r w:rsidRPr="00E6788B">
        <w:rPr>
          <w:b/>
          <w:bCs/>
        </w:rPr>
        <w:t>)</w:t>
      </w:r>
      <w:r w:rsidR="00624E65" w:rsidRPr="00E6788B">
        <w:rPr>
          <w:b/>
          <w:bCs/>
        </w:rPr>
        <w:t>:</w:t>
      </w:r>
      <w:r w:rsidR="00624E65">
        <w:t xml:space="preserve"> Este es el primer paso que se debe llevar a cabo, aquí es donde se definen los requisitos que debe cumplir el código.</w:t>
      </w:r>
    </w:p>
    <w:p w14:paraId="2DB7E107" w14:textId="77777777" w:rsidR="00E6788B" w:rsidRDefault="00E6788B" w:rsidP="002572B4">
      <w:pPr>
        <w:pStyle w:val="Prrafodelista"/>
        <w:numPr>
          <w:ilvl w:val="0"/>
          <w:numId w:val="7"/>
        </w:numPr>
        <w:spacing w:line="360" w:lineRule="auto"/>
      </w:pPr>
      <w:r w:rsidRPr="00E6788B">
        <w:rPr>
          <w:b/>
          <w:bCs/>
        </w:rPr>
        <w:t>Act(</w:t>
      </w:r>
      <w:r w:rsidR="00624E65" w:rsidRPr="00E6788B">
        <w:rPr>
          <w:b/>
          <w:bCs/>
        </w:rPr>
        <w:t>Actuar</w:t>
      </w:r>
      <w:r w:rsidRPr="00E6788B">
        <w:rPr>
          <w:b/>
          <w:bCs/>
        </w:rPr>
        <w:t>)</w:t>
      </w:r>
      <w:r w:rsidR="00624E65" w:rsidRPr="00E6788B">
        <w:rPr>
          <w:b/>
          <w:bCs/>
        </w:rPr>
        <w:t>:</w:t>
      </w:r>
      <w:r w:rsidR="00624E65">
        <w:t xml:space="preserve"> Se trata de un paso intermedio en la realización de pruebas, en este momento se ejecuta el test que va a dar lugar a los resultados que el desarrollador deberá analizar.</w:t>
      </w:r>
    </w:p>
    <w:p w14:paraId="2420FE50" w14:textId="225946D8" w:rsidR="00E4704E" w:rsidRDefault="00E6788B" w:rsidP="002572B4">
      <w:pPr>
        <w:pStyle w:val="Prrafodelista"/>
        <w:numPr>
          <w:ilvl w:val="0"/>
          <w:numId w:val="7"/>
        </w:numPr>
        <w:spacing w:line="360" w:lineRule="auto"/>
      </w:pPr>
      <w:r>
        <w:rPr>
          <w:b/>
          <w:bCs/>
        </w:rPr>
        <w:t>Assert</w:t>
      </w:r>
      <w:r w:rsidRPr="00E6788B">
        <w:rPr>
          <w:b/>
          <w:bCs/>
        </w:rPr>
        <w:t>(</w:t>
      </w:r>
      <w:r w:rsidR="00624E65" w:rsidRPr="00E6788B">
        <w:rPr>
          <w:b/>
          <w:bCs/>
        </w:rPr>
        <w:t>Afirmar</w:t>
      </w:r>
      <w:r>
        <w:rPr>
          <w:b/>
          <w:bCs/>
        </w:rPr>
        <w:t>)</w:t>
      </w:r>
      <w:r w:rsidR="00624E65" w:rsidRPr="00E6788B">
        <w:rPr>
          <w:b/>
          <w:bCs/>
        </w:rPr>
        <w:t>:</w:t>
      </w:r>
      <w:r w:rsidR="00624E65">
        <w:t xml:space="preserve"> Aquí es donde se comprueba si los resultados obtenidos son los esperados, de ser así se validad y se continúa, si no es así, se corrige hasta que el error desaparezca.</w:t>
      </w:r>
    </w:p>
    <w:p w14:paraId="55FF98AB" w14:textId="77777777" w:rsidR="005D4C79" w:rsidRDefault="005D4C79" w:rsidP="005D4C79">
      <w:pPr>
        <w:spacing w:line="360" w:lineRule="auto"/>
      </w:pPr>
    </w:p>
    <w:p w14:paraId="63082D62" w14:textId="7E485E80" w:rsidR="00DA5766" w:rsidRPr="00DA5766" w:rsidRDefault="00297431" w:rsidP="002572B4">
      <w:pPr>
        <w:pStyle w:val="Ttulo3"/>
        <w:numPr>
          <w:ilvl w:val="2"/>
          <w:numId w:val="2"/>
        </w:numPr>
      </w:pPr>
      <w:bookmarkStart w:id="148" w:name="_Toc77780603"/>
      <w:r w:rsidRPr="00F132EE">
        <w:t>Cobertura de Código</w:t>
      </w:r>
      <w:bookmarkEnd w:id="148"/>
    </w:p>
    <w:p w14:paraId="2AF21D37" w14:textId="77777777" w:rsidR="005D4C79" w:rsidRDefault="005D4C79" w:rsidP="005D4C79">
      <w:pPr>
        <w:spacing w:line="360" w:lineRule="auto"/>
      </w:pPr>
    </w:p>
    <w:p w14:paraId="1E2FF3E0" w14:textId="3A716310" w:rsidR="00DA5766" w:rsidRDefault="00297431" w:rsidP="005D4C79">
      <w:pPr>
        <w:spacing w:line="360" w:lineRule="auto"/>
      </w:pPr>
      <w:r w:rsidRPr="00297431">
        <w:t>Una métrica de cobertura muestra la cantidad de código fuente que ejecuta un conjunto de pruebas, desde ninguno hasta el 100%.</w:t>
      </w:r>
    </w:p>
    <w:p w14:paraId="0EFD860A" w14:textId="77777777" w:rsidR="00DA5766" w:rsidRDefault="00DA5766" w:rsidP="005D4C79">
      <w:pPr>
        <w:spacing w:line="360" w:lineRule="auto"/>
      </w:pPr>
      <w:r>
        <w:t>Existen diferentes tipos de métricas de cobertura y, a menudo, se utilizan para evaluar la calidad de un conjunto de pruebas. La creencia común es que cuanto mayor sea el número de cobertura, mejor.</w:t>
      </w:r>
    </w:p>
    <w:p w14:paraId="42296D01" w14:textId="00CBFCC5" w:rsidR="00DA5766" w:rsidRDefault="00DA5766" w:rsidP="005D4C79">
      <w:pPr>
        <w:spacing w:line="360" w:lineRule="auto"/>
      </w:pPr>
      <w:r>
        <w:t>Desafortunadamente, no es tan simple y las métricas de cobertura, si bien brindan comentarios valiosos, no se pueden usar para medir de manera efectiva la calidad de un conjunto de pruebas. Es la misma situación que con la capacidad de realizar pruebas unitarias del código: las métricas de cobertura son un buen indicador negativo, pero un mal positivo.</w:t>
      </w:r>
    </w:p>
    <w:p w14:paraId="61E00939" w14:textId="196251EE" w:rsidR="00DA5766" w:rsidRDefault="00DA5766" w:rsidP="005D4C79">
      <w:pPr>
        <w:spacing w:line="360" w:lineRule="auto"/>
      </w:pPr>
      <w:r>
        <w:t>Si una métrica muestra que hay muy poca cobertura en su base de código, digamos, solo el 10%, es una buena indicación de que no está probando lo suficiente. Pero lo contrario no es cierto: ni siquiera una cobertura del 100% garantiza que tenga un conjunto de pruebas de buena calidad. Un conjunto de pruebas que proporciona una alta cober</w:t>
      </w:r>
      <w:r w:rsidR="005D4C79">
        <w:t>tura puede ser de mala calidad.</w:t>
      </w:r>
    </w:p>
    <w:p w14:paraId="3316F493" w14:textId="250EC8D7" w:rsidR="00297431" w:rsidRDefault="00297431" w:rsidP="005D4C79">
      <w:pPr>
        <w:pStyle w:val="Textoindependiente"/>
        <w:spacing w:line="360" w:lineRule="auto"/>
      </w:pPr>
      <w:r w:rsidRPr="00F132EE">
        <w:t xml:space="preserve">La primera métrica de cobertura y la más utilizada es la cobertura de código, también conocida como cobertura de prueba; ver </w:t>
      </w:r>
      <w:r w:rsidR="001F1B2B">
        <w:rPr>
          <w:b/>
        </w:rPr>
        <w:t>F</w:t>
      </w:r>
      <w:r w:rsidR="001F1B2B" w:rsidRPr="001F1B2B">
        <w:rPr>
          <w:b/>
        </w:rPr>
        <w:t>igura 39-2</w:t>
      </w:r>
      <w:r w:rsidRPr="00F132EE">
        <w:t>. Esta métrica muestra la relación entre el número de líneas de código ejecutadas por al menos una prueba y el número total de líneas en la base del código de producción.</w:t>
      </w:r>
    </w:p>
    <w:p w14:paraId="433B9D79" w14:textId="77777777" w:rsidR="00856CEB" w:rsidRDefault="00856CEB" w:rsidP="005D4C79">
      <w:pPr>
        <w:pStyle w:val="Textoindependiente"/>
        <w:spacing w:line="360" w:lineRule="auto"/>
      </w:pPr>
    </w:p>
    <w:p w14:paraId="3CDA74C7" w14:textId="77777777" w:rsidR="006A65F7" w:rsidRDefault="00297431" w:rsidP="006A65F7">
      <w:pPr>
        <w:pStyle w:val="Textoindependiente"/>
        <w:keepNext/>
        <w:spacing w:line="360" w:lineRule="auto"/>
        <w:jc w:val="center"/>
      </w:pPr>
      <w:r w:rsidRPr="00F132EE">
        <w:rPr>
          <w:noProof/>
          <w:lang w:val="en-US"/>
        </w:rPr>
        <w:drawing>
          <wp:inline distT="0" distB="0" distL="0" distR="0" wp14:anchorId="031547A5" wp14:editId="59F60759">
            <wp:extent cx="2698750" cy="561975"/>
            <wp:effectExtent l="0" t="0" r="6350" b="952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51374"/>
                    <a:stretch/>
                  </pic:blipFill>
                  <pic:spPr bwMode="auto">
                    <a:xfrm>
                      <a:off x="0" y="0"/>
                      <a:ext cx="2711365" cy="564602"/>
                    </a:xfrm>
                    <a:prstGeom prst="rect">
                      <a:avLst/>
                    </a:prstGeom>
                    <a:ln>
                      <a:noFill/>
                    </a:ln>
                    <a:extLst>
                      <a:ext uri="{53640926-AAD7-44D8-BBD7-CCE9431645EC}">
                        <a14:shadowObscured xmlns:a14="http://schemas.microsoft.com/office/drawing/2010/main"/>
                      </a:ext>
                    </a:extLst>
                  </pic:spPr>
                </pic:pic>
              </a:graphicData>
            </a:graphic>
          </wp:inline>
        </w:drawing>
      </w:r>
    </w:p>
    <w:p w14:paraId="12B16B52" w14:textId="2B816C54" w:rsidR="00297431" w:rsidRDefault="006A65F7" w:rsidP="001F1B2B">
      <w:pPr>
        <w:pStyle w:val="Descripcin"/>
        <w:ind w:left="1440" w:firstLine="720"/>
        <w:rPr>
          <w:b w:val="0"/>
        </w:rPr>
      </w:pPr>
      <w:bookmarkStart w:id="149" w:name="_Toc77849491"/>
      <w:r>
        <w:t xml:space="preserve">Figura </w:t>
      </w:r>
      <w:r w:rsidR="00672653">
        <w:fldChar w:fldCharType="begin"/>
      </w:r>
      <w:r w:rsidR="00672653">
        <w:instrText xml:space="preserve"> SEQ Figura \* ARABIC </w:instrText>
      </w:r>
      <w:r w:rsidR="00672653">
        <w:fldChar w:fldCharType="separate"/>
      </w:r>
      <w:r w:rsidR="00672653">
        <w:rPr>
          <w:noProof/>
        </w:rPr>
        <w:t>39</w:t>
      </w:r>
      <w:r w:rsidR="00672653">
        <w:fldChar w:fldCharType="end"/>
      </w:r>
      <w:r>
        <w:t>-2.</w:t>
      </w:r>
      <w:r w:rsidR="001F1B2B">
        <w:t xml:space="preserve"> </w:t>
      </w:r>
      <w:r w:rsidR="001F1B2B">
        <w:rPr>
          <w:b w:val="0"/>
        </w:rPr>
        <w:t>Calculo de cobertura de código</w:t>
      </w:r>
      <w:bookmarkEnd w:id="149"/>
    </w:p>
    <w:p w14:paraId="6449F236" w14:textId="77777777" w:rsidR="001F1B2B" w:rsidRPr="00393E0A" w:rsidRDefault="001F1B2B" w:rsidP="001F1B2B">
      <w:pPr>
        <w:ind w:left="1440" w:firstLine="720"/>
        <w:rPr>
          <w:sz w:val="16"/>
        </w:rPr>
      </w:pPr>
      <w:r w:rsidRPr="00393E0A">
        <w:rPr>
          <w:b/>
          <w:sz w:val="16"/>
          <w:highlight w:val="green"/>
        </w:rPr>
        <w:t xml:space="preserve">Realizado por: </w:t>
      </w:r>
      <w:r w:rsidRPr="00393E0A">
        <w:rPr>
          <w:sz w:val="16"/>
          <w:highlight w:val="green"/>
        </w:rPr>
        <w:t>CITAR AL AUTOR</w:t>
      </w:r>
    </w:p>
    <w:p w14:paraId="13A07F2B" w14:textId="77777777" w:rsidR="001F1B2B" w:rsidRPr="001F1B2B" w:rsidRDefault="001F1B2B" w:rsidP="001F1B2B"/>
    <w:p w14:paraId="28D71196" w14:textId="77777777" w:rsidR="00856CEB" w:rsidRDefault="00856CEB" w:rsidP="007315D5">
      <w:pPr>
        <w:pStyle w:val="Textoindependiente"/>
        <w:spacing w:line="360" w:lineRule="auto"/>
      </w:pPr>
    </w:p>
    <w:p w14:paraId="28B2DFA8" w14:textId="470751A9" w:rsidR="00297431" w:rsidRDefault="00297431" w:rsidP="007315D5">
      <w:pPr>
        <w:pStyle w:val="Textoindependiente"/>
        <w:spacing w:line="360" w:lineRule="auto"/>
      </w:pPr>
      <w:r w:rsidRPr="00F132EE">
        <w:t>Veamos un ejemplo para compren</w:t>
      </w:r>
      <w:r w:rsidR="00497C13">
        <w:t>der mejor cómo funciona esto. La</w:t>
      </w:r>
      <w:r w:rsidRPr="00F132EE">
        <w:t xml:space="preserve"> </w:t>
      </w:r>
      <w:r w:rsidR="00497C13" w:rsidRPr="00497C13">
        <w:rPr>
          <w:b/>
        </w:rPr>
        <w:t>Figura 40-2</w:t>
      </w:r>
      <w:r w:rsidRPr="00F132EE">
        <w:t xml:space="preserve"> muestra un método IsStringLong y una prueba que lo cubre. El método determina si una cadena que se le proporciona como parámetro de entrada es larga (aquí, la definición de larga es cualquier cadena con una longitud superior a cinco caracteres). La prueba ejercita el método usando "abc" y verifica que esta cadena no se considere larga.</w:t>
      </w:r>
    </w:p>
    <w:p w14:paraId="7ED49582" w14:textId="77777777" w:rsidR="00856CEB" w:rsidRDefault="00856CEB" w:rsidP="007315D5">
      <w:pPr>
        <w:pStyle w:val="Textoindependiente"/>
        <w:spacing w:line="360" w:lineRule="auto"/>
      </w:pPr>
    </w:p>
    <w:p w14:paraId="6937A5A2" w14:textId="77777777" w:rsidR="001F1B2B" w:rsidRDefault="001F1B2B" w:rsidP="001F1B2B">
      <w:pPr>
        <w:keepNext/>
        <w:jc w:val="center"/>
      </w:pPr>
      <w:r w:rsidRPr="001F1B2B">
        <w:rPr>
          <w:noProof/>
          <w:lang w:val="en-US"/>
        </w:rPr>
        <w:drawing>
          <wp:inline distT="0" distB="0" distL="0" distR="0" wp14:anchorId="35C77C26" wp14:editId="5A9411FD">
            <wp:extent cx="3401568" cy="1978484"/>
            <wp:effectExtent l="0" t="0" r="8890" b="317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07031" cy="1981662"/>
                    </a:xfrm>
                    <a:prstGeom prst="rect">
                      <a:avLst/>
                    </a:prstGeom>
                  </pic:spPr>
                </pic:pic>
              </a:graphicData>
            </a:graphic>
          </wp:inline>
        </w:drawing>
      </w:r>
    </w:p>
    <w:p w14:paraId="61C1418E" w14:textId="4FF18581" w:rsidR="001F1B2B" w:rsidRDefault="001F1B2B" w:rsidP="001F1B2B">
      <w:pPr>
        <w:pStyle w:val="Descripcin"/>
        <w:ind w:firstLine="720"/>
        <w:rPr>
          <w:b w:val="0"/>
        </w:rPr>
      </w:pPr>
      <w:bookmarkStart w:id="150" w:name="_Toc77849492"/>
      <w:r>
        <w:t xml:space="preserve">Figura </w:t>
      </w:r>
      <w:r w:rsidR="00672653">
        <w:fldChar w:fldCharType="begin"/>
      </w:r>
      <w:r w:rsidR="00672653">
        <w:instrText xml:space="preserve"> SEQ Figura \* ARABIC </w:instrText>
      </w:r>
      <w:r w:rsidR="00672653">
        <w:fldChar w:fldCharType="separate"/>
      </w:r>
      <w:r w:rsidR="00672653">
        <w:rPr>
          <w:noProof/>
        </w:rPr>
        <w:t>40</w:t>
      </w:r>
      <w:r w:rsidR="00672653">
        <w:fldChar w:fldCharType="end"/>
      </w:r>
      <w:r>
        <w:t xml:space="preserve">-2. </w:t>
      </w:r>
      <w:r>
        <w:rPr>
          <w:b w:val="0"/>
        </w:rPr>
        <w:t>Ejemplo de un método parcialmente cubierto por una prueba</w:t>
      </w:r>
      <w:bookmarkEnd w:id="150"/>
    </w:p>
    <w:p w14:paraId="36060077" w14:textId="0208C7B8" w:rsidR="001F1B2B" w:rsidRPr="001F1B2B" w:rsidRDefault="001F1B2B" w:rsidP="001F1B2B">
      <w:pPr>
        <w:ind w:firstLine="720"/>
      </w:pPr>
      <w:r w:rsidRPr="00393E0A">
        <w:rPr>
          <w:b/>
          <w:sz w:val="16"/>
          <w:highlight w:val="green"/>
        </w:rPr>
        <w:t xml:space="preserve">Realizado por: </w:t>
      </w:r>
      <w:r w:rsidRPr="00393E0A">
        <w:rPr>
          <w:sz w:val="16"/>
          <w:highlight w:val="green"/>
        </w:rPr>
        <w:t>CITAR AL AUTOR</w:t>
      </w:r>
    </w:p>
    <w:p w14:paraId="359FEFE3" w14:textId="77777777" w:rsidR="001F1B2B" w:rsidRDefault="001F1B2B" w:rsidP="00856CEB">
      <w:pPr>
        <w:spacing w:line="360" w:lineRule="auto"/>
      </w:pPr>
    </w:p>
    <w:p w14:paraId="713AF2A4" w14:textId="77777777" w:rsidR="00297431" w:rsidRDefault="00297431" w:rsidP="00297431">
      <w:pPr>
        <w:pStyle w:val="Textoindependiente"/>
        <w:spacing w:line="360" w:lineRule="auto"/>
      </w:pPr>
      <w:r w:rsidRPr="00F132EE">
        <w:t>Es fácil calcular la cobertura del código aquí. El número total de líneas en el método es cinco (las llaves también cuentan). El número de líneas ejecutadas por la prueba es cuatro: la prueba pasa por todas las líneas de código e</w:t>
      </w:r>
      <w:r>
        <w:t>xcepto por el retorno verdadero</w:t>
      </w:r>
      <w:r w:rsidRPr="00F132EE">
        <w:t>. Esto nos da 4/5 = 0,8 = 80% de cobertura de código.</w:t>
      </w:r>
    </w:p>
    <w:p w14:paraId="7D7B69C5" w14:textId="09591FF3" w:rsidR="00297431" w:rsidRDefault="00297431" w:rsidP="00297431">
      <w:pPr>
        <w:pStyle w:val="Textoindependiente"/>
        <w:spacing w:line="360" w:lineRule="auto"/>
      </w:pPr>
      <w:r w:rsidRPr="00297431">
        <w:t xml:space="preserve">Ahora, </w:t>
      </w:r>
      <w:r w:rsidR="00EE22F1">
        <w:t xml:space="preserve">al re-factorizar el código como se muestra en la </w:t>
      </w:r>
      <w:r w:rsidR="00EE22F1" w:rsidRPr="00497C13">
        <w:rPr>
          <w:b/>
        </w:rPr>
        <w:t>Figura 41-2</w:t>
      </w:r>
      <w:r w:rsidR="00EE22F1">
        <w:t xml:space="preserve">, el resultado </w:t>
      </w:r>
      <w:r w:rsidR="000965BF">
        <w:t>es otro</w:t>
      </w:r>
      <w:r w:rsidR="00EE22F1">
        <w:t>.</w:t>
      </w:r>
    </w:p>
    <w:p w14:paraId="3B2B6F5D" w14:textId="77777777" w:rsidR="00856CEB" w:rsidRPr="00EE22F1" w:rsidRDefault="00856CEB" w:rsidP="00297431">
      <w:pPr>
        <w:pStyle w:val="Textoindependiente"/>
        <w:spacing w:line="360" w:lineRule="auto"/>
      </w:pPr>
    </w:p>
    <w:p w14:paraId="2E3976A8" w14:textId="77777777" w:rsidR="00E920F8" w:rsidRDefault="00297431" w:rsidP="002022E6">
      <w:pPr>
        <w:jc w:val="center"/>
      </w:pPr>
      <w:r w:rsidRPr="00297431">
        <w:rPr>
          <w:noProof/>
          <w:lang w:val="en-US"/>
        </w:rPr>
        <w:drawing>
          <wp:inline distT="0" distB="0" distL="0" distR="0" wp14:anchorId="7AF33AAA" wp14:editId="601E7F4C">
            <wp:extent cx="2848619" cy="1326307"/>
            <wp:effectExtent l="0" t="0" r="0" b="762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862664" cy="1332846"/>
                    </a:xfrm>
                    <a:prstGeom prst="rect">
                      <a:avLst/>
                    </a:prstGeom>
                  </pic:spPr>
                </pic:pic>
              </a:graphicData>
            </a:graphic>
          </wp:inline>
        </w:drawing>
      </w:r>
    </w:p>
    <w:p w14:paraId="0295B5DD" w14:textId="19505B8D" w:rsidR="00297431" w:rsidRPr="00E920F8" w:rsidRDefault="00E920F8" w:rsidP="00E920F8">
      <w:pPr>
        <w:pStyle w:val="Descripcin"/>
        <w:ind w:left="720" w:firstLine="720"/>
        <w:jc w:val="left"/>
        <w:rPr>
          <w:b w:val="0"/>
        </w:rPr>
      </w:pPr>
      <w:bookmarkStart w:id="151" w:name="_Toc77849493"/>
      <w:r>
        <w:t xml:space="preserve">Figura </w:t>
      </w:r>
      <w:r w:rsidR="00672653">
        <w:fldChar w:fldCharType="begin"/>
      </w:r>
      <w:r w:rsidR="00672653">
        <w:instrText xml:space="preserve"> SEQ Figura \* ARABIC </w:instrText>
      </w:r>
      <w:r w:rsidR="00672653">
        <w:fldChar w:fldCharType="separate"/>
      </w:r>
      <w:r w:rsidR="00672653">
        <w:rPr>
          <w:noProof/>
        </w:rPr>
        <w:t>41</w:t>
      </w:r>
      <w:r w:rsidR="00672653">
        <w:fldChar w:fldCharType="end"/>
      </w:r>
      <w:r>
        <w:t xml:space="preserve">-2. </w:t>
      </w:r>
      <w:r>
        <w:rPr>
          <w:b w:val="0"/>
        </w:rPr>
        <w:t>Cobertura total de un caso de prueba</w:t>
      </w:r>
      <w:bookmarkEnd w:id="151"/>
    </w:p>
    <w:p w14:paraId="3E2EFCDF" w14:textId="77777777" w:rsidR="00E920F8" w:rsidRPr="001F1B2B" w:rsidRDefault="00E920F8" w:rsidP="00E920F8">
      <w:pPr>
        <w:ind w:left="720" w:firstLine="720"/>
      </w:pPr>
      <w:r w:rsidRPr="00393E0A">
        <w:rPr>
          <w:b/>
          <w:sz w:val="16"/>
          <w:highlight w:val="green"/>
        </w:rPr>
        <w:t xml:space="preserve">Realizado por: </w:t>
      </w:r>
      <w:r w:rsidRPr="00393E0A">
        <w:rPr>
          <w:sz w:val="16"/>
          <w:highlight w:val="green"/>
        </w:rPr>
        <w:t>CITAR AL AUTOR</w:t>
      </w:r>
    </w:p>
    <w:p w14:paraId="7CEBBD70" w14:textId="77777777" w:rsidR="007315D5" w:rsidRDefault="007315D5" w:rsidP="00856CEB">
      <w:pPr>
        <w:pStyle w:val="Textoindependiente"/>
        <w:spacing w:line="360" w:lineRule="auto"/>
      </w:pPr>
    </w:p>
    <w:p w14:paraId="446E862C" w14:textId="77777777" w:rsidR="00297431" w:rsidRDefault="00297431" w:rsidP="00297431">
      <w:pPr>
        <w:pStyle w:val="Textoindependiente"/>
        <w:spacing w:line="360" w:lineRule="auto"/>
      </w:pPr>
      <w:r w:rsidRPr="00297431">
        <w:t>¿Cambia el número de cobertura del código? Sí, lo hace. Debido a que la prueba ahora ejercita las tres líneas de código (la declaración de retorno más dos llaves), la cobertura del código aumenta al 100%.</w:t>
      </w:r>
    </w:p>
    <w:p w14:paraId="5F1E2A3D" w14:textId="77777777" w:rsidR="00297431" w:rsidRDefault="00297431" w:rsidP="00297431">
      <w:pPr>
        <w:pStyle w:val="Textoindependiente"/>
        <w:spacing w:line="360" w:lineRule="auto"/>
      </w:pPr>
      <w:r w:rsidRPr="00297431">
        <w:t>Este sencillo ejemplo muestra lo fácil que es jugar con los números de cobertura. Cuanto más compacto sea su código, mejor será la métrica de cobertura de prueba, ya que solo tiene en cuenta los números de línea sin procesar. Al mismo tiempo, aplastar más código en menos espacio no cambia (y no debería) cambiar el valor del conjunto de pruebas o la capacidad de mantenimiento de la base de código subyacente.</w:t>
      </w:r>
    </w:p>
    <w:p w14:paraId="79ADBDDD" w14:textId="1B6126BE" w:rsidR="00297431" w:rsidRPr="00203869" w:rsidRDefault="00297431" w:rsidP="00297431">
      <w:pPr>
        <w:spacing w:line="360" w:lineRule="auto"/>
        <w:rPr>
          <w:lang w:val="en-US"/>
        </w:rPr>
      </w:pPr>
      <w:r w:rsidRPr="00203869">
        <w:rPr>
          <w:highlight w:val="blue"/>
          <w:lang w:val="en-US"/>
        </w:rPr>
        <w:t>Libro: Unit Testing: Principles, Practices, and Patterns, autor: VLADIMIR KHORIKOV, páginas: 08 - 09 - 10</w:t>
      </w:r>
    </w:p>
    <w:p w14:paraId="165F9A49" w14:textId="5FA7D2CC" w:rsidR="00E4704E" w:rsidRDefault="00DA5766" w:rsidP="00F124F3">
      <w:pPr>
        <w:spacing w:line="360" w:lineRule="auto"/>
      </w:pPr>
      <w:r w:rsidRPr="00DA5766">
        <w:rPr>
          <w:noProof/>
          <w:lang w:val="en-US"/>
        </w:rPr>
        <w:drawing>
          <wp:inline distT="0" distB="0" distL="0" distR="0" wp14:anchorId="060180A2" wp14:editId="4FB916F2">
            <wp:extent cx="2629903" cy="1163116"/>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634981" cy="1165362"/>
                    </a:xfrm>
                    <a:prstGeom prst="rect">
                      <a:avLst/>
                    </a:prstGeom>
                  </pic:spPr>
                </pic:pic>
              </a:graphicData>
            </a:graphic>
          </wp:inline>
        </w:drawing>
      </w:r>
    </w:p>
    <w:p w14:paraId="444ED737" w14:textId="77777777" w:rsidR="005D4C79" w:rsidRDefault="005D4C79" w:rsidP="005D4C79">
      <w:pPr>
        <w:spacing w:line="360" w:lineRule="auto"/>
      </w:pPr>
    </w:p>
    <w:p w14:paraId="70A71E4E" w14:textId="12CFA8BA" w:rsidR="00F965B2" w:rsidRPr="0004271E" w:rsidRDefault="008253C9" w:rsidP="002572B4">
      <w:pPr>
        <w:pStyle w:val="Ttulo3"/>
        <w:numPr>
          <w:ilvl w:val="2"/>
          <w:numId w:val="2"/>
        </w:numPr>
      </w:pPr>
      <w:bookmarkStart w:id="152" w:name="_Toc77780604"/>
      <w:r w:rsidRPr="0004271E">
        <w:t>Como llevar a cabo las pruebas unitarias</w:t>
      </w:r>
      <w:bookmarkEnd w:id="152"/>
    </w:p>
    <w:p w14:paraId="38A28F18" w14:textId="77777777" w:rsidR="005D4C79" w:rsidRDefault="005D4C79" w:rsidP="00856CEB">
      <w:pPr>
        <w:pStyle w:val="Textoindependiente"/>
        <w:spacing w:line="360" w:lineRule="auto"/>
      </w:pPr>
    </w:p>
    <w:p w14:paraId="335C44F6" w14:textId="098B1B4A" w:rsidR="0029552A" w:rsidRDefault="0029552A" w:rsidP="00F124F3">
      <w:pPr>
        <w:pStyle w:val="Textoindependiente"/>
        <w:spacing w:line="360" w:lineRule="auto"/>
      </w:pPr>
      <w:r>
        <w:t>El proceso de los tests unitarios puede realizarse de manera manual, aunque lo más común es automatizar el procedimiento a través de herramientas.</w:t>
      </w:r>
    </w:p>
    <w:p w14:paraId="08C03B47" w14:textId="6A110E96" w:rsidR="0029552A" w:rsidRDefault="0029552A" w:rsidP="00F124F3">
      <w:pPr>
        <w:pStyle w:val="Textoindependiente"/>
        <w:spacing w:line="360" w:lineRule="auto"/>
      </w:pPr>
      <w:r>
        <w:t>Hay muchas opciones disponibles, que varían en función del lenguaje de programación que se esté utilizando. Estos son algunos ejemplos de este tipo de herramientas que te ayudarán con las pruebas.</w:t>
      </w:r>
    </w:p>
    <w:p w14:paraId="123AA2FE" w14:textId="77777777" w:rsidR="0029552A" w:rsidRDefault="0029552A" w:rsidP="002572B4">
      <w:pPr>
        <w:pStyle w:val="Prrafodelista"/>
        <w:numPr>
          <w:ilvl w:val="0"/>
          <w:numId w:val="7"/>
        </w:numPr>
        <w:spacing w:line="360" w:lineRule="auto"/>
      </w:pPr>
      <w:r>
        <w:t>xUnit: se trata de una herramienta de pruebas unitarias para el framework .NET.</w:t>
      </w:r>
    </w:p>
    <w:p w14:paraId="37FA37F8" w14:textId="77777777" w:rsidR="0029552A" w:rsidRDefault="0029552A" w:rsidP="002572B4">
      <w:pPr>
        <w:pStyle w:val="Prrafodelista"/>
        <w:numPr>
          <w:ilvl w:val="0"/>
          <w:numId w:val="7"/>
        </w:numPr>
        <w:spacing w:line="360" w:lineRule="auto"/>
      </w:pPr>
      <w:r>
        <w:t>Junit: es un conjunto de bibliotecas para realizar pruebas unitarias de aplicaciones Java.</w:t>
      </w:r>
    </w:p>
    <w:p w14:paraId="2E5121DA" w14:textId="77777777" w:rsidR="0029552A" w:rsidRDefault="0029552A" w:rsidP="002572B4">
      <w:pPr>
        <w:pStyle w:val="Prrafodelista"/>
        <w:numPr>
          <w:ilvl w:val="0"/>
          <w:numId w:val="7"/>
        </w:numPr>
        <w:spacing w:line="360" w:lineRule="auto"/>
      </w:pPr>
      <w:r>
        <w:t>NUnit: inicialmente portado desde JUnit, NUnit 3 se ha reescrito por completo para dotarlo de nuevas características y soporte para una amplia gama de plataformas .NET.</w:t>
      </w:r>
    </w:p>
    <w:p w14:paraId="1E096915" w14:textId="2C2689A4" w:rsidR="0029552A" w:rsidRDefault="0029552A" w:rsidP="002572B4">
      <w:pPr>
        <w:pStyle w:val="Prrafodelista"/>
        <w:numPr>
          <w:ilvl w:val="0"/>
          <w:numId w:val="7"/>
        </w:numPr>
        <w:spacing w:line="360" w:lineRule="auto"/>
      </w:pPr>
      <w:r>
        <w:t>PHPUnit: entorno de pruebas unitarias en el lenguaje de programación PHP.</w:t>
      </w:r>
    </w:p>
    <w:p w14:paraId="5D7B2C46" w14:textId="77777777" w:rsidR="005D4C79" w:rsidRDefault="005D4C79" w:rsidP="005D4C79">
      <w:pPr>
        <w:spacing w:line="360" w:lineRule="auto"/>
      </w:pPr>
    </w:p>
    <w:p w14:paraId="23FE20E3" w14:textId="798C7FA2" w:rsidR="0029552A" w:rsidRDefault="0029552A" w:rsidP="00F124F3">
      <w:pPr>
        <w:pStyle w:val="Textoindependiente"/>
        <w:spacing w:line="360" w:lineRule="auto"/>
      </w:pPr>
      <w:r>
        <w:t>Al utilizar estas herramientas, se codifican los criterios en la prueba que verificarán si el código es o no correcto. Durante la fase de ejecución, la herramienta puede detectar las pruebas con errores.</w:t>
      </w:r>
    </w:p>
    <w:p w14:paraId="45A44A92" w14:textId="1904A9C2" w:rsidR="00DF65EB" w:rsidRDefault="0029552A" w:rsidP="00DF65EB">
      <w:pPr>
        <w:pStyle w:val="Textoindependiente"/>
        <w:spacing w:line="360" w:lineRule="auto"/>
        <w:rPr>
          <w:sz w:val="18"/>
        </w:rPr>
      </w:pPr>
      <w:r>
        <w:t>Si alguno de estos errores es grave, puede detener pruebas posteriores que iban a realizarse a continuación.</w:t>
      </w:r>
      <w:r w:rsidR="00BA3769">
        <w:t xml:space="preserve"> </w:t>
      </w:r>
      <w:r w:rsidR="00BA3769" w:rsidRPr="00B024D1">
        <w:rPr>
          <w:sz w:val="18"/>
        </w:rPr>
        <w:fldChar w:fldCharType="begin"/>
      </w:r>
      <w:r w:rsidR="00BA3769" w:rsidRPr="00B024D1">
        <w:rPr>
          <w:sz w:val="18"/>
        </w:rPr>
        <w:instrText xml:space="preserve"> ADDIN ZOTERO_ITEM CSL_CITATION {"citationID":"4HSFGU7F","properties":{"formattedCitation":"({\\i{}\\uc0\\u191{}Qu\\uc0\\u233{} son las pruebas unitarias y c\\uc0\\u243{}mo llevar una a cabo?}, s.\\uc0\\u160{}f.)","plainCitation":"(¿Qué son las pruebas unitarias y cómo llevar una a cabo?, s. f.)","noteIndex":0},"citationItems":[{"id":92,"uris":["http://zotero.org/users/local/JHQCasz5/items/GQKKWMYM"],"uri":["http://zotero.org/users/local/JHQCasz5/items/GQKKWMYM"],"itemData":{"id":92,"type":"post-weblog","language":"es","title":"¿Qué son las pruebas unitarias y cómo llevar una a cabo? – Yeeply","title-short":"¿Qué son las pruebas unitarias y cómo llevar una a cabo?","URL":"https://www.yeeply.com/blog/que-son-pruebas-unitarias/","accessed":{"date-parts":[["2021",6,8]]}}}],"schema":"https://github.com/citation-style-language/schema/raw/master/csl-citation.json"} </w:instrText>
      </w:r>
      <w:r w:rsidR="00BA3769" w:rsidRPr="00B024D1">
        <w:rPr>
          <w:sz w:val="18"/>
        </w:rPr>
        <w:fldChar w:fldCharType="separate"/>
      </w:r>
      <w:r w:rsidR="00BA3769" w:rsidRPr="00B024D1">
        <w:rPr>
          <w:sz w:val="18"/>
          <w:szCs w:val="24"/>
        </w:rPr>
        <w:t>(</w:t>
      </w:r>
      <w:r w:rsidR="00BA3769" w:rsidRPr="00B024D1">
        <w:rPr>
          <w:iCs/>
          <w:sz w:val="18"/>
        </w:rPr>
        <w:t xml:space="preserve"> Yeeply</w:t>
      </w:r>
      <w:r w:rsidR="00BA3769" w:rsidRPr="00B024D1">
        <w:rPr>
          <w:sz w:val="18"/>
          <w:szCs w:val="24"/>
        </w:rPr>
        <w:t>, 2020)</w:t>
      </w:r>
      <w:r w:rsidR="00BA3769" w:rsidRPr="00B024D1">
        <w:rPr>
          <w:sz w:val="18"/>
        </w:rPr>
        <w:fldChar w:fldCharType="end"/>
      </w:r>
    </w:p>
    <w:p w14:paraId="62F12BA0" w14:textId="77777777" w:rsidR="005D4C79" w:rsidRPr="00DF65EB" w:rsidRDefault="005D4C79" w:rsidP="00856CEB">
      <w:pPr>
        <w:spacing w:line="360" w:lineRule="auto"/>
      </w:pPr>
    </w:p>
    <w:p w14:paraId="7A8BE152" w14:textId="6F36D014" w:rsidR="003C2C74" w:rsidRPr="004E479B" w:rsidRDefault="0065156E" w:rsidP="002572B4">
      <w:pPr>
        <w:pStyle w:val="Ttulo2"/>
        <w:numPr>
          <w:ilvl w:val="1"/>
          <w:numId w:val="2"/>
        </w:numPr>
      </w:pPr>
      <w:bookmarkStart w:id="153" w:name="_Toc77780605"/>
      <w:r w:rsidRPr="004E479B">
        <w:t>Jest</w:t>
      </w:r>
      <w:bookmarkEnd w:id="153"/>
    </w:p>
    <w:p w14:paraId="7129947B" w14:textId="4FE3F259" w:rsidR="001A4D99" w:rsidRDefault="001A4D99" w:rsidP="00856CEB">
      <w:pPr>
        <w:spacing w:line="360" w:lineRule="auto"/>
      </w:pPr>
    </w:p>
    <w:p w14:paraId="4E33777F" w14:textId="19CA3562" w:rsidR="0065156E" w:rsidRDefault="0065156E" w:rsidP="00F124F3">
      <w:pPr>
        <w:pStyle w:val="Textoindependiente"/>
        <w:spacing w:line="360" w:lineRule="auto"/>
      </w:pPr>
      <w:r>
        <w:t xml:space="preserve">Jest es una librería abierta para pruebas en JavaScript desarrollada por Facebook. Su eslogan es </w:t>
      </w:r>
      <w:r w:rsidR="0004271E">
        <w:t>“</w:t>
      </w:r>
      <w:r>
        <w:t>Pruebas de JavaScript deliciosas</w:t>
      </w:r>
      <w:r w:rsidR="0004271E">
        <w:t>”</w:t>
      </w:r>
      <w:r>
        <w:t>. Si bien Jest se puede usar para probar cualquier librería de JavaScript, brilla cuando se trata de React y React Native.</w:t>
      </w:r>
    </w:p>
    <w:p w14:paraId="32DEB39B" w14:textId="6759C544" w:rsidR="00BA3769" w:rsidRPr="005D4C79" w:rsidRDefault="0065156E" w:rsidP="00F124F3">
      <w:pPr>
        <w:pStyle w:val="Textoindependiente"/>
        <w:spacing w:line="360" w:lineRule="auto"/>
        <w:rPr>
          <w:rFonts w:ascii="Calibri" w:hAnsi="Calibri" w:cs="Calibri"/>
          <w:i/>
          <w:iCs/>
          <w:szCs w:val="24"/>
        </w:rPr>
      </w:pPr>
      <w:r>
        <w:t>Esto no es una sorpresa ya que React y Jest provienen de Facebook, y es uno de los principales usuarios de ambos.</w:t>
      </w:r>
      <w:r w:rsidR="00BA3769">
        <w:t xml:space="preserve"> </w:t>
      </w:r>
      <w:r w:rsidR="00BA3769" w:rsidRPr="00AB050D">
        <w:rPr>
          <w:iCs/>
          <w:sz w:val="18"/>
          <w:szCs w:val="24"/>
        </w:rPr>
        <w:fldChar w:fldCharType="begin"/>
      </w:r>
      <w:r w:rsidR="00BA3769" w:rsidRPr="00AB050D">
        <w:rPr>
          <w:iCs/>
          <w:sz w:val="18"/>
          <w:szCs w:val="24"/>
        </w:rPr>
        <w:instrText xml:space="preserve"> ADDIN ZOTERO_ITEM CSL_CITATION {"citationID":"aPgRmndC","properties":{"formattedCitation":"({\\i{}8 cosas que hacen de Jest el mejor Framework de prueba de React}, s.\\uc0\\u160{}f.)","plainCitation":"(8 cosas que hacen de Jest el mejor Framework de prueba de React, s. f.)","noteIndex":0},"citationItems":[{"id":98,"uris":["http://zotero.org/users/local/JHQCasz5/items/6KVWN8D5"],"uri":["http://zotero.org/users/local/JHQCasz5/items/6KVWN8D5"],"itemData":{"id":98,"type":"webpage","abstract":"Visión general Jest es una librería abierta para pruebas en JavaScript desarrollada por Facebook. Su eslogan es \"Pruebas de JavaScript deliciosas\". Si bien Jest se puede usar para probar...","container-title":"Code Envato Tuts+","title":"8 cosas que hacen de Jest el mejor Framework de prueba de React","URL":"https://code.tutsplus.com/es/tutorials/8-things-that-make-jest-the-best-react-testing-framework--cms-30534","accessed":{"date-parts":[["2021",6,8]]}}}],"schema":"https://github.com/citation-style-language/schema/raw/master/csl-citation.json"} </w:instrText>
      </w:r>
      <w:r w:rsidR="00BA3769" w:rsidRPr="00AB050D">
        <w:rPr>
          <w:iCs/>
          <w:sz w:val="18"/>
          <w:szCs w:val="24"/>
        </w:rPr>
        <w:fldChar w:fldCharType="separate"/>
      </w:r>
      <w:r w:rsidR="00BA3769" w:rsidRPr="00AB050D">
        <w:rPr>
          <w:sz w:val="18"/>
          <w:szCs w:val="24"/>
        </w:rPr>
        <w:t>(tutsplus, 2020)</w:t>
      </w:r>
      <w:r w:rsidR="00BA3769" w:rsidRPr="00AB050D">
        <w:rPr>
          <w:iCs/>
          <w:sz w:val="18"/>
          <w:szCs w:val="24"/>
        </w:rPr>
        <w:fldChar w:fldCharType="end"/>
      </w:r>
    </w:p>
    <w:p w14:paraId="67B4FEC1" w14:textId="77777777" w:rsidR="006913A1" w:rsidRDefault="006913A1" w:rsidP="00F124F3">
      <w:pPr>
        <w:pStyle w:val="Textoindependiente"/>
        <w:spacing w:line="360" w:lineRule="auto"/>
      </w:pPr>
      <w:r>
        <w:t>Nos gusta pensar que las bibliotecas de prueba tienen tres componentes principales:</w:t>
      </w:r>
    </w:p>
    <w:p w14:paraId="66FD6FCA" w14:textId="77777777" w:rsidR="006913A1" w:rsidRDefault="006913A1" w:rsidP="002572B4">
      <w:pPr>
        <w:pStyle w:val="Prrafodelista"/>
        <w:numPr>
          <w:ilvl w:val="0"/>
          <w:numId w:val="7"/>
        </w:numPr>
        <w:spacing w:line="360" w:lineRule="auto"/>
      </w:pPr>
      <w:r>
        <w:t>El corredor de pruebas. Esto es lo que ejecuta en la línea de comandos. El ejecutor de pruebas es responsable de encontrar sus pruebas, ejecutarlas e informarle los resultados en la consola.</w:t>
      </w:r>
    </w:p>
    <w:p w14:paraId="28A5A039" w14:textId="5CB94B87" w:rsidR="006913A1" w:rsidRDefault="006913A1" w:rsidP="002572B4">
      <w:pPr>
        <w:pStyle w:val="Prrafodelista"/>
        <w:numPr>
          <w:ilvl w:val="0"/>
          <w:numId w:val="7"/>
        </w:numPr>
        <w:spacing w:line="360" w:lineRule="auto"/>
      </w:pPr>
      <w:r>
        <w:t>Un lenguaje específico de dominio para organizar sus pruebas. Como veremos, estas funciones nos ayudan a realizar tareas comunes como organizar la configuración y el desmontaje antes y después de la ejecución de las pruebas.</w:t>
      </w:r>
      <w:r w:rsidR="00FF608F">
        <w:t xml:space="preserve"> </w:t>
      </w:r>
      <w:r w:rsidR="00FF608F" w:rsidRPr="00FF608F">
        <w:rPr>
          <w:sz w:val="18"/>
        </w:rPr>
        <w:t>(Accomazo,2017, p.294)</w:t>
      </w:r>
    </w:p>
    <w:p w14:paraId="5ED99C8A" w14:textId="3C37A05A" w:rsidR="00FF608F" w:rsidRDefault="006913A1" w:rsidP="002572B4">
      <w:pPr>
        <w:pStyle w:val="Prrafodelista"/>
        <w:numPr>
          <w:ilvl w:val="0"/>
          <w:numId w:val="7"/>
        </w:numPr>
        <w:spacing w:line="360" w:lineRule="auto"/>
      </w:pPr>
      <w:r>
        <w:t>Una biblioteca de afirmaciones. Las funciones de aserción proporcionadas por estas bibliotecas nos ayudan a realizar fácilmente aserciones complejas, como verificar la igualdad entre los objetos de JavaScript o la presencia de ciertos elementos en una matriz.</w:t>
      </w:r>
    </w:p>
    <w:p w14:paraId="3D0F69B9" w14:textId="77777777" w:rsidR="00FF608F" w:rsidRDefault="00FF608F" w:rsidP="005D4C79">
      <w:pPr>
        <w:spacing w:line="360" w:lineRule="auto"/>
      </w:pPr>
    </w:p>
    <w:p w14:paraId="6093100E" w14:textId="5A8D361D" w:rsidR="004E479B" w:rsidRDefault="004E479B" w:rsidP="002572B4">
      <w:pPr>
        <w:pStyle w:val="Ttulo4"/>
        <w:numPr>
          <w:ilvl w:val="3"/>
          <w:numId w:val="2"/>
        </w:numPr>
      </w:pPr>
      <w:bookmarkStart w:id="154" w:name="_Toc77780606"/>
      <w:r w:rsidRPr="004E479B">
        <w:t>Estructura de una prueba en jest</w:t>
      </w:r>
      <w:bookmarkEnd w:id="154"/>
    </w:p>
    <w:p w14:paraId="1680E758" w14:textId="60873FEF" w:rsidR="005D4C79" w:rsidRDefault="005D4C79" w:rsidP="005D4C79">
      <w:pPr>
        <w:spacing w:line="360" w:lineRule="auto"/>
      </w:pPr>
    </w:p>
    <w:p w14:paraId="3FACA005" w14:textId="74EB81C8" w:rsidR="00240E74" w:rsidRDefault="00240E74" w:rsidP="005D4C79">
      <w:pPr>
        <w:spacing w:line="360" w:lineRule="auto"/>
      </w:pPr>
      <w:r>
        <w:t>El scr</w:t>
      </w:r>
      <w:r w:rsidR="00CF40C7">
        <w:t>ipt de prueba es un archivo</w:t>
      </w:r>
      <w:r>
        <w:t xml:space="preserve"> que contiene la suite de pruebas </w:t>
      </w:r>
      <w:r w:rsidR="00CF40C7">
        <w:t xml:space="preserve">que a su vez esta contiene a los casos de prueba. Se puede tener varias suites de pruebas dentro de un mismo script, estas representan el conjunto de condiciones a probar de una funcionalidad en específico. En la </w:t>
      </w:r>
      <w:r w:rsidR="00CF40C7" w:rsidRPr="00DD4CAC">
        <w:rPr>
          <w:b/>
        </w:rPr>
        <w:t>Figura 42-2</w:t>
      </w:r>
      <w:r w:rsidR="00CF40C7">
        <w:t>, se detalla cada uno de los elementos descritos anteriormente.</w:t>
      </w:r>
    </w:p>
    <w:p w14:paraId="09DEB8CA" w14:textId="77777777" w:rsidR="0076308C" w:rsidRPr="00240E74" w:rsidRDefault="0076308C" w:rsidP="005D4C79">
      <w:pPr>
        <w:spacing w:line="360" w:lineRule="auto"/>
      </w:pPr>
    </w:p>
    <w:p w14:paraId="389B8216" w14:textId="77777777" w:rsidR="00240E74" w:rsidRDefault="009416D2" w:rsidP="00240E74">
      <w:pPr>
        <w:keepNext/>
        <w:spacing w:line="360" w:lineRule="auto"/>
      </w:pPr>
      <w:r w:rsidRPr="009416D2">
        <w:rPr>
          <w:b/>
          <w:bCs/>
          <w:noProof/>
          <w:lang w:val="en-US"/>
        </w:rPr>
        <w:drawing>
          <wp:inline distT="0" distB="0" distL="0" distR="0" wp14:anchorId="0025FD8B" wp14:editId="4C7C64FC">
            <wp:extent cx="5372566" cy="2598645"/>
            <wp:effectExtent l="0" t="0" r="0" b="0"/>
            <wp:docPr id="45" name="Imagen 4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Texto&#10;&#10;Descripción generada automáticamente"/>
                    <pic:cNvPicPr/>
                  </pic:nvPicPr>
                  <pic:blipFill>
                    <a:blip r:embed="rId65"/>
                    <a:stretch>
                      <a:fillRect/>
                    </a:stretch>
                  </pic:blipFill>
                  <pic:spPr>
                    <a:xfrm>
                      <a:off x="0" y="0"/>
                      <a:ext cx="5372566" cy="2598645"/>
                    </a:xfrm>
                    <a:prstGeom prst="rect">
                      <a:avLst/>
                    </a:prstGeom>
                  </pic:spPr>
                </pic:pic>
              </a:graphicData>
            </a:graphic>
          </wp:inline>
        </w:drawing>
      </w:r>
    </w:p>
    <w:p w14:paraId="61DC2DE5" w14:textId="767D7AAB" w:rsidR="009416D2" w:rsidRPr="00240E74" w:rsidRDefault="00240E74" w:rsidP="00240E74">
      <w:pPr>
        <w:pStyle w:val="Descripcin"/>
        <w:rPr>
          <w:b w:val="0"/>
          <w:bCs/>
        </w:rPr>
      </w:pPr>
      <w:bookmarkStart w:id="155" w:name="_Toc77849494"/>
      <w:r>
        <w:t xml:space="preserve">Figura </w:t>
      </w:r>
      <w:r w:rsidR="00672653">
        <w:fldChar w:fldCharType="begin"/>
      </w:r>
      <w:r w:rsidR="00672653">
        <w:instrText xml:space="preserve"> SEQ Figura \* ARABIC </w:instrText>
      </w:r>
      <w:r w:rsidR="00672653">
        <w:fldChar w:fldCharType="separate"/>
      </w:r>
      <w:r w:rsidR="00672653">
        <w:rPr>
          <w:noProof/>
        </w:rPr>
        <w:t>42</w:t>
      </w:r>
      <w:r w:rsidR="00672653">
        <w:fldChar w:fldCharType="end"/>
      </w:r>
      <w:r>
        <w:t xml:space="preserve">-2. </w:t>
      </w:r>
      <w:r>
        <w:rPr>
          <w:b w:val="0"/>
        </w:rPr>
        <w:t>Estructura de un script de prueba con Jest</w:t>
      </w:r>
      <w:bookmarkEnd w:id="155"/>
    </w:p>
    <w:p w14:paraId="2EBC41A7" w14:textId="072F6AEE" w:rsidR="008E07EE" w:rsidRDefault="008E07EE" w:rsidP="008E07EE">
      <w:pPr>
        <w:pStyle w:val="Textoindependiente"/>
        <w:spacing w:line="360" w:lineRule="auto"/>
        <w:rPr>
          <w:sz w:val="16"/>
        </w:rPr>
      </w:pPr>
      <w:r w:rsidRPr="00A14027">
        <w:rPr>
          <w:b/>
          <w:sz w:val="16"/>
        </w:rPr>
        <w:t xml:space="preserve">Realizado por: </w:t>
      </w:r>
      <w:r w:rsidRPr="00A14027">
        <w:rPr>
          <w:sz w:val="16"/>
        </w:rPr>
        <w:t>W. Aldas y C. Pilataxi, 2020</w:t>
      </w:r>
    </w:p>
    <w:p w14:paraId="4125D5F9" w14:textId="77777777" w:rsidR="008E07EE" w:rsidRPr="00A14027" w:rsidRDefault="008E07EE" w:rsidP="0076308C">
      <w:pPr>
        <w:spacing w:line="360" w:lineRule="auto"/>
      </w:pPr>
    </w:p>
    <w:p w14:paraId="27332F0E" w14:textId="77777777" w:rsidR="00F7632B" w:rsidRDefault="009416D2" w:rsidP="002572B4">
      <w:pPr>
        <w:pStyle w:val="Textoindependiente"/>
        <w:numPr>
          <w:ilvl w:val="0"/>
          <w:numId w:val="7"/>
        </w:numPr>
        <w:spacing w:line="360" w:lineRule="auto"/>
        <w:rPr>
          <w:b/>
        </w:rPr>
      </w:pPr>
      <w:r w:rsidRPr="00F124F3">
        <w:rPr>
          <w:b/>
        </w:rPr>
        <w:t>MyObject</w:t>
      </w:r>
      <w:r w:rsidR="00F7632B">
        <w:rPr>
          <w:b/>
        </w:rPr>
        <w:t xml:space="preserve">: </w:t>
      </w:r>
      <w:r w:rsidRPr="00F124F3">
        <w:t>Representa la importación del elemento a ser testeado, este elemento por lo general representa una clase de JavaScript, al cual se le aplica una suite de pruebas</w:t>
      </w:r>
      <w:r w:rsidR="001223C5" w:rsidRPr="00F124F3">
        <w:t>.</w:t>
      </w:r>
    </w:p>
    <w:p w14:paraId="04ACCDD9" w14:textId="77777777" w:rsidR="00F7632B" w:rsidRDefault="001223C5" w:rsidP="00F7632B">
      <w:pPr>
        <w:pStyle w:val="Textoindependiente"/>
        <w:spacing w:line="360" w:lineRule="auto"/>
        <w:ind w:left="786"/>
        <w:rPr>
          <w:b/>
        </w:rPr>
      </w:pPr>
      <w:r w:rsidRPr="00F124F3">
        <w:t>U</w:t>
      </w:r>
      <w:r w:rsidR="009416D2" w:rsidRPr="00F124F3">
        <w:t>na suite de pruebas</w:t>
      </w:r>
      <w:r w:rsidRPr="00F124F3">
        <w:t xml:space="preserve"> en jest está representado por la función </w:t>
      </w:r>
      <w:proofErr w:type="gramStart"/>
      <w:r w:rsidRPr="00F124F3">
        <w:t>describe(</w:t>
      </w:r>
      <w:proofErr w:type="gramEnd"/>
      <w:r w:rsidRPr="00F124F3">
        <w:t>) que a su vez</w:t>
      </w:r>
      <w:r w:rsidR="009416D2" w:rsidRPr="00F124F3">
        <w:t xml:space="preserve"> es el conjunto de pruebas unitarias referentes a un elemento en particular</w:t>
      </w:r>
      <w:r w:rsidRPr="00F124F3">
        <w:t>.</w:t>
      </w:r>
    </w:p>
    <w:p w14:paraId="1CD090B0" w14:textId="77777777" w:rsidR="00F7632B" w:rsidRDefault="004F2540" w:rsidP="002572B4">
      <w:pPr>
        <w:pStyle w:val="Textoindependiente"/>
        <w:numPr>
          <w:ilvl w:val="0"/>
          <w:numId w:val="7"/>
        </w:numPr>
        <w:spacing w:line="360" w:lineRule="auto"/>
        <w:rPr>
          <w:b/>
        </w:rPr>
      </w:pPr>
      <w:proofErr w:type="gramStart"/>
      <w:r w:rsidRPr="00F124F3">
        <w:rPr>
          <w:b/>
        </w:rPr>
        <w:t>describe</w:t>
      </w:r>
      <w:r w:rsidR="00F7632B">
        <w:rPr>
          <w:b/>
        </w:rPr>
        <w:t>(</w:t>
      </w:r>
      <w:proofErr w:type="gramEnd"/>
      <w:r w:rsidR="00F7632B">
        <w:rPr>
          <w:b/>
        </w:rPr>
        <w:t xml:space="preserve">‘[group description], () =&gt; …): </w:t>
      </w:r>
      <w:r w:rsidRPr="00F124F3">
        <w:t>Nos permite agrupar nuestros bloques de test en un mismo fichero de manera separada y así tener más organizado nuestro bloque de test. Por ejemplo, si queremos probar diferentes partes de un mismo método que contenga “if” o “switch”.</w:t>
      </w:r>
    </w:p>
    <w:p w14:paraId="1BA2B501" w14:textId="77777777" w:rsidR="00F7632B" w:rsidRDefault="00F7632B" w:rsidP="002572B4">
      <w:pPr>
        <w:pStyle w:val="Textoindependiente"/>
        <w:numPr>
          <w:ilvl w:val="0"/>
          <w:numId w:val="7"/>
        </w:numPr>
        <w:spacing w:line="360" w:lineRule="auto"/>
        <w:rPr>
          <w:b/>
        </w:rPr>
      </w:pPr>
      <w:proofErr w:type="gramStart"/>
      <w:r w:rsidRPr="00F7632B">
        <w:rPr>
          <w:b/>
        </w:rPr>
        <w:t>beforeEach(</w:t>
      </w:r>
      <w:proofErr w:type="gramEnd"/>
      <w:r w:rsidRPr="00F7632B">
        <w:rPr>
          <w:b/>
        </w:rPr>
        <w:t xml:space="preserve">() =&gt; …): </w:t>
      </w:r>
      <w:r w:rsidR="004F2540" w:rsidRPr="00F124F3">
        <w:t>Se escribe dentro de nuestra agrupación (describe). Ejecuta un código antes de cada uno de los test, por ejemplo, para reinicializar una clase, componente, método…</w:t>
      </w:r>
    </w:p>
    <w:p w14:paraId="79F2411A" w14:textId="77777777" w:rsidR="00F7632B" w:rsidRDefault="00F7632B" w:rsidP="002572B4">
      <w:pPr>
        <w:pStyle w:val="Textoindependiente"/>
        <w:numPr>
          <w:ilvl w:val="0"/>
          <w:numId w:val="7"/>
        </w:numPr>
        <w:spacing w:line="360" w:lineRule="auto"/>
        <w:rPr>
          <w:b/>
        </w:rPr>
      </w:pPr>
      <w:proofErr w:type="gramStart"/>
      <w:r>
        <w:rPr>
          <w:b/>
        </w:rPr>
        <w:t>afterEach(</w:t>
      </w:r>
      <w:proofErr w:type="gramEnd"/>
      <w:r>
        <w:rPr>
          <w:b/>
        </w:rPr>
        <w:t xml:space="preserve">() =&gt; …): </w:t>
      </w:r>
      <w:r w:rsidR="004F2540" w:rsidRPr="00F124F3">
        <w:t>Se escribe dentro de nuestra agrupación (describe) y ejecuta un código después de cada uno de los test. Nos sirve para reinicializa</w:t>
      </w:r>
      <w:r>
        <w:t>r una clase, componente, método</w:t>
      </w:r>
    </w:p>
    <w:p w14:paraId="6A854F7F" w14:textId="77777777" w:rsidR="00F7632B" w:rsidRDefault="004F2540" w:rsidP="002572B4">
      <w:pPr>
        <w:pStyle w:val="Textoindependiente"/>
        <w:numPr>
          <w:ilvl w:val="0"/>
          <w:numId w:val="7"/>
        </w:numPr>
        <w:spacing w:line="360" w:lineRule="auto"/>
        <w:rPr>
          <w:b/>
        </w:rPr>
      </w:pPr>
      <w:proofErr w:type="gramStart"/>
      <w:r w:rsidRPr="00F7632B">
        <w:rPr>
          <w:b/>
        </w:rPr>
        <w:t>it</w:t>
      </w:r>
      <w:r w:rsidR="00F7632B">
        <w:rPr>
          <w:b/>
        </w:rPr>
        <w:t>(</w:t>
      </w:r>
      <w:proofErr w:type="gramEnd"/>
      <w:r w:rsidR="00F7632B">
        <w:rPr>
          <w:b/>
        </w:rPr>
        <w:t xml:space="preserve">‘[test description]’, () =&gt; …): </w:t>
      </w:r>
      <w:r w:rsidRPr="00F124F3">
        <w:t>Dentro de cada uno se escriben nuestros test y los agrupamos mediante el describe.</w:t>
      </w:r>
    </w:p>
    <w:p w14:paraId="28504B01" w14:textId="77777777" w:rsidR="00F7632B" w:rsidRDefault="004F2540" w:rsidP="002572B4">
      <w:pPr>
        <w:pStyle w:val="Textoindependiente"/>
        <w:numPr>
          <w:ilvl w:val="0"/>
          <w:numId w:val="7"/>
        </w:numPr>
        <w:spacing w:line="360" w:lineRule="auto"/>
        <w:rPr>
          <w:b/>
        </w:rPr>
      </w:pPr>
      <w:proofErr w:type="gramStart"/>
      <w:r w:rsidRPr="00F7632B">
        <w:rPr>
          <w:b/>
        </w:rPr>
        <w:t>expect(</w:t>
      </w:r>
      <w:proofErr w:type="gramEnd"/>
      <w:r w:rsidRPr="00F7632B">
        <w:rPr>
          <w:b/>
        </w:rPr>
        <w:t>)</w:t>
      </w:r>
      <w:r w:rsidR="00F7632B">
        <w:rPr>
          <w:b/>
        </w:rPr>
        <w:t xml:space="preserve">: </w:t>
      </w:r>
      <w:r w:rsidRPr="00F124F3">
        <w:t>Se escribe dentro de</w:t>
      </w:r>
      <w:r w:rsidR="009D78D3" w:rsidRPr="00F124F3">
        <w:t xml:space="preserve">l </w:t>
      </w:r>
      <w:r w:rsidRPr="00F124F3">
        <w:t>test (it) para decir qué esperamos que ocurra con lo que hemos escrito.</w:t>
      </w:r>
      <w:r w:rsidR="00F7632B">
        <w:rPr>
          <w:b/>
        </w:rPr>
        <w:t xml:space="preserve"> </w:t>
      </w:r>
      <w:r w:rsidR="007C0628" w:rsidRPr="00F7632B">
        <w:rPr>
          <w:sz w:val="18"/>
        </w:rPr>
        <w:fldChar w:fldCharType="begin"/>
      </w:r>
      <w:r w:rsidR="007C0628" w:rsidRPr="00F7632B">
        <w:rPr>
          <w:sz w:val="18"/>
        </w:rPr>
        <w:instrText xml:space="preserve"> ADDIN ZOTERO_ITEM CSL_CITATION {"citationID":"X9J1TYUO","properties":{"formattedCitation":"({\\i{}Test unitarios en Javascript}, s.\\uc0\\u160{}f.)","plainCitation":"(Test unitarios en Javascript, s. f.)","noteIndex":0},"citationItems":[{"id":100,"uris":["http://zotero.org/users/local/JHQCasz5/items/JFNNKIBN"],"uri":["http://zotero.org/users/local/JHQCasz5/items/JFNNKIBN"],"itemData":{"id":100,"type":"webpage","abstract":"Realizar una prueba unitaria en Javascript plantea varias dudas... ¿qué debería cubrir?, ¿qué framework debería usar? Si eres programador (y te has…","language":"es","title":"Test unitarios en Javascript: una pequeña introducción","title-short":"Test unitarios en Javascript","URL":"https://www.paradigmadigital.com/dev/test-unitarios-javascript-introduccion/","accessed":{"date-parts":[["2021",6,8]]}}}],"schema":"https://github.com/citation-style-language/schema/raw/master/csl-citation.json"} </w:instrText>
      </w:r>
      <w:r w:rsidR="007C0628" w:rsidRPr="00F7632B">
        <w:rPr>
          <w:sz w:val="18"/>
        </w:rPr>
        <w:fldChar w:fldCharType="separate"/>
      </w:r>
      <w:r w:rsidR="007C0628" w:rsidRPr="00F7632B">
        <w:rPr>
          <w:sz w:val="18"/>
          <w:szCs w:val="24"/>
        </w:rPr>
        <w:t>(</w:t>
      </w:r>
      <w:r w:rsidR="007C0628" w:rsidRPr="00F7632B">
        <w:rPr>
          <w:sz w:val="18"/>
        </w:rPr>
        <w:t>paradigmadigital</w:t>
      </w:r>
      <w:r w:rsidR="007C0628" w:rsidRPr="00F7632B">
        <w:rPr>
          <w:sz w:val="18"/>
          <w:szCs w:val="24"/>
        </w:rPr>
        <w:t>, 2018)</w:t>
      </w:r>
      <w:r w:rsidR="007C0628" w:rsidRPr="00F7632B">
        <w:rPr>
          <w:sz w:val="18"/>
        </w:rPr>
        <w:fldChar w:fldCharType="end"/>
      </w:r>
    </w:p>
    <w:p w14:paraId="52390FCC" w14:textId="20D0051F" w:rsidR="009D78D3" w:rsidRPr="00F7632B" w:rsidRDefault="000C04CF" w:rsidP="002572B4">
      <w:pPr>
        <w:pStyle w:val="Textoindependiente"/>
        <w:numPr>
          <w:ilvl w:val="0"/>
          <w:numId w:val="7"/>
        </w:numPr>
        <w:spacing w:line="360" w:lineRule="auto"/>
        <w:rPr>
          <w:b/>
        </w:rPr>
      </w:pPr>
      <w:proofErr w:type="gramStart"/>
      <w:r w:rsidRPr="00F7632B">
        <w:rPr>
          <w:b/>
        </w:rPr>
        <w:t>m</w:t>
      </w:r>
      <w:r w:rsidR="004B6AAE" w:rsidRPr="00F7632B">
        <w:rPr>
          <w:b/>
        </w:rPr>
        <w:t>at</w:t>
      </w:r>
      <w:r w:rsidRPr="00F7632B">
        <w:rPr>
          <w:b/>
        </w:rPr>
        <w:t>chers(</w:t>
      </w:r>
      <w:proofErr w:type="gramEnd"/>
      <w:r w:rsidRPr="00F7632B">
        <w:rPr>
          <w:b/>
        </w:rPr>
        <w:t>)</w:t>
      </w:r>
      <w:r w:rsidR="00F7632B">
        <w:rPr>
          <w:b/>
        </w:rPr>
        <w:t xml:space="preserve">: </w:t>
      </w:r>
      <w:r w:rsidR="009D78D3" w:rsidRPr="00F124F3">
        <w:t xml:space="preserve">Jest usa </w:t>
      </w:r>
      <w:r w:rsidR="0004271E" w:rsidRPr="00F124F3">
        <w:t>“</w:t>
      </w:r>
      <w:r w:rsidR="009D78D3" w:rsidRPr="00F124F3">
        <w:t>matchers</w:t>
      </w:r>
      <w:r w:rsidR="0004271E" w:rsidRPr="00F124F3">
        <w:t>”</w:t>
      </w:r>
      <w:r w:rsidR="009D78D3" w:rsidRPr="00F124F3">
        <w:t xml:space="preserve"> para permitirle probar valores de diferentes maneras.</w:t>
      </w:r>
    </w:p>
    <w:p w14:paraId="6F685C64" w14:textId="77777777" w:rsidR="00F7632B" w:rsidRDefault="00F7632B" w:rsidP="00F124F3">
      <w:pPr>
        <w:pStyle w:val="Textoindependiente"/>
        <w:spacing w:line="360" w:lineRule="auto"/>
      </w:pPr>
    </w:p>
    <w:p w14:paraId="253F1D87" w14:textId="669EA68D" w:rsidR="000C04CF" w:rsidRPr="00F124F3" w:rsidRDefault="000C04CF" w:rsidP="00F124F3">
      <w:pPr>
        <w:pStyle w:val="Textoindependiente"/>
        <w:spacing w:line="360" w:lineRule="auto"/>
      </w:pPr>
      <w:r w:rsidRPr="00F124F3">
        <w:t xml:space="preserve">En las pruebas, a veces es necesario distinguir entre </w:t>
      </w:r>
      <w:r w:rsidR="009D78D3" w:rsidRPr="00F124F3">
        <w:t>undefined, null, y false</w:t>
      </w:r>
      <w:r w:rsidRPr="00F124F3">
        <w:t xml:space="preserve">, pero a veces no desea tratarlos de manera diferente. Jest contiene </w:t>
      </w:r>
      <w:r w:rsidR="009D78D3" w:rsidRPr="00F124F3">
        <w:t xml:space="preserve">helpers </w:t>
      </w:r>
      <w:r w:rsidRPr="00F124F3">
        <w:t>que permiten ser explícito sobre lo que</w:t>
      </w:r>
      <w:r w:rsidR="009D78D3" w:rsidRPr="00F124F3">
        <w:t xml:space="preserve"> se</w:t>
      </w:r>
      <w:r w:rsidRPr="00F124F3">
        <w:t xml:space="preserve"> quiere.</w:t>
      </w:r>
    </w:p>
    <w:p w14:paraId="4268B3AA" w14:textId="46BA7E16" w:rsidR="009D78D3" w:rsidRPr="00F124F3" w:rsidRDefault="009D78D3" w:rsidP="00F124F3">
      <w:pPr>
        <w:pStyle w:val="Textoindependiente"/>
        <w:spacing w:line="360" w:lineRule="auto"/>
      </w:pPr>
      <w:r w:rsidRPr="00F124F3">
        <w:t>A continuación, se presentan algunos ejemplos:</w:t>
      </w:r>
    </w:p>
    <w:p w14:paraId="0355BD7F" w14:textId="73F7D7FD" w:rsidR="009D78D3" w:rsidRPr="00F124F3" w:rsidRDefault="009D78D3" w:rsidP="002572B4">
      <w:pPr>
        <w:pStyle w:val="Prrafodelista"/>
        <w:numPr>
          <w:ilvl w:val="0"/>
          <w:numId w:val="7"/>
        </w:numPr>
        <w:spacing w:line="360" w:lineRule="auto"/>
      </w:pPr>
      <w:r w:rsidRPr="00F124F3">
        <w:t>toBeNull coincide solo con null</w:t>
      </w:r>
    </w:p>
    <w:p w14:paraId="0B53655E" w14:textId="77777777" w:rsidR="009D78D3" w:rsidRPr="00F124F3" w:rsidRDefault="009D78D3" w:rsidP="002572B4">
      <w:pPr>
        <w:pStyle w:val="Prrafodelista"/>
        <w:numPr>
          <w:ilvl w:val="0"/>
          <w:numId w:val="7"/>
        </w:numPr>
        <w:spacing w:line="360" w:lineRule="auto"/>
      </w:pPr>
      <w:r w:rsidRPr="00F124F3">
        <w:t>toBeUndefined coincide solo con undefined</w:t>
      </w:r>
    </w:p>
    <w:p w14:paraId="19646B6B" w14:textId="77777777" w:rsidR="009D78D3" w:rsidRPr="00F124F3" w:rsidRDefault="009D78D3" w:rsidP="002572B4">
      <w:pPr>
        <w:pStyle w:val="Prrafodelista"/>
        <w:numPr>
          <w:ilvl w:val="0"/>
          <w:numId w:val="7"/>
        </w:numPr>
        <w:spacing w:line="360" w:lineRule="auto"/>
      </w:pPr>
      <w:r w:rsidRPr="00F124F3">
        <w:t>toBeDefinedes el opuesto a toBeUndefined</w:t>
      </w:r>
    </w:p>
    <w:p w14:paraId="3C79980D" w14:textId="77777777" w:rsidR="009D78D3" w:rsidRPr="00F124F3" w:rsidRDefault="009D78D3" w:rsidP="002572B4">
      <w:pPr>
        <w:pStyle w:val="Prrafodelista"/>
        <w:numPr>
          <w:ilvl w:val="0"/>
          <w:numId w:val="7"/>
        </w:numPr>
        <w:spacing w:line="360" w:lineRule="auto"/>
      </w:pPr>
      <w:r w:rsidRPr="00F124F3">
        <w:t>toBeTruthy coincide con lo que sea que el condicional if devuelva como true</w:t>
      </w:r>
    </w:p>
    <w:p w14:paraId="1FCAFCB2" w14:textId="0AF649FA" w:rsidR="009D78D3" w:rsidRPr="00F124F3" w:rsidRDefault="009D78D3" w:rsidP="002572B4">
      <w:pPr>
        <w:pStyle w:val="Prrafodelista"/>
        <w:numPr>
          <w:ilvl w:val="0"/>
          <w:numId w:val="7"/>
        </w:numPr>
        <w:spacing w:line="360" w:lineRule="auto"/>
      </w:pPr>
      <w:r w:rsidRPr="00F124F3">
        <w:t>toBeFalsy coincide con lo que sea que el condicional if devuelva como false</w:t>
      </w:r>
    </w:p>
    <w:p w14:paraId="2580BC09" w14:textId="1B7851F7" w:rsidR="0047585A" w:rsidRDefault="0047585A" w:rsidP="00F124F3">
      <w:pPr>
        <w:pStyle w:val="Prrafodelista"/>
        <w:spacing w:line="360" w:lineRule="auto"/>
        <w:ind w:left="786" w:firstLine="0"/>
        <w:rPr>
          <w:sz w:val="18"/>
        </w:rPr>
      </w:pPr>
      <w:r w:rsidRPr="00AB050D">
        <w:rPr>
          <w:sz w:val="18"/>
        </w:rPr>
        <w:fldChar w:fldCharType="begin"/>
      </w:r>
      <w:r w:rsidRPr="00AB050D">
        <w:rPr>
          <w:sz w:val="18"/>
        </w:rPr>
        <w:instrText xml:space="preserve"> ADDIN ZOTERO_ITEM CSL_CITATION {"citationID":"doEpAzOf","properties":{"formattedCitation":"({\\i{}Utilizando Comparadores \\uc0\\u183{} Jest}, s.\\uc0\\u160{}f.)","plainCitation":"(Utilizando Comparadores · Jest, s. f.)","noteIndex":0},"citationItems":[{"id":102,"uris":["http://zotero.org/users/local/JHQCasz5/items/6CTNAXTW"],"uri":["http://zotero.org/users/local/JHQCasz5/items/6CTNAXTW"],"itemData":{"id":102,"type":"webpage","abstract":"Jest uses \"matchers\" to let you test values in different ways. This document will introduce some commonly used matchers. For the full list, see the expect API doc.","language":"es-ES","title":"Utilizando Comparadores · Jest","URL":"https://jestjs.io/es-ES/docs/using-matchers","accessed":{"date-parts":[["2021",6,8]]}}}],"schema":"https://github.com/citation-style-language/schema/raw/master/csl-citation.json"} </w:instrText>
      </w:r>
      <w:r w:rsidRPr="00AB050D">
        <w:rPr>
          <w:sz w:val="18"/>
        </w:rPr>
        <w:fldChar w:fldCharType="separate"/>
      </w:r>
      <w:r w:rsidRPr="00AB050D">
        <w:rPr>
          <w:sz w:val="18"/>
          <w:szCs w:val="24"/>
        </w:rPr>
        <w:t>(jestjs, 2019)</w:t>
      </w:r>
      <w:r w:rsidRPr="00AB050D">
        <w:rPr>
          <w:sz w:val="18"/>
        </w:rPr>
        <w:fldChar w:fldCharType="end"/>
      </w:r>
    </w:p>
    <w:p w14:paraId="71ED1FDC" w14:textId="77777777" w:rsidR="004E479B" w:rsidRPr="00AB050D" w:rsidRDefault="004E479B" w:rsidP="00F124F3">
      <w:pPr>
        <w:pStyle w:val="Prrafodelista"/>
        <w:spacing w:line="360" w:lineRule="auto"/>
        <w:ind w:left="786" w:firstLine="0"/>
        <w:rPr>
          <w:sz w:val="18"/>
        </w:rPr>
      </w:pPr>
    </w:p>
    <w:p w14:paraId="71E83793" w14:textId="038346BE" w:rsidR="00B331FB" w:rsidRPr="004E479B" w:rsidRDefault="0005472F" w:rsidP="002572B4">
      <w:pPr>
        <w:pStyle w:val="Ttulo2"/>
        <w:numPr>
          <w:ilvl w:val="1"/>
          <w:numId w:val="2"/>
        </w:numPr>
      </w:pPr>
      <w:bookmarkStart w:id="156" w:name="_Toc77780607"/>
      <w:r w:rsidRPr="004E479B">
        <w:t>Norma ISO/EIC</w:t>
      </w:r>
      <w:r w:rsidRPr="004E479B">
        <w:rPr>
          <w:spacing w:val="2"/>
        </w:rPr>
        <w:t xml:space="preserve"> </w:t>
      </w:r>
      <w:r w:rsidRPr="004E479B">
        <w:t>25010</w:t>
      </w:r>
      <w:bookmarkEnd w:id="156"/>
    </w:p>
    <w:p w14:paraId="2691DA69" w14:textId="77777777" w:rsidR="00F7632B" w:rsidRDefault="00F7632B" w:rsidP="0076308C">
      <w:pPr>
        <w:spacing w:line="360" w:lineRule="auto"/>
      </w:pPr>
    </w:p>
    <w:p w14:paraId="74A8E42E" w14:textId="436F796B" w:rsidR="00B331FB" w:rsidRPr="00F124F3" w:rsidRDefault="0005472F" w:rsidP="00F124F3">
      <w:pPr>
        <w:pStyle w:val="Textoindependiente"/>
        <w:spacing w:line="360" w:lineRule="auto"/>
      </w:pPr>
      <w:r w:rsidRPr="00F124F3">
        <w:t>ISO/IEC</w:t>
      </w:r>
      <w:r w:rsidRPr="00F124F3">
        <w:rPr>
          <w:spacing w:val="-7"/>
        </w:rPr>
        <w:t xml:space="preserve"> </w:t>
      </w:r>
      <w:r w:rsidRPr="00F124F3">
        <w:t>25010</w:t>
      </w:r>
      <w:r w:rsidRPr="00F124F3">
        <w:rPr>
          <w:spacing w:val="-12"/>
        </w:rPr>
        <w:t xml:space="preserve"> </w:t>
      </w:r>
      <w:r w:rsidRPr="00F124F3">
        <w:t>-</w:t>
      </w:r>
      <w:r w:rsidRPr="00F124F3">
        <w:rPr>
          <w:spacing w:val="-9"/>
        </w:rPr>
        <w:t xml:space="preserve"> </w:t>
      </w:r>
      <w:r w:rsidRPr="00F124F3">
        <w:t>System</w:t>
      </w:r>
      <w:r w:rsidRPr="00F124F3">
        <w:rPr>
          <w:spacing w:val="-16"/>
        </w:rPr>
        <w:t xml:space="preserve"> </w:t>
      </w:r>
      <w:r w:rsidRPr="00F124F3">
        <w:t>and</w:t>
      </w:r>
      <w:r w:rsidRPr="00F124F3">
        <w:rPr>
          <w:spacing w:val="-12"/>
        </w:rPr>
        <w:t xml:space="preserve"> </w:t>
      </w:r>
      <w:r w:rsidRPr="00F124F3">
        <w:t>software</w:t>
      </w:r>
      <w:r w:rsidRPr="00F124F3">
        <w:rPr>
          <w:spacing w:val="-10"/>
        </w:rPr>
        <w:t xml:space="preserve"> </w:t>
      </w:r>
      <w:r w:rsidRPr="00F124F3">
        <w:t>quality</w:t>
      </w:r>
      <w:r w:rsidRPr="00F124F3">
        <w:rPr>
          <w:spacing w:val="-8"/>
        </w:rPr>
        <w:t xml:space="preserve"> </w:t>
      </w:r>
      <w:r w:rsidRPr="00F124F3">
        <w:t>models:</w:t>
      </w:r>
      <w:r w:rsidRPr="00F124F3">
        <w:rPr>
          <w:spacing w:val="-11"/>
        </w:rPr>
        <w:t xml:space="preserve"> </w:t>
      </w:r>
      <w:r w:rsidRPr="00F124F3">
        <w:t>describe</w:t>
      </w:r>
      <w:r w:rsidRPr="00F124F3">
        <w:rPr>
          <w:spacing w:val="-10"/>
        </w:rPr>
        <w:t xml:space="preserve"> </w:t>
      </w:r>
      <w:r w:rsidRPr="00F124F3">
        <w:rPr>
          <w:spacing w:val="-4"/>
        </w:rPr>
        <w:t>el</w:t>
      </w:r>
      <w:r w:rsidRPr="00F124F3">
        <w:rPr>
          <w:spacing w:val="-6"/>
        </w:rPr>
        <w:t xml:space="preserve"> </w:t>
      </w:r>
      <w:r w:rsidRPr="00F124F3">
        <w:t>modelo</w:t>
      </w:r>
      <w:r w:rsidRPr="00F124F3">
        <w:rPr>
          <w:spacing w:val="-8"/>
        </w:rPr>
        <w:t xml:space="preserve"> </w:t>
      </w:r>
      <w:r w:rsidRPr="00F124F3">
        <w:t>de</w:t>
      </w:r>
      <w:r w:rsidRPr="00F124F3">
        <w:rPr>
          <w:spacing w:val="-14"/>
        </w:rPr>
        <w:t xml:space="preserve"> </w:t>
      </w:r>
      <w:r w:rsidRPr="00F124F3">
        <w:t>calidad</w:t>
      </w:r>
      <w:r w:rsidRPr="00F124F3">
        <w:rPr>
          <w:spacing w:val="-12"/>
        </w:rPr>
        <w:t xml:space="preserve"> </w:t>
      </w:r>
      <w:r w:rsidRPr="00F124F3">
        <w:t xml:space="preserve">para el producto software y para la calidad en uso. Esta </w:t>
      </w:r>
      <w:r w:rsidRPr="00F124F3">
        <w:rPr>
          <w:spacing w:val="-3"/>
        </w:rPr>
        <w:t xml:space="preserve">Norma </w:t>
      </w:r>
      <w:r w:rsidRPr="00F124F3">
        <w:t xml:space="preserve">presenta las características y subcaracterísticas de calidad frente a las </w:t>
      </w:r>
      <w:r w:rsidRPr="00F124F3">
        <w:rPr>
          <w:spacing w:val="-3"/>
        </w:rPr>
        <w:t xml:space="preserve">cuales </w:t>
      </w:r>
      <w:r w:rsidRPr="00F124F3">
        <w:t xml:space="preserve">evaluar el producto software. </w:t>
      </w:r>
      <w:r w:rsidRPr="004E479B">
        <w:rPr>
          <w:highlight w:val="yellow"/>
        </w:rPr>
        <w:t>(iso25000,2019)</w:t>
      </w:r>
    </w:p>
    <w:p w14:paraId="4A6FF7E9" w14:textId="77777777" w:rsidR="00B331FB" w:rsidRPr="00F124F3" w:rsidRDefault="00B331FB" w:rsidP="0076308C">
      <w:pPr>
        <w:spacing w:line="360" w:lineRule="auto"/>
      </w:pPr>
    </w:p>
    <w:p w14:paraId="44867811" w14:textId="4AAE6601" w:rsidR="00B331FB" w:rsidRPr="00F124F3" w:rsidRDefault="0005472F" w:rsidP="002572B4">
      <w:pPr>
        <w:pStyle w:val="Ttulo3"/>
        <w:numPr>
          <w:ilvl w:val="2"/>
          <w:numId w:val="2"/>
        </w:numPr>
      </w:pPr>
      <w:bookmarkStart w:id="157" w:name="_Toc77780608"/>
      <w:r w:rsidRPr="00F124F3">
        <w:t>Beneficios:</w:t>
      </w:r>
      <w:bookmarkEnd w:id="157"/>
    </w:p>
    <w:p w14:paraId="19D77A20" w14:textId="77777777" w:rsidR="00F7632B" w:rsidRDefault="00F7632B" w:rsidP="00F7632B">
      <w:pPr>
        <w:spacing w:line="360" w:lineRule="auto"/>
      </w:pPr>
    </w:p>
    <w:p w14:paraId="5D966E15" w14:textId="64C94E8E" w:rsidR="00B26D6B" w:rsidRPr="00F124F3" w:rsidRDefault="0005472F" w:rsidP="002572B4">
      <w:pPr>
        <w:pStyle w:val="Prrafodelista"/>
        <w:numPr>
          <w:ilvl w:val="0"/>
          <w:numId w:val="7"/>
        </w:numPr>
        <w:spacing w:line="360" w:lineRule="auto"/>
      </w:pPr>
      <w:r w:rsidRPr="00F124F3">
        <w:t xml:space="preserve">El modelo busca proporcionar una metodología para evaluar </w:t>
      </w:r>
      <w:r w:rsidRPr="00F124F3">
        <w:rPr>
          <w:spacing w:val="-3"/>
        </w:rPr>
        <w:t xml:space="preserve">de </w:t>
      </w:r>
      <w:r w:rsidRPr="00F124F3">
        <w:t>un producto de software con el objetivo de obtener la calidad esperada.</w:t>
      </w:r>
    </w:p>
    <w:p w14:paraId="6ACA5CD1" w14:textId="77777777" w:rsidR="00B26D6B" w:rsidRPr="00F124F3" w:rsidRDefault="0005472F" w:rsidP="002572B4">
      <w:pPr>
        <w:pStyle w:val="Prrafodelista"/>
        <w:numPr>
          <w:ilvl w:val="0"/>
          <w:numId w:val="7"/>
        </w:numPr>
        <w:spacing w:line="360" w:lineRule="auto"/>
      </w:pPr>
      <w:r w:rsidRPr="00F124F3">
        <w:t xml:space="preserve">Permite identificar </w:t>
      </w:r>
      <w:r w:rsidRPr="00F124F3">
        <w:rPr>
          <w:spacing w:val="-3"/>
        </w:rPr>
        <w:t xml:space="preserve">los </w:t>
      </w:r>
      <w:r w:rsidRPr="00F124F3">
        <w:t>criterios que debe tener un producto software respecto a la calidad interna y externa que espera un</w:t>
      </w:r>
      <w:r w:rsidRPr="00F124F3">
        <w:rPr>
          <w:spacing w:val="3"/>
        </w:rPr>
        <w:t xml:space="preserve"> </w:t>
      </w:r>
      <w:r w:rsidRPr="00F124F3">
        <w:t>usuario.</w:t>
      </w:r>
    </w:p>
    <w:p w14:paraId="362667B2" w14:textId="77777777" w:rsidR="00B26D6B" w:rsidRPr="00F124F3" w:rsidRDefault="0005472F" w:rsidP="002572B4">
      <w:pPr>
        <w:pStyle w:val="Prrafodelista"/>
        <w:numPr>
          <w:ilvl w:val="0"/>
          <w:numId w:val="7"/>
        </w:numPr>
        <w:spacing w:line="360" w:lineRule="auto"/>
      </w:pPr>
      <w:r w:rsidRPr="00F124F3">
        <w:t xml:space="preserve">Permite que las empresas o personas que están desarrollando un software evalúen </w:t>
      </w:r>
      <w:r w:rsidRPr="00F124F3">
        <w:rPr>
          <w:spacing w:val="2"/>
        </w:rPr>
        <w:t xml:space="preserve">su </w:t>
      </w:r>
      <w:r w:rsidRPr="00F124F3">
        <w:t>producto buscando llevar al usuario un producto de alta</w:t>
      </w:r>
      <w:r w:rsidRPr="00F124F3">
        <w:rPr>
          <w:spacing w:val="-11"/>
        </w:rPr>
        <w:t xml:space="preserve"> </w:t>
      </w:r>
      <w:r w:rsidRPr="00F124F3">
        <w:t>calidad.</w:t>
      </w:r>
    </w:p>
    <w:p w14:paraId="12C7FED9" w14:textId="5C0B3CC0" w:rsidR="00B331FB" w:rsidRPr="00F124F3" w:rsidRDefault="0005472F" w:rsidP="002572B4">
      <w:pPr>
        <w:pStyle w:val="Prrafodelista"/>
        <w:numPr>
          <w:ilvl w:val="0"/>
          <w:numId w:val="7"/>
        </w:numPr>
        <w:spacing w:line="360" w:lineRule="auto"/>
      </w:pPr>
      <w:r w:rsidRPr="00F124F3">
        <w:t>Mejora la calidad del</w:t>
      </w:r>
      <w:r w:rsidRPr="00F124F3">
        <w:rPr>
          <w:spacing w:val="-1"/>
        </w:rPr>
        <w:t xml:space="preserve"> </w:t>
      </w:r>
      <w:r w:rsidRPr="00F124F3">
        <w:t>producto</w:t>
      </w:r>
    </w:p>
    <w:p w14:paraId="1A8495CD" w14:textId="20B6F5FE" w:rsidR="00B331FB" w:rsidRPr="00F7632B" w:rsidRDefault="00B331FB" w:rsidP="00F7632B">
      <w:pPr>
        <w:pStyle w:val="Textoindependiente"/>
        <w:spacing w:before="8" w:line="360" w:lineRule="auto"/>
      </w:pPr>
    </w:p>
    <w:p w14:paraId="6B73A320" w14:textId="77777777" w:rsidR="00B331FB" w:rsidRPr="00F124F3" w:rsidRDefault="0005472F" w:rsidP="00F7632B">
      <w:pPr>
        <w:spacing w:line="360" w:lineRule="auto"/>
        <w:rPr>
          <w:sz w:val="24"/>
        </w:rPr>
      </w:pPr>
      <w:r w:rsidRPr="00F124F3">
        <w:t>Las</w:t>
      </w:r>
      <w:r w:rsidRPr="00F124F3">
        <w:rPr>
          <w:spacing w:val="-14"/>
        </w:rPr>
        <w:t xml:space="preserve"> </w:t>
      </w:r>
      <w:r w:rsidRPr="00F124F3">
        <w:t>normas</w:t>
      </w:r>
      <w:r w:rsidRPr="00F124F3">
        <w:rPr>
          <w:spacing w:val="-11"/>
        </w:rPr>
        <w:t xml:space="preserve"> </w:t>
      </w:r>
      <w:r w:rsidRPr="00F124F3">
        <w:t>ISO/IEC</w:t>
      </w:r>
      <w:r w:rsidRPr="00F124F3">
        <w:rPr>
          <w:spacing w:val="-18"/>
        </w:rPr>
        <w:t xml:space="preserve"> </w:t>
      </w:r>
      <w:r w:rsidRPr="00F124F3">
        <w:t>25010</w:t>
      </w:r>
      <w:r w:rsidRPr="00F124F3">
        <w:rPr>
          <w:spacing w:val="-15"/>
        </w:rPr>
        <w:t xml:space="preserve"> </w:t>
      </w:r>
      <w:r w:rsidRPr="00F124F3">
        <w:t>se</w:t>
      </w:r>
      <w:r w:rsidRPr="00F124F3">
        <w:rPr>
          <w:spacing w:val="-17"/>
        </w:rPr>
        <w:t xml:space="preserve"> </w:t>
      </w:r>
      <w:r w:rsidRPr="00F124F3">
        <w:t>definen</w:t>
      </w:r>
      <w:r w:rsidRPr="00F124F3">
        <w:rPr>
          <w:spacing w:val="-15"/>
        </w:rPr>
        <w:t xml:space="preserve"> </w:t>
      </w:r>
      <w:r w:rsidRPr="00F124F3">
        <w:t>como</w:t>
      </w:r>
      <w:r w:rsidRPr="00F124F3">
        <w:rPr>
          <w:spacing w:val="-15"/>
        </w:rPr>
        <w:t xml:space="preserve"> </w:t>
      </w:r>
      <w:r w:rsidRPr="00F124F3">
        <w:t>las</w:t>
      </w:r>
      <w:r w:rsidRPr="00F124F3">
        <w:rPr>
          <w:spacing w:val="-10"/>
        </w:rPr>
        <w:t xml:space="preserve"> </w:t>
      </w:r>
      <w:r w:rsidRPr="00F124F3">
        <w:t>características</w:t>
      </w:r>
      <w:r w:rsidRPr="00F124F3">
        <w:rPr>
          <w:spacing w:val="-10"/>
        </w:rPr>
        <w:t xml:space="preserve"> </w:t>
      </w:r>
      <w:r w:rsidRPr="00F124F3">
        <w:t>y</w:t>
      </w:r>
      <w:r w:rsidRPr="00F124F3">
        <w:rPr>
          <w:spacing w:val="-15"/>
        </w:rPr>
        <w:t xml:space="preserve"> </w:t>
      </w:r>
      <w:r w:rsidRPr="00F124F3">
        <w:t>subcaracterísticas</w:t>
      </w:r>
      <w:r w:rsidRPr="00F124F3">
        <w:rPr>
          <w:spacing w:val="-10"/>
        </w:rPr>
        <w:t xml:space="preserve"> </w:t>
      </w:r>
      <w:r w:rsidRPr="00F124F3">
        <w:t>que</w:t>
      </w:r>
      <w:r w:rsidRPr="00F124F3">
        <w:rPr>
          <w:spacing w:val="-17"/>
        </w:rPr>
        <w:t xml:space="preserve"> </w:t>
      </w:r>
      <w:r w:rsidRPr="00F124F3">
        <w:t>debe</w:t>
      </w:r>
      <w:r w:rsidRPr="00F124F3">
        <w:rPr>
          <w:spacing w:val="-16"/>
        </w:rPr>
        <w:t xml:space="preserve"> </w:t>
      </w:r>
      <w:r w:rsidRPr="00F124F3">
        <w:t>tener un software para cumplir con los estándares establecidos buscando satisfacer las necesidades del usuario.</w:t>
      </w:r>
      <w:r w:rsidRPr="00F124F3">
        <w:rPr>
          <w:spacing w:val="-3"/>
        </w:rPr>
        <w:t xml:space="preserve"> </w:t>
      </w:r>
      <w:r w:rsidRPr="00F124F3">
        <w:t>La</w:t>
      </w:r>
      <w:r w:rsidRPr="00F124F3">
        <w:rPr>
          <w:spacing w:val="-2"/>
        </w:rPr>
        <w:t xml:space="preserve"> </w:t>
      </w:r>
      <w:r w:rsidRPr="00F124F3">
        <w:t>ISO</w:t>
      </w:r>
      <w:r w:rsidRPr="00F124F3">
        <w:rPr>
          <w:spacing w:val="-5"/>
        </w:rPr>
        <w:t xml:space="preserve"> </w:t>
      </w:r>
      <w:r w:rsidRPr="00F124F3">
        <w:t>dice</w:t>
      </w:r>
      <w:r w:rsidRPr="00F124F3">
        <w:rPr>
          <w:spacing w:val="-11"/>
        </w:rPr>
        <w:t xml:space="preserve"> </w:t>
      </w:r>
      <w:r w:rsidRPr="00F124F3">
        <w:t>que</w:t>
      </w:r>
      <w:r w:rsidRPr="00F124F3">
        <w:rPr>
          <w:spacing w:val="-12"/>
        </w:rPr>
        <w:t xml:space="preserve"> </w:t>
      </w:r>
      <w:r w:rsidRPr="00F124F3">
        <w:t>un</w:t>
      </w:r>
      <w:r w:rsidRPr="00F124F3">
        <w:rPr>
          <w:spacing w:val="-4"/>
        </w:rPr>
        <w:t xml:space="preserve"> </w:t>
      </w:r>
      <w:r w:rsidRPr="00F124F3">
        <w:t>modelo</w:t>
      </w:r>
      <w:r w:rsidRPr="00F124F3">
        <w:rPr>
          <w:spacing w:val="-9"/>
        </w:rPr>
        <w:t xml:space="preserve"> </w:t>
      </w:r>
      <w:r w:rsidRPr="00F124F3">
        <w:t>de</w:t>
      </w:r>
      <w:r w:rsidRPr="00F124F3">
        <w:rPr>
          <w:spacing w:val="-11"/>
        </w:rPr>
        <w:t xml:space="preserve"> </w:t>
      </w:r>
      <w:r w:rsidRPr="00F124F3">
        <w:t>calidad</w:t>
      </w:r>
      <w:r w:rsidRPr="00F124F3">
        <w:rPr>
          <w:spacing w:val="-9"/>
        </w:rPr>
        <w:t xml:space="preserve"> </w:t>
      </w:r>
      <w:r w:rsidRPr="00F124F3">
        <w:t>puede</w:t>
      </w:r>
      <w:r w:rsidRPr="00F124F3">
        <w:rPr>
          <w:spacing w:val="-11"/>
        </w:rPr>
        <w:t xml:space="preserve"> </w:t>
      </w:r>
      <w:r w:rsidRPr="00F124F3">
        <w:t>ser</w:t>
      </w:r>
      <w:r w:rsidRPr="00F124F3">
        <w:rPr>
          <w:spacing w:val="-2"/>
        </w:rPr>
        <w:t xml:space="preserve"> </w:t>
      </w:r>
      <w:r w:rsidRPr="00F124F3">
        <w:t>concebido</w:t>
      </w:r>
      <w:r w:rsidRPr="00F124F3">
        <w:rPr>
          <w:spacing w:val="-2"/>
        </w:rPr>
        <w:t xml:space="preserve"> </w:t>
      </w:r>
      <w:r w:rsidRPr="00F124F3">
        <w:t>como</w:t>
      </w:r>
      <w:r w:rsidRPr="00F124F3">
        <w:rPr>
          <w:spacing w:val="-4"/>
        </w:rPr>
        <w:t xml:space="preserve"> </w:t>
      </w:r>
      <w:r w:rsidRPr="00F124F3">
        <w:t>el</w:t>
      </w:r>
      <w:r w:rsidRPr="00F124F3">
        <w:rPr>
          <w:spacing w:val="-7"/>
        </w:rPr>
        <w:t xml:space="preserve"> </w:t>
      </w:r>
      <w:r w:rsidRPr="00F124F3">
        <w:t>conjunto</w:t>
      </w:r>
      <w:r w:rsidRPr="00F124F3">
        <w:rPr>
          <w:spacing w:val="-10"/>
        </w:rPr>
        <w:t xml:space="preserve"> </w:t>
      </w:r>
      <w:r w:rsidRPr="00F124F3">
        <w:t>de</w:t>
      </w:r>
      <w:r w:rsidRPr="00F124F3">
        <w:rPr>
          <w:spacing w:val="-11"/>
        </w:rPr>
        <w:t xml:space="preserve"> </w:t>
      </w:r>
      <w:r w:rsidRPr="00F124F3">
        <w:t>factores de calidad, y de las relaciones entre ellos, que suministran un soporte para la especificación y evaluación de la</w:t>
      </w:r>
      <w:r w:rsidRPr="00F124F3">
        <w:rPr>
          <w:spacing w:val="1"/>
        </w:rPr>
        <w:t xml:space="preserve"> </w:t>
      </w:r>
      <w:r w:rsidRPr="00F124F3">
        <w:t>calidad.</w:t>
      </w:r>
    </w:p>
    <w:p w14:paraId="59D4D9D4" w14:textId="106FACDF" w:rsidR="00B331FB" w:rsidRPr="00F7632B" w:rsidRDefault="00B331FB" w:rsidP="0076308C">
      <w:pPr>
        <w:spacing w:line="360" w:lineRule="auto"/>
      </w:pPr>
      <w:bookmarkStart w:id="158" w:name="_bookmark11"/>
      <w:bookmarkEnd w:id="158"/>
    </w:p>
    <w:p w14:paraId="2F581124" w14:textId="0510A20F" w:rsidR="00B331FB" w:rsidRPr="004E479B" w:rsidRDefault="0005472F" w:rsidP="002572B4">
      <w:pPr>
        <w:pStyle w:val="Ttulo2"/>
        <w:numPr>
          <w:ilvl w:val="1"/>
          <w:numId w:val="2"/>
        </w:numPr>
      </w:pPr>
      <w:bookmarkStart w:id="159" w:name="_bookmark12"/>
      <w:bookmarkStart w:id="160" w:name="_Toc77780609"/>
      <w:bookmarkEnd w:id="159"/>
      <w:r w:rsidRPr="004E479B">
        <w:t>M</w:t>
      </w:r>
      <w:r w:rsidR="004E479B" w:rsidRPr="004E479B">
        <w:t>etodología de desarrollo</w:t>
      </w:r>
      <w:r w:rsidR="004E479B" w:rsidRPr="004E479B">
        <w:rPr>
          <w:spacing w:val="2"/>
        </w:rPr>
        <w:t xml:space="preserve"> </w:t>
      </w:r>
      <w:r w:rsidR="00F7632B">
        <w:t>S</w:t>
      </w:r>
      <w:r w:rsidR="004E479B" w:rsidRPr="004E479B">
        <w:t>crum</w:t>
      </w:r>
      <w:bookmarkEnd w:id="160"/>
    </w:p>
    <w:p w14:paraId="4A4C4BF2" w14:textId="77777777" w:rsidR="00F7632B" w:rsidRDefault="00F7632B" w:rsidP="0076308C">
      <w:pPr>
        <w:spacing w:line="360" w:lineRule="auto"/>
      </w:pPr>
    </w:p>
    <w:p w14:paraId="11D83714" w14:textId="7890F4D9" w:rsidR="00B331FB" w:rsidRPr="00D20867" w:rsidRDefault="0005472F" w:rsidP="00D20867">
      <w:pPr>
        <w:spacing w:line="360" w:lineRule="auto"/>
      </w:pPr>
      <w:r w:rsidRPr="00F124F3">
        <w:t>Fue desarrollada por Ken Schwaber, Jeff Sutherland y Mike Beedle, define un</w:t>
      </w:r>
      <w:r w:rsidR="00D47F14" w:rsidRPr="00F124F3">
        <w:t xml:space="preserve"> </w:t>
      </w:r>
      <w:r w:rsidRPr="00F124F3">
        <w:t>marco para la gestión de proyectos, que se ha utilizado con éxito durante los últimos años, es una metodología ágil para gerenciar y controlar el desarrollo de software de un producto en forma iterativa e</w:t>
      </w:r>
      <w:r w:rsidR="00D47F14" w:rsidRPr="00F124F3">
        <w:t xml:space="preserve"> </w:t>
      </w:r>
      <w:r w:rsidRPr="00F124F3">
        <w:t xml:space="preserve">incremental, que puede </w:t>
      </w:r>
      <w:r w:rsidRPr="00F124F3">
        <w:rPr>
          <w:spacing w:val="-3"/>
        </w:rPr>
        <w:t xml:space="preserve">ser </w:t>
      </w:r>
      <w:r w:rsidRPr="00F124F3">
        <w:t xml:space="preserve">usada para manejar </w:t>
      </w:r>
      <w:r w:rsidRPr="00F124F3">
        <w:rPr>
          <w:spacing w:val="-4"/>
        </w:rPr>
        <w:t xml:space="preserve">el </w:t>
      </w:r>
      <w:r w:rsidRPr="00F124F3">
        <w:t xml:space="preserve">desarrollo de productos complejos de software, </w:t>
      </w:r>
      <w:r w:rsidRPr="00F124F3">
        <w:rPr>
          <w:spacing w:val="-3"/>
        </w:rPr>
        <w:t>ha</w:t>
      </w:r>
      <w:r w:rsidRPr="00F124F3">
        <w:rPr>
          <w:spacing w:val="1"/>
        </w:rPr>
        <w:t xml:space="preserve"> </w:t>
      </w:r>
      <w:r w:rsidRPr="00F124F3">
        <w:t>sido</w:t>
      </w:r>
      <w:r w:rsidRPr="00F124F3">
        <w:rPr>
          <w:spacing w:val="-7"/>
        </w:rPr>
        <w:t xml:space="preserve"> </w:t>
      </w:r>
      <w:r w:rsidRPr="00F124F3">
        <w:t>usada</w:t>
      </w:r>
      <w:r w:rsidRPr="00F124F3">
        <w:rPr>
          <w:spacing w:val="-4"/>
        </w:rPr>
        <w:t xml:space="preserve"> </w:t>
      </w:r>
      <w:r w:rsidRPr="00F124F3">
        <w:t>desde</w:t>
      </w:r>
      <w:r w:rsidRPr="00F124F3">
        <w:rPr>
          <w:spacing w:val="-8"/>
        </w:rPr>
        <w:t xml:space="preserve"> </w:t>
      </w:r>
      <w:r w:rsidRPr="00F124F3">
        <w:t>proyectos</w:t>
      </w:r>
      <w:r w:rsidRPr="00F124F3">
        <w:rPr>
          <w:spacing w:val="-2"/>
        </w:rPr>
        <w:t xml:space="preserve"> </w:t>
      </w:r>
      <w:r w:rsidRPr="00F124F3">
        <w:t>simples</w:t>
      </w:r>
      <w:r w:rsidRPr="00F124F3">
        <w:rPr>
          <w:spacing w:val="-2"/>
        </w:rPr>
        <w:t xml:space="preserve"> </w:t>
      </w:r>
      <w:r w:rsidRPr="00F124F3">
        <w:t>hasta</w:t>
      </w:r>
      <w:r w:rsidRPr="00F124F3">
        <w:rPr>
          <w:spacing w:val="-3"/>
        </w:rPr>
        <w:t xml:space="preserve"> </w:t>
      </w:r>
      <w:r w:rsidRPr="00F124F3">
        <w:t>proyectos</w:t>
      </w:r>
      <w:r w:rsidRPr="00F124F3">
        <w:rPr>
          <w:spacing w:val="-2"/>
        </w:rPr>
        <w:t xml:space="preserve"> </w:t>
      </w:r>
      <w:r w:rsidRPr="00F124F3">
        <w:t>de</w:t>
      </w:r>
      <w:r w:rsidRPr="00F124F3">
        <w:rPr>
          <w:spacing w:val="-8"/>
        </w:rPr>
        <w:t xml:space="preserve"> </w:t>
      </w:r>
      <w:r w:rsidRPr="00F124F3">
        <w:t>cambios</w:t>
      </w:r>
      <w:r w:rsidRPr="00F124F3">
        <w:rPr>
          <w:spacing w:val="-2"/>
        </w:rPr>
        <w:t xml:space="preserve"> </w:t>
      </w:r>
      <w:r w:rsidRPr="00F124F3">
        <w:t>estructurales</w:t>
      </w:r>
      <w:r w:rsidRPr="00F124F3">
        <w:rPr>
          <w:spacing w:val="-2"/>
        </w:rPr>
        <w:t xml:space="preserve"> </w:t>
      </w:r>
      <w:r w:rsidRPr="00F124F3">
        <w:t>completos</w:t>
      </w:r>
      <w:r w:rsidRPr="00F124F3">
        <w:rPr>
          <w:spacing w:val="-2"/>
        </w:rPr>
        <w:t xml:space="preserve"> </w:t>
      </w:r>
      <w:r w:rsidRPr="00F124F3">
        <w:t>en</w:t>
      </w:r>
      <w:r w:rsidRPr="00F124F3">
        <w:rPr>
          <w:spacing w:val="-6"/>
        </w:rPr>
        <w:t xml:space="preserve"> </w:t>
      </w:r>
      <w:r w:rsidRPr="00F124F3">
        <w:t>las empresas para sus</w:t>
      </w:r>
      <w:r w:rsidRPr="00F124F3">
        <w:rPr>
          <w:spacing w:val="-1"/>
        </w:rPr>
        <w:t xml:space="preserve"> </w:t>
      </w:r>
      <w:r w:rsidRPr="00F124F3">
        <w:t>negocios.</w:t>
      </w:r>
      <w:r w:rsidR="00C64FCA" w:rsidRPr="00F124F3">
        <w:t xml:space="preserve"> </w:t>
      </w:r>
      <w:r w:rsidR="00C64FCA" w:rsidRPr="00AB050D">
        <w:rPr>
          <w:sz w:val="18"/>
        </w:rPr>
        <w:fldChar w:fldCharType="begin"/>
      </w:r>
      <w:r w:rsidR="000231EB" w:rsidRPr="00AB050D">
        <w:rPr>
          <w:sz w:val="18"/>
        </w:rPr>
        <w:instrText xml:space="preserve"> ADDIN ZOTERO_ITEM CSL_CITATION {"citationID":"OAtbPz32","properties":{"formattedCitation":"({\\i{}mtrigasTFC0612memoria.pdf}, s.\\uc0\\u160{}f.)","plainCitation":"(mtrigasTFC0612memoria.pdf, s. f.)","dontUpdate":true,"noteIndex":0},"citationItems":[{"id":34,"uris":["http://zotero.org/users/local/JHQCasz5/items/URRZJVF3"],"uri":["http://zotero.org/users/local/JHQCasz5/items/URRZJVF3"],"itemData":{"id":34,"type":"article","title":"mtrigasTFC0612memoria.pdf","URL":"http://openaccess.uoc.edu/webapps/o2/bitstream/10609/17885/1/mtrigasTFC0612memoria.pdf","accessed":{"date-parts":[["2020",7,23]]}}}],"schema":"https://github.com/citation-style-language/schema/raw/master/csl-citation.json"} </w:instrText>
      </w:r>
      <w:r w:rsidR="00C64FCA" w:rsidRPr="00AB050D">
        <w:rPr>
          <w:sz w:val="18"/>
        </w:rPr>
        <w:fldChar w:fldCharType="separate"/>
      </w:r>
      <w:r w:rsidR="00C64FCA" w:rsidRPr="00AB050D">
        <w:rPr>
          <w:sz w:val="18"/>
          <w:szCs w:val="24"/>
        </w:rPr>
        <w:t>(</w:t>
      </w:r>
      <w:r w:rsidR="001B7632">
        <w:rPr>
          <w:iCs/>
          <w:sz w:val="18"/>
          <w:szCs w:val="24"/>
        </w:rPr>
        <w:t>Prezi</w:t>
      </w:r>
      <w:r w:rsidR="00C64FCA" w:rsidRPr="00AB050D">
        <w:rPr>
          <w:sz w:val="18"/>
          <w:szCs w:val="24"/>
        </w:rPr>
        <w:t>, 2019)</w:t>
      </w:r>
      <w:r w:rsidR="00C64FCA" w:rsidRPr="00AB050D">
        <w:rPr>
          <w:sz w:val="18"/>
        </w:rPr>
        <w:fldChar w:fldCharType="end"/>
      </w:r>
    </w:p>
    <w:p w14:paraId="42F44E74" w14:textId="1E19E0AD" w:rsidR="00B331FB" w:rsidRPr="00D20867" w:rsidRDefault="0005472F" w:rsidP="00D20867">
      <w:pPr>
        <w:spacing w:line="360" w:lineRule="auto"/>
      </w:pPr>
      <w:r w:rsidRPr="00F124F3">
        <w:t>Scrum incrementa significativamente la productividad y reduce el tiempo de espera para ver los beneficios, así como facilitar la adaptación de los sistemas desarrollados.</w:t>
      </w:r>
    </w:p>
    <w:p w14:paraId="2DE17B6D" w14:textId="77777777" w:rsidR="00F97A41" w:rsidRDefault="0005472F" w:rsidP="00F97A41">
      <w:pPr>
        <w:spacing w:line="360" w:lineRule="auto"/>
      </w:pPr>
      <w:r w:rsidRPr="00F124F3">
        <w:t>El desarrollo se realiza en forma iterativa e incremental (una iteración es un ciclo corto de co</w:t>
      </w:r>
      <w:r w:rsidR="00F97A41">
        <w:t>nstrucción repetitivo)</w:t>
      </w:r>
    </w:p>
    <w:p w14:paraId="3054FD7E" w14:textId="5E261EC8" w:rsidR="00F97A41" w:rsidRDefault="0005472F" w:rsidP="00F97A41">
      <w:pPr>
        <w:spacing w:line="360" w:lineRule="auto"/>
        <w:rPr>
          <w:sz w:val="18"/>
        </w:rPr>
      </w:pPr>
      <w:r w:rsidRPr="00F124F3">
        <w:t>En Scrum un proyecto se ejecuta en ciclos temporales cortos y de duración fija (iteraciones que normalmente son de 2 semanas, aunque en algunos equipos son de 3 y hasta 4 semanas). Cada iteración tiene que proporcionar un resultado completo, un incremento de producto final que sea susceptible de ser entregado con el mínimo esfuerzo al cliente cuando lo solicite.</w:t>
      </w:r>
      <w:r w:rsidR="00F97A41">
        <w:t xml:space="preserve"> </w:t>
      </w:r>
      <w:r w:rsidR="00F97A41" w:rsidRPr="004C5477">
        <w:rPr>
          <w:sz w:val="18"/>
        </w:rPr>
        <w:fldChar w:fldCharType="begin"/>
      </w:r>
      <w:r w:rsidR="00F97A41" w:rsidRPr="004C5477">
        <w:rPr>
          <w:sz w:val="18"/>
        </w:rPr>
        <w:instrText xml:space="preserve"> ADDIN ZOTERO_ITEM CSL_CITATION {"citationID":"qaUh6Yc4","properties":{"formattedCitation":"({\\i{}Scrum}, s.\\uc0\\u160{}f.)","plainCitation":"(Scrum, s. f.)","noteIndex":0},"citationItems":[{"id":104,"uris":["http://zotero.org/users/local/JHQCasz5/items/SWX5FJ6H"],"uri":["http://zotero.org/users/local/JHQCasz5/items/SWX5FJ6H"],"itemData":{"id":104,"type":"webpage","abstract":"A la hora de poner en marcha un proyecto, toda empresa debe asegurar que el equipo implicado conoce sus tareas y plazos de tiempo de entrega. Scrum es una metodología de trabajo que nos ayuda a conseguirlo y que, además, permite agilizar la entrega de valor al cliente en iteraciones cortas de tiempo.","language":"es","title":"Scrum: qué es y cómo funciona esta metodología","title-short":"Scrum","URL":"https://www.wearemarketing.com/es/blog/metodologia-scrum-que-es-y-como-funciona.html","accessed":{"date-parts":[["2021",6,8]]}}}],"schema":"https://github.com/citation-style-language/schema/raw/master/csl-citation.json"} </w:instrText>
      </w:r>
      <w:r w:rsidR="00F97A41" w:rsidRPr="004C5477">
        <w:rPr>
          <w:sz w:val="18"/>
        </w:rPr>
        <w:fldChar w:fldCharType="separate"/>
      </w:r>
      <w:r w:rsidR="00F97A41" w:rsidRPr="004C5477">
        <w:rPr>
          <w:sz w:val="18"/>
          <w:szCs w:val="24"/>
        </w:rPr>
        <w:t>(</w:t>
      </w:r>
      <w:r w:rsidR="00F97A41" w:rsidRPr="004C5477">
        <w:rPr>
          <w:iCs/>
          <w:sz w:val="18"/>
          <w:szCs w:val="24"/>
        </w:rPr>
        <w:t>Scrum</w:t>
      </w:r>
      <w:r w:rsidR="00F97A41" w:rsidRPr="004C5477">
        <w:rPr>
          <w:sz w:val="18"/>
          <w:szCs w:val="24"/>
        </w:rPr>
        <w:t>, 2020)</w:t>
      </w:r>
      <w:r w:rsidR="00F97A41" w:rsidRPr="004C5477">
        <w:rPr>
          <w:sz w:val="18"/>
        </w:rPr>
        <w:fldChar w:fldCharType="end"/>
      </w:r>
    </w:p>
    <w:p w14:paraId="7777CC6C" w14:textId="77777777" w:rsidR="0076308C" w:rsidRDefault="0076308C" w:rsidP="0076308C">
      <w:pPr>
        <w:spacing w:line="360" w:lineRule="auto"/>
      </w:pPr>
    </w:p>
    <w:p w14:paraId="39D6E2F6" w14:textId="332838B1" w:rsidR="00B331FB" w:rsidRPr="00F124F3" w:rsidRDefault="00B331FB" w:rsidP="00D20867">
      <w:pPr>
        <w:spacing w:line="360" w:lineRule="auto"/>
      </w:pPr>
    </w:p>
    <w:p w14:paraId="4B2EE235" w14:textId="77777777" w:rsidR="00A6215E" w:rsidRDefault="0005472F" w:rsidP="00A6215E">
      <w:pPr>
        <w:keepNext/>
        <w:jc w:val="center"/>
      </w:pPr>
      <w:r w:rsidRPr="00463C35">
        <w:rPr>
          <w:noProof/>
          <w:lang w:val="en-US"/>
        </w:rPr>
        <w:drawing>
          <wp:inline distT="0" distB="0" distL="0" distR="0" wp14:anchorId="2F92B0A9" wp14:editId="29900149">
            <wp:extent cx="3230245" cy="1960245"/>
            <wp:effectExtent l="0" t="0" r="8255" b="1905"/>
            <wp:docPr id="11" name="image6.png" descr="diagrama-proceso-sc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230245" cy="1960245"/>
                    </a:xfrm>
                    <a:prstGeom prst="rect">
                      <a:avLst/>
                    </a:prstGeom>
                  </pic:spPr>
                </pic:pic>
              </a:graphicData>
            </a:graphic>
          </wp:inline>
        </w:drawing>
      </w:r>
    </w:p>
    <w:p w14:paraId="0675D73F" w14:textId="01251FA9" w:rsidR="00B331FB" w:rsidRPr="00A6215E" w:rsidRDefault="00A6215E" w:rsidP="00A6215E">
      <w:pPr>
        <w:pStyle w:val="Descripcin"/>
        <w:ind w:left="720" w:firstLine="720"/>
        <w:rPr>
          <w:b w:val="0"/>
        </w:rPr>
      </w:pPr>
      <w:bookmarkStart w:id="161" w:name="_Toc77849495"/>
      <w:r>
        <w:t xml:space="preserve">Figura </w:t>
      </w:r>
      <w:r w:rsidR="00672653">
        <w:fldChar w:fldCharType="begin"/>
      </w:r>
      <w:r w:rsidR="00672653">
        <w:instrText xml:space="preserve"> SEQ Figura \* ARABIC </w:instrText>
      </w:r>
      <w:r w:rsidR="00672653">
        <w:fldChar w:fldCharType="separate"/>
      </w:r>
      <w:r w:rsidR="00672653">
        <w:rPr>
          <w:noProof/>
        </w:rPr>
        <w:t>43</w:t>
      </w:r>
      <w:r w:rsidR="00672653">
        <w:fldChar w:fldCharType="end"/>
      </w:r>
      <w:r>
        <w:t xml:space="preserve">-2. </w:t>
      </w:r>
      <w:r>
        <w:rPr>
          <w:b w:val="0"/>
        </w:rPr>
        <w:t>Proceso de la metodología SCRUM</w:t>
      </w:r>
      <w:bookmarkEnd w:id="161"/>
    </w:p>
    <w:p w14:paraId="64A8ADCA" w14:textId="0893EA39" w:rsidR="00B331FB" w:rsidRPr="00FF608F" w:rsidRDefault="00677C03" w:rsidP="00A6215E">
      <w:pPr>
        <w:pStyle w:val="Textoindependiente"/>
        <w:spacing w:line="360" w:lineRule="auto"/>
        <w:ind w:left="720" w:firstLine="720"/>
        <w:rPr>
          <w:color w:val="000000" w:themeColor="text1"/>
          <w:sz w:val="16"/>
          <w:szCs w:val="16"/>
        </w:rPr>
      </w:pPr>
      <w:r w:rsidRPr="00FF608F">
        <w:rPr>
          <w:b/>
          <w:color w:val="000000" w:themeColor="text1"/>
          <w:sz w:val="16"/>
          <w:szCs w:val="16"/>
        </w:rPr>
        <w:t>Realizado por</w:t>
      </w:r>
      <w:r w:rsidR="0005472F" w:rsidRPr="00FF608F">
        <w:rPr>
          <w:b/>
          <w:color w:val="000000" w:themeColor="text1"/>
          <w:sz w:val="16"/>
          <w:szCs w:val="16"/>
        </w:rPr>
        <w:t xml:space="preserve">: </w:t>
      </w:r>
      <w:hyperlink r:id="rId67" w:history="1">
        <w:r w:rsidR="0004271E" w:rsidRPr="00FF608F">
          <w:rPr>
            <w:rStyle w:val="Hipervnculo"/>
            <w:color w:val="000000" w:themeColor="text1"/>
            <w:sz w:val="16"/>
            <w:szCs w:val="16"/>
            <w:u w:val="none"/>
          </w:rPr>
          <w:t>https://proyectosagiles.org/que-es-scrum/</w:t>
        </w:r>
      </w:hyperlink>
    </w:p>
    <w:p w14:paraId="22445922" w14:textId="530DF754" w:rsidR="00B331FB" w:rsidRPr="0012663E" w:rsidRDefault="00B331FB" w:rsidP="0076308C">
      <w:pPr>
        <w:spacing w:line="360" w:lineRule="auto"/>
      </w:pPr>
    </w:p>
    <w:p w14:paraId="331C2C38" w14:textId="4DDA0D7D" w:rsidR="00B331FB" w:rsidRPr="004E479B" w:rsidRDefault="0005472F" w:rsidP="002572B4">
      <w:pPr>
        <w:pStyle w:val="Ttulo3"/>
        <w:numPr>
          <w:ilvl w:val="2"/>
          <w:numId w:val="2"/>
        </w:numPr>
      </w:pPr>
      <w:bookmarkStart w:id="162" w:name="_Toc77780610"/>
      <w:r w:rsidRPr="004E479B">
        <w:t>Características</w:t>
      </w:r>
      <w:r w:rsidR="0012663E">
        <w:t xml:space="preserve"> de Scrum</w:t>
      </w:r>
      <w:bookmarkEnd w:id="162"/>
    </w:p>
    <w:p w14:paraId="141CDC58" w14:textId="77777777" w:rsidR="0012663E" w:rsidRDefault="0012663E" w:rsidP="00F124F3">
      <w:pPr>
        <w:pStyle w:val="Textoindependiente"/>
        <w:spacing w:line="360" w:lineRule="auto"/>
      </w:pPr>
    </w:p>
    <w:p w14:paraId="6D026BCE" w14:textId="25965A8F" w:rsidR="00B26D6B" w:rsidRDefault="0005472F" w:rsidP="0096616A">
      <w:pPr>
        <w:spacing w:line="360" w:lineRule="auto"/>
      </w:pPr>
      <w:r w:rsidRPr="00463C35">
        <w:t xml:space="preserve">Su prioridad </w:t>
      </w:r>
      <w:r w:rsidRPr="00463C35">
        <w:rPr>
          <w:spacing w:val="-4"/>
        </w:rPr>
        <w:t xml:space="preserve">es </w:t>
      </w:r>
      <w:r w:rsidRPr="00463C35">
        <w:t xml:space="preserve">la satisfacción </w:t>
      </w:r>
      <w:r w:rsidRPr="00463C35">
        <w:rPr>
          <w:spacing w:val="-4"/>
        </w:rPr>
        <w:t xml:space="preserve">del cliente, </w:t>
      </w:r>
      <w:r w:rsidRPr="00463C35">
        <w:t xml:space="preserve">que se </w:t>
      </w:r>
      <w:r w:rsidRPr="00463C35">
        <w:rPr>
          <w:spacing w:val="-3"/>
        </w:rPr>
        <w:t xml:space="preserve">da con </w:t>
      </w:r>
      <w:r w:rsidRPr="00463C35">
        <w:t xml:space="preserve">la </w:t>
      </w:r>
      <w:r w:rsidRPr="00463C35">
        <w:rPr>
          <w:spacing w:val="-3"/>
        </w:rPr>
        <w:t xml:space="preserve">continua interacción </w:t>
      </w:r>
      <w:r w:rsidRPr="00463C35">
        <w:t>entre éste y el equipo de</w:t>
      </w:r>
      <w:r w:rsidRPr="00463C35">
        <w:rPr>
          <w:spacing w:val="-4"/>
        </w:rPr>
        <w:t xml:space="preserve"> </w:t>
      </w:r>
      <w:r w:rsidRPr="00463C35">
        <w:t>desarrolladores.</w:t>
      </w:r>
    </w:p>
    <w:p w14:paraId="1D101D76" w14:textId="77777777" w:rsidR="00B26D6B" w:rsidRDefault="0005472F" w:rsidP="002572B4">
      <w:pPr>
        <w:pStyle w:val="Prrafodelista"/>
        <w:numPr>
          <w:ilvl w:val="0"/>
          <w:numId w:val="26"/>
        </w:numPr>
        <w:spacing w:line="360" w:lineRule="auto"/>
      </w:pPr>
      <w:r w:rsidRPr="00463C35">
        <w:t>Se aceptan requisitos</w:t>
      </w:r>
      <w:r w:rsidRPr="0096616A">
        <w:rPr>
          <w:spacing w:val="-7"/>
        </w:rPr>
        <w:t xml:space="preserve"> </w:t>
      </w:r>
      <w:r w:rsidRPr="00463C35">
        <w:t>cambiantes.</w:t>
      </w:r>
    </w:p>
    <w:p w14:paraId="2D283A65" w14:textId="77777777" w:rsidR="00B26D6B" w:rsidRDefault="0005472F" w:rsidP="002572B4">
      <w:pPr>
        <w:pStyle w:val="Prrafodelista"/>
        <w:numPr>
          <w:ilvl w:val="0"/>
          <w:numId w:val="26"/>
        </w:numPr>
        <w:spacing w:line="360" w:lineRule="auto"/>
      </w:pPr>
      <w:r w:rsidRPr="00463C35">
        <w:t>Enfocado</w:t>
      </w:r>
      <w:r w:rsidRPr="0096616A">
        <w:rPr>
          <w:spacing w:val="-13"/>
        </w:rPr>
        <w:t xml:space="preserve"> </w:t>
      </w:r>
      <w:r w:rsidRPr="00463C35">
        <w:t>a</w:t>
      </w:r>
      <w:r w:rsidRPr="0096616A">
        <w:rPr>
          <w:spacing w:val="-11"/>
        </w:rPr>
        <w:t xml:space="preserve"> </w:t>
      </w:r>
      <w:r w:rsidRPr="00463C35">
        <w:t>conseguir</w:t>
      </w:r>
      <w:r w:rsidRPr="0096616A">
        <w:rPr>
          <w:spacing w:val="-6"/>
        </w:rPr>
        <w:t xml:space="preserve"> </w:t>
      </w:r>
      <w:r w:rsidRPr="00463C35">
        <w:t>pequeños</w:t>
      </w:r>
      <w:r w:rsidRPr="0096616A">
        <w:rPr>
          <w:spacing w:val="-8"/>
        </w:rPr>
        <w:t xml:space="preserve"> </w:t>
      </w:r>
      <w:r w:rsidRPr="00463C35">
        <w:t>incrementos</w:t>
      </w:r>
      <w:r w:rsidRPr="0096616A">
        <w:rPr>
          <w:spacing w:val="-8"/>
        </w:rPr>
        <w:t xml:space="preserve"> </w:t>
      </w:r>
      <w:r w:rsidRPr="00463C35">
        <w:t>de</w:t>
      </w:r>
      <w:r w:rsidRPr="0096616A">
        <w:rPr>
          <w:spacing w:val="-15"/>
        </w:rPr>
        <w:t xml:space="preserve"> </w:t>
      </w:r>
      <w:r w:rsidRPr="00463C35">
        <w:t>software</w:t>
      </w:r>
      <w:r w:rsidRPr="0096616A">
        <w:rPr>
          <w:spacing w:val="-15"/>
        </w:rPr>
        <w:t xml:space="preserve"> </w:t>
      </w:r>
      <w:r w:rsidRPr="00463C35">
        <w:t>completamente</w:t>
      </w:r>
      <w:r w:rsidRPr="0096616A">
        <w:rPr>
          <w:spacing w:val="-15"/>
        </w:rPr>
        <w:t xml:space="preserve"> </w:t>
      </w:r>
      <w:r w:rsidRPr="00463C35">
        <w:t>funcionales.</w:t>
      </w:r>
    </w:p>
    <w:p w14:paraId="031AFA17" w14:textId="77777777" w:rsidR="00B26D6B" w:rsidRDefault="0005472F" w:rsidP="002572B4">
      <w:pPr>
        <w:pStyle w:val="Prrafodelista"/>
        <w:numPr>
          <w:ilvl w:val="0"/>
          <w:numId w:val="26"/>
        </w:numPr>
        <w:spacing w:line="360" w:lineRule="auto"/>
      </w:pPr>
      <w:r w:rsidRPr="00463C35">
        <w:t>Es un modo de desarrollo adaptable, antes que</w:t>
      </w:r>
      <w:r w:rsidRPr="0096616A">
        <w:rPr>
          <w:spacing w:val="-9"/>
        </w:rPr>
        <w:t xml:space="preserve"> </w:t>
      </w:r>
      <w:r w:rsidRPr="00463C35">
        <w:t>predictivo.</w:t>
      </w:r>
    </w:p>
    <w:p w14:paraId="3BAA9A88" w14:textId="77777777" w:rsidR="00B26D6B" w:rsidRDefault="0005472F" w:rsidP="002572B4">
      <w:pPr>
        <w:pStyle w:val="Prrafodelista"/>
        <w:numPr>
          <w:ilvl w:val="0"/>
          <w:numId w:val="26"/>
        </w:numPr>
        <w:spacing w:line="360" w:lineRule="auto"/>
      </w:pPr>
      <w:r w:rsidRPr="00463C35">
        <w:t xml:space="preserve">Orientado a las personas, </w:t>
      </w:r>
      <w:r w:rsidRPr="0096616A">
        <w:rPr>
          <w:spacing w:val="-3"/>
        </w:rPr>
        <w:t xml:space="preserve">más </w:t>
      </w:r>
      <w:r w:rsidRPr="00463C35">
        <w:t xml:space="preserve">que a </w:t>
      </w:r>
      <w:r w:rsidRPr="0096616A">
        <w:rPr>
          <w:spacing w:val="-3"/>
        </w:rPr>
        <w:t>los</w:t>
      </w:r>
      <w:r w:rsidRPr="0096616A">
        <w:rPr>
          <w:spacing w:val="14"/>
        </w:rPr>
        <w:t xml:space="preserve"> </w:t>
      </w:r>
      <w:r w:rsidRPr="00463C35">
        <w:t>procesos.</w:t>
      </w:r>
    </w:p>
    <w:p w14:paraId="231AAA1C" w14:textId="77777777" w:rsidR="00B26D6B" w:rsidRDefault="0005472F" w:rsidP="002572B4">
      <w:pPr>
        <w:pStyle w:val="Prrafodelista"/>
        <w:numPr>
          <w:ilvl w:val="0"/>
          <w:numId w:val="26"/>
        </w:numPr>
        <w:spacing w:line="360" w:lineRule="auto"/>
      </w:pPr>
      <w:r w:rsidRPr="00463C35">
        <w:t xml:space="preserve">Emplea </w:t>
      </w:r>
      <w:r w:rsidRPr="0096616A">
        <w:rPr>
          <w:spacing w:val="-4"/>
        </w:rPr>
        <w:t xml:space="preserve">el </w:t>
      </w:r>
      <w:r w:rsidRPr="00463C35">
        <w:t>modelo de construcción incremental basado en iteraciones y</w:t>
      </w:r>
      <w:r w:rsidRPr="0096616A">
        <w:rPr>
          <w:spacing w:val="2"/>
        </w:rPr>
        <w:t xml:space="preserve"> </w:t>
      </w:r>
      <w:r w:rsidRPr="00463C35">
        <w:t>revisiones.</w:t>
      </w:r>
    </w:p>
    <w:p w14:paraId="28B4B6ED" w14:textId="7A22C634" w:rsidR="00B331FB" w:rsidRPr="00463C35" w:rsidRDefault="0005472F" w:rsidP="002572B4">
      <w:pPr>
        <w:pStyle w:val="Prrafodelista"/>
        <w:numPr>
          <w:ilvl w:val="0"/>
          <w:numId w:val="26"/>
        </w:numPr>
        <w:spacing w:line="360" w:lineRule="auto"/>
      </w:pPr>
      <w:r w:rsidRPr="00463C35">
        <w:t>Alta</w:t>
      </w:r>
      <w:r w:rsidRPr="0096616A">
        <w:rPr>
          <w:spacing w:val="4"/>
        </w:rPr>
        <w:t xml:space="preserve"> </w:t>
      </w:r>
      <w:r w:rsidRPr="00463C35">
        <w:t>flexibilidad.</w:t>
      </w:r>
    </w:p>
    <w:p w14:paraId="553D4450" w14:textId="77777777" w:rsidR="004C5477" w:rsidRDefault="004C5477" w:rsidP="004C5477">
      <w:pPr>
        <w:spacing w:line="360" w:lineRule="auto"/>
        <w:ind w:left="7200"/>
      </w:pPr>
      <w:r w:rsidRPr="004C5477">
        <w:rPr>
          <w:sz w:val="18"/>
        </w:rPr>
        <w:fldChar w:fldCharType="begin"/>
      </w:r>
      <w:r w:rsidRPr="004C5477">
        <w:rPr>
          <w:sz w:val="18"/>
        </w:rPr>
        <w:instrText xml:space="preserve"> ADDIN ZOTERO_ITEM CSL_CITATION {"citationID":"qaUh6Yc4","properties":{"formattedCitation":"({\\i{}Scrum}, s.\\uc0\\u160{}f.)","plainCitation":"(Scrum, s. f.)","noteIndex":0},"citationItems":[{"id":104,"uris":["http://zotero.org/users/local/JHQCasz5/items/SWX5FJ6H"],"uri":["http://zotero.org/users/local/JHQCasz5/items/SWX5FJ6H"],"itemData":{"id":104,"type":"webpage","abstract":"A la hora de poner en marcha un proyecto, toda empresa debe asegurar que el equipo implicado conoce sus tareas y plazos de tiempo de entrega. Scrum es una metodología de trabajo que nos ayuda a conseguirlo y que, además, permite agilizar la entrega de valor al cliente en iteraciones cortas de tiempo.","language":"es","title":"Scrum: qué es y cómo funciona esta metodología","title-short":"Scrum","URL":"https://www.wearemarketing.com/es/blog/metodologia-scrum-que-es-y-como-funciona.html","accessed":{"date-parts":[["2021",6,8]]}}}],"schema":"https://github.com/citation-style-language/schema/raw/master/csl-citation.json"} </w:instrText>
      </w:r>
      <w:r w:rsidRPr="004C5477">
        <w:rPr>
          <w:sz w:val="18"/>
        </w:rPr>
        <w:fldChar w:fldCharType="separate"/>
      </w:r>
      <w:r w:rsidRPr="004C5477">
        <w:rPr>
          <w:sz w:val="18"/>
          <w:szCs w:val="24"/>
        </w:rPr>
        <w:t>(</w:t>
      </w:r>
      <w:r w:rsidRPr="004C5477">
        <w:rPr>
          <w:iCs/>
          <w:sz w:val="18"/>
          <w:szCs w:val="24"/>
        </w:rPr>
        <w:t>Scrum</w:t>
      </w:r>
      <w:r w:rsidRPr="004C5477">
        <w:rPr>
          <w:sz w:val="18"/>
          <w:szCs w:val="24"/>
        </w:rPr>
        <w:t>, 2020)</w:t>
      </w:r>
      <w:r w:rsidRPr="004C5477">
        <w:rPr>
          <w:sz w:val="18"/>
        </w:rPr>
        <w:fldChar w:fldCharType="end"/>
      </w:r>
    </w:p>
    <w:p w14:paraId="51D4AEC0" w14:textId="74614561" w:rsidR="00B331FB" w:rsidRPr="008A4638" w:rsidRDefault="00B331FB" w:rsidP="008A4638">
      <w:pPr>
        <w:pStyle w:val="Textoindependiente"/>
        <w:spacing w:before="6" w:line="360" w:lineRule="auto"/>
      </w:pPr>
    </w:p>
    <w:p w14:paraId="6740D5A9" w14:textId="065FF9F0" w:rsidR="00B331FB" w:rsidRDefault="0005472F" w:rsidP="002572B4">
      <w:pPr>
        <w:pStyle w:val="Ttulo3"/>
        <w:numPr>
          <w:ilvl w:val="2"/>
          <w:numId w:val="2"/>
        </w:numPr>
      </w:pPr>
      <w:bookmarkStart w:id="163" w:name="_Toc77780611"/>
      <w:r w:rsidRPr="004E479B">
        <w:t>Ventajas</w:t>
      </w:r>
      <w:r w:rsidR="006A5F95">
        <w:t xml:space="preserve"> de usar Scrum</w:t>
      </w:r>
      <w:bookmarkEnd w:id="163"/>
    </w:p>
    <w:p w14:paraId="61BC7546" w14:textId="77777777" w:rsidR="004F5762" w:rsidRPr="004F5762" w:rsidRDefault="004F5762" w:rsidP="004F5762">
      <w:pPr>
        <w:spacing w:line="360" w:lineRule="auto"/>
      </w:pPr>
    </w:p>
    <w:p w14:paraId="10163819" w14:textId="77777777" w:rsidR="00CD3D99" w:rsidRDefault="0005472F" w:rsidP="002572B4">
      <w:pPr>
        <w:pStyle w:val="Prrafodelista"/>
        <w:numPr>
          <w:ilvl w:val="0"/>
          <w:numId w:val="27"/>
        </w:numPr>
        <w:spacing w:line="360" w:lineRule="auto"/>
      </w:pPr>
      <w:r w:rsidRPr="00463C35">
        <w:t>Incremento en la</w:t>
      </w:r>
      <w:r w:rsidRPr="008A4638">
        <w:rPr>
          <w:spacing w:val="3"/>
        </w:rPr>
        <w:t xml:space="preserve"> </w:t>
      </w:r>
      <w:r w:rsidRPr="00463C35">
        <w:t>productividad.</w:t>
      </w:r>
    </w:p>
    <w:p w14:paraId="00ED77B6" w14:textId="77777777" w:rsidR="00CD3D99" w:rsidRDefault="0005472F" w:rsidP="002572B4">
      <w:pPr>
        <w:pStyle w:val="Prrafodelista"/>
        <w:numPr>
          <w:ilvl w:val="0"/>
          <w:numId w:val="27"/>
        </w:numPr>
        <w:spacing w:line="360" w:lineRule="auto"/>
      </w:pPr>
      <w:r w:rsidRPr="00463C35">
        <w:t>Mejoras</w:t>
      </w:r>
      <w:r w:rsidRPr="008A4638">
        <w:rPr>
          <w:spacing w:val="1"/>
        </w:rPr>
        <w:t xml:space="preserve"> </w:t>
      </w:r>
      <w:r w:rsidRPr="00463C35">
        <w:t>constantes.</w:t>
      </w:r>
    </w:p>
    <w:p w14:paraId="37F19329" w14:textId="77777777" w:rsidR="00CD3D99" w:rsidRDefault="0005472F" w:rsidP="002572B4">
      <w:pPr>
        <w:pStyle w:val="Prrafodelista"/>
        <w:numPr>
          <w:ilvl w:val="0"/>
          <w:numId w:val="27"/>
        </w:numPr>
        <w:spacing w:line="360" w:lineRule="auto"/>
      </w:pPr>
      <w:r w:rsidRPr="00463C35">
        <w:t xml:space="preserve">El producto total </w:t>
      </w:r>
      <w:r w:rsidRPr="008A4638">
        <w:rPr>
          <w:spacing w:val="2"/>
        </w:rPr>
        <w:t xml:space="preserve">se </w:t>
      </w:r>
      <w:r w:rsidRPr="00463C35">
        <w:t>convierte en una serie de pequeños pedazos</w:t>
      </w:r>
      <w:r w:rsidRPr="008A4638">
        <w:rPr>
          <w:spacing w:val="-20"/>
        </w:rPr>
        <w:t xml:space="preserve"> </w:t>
      </w:r>
      <w:r w:rsidRPr="00463C35">
        <w:t>manejables.</w:t>
      </w:r>
    </w:p>
    <w:p w14:paraId="3060D50E" w14:textId="77777777" w:rsidR="00CD3D99" w:rsidRDefault="0005472F" w:rsidP="002572B4">
      <w:pPr>
        <w:pStyle w:val="Prrafodelista"/>
        <w:numPr>
          <w:ilvl w:val="0"/>
          <w:numId w:val="27"/>
        </w:numPr>
        <w:spacing w:line="360" w:lineRule="auto"/>
      </w:pPr>
      <w:r w:rsidRPr="00463C35">
        <w:t>Existe un progreso, inclusive si los requerimientos no están bien</w:t>
      </w:r>
      <w:r w:rsidRPr="008A4638">
        <w:rPr>
          <w:spacing w:val="-11"/>
        </w:rPr>
        <w:t xml:space="preserve"> </w:t>
      </w:r>
      <w:r w:rsidRPr="00463C35">
        <w:t>definidos.</w:t>
      </w:r>
    </w:p>
    <w:p w14:paraId="7AC72F27" w14:textId="77777777" w:rsidR="00CD3D99" w:rsidRPr="00CD3D99" w:rsidRDefault="0005472F" w:rsidP="002572B4">
      <w:pPr>
        <w:pStyle w:val="Prrafodelista"/>
        <w:numPr>
          <w:ilvl w:val="0"/>
          <w:numId w:val="27"/>
        </w:numPr>
        <w:spacing w:line="360" w:lineRule="auto"/>
      </w:pPr>
      <w:r w:rsidRPr="00463C35">
        <w:t xml:space="preserve">Todo </w:t>
      </w:r>
      <w:r w:rsidRPr="008A4638">
        <w:rPr>
          <w:spacing w:val="-4"/>
        </w:rPr>
        <w:t xml:space="preserve">es </w:t>
      </w:r>
      <w:r w:rsidRPr="00463C35">
        <w:t>visible para</w:t>
      </w:r>
      <w:r w:rsidRPr="008A4638">
        <w:rPr>
          <w:spacing w:val="8"/>
        </w:rPr>
        <w:t xml:space="preserve"> </w:t>
      </w:r>
      <w:r w:rsidRPr="008A4638">
        <w:rPr>
          <w:spacing w:val="-3"/>
        </w:rPr>
        <w:t>todos.</w:t>
      </w:r>
    </w:p>
    <w:p w14:paraId="03E74B0C" w14:textId="77777777" w:rsidR="00CD3D99" w:rsidRDefault="0005472F" w:rsidP="002572B4">
      <w:pPr>
        <w:pStyle w:val="Prrafodelista"/>
        <w:numPr>
          <w:ilvl w:val="0"/>
          <w:numId w:val="27"/>
        </w:numPr>
        <w:spacing w:line="360" w:lineRule="auto"/>
      </w:pPr>
      <w:r w:rsidRPr="00463C35">
        <w:t>Existe una gran comunicación en el</w:t>
      </w:r>
      <w:r w:rsidRPr="008A4638">
        <w:rPr>
          <w:spacing w:val="-3"/>
        </w:rPr>
        <w:t xml:space="preserve"> </w:t>
      </w:r>
      <w:r w:rsidRPr="00463C35">
        <w:t>equipo.</w:t>
      </w:r>
    </w:p>
    <w:p w14:paraId="15EED2A9" w14:textId="77777777" w:rsidR="00CD3D99" w:rsidRDefault="0005472F" w:rsidP="002572B4">
      <w:pPr>
        <w:pStyle w:val="Prrafodelista"/>
        <w:numPr>
          <w:ilvl w:val="0"/>
          <w:numId w:val="27"/>
        </w:numPr>
        <w:spacing w:line="360" w:lineRule="auto"/>
      </w:pPr>
      <w:r w:rsidRPr="00463C35">
        <w:t xml:space="preserve">El equipo comparte los éxitos desde el principio hasta </w:t>
      </w:r>
      <w:r w:rsidRPr="008A4638">
        <w:rPr>
          <w:spacing w:val="-4"/>
        </w:rPr>
        <w:t>el</w:t>
      </w:r>
      <w:r w:rsidRPr="008A4638">
        <w:rPr>
          <w:spacing w:val="-24"/>
        </w:rPr>
        <w:t xml:space="preserve"> </w:t>
      </w:r>
      <w:r w:rsidRPr="00463C35">
        <w:t>final.</w:t>
      </w:r>
    </w:p>
    <w:p w14:paraId="74BCF62C" w14:textId="77777777" w:rsidR="00CD3D99" w:rsidRDefault="0005472F" w:rsidP="002572B4">
      <w:pPr>
        <w:pStyle w:val="Prrafodelista"/>
        <w:numPr>
          <w:ilvl w:val="0"/>
          <w:numId w:val="27"/>
        </w:numPr>
        <w:spacing w:line="360" w:lineRule="auto"/>
      </w:pPr>
      <w:r w:rsidRPr="00463C35">
        <w:t xml:space="preserve">El cliente </w:t>
      </w:r>
      <w:r w:rsidRPr="008A4638">
        <w:rPr>
          <w:spacing w:val="2"/>
        </w:rPr>
        <w:t xml:space="preserve">se </w:t>
      </w:r>
      <w:r w:rsidRPr="00463C35">
        <w:t xml:space="preserve">mantiene informado en cada mejora </w:t>
      </w:r>
      <w:r w:rsidRPr="008A4638">
        <w:rPr>
          <w:spacing w:val="-3"/>
        </w:rPr>
        <w:t>del</w:t>
      </w:r>
      <w:r w:rsidRPr="008A4638">
        <w:rPr>
          <w:spacing w:val="-8"/>
        </w:rPr>
        <w:t xml:space="preserve"> </w:t>
      </w:r>
      <w:r w:rsidRPr="00463C35">
        <w:t>producto</w:t>
      </w:r>
    </w:p>
    <w:p w14:paraId="266ED9B5" w14:textId="77777777" w:rsidR="004C5477" w:rsidRDefault="0005472F" w:rsidP="002572B4">
      <w:pPr>
        <w:pStyle w:val="Prrafodelista"/>
        <w:numPr>
          <w:ilvl w:val="0"/>
          <w:numId w:val="27"/>
        </w:numPr>
        <w:spacing w:line="360" w:lineRule="auto"/>
      </w:pPr>
      <w:r w:rsidRPr="00463C35">
        <w:t>Entrega de un producto funcional (jugable) al finalizar cada</w:t>
      </w:r>
      <w:r w:rsidRPr="008A4638">
        <w:rPr>
          <w:spacing w:val="-10"/>
        </w:rPr>
        <w:t xml:space="preserve"> </w:t>
      </w:r>
      <w:r w:rsidRPr="00463C35">
        <w:t>sprint.</w:t>
      </w:r>
      <w:bookmarkStart w:id="164" w:name="_bookmark13"/>
      <w:bookmarkEnd w:id="164"/>
    </w:p>
    <w:p w14:paraId="3F9C08C0" w14:textId="7859C1DB" w:rsidR="004C5477" w:rsidRDefault="004C5477" w:rsidP="004A7F7E">
      <w:pPr>
        <w:spacing w:line="360" w:lineRule="auto"/>
        <w:ind w:left="7200"/>
      </w:pPr>
      <w:r w:rsidRPr="004C5477">
        <w:rPr>
          <w:sz w:val="18"/>
        </w:rPr>
        <w:fldChar w:fldCharType="begin"/>
      </w:r>
      <w:r w:rsidRPr="004C5477">
        <w:rPr>
          <w:sz w:val="18"/>
        </w:rPr>
        <w:instrText xml:space="preserve"> ADDIN ZOTERO_ITEM CSL_CITATION {"citationID":"qaUh6Yc4","properties":{"formattedCitation":"({\\i{}Scrum}, s.\\uc0\\u160{}f.)","plainCitation":"(Scrum, s. f.)","noteIndex":0},"citationItems":[{"id":104,"uris":["http://zotero.org/users/local/JHQCasz5/items/SWX5FJ6H"],"uri":["http://zotero.org/users/local/JHQCasz5/items/SWX5FJ6H"],"itemData":{"id":104,"type":"webpage","abstract":"A la hora de poner en marcha un proyecto, toda empresa debe asegurar que el equipo implicado conoce sus tareas y plazos de tiempo de entrega. Scrum es una metodología de trabajo que nos ayuda a conseguirlo y que, además, permite agilizar la entrega de valor al cliente en iteraciones cortas de tiempo.","language":"es","title":"Scrum: qué es y cómo funciona esta metodología","title-short":"Scrum","URL":"https://www.wearemarketing.com/es/blog/metodologia-scrum-que-es-y-como-funciona.html","accessed":{"date-parts":[["2021",6,8]]}}}],"schema":"https://github.com/citation-style-language/schema/raw/master/csl-citation.json"} </w:instrText>
      </w:r>
      <w:r w:rsidRPr="004C5477">
        <w:rPr>
          <w:sz w:val="18"/>
        </w:rPr>
        <w:fldChar w:fldCharType="separate"/>
      </w:r>
      <w:r w:rsidRPr="004C5477">
        <w:rPr>
          <w:sz w:val="18"/>
          <w:szCs w:val="24"/>
        </w:rPr>
        <w:t>(</w:t>
      </w:r>
      <w:r w:rsidRPr="004C5477">
        <w:rPr>
          <w:iCs/>
          <w:sz w:val="18"/>
          <w:szCs w:val="24"/>
        </w:rPr>
        <w:t>Scrum</w:t>
      </w:r>
      <w:r w:rsidRPr="004C5477">
        <w:rPr>
          <w:sz w:val="18"/>
          <w:szCs w:val="24"/>
        </w:rPr>
        <w:t>, 2020)</w:t>
      </w:r>
      <w:r w:rsidRPr="004C5477">
        <w:rPr>
          <w:sz w:val="18"/>
        </w:rPr>
        <w:fldChar w:fldCharType="end"/>
      </w:r>
    </w:p>
    <w:p w14:paraId="2D35F52A" w14:textId="77777777" w:rsidR="004972A1" w:rsidRPr="004D1CF6" w:rsidRDefault="004972A1" w:rsidP="00F124F3">
      <w:pPr>
        <w:spacing w:line="360" w:lineRule="auto"/>
      </w:pPr>
    </w:p>
    <w:p w14:paraId="7F664BE8" w14:textId="555B48AC" w:rsidR="00116705" w:rsidRPr="004E479B" w:rsidRDefault="00116705" w:rsidP="002572B4">
      <w:pPr>
        <w:pStyle w:val="Ttulo3"/>
        <w:numPr>
          <w:ilvl w:val="2"/>
          <w:numId w:val="2"/>
        </w:numPr>
      </w:pPr>
      <w:bookmarkStart w:id="165" w:name="_Toc77780612"/>
      <w:r w:rsidRPr="004E479B">
        <w:t>Roles</w:t>
      </w:r>
      <w:r w:rsidR="004E479B" w:rsidRPr="004E479B">
        <w:t xml:space="preserve"> Scrum</w:t>
      </w:r>
      <w:bookmarkEnd w:id="165"/>
    </w:p>
    <w:p w14:paraId="2578D733" w14:textId="2B5608CF" w:rsidR="00116705" w:rsidRDefault="00116705" w:rsidP="00974BA1">
      <w:pPr>
        <w:spacing w:line="360" w:lineRule="auto"/>
      </w:pPr>
    </w:p>
    <w:p w14:paraId="5C81986F" w14:textId="6605BD90" w:rsidR="00116705" w:rsidRDefault="00116705" w:rsidP="00974BA1">
      <w:pPr>
        <w:spacing w:line="360" w:lineRule="auto"/>
      </w:pPr>
      <w:r>
        <w:t>Con la metodología Scrum, el equipo tiene como foco entregar valor y ofrecer resultados de calidad que permitan cumplir los objetivos de negocio del cliente.</w:t>
      </w:r>
    </w:p>
    <w:p w14:paraId="0E7106AE" w14:textId="0546337A" w:rsidR="00116705" w:rsidRDefault="00116705" w:rsidP="00974BA1">
      <w:pPr>
        <w:spacing w:line="360" w:lineRule="auto"/>
      </w:pPr>
      <w:r>
        <w:t>Para ello, los equipos de Scrum son auto-organizados y multifuncionales. Es decir, cada uno es responsable de unas tareas determinadas y de terminarlas en los tiempos acordados. Esto garantiza la entrega de valor del equipo completo, sin necesidad de ayuda o la supervisión minuciosa de otros miembros de la organización.</w:t>
      </w:r>
    </w:p>
    <w:p w14:paraId="1EC687A5" w14:textId="77777777" w:rsidR="00216D2B" w:rsidRDefault="00116705" w:rsidP="00974BA1">
      <w:pPr>
        <w:spacing w:line="360" w:lineRule="auto"/>
      </w:pPr>
      <w:r>
        <w:t>En Scrum existen 3 roles muy importantes: Product Owner, Scrum Master y Equipo de desarrollo.</w:t>
      </w:r>
      <w:r w:rsidR="00216D2B">
        <w:t xml:space="preserve"> </w:t>
      </w:r>
      <w:r w:rsidR="00216D2B" w:rsidRPr="00365005">
        <w:rPr>
          <w:sz w:val="18"/>
        </w:rPr>
        <w:fldChar w:fldCharType="begin"/>
      </w:r>
      <w:r w:rsidR="00216D2B" w:rsidRPr="00365005">
        <w:rPr>
          <w:sz w:val="18"/>
        </w:rPr>
        <w:instrText xml:space="preserve"> ADDIN ZOTERO_ITEM CSL_CITATION {"citationID":"qaUh6Yc4","properties":{"formattedCitation":"({\\i{}Scrum}, s.\\uc0\\u160{}f.)","plainCitation":"(Scrum, s. f.)","noteIndex":0},"citationItems":[{"id":104,"uris":["http://zotero.org/users/local/JHQCasz5/items/SWX5FJ6H"],"uri":["http://zotero.org/users/local/JHQCasz5/items/SWX5FJ6H"],"itemData":{"id":104,"type":"webpage","abstract":"A la hora de poner en marcha un proyecto, toda empresa debe asegurar que el equipo implicado conoce sus tareas y plazos de tiempo de entrega. Scrum es una metodología de trabajo que nos ayuda a conseguirlo y que, además, permite agilizar la entrega de valor al cliente en iteraciones cortas de tiempo.","language":"es","title":"Scrum: qué es y cómo funciona esta metodología","title-short":"Scrum","URL":"https://www.wearemarketing.com/es/blog/metodologia-scrum-que-es-y-como-funciona.html","accessed":{"date-parts":[["2021",6,8]]}}}],"schema":"https://github.com/citation-style-language/schema/raw/master/csl-citation.json"} </w:instrText>
      </w:r>
      <w:r w:rsidR="00216D2B" w:rsidRPr="00365005">
        <w:rPr>
          <w:sz w:val="18"/>
        </w:rPr>
        <w:fldChar w:fldCharType="separate"/>
      </w:r>
      <w:r w:rsidR="00216D2B" w:rsidRPr="00365005">
        <w:rPr>
          <w:sz w:val="18"/>
          <w:szCs w:val="24"/>
        </w:rPr>
        <w:t>(</w:t>
      </w:r>
      <w:r w:rsidR="00216D2B" w:rsidRPr="00365005">
        <w:rPr>
          <w:iCs/>
          <w:sz w:val="18"/>
          <w:szCs w:val="24"/>
        </w:rPr>
        <w:t>Scrum</w:t>
      </w:r>
      <w:r w:rsidR="00216D2B" w:rsidRPr="00365005">
        <w:rPr>
          <w:sz w:val="18"/>
          <w:szCs w:val="24"/>
        </w:rPr>
        <w:t>, 2020)</w:t>
      </w:r>
      <w:r w:rsidR="00216D2B" w:rsidRPr="00365005">
        <w:rPr>
          <w:sz w:val="18"/>
        </w:rPr>
        <w:fldChar w:fldCharType="end"/>
      </w:r>
    </w:p>
    <w:p w14:paraId="4675E4A8" w14:textId="358A896A" w:rsidR="00B26D6B" w:rsidRDefault="00B26D6B" w:rsidP="00784452">
      <w:pPr>
        <w:spacing w:line="360" w:lineRule="auto"/>
      </w:pPr>
    </w:p>
    <w:p w14:paraId="7FAD3C58" w14:textId="67A00607" w:rsidR="00626D7F" w:rsidRPr="004E479B" w:rsidRDefault="00626D7F" w:rsidP="002572B4">
      <w:pPr>
        <w:pStyle w:val="Ttulo4"/>
        <w:numPr>
          <w:ilvl w:val="3"/>
          <w:numId w:val="2"/>
        </w:numPr>
      </w:pPr>
      <w:bookmarkStart w:id="166" w:name="_Toc77780613"/>
      <w:r w:rsidRPr="004E479B">
        <w:t>Product Owner</w:t>
      </w:r>
      <w:bookmarkEnd w:id="166"/>
    </w:p>
    <w:p w14:paraId="73E1E988" w14:textId="77777777" w:rsidR="00784452" w:rsidRDefault="00784452" w:rsidP="00784452">
      <w:pPr>
        <w:spacing w:line="360" w:lineRule="auto"/>
      </w:pPr>
    </w:p>
    <w:p w14:paraId="54BC252B" w14:textId="0611CC93" w:rsidR="00F5009C" w:rsidRPr="00B66EA6" w:rsidRDefault="00F5009C" w:rsidP="00784452">
      <w:pPr>
        <w:spacing w:line="360" w:lineRule="auto"/>
      </w:pPr>
      <w:r w:rsidRPr="00F5009C">
        <w:t>Él es responsable de decir lo que se debe desarrollar y el orden de los elementos que se deben cumplir. Puede considerarlo como la única autoridad que le diría al resto del equipo lo que necesitan crear y qué características deberían ser lo primero. En resumen, es él quien les dice a los demás miembros del equipo lo que deberían proponer. Por esa razón, crea el backlog del producto que contiene todos los objetivos del producto que el equipo de desarrollo necesita lograr cuando esté listo para comenzar a trabajar. El propietario del producto también debe estar disponible en todo momento, en cualquier caso, el equipo de desarrollo y el ScrumMaster tienen alguna pregunta sobre los objetivos que ha mencionado en su cartera de productos. Debido a esto, el propietario del producto tiene la responsabilidad de asegurarse de que el producto tenga éxito durante el desarrollo y el mantenimiento.</w:t>
      </w:r>
      <w:r w:rsidR="00B66EA6">
        <w:t xml:space="preserve"> </w:t>
      </w:r>
      <w:r w:rsidR="00B66EA6" w:rsidRPr="00FF608F">
        <w:rPr>
          <w:sz w:val="18"/>
        </w:rPr>
        <w:t>(</w:t>
      </w:r>
      <w:r w:rsidR="00B66EA6">
        <w:rPr>
          <w:sz w:val="18"/>
        </w:rPr>
        <w:t>Vardy</w:t>
      </w:r>
      <w:r w:rsidR="00B66EA6" w:rsidRPr="00FF608F">
        <w:rPr>
          <w:sz w:val="18"/>
        </w:rPr>
        <w:t>,201</w:t>
      </w:r>
      <w:r w:rsidR="00B66EA6">
        <w:rPr>
          <w:sz w:val="18"/>
        </w:rPr>
        <w:t>6</w:t>
      </w:r>
      <w:r w:rsidR="00B66EA6" w:rsidRPr="00FF608F">
        <w:rPr>
          <w:sz w:val="18"/>
        </w:rPr>
        <w:t xml:space="preserve">, </w:t>
      </w:r>
      <w:r w:rsidR="00B66EA6">
        <w:rPr>
          <w:sz w:val="18"/>
        </w:rPr>
        <w:t>p.20</w:t>
      </w:r>
      <w:r w:rsidR="00B66EA6" w:rsidRPr="00FF608F">
        <w:rPr>
          <w:sz w:val="18"/>
        </w:rPr>
        <w:t>)</w:t>
      </w:r>
    </w:p>
    <w:p w14:paraId="77D9C24C" w14:textId="77777777" w:rsidR="00843ECD" w:rsidRPr="00453C50" w:rsidRDefault="00843ECD" w:rsidP="00626D7F">
      <w:pPr>
        <w:tabs>
          <w:tab w:val="left" w:pos="993"/>
        </w:tabs>
        <w:spacing w:line="360" w:lineRule="auto"/>
      </w:pPr>
    </w:p>
    <w:p w14:paraId="77FFDEEF" w14:textId="5DF64361" w:rsidR="00843ECD" w:rsidRPr="004E479B" w:rsidRDefault="003969F0" w:rsidP="002572B4">
      <w:pPr>
        <w:pStyle w:val="Ttulo4"/>
        <w:numPr>
          <w:ilvl w:val="3"/>
          <w:numId w:val="2"/>
        </w:numPr>
      </w:pPr>
      <w:bookmarkStart w:id="167" w:name="_Toc77780614"/>
      <w:r w:rsidRPr="004E479B">
        <w:t>ScrumMaster</w:t>
      </w:r>
      <w:bookmarkEnd w:id="167"/>
    </w:p>
    <w:p w14:paraId="40EA8751" w14:textId="77777777" w:rsidR="00784452" w:rsidRDefault="00784452" w:rsidP="00F124F3">
      <w:pPr>
        <w:pStyle w:val="Textoindependiente"/>
        <w:spacing w:line="360" w:lineRule="auto"/>
      </w:pPr>
    </w:p>
    <w:p w14:paraId="34CE4E91" w14:textId="5D2A7580" w:rsidR="003969F0" w:rsidRDefault="003969F0" w:rsidP="00F124F3">
      <w:pPr>
        <w:pStyle w:val="Textoindependiente"/>
        <w:spacing w:line="360" w:lineRule="auto"/>
      </w:pPr>
      <w:r>
        <w:t>ScrumMaster se encarga de la orientación del equipo en el desarrollo del producto, así como de seguir el proceso basado en Scrum. Él es quien hace que todos comprendan las prácticas, principios y valores que todos deben cumplir para lograr el éxito del proyecto. En el equipo de Scrum, el ScrumMaster sirve como entrenador que proporciona indicaciones sobre cómo optimizar el rendimiento proporcionando el liderazgo de proceso necesario.</w:t>
      </w:r>
    </w:p>
    <w:p w14:paraId="67EC5880" w14:textId="2FCADC7B" w:rsidR="00626D7F" w:rsidRDefault="003969F0" w:rsidP="00F124F3">
      <w:pPr>
        <w:pStyle w:val="Textoindependiente"/>
        <w:spacing w:line="360" w:lineRule="auto"/>
      </w:pPr>
      <w:r>
        <w:t>ScrumMaster también ayuda a resolver problemas potenciales y realizar mejoras en los proyectos siguiendo Scrum. También se asegura de que el equipo esté protegido de cualquier interferencia externa y elimina cualquier cosa que pueda obstaculizar la productividad. Sin embargo, esto no significa que ScrumMaster tenga el control total sobre el equipo; actúa como un líder y no como un g</w:t>
      </w:r>
      <w:r w:rsidR="0076308C">
        <w:t>erente de proyecto tradicional.</w:t>
      </w:r>
    </w:p>
    <w:p w14:paraId="0D59BCBC" w14:textId="77777777" w:rsidR="003969F0" w:rsidRDefault="003969F0" w:rsidP="00F124F3">
      <w:pPr>
        <w:pStyle w:val="Textoindependiente"/>
        <w:spacing w:line="360" w:lineRule="auto"/>
      </w:pPr>
      <w:r>
        <w:t>Dado que la tarea principal del ScrumMaster es servir como entrenador, habría un punto en la actividad del día a día en el que ScrumMaster ya no necesita guiar activamente al equipo de desarrollo, especialmente cuando el equipo Scrum ha logrado múltiples sprints.</w:t>
      </w:r>
    </w:p>
    <w:p w14:paraId="2E186472" w14:textId="56304F85" w:rsidR="00843ECD" w:rsidRPr="00453C50" w:rsidRDefault="003969F0" w:rsidP="004E479B">
      <w:pPr>
        <w:pStyle w:val="Textoindependiente"/>
        <w:spacing w:line="360" w:lineRule="auto"/>
      </w:pPr>
      <w:r>
        <w:t>Debido a que Scrum está diseñado para prevenir variaciones y hacer que el trabajo en progreso sea más eficiente, el equipo de desarrollo llegaría a ese punto en el que ya no necesita entrenamiento. Sin embargo, el ScrumMaster sería muy valioso siempre que el equipo de Scrum esté a punto de comenzar un nuevo sprint y todo el equipo necesite incorporar una acumulación de productos que no hayan encontrado antes.</w:t>
      </w:r>
      <w:r w:rsidR="00A96472">
        <w:t xml:space="preserve">  </w:t>
      </w:r>
      <w:r w:rsidR="00A96472" w:rsidRPr="00FF608F">
        <w:rPr>
          <w:sz w:val="18"/>
        </w:rPr>
        <w:t>(</w:t>
      </w:r>
      <w:r w:rsidR="00A96472">
        <w:rPr>
          <w:sz w:val="18"/>
        </w:rPr>
        <w:t>Vardy</w:t>
      </w:r>
      <w:r w:rsidR="00A96472" w:rsidRPr="00FF608F">
        <w:rPr>
          <w:sz w:val="18"/>
        </w:rPr>
        <w:t>,201</w:t>
      </w:r>
      <w:r w:rsidR="00A96472">
        <w:rPr>
          <w:sz w:val="18"/>
        </w:rPr>
        <w:t>6</w:t>
      </w:r>
      <w:r w:rsidR="00A96472" w:rsidRPr="00FF608F">
        <w:rPr>
          <w:sz w:val="18"/>
        </w:rPr>
        <w:t xml:space="preserve">, </w:t>
      </w:r>
      <w:r w:rsidR="00A96472">
        <w:rPr>
          <w:sz w:val="18"/>
        </w:rPr>
        <w:t>p.23</w:t>
      </w:r>
      <w:r w:rsidR="00A96472" w:rsidRPr="00FF608F">
        <w:rPr>
          <w:sz w:val="18"/>
        </w:rPr>
        <w:t>)</w:t>
      </w:r>
    </w:p>
    <w:p w14:paraId="2B3F8201" w14:textId="5B1F03D3" w:rsidR="003969F0" w:rsidRPr="00453C50" w:rsidRDefault="003969F0" w:rsidP="0076308C">
      <w:pPr>
        <w:spacing w:line="360" w:lineRule="auto"/>
      </w:pPr>
    </w:p>
    <w:p w14:paraId="2DB10799" w14:textId="6D2ED0EC" w:rsidR="003969F0" w:rsidRPr="004E479B" w:rsidRDefault="003969F0" w:rsidP="002572B4">
      <w:pPr>
        <w:pStyle w:val="Ttulo4"/>
        <w:numPr>
          <w:ilvl w:val="3"/>
          <w:numId w:val="2"/>
        </w:numPr>
      </w:pPr>
      <w:bookmarkStart w:id="168" w:name="_Toc77780615"/>
      <w:r w:rsidRPr="00784452">
        <w:t>Development</w:t>
      </w:r>
      <w:r w:rsidRPr="004E479B">
        <w:t xml:space="preserve"> team</w:t>
      </w:r>
      <w:bookmarkEnd w:id="168"/>
    </w:p>
    <w:p w14:paraId="50C7BD8B" w14:textId="77777777" w:rsidR="00784452" w:rsidRDefault="00784452" w:rsidP="0076308C">
      <w:pPr>
        <w:spacing w:line="360" w:lineRule="auto"/>
      </w:pPr>
    </w:p>
    <w:p w14:paraId="2029185D" w14:textId="6E9B28DF" w:rsidR="003969F0" w:rsidRDefault="003969F0" w:rsidP="00F124F3">
      <w:pPr>
        <w:pStyle w:val="Textoindependiente"/>
        <w:spacing w:line="360" w:lineRule="auto"/>
        <w:rPr>
          <w:sz w:val="18"/>
        </w:rPr>
      </w:pPr>
      <w:r w:rsidRPr="003969F0">
        <w:t xml:space="preserve">El equipo de desarrollo determina los métodos para entregar lo que el maestro de producto ha solicitado. Este equipo está compuesto por diferentes personas con diferentes descripciones de trabajo, como diseñador, probador y administrador de base de datos y arquitecto, lo que les permite realizar funciones cruzadas y volverse dinámicos a la hora de diseñar, probar y construir el producto requerido </w:t>
      </w:r>
      <w:r w:rsidR="00A96472">
        <w:t>por el propietario del producto</w:t>
      </w:r>
      <w:r w:rsidRPr="003969F0">
        <w:t>. Debido a su tarea, es importante que el equipo de desarrollo sea capaz de autoorganizarse para decidir la mejor manera de cumplir con los objetivos establecidos por el propietario del producto.</w:t>
      </w:r>
      <w:r w:rsidR="00A96472">
        <w:t xml:space="preserve"> </w:t>
      </w:r>
      <w:r w:rsidR="00A96472" w:rsidRPr="00FF608F">
        <w:rPr>
          <w:sz w:val="18"/>
        </w:rPr>
        <w:t>(</w:t>
      </w:r>
      <w:r w:rsidR="00A96472">
        <w:rPr>
          <w:sz w:val="18"/>
        </w:rPr>
        <w:t>Vardy</w:t>
      </w:r>
      <w:r w:rsidR="00A96472" w:rsidRPr="00FF608F">
        <w:rPr>
          <w:sz w:val="18"/>
        </w:rPr>
        <w:t>,201</w:t>
      </w:r>
      <w:r w:rsidR="00A96472">
        <w:rPr>
          <w:sz w:val="18"/>
        </w:rPr>
        <w:t>6</w:t>
      </w:r>
      <w:r w:rsidR="00A96472" w:rsidRPr="00FF608F">
        <w:rPr>
          <w:sz w:val="18"/>
        </w:rPr>
        <w:t xml:space="preserve">, </w:t>
      </w:r>
      <w:r w:rsidR="00A96472">
        <w:rPr>
          <w:sz w:val="18"/>
        </w:rPr>
        <w:t>p.23</w:t>
      </w:r>
      <w:r w:rsidR="00A96472" w:rsidRPr="00FF608F">
        <w:rPr>
          <w:sz w:val="18"/>
        </w:rPr>
        <w:t>)</w:t>
      </w:r>
    </w:p>
    <w:p w14:paraId="517BD28B" w14:textId="77777777" w:rsidR="00784452" w:rsidRPr="00463C35" w:rsidRDefault="00784452" w:rsidP="00FF567F">
      <w:pPr>
        <w:pStyle w:val="Textoindependiente"/>
        <w:spacing w:line="360" w:lineRule="auto"/>
      </w:pPr>
    </w:p>
    <w:p w14:paraId="0E836F65" w14:textId="4177DCE5" w:rsidR="004972A1" w:rsidRPr="004E479B" w:rsidRDefault="00D91EE3" w:rsidP="002572B4">
      <w:pPr>
        <w:pStyle w:val="Ttulo3"/>
        <w:numPr>
          <w:ilvl w:val="2"/>
          <w:numId w:val="2"/>
        </w:numPr>
      </w:pPr>
      <w:bookmarkStart w:id="169" w:name="_Toc77780616"/>
      <w:r w:rsidRPr="004E479B">
        <w:t>A</w:t>
      </w:r>
      <w:r w:rsidR="004972A1" w:rsidRPr="004E479B">
        <w:t>rtefactos</w:t>
      </w:r>
      <w:r w:rsidR="00B70655" w:rsidRPr="004E479B">
        <w:t xml:space="preserve"> de SCRUM</w:t>
      </w:r>
      <w:bookmarkEnd w:id="169"/>
    </w:p>
    <w:p w14:paraId="4FC21FCB" w14:textId="77777777" w:rsidR="00313AAB" w:rsidRPr="00463C35" w:rsidRDefault="00313AAB" w:rsidP="00FF567F">
      <w:pPr>
        <w:tabs>
          <w:tab w:val="left" w:pos="1185"/>
          <w:tab w:val="left" w:pos="1186"/>
        </w:tabs>
        <w:spacing w:line="360" w:lineRule="auto"/>
      </w:pPr>
    </w:p>
    <w:p w14:paraId="3BAA6515" w14:textId="622DC797" w:rsidR="00216D2B" w:rsidRDefault="00275262" w:rsidP="00F124F3">
      <w:pPr>
        <w:spacing w:line="360" w:lineRule="auto"/>
        <w:rPr>
          <w:sz w:val="18"/>
        </w:rPr>
      </w:pPr>
      <w:r>
        <w:t>Los artefactos de Scrum representan trabajo o valor en diversas formas que son útiles para proporcionar transparencia y oportunidades para la inspección y adaptación. Los artefactos definidos por Scrum están diseñados específicamente para maximizar la transparencia de la información clave, que es necesaria para asegurar que todos tengan el mismo entendimiento del artefacto.</w:t>
      </w:r>
      <w:r w:rsidR="00216D2B">
        <w:t xml:space="preserve"> </w:t>
      </w:r>
      <w:r w:rsidR="00216D2B" w:rsidRPr="00AB050D">
        <w:rPr>
          <w:sz w:val="18"/>
        </w:rPr>
        <w:fldChar w:fldCharType="begin"/>
      </w:r>
      <w:r w:rsidR="00216D2B" w:rsidRPr="00AB050D">
        <w:rPr>
          <w:sz w:val="18"/>
        </w:rPr>
        <w:instrText xml:space="preserve"> ADDIN ZOTERO_ITEM CSL_CITATION {"citationID":"Ptj2vEBN","properties":{"formattedCitation":"({\\i{}Scrum-Guide-ES.pdf}, s.\\uc0\\u160{}f.)","plainCitation":"(Scrum-Guide-ES.pdf, s. f.)","noteIndex":0},"citationItems":[{"id":106,"uris":["http://zotero.org/users/local/JHQCasz5/items/LVDK2HAC"],"uri":["http://zotero.org/users/local/JHQCasz5/items/LVDK2HAC"],"itemData":{"id":106,"type":"article","title":"Scrum-Guide-ES.pdf","URL":"https://scrumguides.org/docs/scrumguide/v1/Scrum-Guide-ES.pdf","accessed":{"date-parts":[["2021",6,8]]}}}],"schema":"https://github.com/citation-style-language/schema/raw/master/csl-citation.json"} </w:instrText>
      </w:r>
      <w:r w:rsidR="00216D2B" w:rsidRPr="00AB050D">
        <w:rPr>
          <w:sz w:val="18"/>
        </w:rPr>
        <w:fldChar w:fldCharType="separate"/>
      </w:r>
      <w:r w:rsidR="00216D2B" w:rsidRPr="00AB050D">
        <w:rPr>
          <w:sz w:val="18"/>
          <w:szCs w:val="24"/>
        </w:rPr>
        <w:t>(</w:t>
      </w:r>
      <w:r w:rsidR="00216D2B" w:rsidRPr="00AB050D">
        <w:rPr>
          <w:iCs/>
          <w:sz w:val="18"/>
          <w:szCs w:val="24"/>
        </w:rPr>
        <w:t>ScrumGuide</w:t>
      </w:r>
      <w:r w:rsidR="001E7AC1" w:rsidRPr="00AB050D">
        <w:rPr>
          <w:iCs/>
          <w:sz w:val="18"/>
          <w:szCs w:val="24"/>
        </w:rPr>
        <w:t>ES</w:t>
      </w:r>
      <w:r w:rsidR="00216D2B" w:rsidRPr="00AB050D">
        <w:rPr>
          <w:sz w:val="18"/>
          <w:szCs w:val="24"/>
        </w:rPr>
        <w:t>, 2019)</w:t>
      </w:r>
      <w:r w:rsidR="00216D2B" w:rsidRPr="00AB050D">
        <w:rPr>
          <w:sz w:val="18"/>
        </w:rPr>
        <w:fldChar w:fldCharType="end"/>
      </w:r>
    </w:p>
    <w:p w14:paraId="114ED090" w14:textId="77777777" w:rsidR="000B7766" w:rsidRPr="00ED60AE" w:rsidRDefault="000B7766" w:rsidP="00FF567F">
      <w:pPr>
        <w:spacing w:line="360" w:lineRule="auto"/>
      </w:pPr>
    </w:p>
    <w:p w14:paraId="11E9C636" w14:textId="5740566D" w:rsidR="000B7766" w:rsidRPr="004E479B" w:rsidRDefault="000B7766" w:rsidP="002572B4">
      <w:pPr>
        <w:pStyle w:val="Ttulo4"/>
        <w:numPr>
          <w:ilvl w:val="3"/>
          <w:numId w:val="2"/>
        </w:numPr>
      </w:pPr>
      <w:bookmarkStart w:id="170" w:name="_Toc77780617"/>
      <w:r w:rsidRPr="004E479B">
        <w:t>Product Backlog</w:t>
      </w:r>
      <w:bookmarkEnd w:id="170"/>
    </w:p>
    <w:p w14:paraId="0BD5B560" w14:textId="77777777" w:rsidR="00FF567F" w:rsidRDefault="00FF567F" w:rsidP="00F124F3">
      <w:pPr>
        <w:pStyle w:val="Textoindependiente"/>
        <w:spacing w:line="360" w:lineRule="auto"/>
      </w:pPr>
    </w:p>
    <w:p w14:paraId="7FE172EC" w14:textId="5A4E606A" w:rsidR="00095AD6" w:rsidRDefault="00095AD6" w:rsidP="00FF567F">
      <w:pPr>
        <w:spacing w:line="360" w:lineRule="auto"/>
      </w:pPr>
      <w:r>
        <w:t xml:space="preserve">La cartera de productos es la </w:t>
      </w:r>
      <w:r w:rsidR="0004271E">
        <w:t>‘</w:t>
      </w:r>
      <w:r>
        <w:t>lista de deseos</w:t>
      </w:r>
      <w:r w:rsidR="0004271E">
        <w:t>’</w:t>
      </w:r>
      <w:r>
        <w:t xml:space="preserve"> del propietario del producto. Cualquier cosa y todo lo que ellos (y otras partes interesadas) creen que podrían desear en el producto se incluye en esta lista. Podría ser infinito, ya que siempre hay nuevas ideas sobre cómo ampliar las características de un producto. El propietario del producto mantiene la acumulación del producto, aunque otras partes interesadas (incluido el equipo) deben tener visibilidad y la capacidad de sugerir nuevos elementos para la lista.</w:t>
      </w:r>
    </w:p>
    <w:p w14:paraId="103BEE25" w14:textId="662BC82C" w:rsidR="00E1470A" w:rsidRDefault="00095AD6" w:rsidP="00FF567F">
      <w:pPr>
        <w:spacing w:line="360" w:lineRule="auto"/>
      </w:pPr>
      <w:r>
        <w:t>El propietario del producto prioriza la acumulación de productos, enumerando primero los elementos más importantes o valiosos. Es decir, no hay 10 elementos críticos en la parte superior de la cartera de pedidos con el mismo valor; más bien, hay 10 elementos críticos que se clasifican de acuerdo con su prioridad o urgencia, y aparecen en la parte superior de la cartera de productos, uno tras otro. Esto se debe a que los elementos de la parte superior son los siguientes en la cola para implementarse. Una vez que un equipo selecciona elementos para un sprint (o iteración), esos elementos y sus prioridades se bloquean; sin embargo, las prioridades y los detalles de cualquier trabajo no iniciado pueden cambiar en cualquier momento. A través de este mecanismo, los equipos pueden concentrarse en el trabajo de este sprint mientras que el propietario del producto conserva la máxima flexibilidad para ordenar el trabajo del siguiente sprint.</w:t>
      </w:r>
    </w:p>
    <w:p w14:paraId="5A79FB4F" w14:textId="2BB418AB" w:rsidR="00E1470A" w:rsidRDefault="00E1470A" w:rsidP="00FF567F">
      <w:pPr>
        <w:tabs>
          <w:tab w:val="left" w:pos="1185"/>
          <w:tab w:val="left" w:pos="1186"/>
        </w:tabs>
        <w:spacing w:line="360" w:lineRule="auto"/>
      </w:pPr>
    </w:p>
    <w:p w14:paraId="73A6DB7D" w14:textId="77777777" w:rsidR="001234A4" w:rsidRDefault="00E1470A" w:rsidP="001234A4">
      <w:pPr>
        <w:keepNext/>
        <w:spacing w:line="360" w:lineRule="auto"/>
        <w:jc w:val="center"/>
      </w:pPr>
      <w:r w:rsidRPr="00E1470A">
        <w:rPr>
          <w:noProof/>
          <w:lang w:val="en-US"/>
        </w:rPr>
        <w:drawing>
          <wp:inline distT="0" distB="0" distL="0" distR="0" wp14:anchorId="0692D3FD" wp14:editId="43112CAA">
            <wp:extent cx="2977286" cy="1849120"/>
            <wp:effectExtent l="0" t="0" r="0" b="0"/>
            <wp:docPr id="9" name="Imagen 9" descr="Cart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Carta&#10;&#10;Descripción generada automáticamente con confianza media"/>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9713" cy="1856838"/>
                    </a:xfrm>
                    <a:prstGeom prst="rect">
                      <a:avLst/>
                    </a:prstGeom>
                  </pic:spPr>
                </pic:pic>
              </a:graphicData>
            </a:graphic>
          </wp:inline>
        </w:drawing>
      </w:r>
    </w:p>
    <w:p w14:paraId="7B45B7AE" w14:textId="2D93F97B" w:rsidR="00E1470A" w:rsidRPr="001234A4" w:rsidRDefault="001234A4" w:rsidP="001234A4">
      <w:pPr>
        <w:pStyle w:val="Descripcin"/>
        <w:ind w:left="2160" w:firstLine="720"/>
        <w:rPr>
          <w:b w:val="0"/>
        </w:rPr>
      </w:pPr>
      <w:bookmarkStart w:id="171" w:name="_Toc77849496"/>
      <w:r>
        <w:t xml:space="preserve">Figura </w:t>
      </w:r>
      <w:r w:rsidR="00672653">
        <w:fldChar w:fldCharType="begin"/>
      </w:r>
      <w:r w:rsidR="00672653">
        <w:instrText xml:space="preserve"> SEQ Figura \* ARABIC </w:instrText>
      </w:r>
      <w:r w:rsidR="00672653">
        <w:fldChar w:fldCharType="separate"/>
      </w:r>
      <w:r w:rsidR="00672653">
        <w:rPr>
          <w:noProof/>
        </w:rPr>
        <w:t>44</w:t>
      </w:r>
      <w:r w:rsidR="00672653">
        <w:fldChar w:fldCharType="end"/>
      </w:r>
      <w:r>
        <w:t xml:space="preserve">-2. </w:t>
      </w:r>
      <w:r>
        <w:rPr>
          <w:b w:val="0"/>
        </w:rPr>
        <w:t>Product Backlog</w:t>
      </w:r>
      <w:bookmarkEnd w:id="171"/>
    </w:p>
    <w:p w14:paraId="6BD4B216" w14:textId="1C5C3133" w:rsidR="00A96472" w:rsidRPr="00CA34B9" w:rsidRDefault="00A96472" w:rsidP="001234A4">
      <w:pPr>
        <w:pStyle w:val="Textoindependiente"/>
        <w:spacing w:line="360" w:lineRule="auto"/>
        <w:ind w:left="2160" w:firstLine="720"/>
        <w:rPr>
          <w:b/>
          <w:sz w:val="16"/>
        </w:rPr>
      </w:pPr>
      <w:r w:rsidRPr="00A14027">
        <w:rPr>
          <w:b/>
          <w:sz w:val="16"/>
        </w:rPr>
        <w:t xml:space="preserve">Realizado por: </w:t>
      </w:r>
      <w:r>
        <w:rPr>
          <w:sz w:val="16"/>
        </w:rPr>
        <w:t>Viscardi Stacia, 2013</w:t>
      </w:r>
    </w:p>
    <w:p w14:paraId="1CC92672" w14:textId="77777777" w:rsidR="00A96472" w:rsidRDefault="00A96472" w:rsidP="00CA34B9">
      <w:pPr>
        <w:spacing w:line="360" w:lineRule="auto"/>
      </w:pPr>
    </w:p>
    <w:p w14:paraId="5836573B" w14:textId="7E790711" w:rsidR="00B70655" w:rsidRDefault="00B70655" w:rsidP="00F124F3">
      <w:pPr>
        <w:pStyle w:val="Textoindependiente"/>
        <w:spacing w:line="360" w:lineRule="auto"/>
      </w:pPr>
      <w:r w:rsidRPr="00B70655">
        <w:t>Los propietarios de productos tienen muchas formas de evaluar y así priorizar sus listas. También pueden atribuir elementos de la cartera de productos con información adicional como mejora el reconocimiento de la marca, permite escalado, infraestructura, contratos superiores a 10.000 dólares, etc. Los atributos son únicos para una empresa en particular y un producto en particular y ayudan al propietario del producto a mantener la lista en el orden correcto.</w:t>
      </w:r>
      <w:r w:rsidR="00A96472" w:rsidRPr="00A96472">
        <w:rPr>
          <w:sz w:val="18"/>
        </w:rPr>
        <w:t xml:space="preserve"> </w:t>
      </w:r>
      <w:r w:rsidR="00A96472" w:rsidRPr="00FF608F">
        <w:rPr>
          <w:sz w:val="18"/>
        </w:rPr>
        <w:t>(</w:t>
      </w:r>
      <w:r w:rsidR="00A96472">
        <w:rPr>
          <w:sz w:val="18"/>
        </w:rPr>
        <w:t>Viscardi</w:t>
      </w:r>
      <w:r w:rsidR="00A96472" w:rsidRPr="00FF608F">
        <w:rPr>
          <w:sz w:val="18"/>
        </w:rPr>
        <w:t>,201</w:t>
      </w:r>
      <w:r w:rsidR="00A96472">
        <w:rPr>
          <w:sz w:val="18"/>
        </w:rPr>
        <w:t>3</w:t>
      </w:r>
      <w:r w:rsidR="00A96472" w:rsidRPr="00FF608F">
        <w:rPr>
          <w:sz w:val="18"/>
        </w:rPr>
        <w:t xml:space="preserve">, </w:t>
      </w:r>
      <w:r w:rsidR="00A96472">
        <w:rPr>
          <w:sz w:val="18"/>
        </w:rPr>
        <w:t>p.23</w:t>
      </w:r>
      <w:r w:rsidR="00A96472" w:rsidRPr="00FF608F">
        <w:rPr>
          <w:sz w:val="18"/>
        </w:rPr>
        <w:t>)</w:t>
      </w:r>
    </w:p>
    <w:p w14:paraId="22E155D5" w14:textId="03254069" w:rsidR="00313AAB" w:rsidRPr="00453C50" w:rsidRDefault="00313AAB" w:rsidP="00FF567F">
      <w:pPr>
        <w:tabs>
          <w:tab w:val="left" w:pos="1185"/>
          <w:tab w:val="left" w:pos="1186"/>
        </w:tabs>
        <w:spacing w:line="360" w:lineRule="auto"/>
      </w:pPr>
    </w:p>
    <w:p w14:paraId="5ADEEA3A" w14:textId="6463B181" w:rsidR="00313AAB" w:rsidRPr="004E479B" w:rsidRDefault="00194C3A" w:rsidP="002572B4">
      <w:pPr>
        <w:pStyle w:val="Ttulo4"/>
        <w:numPr>
          <w:ilvl w:val="3"/>
          <w:numId w:val="2"/>
        </w:numPr>
      </w:pPr>
      <w:bookmarkStart w:id="172" w:name="_Toc77780618"/>
      <w:r w:rsidRPr="004E479B">
        <w:t>Sprint</w:t>
      </w:r>
      <w:r w:rsidR="00095AD6" w:rsidRPr="004E479B">
        <w:t xml:space="preserve"> backlog</w:t>
      </w:r>
      <w:bookmarkEnd w:id="172"/>
    </w:p>
    <w:p w14:paraId="3C4895CA" w14:textId="77777777" w:rsidR="00FF567F" w:rsidRDefault="00FF567F" w:rsidP="00F124F3">
      <w:pPr>
        <w:pStyle w:val="Textoindependiente"/>
        <w:spacing w:line="360" w:lineRule="auto"/>
      </w:pPr>
    </w:p>
    <w:p w14:paraId="7912D2A7" w14:textId="68B9D5B6" w:rsidR="00095AD6" w:rsidRPr="00095AD6" w:rsidRDefault="00095AD6" w:rsidP="00F124F3">
      <w:pPr>
        <w:pStyle w:val="Textoindependiente"/>
        <w:spacing w:line="360" w:lineRule="auto"/>
      </w:pPr>
      <w:r w:rsidRPr="00095AD6">
        <w:t>Propiedad del equipo, la cartera de pedidos del sprint refleja los elementos de la cartera de productos con los que el equipo se comprometió en la planificación del sprint, así como las tareas y recordatorios posteriores. Los miembros del equipo lo actualizan todos los días para reflejar cuántas horas quedan en sus tareas; Los miembros del equipo también pueden eliminar tareas, agregar tareas o cambiar tareas a medida que el sprint está en marcha.</w:t>
      </w:r>
      <w:r w:rsidR="00A96472">
        <w:t xml:space="preserve"> </w:t>
      </w:r>
      <w:r w:rsidR="00A96472" w:rsidRPr="00FF608F">
        <w:rPr>
          <w:sz w:val="18"/>
        </w:rPr>
        <w:t>(</w:t>
      </w:r>
      <w:r w:rsidR="00A96472">
        <w:rPr>
          <w:sz w:val="18"/>
        </w:rPr>
        <w:t>Viscardi</w:t>
      </w:r>
      <w:r w:rsidR="00A96472" w:rsidRPr="00FF608F">
        <w:rPr>
          <w:sz w:val="18"/>
        </w:rPr>
        <w:t>,201</w:t>
      </w:r>
      <w:r w:rsidR="00A96472">
        <w:rPr>
          <w:sz w:val="18"/>
        </w:rPr>
        <w:t>3</w:t>
      </w:r>
      <w:r w:rsidR="00A96472" w:rsidRPr="00FF608F">
        <w:rPr>
          <w:sz w:val="18"/>
        </w:rPr>
        <w:t xml:space="preserve">, </w:t>
      </w:r>
      <w:r w:rsidR="00A96472">
        <w:rPr>
          <w:sz w:val="18"/>
        </w:rPr>
        <w:t>p.24</w:t>
      </w:r>
      <w:r w:rsidR="00A96472" w:rsidRPr="00FF608F">
        <w:rPr>
          <w:sz w:val="18"/>
        </w:rPr>
        <w:t>)</w:t>
      </w:r>
    </w:p>
    <w:p w14:paraId="548350D6" w14:textId="77777777" w:rsidR="00A96472" w:rsidRDefault="00A96472" w:rsidP="00F124F3">
      <w:pPr>
        <w:pStyle w:val="Textoindependiente"/>
        <w:spacing w:line="360" w:lineRule="auto"/>
        <w:rPr>
          <w:b/>
        </w:rPr>
      </w:pPr>
    </w:p>
    <w:p w14:paraId="0895BF13" w14:textId="76A2CDE8" w:rsidR="00B70655" w:rsidRPr="004E479B" w:rsidRDefault="00B70655" w:rsidP="002572B4">
      <w:pPr>
        <w:pStyle w:val="Ttulo4"/>
        <w:numPr>
          <w:ilvl w:val="3"/>
          <w:numId w:val="2"/>
        </w:numPr>
      </w:pPr>
      <w:bookmarkStart w:id="173" w:name="_Toc77780619"/>
      <w:r w:rsidRPr="004E479B">
        <w:t>El incremento de producto</w:t>
      </w:r>
      <w:bookmarkEnd w:id="173"/>
    </w:p>
    <w:p w14:paraId="1A1107EC" w14:textId="77777777" w:rsidR="00FF567F" w:rsidRDefault="00FF567F" w:rsidP="00F124F3">
      <w:pPr>
        <w:pStyle w:val="Textoindependiente"/>
        <w:spacing w:line="360" w:lineRule="auto"/>
      </w:pPr>
    </w:p>
    <w:p w14:paraId="29B07101" w14:textId="7A3D3B18" w:rsidR="00313AAB" w:rsidRDefault="00B70655" w:rsidP="00F124F3">
      <w:pPr>
        <w:pStyle w:val="Textoindependiente"/>
        <w:spacing w:line="360" w:lineRule="auto"/>
        <w:rPr>
          <w:sz w:val="18"/>
        </w:rPr>
      </w:pPr>
      <w:r>
        <w:t>El incremento de producto es un conjunto de características, historias de usuario u otros entregables completados por el equipo en el sprint. El incremento de producto debería poder enviarse potencialmente, es decir, de calidad lo suficientemente alta como para entregárselo a los usuarios. El propietario del producto es responsable de aceptar el incremento de producto durante cada sprint, de acuerdo con la Definición de Terminado y los criterios de aceptación acordados para cada entrega de sprint. Sin un incremento de producto, el propietario del producto y otras partes interesadas no tienen forma de inspeccionar y adaptar el producto.</w:t>
      </w:r>
      <w:r w:rsidR="00A96472">
        <w:t xml:space="preserve"> </w:t>
      </w:r>
      <w:r w:rsidR="00A96472" w:rsidRPr="00FF608F">
        <w:rPr>
          <w:sz w:val="18"/>
        </w:rPr>
        <w:t>(</w:t>
      </w:r>
      <w:r w:rsidR="00A96472">
        <w:rPr>
          <w:sz w:val="18"/>
        </w:rPr>
        <w:t>Viscardi</w:t>
      </w:r>
      <w:r w:rsidR="00A96472" w:rsidRPr="00FF608F">
        <w:rPr>
          <w:sz w:val="18"/>
        </w:rPr>
        <w:t>,201</w:t>
      </w:r>
      <w:r w:rsidR="00A96472">
        <w:rPr>
          <w:sz w:val="18"/>
        </w:rPr>
        <w:t>3</w:t>
      </w:r>
      <w:r w:rsidR="00A96472" w:rsidRPr="00FF608F">
        <w:rPr>
          <w:sz w:val="18"/>
        </w:rPr>
        <w:t xml:space="preserve">, </w:t>
      </w:r>
      <w:r w:rsidR="00A96472">
        <w:rPr>
          <w:sz w:val="18"/>
        </w:rPr>
        <w:t>p.24</w:t>
      </w:r>
      <w:r w:rsidR="00A96472" w:rsidRPr="00FF608F">
        <w:rPr>
          <w:sz w:val="18"/>
        </w:rPr>
        <w:t>)</w:t>
      </w:r>
    </w:p>
    <w:p w14:paraId="1A31A79D" w14:textId="77777777" w:rsidR="004E479B" w:rsidRDefault="004E479B" w:rsidP="00F124F3">
      <w:pPr>
        <w:pStyle w:val="Textoindependiente"/>
        <w:spacing w:line="360" w:lineRule="auto"/>
      </w:pPr>
    </w:p>
    <w:p w14:paraId="3A3F28B2" w14:textId="7F32338B" w:rsidR="00B70655" w:rsidRPr="004E479B" w:rsidRDefault="00B70655" w:rsidP="002572B4">
      <w:pPr>
        <w:pStyle w:val="Ttulo4"/>
        <w:numPr>
          <w:ilvl w:val="3"/>
          <w:numId w:val="2"/>
        </w:numPr>
      </w:pPr>
      <w:bookmarkStart w:id="174" w:name="_Toc77780620"/>
      <w:r w:rsidRPr="004E479B">
        <w:t>Progreso visible</w:t>
      </w:r>
      <w:bookmarkEnd w:id="174"/>
    </w:p>
    <w:p w14:paraId="46DDE68F" w14:textId="77777777" w:rsidR="00FF567F" w:rsidRDefault="00FF567F" w:rsidP="00F124F3">
      <w:pPr>
        <w:pStyle w:val="Textoindependiente"/>
        <w:spacing w:line="360" w:lineRule="auto"/>
      </w:pPr>
    </w:p>
    <w:p w14:paraId="085785E4" w14:textId="32A3897A" w:rsidR="00B70655" w:rsidRDefault="00B70655" w:rsidP="00F124F3">
      <w:pPr>
        <w:pStyle w:val="Textoindependiente"/>
        <w:spacing w:line="360" w:lineRule="auto"/>
      </w:pPr>
      <w:r>
        <w:t>Un equipo debe mantener visible su progreso en todo momento. Creará muchos artefactos adicionales para garantizar la visibilidad. Algunas herramientas de visibilidad habituales son los gráficos de evolución de la versión y del sprint.</w:t>
      </w:r>
      <w:r w:rsidR="00A96472">
        <w:t xml:space="preserve"> </w:t>
      </w:r>
      <w:r w:rsidR="00A96472" w:rsidRPr="00FF608F">
        <w:rPr>
          <w:sz w:val="18"/>
        </w:rPr>
        <w:t>(</w:t>
      </w:r>
      <w:r w:rsidR="00A96472">
        <w:rPr>
          <w:sz w:val="18"/>
        </w:rPr>
        <w:t>Viscardi</w:t>
      </w:r>
      <w:r w:rsidR="00A96472" w:rsidRPr="00FF608F">
        <w:rPr>
          <w:sz w:val="18"/>
        </w:rPr>
        <w:t>,201</w:t>
      </w:r>
      <w:r w:rsidR="00A96472">
        <w:rPr>
          <w:sz w:val="18"/>
        </w:rPr>
        <w:t>3</w:t>
      </w:r>
      <w:r w:rsidR="00A96472" w:rsidRPr="00FF608F">
        <w:rPr>
          <w:sz w:val="18"/>
        </w:rPr>
        <w:t xml:space="preserve">, </w:t>
      </w:r>
      <w:r w:rsidR="00A96472">
        <w:rPr>
          <w:sz w:val="18"/>
        </w:rPr>
        <w:t>p.24</w:t>
      </w:r>
      <w:r w:rsidR="00A96472" w:rsidRPr="00FF608F">
        <w:rPr>
          <w:sz w:val="18"/>
        </w:rPr>
        <w:t>)</w:t>
      </w:r>
    </w:p>
    <w:p w14:paraId="70EBF393" w14:textId="605E33BF" w:rsidR="00313AAB" w:rsidRPr="00322EC7" w:rsidRDefault="00313AAB" w:rsidP="00411B4C">
      <w:pPr>
        <w:tabs>
          <w:tab w:val="left" w:pos="1185"/>
          <w:tab w:val="left" w:pos="1186"/>
        </w:tabs>
        <w:spacing w:line="360" w:lineRule="auto"/>
        <w:rPr>
          <w:lang w:val="en-US"/>
        </w:rPr>
      </w:pPr>
    </w:p>
    <w:p w14:paraId="26EC41CB" w14:textId="36D00DB4" w:rsidR="00313AAB" w:rsidRPr="00F35856" w:rsidRDefault="00085D08" w:rsidP="002572B4">
      <w:pPr>
        <w:pStyle w:val="Ttulo4"/>
        <w:numPr>
          <w:ilvl w:val="3"/>
          <w:numId w:val="2"/>
        </w:numPr>
        <w:rPr>
          <w:lang w:val="en-US"/>
        </w:rPr>
      </w:pPr>
      <w:bookmarkStart w:id="175" w:name="_Toc77780621"/>
      <w:r w:rsidRPr="00F35856">
        <w:rPr>
          <w:lang w:val="en-US"/>
        </w:rPr>
        <w:t>Burn</w:t>
      </w:r>
      <w:r w:rsidR="007401BB" w:rsidRPr="00F35856">
        <w:rPr>
          <w:lang w:val="en-US"/>
        </w:rPr>
        <w:t>-</w:t>
      </w:r>
      <w:r w:rsidRPr="00F35856">
        <w:rPr>
          <w:lang w:val="en-US"/>
        </w:rPr>
        <w:t>down</w:t>
      </w:r>
      <w:r w:rsidR="007401BB" w:rsidRPr="00F35856">
        <w:rPr>
          <w:lang w:val="en-US"/>
        </w:rPr>
        <w:t xml:space="preserve"> chart</w:t>
      </w:r>
      <w:bookmarkEnd w:id="175"/>
    </w:p>
    <w:p w14:paraId="779EBB9D" w14:textId="58C26B39" w:rsidR="007768DE" w:rsidRDefault="007768DE" w:rsidP="00FF567F">
      <w:pPr>
        <w:spacing w:line="360" w:lineRule="auto"/>
        <w:rPr>
          <w:lang w:val="en-US"/>
        </w:rPr>
      </w:pPr>
    </w:p>
    <w:p w14:paraId="6A30DAA5" w14:textId="1739F7FE" w:rsidR="00F35856" w:rsidRPr="00FF567F" w:rsidRDefault="00F35856" w:rsidP="00F35856">
      <w:pPr>
        <w:tabs>
          <w:tab w:val="left" w:pos="1185"/>
          <w:tab w:val="left" w:pos="1186"/>
        </w:tabs>
        <w:spacing w:line="360" w:lineRule="auto"/>
      </w:pPr>
      <w:r w:rsidRPr="00FF567F">
        <w:t>Un gráfico de evolución es una representación gráfica de la rapidez con la que trabaja el equipo a través de las historias de usuario de un cliente, una herramienta ágil que se utiliza para capturar una descripción de una función desde la perspectiva del usuario final. El gráfico de evolución muestra el esfuerzo total frente a la cantidad de</w:t>
      </w:r>
      <w:r w:rsidR="00FF567F">
        <w:t xml:space="preserve"> trabajo de cada iteración.</w:t>
      </w:r>
    </w:p>
    <w:p w14:paraId="35983CF4" w14:textId="3E4EFB59" w:rsidR="00F35856" w:rsidRPr="00FF567F" w:rsidRDefault="00F35856" w:rsidP="00F35856">
      <w:pPr>
        <w:tabs>
          <w:tab w:val="left" w:pos="1185"/>
          <w:tab w:val="left" w:pos="1186"/>
        </w:tabs>
        <w:spacing w:line="360" w:lineRule="auto"/>
      </w:pPr>
      <w:r w:rsidRPr="00FF567F">
        <w:t>La cantidad de trabajo restante se muestra en un eje vertical, mientras que el tiempo transcurrido desde el inicio del proyecto se coloca horizontalmente en el gráfico, que muestra el pasado y el futuro. El gráfico de evolución se muestra para que todos los miembros del equipo puedan verlo y se actualiza periódicamente para mantenerlo preciso.</w:t>
      </w:r>
    </w:p>
    <w:p w14:paraId="63DD06CC" w14:textId="5313F96C" w:rsidR="00F35856" w:rsidRPr="00FF567F" w:rsidRDefault="00F35856" w:rsidP="00F35856">
      <w:pPr>
        <w:tabs>
          <w:tab w:val="left" w:pos="1185"/>
          <w:tab w:val="left" w:pos="1186"/>
        </w:tabs>
        <w:spacing w:line="360" w:lineRule="auto"/>
      </w:pPr>
      <w:r w:rsidRPr="00FF567F">
        <w:t>El gráfico de tiene varios puntos. Hay un eje x, que es la línea de tiempo del proyecto o de la iteración. El eje y es el trabajo que debe realizarse en el proyecto. Las estimaciones puntuales de la historia para el trabajo que queda está representado por este eje.</w:t>
      </w:r>
    </w:p>
    <w:p w14:paraId="4DDAC3E3" w14:textId="68479170" w:rsidR="00F35856" w:rsidRDefault="00F35856" w:rsidP="00F35856">
      <w:pPr>
        <w:tabs>
          <w:tab w:val="left" w:pos="1185"/>
          <w:tab w:val="left" w:pos="1186"/>
        </w:tabs>
        <w:spacing w:line="360" w:lineRule="auto"/>
        <w:rPr>
          <w:lang w:val="en-US"/>
        </w:rPr>
      </w:pPr>
      <w:r w:rsidRPr="00F35856">
        <w:rPr>
          <w:highlight w:val="cyan"/>
          <w:lang w:val="en-US"/>
        </w:rPr>
        <w:t>Link: https://www.projectmanager.com/blog/burndown-chart-what-is-it</w:t>
      </w:r>
    </w:p>
    <w:p w14:paraId="74E3D358" w14:textId="77777777" w:rsidR="00526B86" w:rsidRDefault="00F35856" w:rsidP="00526B86">
      <w:pPr>
        <w:keepNext/>
        <w:tabs>
          <w:tab w:val="left" w:pos="1185"/>
          <w:tab w:val="left" w:pos="1186"/>
        </w:tabs>
        <w:spacing w:line="360" w:lineRule="auto"/>
        <w:jc w:val="center"/>
      </w:pPr>
      <w:r>
        <w:rPr>
          <w:noProof/>
          <w:lang w:val="en-US"/>
        </w:rPr>
        <w:drawing>
          <wp:inline distT="0" distB="0" distL="0" distR="0" wp14:anchorId="50B03ED9" wp14:editId="28B9AC0B">
            <wp:extent cx="3313425" cy="2245766"/>
            <wp:effectExtent l="0" t="0" r="1905" b="2540"/>
            <wp:docPr id="50" name="Imagen 50" descr="ejemplo de gráfico de evolu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emplo de gráfico de evolució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21403" cy="2251173"/>
                    </a:xfrm>
                    <a:prstGeom prst="rect">
                      <a:avLst/>
                    </a:prstGeom>
                    <a:noFill/>
                    <a:ln>
                      <a:noFill/>
                    </a:ln>
                  </pic:spPr>
                </pic:pic>
              </a:graphicData>
            </a:graphic>
          </wp:inline>
        </w:drawing>
      </w:r>
    </w:p>
    <w:p w14:paraId="12A8C6E1" w14:textId="2B1F6AA6" w:rsidR="00F35856" w:rsidRDefault="00526B86" w:rsidP="005D77E5">
      <w:pPr>
        <w:pStyle w:val="Descripcin"/>
        <w:ind w:left="720" w:firstLine="720"/>
        <w:rPr>
          <w:b w:val="0"/>
        </w:rPr>
      </w:pPr>
      <w:bookmarkStart w:id="176" w:name="_Toc77849497"/>
      <w:r>
        <w:t xml:space="preserve">Figura </w:t>
      </w:r>
      <w:r w:rsidR="00672653">
        <w:fldChar w:fldCharType="begin"/>
      </w:r>
      <w:r w:rsidR="00672653">
        <w:instrText xml:space="preserve"> SEQ Figura \* ARABIC </w:instrText>
      </w:r>
      <w:r w:rsidR="00672653">
        <w:fldChar w:fldCharType="separate"/>
      </w:r>
      <w:r w:rsidR="00672653">
        <w:rPr>
          <w:noProof/>
        </w:rPr>
        <w:t>45</w:t>
      </w:r>
      <w:r w:rsidR="00672653">
        <w:fldChar w:fldCharType="end"/>
      </w:r>
      <w:r>
        <w:t xml:space="preserve">-2. </w:t>
      </w:r>
      <w:r w:rsidR="005D77E5">
        <w:rPr>
          <w:b w:val="0"/>
        </w:rPr>
        <w:t>Gráfica de avance de proyectos (Burndown Chart)</w:t>
      </w:r>
      <w:bookmarkEnd w:id="176"/>
    </w:p>
    <w:p w14:paraId="7890DFC6" w14:textId="38D58168" w:rsidR="00E470E5" w:rsidRPr="00E470E5" w:rsidRDefault="00E470E5" w:rsidP="00E470E5">
      <w:pPr>
        <w:ind w:left="720" w:firstLine="720"/>
        <w:rPr>
          <w:b/>
          <w:sz w:val="16"/>
        </w:rPr>
      </w:pPr>
      <w:r w:rsidRPr="00E470E5">
        <w:rPr>
          <w:b/>
          <w:iCs/>
          <w:sz w:val="16"/>
          <w:szCs w:val="18"/>
        </w:rPr>
        <w:t>Realizado por:</w:t>
      </w:r>
    </w:p>
    <w:p w14:paraId="6C303730" w14:textId="43D26A23" w:rsidR="00F35856" w:rsidRPr="00203869" w:rsidRDefault="00F35856" w:rsidP="00F35856">
      <w:pPr>
        <w:tabs>
          <w:tab w:val="left" w:pos="1185"/>
          <w:tab w:val="left" w:pos="1186"/>
        </w:tabs>
        <w:spacing w:line="360" w:lineRule="auto"/>
      </w:pPr>
      <w:r w:rsidRPr="00203869">
        <w:rPr>
          <w:highlight w:val="cyan"/>
        </w:rPr>
        <w:t>Fuente imagen: https://www.projectmanager.com/blog/burndown-chart-what-is-it</w:t>
      </w:r>
    </w:p>
    <w:p w14:paraId="6CF59C1C" w14:textId="77777777" w:rsidR="0076308C" w:rsidRDefault="0076308C" w:rsidP="00411B4C">
      <w:pPr>
        <w:tabs>
          <w:tab w:val="left" w:pos="1185"/>
          <w:tab w:val="left" w:pos="1186"/>
        </w:tabs>
        <w:spacing w:line="360" w:lineRule="auto"/>
      </w:pPr>
    </w:p>
    <w:p w14:paraId="360BE091" w14:textId="4D4F0EBF" w:rsidR="00F35856" w:rsidRPr="00FF567F" w:rsidRDefault="00F35856" w:rsidP="00411B4C">
      <w:pPr>
        <w:tabs>
          <w:tab w:val="left" w:pos="1185"/>
          <w:tab w:val="left" w:pos="1186"/>
        </w:tabs>
        <w:spacing w:line="360" w:lineRule="auto"/>
      </w:pPr>
      <w:r w:rsidRPr="00FF567F">
        <w:t>El punto de inicio del proyecto es el punto más alejado a la izquierda del gráfico y ocurre el día cero del proyecto o iteración. El punto final del proyecto está más a la derecha y marca el último día del proyecto o iteración.</w:t>
      </w:r>
    </w:p>
    <w:p w14:paraId="7F3CC95A" w14:textId="77777777" w:rsidR="00F35856" w:rsidRDefault="00F35856" w:rsidP="00F35856">
      <w:pPr>
        <w:tabs>
          <w:tab w:val="left" w:pos="1185"/>
          <w:tab w:val="left" w:pos="1186"/>
        </w:tabs>
        <w:spacing w:line="360" w:lineRule="auto"/>
        <w:rPr>
          <w:lang w:val="en-US"/>
        </w:rPr>
      </w:pPr>
      <w:r w:rsidRPr="00F35856">
        <w:rPr>
          <w:highlight w:val="cyan"/>
          <w:lang w:val="en-US"/>
        </w:rPr>
        <w:t>Link: https://www.projectmanager.com/blog/burndown-chart-what-is-it</w:t>
      </w:r>
    </w:p>
    <w:p w14:paraId="6A4E3A5E" w14:textId="4C3992E9" w:rsidR="00CA34B9" w:rsidRPr="00203869" w:rsidRDefault="00CA34B9" w:rsidP="00CA34B9">
      <w:pPr>
        <w:rPr>
          <w:lang w:val="en-US"/>
        </w:rPr>
      </w:pPr>
      <w:r w:rsidRPr="00203869">
        <w:rPr>
          <w:lang w:val="en-US"/>
        </w:rPr>
        <w:br w:type="page"/>
      </w:r>
    </w:p>
    <w:p w14:paraId="5BE5DD7F" w14:textId="4041B640" w:rsidR="008A5529" w:rsidRPr="004E479B" w:rsidRDefault="00FF567F" w:rsidP="00FF567F">
      <w:pPr>
        <w:pStyle w:val="Ttulo1"/>
        <w:jc w:val="center"/>
      </w:pPr>
      <w:bookmarkStart w:id="177" w:name="_Toc77780622"/>
      <w:r>
        <w:t xml:space="preserve">CAPITULO </w:t>
      </w:r>
      <w:r w:rsidR="008A5529" w:rsidRPr="004E479B">
        <w:t>II</w:t>
      </w:r>
      <w:r w:rsidR="00A40A9D" w:rsidRPr="004E479B">
        <w:t>I</w:t>
      </w:r>
      <w:bookmarkEnd w:id="177"/>
    </w:p>
    <w:p w14:paraId="1DD07C7A" w14:textId="55F8B849" w:rsidR="008A5529" w:rsidRPr="004E479B" w:rsidRDefault="008A5529" w:rsidP="002572B4">
      <w:pPr>
        <w:pStyle w:val="Ttulo1"/>
        <w:numPr>
          <w:ilvl w:val="0"/>
          <w:numId w:val="2"/>
        </w:numPr>
      </w:pPr>
      <w:bookmarkStart w:id="178" w:name="_Toc77780623"/>
      <w:r w:rsidRPr="004E479B">
        <w:t>MARCO</w:t>
      </w:r>
      <w:r w:rsidRPr="004E479B">
        <w:rPr>
          <w:spacing w:val="-4"/>
        </w:rPr>
        <w:t xml:space="preserve"> </w:t>
      </w:r>
      <w:r w:rsidRPr="004E479B">
        <w:t>METODOLOGICO</w:t>
      </w:r>
      <w:bookmarkEnd w:id="178"/>
    </w:p>
    <w:p w14:paraId="62442910" w14:textId="77777777" w:rsidR="008A5529" w:rsidRPr="00463C35" w:rsidRDefault="008A5529" w:rsidP="00411B4C">
      <w:pPr>
        <w:pStyle w:val="Textoindependiente"/>
        <w:spacing w:line="360" w:lineRule="auto"/>
        <w:rPr>
          <w:b/>
          <w:sz w:val="19"/>
        </w:rPr>
      </w:pPr>
    </w:p>
    <w:p w14:paraId="6BE8355C" w14:textId="77777777" w:rsidR="008A5529" w:rsidRPr="00463C35" w:rsidRDefault="008A5529" w:rsidP="00F124F3">
      <w:pPr>
        <w:spacing w:line="360" w:lineRule="auto"/>
      </w:pPr>
      <w:r w:rsidRPr="00463C35">
        <w:t>En este capítulo se describe todo lo relacionado a la metodología, la técnica de investigación, variables e indicadores de estudio que se han utilizado en el desarrollo de este proyecto.</w:t>
      </w:r>
    </w:p>
    <w:p w14:paraId="4653EF80" w14:textId="7D59E207" w:rsidR="008A5529" w:rsidRDefault="008A5529" w:rsidP="00F124F3">
      <w:pPr>
        <w:spacing w:line="360" w:lineRule="auto"/>
      </w:pPr>
      <w:r w:rsidRPr="00463C35">
        <w:t xml:space="preserve">La metodología de investigación que se </w:t>
      </w:r>
      <w:r w:rsidRPr="00463C35">
        <w:rPr>
          <w:spacing w:val="-3"/>
        </w:rPr>
        <w:t xml:space="preserve">emplea </w:t>
      </w:r>
      <w:r w:rsidRPr="00463C35">
        <w:rPr>
          <w:spacing w:val="-4"/>
        </w:rPr>
        <w:t xml:space="preserve">es </w:t>
      </w:r>
      <w:r w:rsidRPr="00463C35">
        <w:t xml:space="preserve">el descriptivo, analítico y deductivo, mediante las técnicas de la entrevista y exploración de documentación relacionada con el problema. En </w:t>
      </w:r>
      <w:r w:rsidRPr="007279F2">
        <w:t>cuanto a la metodología de programación se ha empleado Scrum, debido a sus características de</w:t>
      </w:r>
      <w:r w:rsidRPr="00463C35">
        <w:t xml:space="preserve"> gestión ágil de proyectos y la entrega por iteraciones al cliente.</w:t>
      </w:r>
    </w:p>
    <w:p w14:paraId="7C4134C1" w14:textId="77777777" w:rsidR="000E592D" w:rsidRPr="00463C35" w:rsidRDefault="000E592D" w:rsidP="00F124F3">
      <w:pPr>
        <w:spacing w:line="360" w:lineRule="auto"/>
      </w:pPr>
    </w:p>
    <w:p w14:paraId="377A27F3" w14:textId="467601CA" w:rsidR="008A5529" w:rsidRPr="00463C35" w:rsidRDefault="008A5529" w:rsidP="002572B4">
      <w:pPr>
        <w:pStyle w:val="Ttulo2"/>
        <w:numPr>
          <w:ilvl w:val="1"/>
          <w:numId w:val="2"/>
        </w:numPr>
      </w:pPr>
      <w:bookmarkStart w:id="179" w:name="_Toc77780624"/>
      <w:r w:rsidRPr="00463C35">
        <w:t>Tipo de</w:t>
      </w:r>
      <w:r w:rsidRPr="00463C35">
        <w:rPr>
          <w:spacing w:val="3"/>
        </w:rPr>
        <w:t xml:space="preserve"> </w:t>
      </w:r>
      <w:r w:rsidRPr="00463C35">
        <w:t>investigación</w:t>
      </w:r>
      <w:bookmarkEnd w:id="179"/>
    </w:p>
    <w:p w14:paraId="23131FF4" w14:textId="77777777" w:rsidR="008A5529" w:rsidRPr="000E592D" w:rsidRDefault="008A5529" w:rsidP="000E592D">
      <w:pPr>
        <w:pStyle w:val="Textoindependiente"/>
        <w:spacing w:before="6" w:line="360" w:lineRule="auto"/>
        <w:rPr>
          <w:b/>
        </w:rPr>
      </w:pPr>
    </w:p>
    <w:p w14:paraId="2FBD865E" w14:textId="3F1A4983" w:rsidR="008A5529" w:rsidRDefault="008A5529" w:rsidP="00F124F3">
      <w:pPr>
        <w:spacing w:line="360" w:lineRule="auto"/>
      </w:pPr>
      <w:r w:rsidRPr="00463C35">
        <w:t xml:space="preserve">Para </w:t>
      </w:r>
      <w:r w:rsidRPr="00463C35">
        <w:rPr>
          <w:spacing w:val="-4"/>
        </w:rPr>
        <w:t xml:space="preserve">el </w:t>
      </w:r>
      <w:r w:rsidRPr="00463C35">
        <w:t xml:space="preserve">desarrollo del presente trabajo de titulación, se </w:t>
      </w:r>
      <w:r w:rsidRPr="00463C35">
        <w:rPr>
          <w:spacing w:val="-3"/>
        </w:rPr>
        <w:t xml:space="preserve">ha </w:t>
      </w:r>
      <w:r w:rsidRPr="00463C35">
        <w:t>empleado todos los conocimientos que se</w:t>
      </w:r>
      <w:r w:rsidRPr="00463C35">
        <w:rPr>
          <w:spacing w:val="-5"/>
        </w:rPr>
        <w:t xml:space="preserve"> </w:t>
      </w:r>
      <w:r w:rsidRPr="00463C35">
        <w:t>han</w:t>
      </w:r>
      <w:r w:rsidRPr="00463C35">
        <w:rPr>
          <w:spacing w:val="-9"/>
        </w:rPr>
        <w:t xml:space="preserve"> </w:t>
      </w:r>
      <w:r w:rsidRPr="00463C35">
        <w:t>adquirido</w:t>
      </w:r>
      <w:r w:rsidRPr="00463C35">
        <w:rPr>
          <w:spacing w:val="-9"/>
        </w:rPr>
        <w:t xml:space="preserve"> </w:t>
      </w:r>
      <w:r w:rsidRPr="00463C35">
        <w:t>a</w:t>
      </w:r>
      <w:r w:rsidRPr="00463C35">
        <w:rPr>
          <w:spacing w:val="-1"/>
        </w:rPr>
        <w:t xml:space="preserve"> </w:t>
      </w:r>
      <w:r w:rsidRPr="00463C35">
        <w:t>lo</w:t>
      </w:r>
      <w:r w:rsidRPr="00463C35">
        <w:rPr>
          <w:spacing w:val="-9"/>
        </w:rPr>
        <w:t xml:space="preserve"> </w:t>
      </w:r>
      <w:r w:rsidRPr="00463C35">
        <w:t>largo</w:t>
      </w:r>
      <w:r w:rsidRPr="00463C35">
        <w:rPr>
          <w:spacing w:val="-9"/>
        </w:rPr>
        <w:t xml:space="preserve"> </w:t>
      </w:r>
      <w:r w:rsidRPr="00463C35">
        <w:t>de</w:t>
      </w:r>
      <w:r w:rsidRPr="00463C35">
        <w:rPr>
          <w:spacing w:val="-6"/>
        </w:rPr>
        <w:t xml:space="preserve"> </w:t>
      </w:r>
      <w:r w:rsidRPr="00463C35">
        <w:t>la</w:t>
      </w:r>
      <w:r w:rsidRPr="00463C35">
        <w:rPr>
          <w:spacing w:val="-1"/>
        </w:rPr>
        <w:t xml:space="preserve"> </w:t>
      </w:r>
      <w:r w:rsidRPr="00463C35">
        <w:t>carrera</w:t>
      </w:r>
      <w:r w:rsidRPr="00463C35">
        <w:rPr>
          <w:spacing w:val="-1"/>
        </w:rPr>
        <w:t xml:space="preserve"> </w:t>
      </w:r>
      <w:r w:rsidRPr="00463C35">
        <w:rPr>
          <w:spacing w:val="-3"/>
        </w:rPr>
        <w:t>de</w:t>
      </w:r>
      <w:r w:rsidRPr="00463C35">
        <w:rPr>
          <w:spacing w:val="-11"/>
        </w:rPr>
        <w:t xml:space="preserve"> </w:t>
      </w:r>
      <w:r w:rsidRPr="00463C35">
        <w:t>formación</w:t>
      </w:r>
      <w:r w:rsidRPr="00463C35">
        <w:rPr>
          <w:spacing w:val="-9"/>
        </w:rPr>
        <w:t xml:space="preserve"> </w:t>
      </w:r>
      <w:r w:rsidRPr="00463C35">
        <w:t>académica,</w:t>
      </w:r>
      <w:r w:rsidRPr="00463C35">
        <w:rPr>
          <w:spacing w:val="-2"/>
        </w:rPr>
        <w:t xml:space="preserve"> </w:t>
      </w:r>
      <w:r w:rsidRPr="00463C35">
        <w:t>por</w:t>
      </w:r>
      <w:r w:rsidRPr="00463C35">
        <w:rPr>
          <w:spacing w:val="-1"/>
        </w:rPr>
        <w:t xml:space="preserve"> </w:t>
      </w:r>
      <w:r w:rsidRPr="00463C35">
        <w:t>lo</w:t>
      </w:r>
      <w:r w:rsidRPr="00463C35">
        <w:rPr>
          <w:spacing w:val="-9"/>
        </w:rPr>
        <w:t xml:space="preserve"> </w:t>
      </w:r>
      <w:r w:rsidRPr="00463C35">
        <w:t>tanto,</w:t>
      </w:r>
      <w:r w:rsidRPr="00463C35">
        <w:rPr>
          <w:spacing w:val="3"/>
        </w:rPr>
        <w:t xml:space="preserve"> </w:t>
      </w:r>
      <w:r w:rsidRPr="00463C35">
        <w:t>esto</w:t>
      </w:r>
      <w:r w:rsidRPr="00463C35">
        <w:rPr>
          <w:spacing w:val="-9"/>
        </w:rPr>
        <w:t xml:space="preserve"> </w:t>
      </w:r>
      <w:r w:rsidRPr="00463C35">
        <w:rPr>
          <w:spacing w:val="2"/>
        </w:rPr>
        <w:t>se</w:t>
      </w:r>
      <w:r w:rsidRPr="00463C35">
        <w:rPr>
          <w:spacing w:val="-11"/>
        </w:rPr>
        <w:t xml:space="preserve"> </w:t>
      </w:r>
      <w:r w:rsidRPr="00463C35">
        <w:t>aplica</w:t>
      </w:r>
      <w:r w:rsidRPr="00463C35">
        <w:rPr>
          <w:spacing w:val="-1"/>
        </w:rPr>
        <w:t xml:space="preserve"> </w:t>
      </w:r>
      <w:r w:rsidRPr="00463C35">
        <w:t>en</w:t>
      </w:r>
      <w:r w:rsidRPr="00463C35">
        <w:rPr>
          <w:spacing w:val="-4"/>
        </w:rPr>
        <w:t xml:space="preserve"> </w:t>
      </w:r>
      <w:r w:rsidRPr="00463C35">
        <w:t>el desarrollo de la solución a la problemática de gestión de procesos administrativos de la escuela de conducción</w:t>
      </w:r>
      <w:r w:rsidRPr="00463C35">
        <w:rPr>
          <w:spacing w:val="-9"/>
        </w:rPr>
        <w:t xml:space="preserve"> </w:t>
      </w:r>
      <w:r w:rsidRPr="00463C35">
        <w:t>Conduespoch.</w:t>
      </w:r>
    </w:p>
    <w:p w14:paraId="6E82F3FD" w14:textId="77777777" w:rsidR="000E592D" w:rsidRPr="00463C35" w:rsidRDefault="000E592D" w:rsidP="00F124F3">
      <w:pPr>
        <w:spacing w:line="360" w:lineRule="auto"/>
      </w:pPr>
    </w:p>
    <w:p w14:paraId="2B5C606E" w14:textId="2EDC95D2" w:rsidR="000E592D" w:rsidRDefault="008A5529" w:rsidP="002572B4">
      <w:pPr>
        <w:pStyle w:val="Ttulo2"/>
        <w:numPr>
          <w:ilvl w:val="1"/>
          <w:numId w:val="2"/>
        </w:numPr>
      </w:pPr>
      <w:bookmarkStart w:id="180" w:name="_Toc77780625"/>
      <w:r w:rsidRPr="00463C35">
        <w:t>Métodos de</w:t>
      </w:r>
      <w:r w:rsidRPr="00463C35">
        <w:rPr>
          <w:spacing w:val="-4"/>
        </w:rPr>
        <w:t xml:space="preserve"> </w:t>
      </w:r>
      <w:r w:rsidRPr="00463C35">
        <w:t>investigación</w:t>
      </w:r>
      <w:bookmarkEnd w:id="180"/>
    </w:p>
    <w:p w14:paraId="46ED0405" w14:textId="77777777" w:rsidR="000E592D" w:rsidRPr="00B12E04" w:rsidRDefault="000E592D" w:rsidP="000E592D">
      <w:pPr>
        <w:spacing w:line="360" w:lineRule="auto"/>
      </w:pPr>
    </w:p>
    <w:p w14:paraId="5F7176C9" w14:textId="22AC7AFA" w:rsidR="00B55348" w:rsidRPr="00463C35" w:rsidRDefault="008A5529" w:rsidP="002572B4">
      <w:pPr>
        <w:pStyle w:val="Ttulo3"/>
        <w:numPr>
          <w:ilvl w:val="2"/>
          <w:numId w:val="2"/>
        </w:numPr>
      </w:pPr>
      <w:bookmarkStart w:id="181" w:name="_Toc77780626"/>
      <w:r w:rsidRPr="00463C35">
        <w:t>Analítico</w:t>
      </w:r>
      <w:bookmarkEnd w:id="181"/>
    </w:p>
    <w:p w14:paraId="720D21E0" w14:textId="77777777" w:rsidR="000E592D" w:rsidRDefault="000E592D" w:rsidP="00F124F3">
      <w:pPr>
        <w:spacing w:line="360" w:lineRule="auto"/>
      </w:pPr>
    </w:p>
    <w:p w14:paraId="74F99C49" w14:textId="2C451A42" w:rsidR="00C675F3" w:rsidRDefault="00B55348" w:rsidP="00F124F3">
      <w:pPr>
        <w:spacing w:line="360" w:lineRule="auto"/>
      </w:pPr>
      <w:r w:rsidRPr="00463C35">
        <w:t xml:space="preserve">El método analítico es un modelo de estudio que se basa en la experimentación directa y la lógica empírica, analiza el fenómeno que estudia, en otras palabras, lo descompone en elementos simples y más básicos. </w:t>
      </w:r>
    </w:p>
    <w:p w14:paraId="1DD82D87" w14:textId="40CDF467" w:rsidR="008A5529" w:rsidRDefault="00B55348" w:rsidP="00F124F3">
      <w:pPr>
        <w:spacing w:line="360" w:lineRule="auto"/>
      </w:pPr>
      <w:r w:rsidRPr="00463C35">
        <w:t>E</w:t>
      </w:r>
      <w:r w:rsidR="00C675F3">
        <w:t xml:space="preserve">l método analítico </w:t>
      </w:r>
      <w:r w:rsidRPr="00463C35">
        <w:t>consiste en la aplicación de la experiencia directa</w:t>
      </w:r>
      <w:r w:rsidR="00C675F3">
        <w:t xml:space="preserve"> y </w:t>
      </w:r>
      <w:r w:rsidR="008A5529" w:rsidRPr="00463C35">
        <w:t>nos permite estudiar cada uno de los procesos administrativos que se llevan a cabo en la escuela de conducción Conduespoh.</w:t>
      </w:r>
    </w:p>
    <w:p w14:paraId="3825DC79" w14:textId="77777777" w:rsidR="000E592D" w:rsidRPr="00463C35" w:rsidRDefault="000E592D" w:rsidP="000E592D">
      <w:pPr>
        <w:spacing w:line="360" w:lineRule="auto"/>
      </w:pPr>
    </w:p>
    <w:p w14:paraId="44D5F8FC" w14:textId="2DA25800" w:rsidR="008A5529" w:rsidRPr="00B12E04" w:rsidRDefault="008A5529" w:rsidP="002572B4">
      <w:pPr>
        <w:pStyle w:val="Ttulo3"/>
        <w:numPr>
          <w:ilvl w:val="2"/>
          <w:numId w:val="2"/>
        </w:numPr>
      </w:pPr>
      <w:bookmarkStart w:id="182" w:name="_Toc77780627"/>
      <w:r w:rsidRPr="00463C35">
        <w:t>Deductivo</w:t>
      </w:r>
      <w:bookmarkEnd w:id="182"/>
    </w:p>
    <w:p w14:paraId="7A323EAB" w14:textId="77777777" w:rsidR="000E592D" w:rsidRDefault="000E592D" w:rsidP="00F124F3">
      <w:pPr>
        <w:spacing w:line="360" w:lineRule="auto"/>
      </w:pPr>
    </w:p>
    <w:p w14:paraId="5FBDC7AB" w14:textId="78C3E598" w:rsidR="008A5529" w:rsidRDefault="008A5529" w:rsidP="00F124F3">
      <w:pPr>
        <w:spacing w:line="360" w:lineRule="auto"/>
      </w:pPr>
      <w:r w:rsidRPr="00463C35">
        <w:t>Mediante este método podemos establecer el funcionamiento del sistema de manera lógica, encaminada al funcionamiento de cada proceso administrativo. Es decir que podemos segmentar cada proceso en múltiples subprocesos de manera que el problema se resuelve con facilidad.</w:t>
      </w:r>
    </w:p>
    <w:p w14:paraId="0E4BEB2A" w14:textId="77777777" w:rsidR="000E592D" w:rsidRPr="00463C35" w:rsidRDefault="000E592D" w:rsidP="00F124F3">
      <w:pPr>
        <w:spacing w:line="360" w:lineRule="auto"/>
      </w:pPr>
    </w:p>
    <w:p w14:paraId="0EA1C916" w14:textId="6DF41FD9" w:rsidR="008A5529" w:rsidRPr="00463C35" w:rsidRDefault="008A5529" w:rsidP="002572B4">
      <w:pPr>
        <w:pStyle w:val="Ttulo3"/>
        <w:numPr>
          <w:ilvl w:val="2"/>
          <w:numId w:val="2"/>
        </w:numPr>
      </w:pPr>
      <w:bookmarkStart w:id="183" w:name="_Toc77780628"/>
      <w:r w:rsidRPr="00463C35">
        <w:t>Descriptivo</w:t>
      </w:r>
      <w:bookmarkEnd w:id="183"/>
    </w:p>
    <w:p w14:paraId="555B2E59" w14:textId="77777777" w:rsidR="000E592D" w:rsidRDefault="000E592D" w:rsidP="00F124F3">
      <w:pPr>
        <w:spacing w:line="360" w:lineRule="auto"/>
      </w:pPr>
    </w:p>
    <w:p w14:paraId="6FABFBEC" w14:textId="2DB00922" w:rsidR="008A5529" w:rsidRPr="00463C35" w:rsidRDefault="008A5529" w:rsidP="00F124F3">
      <w:pPr>
        <w:spacing w:line="360" w:lineRule="auto"/>
      </w:pPr>
      <w:r w:rsidRPr="00463C35">
        <w:t xml:space="preserve">Con este </w:t>
      </w:r>
      <w:r w:rsidRPr="00463C35">
        <w:rPr>
          <w:spacing w:val="-5"/>
        </w:rPr>
        <w:t xml:space="preserve">método </w:t>
      </w:r>
      <w:r w:rsidRPr="00463C35">
        <w:rPr>
          <w:spacing w:val="-4"/>
        </w:rPr>
        <w:t xml:space="preserve">podemos </w:t>
      </w:r>
      <w:r w:rsidRPr="00463C35">
        <w:t xml:space="preserve">representar </w:t>
      </w:r>
      <w:r w:rsidRPr="00463C35">
        <w:rPr>
          <w:spacing w:val="-3"/>
        </w:rPr>
        <w:t xml:space="preserve">los </w:t>
      </w:r>
      <w:r w:rsidRPr="00463C35">
        <w:t xml:space="preserve">datos y características que se </w:t>
      </w:r>
      <w:r w:rsidRPr="00463C35">
        <w:rPr>
          <w:spacing w:val="-3"/>
        </w:rPr>
        <w:t xml:space="preserve">requieren </w:t>
      </w:r>
      <w:r w:rsidR="000F1E7B" w:rsidRPr="00463C35">
        <w:rPr>
          <w:spacing w:val="-4"/>
        </w:rPr>
        <w:t>en el</w:t>
      </w:r>
      <w:r w:rsidRPr="00463C35">
        <w:rPr>
          <w:spacing w:val="-4"/>
        </w:rPr>
        <w:t xml:space="preserve"> </w:t>
      </w:r>
      <w:r w:rsidRPr="00463C35">
        <w:t xml:space="preserve">proceso de desarrollo del sistema, esto a su </w:t>
      </w:r>
      <w:r w:rsidRPr="00463C35">
        <w:rPr>
          <w:spacing w:val="-4"/>
        </w:rPr>
        <w:t xml:space="preserve">vez </w:t>
      </w:r>
      <w:r w:rsidRPr="00463C35">
        <w:t>ayuda en el análisis estadístico de resultados de su implantación.</w:t>
      </w:r>
    </w:p>
    <w:p w14:paraId="33EC9003" w14:textId="3ABCF3D7" w:rsidR="008A5529" w:rsidRPr="00B12E04" w:rsidRDefault="008A5529" w:rsidP="002572B4">
      <w:pPr>
        <w:pStyle w:val="Ttulo2"/>
        <w:numPr>
          <w:ilvl w:val="1"/>
          <w:numId w:val="2"/>
        </w:numPr>
      </w:pPr>
      <w:bookmarkStart w:id="184" w:name="_Toc77780629"/>
      <w:r w:rsidRPr="00B12E04">
        <w:t>Técnicas de investigación</w:t>
      </w:r>
      <w:bookmarkEnd w:id="184"/>
    </w:p>
    <w:p w14:paraId="3EF35AD4" w14:textId="455324C4" w:rsidR="008A5529" w:rsidRPr="00463C35" w:rsidRDefault="008A5529" w:rsidP="000E592D">
      <w:pPr>
        <w:spacing w:line="360" w:lineRule="auto"/>
      </w:pPr>
    </w:p>
    <w:p w14:paraId="7A5B665A" w14:textId="1FB8E0D7" w:rsidR="008A5529" w:rsidRPr="00B12E04" w:rsidRDefault="008A5529" w:rsidP="002572B4">
      <w:pPr>
        <w:pStyle w:val="Ttulo3"/>
        <w:numPr>
          <w:ilvl w:val="2"/>
          <w:numId w:val="2"/>
        </w:numPr>
      </w:pPr>
      <w:bookmarkStart w:id="185" w:name="_Toc77780630"/>
      <w:r w:rsidRPr="00463C35">
        <w:t>Entrevista</w:t>
      </w:r>
      <w:bookmarkEnd w:id="185"/>
    </w:p>
    <w:p w14:paraId="5265B6E8" w14:textId="77777777" w:rsidR="000E592D" w:rsidRDefault="000E592D" w:rsidP="00F124F3">
      <w:pPr>
        <w:spacing w:line="360" w:lineRule="auto"/>
      </w:pPr>
    </w:p>
    <w:p w14:paraId="1F729205" w14:textId="7DD37D4E" w:rsidR="008A5529" w:rsidRDefault="008A5529" w:rsidP="00F124F3">
      <w:pPr>
        <w:spacing w:line="360" w:lineRule="auto"/>
      </w:pPr>
      <w:r w:rsidRPr="00463C35">
        <w:t>Mediante</w:t>
      </w:r>
      <w:r w:rsidRPr="00463C35">
        <w:rPr>
          <w:spacing w:val="-17"/>
        </w:rPr>
        <w:t xml:space="preserve"> </w:t>
      </w:r>
      <w:r w:rsidRPr="00463C35">
        <w:t>esta</w:t>
      </w:r>
      <w:r w:rsidRPr="00463C35">
        <w:rPr>
          <w:spacing w:val="-13"/>
        </w:rPr>
        <w:t xml:space="preserve"> </w:t>
      </w:r>
      <w:r w:rsidRPr="00463C35">
        <w:t>técnica</w:t>
      </w:r>
      <w:r w:rsidRPr="00463C35">
        <w:rPr>
          <w:spacing w:val="-12"/>
        </w:rPr>
        <w:t xml:space="preserve"> </w:t>
      </w:r>
      <w:r w:rsidRPr="00463C35">
        <w:t>implementada</w:t>
      </w:r>
      <w:r w:rsidRPr="00463C35">
        <w:rPr>
          <w:spacing w:val="-13"/>
        </w:rPr>
        <w:t xml:space="preserve"> </w:t>
      </w:r>
      <w:r w:rsidRPr="00463C35">
        <w:t>al</w:t>
      </w:r>
      <w:r w:rsidRPr="00463C35">
        <w:rPr>
          <w:spacing w:val="-18"/>
        </w:rPr>
        <w:t xml:space="preserve"> </w:t>
      </w:r>
      <w:r w:rsidRPr="00463C35">
        <w:t>director</w:t>
      </w:r>
      <w:r w:rsidRPr="00463C35">
        <w:rPr>
          <w:spacing w:val="-12"/>
        </w:rPr>
        <w:t xml:space="preserve"> </w:t>
      </w:r>
      <w:r w:rsidRPr="00463C35">
        <w:t>de</w:t>
      </w:r>
      <w:r w:rsidRPr="00463C35">
        <w:rPr>
          <w:spacing w:val="-21"/>
        </w:rPr>
        <w:t xml:space="preserve"> </w:t>
      </w:r>
      <w:r w:rsidRPr="00463C35">
        <w:t>DTIC</w:t>
      </w:r>
      <w:r w:rsidRPr="00463C35">
        <w:rPr>
          <w:spacing w:val="-14"/>
        </w:rPr>
        <w:t xml:space="preserve"> </w:t>
      </w:r>
      <w:r w:rsidRPr="00463C35">
        <w:t>de</w:t>
      </w:r>
      <w:r w:rsidRPr="00463C35">
        <w:rPr>
          <w:spacing w:val="-16"/>
        </w:rPr>
        <w:t xml:space="preserve"> </w:t>
      </w:r>
      <w:r w:rsidRPr="00463C35">
        <w:t>la</w:t>
      </w:r>
      <w:r w:rsidRPr="00463C35">
        <w:rPr>
          <w:spacing w:val="-13"/>
        </w:rPr>
        <w:t xml:space="preserve"> </w:t>
      </w:r>
      <w:r w:rsidRPr="00463C35">
        <w:t>institución,</w:t>
      </w:r>
      <w:r w:rsidRPr="00463C35">
        <w:rPr>
          <w:spacing w:val="-12"/>
        </w:rPr>
        <w:t xml:space="preserve"> </w:t>
      </w:r>
      <w:r w:rsidRPr="00463C35">
        <w:rPr>
          <w:spacing w:val="2"/>
        </w:rPr>
        <w:t>se</w:t>
      </w:r>
      <w:r w:rsidRPr="00463C35">
        <w:rPr>
          <w:spacing w:val="-21"/>
        </w:rPr>
        <w:t xml:space="preserve"> </w:t>
      </w:r>
      <w:r w:rsidRPr="00463C35">
        <w:rPr>
          <w:spacing w:val="-3"/>
        </w:rPr>
        <w:t>ha</w:t>
      </w:r>
      <w:r w:rsidRPr="00463C35">
        <w:rPr>
          <w:spacing w:val="-13"/>
        </w:rPr>
        <w:t xml:space="preserve"> </w:t>
      </w:r>
      <w:r w:rsidRPr="00463C35">
        <w:t>podido</w:t>
      </w:r>
      <w:r w:rsidRPr="00463C35">
        <w:rPr>
          <w:spacing w:val="-15"/>
        </w:rPr>
        <w:t xml:space="preserve"> </w:t>
      </w:r>
      <w:r w:rsidRPr="00463C35">
        <w:t>determinar el</w:t>
      </w:r>
      <w:r w:rsidRPr="00463C35">
        <w:rPr>
          <w:spacing w:val="-5"/>
        </w:rPr>
        <w:t xml:space="preserve"> </w:t>
      </w:r>
      <w:r w:rsidRPr="00463C35">
        <w:t>funcionamiento</w:t>
      </w:r>
      <w:r w:rsidRPr="00463C35">
        <w:rPr>
          <w:spacing w:val="-5"/>
        </w:rPr>
        <w:t xml:space="preserve"> </w:t>
      </w:r>
      <w:r w:rsidRPr="00463C35">
        <w:t>de</w:t>
      </w:r>
      <w:r w:rsidRPr="00463C35">
        <w:rPr>
          <w:spacing w:val="-7"/>
        </w:rPr>
        <w:t xml:space="preserve"> </w:t>
      </w:r>
      <w:r w:rsidRPr="00463C35">
        <w:t>cada</w:t>
      </w:r>
      <w:r w:rsidRPr="00463C35">
        <w:rPr>
          <w:spacing w:val="2"/>
        </w:rPr>
        <w:t xml:space="preserve"> </w:t>
      </w:r>
      <w:r w:rsidRPr="00463C35">
        <w:t>uno</w:t>
      </w:r>
      <w:r w:rsidRPr="00463C35">
        <w:rPr>
          <w:spacing w:val="-6"/>
        </w:rPr>
        <w:t xml:space="preserve"> </w:t>
      </w:r>
      <w:r w:rsidRPr="00463C35">
        <w:t>de</w:t>
      </w:r>
      <w:r w:rsidRPr="00463C35">
        <w:rPr>
          <w:spacing w:val="-7"/>
        </w:rPr>
        <w:t xml:space="preserve"> </w:t>
      </w:r>
      <w:r w:rsidRPr="00463C35">
        <w:t>los procesos</w:t>
      </w:r>
      <w:r w:rsidRPr="00463C35">
        <w:rPr>
          <w:spacing w:val="-1"/>
        </w:rPr>
        <w:t xml:space="preserve"> </w:t>
      </w:r>
      <w:r w:rsidRPr="00463C35">
        <w:t>administrativos</w:t>
      </w:r>
      <w:r w:rsidRPr="00463C35">
        <w:rPr>
          <w:spacing w:val="-1"/>
        </w:rPr>
        <w:t xml:space="preserve"> </w:t>
      </w:r>
      <w:r w:rsidRPr="00463C35">
        <w:t>que</w:t>
      </w:r>
      <w:r w:rsidRPr="00463C35">
        <w:rPr>
          <w:spacing w:val="-7"/>
        </w:rPr>
        <w:t xml:space="preserve"> </w:t>
      </w:r>
      <w:r w:rsidRPr="00463C35">
        <w:t>se</w:t>
      </w:r>
      <w:r w:rsidRPr="00463C35">
        <w:rPr>
          <w:spacing w:val="-6"/>
        </w:rPr>
        <w:t xml:space="preserve"> </w:t>
      </w:r>
      <w:r w:rsidRPr="00463C35">
        <w:t>llevan</w:t>
      </w:r>
      <w:r w:rsidRPr="00463C35">
        <w:rPr>
          <w:spacing w:val="-5"/>
        </w:rPr>
        <w:t xml:space="preserve"> </w:t>
      </w:r>
      <w:r w:rsidRPr="00463C35">
        <w:t>a</w:t>
      </w:r>
      <w:r w:rsidRPr="00463C35">
        <w:rPr>
          <w:spacing w:val="2"/>
        </w:rPr>
        <w:t xml:space="preserve"> </w:t>
      </w:r>
      <w:r w:rsidRPr="00463C35">
        <w:t>cabo</w:t>
      </w:r>
      <w:r w:rsidRPr="00463C35">
        <w:rPr>
          <w:spacing w:val="-5"/>
        </w:rPr>
        <w:t xml:space="preserve"> </w:t>
      </w:r>
      <w:r w:rsidRPr="00463C35">
        <w:t>y</w:t>
      </w:r>
      <w:r w:rsidRPr="00463C35">
        <w:rPr>
          <w:spacing w:val="-11"/>
        </w:rPr>
        <w:t xml:space="preserve"> </w:t>
      </w:r>
      <w:r w:rsidRPr="00463C35">
        <w:t xml:space="preserve">además los requerimientos necesarios a implementar en </w:t>
      </w:r>
      <w:r w:rsidRPr="00463C35">
        <w:rPr>
          <w:spacing w:val="-4"/>
        </w:rPr>
        <w:t>el</w:t>
      </w:r>
      <w:r w:rsidRPr="00463C35">
        <w:rPr>
          <w:spacing w:val="14"/>
        </w:rPr>
        <w:t xml:space="preserve"> </w:t>
      </w:r>
      <w:r w:rsidRPr="00463C35">
        <w:t>sistema.</w:t>
      </w:r>
    </w:p>
    <w:p w14:paraId="357B1E8F" w14:textId="77777777" w:rsidR="000E592D" w:rsidRPr="00463C35" w:rsidRDefault="000E592D" w:rsidP="00F124F3">
      <w:pPr>
        <w:spacing w:line="360" w:lineRule="auto"/>
      </w:pPr>
    </w:p>
    <w:p w14:paraId="495E3923" w14:textId="3D508C89" w:rsidR="008A5529" w:rsidRPr="00B12E04" w:rsidRDefault="008A5529" w:rsidP="002572B4">
      <w:pPr>
        <w:pStyle w:val="Ttulo3"/>
        <w:numPr>
          <w:ilvl w:val="2"/>
          <w:numId w:val="2"/>
        </w:numPr>
      </w:pPr>
      <w:bookmarkStart w:id="186" w:name="_Toc77780631"/>
      <w:r w:rsidRPr="00463C35">
        <w:t>Análisis de documentación</w:t>
      </w:r>
      <w:bookmarkEnd w:id="186"/>
    </w:p>
    <w:p w14:paraId="5AAA5D81" w14:textId="77777777" w:rsidR="000E592D" w:rsidRDefault="000E592D" w:rsidP="00150177">
      <w:pPr>
        <w:spacing w:line="360" w:lineRule="auto"/>
      </w:pPr>
    </w:p>
    <w:p w14:paraId="7DDB4D30" w14:textId="5B521CBD" w:rsidR="008A5529" w:rsidRDefault="008A5529" w:rsidP="00150177">
      <w:pPr>
        <w:spacing w:line="360" w:lineRule="auto"/>
      </w:pPr>
      <w:r w:rsidRPr="00463C35">
        <w:t>Esta técnica se ha implementado para la realización documental de este trabajo de titulación, lo más utilizado en esta técnica son artículos, libros y diferentes manuales de las her</w:t>
      </w:r>
      <w:r w:rsidR="00150177">
        <w:t>ramientas que se han utilizado.</w:t>
      </w:r>
    </w:p>
    <w:p w14:paraId="78256130" w14:textId="77777777" w:rsidR="0060786E" w:rsidRPr="00150177" w:rsidRDefault="0060786E" w:rsidP="00150177">
      <w:pPr>
        <w:spacing w:line="360" w:lineRule="auto"/>
      </w:pPr>
    </w:p>
    <w:p w14:paraId="146D30E1" w14:textId="7BDBFDE2" w:rsidR="007360C5" w:rsidRDefault="003D3E79" w:rsidP="002572B4">
      <w:pPr>
        <w:pStyle w:val="Ttulo2"/>
        <w:numPr>
          <w:ilvl w:val="1"/>
          <w:numId w:val="2"/>
        </w:numPr>
      </w:pPr>
      <w:r>
        <w:t>Estudio preliminar</w:t>
      </w:r>
    </w:p>
    <w:p w14:paraId="265F3E42" w14:textId="62C21519" w:rsidR="00700AA8" w:rsidRDefault="00700AA8" w:rsidP="00F124F3">
      <w:pPr>
        <w:spacing w:line="360" w:lineRule="auto"/>
      </w:pPr>
    </w:p>
    <w:p w14:paraId="75EAEFC0" w14:textId="13CC7989" w:rsidR="00C675F3" w:rsidRDefault="006E568E" w:rsidP="00F124F3">
      <w:pPr>
        <w:spacing w:line="360" w:lineRule="auto"/>
      </w:pPr>
      <w:r>
        <w:t xml:space="preserve">La Escuela de Conducción Profesional Conduespoch E.P está ubicado en la </w:t>
      </w:r>
      <w:r w:rsidRPr="00463C35">
        <w:t>ciudad</w:t>
      </w:r>
      <w:r w:rsidRPr="00463C35">
        <w:rPr>
          <w:spacing w:val="-11"/>
        </w:rPr>
        <w:t xml:space="preserve"> </w:t>
      </w:r>
      <w:r w:rsidRPr="00463C35">
        <w:t>de</w:t>
      </w:r>
      <w:r w:rsidRPr="00463C35">
        <w:rPr>
          <w:spacing w:val="-3"/>
        </w:rPr>
        <w:t xml:space="preserve"> </w:t>
      </w:r>
      <w:r w:rsidRPr="00463C35">
        <w:t>Riobamba</w:t>
      </w:r>
      <w:r>
        <w:rPr>
          <w:spacing w:val="-2"/>
        </w:rPr>
        <w:t xml:space="preserve"> </w:t>
      </w:r>
      <w:r w:rsidRPr="00463C35">
        <w:t>junto</w:t>
      </w:r>
      <w:r w:rsidRPr="00463C35">
        <w:rPr>
          <w:spacing w:val="-10"/>
        </w:rPr>
        <w:t xml:space="preserve"> </w:t>
      </w:r>
      <w:r w:rsidRPr="00463C35">
        <w:t>a</w:t>
      </w:r>
      <w:r w:rsidRPr="00463C35">
        <w:rPr>
          <w:spacing w:val="-3"/>
        </w:rPr>
        <w:t xml:space="preserve"> </w:t>
      </w:r>
      <w:r w:rsidRPr="00463C35">
        <w:t>la</w:t>
      </w:r>
      <w:r w:rsidRPr="00463C35">
        <w:rPr>
          <w:spacing w:val="-8"/>
        </w:rPr>
        <w:t xml:space="preserve"> </w:t>
      </w:r>
      <w:r w:rsidRPr="00463C35">
        <w:t>Facultad</w:t>
      </w:r>
      <w:r w:rsidRPr="00463C35">
        <w:rPr>
          <w:spacing w:val="-10"/>
        </w:rPr>
        <w:t xml:space="preserve"> </w:t>
      </w:r>
      <w:r w:rsidRPr="00463C35">
        <w:t xml:space="preserve">de Administración de Empresas de la Escuela Superior Politécnica </w:t>
      </w:r>
      <w:r w:rsidRPr="00463C35">
        <w:rPr>
          <w:spacing w:val="-3"/>
        </w:rPr>
        <w:t xml:space="preserve">de </w:t>
      </w:r>
      <w:r w:rsidRPr="00463C35">
        <w:t xml:space="preserve">Chimborazo, dirección </w:t>
      </w:r>
      <w:r>
        <w:t>Panamericana sur</w:t>
      </w:r>
      <w:r w:rsidRPr="00463C35">
        <w:t xml:space="preserve"> Km</w:t>
      </w:r>
      <w:r w:rsidRPr="00463C35">
        <w:rPr>
          <w:spacing w:val="-9"/>
        </w:rPr>
        <w:t xml:space="preserve"> </w:t>
      </w:r>
      <w:r w:rsidRPr="00463C35">
        <w:t>1</w:t>
      </w:r>
      <w:r>
        <w:t xml:space="preserve"> ½, la cual se dedica a la formación de conductores profesionales con licencia tipo C, en un periodo semestral, </w:t>
      </w:r>
      <w:r w:rsidR="0032231E">
        <w:t>l</w:t>
      </w:r>
      <w:r>
        <w:t>a persona encargada de la gestión de los sistemas virtuales de la institución es el Ing. Carlos Guffante.</w:t>
      </w:r>
    </w:p>
    <w:p w14:paraId="28ACFEBC" w14:textId="77777777" w:rsidR="00B12E04" w:rsidRDefault="00B12E04" w:rsidP="00F124F3">
      <w:pPr>
        <w:spacing w:line="360" w:lineRule="auto"/>
      </w:pPr>
    </w:p>
    <w:p w14:paraId="0E084B9F" w14:textId="5031778C" w:rsidR="0032231E" w:rsidRDefault="0032231E" w:rsidP="00F124F3">
      <w:pPr>
        <w:spacing w:line="360" w:lineRule="auto"/>
      </w:pPr>
      <w:r>
        <w:t xml:space="preserve">Actualmente Conduespoch cuenta con siete departamentos administrativos los cuales son, secretaría, asesoría vial, dtic, inspección, pedagogía, contabilidad y tesorería, a su vez cada uno posee sus propios procesos de gestión. La institución no posee un sistema que les permita archivar los registros de cada proceso, lo cual </w:t>
      </w:r>
      <w:r w:rsidR="00A46829">
        <w:t>causa</w:t>
      </w:r>
      <w:r>
        <w:t xml:space="preserve"> pérdidas de </w:t>
      </w:r>
      <w:r w:rsidR="00DA5875">
        <w:t>estos</w:t>
      </w:r>
      <w:r>
        <w:t xml:space="preserve">, </w:t>
      </w:r>
      <w:r w:rsidR="00A46829">
        <w:t>que a su vez provoca que</w:t>
      </w:r>
      <w:r>
        <w:t xml:space="preserve"> haya contratiempos al momento de las revisiones periódicas de constancia. Para resolver este inconv</w:t>
      </w:r>
      <w:r w:rsidR="00DA5875">
        <w:t>eniente</w:t>
      </w:r>
      <w:r w:rsidR="00A46829">
        <w:t xml:space="preserve">, </w:t>
      </w:r>
      <w:r w:rsidR="00DA5875">
        <w:t>agilizar y optimizar los procesos administrativos se ha establecido en automatizar l</w:t>
      </w:r>
      <w:r w:rsidR="00A46829">
        <w:t>as actividades más importantes</w:t>
      </w:r>
      <w:r w:rsidR="00DA5875">
        <w:t xml:space="preserve"> </w:t>
      </w:r>
      <w:r w:rsidR="00A46829">
        <w:t>llevadas a cabo</w:t>
      </w:r>
      <w:r w:rsidR="00DA5875">
        <w:t xml:space="preserve"> en la institución.</w:t>
      </w:r>
    </w:p>
    <w:p w14:paraId="14C403F0" w14:textId="77777777" w:rsidR="00556A60" w:rsidRDefault="00556A60" w:rsidP="00F124F3">
      <w:pPr>
        <w:spacing w:line="360" w:lineRule="auto"/>
      </w:pPr>
    </w:p>
    <w:p w14:paraId="1E49472D" w14:textId="580FAC8C" w:rsidR="008A5529" w:rsidRPr="00B12E04" w:rsidRDefault="008A5529" w:rsidP="002572B4">
      <w:pPr>
        <w:pStyle w:val="Ttulo2"/>
        <w:numPr>
          <w:ilvl w:val="1"/>
          <w:numId w:val="2"/>
        </w:numPr>
      </w:pPr>
      <w:bookmarkStart w:id="187" w:name="_Toc77780634"/>
      <w:r w:rsidRPr="00463C35">
        <w:t>Fase de</w:t>
      </w:r>
      <w:r w:rsidRPr="00463C35">
        <w:rPr>
          <w:spacing w:val="1"/>
        </w:rPr>
        <w:t xml:space="preserve"> </w:t>
      </w:r>
      <w:r w:rsidRPr="00463C35">
        <w:t>planificación</w:t>
      </w:r>
      <w:bookmarkEnd w:id="187"/>
    </w:p>
    <w:p w14:paraId="5CC4D8FD" w14:textId="77777777" w:rsidR="00556A60" w:rsidRDefault="00556A60" w:rsidP="00556A60">
      <w:pPr>
        <w:spacing w:line="360" w:lineRule="auto"/>
      </w:pPr>
    </w:p>
    <w:p w14:paraId="1F1130B2" w14:textId="7E67213F" w:rsidR="00B12E04" w:rsidRPr="00B12E04" w:rsidRDefault="00B12E04" w:rsidP="002572B4">
      <w:pPr>
        <w:pStyle w:val="Ttulo3"/>
        <w:numPr>
          <w:ilvl w:val="2"/>
          <w:numId w:val="2"/>
        </w:numPr>
      </w:pPr>
      <w:bookmarkStart w:id="188" w:name="_Toc77780635"/>
      <w:r w:rsidRPr="00D74755">
        <w:t>Planificación</w:t>
      </w:r>
      <w:bookmarkEnd w:id="188"/>
    </w:p>
    <w:p w14:paraId="7440B7BA" w14:textId="77777777" w:rsidR="00556A60" w:rsidRDefault="00556A60" w:rsidP="00F124F3">
      <w:pPr>
        <w:spacing w:line="360" w:lineRule="auto"/>
      </w:pPr>
    </w:p>
    <w:p w14:paraId="644253B6" w14:textId="45233F50" w:rsidR="004005A7" w:rsidRDefault="004005A7" w:rsidP="00F124F3">
      <w:pPr>
        <w:spacing w:line="360" w:lineRule="auto"/>
      </w:pPr>
      <w:r>
        <w:t xml:space="preserve">Para </w:t>
      </w:r>
      <w:r w:rsidR="001C3C85">
        <w:t xml:space="preserve">llevar a cabo el desarrollo de la aplicación web y aplicación móvil para la gestión de información de procesos administrativos de la escuela de conducción </w:t>
      </w:r>
      <w:r w:rsidR="00F55155">
        <w:t xml:space="preserve">profesional </w:t>
      </w:r>
      <w:r w:rsidR="001C3C85">
        <w:t>Conduespoch E.P bajo un entorno de pruebas</w:t>
      </w:r>
      <w:r w:rsidR="00F55155">
        <w:t xml:space="preserve">, se ha tenido que establecer una </w:t>
      </w:r>
      <w:r w:rsidR="00075E4A">
        <w:t>proyección del tiempo de entrega de cada tarea por lo que se ha utilizado la herramienta Gantt Project para tal actividad</w:t>
      </w:r>
    </w:p>
    <w:p w14:paraId="7DAE55C5" w14:textId="77777777" w:rsidR="001C3C85" w:rsidRPr="004005A7" w:rsidRDefault="001C3C85" w:rsidP="00411B4C">
      <w:pPr>
        <w:spacing w:line="360" w:lineRule="auto"/>
      </w:pPr>
    </w:p>
    <w:p w14:paraId="33FE1E1A" w14:textId="77777777" w:rsidR="00B26E9E" w:rsidRDefault="004005A7" w:rsidP="00B26E9E">
      <w:pPr>
        <w:keepNext/>
        <w:spacing w:line="360" w:lineRule="auto"/>
      </w:pPr>
      <w:r>
        <w:rPr>
          <w:noProof/>
          <w:lang w:val="en-US"/>
        </w:rPr>
        <w:drawing>
          <wp:inline distT="0" distB="0" distL="0" distR="0" wp14:anchorId="5D847F17" wp14:editId="027859F6">
            <wp:extent cx="5401945" cy="2248535"/>
            <wp:effectExtent l="0" t="0" r="8255" b="0"/>
            <wp:docPr id="226" name="Imagen 22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Imagen 226" descr="Gráfico&#10;&#10;Descripción generada automáticament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1945" cy="2248535"/>
                    </a:xfrm>
                    <a:prstGeom prst="rect">
                      <a:avLst/>
                    </a:prstGeom>
                    <a:noFill/>
                    <a:ln>
                      <a:noFill/>
                    </a:ln>
                  </pic:spPr>
                </pic:pic>
              </a:graphicData>
            </a:graphic>
          </wp:inline>
        </w:drawing>
      </w:r>
    </w:p>
    <w:p w14:paraId="03AC47A4" w14:textId="1A6999B5" w:rsidR="00380105" w:rsidRPr="00B26E9E" w:rsidRDefault="00B26E9E" w:rsidP="00672653">
      <w:pPr>
        <w:pStyle w:val="Descripcin"/>
      </w:pPr>
      <w:r>
        <w:t xml:space="preserve">Figura </w:t>
      </w:r>
      <w:r>
        <w:fldChar w:fldCharType="begin"/>
      </w:r>
      <w:r>
        <w:instrText xml:space="preserve"> SEQ Figura__ \* ARABIC </w:instrText>
      </w:r>
      <w:r>
        <w:fldChar w:fldCharType="separate"/>
      </w:r>
      <w:r w:rsidR="0039400E">
        <w:rPr>
          <w:noProof/>
        </w:rPr>
        <w:t>1</w:t>
      </w:r>
      <w:r>
        <w:fldChar w:fldCharType="end"/>
      </w:r>
      <w:bookmarkStart w:id="189" w:name="_Toc77849553"/>
      <w:r w:rsidR="00672653">
        <w:t xml:space="preserve">-3. </w:t>
      </w:r>
      <w:r w:rsidR="00672653">
        <w:rPr>
          <w:b w:val="0"/>
        </w:rPr>
        <w:t>Planificación para el desarrollo del proyecto</w:t>
      </w:r>
      <w:bookmarkEnd w:id="189"/>
    </w:p>
    <w:p w14:paraId="193D2818" w14:textId="77777777" w:rsidR="00AE0CCC" w:rsidRPr="00A14027" w:rsidRDefault="00AE0CCC" w:rsidP="00AE0CCC">
      <w:pPr>
        <w:pStyle w:val="Textoindependiente"/>
        <w:spacing w:line="360" w:lineRule="auto"/>
        <w:rPr>
          <w:b/>
          <w:sz w:val="16"/>
        </w:rPr>
      </w:pPr>
      <w:r w:rsidRPr="00A14027">
        <w:rPr>
          <w:b/>
          <w:sz w:val="16"/>
        </w:rPr>
        <w:t xml:space="preserve">Realizado por: </w:t>
      </w:r>
      <w:r w:rsidRPr="00A14027">
        <w:rPr>
          <w:sz w:val="16"/>
        </w:rPr>
        <w:t>W. Aldas y C. Pilataxi, 2020</w:t>
      </w:r>
    </w:p>
    <w:p w14:paraId="1883F43B" w14:textId="77777777" w:rsidR="00AE0CCC" w:rsidRDefault="00AE0CCC" w:rsidP="00411B4C">
      <w:pPr>
        <w:spacing w:line="360" w:lineRule="auto"/>
      </w:pPr>
    </w:p>
    <w:p w14:paraId="13284D13" w14:textId="2E509819" w:rsidR="0021773B" w:rsidRDefault="00AE0CCC" w:rsidP="00411B4C">
      <w:pPr>
        <w:spacing w:line="360" w:lineRule="auto"/>
      </w:pPr>
      <w:r>
        <w:t xml:space="preserve">En la </w:t>
      </w:r>
      <w:r w:rsidR="00110A5C">
        <w:rPr>
          <w:b/>
        </w:rPr>
        <w:t>Figura 1-3</w:t>
      </w:r>
      <w:r w:rsidR="0045035B">
        <w:rPr>
          <w:b/>
          <w:bCs/>
          <w:color w:val="FFFFFF" w:themeColor="background1"/>
        </w:rPr>
        <w:t xml:space="preserve"> </w:t>
      </w:r>
      <w:r w:rsidR="0045035B">
        <w:t>se muestra la cantidad de actividades por realizar dentro del proyecto, a su vez estas están ordenadas por fases</w:t>
      </w:r>
      <w:r w:rsidR="00007D77">
        <w:t>,</w:t>
      </w:r>
      <w:r w:rsidR="0045035B">
        <w:t xml:space="preserve"> las cuales van desde</w:t>
      </w:r>
      <w:r w:rsidR="00007D77">
        <w:t xml:space="preserve"> la fase de análisis y recolección de información, fase de planificación, fase de desarrollo, fase de análisis de resultados y fase de presentación de resultados. </w:t>
      </w:r>
      <w:r w:rsidR="00F124F3">
        <w:t>Además,</w:t>
      </w:r>
      <w:r w:rsidR="00007D77">
        <w:t xml:space="preserve"> para que todo el proceso sea más fácil de manejar se ha implementado el uso de la metodología ágil SCRUM.</w:t>
      </w:r>
    </w:p>
    <w:p w14:paraId="5865162E" w14:textId="77777777" w:rsidR="00596EB4" w:rsidRPr="00463C35" w:rsidRDefault="00596EB4" w:rsidP="00411B4C">
      <w:pPr>
        <w:spacing w:line="360" w:lineRule="auto"/>
      </w:pPr>
    </w:p>
    <w:p w14:paraId="2C32D50A" w14:textId="35FA362D" w:rsidR="0089128B" w:rsidRPr="00B12E04" w:rsidRDefault="0089128B" w:rsidP="002572B4">
      <w:pPr>
        <w:pStyle w:val="Ttulo3"/>
        <w:numPr>
          <w:ilvl w:val="2"/>
          <w:numId w:val="2"/>
        </w:numPr>
      </w:pPr>
      <w:bookmarkStart w:id="190" w:name="_Toc77780636"/>
      <w:bookmarkStart w:id="191" w:name="_Hlk72655845"/>
      <w:r w:rsidRPr="00B12E04">
        <w:t>Requerimientos (Product backlog)</w:t>
      </w:r>
      <w:bookmarkEnd w:id="190"/>
    </w:p>
    <w:bookmarkEnd w:id="191"/>
    <w:p w14:paraId="20E4F160" w14:textId="77777777" w:rsidR="00D82538" w:rsidRDefault="00D82538" w:rsidP="00411B4C">
      <w:pPr>
        <w:spacing w:line="360" w:lineRule="auto"/>
      </w:pPr>
    </w:p>
    <w:p w14:paraId="6771C9B3" w14:textId="416D806F" w:rsidR="0089128B" w:rsidRDefault="0089128B" w:rsidP="00411B4C">
      <w:pPr>
        <w:spacing w:line="360" w:lineRule="auto"/>
      </w:pPr>
      <w:r>
        <w:t xml:space="preserve">Los requerimientos del usuario son establecidos como historias de usuario y las rutinas de funcionamiento del sistema que no están especificadas se </w:t>
      </w:r>
      <w:r w:rsidR="0017620A">
        <w:t>denominan</w:t>
      </w:r>
      <w:r>
        <w:t xml:space="preserve"> historias técnicas, las cuales son útiles para </w:t>
      </w:r>
      <w:r w:rsidR="0017620A">
        <w:t>la creación del producto backlog, el cual está compuesto por una cantidad determinada de entregables o Sprints.</w:t>
      </w:r>
    </w:p>
    <w:p w14:paraId="05EC106B" w14:textId="77777777" w:rsidR="00B12E04" w:rsidRDefault="00B12E04" w:rsidP="00411B4C">
      <w:pPr>
        <w:spacing w:line="360" w:lineRule="auto"/>
      </w:pPr>
    </w:p>
    <w:p w14:paraId="5F866EB3" w14:textId="7E0501FE" w:rsidR="00B12E04" w:rsidRDefault="0017620A" w:rsidP="00411B4C">
      <w:pPr>
        <w:spacing w:line="360" w:lineRule="auto"/>
        <w:rPr>
          <w:b/>
        </w:rPr>
      </w:pPr>
      <w:r>
        <w:t xml:space="preserve">Al crear el producto backlog, cada tarea a realizar necesita un puntaje de estimación, para lo cual se ha escogido el método de la talla de la camiseta o T-shirt. Las unidades estimadas son XXS, XS, S, M, L, XL, a </w:t>
      </w:r>
      <w:r w:rsidR="00A03EE0">
        <w:t xml:space="preserve">continuación, se presenta en la </w:t>
      </w:r>
      <w:r w:rsidR="00A03EE0" w:rsidRPr="00A03EE0">
        <w:rPr>
          <w:b/>
        </w:rPr>
        <w:t>Tabla 1-3</w:t>
      </w:r>
    </w:p>
    <w:p w14:paraId="0EEB269E" w14:textId="615FAEA9" w:rsidR="004D4CCB" w:rsidRPr="004D4CCB" w:rsidRDefault="004D4CCB" w:rsidP="00B26E9E">
      <w:pPr>
        <w:pStyle w:val="Descripcin"/>
        <w:keepNext/>
        <w:rPr>
          <w:b w:val="0"/>
        </w:rPr>
      </w:pPr>
    </w:p>
    <w:p w14:paraId="7CE63444" w14:textId="5E17D47B" w:rsidR="00B26E9E" w:rsidRDefault="00B26E9E" w:rsidP="00B26E9E">
      <w:pPr>
        <w:pStyle w:val="Descripcin"/>
        <w:keepNext/>
        <w:ind w:left="720" w:firstLine="720"/>
      </w:pPr>
      <w:r>
        <w:t xml:space="preserve">Tabla </w:t>
      </w:r>
      <w:r>
        <w:fldChar w:fldCharType="begin"/>
      </w:r>
      <w:r>
        <w:instrText xml:space="preserve"> SEQ Tabla__ \* ARABIC </w:instrText>
      </w:r>
      <w:r>
        <w:fldChar w:fldCharType="separate"/>
      </w:r>
      <w:r w:rsidR="00504470">
        <w:rPr>
          <w:noProof/>
        </w:rPr>
        <w:t>1</w:t>
      </w:r>
      <w:r>
        <w:fldChar w:fldCharType="end"/>
      </w:r>
      <w:r>
        <w:t xml:space="preserve">-3: </w:t>
      </w:r>
      <w:r>
        <w:rPr>
          <w:b w:val="0"/>
        </w:rPr>
        <w:t>Puntos estimados según Tallas de Product Backlog</w:t>
      </w:r>
    </w:p>
    <w:tbl>
      <w:tblPr>
        <w:tblStyle w:val="Tablaconcuadrcula"/>
        <w:tblW w:w="5386" w:type="dxa"/>
        <w:tblInd w:w="1555" w:type="dxa"/>
        <w:tblLook w:val="04A0" w:firstRow="1" w:lastRow="0" w:firstColumn="1" w:lastColumn="0" w:noHBand="0" w:noVBand="1"/>
      </w:tblPr>
      <w:tblGrid>
        <w:gridCol w:w="2693"/>
        <w:gridCol w:w="2693"/>
      </w:tblGrid>
      <w:tr w:rsidR="0017620A" w:rsidRPr="00C47EB2" w14:paraId="04E53B2E" w14:textId="77777777" w:rsidTr="005F5B62">
        <w:tc>
          <w:tcPr>
            <w:tcW w:w="2693" w:type="dxa"/>
          </w:tcPr>
          <w:p w14:paraId="430D24F4" w14:textId="70DE3E34" w:rsidR="0017620A" w:rsidRPr="00C47EB2" w:rsidRDefault="0017620A" w:rsidP="00411B4C">
            <w:pPr>
              <w:spacing w:line="360" w:lineRule="auto"/>
              <w:jc w:val="center"/>
              <w:rPr>
                <w:b/>
                <w:bCs/>
                <w:sz w:val="18"/>
              </w:rPr>
            </w:pPr>
            <w:r w:rsidRPr="00C47EB2">
              <w:rPr>
                <w:b/>
                <w:bCs/>
                <w:sz w:val="18"/>
              </w:rPr>
              <w:t>Tallas</w:t>
            </w:r>
          </w:p>
        </w:tc>
        <w:tc>
          <w:tcPr>
            <w:tcW w:w="2693" w:type="dxa"/>
          </w:tcPr>
          <w:p w14:paraId="6A4F726A" w14:textId="5305212F" w:rsidR="0017620A" w:rsidRPr="00C47EB2" w:rsidRDefault="00057A2F" w:rsidP="00411B4C">
            <w:pPr>
              <w:spacing w:line="360" w:lineRule="auto"/>
              <w:jc w:val="center"/>
              <w:rPr>
                <w:b/>
                <w:bCs/>
                <w:sz w:val="18"/>
              </w:rPr>
            </w:pPr>
            <w:r w:rsidRPr="00C47EB2">
              <w:rPr>
                <w:b/>
                <w:bCs/>
                <w:sz w:val="18"/>
              </w:rPr>
              <w:t>Puntos Estimados</w:t>
            </w:r>
          </w:p>
        </w:tc>
      </w:tr>
      <w:tr w:rsidR="0017620A" w:rsidRPr="00C47EB2" w14:paraId="50D69BB5" w14:textId="77777777" w:rsidTr="005F5B62">
        <w:tc>
          <w:tcPr>
            <w:tcW w:w="2693" w:type="dxa"/>
          </w:tcPr>
          <w:p w14:paraId="691C120D" w14:textId="3205572A" w:rsidR="0017620A" w:rsidRPr="00C47EB2" w:rsidRDefault="00057A2F" w:rsidP="00411B4C">
            <w:pPr>
              <w:spacing w:line="360" w:lineRule="auto"/>
              <w:jc w:val="center"/>
              <w:rPr>
                <w:sz w:val="18"/>
              </w:rPr>
            </w:pPr>
            <w:r w:rsidRPr="00C47EB2">
              <w:rPr>
                <w:sz w:val="18"/>
              </w:rPr>
              <w:t>XXS</w:t>
            </w:r>
          </w:p>
        </w:tc>
        <w:tc>
          <w:tcPr>
            <w:tcW w:w="2693" w:type="dxa"/>
          </w:tcPr>
          <w:p w14:paraId="74ED5B5B" w14:textId="04DF5A77" w:rsidR="0017620A" w:rsidRPr="00C47EB2" w:rsidRDefault="00057A2F" w:rsidP="00411B4C">
            <w:pPr>
              <w:spacing w:line="360" w:lineRule="auto"/>
              <w:jc w:val="center"/>
              <w:rPr>
                <w:sz w:val="18"/>
              </w:rPr>
            </w:pPr>
            <w:r w:rsidRPr="00C47EB2">
              <w:rPr>
                <w:sz w:val="18"/>
              </w:rPr>
              <w:t>8</w:t>
            </w:r>
          </w:p>
        </w:tc>
      </w:tr>
      <w:tr w:rsidR="0017620A" w:rsidRPr="00C47EB2" w14:paraId="32AE95A9" w14:textId="77777777" w:rsidTr="005F5B62">
        <w:tc>
          <w:tcPr>
            <w:tcW w:w="2693" w:type="dxa"/>
          </w:tcPr>
          <w:p w14:paraId="54204D16" w14:textId="676E2215" w:rsidR="0017620A" w:rsidRPr="00C47EB2" w:rsidRDefault="00057A2F" w:rsidP="00411B4C">
            <w:pPr>
              <w:spacing w:line="360" w:lineRule="auto"/>
              <w:jc w:val="center"/>
              <w:rPr>
                <w:sz w:val="18"/>
              </w:rPr>
            </w:pPr>
            <w:r w:rsidRPr="00C47EB2">
              <w:rPr>
                <w:sz w:val="18"/>
              </w:rPr>
              <w:t>XS</w:t>
            </w:r>
          </w:p>
        </w:tc>
        <w:tc>
          <w:tcPr>
            <w:tcW w:w="2693" w:type="dxa"/>
          </w:tcPr>
          <w:p w14:paraId="763A3921" w14:textId="1575752B" w:rsidR="0017620A" w:rsidRPr="00C47EB2" w:rsidRDefault="00057A2F" w:rsidP="00411B4C">
            <w:pPr>
              <w:spacing w:line="360" w:lineRule="auto"/>
              <w:jc w:val="center"/>
              <w:rPr>
                <w:sz w:val="18"/>
              </w:rPr>
            </w:pPr>
            <w:r w:rsidRPr="00C47EB2">
              <w:rPr>
                <w:sz w:val="18"/>
              </w:rPr>
              <w:t>16</w:t>
            </w:r>
          </w:p>
        </w:tc>
      </w:tr>
      <w:tr w:rsidR="0017620A" w:rsidRPr="00C47EB2" w14:paraId="4A1CE200" w14:textId="77777777" w:rsidTr="005F5B62">
        <w:tc>
          <w:tcPr>
            <w:tcW w:w="2693" w:type="dxa"/>
          </w:tcPr>
          <w:p w14:paraId="6EB032CF" w14:textId="071E6828" w:rsidR="0017620A" w:rsidRPr="00C47EB2" w:rsidRDefault="00057A2F" w:rsidP="00411B4C">
            <w:pPr>
              <w:spacing w:line="360" w:lineRule="auto"/>
              <w:jc w:val="center"/>
              <w:rPr>
                <w:sz w:val="18"/>
              </w:rPr>
            </w:pPr>
            <w:r w:rsidRPr="00C47EB2">
              <w:rPr>
                <w:sz w:val="18"/>
              </w:rPr>
              <w:t>S</w:t>
            </w:r>
          </w:p>
        </w:tc>
        <w:tc>
          <w:tcPr>
            <w:tcW w:w="2693" w:type="dxa"/>
          </w:tcPr>
          <w:p w14:paraId="789A14CD" w14:textId="23065200" w:rsidR="0017620A" w:rsidRPr="00C47EB2" w:rsidRDefault="00057A2F" w:rsidP="00411B4C">
            <w:pPr>
              <w:spacing w:line="360" w:lineRule="auto"/>
              <w:jc w:val="center"/>
              <w:rPr>
                <w:sz w:val="18"/>
              </w:rPr>
            </w:pPr>
            <w:r w:rsidRPr="00C47EB2">
              <w:rPr>
                <w:sz w:val="18"/>
              </w:rPr>
              <w:t>24</w:t>
            </w:r>
          </w:p>
        </w:tc>
      </w:tr>
      <w:tr w:rsidR="0017620A" w:rsidRPr="00C47EB2" w14:paraId="24E334B0" w14:textId="77777777" w:rsidTr="005F5B62">
        <w:tc>
          <w:tcPr>
            <w:tcW w:w="2693" w:type="dxa"/>
          </w:tcPr>
          <w:p w14:paraId="5116F8A2" w14:textId="348E88EB" w:rsidR="0017620A" w:rsidRPr="00C47EB2" w:rsidRDefault="00057A2F" w:rsidP="00411B4C">
            <w:pPr>
              <w:spacing w:line="360" w:lineRule="auto"/>
              <w:jc w:val="center"/>
              <w:rPr>
                <w:sz w:val="18"/>
              </w:rPr>
            </w:pPr>
            <w:r w:rsidRPr="00C47EB2">
              <w:rPr>
                <w:sz w:val="18"/>
              </w:rPr>
              <w:t>M</w:t>
            </w:r>
          </w:p>
        </w:tc>
        <w:tc>
          <w:tcPr>
            <w:tcW w:w="2693" w:type="dxa"/>
          </w:tcPr>
          <w:p w14:paraId="794D487F" w14:textId="729898C3" w:rsidR="0017620A" w:rsidRPr="00C47EB2" w:rsidRDefault="00057A2F" w:rsidP="00411B4C">
            <w:pPr>
              <w:spacing w:line="360" w:lineRule="auto"/>
              <w:jc w:val="center"/>
              <w:rPr>
                <w:sz w:val="18"/>
              </w:rPr>
            </w:pPr>
            <w:r w:rsidRPr="00C47EB2">
              <w:rPr>
                <w:sz w:val="18"/>
              </w:rPr>
              <w:t>40</w:t>
            </w:r>
          </w:p>
        </w:tc>
      </w:tr>
      <w:tr w:rsidR="0017620A" w:rsidRPr="00C47EB2" w14:paraId="25A6BAF4" w14:textId="77777777" w:rsidTr="005F5B62">
        <w:tc>
          <w:tcPr>
            <w:tcW w:w="2693" w:type="dxa"/>
          </w:tcPr>
          <w:p w14:paraId="3B6903DA" w14:textId="5B2776A9" w:rsidR="0017620A" w:rsidRPr="00C47EB2" w:rsidRDefault="00057A2F" w:rsidP="00411B4C">
            <w:pPr>
              <w:spacing w:line="360" w:lineRule="auto"/>
              <w:jc w:val="center"/>
              <w:rPr>
                <w:sz w:val="18"/>
              </w:rPr>
            </w:pPr>
            <w:r w:rsidRPr="00C47EB2">
              <w:rPr>
                <w:sz w:val="18"/>
              </w:rPr>
              <w:t>L</w:t>
            </w:r>
          </w:p>
        </w:tc>
        <w:tc>
          <w:tcPr>
            <w:tcW w:w="2693" w:type="dxa"/>
          </w:tcPr>
          <w:p w14:paraId="46C599B6" w14:textId="7B1B6A87" w:rsidR="0017620A" w:rsidRPr="00C47EB2" w:rsidRDefault="00057A2F" w:rsidP="00411B4C">
            <w:pPr>
              <w:spacing w:line="360" w:lineRule="auto"/>
              <w:jc w:val="center"/>
              <w:rPr>
                <w:sz w:val="18"/>
              </w:rPr>
            </w:pPr>
            <w:r w:rsidRPr="00C47EB2">
              <w:rPr>
                <w:sz w:val="18"/>
              </w:rPr>
              <w:t>80</w:t>
            </w:r>
          </w:p>
        </w:tc>
      </w:tr>
      <w:tr w:rsidR="00057A2F" w:rsidRPr="00C47EB2" w14:paraId="3909F141" w14:textId="77777777" w:rsidTr="005F5B62">
        <w:tc>
          <w:tcPr>
            <w:tcW w:w="2693" w:type="dxa"/>
          </w:tcPr>
          <w:p w14:paraId="740422C2" w14:textId="39C63B57" w:rsidR="00057A2F" w:rsidRPr="00C47EB2" w:rsidRDefault="00057A2F" w:rsidP="00411B4C">
            <w:pPr>
              <w:spacing w:line="360" w:lineRule="auto"/>
              <w:jc w:val="center"/>
              <w:rPr>
                <w:sz w:val="18"/>
              </w:rPr>
            </w:pPr>
            <w:r w:rsidRPr="00C47EB2">
              <w:rPr>
                <w:sz w:val="18"/>
              </w:rPr>
              <w:t>XL</w:t>
            </w:r>
          </w:p>
        </w:tc>
        <w:tc>
          <w:tcPr>
            <w:tcW w:w="2693" w:type="dxa"/>
          </w:tcPr>
          <w:p w14:paraId="5DB6633D" w14:textId="19E44A26" w:rsidR="00057A2F" w:rsidRPr="00C47EB2" w:rsidRDefault="00057A2F" w:rsidP="00411B4C">
            <w:pPr>
              <w:spacing w:line="360" w:lineRule="auto"/>
              <w:jc w:val="center"/>
              <w:rPr>
                <w:sz w:val="18"/>
              </w:rPr>
            </w:pPr>
            <w:r w:rsidRPr="00C47EB2">
              <w:rPr>
                <w:sz w:val="18"/>
              </w:rPr>
              <w:t>120</w:t>
            </w:r>
          </w:p>
        </w:tc>
      </w:tr>
    </w:tbl>
    <w:p w14:paraId="66808C7A" w14:textId="6CF743E1" w:rsidR="00C47EB2" w:rsidRDefault="005F5B62" w:rsidP="005F5B62">
      <w:pPr>
        <w:pStyle w:val="Textoindependiente"/>
        <w:spacing w:line="360" w:lineRule="auto"/>
        <w:ind w:left="720" w:firstLine="720"/>
        <w:rPr>
          <w:sz w:val="16"/>
        </w:rPr>
      </w:pPr>
      <w:r>
        <w:rPr>
          <w:b/>
          <w:sz w:val="16"/>
        </w:rPr>
        <w:t xml:space="preserve">  </w:t>
      </w:r>
      <w:r w:rsidR="00C47EB2" w:rsidRPr="00A14027">
        <w:rPr>
          <w:b/>
          <w:sz w:val="16"/>
        </w:rPr>
        <w:t xml:space="preserve">Realizado por: </w:t>
      </w:r>
      <w:r w:rsidR="00C47EB2" w:rsidRPr="00A14027">
        <w:rPr>
          <w:sz w:val="16"/>
        </w:rPr>
        <w:t>W. Aldas y C. Pilataxi, 2020</w:t>
      </w:r>
    </w:p>
    <w:p w14:paraId="1917568F" w14:textId="3EB7A689" w:rsidR="0017620A" w:rsidRDefault="0017620A" w:rsidP="00411B4C">
      <w:pPr>
        <w:spacing w:line="360" w:lineRule="auto"/>
      </w:pPr>
    </w:p>
    <w:p w14:paraId="6371EAC8" w14:textId="338151C3" w:rsidR="00A51C82" w:rsidRDefault="00202497" w:rsidP="00CC2FF7">
      <w:pPr>
        <w:pStyle w:val="Textoindependiente"/>
        <w:spacing w:line="360" w:lineRule="auto"/>
      </w:pPr>
      <w:r>
        <w:t>El tiempo de desarrollo diario es de 8 horas dentro de un lapso semanal de 5 días laborales. C</w:t>
      </w:r>
      <w:r w:rsidR="00C86CAC">
        <w:t>ada punto estimado representa una hora laboral, por lo que la talla XXS que tiene un estimado de 8 puntos su valor en tiempo laboral es de 8 horas</w:t>
      </w:r>
      <w:r>
        <w:t>, es decir un día laboral</w:t>
      </w:r>
      <w:r w:rsidR="00C86CAC">
        <w:t>, para la talla XS de 16 puntos estimados su ti</w:t>
      </w:r>
      <w:r>
        <w:t>empo laboral es de 2 días</w:t>
      </w:r>
      <w:r w:rsidR="00C86CAC">
        <w:t>, para la talla S de 24 puntos estimados su tiempo</w:t>
      </w:r>
      <w:r>
        <w:t xml:space="preserve"> laboral es de 3 días</w:t>
      </w:r>
      <w:r w:rsidR="00C86CAC">
        <w:t xml:space="preserve">, para la talla M de 40 puntos estimados </w:t>
      </w:r>
      <w:r>
        <w:t>su tiempo laboral es de 5 días es decir una semana de trabajo</w:t>
      </w:r>
      <w:r w:rsidR="00C86CAC">
        <w:t xml:space="preserve">, para la talla L de 80 puntos estimados </w:t>
      </w:r>
      <w:r>
        <w:t>su tiempo laboral es de 10 días es decir dos semanas de trabajo</w:t>
      </w:r>
      <w:r w:rsidR="00C86CAC">
        <w:t xml:space="preserve">, para la talla XL de 120 puntos estimados </w:t>
      </w:r>
      <w:r>
        <w:t>su tiempo laboral es de 15 días es decir tres semanas de trabajo.</w:t>
      </w:r>
    </w:p>
    <w:p w14:paraId="1CDD5FEC" w14:textId="78F63A52" w:rsidR="00B37DAA" w:rsidRDefault="00293F1D" w:rsidP="00CC2FF7">
      <w:pPr>
        <w:pStyle w:val="Textoindependiente"/>
        <w:spacing w:line="360" w:lineRule="auto"/>
      </w:pPr>
      <w:r>
        <w:t>De acuerdo con</w:t>
      </w:r>
      <w:r w:rsidR="00B37DAA">
        <w:t xml:space="preserve"> la metodología Scrum todas las iteraciones o Sprints deben tener un mismo número estimado de puntos, en este caso se toma que cada Sprint </w:t>
      </w:r>
      <w:r w:rsidR="00D636F3">
        <w:t>es</w:t>
      </w:r>
      <w:r w:rsidR="00B37DAA">
        <w:t xml:space="preserve"> representa</w:t>
      </w:r>
      <w:r w:rsidR="00D636F3">
        <w:t>do</w:t>
      </w:r>
      <w:r w:rsidR="00B37DAA">
        <w:t xml:space="preserve"> con 120 puntos lo cual equivale a 120 horas laborales es decir 3 semanas, mediante esta aclarativa se seleccionan las historias técnicas o de usuario que sumados den un resultado que no sobrepase la cantidad de puntos de cada Sprint, esto </w:t>
      </w:r>
      <w:r>
        <w:t>de acuerdo con</w:t>
      </w:r>
      <w:r w:rsidR="00B37DAA">
        <w:t xml:space="preserve"> la prioridad que ha</w:t>
      </w:r>
      <w:r>
        <w:t>ya</w:t>
      </w:r>
      <w:r w:rsidR="00B37DAA">
        <w:t xml:space="preserve"> establecido e</w:t>
      </w:r>
      <w:r>
        <w:t>l cliente.</w:t>
      </w:r>
    </w:p>
    <w:p w14:paraId="192841D8" w14:textId="77777777" w:rsidR="00344600" w:rsidRDefault="00344600" w:rsidP="00CC2FF7">
      <w:pPr>
        <w:pStyle w:val="Textoindependiente"/>
        <w:spacing w:line="360" w:lineRule="auto"/>
      </w:pPr>
    </w:p>
    <w:p w14:paraId="2B57C8B6" w14:textId="6291085A" w:rsidR="00D636F3" w:rsidRPr="00A51C82" w:rsidRDefault="00D636F3" w:rsidP="00AB3F0E">
      <w:pPr>
        <w:pStyle w:val="Ttulo3"/>
        <w:numPr>
          <w:ilvl w:val="2"/>
          <w:numId w:val="2"/>
        </w:numPr>
      </w:pPr>
      <w:bookmarkStart w:id="192" w:name="_Toc77780637"/>
      <w:r w:rsidRPr="00AB3F0E">
        <w:rPr>
          <w:rStyle w:val="nfasis"/>
          <w:i/>
        </w:rPr>
        <w:t>Alcance</w:t>
      </w:r>
      <w:r w:rsidRPr="00A51C82">
        <w:t xml:space="preserve"> del </w:t>
      </w:r>
      <w:r w:rsidRPr="00AB3F0E">
        <w:t>proyecto</w:t>
      </w:r>
      <w:bookmarkEnd w:id="192"/>
    </w:p>
    <w:p w14:paraId="6787AD4C" w14:textId="77777777" w:rsidR="00344600" w:rsidRDefault="00344600" w:rsidP="00CC2FF7">
      <w:pPr>
        <w:pStyle w:val="Textoindependiente"/>
        <w:spacing w:line="360" w:lineRule="auto"/>
      </w:pPr>
    </w:p>
    <w:p w14:paraId="0CD5E74F" w14:textId="1092B71E" w:rsidR="00D636F3" w:rsidRDefault="00D636F3" w:rsidP="00CC2FF7">
      <w:pPr>
        <w:pStyle w:val="Textoindependiente"/>
        <w:spacing w:line="360" w:lineRule="auto"/>
      </w:pPr>
      <w:r w:rsidRPr="00463C35">
        <w:t xml:space="preserve">La aplicación web permanecerá alojada en un hosting empleado por la institución, con acceso a través de internet, a su vez este consumirá datos almacenados en el servidor de base de datos de la misma institución. </w:t>
      </w:r>
    </w:p>
    <w:p w14:paraId="70D746EE" w14:textId="7826B602" w:rsidR="00D636F3" w:rsidRDefault="00D636F3" w:rsidP="00CC2FF7">
      <w:pPr>
        <w:pStyle w:val="Textoindependiente"/>
        <w:spacing w:line="360" w:lineRule="auto"/>
      </w:pPr>
      <w:r>
        <w:t>En cuanto a la aplicación móvil, debido al bajo presupuesto económico de la institución, permanecerá alojado en el mismo hosting de la aplicación web, lugar del cual será accedido y descargado mediante la aplicación web.</w:t>
      </w:r>
    </w:p>
    <w:p w14:paraId="002157D4" w14:textId="77777777" w:rsidR="00344600" w:rsidRDefault="00344600" w:rsidP="00CC2FF7">
      <w:pPr>
        <w:pStyle w:val="Textoindependiente"/>
        <w:spacing w:line="360" w:lineRule="auto"/>
      </w:pPr>
    </w:p>
    <w:p w14:paraId="57349CF8" w14:textId="648B3DCF" w:rsidR="00D636F3" w:rsidRPr="00A51C82" w:rsidRDefault="00D636F3" w:rsidP="002572B4">
      <w:pPr>
        <w:pStyle w:val="Ttulo3"/>
        <w:numPr>
          <w:ilvl w:val="2"/>
          <w:numId w:val="2"/>
        </w:numPr>
      </w:pPr>
      <w:bookmarkStart w:id="193" w:name="_Toc77780638"/>
      <w:r w:rsidRPr="00344600">
        <w:t>Limitaciones</w:t>
      </w:r>
      <w:bookmarkEnd w:id="193"/>
    </w:p>
    <w:p w14:paraId="3493495A" w14:textId="77777777" w:rsidR="00344600" w:rsidRDefault="00344600" w:rsidP="0076308C">
      <w:pPr>
        <w:spacing w:line="360" w:lineRule="auto"/>
      </w:pPr>
    </w:p>
    <w:p w14:paraId="1DB2D16D" w14:textId="610C6BE0" w:rsidR="00D636F3" w:rsidRPr="00463C35" w:rsidRDefault="00D636F3" w:rsidP="00CC2FF7">
      <w:pPr>
        <w:pStyle w:val="Textoindependiente"/>
        <w:spacing w:line="360" w:lineRule="auto"/>
      </w:pPr>
      <w:r w:rsidRPr="00463C35">
        <w:t>El uso de la aplicación</w:t>
      </w:r>
      <w:r>
        <w:t xml:space="preserve"> </w:t>
      </w:r>
      <w:r w:rsidRPr="00463C35">
        <w:rPr>
          <w:spacing w:val="-3"/>
        </w:rPr>
        <w:t>web</w:t>
      </w:r>
      <w:r w:rsidRPr="00463C35">
        <w:t>, está restringido únicamente al personal administrativo</w:t>
      </w:r>
      <w:r w:rsidRPr="00463C35">
        <w:rPr>
          <w:spacing w:val="-5"/>
        </w:rPr>
        <w:t xml:space="preserve"> </w:t>
      </w:r>
      <w:r>
        <w:t>u otros usuarios a los que se les haya dado permiso de acceso</w:t>
      </w:r>
      <w:r w:rsidRPr="00463C35">
        <w:t>,</w:t>
      </w:r>
      <w:r w:rsidRPr="00463C35">
        <w:rPr>
          <w:spacing w:val="-2"/>
        </w:rPr>
        <w:t xml:space="preserve"> </w:t>
      </w:r>
      <w:r w:rsidRPr="00463C35">
        <w:t>lo</w:t>
      </w:r>
      <w:r w:rsidRPr="00463C35">
        <w:rPr>
          <w:spacing w:val="-9"/>
        </w:rPr>
        <w:t xml:space="preserve"> </w:t>
      </w:r>
      <w:r w:rsidRPr="00463C35">
        <w:t>cual</w:t>
      </w:r>
      <w:r w:rsidRPr="00463C35">
        <w:rPr>
          <w:spacing w:val="-7"/>
        </w:rPr>
        <w:t xml:space="preserve"> </w:t>
      </w:r>
      <w:r w:rsidRPr="00463C35">
        <w:t>será</w:t>
      </w:r>
      <w:r w:rsidRPr="00463C35">
        <w:rPr>
          <w:spacing w:val="-1"/>
        </w:rPr>
        <w:t xml:space="preserve"> </w:t>
      </w:r>
      <w:r w:rsidRPr="00463C35">
        <w:t>verificado</w:t>
      </w:r>
      <w:r w:rsidRPr="00463C35">
        <w:rPr>
          <w:spacing w:val="-5"/>
        </w:rPr>
        <w:t xml:space="preserve"> </w:t>
      </w:r>
      <w:r w:rsidRPr="00463C35">
        <w:t>mediante</w:t>
      </w:r>
      <w:r w:rsidRPr="00463C35">
        <w:rPr>
          <w:spacing w:val="-11"/>
        </w:rPr>
        <w:t xml:space="preserve"> </w:t>
      </w:r>
      <w:r w:rsidRPr="00463C35">
        <w:t>sus</w:t>
      </w:r>
      <w:r w:rsidRPr="00463C35">
        <w:rPr>
          <w:spacing w:val="-3"/>
        </w:rPr>
        <w:t xml:space="preserve"> </w:t>
      </w:r>
      <w:r w:rsidRPr="00463C35">
        <w:t>credenciales</w:t>
      </w:r>
      <w:r w:rsidRPr="00463C35">
        <w:rPr>
          <w:spacing w:val="-3"/>
        </w:rPr>
        <w:t xml:space="preserve"> </w:t>
      </w:r>
      <w:r w:rsidRPr="00463C35">
        <w:t>de</w:t>
      </w:r>
      <w:r w:rsidR="00B041E3">
        <w:t xml:space="preserve"> </w:t>
      </w:r>
      <w:r w:rsidRPr="00463C35">
        <w:rPr>
          <w:spacing w:val="-3"/>
        </w:rPr>
        <w:t>autenticación</w:t>
      </w:r>
      <w:r w:rsidR="00B041E3">
        <w:rPr>
          <w:spacing w:val="-3"/>
        </w:rPr>
        <w:t>, cada vez que quieran interactuar con el sistema</w:t>
      </w:r>
      <w:r w:rsidRPr="00463C35">
        <w:rPr>
          <w:spacing w:val="-3"/>
        </w:rPr>
        <w:t xml:space="preserve">. </w:t>
      </w:r>
      <w:r w:rsidRPr="00463C35">
        <w:rPr>
          <w:spacing w:val="-4"/>
        </w:rPr>
        <w:t xml:space="preserve">Además, </w:t>
      </w:r>
      <w:r w:rsidRPr="00463C35">
        <w:rPr>
          <w:spacing w:val="-3"/>
        </w:rPr>
        <w:t xml:space="preserve">solo </w:t>
      </w:r>
      <w:r w:rsidRPr="00463C35">
        <w:rPr>
          <w:spacing w:val="-4"/>
        </w:rPr>
        <w:t xml:space="preserve">el </w:t>
      </w:r>
      <w:r w:rsidRPr="00463C35">
        <w:rPr>
          <w:spacing w:val="-3"/>
        </w:rPr>
        <w:t xml:space="preserve">administrador tendrá </w:t>
      </w:r>
      <w:r w:rsidRPr="00463C35">
        <w:t xml:space="preserve">acceso a todas las </w:t>
      </w:r>
      <w:r w:rsidRPr="00463C35">
        <w:rPr>
          <w:spacing w:val="-3"/>
        </w:rPr>
        <w:t xml:space="preserve">funcionalidades </w:t>
      </w:r>
      <w:r w:rsidRPr="00463C35">
        <w:t xml:space="preserve">del sistema, mientras que </w:t>
      </w:r>
      <w:r w:rsidRPr="00463C35">
        <w:rPr>
          <w:spacing w:val="-4"/>
        </w:rPr>
        <w:t xml:space="preserve">el </w:t>
      </w:r>
      <w:r w:rsidRPr="00463C35">
        <w:t xml:space="preserve">resto de los usuarios estarán limitados a un grupo de funcionalidades </w:t>
      </w:r>
      <w:r w:rsidR="00B041E3" w:rsidRPr="00463C35">
        <w:t>de acuerdo con</w:t>
      </w:r>
      <w:r w:rsidRPr="00463C35">
        <w:t xml:space="preserve"> sus</w:t>
      </w:r>
      <w:r w:rsidRPr="00463C35">
        <w:rPr>
          <w:spacing w:val="-1"/>
        </w:rPr>
        <w:t xml:space="preserve"> </w:t>
      </w:r>
      <w:r w:rsidRPr="00463C35">
        <w:t>roles.</w:t>
      </w:r>
    </w:p>
    <w:p w14:paraId="654CB3AB" w14:textId="3F2F060F" w:rsidR="00AB050D" w:rsidRDefault="00B041E3" w:rsidP="00CC2FF7">
      <w:pPr>
        <w:pStyle w:val="Textoindependiente"/>
        <w:spacing w:line="360" w:lineRule="auto"/>
      </w:pPr>
      <w:r>
        <w:t xml:space="preserve">La aplicación móvil ha sido </w:t>
      </w:r>
      <w:r w:rsidR="00B701B5">
        <w:t>desarrollada</w:t>
      </w:r>
      <w:r>
        <w:t xml:space="preserve"> como una aplicación multiplataforma es decir que puede ser utilizada por más de un sistema operativo, sin </w:t>
      </w:r>
      <w:r w:rsidR="00D37809">
        <w:t>embargo,</w:t>
      </w:r>
      <w:r>
        <w:t xml:space="preserve"> debido a la gran cantidad de usuarios de dispositivos smartphone con sistema Android, se ha optado únicamente en poner en producción para este sistema.</w:t>
      </w:r>
    </w:p>
    <w:p w14:paraId="0A083635" w14:textId="77777777" w:rsidR="00344600" w:rsidRDefault="00344600" w:rsidP="00CC2FF7">
      <w:pPr>
        <w:pStyle w:val="Textoindependiente"/>
        <w:spacing w:line="360" w:lineRule="auto"/>
      </w:pPr>
    </w:p>
    <w:p w14:paraId="3CF15D31" w14:textId="65FB4A66" w:rsidR="00D636F3" w:rsidRPr="00A51C82" w:rsidRDefault="00D636F3" w:rsidP="002572B4">
      <w:pPr>
        <w:pStyle w:val="Ttulo3"/>
        <w:numPr>
          <w:ilvl w:val="2"/>
          <w:numId w:val="2"/>
        </w:numPr>
      </w:pPr>
      <w:bookmarkStart w:id="194" w:name="_Toc77780639"/>
      <w:r w:rsidRPr="00A51C82">
        <w:t>Especificaciones para los</w:t>
      </w:r>
      <w:r w:rsidRPr="00A51C82">
        <w:rPr>
          <w:spacing w:val="1"/>
        </w:rPr>
        <w:t xml:space="preserve"> </w:t>
      </w:r>
      <w:r w:rsidRPr="00A51C82">
        <w:t>requerimientos</w:t>
      </w:r>
      <w:bookmarkEnd w:id="194"/>
    </w:p>
    <w:p w14:paraId="5392F8DA" w14:textId="77777777" w:rsidR="00344600" w:rsidRDefault="00344600" w:rsidP="00CC2FF7">
      <w:pPr>
        <w:pStyle w:val="Textoindependiente"/>
        <w:spacing w:line="360" w:lineRule="auto"/>
      </w:pPr>
    </w:p>
    <w:p w14:paraId="12910090" w14:textId="1BACE9D3" w:rsidR="00D636F3" w:rsidRPr="00463C35" w:rsidRDefault="00D636F3" w:rsidP="00CC2FF7">
      <w:pPr>
        <w:pStyle w:val="Textoindependiente"/>
        <w:spacing w:line="360" w:lineRule="auto"/>
      </w:pPr>
      <w:r w:rsidRPr="00463C35">
        <w:t>En esta sección se establecen todos los requerimientos necesarios para el funcionamiento del sistema que permitirá la gestión de información de los procesos administrativos de la escuela de conducción Conduespoch E.P, mismos que son especificaciones de las funcionalidades de cada uno de los departamentos.</w:t>
      </w:r>
    </w:p>
    <w:p w14:paraId="22392329" w14:textId="0A7876BB" w:rsidR="00293F1D" w:rsidRPr="007442A8" w:rsidRDefault="00293F1D" w:rsidP="00CC2FF7">
      <w:pPr>
        <w:pStyle w:val="Textoindependiente"/>
        <w:spacing w:line="360" w:lineRule="auto"/>
      </w:pPr>
      <w:r w:rsidRPr="007442A8">
        <w:t xml:space="preserve">Para establecer los requerimientos del sistema </w:t>
      </w:r>
      <w:r w:rsidRPr="007442A8">
        <w:rPr>
          <w:spacing w:val="2"/>
        </w:rPr>
        <w:t xml:space="preserve">se </w:t>
      </w:r>
      <w:r w:rsidRPr="007442A8">
        <w:rPr>
          <w:spacing w:val="-3"/>
        </w:rPr>
        <w:t xml:space="preserve">ha </w:t>
      </w:r>
      <w:r w:rsidRPr="007442A8">
        <w:t xml:space="preserve">tenido que realizar una entrevista al director de DTIC de la escuela de conducción Conduespoch E.P, para lo cual </w:t>
      </w:r>
      <w:r w:rsidRPr="007442A8">
        <w:rPr>
          <w:spacing w:val="2"/>
        </w:rPr>
        <w:t xml:space="preserve">se </w:t>
      </w:r>
      <w:r w:rsidRPr="007442A8">
        <w:t xml:space="preserve">han establecido </w:t>
      </w:r>
      <w:r w:rsidR="007442A8" w:rsidRPr="007442A8">
        <w:t>9</w:t>
      </w:r>
      <w:r w:rsidRPr="007442A8">
        <w:t xml:space="preserve">8 requerimientos, </w:t>
      </w:r>
      <w:r w:rsidRPr="007442A8">
        <w:rPr>
          <w:spacing w:val="-3"/>
        </w:rPr>
        <w:t xml:space="preserve">los </w:t>
      </w:r>
      <w:r w:rsidRPr="007442A8">
        <w:rPr>
          <w:spacing w:val="-2"/>
        </w:rPr>
        <w:t xml:space="preserve">mismos </w:t>
      </w:r>
      <w:r w:rsidRPr="007442A8">
        <w:t xml:space="preserve">que serán rotulados como historias de usuario </w:t>
      </w:r>
      <w:r w:rsidRPr="007442A8">
        <w:rPr>
          <w:spacing w:val="-3"/>
        </w:rPr>
        <w:t xml:space="preserve">(HU), </w:t>
      </w:r>
      <w:r w:rsidRPr="007442A8">
        <w:t>además</w:t>
      </w:r>
      <w:r w:rsidR="00B041E3" w:rsidRPr="007442A8">
        <w:rPr>
          <w:spacing w:val="-3"/>
        </w:rPr>
        <w:t xml:space="preserve"> </w:t>
      </w:r>
      <w:r w:rsidRPr="007442A8">
        <w:rPr>
          <w:spacing w:val="5"/>
        </w:rPr>
        <w:t xml:space="preserve">se </w:t>
      </w:r>
      <w:r w:rsidRPr="007442A8">
        <w:rPr>
          <w:spacing w:val="-3"/>
        </w:rPr>
        <w:t xml:space="preserve">ha </w:t>
      </w:r>
      <w:r w:rsidRPr="007442A8">
        <w:t xml:space="preserve">visto oportuno la realización de </w:t>
      </w:r>
      <w:r w:rsidR="007442A8" w:rsidRPr="007442A8">
        <w:t>18</w:t>
      </w:r>
      <w:r w:rsidRPr="007442A8">
        <w:t xml:space="preserve"> historias técnicas (HT) para la elaboración de actividades que sirven de apoyo al funcionamiento del</w:t>
      </w:r>
      <w:r w:rsidRPr="007442A8">
        <w:rPr>
          <w:spacing w:val="-10"/>
        </w:rPr>
        <w:t xml:space="preserve"> </w:t>
      </w:r>
      <w:r w:rsidRPr="007442A8">
        <w:t>sistema.</w:t>
      </w:r>
    </w:p>
    <w:p w14:paraId="1EE4310D" w14:textId="23CFEC12" w:rsidR="00293F1D" w:rsidRDefault="00293F1D" w:rsidP="00CC2FF7">
      <w:pPr>
        <w:pStyle w:val="Textoindependiente"/>
        <w:spacing w:line="360" w:lineRule="auto"/>
      </w:pPr>
      <w:r w:rsidRPr="007442A8">
        <w:t>El desarrollo del sistema se establece en las siguientes historias de usuario</w:t>
      </w:r>
      <w:r w:rsidR="006B605A">
        <w:t xml:space="preserve"> detalladas en la </w:t>
      </w:r>
      <w:r w:rsidR="006B605A" w:rsidRPr="006B605A">
        <w:rPr>
          <w:b/>
        </w:rPr>
        <w:t>Tabla 2-3</w:t>
      </w:r>
      <w:r w:rsidRPr="007442A8">
        <w:t>, con</w:t>
      </w:r>
      <w:r w:rsidRPr="007442A8">
        <w:rPr>
          <w:spacing w:val="-10"/>
        </w:rPr>
        <w:t xml:space="preserve"> </w:t>
      </w:r>
      <w:r w:rsidRPr="007442A8">
        <w:t>su</w:t>
      </w:r>
      <w:r w:rsidRPr="007442A8">
        <w:rPr>
          <w:spacing w:val="-5"/>
        </w:rPr>
        <w:t xml:space="preserve"> </w:t>
      </w:r>
      <w:r w:rsidRPr="007442A8">
        <w:t>respectiva</w:t>
      </w:r>
      <w:r w:rsidRPr="007442A8">
        <w:rPr>
          <w:spacing w:val="-1"/>
        </w:rPr>
        <w:t xml:space="preserve"> </w:t>
      </w:r>
      <w:r w:rsidRPr="007442A8">
        <w:t>cantidad</w:t>
      </w:r>
      <w:r w:rsidRPr="007442A8">
        <w:rPr>
          <w:spacing w:val="-4"/>
        </w:rPr>
        <w:t xml:space="preserve"> </w:t>
      </w:r>
      <w:r w:rsidRPr="007442A8">
        <w:t>de</w:t>
      </w:r>
      <w:r w:rsidRPr="007442A8">
        <w:rPr>
          <w:spacing w:val="-8"/>
        </w:rPr>
        <w:t xml:space="preserve"> </w:t>
      </w:r>
      <w:r w:rsidRPr="007442A8">
        <w:t>esfuerzo,</w:t>
      </w:r>
      <w:r w:rsidRPr="007442A8">
        <w:rPr>
          <w:spacing w:val="-1"/>
        </w:rPr>
        <w:t xml:space="preserve"> </w:t>
      </w:r>
      <w:r w:rsidRPr="007442A8">
        <w:t>mismas</w:t>
      </w:r>
      <w:r w:rsidRPr="007442A8">
        <w:rPr>
          <w:spacing w:val="1"/>
        </w:rPr>
        <w:t xml:space="preserve"> </w:t>
      </w:r>
      <w:r w:rsidRPr="007442A8">
        <w:t>que</w:t>
      </w:r>
      <w:r w:rsidRPr="007442A8">
        <w:rPr>
          <w:spacing w:val="-11"/>
        </w:rPr>
        <w:t xml:space="preserve"> </w:t>
      </w:r>
      <w:r w:rsidRPr="007442A8">
        <w:t>representan</w:t>
      </w:r>
      <w:r w:rsidRPr="007442A8">
        <w:rPr>
          <w:spacing w:val="-9"/>
        </w:rPr>
        <w:t xml:space="preserve"> </w:t>
      </w:r>
      <w:r w:rsidRPr="007442A8">
        <w:t>la</w:t>
      </w:r>
      <w:r w:rsidRPr="007442A8">
        <w:rPr>
          <w:spacing w:val="-2"/>
        </w:rPr>
        <w:t xml:space="preserve"> </w:t>
      </w:r>
      <w:r w:rsidRPr="007442A8">
        <w:t>cantidad</w:t>
      </w:r>
      <w:r w:rsidRPr="007442A8">
        <w:rPr>
          <w:spacing w:val="-8"/>
        </w:rPr>
        <w:t xml:space="preserve"> </w:t>
      </w:r>
      <w:r w:rsidRPr="007442A8">
        <w:t>de</w:t>
      </w:r>
      <w:r w:rsidRPr="007442A8">
        <w:rPr>
          <w:spacing w:val="-7"/>
        </w:rPr>
        <w:t xml:space="preserve"> </w:t>
      </w:r>
      <w:r w:rsidRPr="007442A8">
        <w:t>horas</w:t>
      </w:r>
      <w:r w:rsidRPr="007442A8">
        <w:rPr>
          <w:spacing w:val="-4"/>
        </w:rPr>
        <w:t xml:space="preserve"> </w:t>
      </w:r>
      <w:r w:rsidRPr="007442A8">
        <w:t>empleadas en</w:t>
      </w:r>
      <w:r w:rsidRPr="007442A8">
        <w:rPr>
          <w:spacing w:val="-9"/>
        </w:rPr>
        <w:t xml:space="preserve"> </w:t>
      </w:r>
      <w:r w:rsidRPr="007442A8">
        <w:t>el</w:t>
      </w:r>
      <w:r w:rsidRPr="007442A8">
        <w:rPr>
          <w:spacing w:val="-12"/>
        </w:rPr>
        <w:t xml:space="preserve"> </w:t>
      </w:r>
      <w:r w:rsidRPr="007442A8">
        <w:t>desarrollo</w:t>
      </w:r>
      <w:r w:rsidRPr="007442A8">
        <w:rPr>
          <w:spacing w:val="-8"/>
        </w:rPr>
        <w:t xml:space="preserve"> </w:t>
      </w:r>
      <w:r w:rsidRPr="007442A8">
        <w:t>de</w:t>
      </w:r>
      <w:r w:rsidRPr="007442A8">
        <w:rPr>
          <w:spacing w:val="-15"/>
        </w:rPr>
        <w:t xml:space="preserve"> </w:t>
      </w:r>
      <w:r w:rsidRPr="007442A8">
        <w:t>cada</w:t>
      </w:r>
      <w:r w:rsidRPr="007442A8">
        <w:rPr>
          <w:spacing w:val="-6"/>
        </w:rPr>
        <w:t xml:space="preserve"> </w:t>
      </w:r>
      <w:r w:rsidRPr="007442A8">
        <w:t>tarea,</w:t>
      </w:r>
      <w:r w:rsidRPr="007442A8">
        <w:rPr>
          <w:spacing w:val="-7"/>
        </w:rPr>
        <w:t xml:space="preserve"> </w:t>
      </w:r>
      <w:r w:rsidRPr="007442A8">
        <w:rPr>
          <w:spacing w:val="-3"/>
        </w:rPr>
        <w:t>con</w:t>
      </w:r>
      <w:r w:rsidRPr="007442A8">
        <w:rPr>
          <w:spacing w:val="-8"/>
        </w:rPr>
        <w:t xml:space="preserve"> </w:t>
      </w:r>
      <w:r w:rsidRPr="007442A8">
        <w:rPr>
          <w:spacing w:val="-4"/>
        </w:rPr>
        <w:t>el</w:t>
      </w:r>
      <w:r w:rsidRPr="007442A8">
        <w:rPr>
          <w:spacing w:val="-12"/>
        </w:rPr>
        <w:t xml:space="preserve"> </w:t>
      </w:r>
      <w:r w:rsidRPr="007442A8">
        <w:t>fin</w:t>
      </w:r>
      <w:r w:rsidRPr="007442A8">
        <w:rPr>
          <w:spacing w:val="-13"/>
        </w:rPr>
        <w:t xml:space="preserve"> </w:t>
      </w:r>
      <w:r w:rsidRPr="007442A8">
        <w:t>de</w:t>
      </w:r>
      <w:r w:rsidRPr="007442A8">
        <w:rPr>
          <w:spacing w:val="-10"/>
        </w:rPr>
        <w:t xml:space="preserve"> </w:t>
      </w:r>
      <w:r w:rsidRPr="007442A8">
        <w:t>encajar</w:t>
      </w:r>
      <w:r w:rsidRPr="007442A8">
        <w:rPr>
          <w:spacing w:val="-6"/>
        </w:rPr>
        <w:t xml:space="preserve"> </w:t>
      </w:r>
      <w:r w:rsidRPr="007442A8">
        <w:rPr>
          <w:spacing w:val="-4"/>
        </w:rPr>
        <w:t>el</w:t>
      </w:r>
      <w:r w:rsidRPr="007442A8">
        <w:rPr>
          <w:spacing w:val="-12"/>
        </w:rPr>
        <w:t xml:space="preserve"> </w:t>
      </w:r>
      <w:r w:rsidRPr="007442A8">
        <w:t>desarrollo</w:t>
      </w:r>
      <w:r w:rsidRPr="007442A8">
        <w:rPr>
          <w:spacing w:val="-12"/>
        </w:rPr>
        <w:t xml:space="preserve"> </w:t>
      </w:r>
      <w:r w:rsidRPr="007442A8">
        <w:t>del</w:t>
      </w:r>
      <w:r w:rsidRPr="007442A8">
        <w:rPr>
          <w:spacing w:val="-12"/>
        </w:rPr>
        <w:t xml:space="preserve"> </w:t>
      </w:r>
      <w:r w:rsidRPr="007442A8">
        <w:t>sistema en</w:t>
      </w:r>
      <w:r w:rsidRPr="007442A8">
        <w:rPr>
          <w:spacing w:val="-13"/>
        </w:rPr>
        <w:t xml:space="preserve"> </w:t>
      </w:r>
      <w:r w:rsidRPr="007442A8">
        <w:t>un</w:t>
      </w:r>
      <w:r w:rsidRPr="007442A8">
        <w:rPr>
          <w:spacing w:val="-14"/>
        </w:rPr>
        <w:t xml:space="preserve"> </w:t>
      </w:r>
      <w:r w:rsidRPr="007442A8">
        <w:t>total</w:t>
      </w:r>
      <w:r w:rsidRPr="007442A8">
        <w:rPr>
          <w:spacing w:val="-7"/>
        </w:rPr>
        <w:t xml:space="preserve"> </w:t>
      </w:r>
      <w:r w:rsidRPr="007442A8">
        <w:t>de</w:t>
      </w:r>
      <w:r w:rsidRPr="007442A8">
        <w:rPr>
          <w:spacing w:val="-15"/>
        </w:rPr>
        <w:t xml:space="preserve"> </w:t>
      </w:r>
      <w:r w:rsidR="007442A8" w:rsidRPr="007442A8">
        <w:t>10</w:t>
      </w:r>
      <w:r w:rsidRPr="007442A8">
        <w:rPr>
          <w:spacing w:val="-8"/>
        </w:rPr>
        <w:t xml:space="preserve"> </w:t>
      </w:r>
      <w:r w:rsidRPr="007442A8">
        <w:t xml:space="preserve">meses, desde el proceso de recolección de cada uno de los </w:t>
      </w:r>
      <w:r w:rsidR="007442A8" w:rsidRPr="007442A8">
        <w:t>requerimientos</w:t>
      </w:r>
      <w:r w:rsidRPr="007442A8">
        <w:t xml:space="preserve"> hasta la implementación en el entorno de</w:t>
      </w:r>
      <w:r w:rsidRPr="007442A8">
        <w:rPr>
          <w:spacing w:val="-21"/>
        </w:rPr>
        <w:t xml:space="preserve"> </w:t>
      </w:r>
      <w:r w:rsidRPr="007442A8">
        <w:t>producción.</w:t>
      </w:r>
    </w:p>
    <w:p w14:paraId="680206B0" w14:textId="77777777" w:rsidR="00AB050D" w:rsidRDefault="00AB050D" w:rsidP="0076308C">
      <w:pPr>
        <w:spacing w:line="360" w:lineRule="auto"/>
      </w:pPr>
    </w:p>
    <w:p w14:paraId="72B22714" w14:textId="2CC2C83A" w:rsidR="00487AE6" w:rsidRPr="00487AE6" w:rsidRDefault="00487AE6" w:rsidP="00487AE6">
      <w:pPr>
        <w:pStyle w:val="Descripcin"/>
        <w:keepNext/>
        <w:rPr>
          <w:b w:val="0"/>
        </w:rPr>
      </w:pPr>
      <w:r>
        <w:t xml:space="preserve">Tabla </w:t>
      </w:r>
      <w:r w:rsidR="00B26E9E">
        <w:fldChar w:fldCharType="begin"/>
      </w:r>
      <w:r w:rsidR="00B26E9E">
        <w:instrText xml:space="preserve"> SEQ Tabla__ \* ARABIC </w:instrText>
      </w:r>
      <w:r w:rsidR="00B26E9E">
        <w:fldChar w:fldCharType="separate"/>
      </w:r>
      <w:r w:rsidR="00504470">
        <w:rPr>
          <w:noProof/>
        </w:rPr>
        <w:t>2</w:t>
      </w:r>
      <w:r w:rsidR="00B26E9E">
        <w:fldChar w:fldCharType="end"/>
      </w:r>
      <w:r>
        <w:t xml:space="preserve">-3: </w:t>
      </w:r>
      <w:r>
        <w:rPr>
          <w:b w:val="0"/>
        </w:rPr>
        <w:t>Historias de usuario del sistema</w:t>
      </w:r>
    </w:p>
    <w:tbl>
      <w:tblPr>
        <w:tblStyle w:val="Tablaconcuadrcula"/>
        <w:tblW w:w="0" w:type="auto"/>
        <w:tblLook w:val="04A0" w:firstRow="1" w:lastRow="0" w:firstColumn="1" w:lastColumn="0" w:noHBand="0" w:noVBand="1"/>
      </w:tblPr>
      <w:tblGrid>
        <w:gridCol w:w="846"/>
        <w:gridCol w:w="4504"/>
        <w:gridCol w:w="1488"/>
        <w:gridCol w:w="1659"/>
      </w:tblGrid>
      <w:tr w:rsidR="002B42AE" w:rsidRPr="00E36963" w14:paraId="07EFCCAF" w14:textId="77777777" w:rsidTr="002B42AE">
        <w:tc>
          <w:tcPr>
            <w:tcW w:w="846" w:type="dxa"/>
          </w:tcPr>
          <w:p w14:paraId="024DD258" w14:textId="77777777" w:rsidR="002B42AE" w:rsidRPr="00344600" w:rsidRDefault="002B42AE" w:rsidP="00344600">
            <w:pPr>
              <w:pStyle w:val="paragraph"/>
              <w:spacing w:before="0" w:beforeAutospacing="0" w:after="0" w:afterAutospacing="0" w:line="360" w:lineRule="auto"/>
              <w:jc w:val="center"/>
              <w:textAlignment w:val="baseline"/>
              <w:rPr>
                <w:b/>
                <w:bCs/>
                <w:sz w:val="18"/>
                <w:szCs w:val="18"/>
                <w:bdr w:val="none" w:sz="0" w:space="0" w:color="auto" w:frame="1"/>
                <w:lang w:val="es-419"/>
              </w:rPr>
            </w:pPr>
            <w:r w:rsidRPr="00344600">
              <w:rPr>
                <w:b/>
                <w:bCs/>
                <w:sz w:val="18"/>
                <w:szCs w:val="18"/>
                <w:bdr w:val="none" w:sz="0" w:space="0" w:color="auto" w:frame="1"/>
                <w:lang w:val="es-419"/>
              </w:rPr>
              <w:t>ID</w:t>
            </w:r>
          </w:p>
        </w:tc>
        <w:tc>
          <w:tcPr>
            <w:tcW w:w="4504" w:type="dxa"/>
          </w:tcPr>
          <w:p w14:paraId="7E8B2BDE" w14:textId="4F775AAA" w:rsidR="002B42AE" w:rsidRPr="00344600" w:rsidRDefault="00344600" w:rsidP="00344600">
            <w:pPr>
              <w:pStyle w:val="paragraph"/>
              <w:tabs>
                <w:tab w:val="left" w:pos="876"/>
                <w:tab w:val="center" w:pos="2144"/>
              </w:tabs>
              <w:spacing w:before="0" w:beforeAutospacing="0" w:after="0" w:afterAutospacing="0" w:line="360" w:lineRule="auto"/>
              <w:jc w:val="left"/>
              <w:textAlignment w:val="baseline"/>
              <w:rPr>
                <w:b/>
                <w:bCs/>
                <w:sz w:val="18"/>
                <w:szCs w:val="18"/>
                <w:bdr w:val="none" w:sz="0" w:space="0" w:color="auto" w:frame="1"/>
                <w:lang w:val="es-419"/>
              </w:rPr>
            </w:pPr>
            <w:r w:rsidRPr="00344600">
              <w:rPr>
                <w:b/>
                <w:bCs/>
                <w:sz w:val="18"/>
                <w:szCs w:val="18"/>
                <w:bdr w:val="none" w:sz="0" w:space="0" w:color="auto" w:frame="1"/>
                <w:lang w:val="es-419"/>
              </w:rPr>
              <w:tab/>
            </w:r>
            <w:r w:rsidRPr="00344600">
              <w:rPr>
                <w:b/>
                <w:bCs/>
                <w:sz w:val="18"/>
                <w:szCs w:val="18"/>
                <w:bdr w:val="none" w:sz="0" w:space="0" w:color="auto" w:frame="1"/>
                <w:lang w:val="es-419"/>
              </w:rPr>
              <w:tab/>
            </w:r>
            <w:r w:rsidR="00A80FC4" w:rsidRPr="00344600">
              <w:rPr>
                <w:b/>
                <w:bCs/>
                <w:sz w:val="18"/>
                <w:szCs w:val="18"/>
                <w:bdr w:val="none" w:sz="0" w:space="0" w:color="auto" w:frame="1"/>
                <w:lang w:val="es-419"/>
              </w:rPr>
              <w:t>TAREA</w:t>
            </w:r>
          </w:p>
        </w:tc>
        <w:tc>
          <w:tcPr>
            <w:tcW w:w="1488" w:type="dxa"/>
          </w:tcPr>
          <w:p w14:paraId="1240C180" w14:textId="4E2CBB9A" w:rsidR="002B42AE" w:rsidRPr="00344600" w:rsidRDefault="002B42AE" w:rsidP="00344600">
            <w:pPr>
              <w:pStyle w:val="paragraph"/>
              <w:spacing w:before="0" w:beforeAutospacing="0" w:after="0" w:afterAutospacing="0" w:line="360" w:lineRule="auto"/>
              <w:jc w:val="center"/>
              <w:textAlignment w:val="baseline"/>
              <w:rPr>
                <w:b/>
                <w:bCs/>
                <w:sz w:val="18"/>
                <w:szCs w:val="18"/>
                <w:bdr w:val="none" w:sz="0" w:space="0" w:color="auto" w:frame="1"/>
                <w:lang w:val="es-419"/>
              </w:rPr>
            </w:pPr>
            <w:r w:rsidRPr="00344600">
              <w:rPr>
                <w:b/>
                <w:bCs/>
                <w:sz w:val="18"/>
                <w:szCs w:val="18"/>
                <w:bdr w:val="none" w:sz="0" w:space="0" w:color="auto" w:frame="1"/>
                <w:lang w:val="es-419"/>
              </w:rPr>
              <w:t>PRIORIDAD</w:t>
            </w:r>
          </w:p>
        </w:tc>
        <w:tc>
          <w:tcPr>
            <w:tcW w:w="1659" w:type="dxa"/>
          </w:tcPr>
          <w:p w14:paraId="3C1EE2CE" w14:textId="3F148BB7" w:rsidR="002B42AE" w:rsidRPr="00344600" w:rsidRDefault="002B42AE" w:rsidP="00344600">
            <w:pPr>
              <w:pStyle w:val="paragraph"/>
              <w:spacing w:before="0" w:beforeAutospacing="0" w:after="0" w:afterAutospacing="0" w:line="360" w:lineRule="auto"/>
              <w:jc w:val="center"/>
              <w:textAlignment w:val="baseline"/>
              <w:rPr>
                <w:b/>
                <w:bCs/>
                <w:sz w:val="18"/>
                <w:szCs w:val="18"/>
                <w:bdr w:val="none" w:sz="0" w:space="0" w:color="auto" w:frame="1"/>
                <w:lang w:val="es-419"/>
              </w:rPr>
            </w:pPr>
            <w:r w:rsidRPr="00344600">
              <w:rPr>
                <w:b/>
                <w:bCs/>
                <w:sz w:val="18"/>
                <w:szCs w:val="18"/>
                <w:bdr w:val="none" w:sz="0" w:space="0" w:color="auto" w:frame="1"/>
                <w:lang w:val="es-419"/>
              </w:rPr>
              <w:t>ESTIMACIÓN</w:t>
            </w:r>
          </w:p>
        </w:tc>
      </w:tr>
      <w:tr w:rsidR="002B42AE" w:rsidRPr="00E36963" w14:paraId="66450505" w14:textId="77777777" w:rsidTr="002B42AE">
        <w:tc>
          <w:tcPr>
            <w:tcW w:w="846" w:type="dxa"/>
          </w:tcPr>
          <w:p w14:paraId="4E6AC6C0"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01</w:t>
            </w:r>
          </w:p>
        </w:tc>
        <w:tc>
          <w:tcPr>
            <w:tcW w:w="4504" w:type="dxa"/>
          </w:tcPr>
          <w:p w14:paraId="71579215"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bookmarkStart w:id="195" w:name="_Hlk73109565"/>
            <w:r w:rsidRPr="00344600">
              <w:rPr>
                <w:sz w:val="18"/>
                <w:szCs w:val="18"/>
              </w:rPr>
              <w:t>Autenticación de los usuarios por número de cédula y contraseña</w:t>
            </w:r>
            <w:bookmarkEnd w:id="195"/>
          </w:p>
        </w:tc>
        <w:tc>
          <w:tcPr>
            <w:tcW w:w="1488" w:type="dxa"/>
          </w:tcPr>
          <w:p w14:paraId="5683EBD5" w14:textId="376D595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Alta</w:t>
            </w:r>
          </w:p>
        </w:tc>
        <w:tc>
          <w:tcPr>
            <w:tcW w:w="1659" w:type="dxa"/>
          </w:tcPr>
          <w:p w14:paraId="478C23C5" w14:textId="7BC57AF5" w:rsidR="002B42AE" w:rsidRPr="00344600" w:rsidRDefault="00FB1DA8"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24</w:t>
            </w:r>
          </w:p>
        </w:tc>
      </w:tr>
      <w:tr w:rsidR="002B42AE" w:rsidRPr="00E36963" w14:paraId="29FC4F8A" w14:textId="77777777" w:rsidTr="002B42AE">
        <w:tc>
          <w:tcPr>
            <w:tcW w:w="846" w:type="dxa"/>
          </w:tcPr>
          <w:p w14:paraId="00DE8376"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02</w:t>
            </w:r>
          </w:p>
        </w:tc>
        <w:tc>
          <w:tcPr>
            <w:tcW w:w="4504" w:type="dxa"/>
          </w:tcPr>
          <w:p w14:paraId="7365F5E5" w14:textId="77777777" w:rsidR="002B42AE" w:rsidRPr="00344600" w:rsidRDefault="002B42AE" w:rsidP="00344600">
            <w:pPr>
              <w:pStyle w:val="paragraph"/>
              <w:spacing w:before="0" w:beforeAutospacing="0" w:after="0" w:afterAutospacing="0" w:line="360" w:lineRule="auto"/>
              <w:textAlignment w:val="baseline"/>
              <w:rPr>
                <w:sz w:val="18"/>
                <w:szCs w:val="18"/>
              </w:rPr>
            </w:pPr>
            <w:r w:rsidRPr="00344600">
              <w:rPr>
                <w:sz w:val="18"/>
                <w:szCs w:val="18"/>
              </w:rPr>
              <w:t>Modificar datos personales</w:t>
            </w:r>
          </w:p>
        </w:tc>
        <w:tc>
          <w:tcPr>
            <w:tcW w:w="1488" w:type="dxa"/>
          </w:tcPr>
          <w:p w14:paraId="47CE7CD3" w14:textId="763BF20D"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Baja</w:t>
            </w:r>
          </w:p>
        </w:tc>
        <w:tc>
          <w:tcPr>
            <w:tcW w:w="1659" w:type="dxa"/>
          </w:tcPr>
          <w:p w14:paraId="29973C98" w14:textId="6CEAF5A2"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24</w:t>
            </w:r>
          </w:p>
        </w:tc>
      </w:tr>
      <w:tr w:rsidR="002B42AE" w:rsidRPr="00E36963" w14:paraId="551EE98F" w14:textId="77777777" w:rsidTr="002B42AE">
        <w:tc>
          <w:tcPr>
            <w:tcW w:w="846" w:type="dxa"/>
          </w:tcPr>
          <w:p w14:paraId="4F841D13"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03</w:t>
            </w:r>
          </w:p>
        </w:tc>
        <w:tc>
          <w:tcPr>
            <w:tcW w:w="4504" w:type="dxa"/>
          </w:tcPr>
          <w:p w14:paraId="1A5C47B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sz w:val="18"/>
                <w:szCs w:val="18"/>
              </w:rPr>
              <w:t xml:space="preserve">Registrar un usuario </w:t>
            </w:r>
          </w:p>
        </w:tc>
        <w:tc>
          <w:tcPr>
            <w:tcW w:w="1488" w:type="dxa"/>
          </w:tcPr>
          <w:p w14:paraId="6AF0A560" w14:textId="0DA0D15C"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Alta</w:t>
            </w:r>
          </w:p>
        </w:tc>
        <w:tc>
          <w:tcPr>
            <w:tcW w:w="1659" w:type="dxa"/>
          </w:tcPr>
          <w:p w14:paraId="6138A500" w14:textId="420CC60C"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16</w:t>
            </w:r>
          </w:p>
        </w:tc>
      </w:tr>
      <w:tr w:rsidR="002B42AE" w:rsidRPr="00E36963" w14:paraId="0E0D5684" w14:textId="77777777" w:rsidTr="002B42AE">
        <w:tc>
          <w:tcPr>
            <w:tcW w:w="846" w:type="dxa"/>
          </w:tcPr>
          <w:p w14:paraId="1DF2F6C2"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04</w:t>
            </w:r>
          </w:p>
        </w:tc>
        <w:tc>
          <w:tcPr>
            <w:tcW w:w="4504" w:type="dxa"/>
          </w:tcPr>
          <w:p w14:paraId="0CF121DC" w14:textId="77777777" w:rsidR="002B42AE" w:rsidRPr="00344600" w:rsidRDefault="002B42AE" w:rsidP="00344600">
            <w:pPr>
              <w:pStyle w:val="paragraph"/>
              <w:spacing w:before="0" w:beforeAutospacing="0" w:after="0" w:afterAutospacing="0" w:line="360" w:lineRule="auto"/>
              <w:textAlignment w:val="baseline"/>
              <w:rPr>
                <w:sz w:val="18"/>
                <w:szCs w:val="18"/>
              </w:rPr>
            </w:pPr>
            <w:r w:rsidRPr="00344600">
              <w:rPr>
                <w:sz w:val="18"/>
                <w:szCs w:val="18"/>
              </w:rPr>
              <w:t>Modificar datos de un usuario</w:t>
            </w:r>
          </w:p>
        </w:tc>
        <w:tc>
          <w:tcPr>
            <w:tcW w:w="1488" w:type="dxa"/>
          </w:tcPr>
          <w:p w14:paraId="3C444561" w14:textId="0F3CA92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Media</w:t>
            </w:r>
          </w:p>
        </w:tc>
        <w:tc>
          <w:tcPr>
            <w:tcW w:w="1659" w:type="dxa"/>
          </w:tcPr>
          <w:p w14:paraId="19AC9CF0" w14:textId="1E93ED79"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16</w:t>
            </w:r>
          </w:p>
        </w:tc>
      </w:tr>
      <w:tr w:rsidR="002B42AE" w:rsidRPr="00E36963" w14:paraId="0414C6C1" w14:textId="77777777" w:rsidTr="002B42AE">
        <w:tc>
          <w:tcPr>
            <w:tcW w:w="846" w:type="dxa"/>
          </w:tcPr>
          <w:p w14:paraId="30BCC9B1"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05</w:t>
            </w:r>
          </w:p>
        </w:tc>
        <w:tc>
          <w:tcPr>
            <w:tcW w:w="4504" w:type="dxa"/>
          </w:tcPr>
          <w:p w14:paraId="55924691"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sz w:val="18"/>
                <w:szCs w:val="18"/>
              </w:rPr>
              <w:t>Eliminar datos de un usuario.</w:t>
            </w:r>
          </w:p>
        </w:tc>
        <w:tc>
          <w:tcPr>
            <w:tcW w:w="1488" w:type="dxa"/>
          </w:tcPr>
          <w:p w14:paraId="3A3CBE0C" w14:textId="21C7BC4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Media</w:t>
            </w:r>
          </w:p>
        </w:tc>
        <w:tc>
          <w:tcPr>
            <w:tcW w:w="1659" w:type="dxa"/>
          </w:tcPr>
          <w:p w14:paraId="67AA1C83" w14:textId="2C09EE49"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8</w:t>
            </w:r>
          </w:p>
        </w:tc>
      </w:tr>
      <w:tr w:rsidR="002B42AE" w:rsidRPr="00E36963" w14:paraId="0BEDE9BF" w14:textId="77777777" w:rsidTr="002B42AE">
        <w:tc>
          <w:tcPr>
            <w:tcW w:w="846" w:type="dxa"/>
          </w:tcPr>
          <w:p w14:paraId="2C198293"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06</w:t>
            </w:r>
          </w:p>
        </w:tc>
        <w:tc>
          <w:tcPr>
            <w:tcW w:w="4504" w:type="dxa"/>
          </w:tcPr>
          <w:p w14:paraId="69B31E89"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rPr>
              <w:t>Ver listado de usuarios por roles</w:t>
            </w:r>
          </w:p>
        </w:tc>
        <w:tc>
          <w:tcPr>
            <w:tcW w:w="1488" w:type="dxa"/>
          </w:tcPr>
          <w:p w14:paraId="6FDC93E1" w14:textId="2C3CA9E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Media</w:t>
            </w:r>
          </w:p>
        </w:tc>
        <w:tc>
          <w:tcPr>
            <w:tcW w:w="1659" w:type="dxa"/>
          </w:tcPr>
          <w:p w14:paraId="17A76582" w14:textId="14072A42"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8</w:t>
            </w:r>
          </w:p>
        </w:tc>
      </w:tr>
      <w:tr w:rsidR="002B42AE" w:rsidRPr="00E36963" w14:paraId="3B3A183F" w14:textId="77777777" w:rsidTr="002B42AE">
        <w:tc>
          <w:tcPr>
            <w:tcW w:w="846" w:type="dxa"/>
          </w:tcPr>
          <w:p w14:paraId="412CFCBC"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07</w:t>
            </w:r>
          </w:p>
        </w:tc>
        <w:tc>
          <w:tcPr>
            <w:tcW w:w="4504" w:type="dxa"/>
          </w:tcPr>
          <w:p w14:paraId="75E8828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Buscar usuarios por número de cédula o nombres</w:t>
            </w:r>
          </w:p>
        </w:tc>
        <w:tc>
          <w:tcPr>
            <w:tcW w:w="1488" w:type="dxa"/>
          </w:tcPr>
          <w:p w14:paraId="40805DF6" w14:textId="6127BF2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Baja</w:t>
            </w:r>
          </w:p>
        </w:tc>
        <w:tc>
          <w:tcPr>
            <w:tcW w:w="1659" w:type="dxa"/>
          </w:tcPr>
          <w:p w14:paraId="73E53549" w14:textId="2789FB5D"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16</w:t>
            </w:r>
          </w:p>
        </w:tc>
      </w:tr>
      <w:tr w:rsidR="002B42AE" w:rsidRPr="00E36963" w14:paraId="06269C7B" w14:textId="77777777" w:rsidTr="002B42AE">
        <w:tc>
          <w:tcPr>
            <w:tcW w:w="846" w:type="dxa"/>
          </w:tcPr>
          <w:p w14:paraId="3EC103ED"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08</w:t>
            </w:r>
          </w:p>
        </w:tc>
        <w:tc>
          <w:tcPr>
            <w:tcW w:w="4504" w:type="dxa"/>
          </w:tcPr>
          <w:p w14:paraId="0DC0692D"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Migrar datos de docentes del sistema de calificaciones de la institución</w:t>
            </w:r>
          </w:p>
        </w:tc>
        <w:tc>
          <w:tcPr>
            <w:tcW w:w="1488" w:type="dxa"/>
          </w:tcPr>
          <w:p w14:paraId="28C34E4F" w14:textId="5DE175D0"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Media</w:t>
            </w:r>
          </w:p>
        </w:tc>
        <w:tc>
          <w:tcPr>
            <w:tcW w:w="1659" w:type="dxa"/>
          </w:tcPr>
          <w:p w14:paraId="298FA12A" w14:textId="1B526FB3"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16</w:t>
            </w:r>
          </w:p>
        </w:tc>
      </w:tr>
      <w:tr w:rsidR="002B42AE" w:rsidRPr="00E36963" w14:paraId="67979B6E" w14:textId="77777777" w:rsidTr="002B42AE">
        <w:tc>
          <w:tcPr>
            <w:tcW w:w="846" w:type="dxa"/>
          </w:tcPr>
          <w:p w14:paraId="124DD475"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09</w:t>
            </w:r>
          </w:p>
        </w:tc>
        <w:tc>
          <w:tcPr>
            <w:tcW w:w="4504" w:type="dxa"/>
          </w:tcPr>
          <w:p w14:paraId="4EDC41B4"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Cambiar de departamento a un usuario con rol de directivo</w:t>
            </w:r>
          </w:p>
        </w:tc>
        <w:tc>
          <w:tcPr>
            <w:tcW w:w="1488" w:type="dxa"/>
          </w:tcPr>
          <w:p w14:paraId="7DF192CA" w14:textId="15D9E42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Baja</w:t>
            </w:r>
          </w:p>
        </w:tc>
        <w:tc>
          <w:tcPr>
            <w:tcW w:w="1659" w:type="dxa"/>
          </w:tcPr>
          <w:p w14:paraId="72D16EE1" w14:textId="765403CF"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16</w:t>
            </w:r>
          </w:p>
        </w:tc>
      </w:tr>
      <w:tr w:rsidR="002B42AE" w:rsidRPr="00E36963" w14:paraId="23957B50" w14:textId="77777777" w:rsidTr="002B42AE">
        <w:tc>
          <w:tcPr>
            <w:tcW w:w="846" w:type="dxa"/>
          </w:tcPr>
          <w:p w14:paraId="3E32C82B"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0</w:t>
            </w:r>
          </w:p>
        </w:tc>
        <w:tc>
          <w:tcPr>
            <w:tcW w:w="4504" w:type="dxa"/>
          </w:tcPr>
          <w:p w14:paraId="3D35E11A"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Registro de datos de inscripción del estudiante</w:t>
            </w:r>
          </w:p>
        </w:tc>
        <w:tc>
          <w:tcPr>
            <w:tcW w:w="1488" w:type="dxa"/>
          </w:tcPr>
          <w:p w14:paraId="0DE59262" w14:textId="45CFB7AF"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Alta</w:t>
            </w:r>
          </w:p>
        </w:tc>
        <w:tc>
          <w:tcPr>
            <w:tcW w:w="1659" w:type="dxa"/>
          </w:tcPr>
          <w:p w14:paraId="57098739" w14:textId="2D3C3638"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16</w:t>
            </w:r>
          </w:p>
        </w:tc>
      </w:tr>
      <w:tr w:rsidR="002B42AE" w:rsidRPr="00E36963" w14:paraId="3559C8EE" w14:textId="77777777" w:rsidTr="002B42AE">
        <w:tc>
          <w:tcPr>
            <w:tcW w:w="846" w:type="dxa"/>
          </w:tcPr>
          <w:p w14:paraId="38A86B3A" w14:textId="777777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1</w:t>
            </w:r>
          </w:p>
        </w:tc>
        <w:tc>
          <w:tcPr>
            <w:tcW w:w="4504" w:type="dxa"/>
          </w:tcPr>
          <w:p w14:paraId="30266EA2"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Listar las inscripciones recibidas en su respectivo departamento.</w:t>
            </w:r>
          </w:p>
        </w:tc>
        <w:tc>
          <w:tcPr>
            <w:tcW w:w="1488" w:type="dxa"/>
          </w:tcPr>
          <w:p w14:paraId="59230569" w14:textId="15D20FBB"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Alta</w:t>
            </w:r>
          </w:p>
        </w:tc>
        <w:tc>
          <w:tcPr>
            <w:tcW w:w="1659" w:type="dxa"/>
          </w:tcPr>
          <w:p w14:paraId="4D6EF92B" w14:textId="595ABD4F"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24</w:t>
            </w:r>
          </w:p>
        </w:tc>
      </w:tr>
      <w:tr w:rsidR="002B42AE" w:rsidRPr="00E36963" w14:paraId="10CD6F76" w14:textId="77777777" w:rsidTr="002B42AE">
        <w:tc>
          <w:tcPr>
            <w:tcW w:w="846" w:type="dxa"/>
          </w:tcPr>
          <w:p w14:paraId="23676D77" w14:textId="1687337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2</w:t>
            </w:r>
          </w:p>
        </w:tc>
        <w:tc>
          <w:tcPr>
            <w:tcW w:w="4504" w:type="dxa"/>
          </w:tcPr>
          <w:p w14:paraId="51DF22C1"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Buscar datos de inscripción por cédula de identidad o nombres del usuario</w:t>
            </w:r>
          </w:p>
        </w:tc>
        <w:tc>
          <w:tcPr>
            <w:tcW w:w="1488" w:type="dxa"/>
          </w:tcPr>
          <w:p w14:paraId="4632F416" w14:textId="13510A7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78452C9D" w14:textId="46685026"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73783549" w14:textId="77777777" w:rsidTr="002B42AE">
        <w:tc>
          <w:tcPr>
            <w:tcW w:w="846" w:type="dxa"/>
          </w:tcPr>
          <w:p w14:paraId="3439AF0D" w14:textId="6BF7EC9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3</w:t>
            </w:r>
          </w:p>
        </w:tc>
        <w:tc>
          <w:tcPr>
            <w:tcW w:w="4504" w:type="dxa"/>
          </w:tcPr>
          <w:p w14:paraId="23FD4D82"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Ingresar fecha de inicio y fin de inscripción o matrícula</w:t>
            </w:r>
          </w:p>
        </w:tc>
        <w:tc>
          <w:tcPr>
            <w:tcW w:w="1488" w:type="dxa"/>
          </w:tcPr>
          <w:p w14:paraId="2017C63F" w14:textId="4785464B"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47932827" w14:textId="2D2D1299"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02C3E221" w14:textId="77777777" w:rsidTr="002B42AE">
        <w:tc>
          <w:tcPr>
            <w:tcW w:w="846" w:type="dxa"/>
          </w:tcPr>
          <w:p w14:paraId="65A1188B" w14:textId="30318D2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4</w:t>
            </w:r>
          </w:p>
        </w:tc>
        <w:tc>
          <w:tcPr>
            <w:tcW w:w="4504" w:type="dxa"/>
          </w:tcPr>
          <w:p w14:paraId="70378368"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Listar fechas de inscripción y matrícula</w:t>
            </w:r>
          </w:p>
        </w:tc>
        <w:tc>
          <w:tcPr>
            <w:tcW w:w="1488" w:type="dxa"/>
          </w:tcPr>
          <w:p w14:paraId="3A77F05B" w14:textId="393A209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1CB910BD" w14:textId="352F37A6"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733749AE" w14:textId="77777777" w:rsidTr="002B42AE">
        <w:tc>
          <w:tcPr>
            <w:tcW w:w="846" w:type="dxa"/>
          </w:tcPr>
          <w:p w14:paraId="2FC6B9B2" w14:textId="026DDFE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5</w:t>
            </w:r>
          </w:p>
        </w:tc>
        <w:tc>
          <w:tcPr>
            <w:tcW w:w="4504" w:type="dxa"/>
          </w:tcPr>
          <w:p w14:paraId="75CEB3D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Eliminar la fecha de inscripción o matrícula</w:t>
            </w:r>
          </w:p>
        </w:tc>
        <w:tc>
          <w:tcPr>
            <w:tcW w:w="1488" w:type="dxa"/>
          </w:tcPr>
          <w:p w14:paraId="65F96C14" w14:textId="639205E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15D6F9BB" w14:textId="6F769A64"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06EC7F86" w14:textId="77777777" w:rsidTr="002B42AE">
        <w:tc>
          <w:tcPr>
            <w:tcW w:w="846" w:type="dxa"/>
          </w:tcPr>
          <w:p w14:paraId="2B1294BE" w14:textId="19CFCC04"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6</w:t>
            </w:r>
          </w:p>
        </w:tc>
        <w:tc>
          <w:tcPr>
            <w:tcW w:w="4504" w:type="dxa"/>
          </w:tcPr>
          <w:p w14:paraId="02E112A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Modificar las fechas de inscripción o matrícula</w:t>
            </w:r>
          </w:p>
        </w:tc>
        <w:tc>
          <w:tcPr>
            <w:tcW w:w="1488" w:type="dxa"/>
          </w:tcPr>
          <w:p w14:paraId="1785B159" w14:textId="3C9CD48D"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0F95F534" w14:textId="152E6D09"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5B2CF96D" w14:textId="77777777" w:rsidTr="002B42AE">
        <w:tc>
          <w:tcPr>
            <w:tcW w:w="846" w:type="dxa"/>
          </w:tcPr>
          <w:p w14:paraId="39E4E191" w14:textId="0D3EB0F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7</w:t>
            </w:r>
          </w:p>
        </w:tc>
        <w:tc>
          <w:tcPr>
            <w:tcW w:w="4504" w:type="dxa"/>
          </w:tcPr>
          <w:p w14:paraId="1CAE3FC2"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Registrar datos de matrícula de un estudiante</w:t>
            </w:r>
          </w:p>
        </w:tc>
        <w:tc>
          <w:tcPr>
            <w:tcW w:w="1488" w:type="dxa"/>
          </w:tcPr>
          <w:p w14:paraId="0E7913E5" w14:textId="29942ECE"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63D0C546" w14:textId="423A2810"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32725988" w14:textId="77777777" w:rsidTr="002B42AE">
        <w:tc>
          <w:tcPr>
            <w:tcW w:w="846" w:type="dxa"/>
          </w:tcPr>
          <w:p w14:paraId="6769B31F" w14:textId="5C8296D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8</w:t>
            </w:r>
          </w:p>
        </w:tc>
        <w:tc>
          <w:tcPr>
            <w:tcW w:w="4504" w:type="dxa"/>
          </w:tcPr>
          <w:p w14:paraId="5D099503"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Listar las matrículas recibidas en su respectivo departamento.</w:t>
            </w:r>
          </w:p>
        </w:tc>
        <w:tc>
          <w:tcPr>
            <w:tcW w:w="1488" w:type="dxa"/>
          </w:tcPr>
          <w:p w14:paraId="66596938" w14:textId="0615BDE8"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53A66B61" w14:textId="7C82A915"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08444639" w14:textId="77777777" w:rsidTr="002B42AE">
        <w:tc>
          <w:tcPr>
            <w:tcW w:w="846" w:type="dxa"/>
          </w:tcPr>
          <w:p w14:paraId="064B9C4C" w14:textId="41E1DD5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19</w:t>
            </w:r>
          </w:p>
        </w:tc>
        <w:tc>
          <w:tcPr>
            <w:tcW w:w="4504" w:type="dxa"/>
          </w:tcPr>
          <w:p w14:paraId="1DB7D42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Buscar datos de matrícula por cédula de identidad o nombres del usuario</w:t>
            </w:r>
          </w:p>
        </w:tc>
        <w:tc>
          <w:tcPr>
            <w:tcW w:w="1488" w:type="dxa"/>
          </w:tcPr>
          <w:p w14:paraId="4F644BFC" w14:textId="03701B16"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3053572E" w14:textId="26EF3306"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6230189C" w14:textId="77777777" w:rsidTr="002B42AE">
        <w:tc>
          <w:tcPr>
            <w:tcW w:w="846" w:type="dxa"/>
          </w:tcPr>
          <w:p w14:paraId="3E46A943" w14:textId="53800F2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0</w:t>
            </w:r>
          </w:p>
        </w:tc>
        <w:tc>
          <w:tcPr>
            <w:tcW w:w="4504" w:type="dxa"/>
          </w:tcPr>
          <w:p w14:paraId="37D83DCA"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Ingresar una solicitud al departamento de Asesoría Vial</w:t>
            </w:r>
          </w:p>
        </w:tc>
        <w:tc>
          <w:tcPr>
            <w:tcW w:w="1488" w:type="dxa"/>
          </w:tcPr>
          <w:p w14:paraId="5909AFAF" w14:textId="13D4ED4C"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7DC74F09" w14:textId="30FF7C9E"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7747C676" w14:textId="77777777" w:rsidTr="002B42AE">
        <w:tc>
          <w:tcPr>
            <w:tcW w:w="846" w:type="dxa"/>
          </w:tcPr>
          <w:p w14:paraId="6A2CFAC0" w14:textId="5074C556"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1</w:t>
            </w:r>
          </w:p>
        </w:tc>
        <w:tc>
          <w:tcPr>
            <w:tcW w:w="4504" w:type="dxa"/>
          </w:tcPr>
          <w:p w14:paraId="5A9C8F09"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Modificar una solicitud al departamento de Asesoría Vial</w:t>
            </w:r>
          </w:p>
        </w:tc>
        <w:tc>
          <w:tcPr>
            <w:tcW w:w="1488" w:type="dxa"/>
          </w:tcPr>
          <w:p w14:paraId="65A5F9E7" w14:textId="733B259C"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43282CB4" w14:textId="545C96E8"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12309A57" w14:textId="77777777" w:rsidTr="002B42AE">
        <w:tc>
          <w:tcPr>
            <w:tcW w:w="846" w:type="dxa"/>
          </w:tcPr>
          <w:p w14:paraId="48AFDEC6" w14:textId="26797C0D"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2</w:t>
            </w:r>
          </w:p>
        </w:tc>
        <w:tc>
          <w:tcPr>
            <w:tcW w:w="4504" w:type="dxa"/>
          </w:tcPr>
          <w:p w14:paraId="1E023A4F"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Eliminar una solicitud al departamento de Asesoría Vial</w:t>
            </w:r>
          </w:p>
        </w:tc>
        <w:tc>
          <w:tcPr>
            <w:tcW w:w="1488" w:type="dxa"/>
          </w:tcPr>
          <w:p w14:paraId="26DE58A6" w14:textId="07CBE3B5"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56839D26" w14:textId="7F16367E"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5CAEDC51" w14:textId="77777777" w:rsidTr="002B42AE">
        <w:tc>
          <w:tcPr>
            <w:tcW w:w="846" w:type="dxa"/>
          </w:tcPr>
          <w:p w14:paraId="6D9DC5C8" w14:textId="0EBDA63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3</w:t>
            </w:r>
          </w:p>
        </w:tc>
        <w:tc>
          <w:tcPr>
            <w:tcW w:w="4504" w:type="dxa"/>
          </w:tcPr>
          <w:p w14:paraId="58B9831D"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Listar las solicitudes al departamento de Asesoría Vial</w:t>
            </w:r>
          </w:p>
        </w:tc>
        <w:tc>
          <w:tcPr>
            <w:tcW w:w="1488" w:type="dxa"/>
          </w:tcPr>
          <w:p w14:paraId="63899726" w14:textId="02EEDBBF"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5FE7DA4E" w14:textId="1235756A"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085AF3BD" w14:textId="77777777" w:rsidTr="002B42AE">
        <w:tc>
          <w:tcPr>
            <w:tcW w:w="846" w:type="dxa"/>
          </w:tcPr>
          <w:p w14:paraId="3B47048A" w14:textId="7F3EB44B"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4</w:t>
            </w:r>
          </w:p>
        </w:tc>
        <w:tc>
          <w:tcPr>
            <w:tcW w:w="4504" w:type="dxa"/>
          </w:tcPr>
          <w:p w14:paraId="2E85F84D"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rPr>
            </w:pPr>
            <w:r w:rsidRPr="00344600">
              <w:rPr>
                <w:bCs/>
                <w:sz w:val="18"/>
                <w:szCs w:val="18"/>
                <w:bdr w:val="none" w:sz="0" w:space="0" w:color="auto" w:frame="1"/>
              </w:rPr>
              <w:t>Buscar una solicitud del departamento de Asesoría Vial</w:t>
            </w:r>
          </w:p>
        </w:tc>
        <w:tc>
          <w:tcPr>
            <w:tcW w:w="1488" w:type="dxa"/>
          </w:tcPr>
          <w:p w14:paraId="17CCC52F" w14:textId="3D6F5A41"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64937777" w14:textId="42150752"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19516757" w14:textId="77777777" w:rsidTr="002B42AE">
        <w:tc>
          <w:tcPr>
            <w:tcW w:w="846" w:type="dxa"/>
          </w:tcPr>
          <w:p w14:paraId="2AA1F93B" w14:textId="04EB12A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5</w:t>
            </w:r>
          </w:p>
        </w:tc>
        <w:tc>
          <w:tcPr>
            <w:tcW w:w="4504" w:type="dxa"/>
          </w:tcPr>
          <w:p w14:paraId="22E30C93" w14:textId="63946332"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 xml:space="preserve">Listar los vehículos </w:t>
            </w:r>
            <w:r w:rsidR="00526CB0" w:rsidRPr="00344600">
              <w:rPr>
                <w:bCs/>
                <w:sz w:val="18"/>
                <w:szCs w:val="18"/>
                <w:bdr w:val="none" w:sz="0" w:space="0" w:color="auto" w:frame="1"/>
                <w:lang w:val="es-419"/>
              </w:rPr>
              <w:t>de la institución</w:t>
            </w:r>
          </w:p>
        </w:tc>
        <w:tc>
          <w:tcPr>
            <w:tcW w:w="1488" w:type="dxa"/>
          </w:tcPr>
          <w:p w14:paraId="37D0A4DC" w14:textId="6B7E0A88"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Baja</w:t>
            </w:r>
          </w:p>
        </w:tc>
        <w:tc>
          <w:tcPr>
            <w:tcW w:w="1659" w:type="dxa"/>
          </w:tcPr>
          <w:p w14:paraId="7B662975" w14:textId="3BC6B2AD"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6B43D082" w14:textId="77777777" w:rsidTr="002B42AE">
        <w:tc>
          <w:tcPr>
            <w:tcW w:w="846" w:type="dxa"/>
          </w:tcPr>
          <w:p w14:paraId="62F63591" w14:textId="0DDF250B"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6</w:t>
            </w:r>
          </w:p>
        </w:tc>
        <w:tc>
          <w:tcPr>
            <w:tcW w:w="4504" w:type="dxa"/>
          </w:tcPr>
          <w:p w14:paraId="1A71E806"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un informe de gestión vehicular</w:t>
            </w:r>
          </w:p>
        </w:tc>
        <w:tc>
          <w:tcPr>
            <w:tcW w:w="1488" w:type="dxa"/>
          </w:tcPr>
          <w:p w14:paraId="007772FB" w14:textId="12387BED"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Baja</w:t>
            </w:r>
          </w:p>
        </w:tc>
        <w:tc>
          <w:tcPr>
            <w:tcW w:w="1659" w:type="dxa"/>
          </w:tcPr>
          <w:p w14:paraId="1EDEFAAF" w14:textId="25B9DC62"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0B4BF22E" w14:textId="77777777" w:rsidTr="002B42AE">
        <w:tc>
          <w:tcPr>
            <w:tcW w:w="846" w:type="dxa"/>
          </w:tcPr>
          <w:p w14:paraId="23A2E943" w14:textId="60E5B30F"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7</w:t>
            </w:r>
          </w:p>
        </w:tc>
        <w:tc>
          <w:tcPr>
            <w:tcW w:w="4504" w:type="dxa"/>
          </w:tcPr>
          <w:p w14:paraId="3BDB87AE"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informes de gestión vehicular</w:t>
            </w:r>
          </w:p>
        </w:tc>
        <w:tc>
          <w:tcPr>
            <w:tcW w:w="1488" w:type="dxa"/>
          </w:tcPr>
          <w:p w14:paraId="0EAA3DCC" w14:textId="5E94C5F7"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Baja</w:t>
            </w:r>
          </w:p>
        </w:tc>
        <w:tc>
          <w:tcPr>
            <w:tcW w:w="1659" w:type="dxa"/>
          </w:tcPr>
          <w:p w14:paraId="6FF0FDF7" w14:textId="664857B1"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364C1ADA" w14:textId="77777777" w:rsidTr="002B42AE">
        <w:tc>
          <w:tcPr>
            <w:tcW w:w="846" w:type="dxa"/>
          </w:tcPr>
          <w:p w14:paraId="7B969584" w14:textId="243BD0BC"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8</w:t>
            </w:r>
          </w:p>
        </w:tc>
        <w:tc>
          <w:tcPr>
            <w:tcW w:w="4504" w:type="dxa"/>
          </w:tcPr>
          <w:p w14:paraId="5AF2DBBE"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un informe de gestión vehicular</w:t>
            </w:r>
          </w:p>
        </w:tc>
        <w:tc>
          <w:tcPr>
            <w:tcW w:w="1488" w:type="dxa"/>
          </w:tcPr>
          <w:p w14:paraId="1B12C381" w14:textId="7EA23912"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Baja</w:t>
            </w:r>
          </w:p>
        </w:tc>
        <w:tc>
          <w:tcPr>
            <w:tcW w:w="1659" w:type="dxa"/>
          </w:tcPr>
          <w:p w14:paraId="31E4EC5B" w14:textId="00591512"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3E894BEB" w14:textId="77777777" w:rsidTr="002B42AE">
        <w:tc>
          <w:tcPr>
            <w:tcW w:w="846" w:type="dxa"/>
          </w:tcPr>
          <w:p w14:paraId="44398EDF" w14:textId="4F3F8BF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29</w:t>
            </w:r>
          </w:p>
        </w:tc>
        <w:tc>
          <w:tcPr>
            <w:tcW w:w="4504" w:type="dxa"/>
          </w:tcPr>
          <w:p w14:paraId="6F2AEA0F"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o de solicitud al departamento de DTIC</w:t>
            </w:r>
          </w:p>
        </w:tc>
        <w:tc>
          <w:tcPr>
            <w:tcW w:w="1488" w:type="dxa"/>
          </w:tcPr>
          <w:p w14:paraId="53606304" w14:textId="7FF2E766"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5C62349D" w14:textId="6C226E4F"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642ABE42" w14:textId="77777777" w:rsidTr="002B42AE">
        <w:tc>
          <w:tcPr>
            <w:tcW w:w="846" w:type="dxa"/>
          </w:tcPr>
          <w:p w14:paraId="34324AE4" w14:textId="666743E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0</w:t>
            </w:r>
          </w:p>
        </w:tc>
        <w:tc>
          <w:tcPr>
            <w:tcW w:w="4504" w:type="dxa"/>
          </w:tcPr>
          <w:p w14:paraId="086FE27A"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solicitudes del departamento de DTIC</w:t>
            </w:r>
          </w:p>
        </w:tc>
        <w:tc>
          <w:tcPr>
            <w:tcW w:w="1488" w:type="dxa"/>
          </w:tcPr>
          <w:p w14:paraId="6E04CC0F" w14:textId="3A487033"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47500709" w14:textId="7FEEB7EB"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1878764C" w14:textId="77777777" w:rsidTr="002B42AE">
        <w:tc>
          <w:tcPr>
            <w:tcW w:w="846" w:type="dxa"/>
          </w:tcPr>
          <w:p w14:paraId="56D1C996" w14:textId="5DE3CE6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1</w:t>
            </w:r>
          </w:p>
        </w:tc>
        <w:tc>
          <w:tcPr>
            <w:tcW w:w="4504" w:type="dxa"/>
          </w:tcPr>
          <w:p w14:paraId="492F50A4" w14:textId="6190F7C4" w:rsidR="002B42AE" w:rsidRPr="00344600" w:rsidRDefault="00526CB0"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w:t>
            </w:r>
            <w:r w:rsidR="002B42AE" w:rsidRPr="00344600">
              <w:rPr>
                <w:bCs/>
                <w:sz w:val="18"/>
                <w:szCs w:val="18"/>
                <w:bdr w:val="none" w:sz="0" w:space="0" w:color="auto" w:frame="1"/>
                <w:lang w:val="es-419"/>
              </w:rPr>
              <w:t xml:space="preserve"> de solicitud al departamento de DTIC</w:t>
            </w:r>
          </w:p>
        </w:tc>
        <w:tc>
          <w:tcPr>
            <w:tcW w:w="1488" w:type="dxa"/>
          </w:tcPr>
          <w:p w14:paraId="4FCF3101" w14:textId="08052B4C"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3735728E" w14:textId="5BF207CE"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5D0E48FC" w14:textId="77777777" w:rsidTr="002B42AE">
        <w:tc>
          <w:tcPr>
            <w:tcW w:w="846" w:type="dxa"/>
          </w:tcPr>
          <w:p w14:paraId="3BC9614D" w14:textId="0ADB39E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2</w:t>
            </w:r>
          </w:p>
        </w:tc>
        <w:tc>
          <w:tcPr>
            <w:tcW w:w="4504" w:type="dxa"/>
          </w:tcPr>
          <w:p w14:paraId="37A68A56"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una solicitud al departamento de DTIC</w:t>
            </w:r>
          </w:p>
        </w:tc>
        <w:tc>
          <w:tcPr>
            <w:tcW w:w="1488" w:type="dxa"/>
          </w:tcPr>
          <w:p w14:paraId="0BB3C08F" w14:textId="495AC31F"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0B15C409" w14:textId="6F224519"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0D808E39" w14:textId="77777777" w:rsidTr="002B42AE">
        <w:tc>
          <w:tcPr>
            <w:tcW w:w="846" w:type="dxa"/>
          </w:tcPr>
          <w:p w14:paraId="0812E2D6" w14:textId="786F2F70"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3</w:t>
            </w:r>
          </w:p>
        </w:tc>
        <w:tc>
          <w:tcPr>
            <w:tcW w:w="4504" w:type="dxa"/>
          </w:tcPr>
          <w:p w14:paraId="5794E5CF"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rPr>
              <w:t>Buscar una solicitud del departamento de DTIC</w:t>
            </w:r>
          </w:p>
        </w:tc>
        <w:tc>
          <w:tcPr>
            <w:tcW w:w="1488" w:type="dxa"/>
          </w:tcPr>
          <w:p w14:paraId="2CFA3C62" w14:textId="39FC6529"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06412DA4" w14:textId="10C1B311"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5AAFA0A3" w14:textId="77777777" w:rsidTr="002B42AE">
        <w:tc>
          <w:tcPr>
            <w:tcW w:w="846" w:type="dxa"/>
          </w:tcPr>
          <w:p w14:paraId="557C7D7A" w14:textId="11A75EA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4</w:t>
            </w:r>
          </w:p>
        </w:tc>
        <w:tc>
          <w:tcPr>
            <w:tcW w:w="4504" w:type="dxa"/>
          </w:tcPr>
          <w:p w14:paraId="23E69EA5"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un nuevo proyecto de DTIC</w:t>
            </w:r>
          </w:p>
        </w:tc>
        <w:tc>
          <w:tcPr>
            <w:tcW w:w="1488" w:type="dxa"/>
          </w:tcPr>
          <w:p w14:paraId="59FAE719" w14:textId="7284292A"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6160D3F1" w14:textId="68FB89B3"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77C81768" w14:textId="77777777" w:rsidTr="002B42AE">
        <w:tc>
          <w:tcPr>
            <w:tcW w:w="846" w:type="dxa"/>
          </w:tcPr>
          <w:p w14:paraId="1EB2701F" w14:textId="62D9CE55"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5</w:t>
            </w:r>
          </w:p>
        </w:tc>
        <w:tc>
          <w:tcPr>
            <w:tcW w:w="4504" w:type="dxa"/>
          </w:tcPr>
          <w:p w14:paraId="3E84261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los proyectos de DTIC</w:t>
            </w:r>
          </w:p>
        </w:tc>
        <w:tc>
          <w:tcPr>
            <w:tcW w:w="1488" w:type="dxa"/>
          </w:tcPr>
          <w:p w14:paraId="2282A436" w14:textId="0AFE1F83"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6EB6D9A2" w14:textId="3940EF97"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1D5B6958" w14:textId="77777777" w:rsidTr="002B42AE">
        <w:tc>
          <w:tcPr>
            <w:tcW w:w="846" w:type="dxa"/>
          </w:tcPr>
          <w:p w14:paraId="5236DEDA" w14:textId="3E0BD9A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6</w:t>
            </w:r>
          </w:p>
        </w:tc>
        <w:tc>
          <w:tcPr>
            <w:tcW w:w="4504" w:type="dxa"/>
          </w:tcPr>
          <w:p w14:paraId="1E102498"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un proyecto de DTIC</w:t>
            </w:r>
          </w:p>
        </w:tc>
        <w:tc>
          <w:tcPr>
            <w:tcW w:w="1488" w:type="dxa"/>
          </w:tcPr>
          <w:p w14:paraId="705582A7" w14:textId="66FB12FD"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6C589510" w14:textId="70B2360A"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705F4F0B" w14:textId="77777777" w:rsidTr="002B42AE">
        <w:tc>
          <w:tcPr>
            <w:tcW w:w="846" w:type="dxa"/>
          </w:tcPr>
          <w:p w14:paraId="56E52969" w14:textId="005C8FE5"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7</w:t>
            </w:r>
          </w:p>
        </w:tc>
        <w:tc>
          <w:tcPr>
            <w:tcW w:w="4504" w:type="dxa"/>
          </w:tcPr>
          <w:p w14:paraId="3072962F"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un proyecto de DTIC</w:t>
            </w:r>
          </w:p>
        </w:tc>
        <w:tc>
          <w:tcPr>
            <w:tcW w:w="1488" w:type="dxa"/>
          </w:tcPr>
          <w:p w14:paraId="6F69D7E5" w14:textId="47A92D95"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36F85846" w14:textId="7FD01A89"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148CACD1" w14:textId="77777777" w:rsidTr="002B42AE">
        <w:tc>
          <w:tcPr>
            <w:tcW w:w="846" w:type="dxa"/>
          </w:tcPr>
          <w:p w14:paraId="13683C21" w14:textId="3D08E6F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8</w:t>
            </w:r>
          </w:p>
        </w:tc>
        <w:tc>
          <w:tcPr>
            <w:tcW w:w="4504" w:type="dxa"/>
          </w:tcPr>
          <w:p w14:paraId="20D77D74" w14:textId="29AB10E1"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 xml:space="preserve">Ingresar tareas por </w:t>
            </w:r>
            <w:r w:rsidR="004F514E" w:rsidRPr="00344600">
              <w:rPr>
                <w:bCs/>
                <w:sz w:val="18"/>
                <w:szCs w:val="18"/>
                <w:bdr w:val="none" w:sz="0" w:space="0" w:color="auto" w:frame="1"/>
                <w:lang w:val="es-419"/>
              </w:rPr>
              <w:t>practicante</w:t>
            </w:r>
          </w:p>
        </w:tc>
        <w:tc>
          <w:tcPr>
            <w:tcW w:w="1488" w:type="dxa"/>
          </w:tcPr>
          <w:p w14:paraId="083B4F9D" w14:textId="016AED11"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05F49F37" w14:textId="52D5A4A7"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20DBC574" w14:textId="77777777" w:rsidTr="002B42AE">
        <w:tc>
          <w:tcPr>
            <w:tcW w:w="846" w:type="dxa"/>
          </w:tcPr>
          <w:p w14:paraId="73CE8B5D" w14:textId="7D3CAB50"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39</w:t>
            </w:r>
          </w:p>
        </w:tc>
        <w:tc>
          <w:tcPr>
            <w:tcW w:w="4504" w:type="dxa"/>
          </w:tcPr>
          <w:p w14:paraId="55C56CE3"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Asignar un practicante a una tarea</w:t>
            </w:r>
          </w:p>
        </w:tc>
        <w:tc>
          <w:tcPr>
            <w:tcW w:w="1488" w:type="dxa"/>
          </w:tcPr>
          <w:p w14:paraId="067C46C7" w14:textId="62A5C36C"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11EF3548" w14:textId="691A81B1"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0DDAAD9D" w14:textId="77777777" w:rsidTr="002B42AE">
        <w:tc>
          <w:tcPr>
            <w:tcW w:w="846" w:type="dxa"/>
          </w:tcPr>
          <w:p w14:paraId="2A32B2C2" w14:textId="446D035F"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0</w:t>
            </w:r>
          </w:p>
        </w:tc>
        <w:tc>
          <w:tcPr>
            <w:tcW w:w="4504" w:type="dxa"/>
          </w:tcPr>
          <w:p w14:paraId="7600781E"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un practicante de una tarea</w:t>
            </w:r>
          </w:p>
        </w:tc>
        <w:tc>
          <w:tcPr>
            <w:tcW w:w="1488" w:type="dxa"/>
          </w:tcPr>
          <w:p w14:paraId="5AA9FD97" w14:textId="64F5E09D"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0B0D0738" w14:textId="38EE5A23"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150EDF48" w14:textId="77777777" w:rsidTr="002B42AE">
        <w:tc>
          <w:tcPr>
            <w:tcW w:w="846" w:type="dxa"/>
          </w:tcPr>
          <w:p w14:paraId="19431157" w14:textId="14552B2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1</w:t>
            </w:r>
          </w:p>
        </w:tc>
        <w:tc>
          <w:tcPr>
            <w:tcW w:w="4504" w:type="dxa"/>
          </w:tcPr>
          <w:p w14:paraId="3CFCFE03"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una tarea</w:t>
            </w:r>
          </w:p>
        </w:tc>
        <w:tc>
          <w:tcPr>
            <w:tcW w:w="1488" w:type="dxa"/>
          </w:tcPr>
          <w:p w14:paraId="2FFF7777" w14:textId="207407F4"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50A996E6" w14:textId="725435D3" w:rsidR="002B42AE" w:rsidRPr="00344600" w:rsidRDefault="00005540"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5B327D40" w14:textId="77777777" w:rsidTr="002B42AE">
        <w:tc>
          <w:tcPr>
            <w:tcW w:w="846" w:type="dxa"/>
          </w:tcPr>
          <w:p w14:paraId="76988BF1" w14:textId="0D0139F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2</w:t>
            </w:r>
          </w:p>
        </w:tc>
        <w:tc>
          <w:tcPr>
            <w:tcW w:w="4504" w:type="dxa"/>
          </w:tcPr>
          <w:p w14:paraId="553DA4FF"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una tarea</w:t>
            </w:r>
          </w:p>
        </w:tc>
        <w:tc>
          <w:tcPr>
            <w:tcW w:w="1488" w:type="dxa"/>
          </w:tcPr>
          <w:p w14:paraId="11DE9CEB" w14:textId="7AE74D4B"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38EF9BA3" w14:textId="20EE0562"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75C9FB10" w14:textId="77777777" w:rsidTr="002B42AE">
        <w:tc>
          <w:tcPr>
            <w:tcW w:w="846" w:type="dxa"/>
          </w:tcPr>
          <w:p w14:paraId="3AFBF391" w14:textId="12C7495A"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3</w:t>
            </w:r>
          </w:p>
        </w:tc>
        <w:tc>
          <w:tcPr>
            <w:tcW w:w="4504" w:type="dxa"/>
          </w:tcPr>
          <w:p w14:paraId="6EBBCA0E"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las tareas asignadas a un practicante</w:t>
            </w:r>
          </w:p>
        </w:tc>
        <w:tc>
          <w:tcPr>
            <w:tcW w:w="1488" w:type="dxa"/>
          </w:tcPr>
          <w:p w14:paraId="5FBE380D" w14:textId="014D90FC"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354366C2" w14:textId="6651472F"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5AD8AB84" w14:textId="77777777" w:rsidTr="002B42AE">
        <w:tc>
          <w:tcPr>
            <w:tcW w:w="846" w:type="dxa"/>
          </w:tcPr>
          <w:p w14:paraId="60B185CD" w14:textId="24070A4A"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4</w:t>
            </w:r>
          </w:p>
        </w:tc>
        <w:tc>
          <w:tcPr>
            <w:tcW w:w="4504" w:type="dxa"/>
          </w:tcPr>
          <w:p w14:paraId="15670662"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una solicitud al departamento Gerencial</w:t>
            </w:r>
          </w:p>
        </w:tc>
        <w:tc>
          <w:tcPr>
            <w:tcW w:w="1488" w:type="dxa"/>
          </w:tcPr>
          <w:p w14:paraId="0787A273" w14:textId="0DDC92A9"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2C6C8936" w14:textId="3618AEB2"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360F8358" w14:textId="77777777" w:rsidTr="002B42AE">
        <w:tc>
          <w:tcPr>
            <w:tcW w:w="846" w:type="dxa"/>
          </w:tcPr>
          <w:p w14:paraId="4538CB0F" w14:textId="56998D1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5</w:t>
            </w:r>
          </w:p>
        </w:tc>
        <w:tc>
          <w:tcPr>
            <w:tcW w:w="4504" w:type="dxa"/>
          </w:tcPr>
          <w:p w14:paraId="2ED2CBB4"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do de solicitudes del departamento Gerencial</w:t>
            </w:r>
          </w:p>
        </w:tc>
        <w:tc>
          <w:tcPr>
            <w:tcW w:w="1488" w:type="dxa"/>
          </w:tcPr>
          <w:p w14:paraId="530C7751" w14:textId="61F30E5C"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67DD7647" w14:textId="5B4A661E"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1EFA2DAD" w14:textId="77777777" w:rsidTr="002B42AE">
        <w:tc>
          <w:tcPr>
            <w:tcW w:w="846" w:type="dxa"/>
          </w:tcPr>
          <w:p w14:paraId="0C2EA2FC" w14:textId="17D91316"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6</w:t>
            </w:r>
          </w:p>
        </w:tc>
        <w:tc>
          <w:tcPr>
            <w:tcW w:w="4504" w:type="dxa"/>
          </w:tcPr>
          <w:p w14:paraId="742F531E"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una solicitud del departamento Gerencial</w:t>
            </w:r>
          </w:p>
        </w:tc>
        <w:tc>
          <w:tcPr>
            <w:tcW w:w="1488" w:type="dxa"/>
          </w:tcPr>
          <w:p w14:paraId="59F5DF08" w14:textId="447AC104"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5694A13B" w14:textId="503C80D0"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59EE64C4" w14:textId="77777777" w:rsidTr="002B42AE">
        <w:tc>
          <w:tcPr>
            <w:tcW w:w="846" w:type="dxa"/>
          </w:tcPr>
          <w:p w14:paraId="7EB70622" w14:textId="39A442D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7</w:t>
            </w:r>
          </w:p>
        </w:tc>
        <w:tc>
          <w:tcPr>
            <w:tcW w:w="4504" w:type="dxa"/>
          </w:tcPr>
          <w:p w14:paraId="4E7340B5"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o de novedades de los docentes, instructores y estudiantes</w:t>
            </w:r>
          </w:p>
        </w:tc>
        <w:tc>
          <w:tcPr>
            <w:tcW w:w="1488" w:type="dxa"/>
          </w:tcPr>
          <w:p w14:paraId="0CE62DA2" w14:textId="344B93AA"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3686516C" w14:textId="2CD5B238"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1642030D" w14:textId="77777777" w:rsidTr="002B42AE">
        <w:tc>
          <w:tcPr>
            <w:tcW w:w="846" w:type="dxa"/>
          </w:tcPr>
          <w:p w14:paraId="299C8673" w14:textId="7D4525A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8</w:t>
            </w:r>
          </w:p>
        </w:tc>
        <w:tc>
          <w:tcPr>
            <w:tcW w:w="4504" w:type="dxa"/>
          </w:tcPr>
          <w:p w14:paraId="74DEBC0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novedades de los docentes, instructores y estudiantes</w:t>
            </w:r>
          </w:p>
        </w:tc>
        <w:tc>
          <w:tcPr>
            <w:tcW w:w="1488" w:type="dxa"/>
          </w:tcPr>
          <w:p w14:paraId="173A9354" w14:textId="526CB919"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1FE10322" w14:textId="1D22EBDB"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150E6A51" w14:textId="77777777" w:rsidTr="002B42AE">
        <w:tc>
          <w:tcPr>
            <w:tcW w:w="846" w:type="dxa"/>
          </w:tcPr>
          <w:p w14:paraId="7D7BB913" w14:textId="406FE67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49</w:t>
            </w:r>
          </w:p>
        </w:tc>
        <w:tc>
          <w:tcPr>
            <w:tcW w:w="4504" w:type="dxa"/>
          </w:tcPr>
          <w:p w14:paraId="0E780651"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novedades de los docentes, instructores y estudiantes</w:t>
            </w:r>
          </w:p>
        </w:tc>
        <w:tc>
          <w:tcPr>
            <w:tcW w:w="1488" w:type="dxa"/>
          </w:tcPr>
          <w:p w14:paraId="5F35357E" w14:textId="3005D3D7"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2D970102" w14:textId="3D32D16B"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41018BBA" w14:textId="77777777" w:rsidTr="002B42AE">
        <w:tc>
          <w:tcPr>
            <w:tcW w:w="846" w:type="dxa"/>
          </w:tcPr>
          <w:p w14:paraId="65116EEE" w14:textId="020FCED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50</w:t>
            </w:r>
          </w:p>
        </w:tc>
        <w:tc>
          <w:tcPr>
            <w:tcW w:w="4504" w:type="dxa"/>
          </w:tcPr>
          <w:p w14:paraId="68D98191"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novedades de los docentes, instructores y estudiantes</w:t>
            </w:r>
          </w:p>
        </w:tc>
        <w:tc>
          <w:tcPr>
            <w:tcW w:w="1488" w:type="dxa"/>
          </w:tcPr>
          <w:p w14:paraId="41600D2C" w14:textId="6A9CBE30"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7B4C8119" w14:textId="6198D674"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2BEAB8E5" w14:textId="77777777" w:rsidTr="002B42AE">
        <w:tc>
          <w:tcPr>
            <w:tcW w:w="846" w:type="dxa"/>
          </w:tcPr>
          <w:p w14:paraId="735A2AEB" w14:textId="5AE3548A"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51</w:t>
            </w:r>
          </w:p>
        </w:tc>
        <w:tc>
          <w:tcPr>
            <w:tcW w:w="4504" w:type="dxa"/>
          </w:tcPr>
          <w:p w14:paraId="652D7D18"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un comunicado</w:t>
            </w:r>
          </w:p>
        </w:tc>
        <w:tc>
          <w:tcPr>
            <w:tcW w:w="1488" w:type="dxa"/>
          </w:tcPr>
          <w:p w14:paraId="41C9D792" w14:textId="4FEB8E19"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1D24E826" w14:textId="3F67FF26"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770624AC" w14:textId="77777777" w:rsidTr="002B42AE">
        <w:tc>
          <w:tcPr>
            <w:tcW w:w="846" w:type="dxa"/>
          </w:tcPr>
          <w:p w14:paraId="66C400C8" w14:textId="0ACC5F0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52</w:t>
            </w:r>
          </w:p>
        </w:tc>
        <w:tc>
          <w:tcPr>
            <w:tcW w:w="4504" w:type="dxa"/>
          </w:tcPr>
          <w:p w14:paraId="085EDF76"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un comunicado</w:t>
            </w:r>
          </w:p>
        </w:tc>
        <w:tc>
          <w:tcPr>
            <w:tcW w:w="1488" w:type="dxa"/>
          </w:tcPr>
          <w:p w14:paraId="322FAF53" w14:textId="27EE4843"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3AAF6D70" w14:textId="13B43AEF"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33640B43" w14:textId="77777777" w:rsidTr="002B42AE">
        <w:tc>
          <w:tcPr>
            <w:tcW w:w="846" w:type="dxa"/>
          </w:tcPr>
          <w:p w14:paraId="41B9C329" w14:textId="1E9AB2C0"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53</w:t>
            </w:r>
          </w:p>
        </w:tc>
        <w:tc>
          <w:tcPr>
            <w:tcW w:w="4504" w:type="dxa"/>
          </w:tcPr>
          <w:p w14:paraId="0E80CC4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un comunicado</w:t>
            </w:r>
          </w:p>
        </w:tc>
        <w:tc>
          <w:tcPr>
            <w:tcW w:w="1488" w:type="dxa"/>
          </w:tcPr>
          <w:p w14:paraId="6143494A" w14:textId="7B56F7F2"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7E2A2F43" w14:textId="0445AC68"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0DD26459" w14:textId="77777777" w:rsidTr="002B42AE">
        <w:tc>
          <w:tcPr>
            <w:tcW w:w="846" w:type="dxa"/>
          </w:tcPr>
          <w:p w14:paraId="2010CECD" w14:textId="1556227F"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54</w:t>
            </w:r>
          </w:p>
        </w:tc>
        <w:tc>
          <w:tcPr>
            <w:tcW w:w="4504" w:type="dxa"/>
          </w:tcPr>
          <w:p w14:paraId="3FDA508F"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comunicados</w:t>
            </w:r>
          </w:p>
        </w:tc>
        <w:tc>
          <w:tcPr>
            <w:tcW w:w="1488" w:type="dxa"/>
          </w:tcPr>
          <w:p w14:paraId="02E643DD" w14:textId="775371D8"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35515FBB" w14:textId="7FF3D37D"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65C64718" w14:textId="77777777" w:rsidTr="002B42AE">
        <w:tc>
          <w:tcPr>
            <w:tcW w:w="846" w:type="dxa"/>
          </w:tcPr>
          <w:p w14:paraId="5B6074E2" w14:textId="75CCFFB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HU-55</w:t>
            </w:r>
          </w:p>
        </w:tc>
        <w:tc>
          <w:tcPr>
            <w:tcW w:w="4504" w:type="dxa"/>
          </w:tcPr>
          <w:p w14:paraId="1E70F80B"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Registro de aulas</w:t>
            </w:r>
          </w:p>
        </w:tc>
        <w:tc>
          <w:tcPr>
            <w:tcW w:w="1488" w:type="dxa"/>
          </w:tcPr>
          <w:p w14:paraId="0CF97CCA" w14:textId="1D07C200"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6EE86DB9" w14:textId="135CBEEC"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7326E3B4" w14:textId="77777777" w:rsidTr="002B42AE">
        <w:tc>
          <w:tcPr>
            <w:tcW w:w="846" w:type="dxa"/>
          </w:tcPr>
          <w:p w14:paraId="02A24B59" w14:textId="78348864"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56</w:t>
            </w:r>
          </w:p>
        </w:tc>
        <w:tc>
          <w:tcPr>
            <w:tcW w:w="4504" w:type="dxa"/>
          </w:tcPr>
          <w:p w14:paraId="273150D4"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do de aulas</w:t>
            </w:r>
          </w:p>
        </w:tc>
        <w:tc>
          <w:tcPr>
            <w:tcW w:w="1488" w:type="dxa"/>
          </w:tcPr>
          <w:p w14:paraId="422479C5" w14:textId="4DAA3E8F"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29F6910A" w14:textId="68152C6A"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1371BF0E" w14:textId="77777777" w:rsidTr="002B42AE">
        <w:tc>
          <w:tcPr>
            <w:tcW w:w="846" w:type="dxa"/>
          </w:tcPr>
          <w:p w14:paraId="35FA5DA3" w14:textId="376C26A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57</w:t>
            </w:r>
          </w:p>
        </w:tc>
        <w:tc>
          <w:tcPr>
            <w:tcW w:w="4504" w:type="dxa"/>
          </w:tcPr>
          <w:p w14:paraId="60E709C2"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datos de las aulas</w:t>
            </w:r>
          </w:p>
        </w:tc>
        <w:tc>
          <w:tcPr>
            <w:tcW w:w="1488" w:type="dxa"/>
          </w:tcPr>
          <w:p w14:paraId="67E8FC10" w14:textId="172ED582"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1A6E45A0" w14:textId="67A7B354"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7BE5ECA3" w14:textId="77777777" w:rsidTr="002B42AE">
        <w:tc>
          <w:tcPr>
            <w:tcW w:w="846" w:type="dxa"/>
          </w:tcPr>
          <w:p w14:paraId="0DBB2AD8" w14:textId="7A9EC2F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58</w:t>
            </w:r>
          </w:p>
        </w:tc>
        <w:tc>
          <w:tcPr>
            <w:tcW w:w="4504" w:type="dxa"/>
          </w:tcPr>
          <w:p w14:paraId="60676121"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datos de las aulas</w:t>
            </w:r>
          </w:p>
        </w:tc>
        <w:tc>
          <w:tcPr>
            <w:tcW w:w="1488" w:type="dxa"/>
          </w:tcPr>
          <w:p w14:paraId="503169C3" w14:textId="7AC1A2BB"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790625D2" w14:textId="2797890A"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0EAFB029" w14:textId="77777777" w:rsidTr="002B42AE">
        <w:tc>
          <w:tcPr>
            <w:tcW w:w="846" w:type="dxa"/>
          </w:tcPr>
          <w:p w14:paraId="3EB41317" w14:textId="1377B7D1"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59</w:t>
            </w:r>
          </w:p>
        </w:tc>
        <w:tc>
          <w:tcPr>
            <w:tcW w:w="4504" w:type="dxa"/>
          </w:tcPr>
          <w:p w14:paraId="1D4D2629"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recursos de un aula</w:t>
            </w:r>
          </w:p>
        </w:tc>
        <w:tc>
          <w:tcPr>
            <w:tcW w:w="1488" w:type="dxa"/>
          </w:tcPr>
          <w:p w14:paraId="7EC27305" w14:textId="718CDD36"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33BDAD57" w14:textId="7B711135"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0AD50D42" w14:textId="77777777" w:rsidTr="002B42AE">
        <w:tc>
          <w:tcPr>
            <w:tcW w:w="846" w:type="dxa"/>
          </w:tcPr>
          <w:p w14:paraId="0505C84D" w14:textId="758B527B"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0</w:t>
            </w:r>
          </w:p>
        </w:tc>
        <w:tc>
          <w:tcPr>
            <w:tcW w:w="4504" w:type="dxa"/>
          </w:tcPr>
          <w:p w14:paraId="49E1D650"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los recursos de un aula</w:t>
            </w:r>
          </w:p>
        </w:tc>
        <w:tc>
          <w:tcPr>
            <w:tcW w:w="1488" w:type="dxa"/>
          </w:tcPr>
          <w:p w14:paraId="5B78E410" w14:textId="440F556E"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77E79892" w14:textId="3BAE1085"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2AFB917B" w14:textId="77777777" w:rsidTr="002B42AE">
        <w:tc>
          <w:tcPr>
            <w:tcW w:w="846" w:type="dxa"/>
          </w:tcPr>
          <w:p w14:paraId="2A6A45F7" w14:textId="250E5D8D"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1</w:t>
            </w:r>
          </w:p>
        </w:tc>
        <w:tc>
          <w:tcPr>
            <w:tcW w:w="4504" w:type="dxa"/>
          </w:tcPr>
          <w:p w14:paraId="4A0AD5EB"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los recursos de un aula</w:t>
            </w:r>
          </w:p>
        </w:tc>
        <w:tc>
          <w:tcPr>
            <w:tcW w:w="1488" w:type="dxa"/>
          </w:tcPr>
          <w:p w14:paraId="639604D3" w14:textId="1B4D3DB2"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1CBD7343" w14:textId="212BC7F2"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64EA01AF" w14:textId="77777777" w:rsidTr="002B42AE">
        <w:tc>
          <w:tcPr>
            <w:tcW w:w="846" w:type="dxa"/>
          </w:tcPr>
          <w:p w14:paraId="1008E1BF" w14:textId="5AF9B6D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2</w:t>
            </w:r>
          </w:p>
        </w:tc>
        <w:tc>
          <w:tcPr>
            <w:tcW w:w="4504" w:type="dxa"/>
          </w:tcPr>
          <w:p w14:paraId="3FC9097E"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los recursos de un aula</w:t>
            </w:r>
          </w:p>
        </w:tc>
        <w:tc>
          <w:tcPr>
            <w:tcW w:w="1488" w:type="dxa"/>
          </w:tcPr>
          <w:p w14:paraId="07634F6F" w14:textId="7D449C3E"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1E7E0DF4" w14:textId="27A26010"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3F466613" w14:textId="77777777" w:rsidTr="002B42AE">
        <w:tc>
          <w:tcPr>
            <w:tcW w:w="846" w:type="dxa"/>
          </w:tcPr>
          <w:p w14:paraId="004F91B0" w14:textId="6C089D2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3</w:t>
            </w:r>
          </w:p>
        </w:tc>
        <w:tc>
          <w:tcPr>
            <w:tcW w:w="4504" w:type="dxa"/>
          </w:tcPr>
          <w:p w14:paraId="0794AAC3"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datos de un silabo académico</w:t>
            </w:r>
          </w:p>
        </w:tc>
        <w:tc>
          <w:tcPr>
            <w:tcW w:w="1488" w:type="dxa"/>
          </w:tcPr>
          <w:p w14:paraId="5DAC5E6E" w14:textId="26F1EB85"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6D67B98E" w14:textId="50C64E17"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6F7E7436" w14:textId="77777777" w:rsidTr="002B42AE">
        <w:tc>
          <w:tcPr>
            <w:tcW w:w="846" w:type="dxa"/>
          </w:tcPr>
          <w:p w14:paraId="0AC6CE62" w14:textId="03EA8F86"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4</w:t>
            </w:r>
          </w:p>
        </w:tc>
        <w:tc>
          <w:tcPr>
            <w:tcW w:w="4504" w:type="dxa"/>
          </w:tcPr>
          <w:p w14:paraId="07E83329"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datos de un silabo académico</w:t>
            </w:r>
          </w:p>
        </w:tc>
        <w:tc>
          <w:tcPr>
            <w:tcW w:w="1488" w:type="dxa"/>
          </w:tcPr>
          <w:p w14:paraId="4049CC57" w14:textId="6CB0A87C"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71FF7027" w14:textId="63CFE475"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40</w:t>
            </w:r>
          </w:p>
        </w:tc>
      </w:tr>
      <w:tr w:rsidR="002B42AE" w:rsidRPr="00E36963" w14:paraId="314C528E" w14:textId="77777777" w:rsidTr="002B42AE">
        <w:tc>
          <w:tcPr>
            <w:tcW w:w="846" w:type="dxa"/>
          </w:tcPr>
          <w:p w14:paraId="4E51AA10" w14:textId="0E0C8A9D"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5</w:t>
            </w:r>
          </w:p>
        </w:tc>
        <w:tc>
          <w:tcPr>
            <w:tcW w:w="4504" w:type="dxa"/>
          </w:tcPr>
          <w:p w14:paraId="2DF5FD28"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evaluación al docente o instructor</w:t>
            </w:r>
          </w:p>
        </w:tc>
        <w:tc>
          <w:tcPr>
            <w:tcW w:w="1488" w:type="dxa"/>
          </w:tcPr>
          <w:p w14:paraId="76CCD2AD" w14:textId="6158D4E8"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50FDBD19" w14:textId="72AA012C"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lang w:val="es-EC"/>
              </w:rPr>
            </w:pPr>
            <w:r w:rsidRPr="00344600">
              <w:rPr>
                <w:bCs/>
                <w:sz w:val="18"/>
                <w:szCs w:val="18"/>
                <w:bdr w:val="none" w:sz="0" w:space="0" w:color="auto" w:frame="1"/>
                <w:lang w:val="es-EC"/>
              </w:rPr>
              <w:t>40</w:t>
            </w:r>
          </w:p>
        </w:tc>
      </w:tr>
      <w:tr w:rsidR="002B42AE" w:rsidRPr="00E36963" w14:paraId="2116D84A" w14:textId="77777777" w:rsidTr="002B42AE">
        <w:tc>
          <w:tcPr>
            <w:tcW w:w="846" w:type="dxa"/>
          </w:tcPr>
          <w:p w14:paraId="5807EFB2" w14:textId="44076A1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6</w:t>
            </w:r>
          </w:p>
        </w:tc>
        <w:tc>
          <w:tcPr>
            <w:tcW w:w="4504" w:type="dxa"/>
          </w:tcPr>
          <w:p w14:paraId="43835EE6"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evaluación al docente o instructor</w:t>
            </w:r>
          </w:p>
        </w:tc>
        <w:tc>
          <w:tcPr>
            <w:tcW w:w="1488" w:type="dxa"/>
          </w:tcPr>
          <w:p w14:paraId="689DFDAD" w14:textId="26A97B95"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21DC723A" w14:textId="23925D42"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663AA11D" w14:textId="77777777" w:rsidTr="002B42AE">
        <w:tc>
          <w:tcPr>
            <w:tcW w:w="846" w:type="dxa"/>
          </w:tcPr>
          <w:p w14:paraId="047451B9" w14:textId="247867D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7</w:t>
            </w:r>
          </w:p>
        </w:tc>
        <w:tc>
          <w:tcPr>
            <w:tcW w:w="4504" w:type="dxa"/>
          </w:tcPr>
          <w:p w14:paraId="7D6FDA94"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evaluación al docente o instructor</w:t>
            </w:r>
          </w:p>
        </w:tc>
        <w:tc>
          <w:tcPr>
            <w:tcW w:w="1488" w:type="dxa"/>
          </w:tcPr>
          <w:p w14:paraId="46A64B64" w14:textId="2F203CCE"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47215EB2" w14:textId="41106BD7"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2AC60ACD" w14:textId="77777777" w:rsidTr="002B42AE">
        <w:tc>
          <w:tcPr>
            <w:tcW w:w="846" w:type="dxa"/>
          </w:tcPr>
          <w:p w14:paraId="7243B631" w14:textId="2C6A669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8</w:t>
            </w:r>
          </w:p>
        </w:tc>
        <w:tc>
          <w:tcPr>
            <w:tcW w:w="4504" w:type="dxa"/>
          </w:tcPr>
          <w:p w14:paraId="2AB15BC8"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evaluaciones docentes o instructores</w:t>
            </w:r>
          </w:p>
        </w:tc>
        <w:tc>
          <w:tcPr>
            <w:tcW w:w="1488" w:type="dxa"/>
          </w:tcPr>
          <w:p w14:paraId="49204194" w14:textId="74F15E07"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711AC35F" w14:textId="2E060028"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2394EB31" w14:textId="77777777" w:rsidTr="002B42AE">
        <w:tc>
          <w:tcPr>
            <w:tcW w:w="846" w:type="dxa"/>
          </w:tcPr>
          <w:p w14:paraId="0A99148C" w14:textId="0E451F6B"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69</w:t>
            </w:r>
          </w:p>
        </w:tc>
        <w:tc>
          <w:tcPr>
            <w:tcW w:w="4504" w:type="dxa"/>
          </w:tcPr>
          <w:p w14:paraId="2DB5E992"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preguntas por evaluación docente o instructor</w:t>
            </w:r>
          </w:p>
        </w:tc>
        <w:tc>
          <w:tcPr>
            <w:tcW w:w="1488" w:type="dxa"/>
          </w:tcPr>
          <w:p w14:paraId="61B0B191" w14:textId="52F689FF"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36CE4E0C" w14:textId="4D7E15BA"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40</w:t>
            </w:r>
          </w:p>
        </w:tc>
      </w:tr>
      <w:tr w:rsidR="002B42AE" w:rsidRPr="00E36963" w14:paraId="25AFC093" w14:textId="77777777" w:rsidTr="002B42AE">
        <w:tc>
          <w:tcPr>
            <w:tcW w:w="846" w:type="dxa"/>
          </w:tcPr>
          <w:p w14:paraId="230F7F8F" w14:textId="2118B98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0</w:t>
            </w:r>
          </w:p>
        </w:tc>
        <w:tc>
          <w:tcPr>
            <w:tcW w:w="4504" w:type="dxa"/>
          </w:tcPr>
          <w:p w14:paraId="249D52BD"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preguntas por evaluación docente o instructor</w:t>
            </w:r>
          </w:p>
        </w:tc>
        <w:tc>
          <w:tcPr>
            <w:tcW w:w="1488" w:type="dxa"/>
          </w:tcPr>
          <w:p w14:paraId="5185AECB" w14:textId="7831C949"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427BE292" w14:textId="1B958E90"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43E3A464" w14:textId="77777777" w:rsidTr="002B42AE">
        <w:tc>
          <w:tcPr>
            <w:tcW w:w="846" w:type="dxa"/>
          </w:tcPr>
          <w:p w14:paraId="627B9075" w14:textId="649A97C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1</w:t>
            </w:r>
          </w:p>
        </w:tc>
        <w:tc>
          <w:tcPr>
            <w:tcW w:w="4504" w:type="dxa"/>
          </w:tcPr>
          <w:p w14:paraId="3961B62A"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preguntas por evaluación docente o instructor</w:t>
            </w:r>
          </w:p>
        </w:tc>
        <w:tc>
          <w:tcPr>
            <w:tcW w:w="1488" w:type="dxa"/>
          </w:tcPr>
          <w:p w14:paraId="6AF541A1" w14:textId="1A4B3E63"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7496450B" w14:textId="538AE6C7"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741F3AB7" w14:textId="77777777" w:rsidTr="002B42AE">
        <w:tc>
          <w:tcPr>
            <w:tcW w:w="846" w:type="dxa"/>
          </w:tcPr>
          <w:p w14:paraId="0F2671AA" w14:textId="2076F4FF"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2</w:t>
            </w:r>
          </w:p>
        </w:tc>
        <w:tc>
          <w:tcPr>
            <w:tcW w:w="4504" w:type="dxa"/>
          </w:tcPr>
          <w:p w14:paraId="50E3385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preguntas por evaluación docente o instructor</w:t>
            </w:r>
          </w:p>
        </w:tc>
        <w:tc>
          <w:tcPr>
            <w:tcW w:w="1488" w:type="dxa"/>
          </w:tcPr>
          <w:p w14:paraId="01422B78" w14:textId="3F8A3CA0"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37F604B4" w14:textId="12C4508A"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2BC2FE15" w14:textId="77777777" w:rsidTr="002B42AE">
        <w:tc>
          <w:tcPr>
            <w:tcW w:w="846" w:type="dxa"/>
          </w:tcPr>
          <w:p w14:paraId="6D1C69B3" w14:textId="0356044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3</w:t>
            </w:r>
          </w:p>
        </w:tc>
        <w:tc>
          <w:tcPr>
            <w:tcW w:w="4504" w:type="dxa"/>
          </w:tcPr>
          <w:p w14:paraId="760FF587"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resultados de evaluación</w:t>
            </w:r>
          </w:p>
        </w:tc>
        <w:tc>
          <w:tcPr>
            <w:tcW w:w="1488" w:type="dxa"/>
          </w:tcPr>
          <w:p w14:paraId="7134DF70" w14:textId="79ED772B"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5D4B45D6" w14:textId="466CF8E1"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6DBD0F38" w14:textId="77777777" w:rsidTr="002B42AE">
        <w:tc>
          <w:tcPr>
            <w:tcW w:w="846" w:type="dxa"/>
          </w:tcPr>
          <w:p w14:paraId="39B18608" w14:textId="46233F8B"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4</w:t>
            </w:r>
          </w:p>
        </w:tc>
        <w:tc>
          <w:tcPr>
            <w:tcW w:w="4504" w:type="dxa"/>
          </w:tcPr>
          <w:p w14:paraId="6A6FC622"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datos de una planificación</w:t>
            </w:r>
          </w:p>
        </w:tc>
        <w:tc>
          <w:tcPr>
            <w:tcW w:w="1488" w:type="dxa"/>
          </w:tcPr>
          <w:p w14:paraId="2D217837" w14:textId="44A3B031"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5D10EF66" w14:textId="2906FDC9"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26048C61" w14:textId="77777777" w:rsidTr="002B42AE">
        <w:tc>
          <w:tcPr>
            <w:tcW w:w="846" w:type="dxa"/>
          </w:tcPr>
          <w:p w14:paraId="08FDB828" w14:textId="6DBCA895"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5</w:t>
            </w:r>
          </w:p>
        </w:tc>
        <w:tc>
          <w:tcPr>
            <w:tcW w:w="4504" w:type="dxa"/>
          </w:tcPr>
          <w:p w14:paraId="088E7DB9"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datos de una planificación</w:t>
            </w:r>
          </w:p>
        </w:tc>
        <w:tc>
          <w:tcPr>
            <w:tcW w:w="1488" w:type="dxa"/>
          </w:tcPr>
          <w:p w14:paraId="3C89E637" w14:textId="3094A7CF"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5D79D59B" w14:textId="7D1EC3BF"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40</w:t>
            </w:r>
          </w:p>
        </w:tc>
      </w:tr>
      <w:tr w:rsidR="002B42AE" w:rsidRPr="00E36963" w14:paraId="6E64C6A6" w14:textId="77777777" w:rsidTr="002B42AE">
        <w:tc>
          <w:tcPr>
            <w:tcW w:w="846" w:type="dxa"/>
          </w:tcPr>
          <w:p w14:paraId="472D562E" w14:textId="6581DD49"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6</w:t>
            </w:r>
          </w:p>
        </w:tc>
        <w:tc>
          <w:tcPr>
            <w:tcW w:w="4504" w:type="dxa"/>
          </w:tcPr>
          <w:p w14:paraId="315008D7"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materiales de estudio de los docentes o instructores</w:t>
            </w:r>
          </w:p>
        </w:tc>
        <w:tc>
          <w:tcPr>
            <w:tcW w:w="1488" w:type="dxa"/>
          </w:tcPr>
          <w:p w14:paraId="05CEA9E5" w14:textId="5DAC8744"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666FE9AF" w14:textId="14D26970"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64615B58" w14:textId="77777777" w:rsidTr="002B42AE">
        <w:tc>
          <w:tcPr>
            <w:tcW w:w="846" w:type="dxa"/>
          </w:tcPr>
          <w:p w14:paraId="2B25B39C" w14:textId="2FDF800B"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7</w:t>
            </w:r>
          </w:p>
        </w:tc>
        <w:tc>
          <w:tcPr>
            <w:tcW w:w="4504" w:type="dxa"/>
          </w:tcPr>
          <w:p w14:paraId="60683153"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Aprobar materiales de estudio de los docentes o instructores</w:t>
            </w:r>
          </w:p>
        </w:tc>
        <w:tc>
          <w:tcPr>
            <w:tcW w:w="1488" w:type="dxa"/>
          </w:tcPr>
          <w:p w14:paraId="2DC0E378" w14:textId="7B370DEC"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18392C33" w14:textId="5BBCC782"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5EC8BCAD" w14:textId="77777777" w:rsidTr="002B42AE">
        <w:tc>
          <w:tcPr>
            <w:tcW w:w="846" w:type="dxa"/>
          </w:tcPr>
          <w:p w14:paraId="05FA2F5D" w14:textId="1FE9AE8C"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8</w:t>
            </w:r>
          </w:p>
        </w:tc>
        <w:tc>
          <w:tcPr>
            <w:tcW w:w="4504" w:type="dxa"/>
          </w:tcPr>
          <w:p w14:paraId="69F7C7F1"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materiales de estudio de los docentes o instructores</w:t>
            </w:r>
          </w:p>
        </w:tc>
        <w:tc>
          <w:tcPr>
            <w:tcW w:w="1488" w:type="dxa"/>
          </w:tcPr>
          <w:p w14:paraId="372F3012" w14:textId="0A1E1478"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61BE5B7D" w14:textId="23194C22"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550A693D" w14:textId="77777777" w:rsidTr="002B42AE">
        <w:tc>
          <w:tcPr>
            <w:tcW w:w="846" w:type="dxa"/>
          </w:tcPr>
          <w:p w14:paraId="55FB12C3" w14:textId="1F214AB0"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79</w:t>
            </w:r>
          </w:p>
        </w:tc>
        <w:tc>
          <w:tcPr>
            <w:tcW w:w="4504" w:type="dxa"/>
          </w:tcPr>
          <w:p w14:paraId="1C0B9B7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ar observación en un material de estudio de docente o instructor</w:t>
            </w:r>
          </w:p>
        </w:tc>
        <w:tc>
          <w:tcPr>
            <w:tcW w:w="1488" w:type="dxa"/>
          </w:tcPr>
          <w:p w14:paraId="36E3BF7C" w14:textId="3F03EB47"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045892F5" w14:textId="1C8A7252"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355CB2C4" w14:textId="77777777" w:rsidTr="002B42AE">
        <w:tc>
          <w:tcPr>
            <w:tcW w:w="846" w:type="dxa"/>
          </w:tcPr>
          <w:p w14:paraId="0B7437C2" w14:textId="07D0F92C"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0</w:t>
            </w:r>
          </w:p>
        </w:tc>
        <w:tc>
          <w:tcPr>
            <w:tcW w:w="4504" w:type="dxa"/>
          </w:tcPr>
          <w:p w14:paraId="048BC4DA" w14:textId="659F641E"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 xml:space="preserve">Ingreso de </w:t>
            </w:r>
            <w:r w:rsidR="000046A2" w:rsidRPr="00344600">
              <w:rPr>
                <w:bCs/>
                <w:sz w:val="18"/>
                <w:szCs w:val="18"/>
                <w:bdr w:val="none" w:sz="0" w:space="0" w:color="auto" w:frame="1"/>
                <w:lang w:val="es-419"/>
              </w:rPr>
              <w:t>recursos para el pago a</w:t>
            </w:r>
            <w:r w:rsidRPr="00344600">
              <w:rPr>
                <w:bCs/>
                <w:sz w:val="18"/>
                <w:szCs w:val="18"/>
                <w:bdr w:val="none" w:sz="0" w:space="0" w:color="auto" w:frame="1"/>
                <w:lang w:val="es-419"/>
              </w:rPr>
              <w:t xml:space="preserve"> docentes o instructores</w:t>
            </w:r>
          </w:p>
        </w:tc>
        <w:tc>
          <w:tcPr>
            <w:tcW w:w="1488" w:type="dxa"/>
          </w:tcPr>
          <w:p w14:paraId="5A4C6AF8" w14:textId="1465D8AA"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010B9B97" w14:textId="56D57F05"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78741641" w14:textId="77777777" w:rsidTr="002B42AE">
        <w:tc>
          <w:tcPr>
            <w:tcW w:w="846" w:type="dxa"/>
          </w:tcPr>
          <w:p w14:paraId="4042EAE9" w14:textId="6ED6E506"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1</w:t>
            </w:r>
          </w:p>
        </w:tc>
        <w:tc>
          <w:tcPr>
            <w:tcW w:w="4504" w:type="dxa"/>
          </w:tcPr>
          <w:p w14:paraId="623ACC97" w14:textId="69C15DD9"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 xml:space="preserve">Listado de </w:t>
            </w:r>
            <w:r w:rsidR="0073370E" w:rsidRPr="00344600">
              <w:rPr>
                <w:bCs/>
                <w:sz w:val="18"/>
                <w:szCs w:val="18"/>
                <w:bdr w:val="none" w:sz="0" w:space="0" w:color="auto" w:frame="1"/>
                <w:lang w:val="es-419"/>
              </w:rPr>
              <w:t xml:space="preserve">recursos para los </w:t>
            </w:r>
            <w:r w:rsidRPr="00344600">
              <w:rPr>
                <w:bCs/>
                <w:sz w:val="18"/>
                <w:szCs w:val="18"/>
                <w:bdr w:val="none" w:sz="0" w:space="0" w:color="auto" w:frame="1"/>
                <w:lang w:val="es-419"/>
              </w:rPr>
              <w:t>pagos de docentes o instructores</w:t>
            </w:r>
          </w:p>
        </w:tc>
        <w:tc>
          <w:tcPr>
            <w:tcW w:w="1488" w:type="dxa"/>
          </w:tcPr>
          <w:p w14:paraId="4F7C2E95" w14:textId="2235AB61"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04C79A38" w14:textId="5776BF21"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468F7865" w14:textId="77777777" w:rsidTr="002B42AE">
        <w:tc>
          <w:tcPr>
            <w:tcW w:w="846" w:type="dxa"/>
          </w:tcPr>
          <w:p w14:paraId="1886B97F" w14:textId="2A6E9E5F"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2</w:t>
            </w:r>
          </w:p>
        </w:tc>
        <w:tc>
          <w:tcPr>
            <w:tcW w:w="4504" w:type="dxa"/>
          </w:tcPr>
          <w:p w14:paraId="0386F69C" w14:textId="6E8CC501"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 xml:space="preserve">Eliminar </w:t>
            </w:r>
            <w:r w:rsidR="0073370E" w:rsidRPr="00344600">
              <w:rPr>
                <w:bCs/>
                <w:sz w:val="18"/>
                <w:szCs w:val="18"/>
                <w:bdr w:val="none" w:sz="0" w:space="0" w:color="auto" w:frame="1"/>
                <w:lang w:val="es-419"/>
              </w:rPr>
              <w:t xml:space="preserve">los recursos para el </w:t>
            </w:r>
            <w:r w:rsidRPr="00344600">
              <w:rPr>
                <w:bCs/>
                <w:sz w:val="18"/>
                <w:szCs w:val="18"/>
                <w:bdr w:val="none" w:sz="0" w:space="0" w:color="auto" w:frame="1"/>
                <w:lang w:val="es-419"/>
              </w:rPr>
              <w:t>pago de docentes o instructores</w:t>
            </w:r>
          </w:p>
        </w:tc>
        <w:tc>
          <w:tcPr>
            <w:tcW w:w="1488" w:type="dxa"/>
          </w:tcPr>
          <w:p w14:paraId="179378FA" w14:textId="7FFC75DC"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6BAF7E5C" w14:textId="018F2671"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0F555705" w14:textId="77777777" w:rsidTr="002B42AE">
        <w:tc>
          <w:tcPr>
            <w:tcW w:w="846" w:type="dxa"/>
          </w:tcPr>
          <w:p w14:paraId="374C1E60" w14:textId="1A8F08F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3</w:t>
            </w:r>
          </w:p>
        </w:tc>
        <w:tc>
          <w:tcPr>
            <w:tcW w:w="4504" w:type="dxa"/>
          </w:tcPr>
          <w:p w14:paraId="7E360BC8"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o de solicitud de tipo general o justificación</w:t>
            </w:r>
          </w:p>
        </w:tc>
        <w:tc>
          <w:tcPr>
            <w:tcW w:w="1488" w:type="dxa"/>
          </w:tcPr>
          <w:p w14:paraId="59C365B6" w14:textId="3A6AB9B0"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7A6EFFB9" w14:textId="1A308194"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3CE2BD0E" w14:textId="77777777" w:rsidTr="002B42AE">
        <w:tc>
          <w:tcPr>
            <w:tcW w:w="846" w:type="dxa"/>
          </w:tcPr>
          <w:p w14:paraId="57F80334" w14:textId="0D050FA6"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4</w:t>
            </w:r>
          </w:p>
        </w:tc>
        <w:tc>
          <w:tcPr>
            <w:tcW w:w="4504" w:type="dxa"/>
          </w:tcPr>
          <w:p w14:paraId="609FB80E"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 solicitud de tipo general o justificación</w:t>
            </w:r>
          </w:p>
        </w:tc>
        <w:tc>
          <w:tcPr>
            <w:tcW w:w="1488" w:type="dxa"/>
          </w:tcPr>
          <w:p w14:paraId="04939618" w14:textId="4209455B"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6A64ECF1" w14:textId="51E7BAA5"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612285F0" w14:textId="77777777" w:rsidTr="002B42AE">
        <w:tc>
          <w:tcPr>
            <w:tcW w:w="846" w:type="dxa"/>
          </w:tcPr>
          <w:p w14:paraId="617BA451" w14:textId="7FFD819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5</w:t>
            </w:r>
          </w:p>
        </w:tc>
        <w:tc>
          <w:tcPr>
            <w:tcW w:w="4504" w:type="dxa"/>
          </w:tcPr>
          <w:p w14:paraId="5F5B9649"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dificar solicitud de tipo general o justificación</w:t>
            </w:r>
          </w:p>
        </w:tc>
        <w:tc>
          <w:tcPr>
            <w:tcW w:w="1488" w:type="dxa"/>
          </w:tcPr>
          <w:p w14:paraId="51FAFC71" w14:textId="78B697A3"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57A146B6" w14:textId="354AD6CD"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408DC23C" w14:textId="77777777" w:rsidTr="002B42AE">
        <w:tc>
          <w:tcPr>
            <w:tcW w:w="846" w:type="dxa"/>
          </w:tcPr>
          <w:p w14:paraId="04792F84" w14:textId="5C4BD5CC"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6</w:t>
            </w:r>
          </w:p>
        </w:tc>
        <w:tc>
          <w:tcPr>
            <w:tcW w:w="4504" w:type="dxa"/>
          </w:tcPr>
          <w:p w14:paraId="3820A0F0"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Mostrar detalles de solicitud de tipo general o justificación</w:t>
            </w:r>
          </w:p>
        </w:tc>
        <w:tc>
          <w:tcPr>
            <w:tcW w:w="1488" w:type="dxa"/>
          </w:tcPr>
          <w:p w14:paraId="0DA18DF4" w14:textId="49F957C9"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56CAE3B0" w14:textId="131F5915"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8</w:t>
            </w:r>
          </w:p>
        </w:tc>
      </w:tr>
      <w:tr w:rsidR="002B42AE" w:rsidRPr="00E36963" w14:paraId="02E5B725" w14:textId="77777777" w:rsidTr="002B42AE">
        <w:tc>
          <w:tcPr>
            <w:tcW w:w="846" w:type="dxa"/>
          </w:tcPr>
          <w:p w14:paraId="196155D6" w14:textId="2DDEC7CC"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7</w:t>
            </w:r>
          </w:p>
        </w:tc>
        <w:tc>
          <w:tcPr>
            <w:tcW w:w="4504" w:type="dxa"/>
          </w:tcPr>
          <w:p w14:paraId="4626A4A5"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Listar solicitudes de tipo general o justificación</w:t>
            </w:r>
          </w:p>
        </w:tc>
        <w:tc>
          <w:tcPr>
            <w:tcW w:w="1488" w:type="dxa"/>
          </w:tcPr>
          <w:p w14:paraId="78EB6EF6" w14:textId="0898E162"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538726BB" w14:textId="599410E5"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527D78C4" w14:textId="77777777" w:rsidTr="002B42AE">
        <w:tc>
          <w:tcPr>
            <w:tcW w:w="846" w:type="dxa"/>
          </w:tcPr>
          <w:p w14:paraId="41AFA670" w14:textId="769B0625"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8</w:t>
            </w:r>
          </w:p>
        </w:tc>
        <w:tc>
          <w:tcPr>
            <w:tcW w:w="4504" w:type="dxa"/>
          </w:tcPr>
          <w:p w14:paraId="0A90DFAC"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Aprobar solicitud de tipo general o justificación</w:t>
            </w:r>
          </w:p>
        </w:tc>
        <w:tc>
          <w:tcPr>
            <w:tcW w:w="1488" w:type="dxa"/>
          </w:tcPr>
          <w:p w14:paraId="3725CDE4" w14:textId="15F8C460"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72E190D0" w14:textId="0FB77E30"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2B42AE" w:rsidRPr="00E36963" w14:paraId="2A3CDF28" w14:textId="77777777" w:rsidTr="002B42AE">
        <w:tc>
          <w:tcPr>
            <w:tcW w:w="846" w:type="dxa"/>
          </w:tcPr>
          <w:p w14:paraId="328EE520" w14:textId="27FEF2E7"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89</w:t>
            </w:r>
          </w:p>
        </w:tc>
        <w:tc>
          <w:tcPr>
            <w:tcW w:w="4504" w:type="dxa"/>
          </w:tcPr>
          <w:p w14:paraId="2EF8C203" w14:textId="1AAFCF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o pago de mensualidad de los estudiantes</w:t>
            </w:r>
          </w:p>
        </w:tc>
        <w:tc>
          <w:tcPr>
            <w:tcW w:w="1488" w:type="dxa"/>
          </w:tcPr>
          <w:p w14:paraId="19C389DF" w14:textId="0392549F"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1837A836" w14:textId="352EB221"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6F187F70" w14:textId="77777777" w:rsidTr="002B42AE">
        <w:tc>
          <w:tcPr>
            <w:tcW w:w="846" w:type="dxa"/>
          </w:tcPr>
          <w:p w14:paraId="7C49DC91" w14:textId="204637C2"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90</w:t>
            </w:r>
          </w:p>
        </w:tc>
        <w:tc>
          <w:tcPr>
            <w:tcW w:w="4504" w:type="dxa"/>
          </w:tcPr>
          <w:p w14:paraId="389F9B1D"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Aprobar pago de mensualidad de los estudiantes</w:t>
            </w:r>
          </w:p>
        </w:tc>
        <w:tc>
          <w:tcPr>
            <w:tcW w:w="1488" w:type="dxa"/>
          </w:tcPr>
          <w:p w14:paraId="21843E23" w14:textId="1FC4FEA7"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5E0E8BDD" w14:textId="1EC4CD16"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6D3F3BAB" w14:textId="77777777" w:rsidTr="002B42AE">
        <w:tc>
          <w:tcPr>
            <w:tcW w:w="846" w:type="dxa"/>
          </w:tcPr>
          <w:p w14:paraId="19DDE9F2" w14:textId="25DEC593"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91</w:t>
            </w:r>
          </w:p>
        </w:tc>
        <w:tc>
          <w:tcPr>
            <w:tcW w:w="4504" w:type="dxa"/>
          </w:tcPr>
          <w:p w14:paraId="71649EEF" w14:textId="3883EDFC"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Eliminar</w:t>
            </w:r>
            <w:r w:rsidR="00025736" w:rsidRPr="00344600">
              <w:rPr>
                <w:bCs/>
                <w:sz w:val="18"/>
                <w:szCs w:val="18"/>
                <w:bdr w:val="none" w:sz="0" w:space="0" w:color="auto" w:frame="1"/>
                <w:lang w:val="es-419"/>
              </w:rPr>
              <w:t xml:space="preserve"> </w:t>
            </w:r>
            <w:r w:rsidRPr="00344600">
              <w:rPr>
                <w:bCs/>
                <w:sz w:val="18"/>
                <w:szCs w:val="18"/>
                <w:bdr w:val="none" w:sz="0" w:space="0" w:color="auto" w:frame="1"/>
                <w:lang w:val="es-419"/>
              </w:rPr>
              <w:t>pago de mensualidad de los estudiantes</w:t>
            </w:r>
          </w:p>
        </w:tc>
        <w:tc>
          <w:tcPr>
            <w:tcW w:w="1488" w:type="dxa"/>
          </w:tcPr>
          <w:p w14:paraId="4F64BE5E" w14:textId="636A0A8F"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3C32359A" w14:textId="37AED95E"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2B42AE" w:rsidRPr="00E36963" w14:paraId="22F9E70C" w14:textId="77777777" w:rsidTr="002B42AE">
        <w:tc>
          <w:tcPr>
            <w:tcW w:w="846" w:type="dxa"/>
          </w:tcPr>
          <w:p w14:paraId="2DE11073" w14:textId="5C0E6B68" w:rsidR="002B42AE" w:rsidRPr="00344600" w:rsidRDefault="002B42AE"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92</w:t>
            </w:r>
          </w:p>
        </w:tc>
        <w:tc>
          <w:tcPr>
            <w:tcW w:w="4504" w:type="dxa"/>
          </w:tcPr>
          <w:p w14:paraId="2E40D309" w14:textId="77777777" w:rsidR="002B42AE" w:rsidRPr="00344600" w:rsidRDefault="002B42AE"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bCs/>
                <w:sz w:val="18"/>
                <w:szCs w:val="18"/>
                <w:bdr w:val="none" w:sz="0" w:space="0" w:color="auto" w:frame="1"/>
                <w:lang w:val="es-419"/>
              </w:rPr>
              <w:t>Ingreso de observación al pago de mensualidad de un estudiante</w:t>
            </w:r>
          </w:p>
        </w:tc>
        <w:tc>
          <w:tcPr>
            <w:tcW w:w="1488" w:type="dxa"/>
          </w:tcPr>
          <w:p w14:paraId="6E30616C" w14:textId="7623EB22" w:rsidR="002B42AE" w:rsidRPr="00344600" w:rsidRDefault="00BD3FAD"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07ECD026" w14:textId="2993E857" w:rsidR="002B42AE"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CA5A5A" w:rsidRPr="00E36963" w14:paraId="7B227B1E" w14:textId="77777777" w:rsidTr="002B42AE">
        <w:tc>
          <w:tcPr>
            <w:tcW w:w="846" w:type="dxa"/>
          </w:tcPr>
          <w:p w14:paraId="76A1C5B0" w14:textId="5FB0BBCB"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93</w:t>
            </w:r>
          </w:p>
        </w:tc>
        <w:tc>
          <w:tcPr>
            <w:tcW w:w="4504" w:type="dxa"/>
          </w:tcPr>
          <w:p w14:paraId="3729D977" w14:textId="74DA20B0" w:rsidR="00CA5A5A" w:rsidRPr="00344600" w:rsidRDefault="00CA5A5A" w:rsidP="00344600">
            <w:pPr>
              <w:pStyle w:val="paragraph"/>
              <w:spacing w:before="0" w:beforeAutospacing="0" w:after="0" w:afterAutospacing="0" w:line="360" w:lineRule="auto"/>
              <w:textAlignment w:val="baseline"/>
              <w:rPr>
                <w:bCs/>
                <w:sz w:val="18"/>
                <w:szCs w:val="18"/>
                <w:bdr w:val="none" w:sz="0" w:space="0" w:color="auto" w:frame="1"/>
                <w:lang w:val="es-419"/>
              </w:rPr>
            </w:pPr>
            <w:r w:rsidRPr="00344600">
              <w:rPr>
                <w:sz w:val="18"/>
                <w:szCs w:val="18"/>
              </w:rPr>
              <w:t>Realizar la interfaz de usuario de la aplicación móvil</w:t>
            </w:r>
          </w:p>
        </w:tc>
        <w:tc>
          <w:tcPr>
            <w:tcW w:w="1488" w:type="dxa"/>
          </w:tcPr>
          <w:p w14:paraId="5B886CB1" w14:textId="4A077A9E"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1BBEA090" w14:textId="3A7847E6" w:rsidR="00CA5A5A"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CA5A5A" w:rsidRPr="00E36963" w14:paraId="725E9EDE" w14:textId="77777777" w:rsidTr="002B42AE">
        <w:tc>
          <w:tcPr>
            <w:tcW w:w="846" w:type="dxa"/>
          </w:tcPr>
          <w:p w14:paraId="3FB3E6AC" w14:textId="77041685"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94</w:t>
            </w:r>
          </w:p>
        </w:tc>
        <w:tc>
          <w:tcPr>
            <w:tcW w:w="4504" w:type="dxa"/>
          </w:tcPr>
          <w:p w14:paraId="73A52FAB" w14:textId="092F6101" w:rsidR="00CA5A5A" w:rsidRPr="00344600" w:rsidRDefault="00CA5A5A" w:rsidP="00344600">
            <w:pPr>
              <w:pStyle w:val="paragraph"/>
              <w:spacing w:before="0" w:beforeAutospacing="0" w:after="0" w:afterAutospacing="0" w:line="360" w:lineRule="auto"/>
              <w:textAlignment w:val="baseline"/>
              <w:rPr>
                <w:sz w:val="18"/>
                <w:szCs w:val="18"/>
              </w:rPr>
            </w:pPr>
            <w:r w:rsidRPr="00344600">
              <w:rPr>
                <w:sz w:val="18"/>
                <w:szCs w:val="18"/>
              </w:rPr>
              <w:t>Autenticar administradores desde la aplicación móvil</w:t>
            </w:r>
          </w:p>
        </w:tc>
        <w:tc>
          <w:tcPr>
            <w:tcW w:w="1488" w:type="dxa"/>
          </w:tcPr>
          <w:p w14:paraId="2322B580" w14:textId="23548102"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0599A514" w14:textId="2C41C1FD" w:rsidR="00CA5A5A"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CA5A5A" w:rsidRPr="00E36963" w14:paraId="43C4535E" w14:textId="77777777" w:rsidTr="002B42AE">
        <w:tc>
          <w:tcPr>
            <w:tcW w:w="846" w:type="dxa"/>
          </w:tcPr>
          <w:p w14:paraId="0A28EA62" w14:textId="70B60026"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95</w:t>
            </w:r>
          </w:p>
        </w:tc>
        <w:tc>
          <w:tcPr>
            <w:tcW w:w="4504" w:type="dxa"/>
          </w:tcPr>
          <w:p w14:paraId="5EB4647A" w14:textId="5DBF2513" w:rsidR="00CA5A5A" w:rsidRPr="00344600" w:rsidRDefault="00CA5A5A" w:rsidP="00344600">
            <w:pPr>
              <w:pStyle w:val="paragraph"/>
              <w:spacing w:before="0" w:beforeAutospacing="0" w:after="0" w:afterAutospacing="0" w:line="360" w:lineRule="auto"/>
              <w:textAlignment w:val="baseline"/>
              <w:rPr>
                <w:sz w:val="18"/>
                <w:szCs w:val="18"/>
              </w:rPr>
            </w:pPr>
            <w:r w:rsidRPr="00344600">
              <w:rPr>
                <w:sz w:val="18"/>
                <w:szCs w:val="18"/>
              </w:rPr>
              <w:t>Registrar solicitudes desde la aplicación móvil</w:t>
            </w:r>
          </w:p>
        </w:tc>
        <w:tc>
          <w:tcPr>
            <w:tcW w:w="1488" w:type="dxa"/>
          </w:tcPr>
          <w:p w14:paraId="497F82F9" w14:textId="0321A3ED"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3BD05E74" w14:textId="4F313CDA" w:rsidR="00CA5A5A"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r w:rsidR="00CA5A5A" w:rsidRPr="00E36963" w14:paraId="0F47A9BD" w14:textId="77777777" w:rsidTr="002B42AE">
        <w:tc>
          <w:tcPr>
            <w:tcW w:w="846" w:type="dxa"/>
          </w:tcPr>
          <w:p w14:paraId="56CB68C3" w14:textId="2037C33B"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96</w:t>
            </w:r>
          </w:p>
        </w:tc>
        <w:tc>
          <w:tcPr>
            <w:tcW w:w="4504" w:type="dxa"/>
          </w:tcPr>
          <w:p w14:paraId="547EE3D2" w14:textId="4B477BEB" w:rsidR="00CA5A5A" w:rsidRPr="00344600" w:rsidRDefault="00CA5A5A" w:rsidP="00344600">
            <w:pPr>
              <w:pStyle w:val="paragraph"/>
              <w:spacing w:before="0" w:beforeAutospacing="0" w:after="0" w:afterAutospacing="0" w:line="360" w:lineRule="auto"/>
              <w:textAlignment w:val="baseline"/>
              <w:rPr>
                <w:sz w:val="18"/>
                <w:szCs w:val="18"/>
              </w:rPr>
            </w:pPr>
            <w:r w:rsidRPr="00344600">
              <w:rPr>
                <w:sz w:val="18"/>
                <w:szCs w:val="18"/>
              </w:rPr>
              <w:t>Permitir el acceso a los usuarios del sistema a su respectiva cuenta.</w:t>
            </w:r>
          </w:p>
        </w:tc>
        <w:tc>
          <w:tcPr>
            <w:tcW w:w="1488" w:type="dxa"/>
          </w:tcPr>
          <w:p w14:paraId="22F6C71B" w14:textId="35AE7C53"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Media</w:t>
            </w:r>
          </w:p>
        </w:tc>
        <w:tc>
          <w:tcPr>
            <w:tcW w:w="1659" w:type="dxa"/>
          </w:tcPr>
          <w:p w14:paraId="70412C26" w14:textId="0A2976D6" w:rsidR="00CA5A5A"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CA5A5A" w:rsidRPr="00E36963" w14:paraId="2D7B932E" w14:textId="77777777" w:rsidTr="002B42AE">
        <w:tc>
          <w:tcPr>
            <w:tcW w:w="846" w:type="dxa"/>
          </w:tcPr>
          <w:p w14:paraId="7E4F2EA0" w14:textId="066F820C"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97</w:t>
            </w:r>
          </w:p>
        </w:tc>
        <w:tc>
          <w:tcPr>
            <w:tcW w:w="4504" w:type="dxa"/>
          </w:tcPr>
          <w:p w14:paraId="3EBC9979" w14:textId="4B3AFD26" w:rsidR="00CA5A5A" w:rsidRPr="00344600" w:rsidRDefault="00CA5A5A" w:rsidP="00344600">
            <w:pPr>
              <w:pStyle w:val="paragraph"/>
              <w:spacing w:before="0" w:beforeAutospacing="0" w:after="0" w:afterAutospacing="0" w:line="360" w:lineRule="auto"/>
              <w:textAlignment w:val="baseline"/>
              <w:rPr>
                <w:sz w:val="18"/>
                <w:szCs w:val="18"/>
              </w:rPr>
            </w:pPr>
            <w:r w:rsidRPr="00344600">
              <w:rPr>
                <w:sz w:val="18"/>
                <w:szCs w:val="18"/>
              </w:rPr>
              <w:t>Permitir que los usuarios(clientes) puedan registrar un horario para el examen psicosensométrico.</w:t>
            </w:r>
          </w:p>
        </w:tc>
        <w:tc>
          <w:tcPr>
            <w:tcW w:w="1488" w:type="dxa"/>
          </w:tcPr>
          <w:p w14:paraId="64589FC8" w14:textId="0A16396A"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36F699EB" w14:textId="43110CAF" w:rsidR="00CA5A5A"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24</w:t>
            </w:r>
          </w:p>
        </w:tc>
      </w:tr>
      <w:tr w:rsidR="00CA5A5A" w:rsidRPr="00E36963" w14:paraId="02B87F65" w14:textId="77777777" w:rsidTr="002B42AE">
        <w:tc>
          <w:tcPr>
            <w:tcW w:w="846" w:type="dxa"/>
          </w:tcPr>
          <w:p w14:paraId="6A78FE36" w14:textId="6E071805"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lang w:val="es-419"/>
              </w:rPr>
            </w:pPr>
            <w:r w:rsidRPr="00344600">
              <w:rPr>
                <w:bCs/>
                <w:sz w:val="18"/>
                <w:szCs w:val="18"/>
                <w:bdr w:val="none" w:sz="0" w:space="0" w:color="auto" w:frame="1"/>
                <w:lang w:val="es-419"/>
              </w:rPr>
              <w:t>HU-98</w:t>
            </w:r>
          </w:p>
        </w:tc>
        <w:tc>
          <w:tcPr>
            <w:tcW w:w="4504" w:type="dxa"/>
          </w:tcPr>
          <w:p w14:paraId="3EBD3FC6" w14:textId="7AFC0A2C" w:rsidR="00CA5A5A" w:rsidRPr="00344600" w:rsidRDefault="00CA5A5A" w:rsidP="00344600">
            <w:pPr>
              <w:pStyle w:val="paragraph"/>
              <w:spacing w:before="0" w:beforeAutospacing="0" w:after="0" w:afterAutospacing="0" w:line="360" w:lineRule="auto"/>
              <w:textAlignment w:val="baseline"/>
              <w:rPr>
                <w:sz w:val="18"/>
                <w:szCs w:val="18"/>
              </w:rPr>
            </w:pPr>
            <w:r w:rsidRPr="00344600">
              <w:rPr>
                <w:sz w:val="18"/>
                <w:szCs w:val="18"/>
              </w:rPr>
              <w:t>Permitir que los administradores puedan ver los horarios de examen psicosensométrico.</w:t>
            </w:r>
          </w:p>
        </w:tc>
        <w:tc>
          <w:tcPr>
            <w:tcW w:w="1488" w:type="dxa"/>
          </w:tcPr>
          <w:p w14:paraId="7D4466D1" w14:textId="576F2870" w:rsidR="00CA5A5A" w:rsidRPr="00344600" w:rsidRDefault="00CA5A5A"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Alta</w:t>
            </w:r>
          </w:p>
        </w:tc>
        <w:tc>
          <w:tcPr>
            <w:tcW w:w="1659" w:type="dxa"/>
          </w:tcPr>
          <w:p w14:paraId="4429629A" w14:textId="78227E62" w:rsidR="00CA5A5A" w:rsidRPr="00344600" w:rsidRDefault="00AB0501" w:rsidP="00344600">
            <w:pPr>
              <w:pStyle w:val="paragraph"/>
              <w:spacing w:before="0" w:beforeAutospacing="0" w:after="0" w:afterAutospacing="0" w:line="360" w:lineRule="auto"/>
              <w:jc w:val="center"/>
              <w:textAlignment w:val="baseline"/>
              <w:rPr>
                <w:bCs/>
                <w:sz w:val="18"/>
                <w:szCs w:val="18"/>
                <w:bdr w:val="none" w:sz="0" w:space="0" w:color="auto" w:frame="1"/>
              </w:rPr>
            </w:pPr>
            <w:r w:rsidRPr="00344600">
              <w:rPr>
                <w:bCs/>
                <w:sz w:val="18"/>
                <w:szCs w:val="18"/>
                <w:bdr w:val="none" w:sz="0" w:space="0" w:color="auto" w:frame="1"/>
              </w:rPr>
              <w:t>16</w:t>
            </w:r>
          </w:p>
        </w:tc>
      </w:tr>
    </w:tbl>
    <w:p w14:paraId="57EC30A8" w14:textId="77777777" w:rsidR="004C35EF" w:rsidRPr="00A14027" w:rsidRDefault="004C35EF" w:rsidP="004C35EF">
      <w:pPr>
        <w:pStyle w:val="Textoindependiente"/>
        <w:spacing w:line="360" w:lineRule="auto"/>
        <w:rPr>
          <w:b/>
          <w:sz w:val="16"/>
        </w:rPr>
      </w:pPr>
      <w:r w:rsidRPr="00A14027">
        <w:rPr>
          <w:b/>
          <w:sz w:val="16"/>
        </w:rPr>
        <w:t xml:space="preserve">Realizado por: </w:t>
      </w:r>
      <w:r w:rsidRPr="00A14027">
        <w:rPr>
          <w:sz w:val="16"/>
        </w:rPr>
        <w:t>W. Aldas y C. Pilataxi, 2020</w:t>
      </w:r>
    </w:p>
    <w:p w14:paraId="11EF4071" w14:textId="37A54DA7" w:rsidR="00A20F03" w:rsidRDefault="00A20F03" w:rsidP="00411B4C">
      <w:pPr>
        <w:spacing w:line="360" w:lineRule="auto"/>
      </w:pPr>
    </w:p>
    <w:p w14:paraId="5BA0DE27" w14:textId="7F3AD773" w:rsidR="00C222F2" w:rsidRDefault="00C222F2" w:rsidP="00411B4C">
      <w:pPr>
        <w:spacing w:line="360" w:lineRule="auto"/>
      </w:pPr>
      <w:r>
        <w:t xml:space="preserve">Mediante las historias técnicas descritas en la </w:t>
      </w:r>
      <w:r w:rsidRPr="00C222F2">
        <w:rPr>
          <w:b/>
        </w:rPr>
        <w:t>Tabla 3-3</w:t>
      </w:r>
      <w:r>
        <w:t>, se pretende llevar a cabo el desarrollo de aquellas tareas que no se han especificado de manera explícita en los requerimientos del usuario, pero que sin embargo el equipo de desarrollo lo deben tomar en cuenta para el funcionamiento esperado del sistema.</w:t>
      </w:r>
    </w:p>
    <w:p w14:paraId="0F686140" w14:textId="6F24ACF4" w:rsidR="00C222F2" w:rsidRDefault="00C222F2" w:rsidP="00411B4C">
      <w:pPr>
        <w:spacing w:line="360" w:lineRule="auto"/>
      </w:pPr>
      <w:r>
        <w:t>Las tareas consideradas como historias técnicas van desde el diseño del estándar de codificación hasta la implementación de las pruebas automatizadas por cada Sprint, siendo estas últimas las que más esfuerzo necesitan, debido a que cada uno de estos abarca una cierta cantidad de casos de prueba por cada historia de usuario, lo cual se detallan en el plan de pruebas.</w:t>
      </w:r>
    </w:p>
    <w:p w14:paraId="6D0C0340" w14:textId="77777777" w:rsidR="0076308C" w:rsidRPr="00C222F2" w:rsidRDefault="0076308C" w:rsidP="00411B4C">
      <w:pPr>
        <w:spacing w:line="360" w:lineRule="auto"/>
      </w:pPr>
    </w:p>
    <w:p w14:paraId="0F6ADB55" w14:textId="54CEC704" w:rsidR="00110A5C" w:rsidRDefault="00110A5C" w:rsidP="00110A5C">
      <w:pPr>
        <w:pStyle w:val="Descripcin"/>
        <w:keepNext/>
      </w:pPr>
      <w:r>
        <w:t xml:space="preserve">Tabla </w:t>
      </w:r>
      <w:r w:rsidR="00B26E9E">
        <w:fldChar w:fldCharType="begin"/>
      </w:r>
      <w:r w:rsidR="00B26E9E">
        <w:instrText xml:space="preserve"> SEQ Tabla__ \* ARABIC </w:instrText>
      </w:r>
      <w:r w:rsidR="00B26E9E">
        <w:fldChar w:fldCharType="separate"/>
      </w:r>
      <w:r w:rsidR="00504470">
        <w:rPr>
          <w:noProof/>
        </w:rPr>
        <w:t>3</w:t>
      </w:r>
      <w:r w:rsidR="00B26E9E">
        <w:fldChar w:fldCharType="end"/>
      </w:r>
      <w:r>
        <w:t xml:space="preserve">-3: </w:t>
      </w:r>
      <w:r w:rsidRPr="00110A5C">
        <w:rPr>
          <w:b w:val="0"/>
        </w:rPr>
        <w:t>Historias técnicas del sistema</w:t>
      </w:r>
    </w:p>
    <w:tbl>
      <w:tblPr>
        <w:tblStyle w:val="Tablaconcuadrcula"/>
        <w:tblW w:w="0" w:type="auto"/>
        <w:tblLook w:val="04A0" w:firstRow="1" w:lastRow="0" w:firstColumn="1" w:lastColumn="0" w:noHBand="0" w:noVBand="1"/>
      </w:tblPr>
      <w:tblGrid>
        <w:gridCol w:w="988"/>
        <w:gridCol w:w="4362"/>
        <w:gridCol w:w="1488"/>
        <w:gridCol w:w="1659"/>
      </w:tblGrid>
      <w:tr w:rsidR="00A80FC4" w:rsidRPr="002B4F62" w14:paraId="104EBDE1" w14:textId="77777777" w:rsidTr="00C538DE">
        <w:tc>
          <w:tcPr>
            <w:tcW w:w="988" w:type="dxa"/>
          </w:tcPr>
          <w:p w14:paraId="5ECDD59F" w14:textId="77777777" w:rsidR="00A80FC4" w:rsidRPr="002B4F62" w:rsidRDefault="00A80FC4" w:rsidP="00411B4C">
            <w:pPr>
              <w:pStyle w:val="paragraph"/>
              <w:spacing w:before="0" w:beforeAutospacing="0" w:after="0" w:afterAutospacing="0" w:line="360" w:lineRule="auto"/>
              <w:jc w:val="center"/>
              <w:textAlignment w:val="baseline"/>
              <w:rPr>
                <w:b/>
                <w:bCs/>
                <w:sz w:val="18"/>
                <w:szCs w:val="18"/>
                <w:bdr w:val="none" w:sz="0" w:space="0" w:color="auto" w:frame="1"/>
                <w:lang w:val="es-419"/>
              </w:rPr>
            </w:pPr>
            <w:r w:rsidRPr="002B4F62">
              <w:rPr>
                <w:b/>
                <w:bCs/>
                <w:sz w:val="18"/>
                <w:szCs w:val="18"/>
                <w:bdr w:val="none" w:sz="0" w:space="0" w:color="auto" w:frame="1"/>
                <w:lang w:val="es-419"/>
              </w:rPr>
              <w:t>ID</w:t>
            </w:r>
          </w:p>
        </w:tc>
        <w:tc>
          <w:tcPr>
            <w:tcW w:w="4362" w:type="dxa"/>
          </w:tcPr>
          <w:p w14:paraId="1989205D" w14:textId="6AA4B997" w:rsidR="00A80FC4" w:rsidRPr="002B4F62" w:rsidRDefault="00A80FC4" w:rsidP="00411B4C">
            <w:pPr>
              <w:pStyle w:val="paragraph"/>
              <w:spacing w:before="0" w:beforeAutospacing="0" w:after="0" w:afterAutospacing="0" w:line="360" w:lineRule="auto"/>
              <w:jc w:val="center"/>
              <w:textAlignment w:val="baseline"/>
              <w:rPr>
                <w:b/>
                <w:bCs/>
                <w:sz w:val="18"/>
                <w:szCs w:val="18"/>
                <w:bdr w:val="none" w:sz="0" w:space="0" w:color="auto" w:frame="1"/>
                <w:lang w:val="es-419"/>
              </w:rPr>
            </w:pPr>
            <w:r w:rsidRPr="002B4F62">
              <w:rPr>
                <w:b/>
                <w:bCs/>
                <w:sz w:val="18"/>
                <w:szCs w:val="18"/>
                <w:bdr w:val="none" w:sz="0" w:space="0" w:color="auto" w:frame="1"/>
                <w:lang w:val="es-419"/>
              </w:rPr>
              <w:t>TAREA</w:t>
            </w:r>
          </w:p>
        </w:tc>
        <w:tc>
          <w:tcPr>
            <w:tcW w:w="1488" w:type="dxa"/>
          </w:tcPr>
          <w:p w14:paraId="1D5B2632" w14:textId="0E4EEA22" w:rsidR="00A80FC4" w:rsidRPr="002B4F62" w:rsidRDefault="00A80FC4" w:rsidP="00411B4C">
            <w:pPr>
              <w:pStyle w:val="paragraph"/>
              <w:spacing w:before="0" w:beforeAutospacing="0" w:after="0" w:afterAutospacing="0" w:line="360" w:lineRule="auto"/>
              <w:jc w:val="center"/>
              <w:textAlignment w:val="baseline"/>
              <w:rPr>
                <w:b/>
                <w:bCs/>
                <w:sz w:val="18"/>
                <w:szCs w:val="18"/>
                <w:bdr w:val="none" w:sz="0" w:space="0" w:color="auto" w:frame="1"/>
                <w:lang w:val="es-419"/>
              </w:rPr>
            </w:pPr>
            <w:r w:rsidRPr="002B4F62">
              <w:rPr>
                <w:b/>
                <w:bCs/>
                <w:sz w:val="18"/>
                <w:szCs w:val="18"/>
                <w:bdr w:val="none" w:sz="0" w:space="0" w:color="auto" w:frame="1"/>
                <w:lang w:val="es-419"/>
              </w:rPr>
              <w:t>PRIORIDAD</w:t>
            </w:r>
          </w:p>
        </w:tc>
        <w:tc>
          <w:tcPr>
            <w:tcW w:w="1659" w:type="dxa"/>
          </w:tcPr>
          <w:p w14:paraId="3CAB3CF8" w14:textId="6BA468F3" w:rsidR="00A80FC4" w:rsidRPr="002B4F62" w:rsidRDefault="00A80FC4" w:rsidP="00411B4C">
            <w:pPr>
              <w:pStyle w:val="paragraph"/>
              <w:spacing w:before="0" w:beforeAutospacing="0" w:after="0" w:afterAutospacing="0" w:line="360" w:lineRule="auto"/>
              <w:jc w:val="center"/>
              <w:textAlignment w:val="baseline"/>
              <w:rPr>
                <w:b/>
                <w:bCs/>
                <w:sz w:val="18"/>
                <w:szCs w:val="18"/>
                <w:bdr w:val="none" w:sz="0" w:space="0" w:color="auto" w:frame="1"/>
                <w:lang w:val="es-419"/>
              </w:rPr>
            </w:pPr>
            <w:r w:rsidRPr="002B4F62">
              <w:rPr>
                <w:b/>
                <w:bCs/>
                <w:sz w:val="18"/>
                <w:szCs w:val="18"/>
                <w:bdr w:val="none" w:sz="0" w:space="0" w:color="auto" w:frame="1"/>
                <w:lang w:val="es-419"/>
              </w:rPr>
              <w:t>ESTIMACIÓN</w:t>
            </w:r>
          </w:p>
        </w:tc>
      </w:tr>
      <w:tr w:rsidR="00A21156" w:rsidRPr="002B4F62" w14:paraId="464A79E4" w14:textId="77777777" w:rsidTr="00C538DE">
        <w:tc>
          <w:tcPr>
            <w:tcW w:w="988" w:type="dxa"/>
          </w:tcPr>
          <w:p w14:paraId="37D714AA" w14:textId="7777777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01</w:t>
            </w:r>
          </w:p>
        </w:tc>
        <w:tc>
          <w:tcPr>
            <w:tcW w:w="4362" w:type="dxa"/>
          </w:tcPr>
          <w:p w14:paraId="514092E0" w14:textId="3DCA41EF"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 xml:space="preserve">Establecer el estándar de codificación </w:t>
            </w:r>
          </w:p>
        </w:tc>
        <w:tc>
          <w:tcPr>
            <w:tcW w:w="1488" w:type="dxa"/>
          </w:tcPr>
          <w:p w14:paraId="22600841" w14:textId="1350409F"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354F8267" w14:textId="08CBE29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16</w:t>
            </w:r>
          </w:p>
        </w:tc>
      </w:tr>
      <w:tr w:rsidR="00A21156" w:rsidRPr="002B4F62" w14:paraId="7AAFDC74" w14:textId="77777777" w:rsidTr="00C538DE">
        <w:tc>
          <w:tcPr>
            <w:tcW w:w="988" w:type="dxa"/>
          </w:tcPr>
          <w:p w14:paraId="3232FCD1" w14:textId="7777777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02</w:t>
            </w:r>
          </w:p>
        </w:tc>
        <w:tc>
          <w:tcPr>
            <w:tcW w:w="4362" w:type="dxa"/>
          </w:tcPr>
          <w:p w14:paraId="6919A15C" w14:textId="4C07778A" w:rsidR="00A21156" w:rsidRPr="002B4F62" w:rsidRDefault="00A21156" w:rsidP="00411B4C">
            <w:pPr>
              <w:spacing w:line="360" w:lineRule="auto"/>
              <w:rPr>
                <w:sz w:val="18"/>
                <w:szCs w:val="18"/>
                <w:bdr w:val="none" w:sz="0" w:space="0" w:color="auto" w:frame="1"/>
                <w:lang w:val="es-419"/>
              </w:rPr>
            </w:pPr>
            <w:bookmarkStart w:id="196" w:name="_Hlk73190009"/>
            <w:r w:rsidRPr="002B4F62">
              <w:rPr>
                <w:sz w:val="18"/>
                <w:szCs w:val="18"/>
                <w:bdr w:val="none" w:sz="0" w:space="0" w:color="auto" w:frame="1"/>
                <w:lang w:val="es-419"/>
              </w:rPr>
              <w:t>Establecer la arquitectura del sistema</w:t>
            </w:r>
            <w:bookmarkEnd w:id="196"/>
          </w:p>
        </w:tc>
        <w:tc>
          <w:tcPr>
            <w:tcW w:w="1488" w:type="dxa"/>
          </w:tcPr>
          <w:p w14:paraId="223A59CE" w14:textId="6DD6DF7D"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Alta</w:t>
            </w:r>
          </w:p>
        </w:tc>
        <w:tc>
          <w:tcPr>
            <w:tcW w:w="1659" w:type="dxa"/>
          </w:tcPr>
          <w:p w14:paraId="1750328C" w14:textId="6B836D44"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40</w:t>
            </w:r>
          </w:p>
        </w:tc>
      </w:tr>
      <w:tr w:rsidR="00A21156" w:rsidRPr="002B4F62" w14:paraId="2A833619" w14:textId="77777777" w:rsidTr="00C538DE">
        <w:tc>
          <w:tcPr>
            <w:tcW w:w="988" w:type="dxa"/>
          </w:tcPr>
          <w:p w14:paraId="47A945CD" w14:textId="7777777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03</w:t>
            </w:r>
          </w:p>
        </w:tc>
        <w:tc>
          <w:tcPr>
            <w:tcW w:w="4362" w:type="dxa"/>
          </w:tcPr>
          <w:p w14:paraId="43E7A675" w14:textId="77777777" w:rsidR="00A21156" w:rsidRPr="002B4F62" w:rsidRDefault="00A21156" w:rsidP="00411B4C">
            <w:pPr>
              <w:spacing w:line="360" w:lineRule="auto"/>
              <w:rPr>
                <w:sz w:val="18"/>
                <w:szCs w:val="18"/>
                <w:bdr w:val="none" w:sz="0" w:space="0" w:color="auto" w:frame="1"/>
                <w:lang w:val="es-419"/>
              </w:rPr>
            </w:pPr>
            <w:bookmarkStart w:id="197" w:name="_Hlk73190344"/>
            <w:r w:rsidRPr="002B4F62">
              <w:rPr>
                <w:sz w:val="18"/>
                <w:szCs w:val="18"/>
                <w:bdr w:val="none" w:sz="0" w:space="0" w:color="auto" w:frame="1"/>
                <w:lang w:val="es-419"/>
              </w:rPr>
              <w:t>Diseño de estándar de interfaz</w:t>
            </w:r>
            <w:bookmarkEnd w:id="197"/>
          </w:p>
        </w:tc>
        <w:tc>
          <w:tcPr>
            <w:tcW w:w="1488" w:type="dxa"/>
          </w:tcPr>
          <w:p w14:paraId="4FC10FD5" w14:textId="3C85B749"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Alta</w:t>
            </w:r>
          </w:p>
        </w:tc>
        <w:tc>
          <w:tcPr>
            <w:tcW w:w="1659" w:type="dxa"/>
          </w:tcPr>
          <w:p w14:paraId="28E9C04E" w14:textId="39802A2E"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24</w:t>
            </w:r>
          </w:p>
        </w:tc>
      </w:tr>
      <w:tr w:rsidR="00A21156" w:rsidRPr="002B4F62" w14:paraId="4C1A818B" w14:textId="77777777" w:rsidTr="00C538DE">
        <w:tc>
          <w:tcPr>
            <w:tcW w:w="988" w:type="dxa"/>
          </w:tcPr>
          <w:p w14:paraId="06BF14AF" w14:textId="7777777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04</w:t>
            </w:r>
          </w:p>
        </w:tc>
        <w:tc>
          <w:tcPr>
            <w:tcW w:w="4362" w:type="dxa"/>
          </w:tcPr>
          <w:p w14:paraId="6B892881" w14:textId="0A8B34FE"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Desarrollo de la base de datos</w:t>
            </w:r>
          </w:p>
        </w:tc>
        <w:tc>
          <w:tcPr>
            <w:tcW w:w="1488" w:type="dxa"/>
          </w:tcPr>
          <w:p w14:paraId="784CC1DB" w14:textId="6D560356"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Alta</w:t>
            </w:r>
          </w:p>
        </w:tc>
        <w:tc>
          <w:tcPr>
            <w:tcW w:w="1659" w:type="dxa"/>
          </w:tcPr>
          <w:p w14:paraId="07E3E024" w14:textId="1A37BBFD" w:rsidR="00A21156" w:rsidRPr="002B4F62" w:rsidRDefault="008453AC"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24</w:t>
            </w:r>
          </w:p>
        </w:tc>
      </w:tr>
      <w:tr w:rsidR="00DF0A23" w:rsidRPr="002B4F62" w14:paraId="1D0CABD6" w14:textId="77777777" w:rsidTr="00C538DE">
        <w:tc>
          <w:tcPr>
            <w:tcW w:w="988" w:type="dxa"/>
          </w:tcPr>
          <w:p w14:paraId="460C5F90" w14:textId="1F54EF96" w:rsidR="00DF0A23" w:rsidRPr="002B4F62" w:rsidRDefault="00DF0A23"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05</w:t>
            </w:r>
          </w:p>
        </w:tc>
        <w:tc>
          <w:tcPr>
            <w:tcW w:w="4362" w:type="dxa"/>
          </w:tcPr>
          <w:p w14:paraId="63BAFDE3" w14:textId="463BD755" w:rsidR="00DF0A23" w:rsidRPr="002B4F62" w:rsidRDefault="008453AC" w:rsidP="00411B4C">
            <w:pPr>
              <w:spacing w:line="360" w:lineRule="auto"/>
              <w:rPr>
                <w:sz w:val="18"/>
                <w:szCs w:val="18"/>
                <w:bdr w:val="none" w:sz="0" w:space="0" w:color="auto" w:frame="1"/>
                <w:lang w:val="es-419"/>
              </w:rPr>
            </w:pPr>
            <w:bookmarkStart w:id="198" w:name="_Hlk73190935"/>
            <w:r w:rsidRPr="002B4F62">
              <w:rPr>
                <w:sz w:val="18"/>
                <w:szCs w:val="18"/>
                <w:bdr w:val="none" w:sz="0" w:space="0" w:color="auto" w:frame="1"/>
                <w:lang w:val="es-419"/>
              </w:rPr>
              <w:t>Análisis</w:t>
            </w:r>
            <w:r w:rsidR="00DF0A23" w:rsidRPr="002B4F62">
              <w:rPr>
                <w:sz w:val="18"/>
                <w:szCs w:val="18"/>
                <w:bdr w:val="none" w:sz="0" w:space="0" w:color="auto" w:frame="1"/>
                <w:lang w:val="es-419"/>
              </w:rPr>
              <w:t xml:space="preserve"> y gestión de </w:t>
            </w:r>
            <w:r w:rsidRPr="002B4F62">
              <w:rPr>
                <w:sz w:val="18"/>
                <w:szCs w:val="18"/>
                <w:bdr w:val="none" w:sz="0" w:space="0" w:color="auto" w:frame="1"/>
                <w:lang w:val="es-419"/>
              </w:rPr>
              <w:t>riesgos</w:t>
            </w:r>
            <w:bookmarkEnd w:id="198"/>
          </w:p>
        </w:tc>
        <w:tc>
          <w:tcPr>
            <w:tcW w:w="1488" w:type="dxa"/>
          </w:tcPr>
          <w:p w14:paraId="17AAE0DB" w14:textId="2096DA80" w:rsidR="00DF0A23" w:rsidRPr="002B4F62" w:rsidRDefault="008453AC"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Baja</w:t>
            </w:r>
          </w:p>
        </w:tc>
        <w:tc>
          <w:tcPr>
            <w:tcW w:w="1659" w:type="dxa"/>
          </w:tcPr>
          <w:p w14:paraId="118100E9" w14:textId="5075A29E" w:rsidR="00DF0A23" w:rsidRPr="002B4F62" w:rsidRDefault="008453AC"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16</w:t>
            </w:r>
          </w:p>
        </w:tc>
      </w:tr>
      <w:tr w:rsidR="00A21156" w:rsidRPr="002B4F62" w14:paraId="645CCC8B" w14:textId="77777777" w:rsidTr="00C538DE">
        <w:tc>
          <w:tcPr>
            <w:tcW w:w="988" w:type="dxa"/>
          </w:tcPr>
          <w:p w14:paraId="16DBB55F" w14:textId="40585B3B"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0</w:t>
            </w:r>
            <w:r w:rsidR="008453AC" w:rsidRPr="002B4F62">
              <w:rPr>
                <w:bCs/>
                <w:sz w:val="18"/>
                <w:szCs w:val="18"/>
                <w:bdr w:val="none" w:sz="0" w:space="0" w:color="auto" w:frame="1"/>
                <w:lang w:val="es-419"/>
              </w:rPr>
              <w:t>6</w:t>
            </w:r>
          </w:p>
        </w:tc>
        <w:tc>
          <w:tcPr>
            <w:tcW w:w="4362" w:type="dxa"/>
          </w:tcPr>
          <w:p w14:paraId="05C9A8C0" w14:textId="140215CE"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2</w:t>
            </w:r>
          </w:p>
        </w:tc>
        <w:tc>
          <w:tcPr>
            <w:tcW w:w="1488" w:type="dxa"/>
          </w:tcPr>
          <w:p w14:paraId="1F911BF2" w14:textId="48ED0F1E"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245B79CF" w14:textId="4969BEED"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47409170" w14:textId="77777777" w:rsidTr="00C538DE">
        <w:tc>
          <w:tcPr>
            <w:tcW w:w="988" w:type="dxa"/>
          </w:tcPr>
          <w:p w14:paraId="5556005A" w14:textId="4FD5AEB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0</w:t>
            </w:r>
            <w:r w:rsidR="008453AC" w:rsidRPr="002B4F62">
              <w:rPr>
                <w:bCs/>
                <w:sz w:val="18"/>
                <w:szCs w:val="18"/>
                <w:bdr w:val="none" w:sz="0" w:space="0" w:color="auto" w:frame="1"/>
                <w:lang w:val="es-419"/>
              </w:rPr>
              <w:t>7</w:t>
            </w:r>
          </w:p>
        </w:tc>
        <w:tc>
          <w:tcPr>
            <w:tcW w:w="4362" w:type="dxa"/>
          </w:tcPr>
          <w:p w14:paraId="5F58557C" w14:textId="240A17ED"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3</w:t>
            </w:r>
          </w:p>
        </w:tc>
        <w:tc>
          <w:tcPr>
            <w:tcW w:w="1488" w:type="dxa"/>
          </w:tcPr>
          <w:p w14:paraId="5AD45940" w14:textId="0E27421B"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1F70D8F9" w14:textId="131FCD85"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1E9A62C9" w14:textId="77777777" w:rsidTr="00C538DE">
        <w:tc>
          <w:tcPr>
            <w:tcW w:w="988" w:type="dxa"/>
          </w:tcPr>
          <w:p w14:paraId="35702A16" w14:textId="336E9D94"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0</w:t>
            </w:r>
            <w:r w:rsidR="008453AC" w:rsidRPr="002B4F62">
              <w:rPr>
                <w:bCs/>
                <w:sz w:val="18"/>
                <w:szCs w:val="18"/>
                <w:bdr w:val="none" w:sz="0" w:space="0" w:color="auto" w:frame="1"/>
                <w:lang w:val="es-419"/>
              </w:rPr>
              <w:t>8</w:t>
            </w:r>
          </w:p>
        </w:tc>
        <w:tc>
          <w:tcPr>
            <w:tcW w:w="4362" w:type="dxa"/>
          </w:tcPr>
          <w:p w14:paraId="2B0B5EEB" w14:textId="159EAA97"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4</w:t>
            </w:r>
          </w:p>
        </w:tc>
        <w:tc>
          <w:tcPr>
            <w:tcW w:w="1488" w:type="dxa"/>
          </w:tcPr>
          <w:p w14:paraId="6E451770" w14:textId="215706EB"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6BA11B1F" w14:textId="22B1176D"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0A2117E3" w14:textId="77777777" w:rsidTr="00C538DE">
        <w:tc>
          <w:tcPr>
            <w:tcW w:w="988" w:type="dxa"/>
          </w:tcPr>
          <w:p w14:paraId="23566FD8" w14:textId="54F8268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0</w:t>
            </w:r>
            <w:r w:rsidR="008453AC" w:rsidRPr="002B4F62">
              <w:rPr>
                <w:bCs/>
                <w:sz w:val="18"/>
                <w:szCs w:val="18"/>
                <w:bdr w:val="none" w:sz="0" w:space="0" w:color="auto" w:frame="1"/>
                <w:lang w:val="es-419"/>
              </w:rPr>
              <w:t>9</w:t>
            </w:r>
          </w:p>
        </w:tc>
        <w:tc>
          <w:tcPr>
            <w:tcW w:w="4362" w:type="dxa"/>
          </w:tcPr>
          <w:p w14:paraId="460D89BC" w14:textId="294539FB"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5</w:t>
            </w:r>
          </w:p>
        </w:tc>
        <w:tc>
          <w:tcPr>
            <w:tcW w:w="1488" w:type="dxa"/>
          </w:tcPr>
          <w:p w14:paraId="1069CA17" w14:textId="6F41339E"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457A9132" w14:textId="33661C66"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44C15726" w14:textId="77777777" w:rsidTr="00C538DE">
        <w:tc>
          <w:tcPr>
            <w:tcW w:w="988" w:type="dxa"/>
          </w:tcPr>
          <w:p w14:paraId="2E360DB4" w14:textId="27AB2C49"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w:t>
            </w:r>
            <w:r w:rsidR="008453AC" w:rsidRPr="002B4F62">
              <w:rPr>
                <w:bCs/>
                <w:sz w:val="18"/>
                <w:szCs w:val="18"/>
                <w:bdr w:val="none" w:sz="0" w:space="0" w:color="auto" w:frame="1"/>
                <w:lang w:val="es-419"/>
              </w:rPr>
              <w:t>10</w:t>
            </w:r>
          </w:p>
        </w:tc>
        <w:tc>
          <w:tcPr>
            <w:tcW w:w="4362" w:type="dxa"/>
          </w:tcPr>
          <w:p w14:paraId="6AB87107" w14:textId="4BCDE432"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6</w:t>
            </w:r>
          </w:p>
        </w:tc>
        <w:tc>
          <w:tcPr>
            <w:tcW w:w="1488" w:type="dxa"/>
          </w:tcPr>
          <w:p w14:paraId="40D5140D" w14:textId="29A99ACF"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496F0FE3" w14:textId="6AA4BAB5"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63931E40" w14:textId="77777777" w:rsidTr="00C538DE">
        <w:tc>
          <w:tcPr>
            <w:tcW w:w="988" w:type="dxa"/>
          </w:tcPr>
          <w:p w14:paraId="1969D69F" w14:textId="4E8C236B"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1</w:t>
            </w:r>
            <w:r w:rsidR="008453AC" w:rsidRPr="002B4F62">
              <w:rPr>
                <w:bCs/>
                <w:sz w:val="18"/>
                <w:szCs w:val="18"/>
                <w:bdr w:val="none" w:sz="0" w:space="0" w:color="auto" w:frame="1"/>
                <w:lang w:val="es-419"/>
              </w:rPr>
              <w:t>1</w:t>
            </w:r>
          </w:p>
        </w:tc>
        <w:tc>
          <w:tcPr>
            <w:tcW w:w="4362" w:type="dxa"/>
          </w:tcPr>
          <w:p w14:paraId="0C5B5726" w14:textId="5328D777"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7</w:t>
            </w:r>
          </w:p>
        </w:tc>
        <w:tc>
          <w:tcPr>
            <w:tcW w:w="1488" w:type="dxa"/>
          </w:tcPr>
          <w:p w14:paraId="272B07ED" w14:textId="60F97010"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38DBCEA3" w14:textId="5C4D0AC6"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66FFC827" w14:textId="77777777" w:rsidTr="00C538DE">
        <w:tc>
          <w:tcPr>
            <w:tcW w:w="988" w:type="dxa"/>
          </w:tcPr>
          <w:p w14:paraId="4176BFB5" w14:textId="7F948FD1"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1</w:t>
            </w:r>
            <w:r w:rsidR="008453AC" w:rsidRPr="002B4F62">
              <w:rPr>
                <w:bCs/>
                <w:sz w:val="18"/>
                <w:szCs w:val="18"/>
                <w:bdr w:val="none" w:sz="0" w:space="0" w:color="auto" w:frame="1"/>
                <w:lang w:val="es-419"/>
              </w:rPr>
              <w:t>2</w:t>
            </w:r>
          </w:p>
        </w:tc>
        <w:tc>
          <w:tcPr>
            <w:tcW w:w="4362" w:type="dxa"/>
          </w:tcPr>
          <w:p w14:paraId="03A5619E" w14:textId="63342B9D"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8</w:t>
            </w:r>
          </w:p>
        </w:tc>
        <w:tc>
          <w:tcPr>
            <w:tcW w:w="1488" w:type="dxa"/>
          </w:tcPr>
          <w:p w14:paraId="7A9E9C39" w14:textId="3DAE8FD5"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31DC2EE5" w14:textId="6CD0B25F"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6BCE8290" w14:textId="77777777" w:rsidTr="00C538DE">
        <w:tc>
          <w:tcPr>
            <w:tcW w:w="988" w:type="dxa"/>
          </w:tcPr>
          <w:p w14:paraId="37704959" w14:textId="18275965"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1</w:t>
            </w:r>
            <w:r w:rsidR="008453AC" w:rsidRPr="002B4F62">
              <w:rPr>
                <w:bCs/>
                <w:sz w:val="18"/>
                <w:szCs w:val="18"/>
                <w:bdr w:val="none" w:sz="0" w:space="0" w:color="auto" w:frame="1"/>
                <w:lang w:val="es-419"/>
              </w:rPr>
              <w:t>3</w:t>
            </w:r>
          </w:p>
        </w:tc>
        <w:tc>
          <w:tcPr>
            <w:tcW w:w="4362" w:type="dxa"/>
          </w:tcPr>
          <w:p w14:paraId="69BAA25D" w14:textId="21A0E552"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9</w:t>
            </w:r>
          </w:p>
        </w:tc>
        <w:tc>
          <w:tcPr>
            <w:tcW w:w="1488" w:type="dxa"/>
          </w:tcPr>
          <w:p w14:paraId="37F3AB1E" w14:textId="1198F0B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19F875DE" w14:textId="33574F0F"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5E34E4FA" w14:textId="77777777" w:rsidTr="00C538DE">
        <w:tc>
          <w:tcPr>
            <w:tcW w:w="988" w:type="dxa"/>
          </w:tcPr>
          <w:p w14:paraId="4D0070F4" w14:textId="00C48B5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1</w:t>
            </w:r>
            <w:r w:rsidR="008453AC" w:rsidRPr="002B4F62">
              <w:rPr>
                <w:bCs/>
                <w:sz w:val="18"/>
                <w:szCs w:val="18"/>
                <w:bdr w:val="none" w:sz="0" w:space="0" w:color="auto" w:frame="1"/>
                <w:lang w:val="es-419"/>
              </w:rPr>
              <w:t>4</w:t>
            </w:r>
          </w:p>
        </w:tc>
        <w:tc>
          <w:tcPr>
            <w:tcW w:w="4362" w:type="dxa"/>
          </w:tcPr>
          <w:p w14:paraId="24FA1F47" w14:textId="44BC6C85"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10</w:t>
            </w:r>
          </w:p>
        </w:tc>
        <w:tc>
          <w:tcPr>
            <w:tcW w:w="1488" w:type="dxa"/>
          </w:tcPr>
          <w:p w14:paraId="2A8EAA15" w14:textId="613928AD"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3E1F9F73" w14:textId="68DA6C6E"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3D7A6E17" w14:textId="77777777" w:rsidTr="00C538DE">
        <w:tc>
          <w:tcPr>
            <w:tcW w:w="988" w:type="dxa"/>
          </w:tcPr>
          <w:p w14:paraId="68863097" w14:textId="314D8D72"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1</w:t>
            </w:r>
            <w:r w:rsidR="008453AC" w:rsidRPr="002B4F62">
              <w:rPr>
                <w:bCs/>
                <w:sz w:val="18"/>
                <w:szCs w:val="18"/>
                <w:bdr w:val="none" w:sz="0" w:space="0" w:color="auto" w:frame="1"/>
                <w:lang w:val="es-419"/>
              </w:rPr>
              <w:t>5</w:t>
            </w:r>
          </w:p>
        </w:tc>
        <w:tc>
          <w:tcPr>
            <w:tcW w:w="4362" w:type="dxa"/>
          </w:tcPr>
          <w:p w14:paraId="7F02FB53" w14:textId="47F26937"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11</w:t>
            </w:r>
          </w:p>
        </w:tc>
        <w:tc>
          <w:tcPr>
            <w:tcW w:w="1488" w:type="dxa"/>
          </w:tcPr>
          <w:p w14:paraId="3070A3A0" w14:textId="45FD3384"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6C42105B" w14:textId="1DAE335C"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6D943AD7" w14:textId="77777777" w:rsidTr="00C538DE">
        <w:tc>
          <w:tcPr>
            <w:tcW w:w="988" w:type="dxa"/>
          </w:tcPr>
          <w:p w14:paraId="526BE251" w14:textId="1131FE6E"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1</w:t>
            </w:r>
            <w:r w:rsidR="008453AC" w:rsidRPr="002B4F62">
              <w:rPr>
                <w:bCs/>
                <w:sz w:val="18"/>
                <w:szCs w:val="18"/>
                <w:bdr w:val="none" w:sz="0" w:space="0" w:color="auto" w:frame="1"/>
                <w:lang w:val="es-419"/>
              </w:rPr>
              <w:t>6</w:t>
            </w:r>
          </w:p>
        </w:tc>
        <w:tc>
          <w:tcPr>
            <w:tcW w:w="4362" w:type="dxa"/>
          </w:tcPr>
          <w:p w14:paraId="0FD60F7A" w14:textId="234573E1"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12</w:t>
            </w:r>
          </w:p>
        </w:tc>
        <w:tc>
          <w:tcPr>
            <w:tcW w:w="1488" w:type="dxa"/>
          </w:tcPr>
          <w:p w14:paraId="221C6AD4" w14:textId="49B8E5E3"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373B00A3" w14:textId="5558038A"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2EE66D09" w14:textId="77777777" w:rsidTr="00C538DE">
        <w:tc>
          <w:tcPr>
            <w:tcW w:w="988" w:type="dxa"/>
          </w:tcPr>
          <w:p w14:paraId="643D0E1F" w14:textId="353742C3"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1</w:t>
            </w:r>
            <w:r w:rsidR="008453AC" w:rsidRPr="002B4F62">
              <w:rPr>
                <w:bCs/>
                <w:sz w:val="18"/>
                <w:szCs w:val="18"/>
                <w:bdr w:val="none" w:sz="0" w:space="0" w:color="auto" w:frame="1"/>
                <w:lang w:val="es-419"/>
              </w:rPr>
              <w:t>7</w:t>
            </w:r>
          </w:p>
        </w:tc>
        <w:tc>
          <w:tcPr>
            <w:tcW w:w="4362" w:type="dxa"/>
          </w:tcPr>
          <w:p w14:paraId="15539DF2" w14:textId="28D9464D"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13</w:t>
            </w:r>
          </w:p>
        </w:tc>
        <w:tc>
          <w:tcPr>
            <w:tcW w:w="1488" w:type="dxa"/>
          </w:tcPr>
          <w:p w14:paraId="43DF08DB" w14:textId="218E273A"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5E639F62" w14:textId="6583A98B"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2F69361F" w14:textId="77777777" w:rsidTr="00C538DE">
        <w:tc>
          <w:tcPr>
            <w:tcW w:w="988" w:type="dxa"/>
          </w:tcPr>
          <w:p w14:paraId="63737A1E" w14:textId="06754C36"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1</w:t>
            </w:r>
            <w:r w:rsidR="008453AC" w:rsidRPr="002B4F62">
              <w:rPr>
                <w:bCs/>
                <w:sz w:val="18"/>
                <w:szCs w:val="18"/>
                <w:bdr w:val="none" w:sz="0" w:space="0" w:color="auto" w:frame="1"/>
                <w:lang w:val="es-419"/>
              </w:rPr>
              <w:t>8</w:t>
            </w:r>
          </w:p>
        </w:tc>
        <w:tc>
          <w:tcPr>
            <w:tcW w:w="4362" w:type="dxa"/>
          </w:tcPr>
          <w:p w14:paraId="6020C137" w14:textId="00D34B1B"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14</w:t>
            </w:r>
          </w:p>
        </w:tc>
        <w:tc>
          <w:tcPr>
            <w:tcW w:w="1488" w:type="dxa"/>
          </w:tcPr>
          <w:p w14:paraId="63A13F88" w14:textId="44C395CF"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3C0F3B78" w14:textId="1E56F28E"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r w:rsidR="00A21156" w:rsidRPr="002B4F62" w14:paraId="1A1D833B" w14:textId="77777777" w:rsidTr="00C538DE">
        <w:tc>
          <w:tcPr>
            <w:tcW w:w="988" w:type="dxa"/>
          </w:tcPr>
          <w:p w14:paraId="0045412A" w14:textId="6D7EEC6E"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HT-1</w:t>
            </w:r>
            <w:r w:rsidR="008453AC" w:rsidRPr="002B4F62">
              <w:rPr>
                <w:bCs/>
                <w:sz w:val="18"/>
                <w:szCs w:val="18"/>
                <w:bdr w:val="none" w:sz="0" w:space="0" w:color="auto" w:frame="1"/>
                <w:lang w:val="es-419"/>
              </w:rPr>
              <w:t>9</w:t>
            </w:r>
          </w:p>
        </w:tc>
        <w:tc>
          <w:tcPr>
            <w:tcW w:w="4362" w:type="dxa"/>
          </w:tcPr>
          <w:p w14:paraId="7BE1A9BE" w14:textId="684C4DCC" w:rsidR="00A21156" w:rsidRPr="002B4F62" w:rsidRDefault="00A21156" w:rsidP="00411B4C">
            <w:pPr>
              <w:spacing w:line="360" w:lineRule="auto"/>
              <w:rPr>
                <w:sz w:val="18"/>
                <w:szCs w:val="18"/>
                <w:bdr w:val="none" w:sz="0" w:space="0" w:color="auto" w:frame="1"/>
                <w:lang w:val="es-419"/>
              </w:rPr>
            </w:pPr>
            <w:r w:rsidRPr="002B4F62">
              <w:rPr>
                <w:sz w:val="18"/>
                <w:szCs w:val="18"/>
                <w:bdr w:val="none" w:sz="0" w:space="0" w:color="auto" w:frame="1"/>
                <w:lang w:val="es-419"/>
              </w:rPr>
              <w:t>Implementación de pruebas automatizadas Sprint 15</w:t>
            </w:r>
          </w:p>
        </w:tc>
        <w:tc>
          <w:tcPr>
            <w:tcW w:w="1488" w:type="dxa"/>
          </w:tcPr>
          <w:p w14:paraId="1B39D4CA" w14:textId="5A71804B"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Media</w:t>
            </w:r>
          </w:p>
        </w:tc>
        <w:tc>
          <w:tcPr>
            <w:tcW w:w="1659" w:type="dxa"/>
          </w:tcPr>
          <w:p w14:paraId="14A50780" w14:textId="4F53A997" w:rsidR="00A21156" w:rsidRPr="002B4F62" w:rsidRDefault="00A21156" w:rsidP="00411B4C">
            <w:pPr>
              <w:pStyle w:val="paragraph"/>
              <w:spacing w:before="0" w:beforeAutospacing="0" w:after="0" w:afterAutospacing="0" w:line="360" w:lineRule="auto"/>
              <w:jc w:val="center"/>
              <w:textAlignment w:val="baseline"/>
              <w:rPr>
                <w:bCs/>
                <w:sz w:val="18"/>
                <w:szCs w:val="18"/>
                <w:bdr w:val="none" w:sz="0" w:space="0" w:color="auto" w:frame="1"/>
                <w:lang w:val="es-419"/>
              </w:rPr>
            </w:pPr>
            <w:r w:rsidRPr="002B4F62">
              <w:rPr>
                <w:bCs/>
                <w:sz w:val="18"/>
                <w:szCs w:val="18"/>
                <w:bdr w:val="none" w:sz="0" w:space="0" w:color="auto" w:frame="1"/>
                <w:lang w:val="es-419"/>
              </w:rPr>
              <w:t>8</w:t>
            </w:r>
          </w:p>
        </w:tc>
      </w:tr>
    </w:tbl>
    <w:p w14:paraId="1B136F88" w14:textId="53AA675B" w:rsidR="004C35EF" w:rsidRDefault="004C35EF" w:rsidP="004C35EF">
      <w:pPr>
        <w:pStyle w:val="Textoindependiente"/>
        <w:spacing w:line="360" w:lineRule="auto"/>
        <w:rPr>
          <w:sz w:val="16"/>
        </w:rPr>
      </w:pPr>
      <w:r w:rsidRPr="00A14027">
        <w:rPr>
          <w:b/>
          <w:sz w:val="16"/>
        </w:rPr>
        <w:t xml:space="preserve">Realizado por: </w:t>
      </w:r>
      <w:r w:rsidRPr="00A14027">
        <w:rPr>
          <w:sz w:val="16"/>
        </w:rPr>
        <w:t>W. Aldas y C. Pilataxi, 2020</w:t>
      </w:r>
    </w:p>
    <w:p w14:paraId="4B4BFBAE" w14:textId="77777777" w:rsidR="004C35EF" w:rsidRPr="00A14027" w:rsidRDefault="004C35EF" w:rsidP="004C35EF">
      <w:pPr>
        <w:pStyle w:val="Textoindependiente"/>
        <w:spacing w:line="360" w:lineRule="auto"/>
        <w:rPr>
          <w:b/>
          <w:sz w:val="16"/>
        </w:rPr>
      </w:pPr>
    </w:p>
    <w:p w14:paraId="28BB3E1A" w14:textId="30C779E9" w:rsidR="00293F1D" w:rsidRDefault="008803BD" w:rsidP="009C4808">
      <w:pPr>
        <w:pStyle w:val="Textoindependiente"/>
        <w:spacing w:line="360" w:lineRule="auto"/>
      </w:pPr>
      <w:r w:rsidRPr="009C4808">
        <w:t>Los campos que se han tomado en consideración tanto en las historias de usuario como en las historias técnicas son los siguientes:</w:t>
      </w:r>
    </w:p>
    <w:p w14:paraId="6F9CAFAA" w14:textId="77777777" w:rsidR="00AB050D" w:rsidRPr="009C4808" w:rsidRDefault="00AB050D" w:rsidP="009C4808">
      <w:pPr>
        <w:pStyle w:val="Textoindependiente"/>
        <w:spacing w:line="360" w:lineRule="auto"/>
      </w:pPr>
    </w:p>
    <w:p w14:paraId="18447F0A" w14:textId="37627F90" w:rsidR="008803BD" w:rsidRPr="009C4808" w:rsidRDefault="008803BD" w:rsidP="002572B4">
      <w:pPr>
        <w:pStyle w:val="Textoindependiente"/>
        <w:numPr>
          <w:ilvl w:val="0"/>
          <w:numId w:val="7"/>
        </w:numPr>
        <w:spacing w:line="360" w:lineRule="auto"/>
        <w:rPr>
          <w:b/>
          <w:bCs/>
        </w:rPr>
      </w:pPr>
      <w:r w:rsidRPr="009C4808">
        <w:rPr>
          <w:b/>
          <w:bCs/>
        </w:rPr>
        <w:t xml:space="preserve">ID: </w:t>
      </w:r>
      <w:r w:rsidRPr="009C4808">
        <w:t xml:space="preserve">Es el identificador de la historia en cuestión, para </w:t>
      </w:r>
      <w:r w:rsidR="00703EED" w:rsidRPr="009C4808">
        <w:t>una historia</w:t>
      </w:r>
      <w:r w:rsidRPr="009C4808">
        <w:t xml:space="preserve"> de usuario este campo se lo completa con HU, mientras que para una historia técnica su terminología es HT, seguidos por un número el cual corresponde al orden en que se han ido desarrollando, esto en ambos casos.</w:t>
      </w:r>
    </w:p>
    <w:p w14:paraId="4F4DE536" w14:textId="7F3D5840" w:rsidR="008803BD" w:rsidRPr="009C4808" w:rsidRDefault="008803BD" w:rsidP="002572B4">
      <w:pPr>
        <w:pStyle w:val="Textoindependiente"/>
        <w:numPr>
          <w:ilvl w:val="0"/>
          <w:numId w:val="7"/>
        </w:numPr>
        <w:spacing w:line="360" w:lineRule="auto"/>
        <w:rPr>
          <w:b/>
          <w:bCs/>
        </w:rPr>
      </w:pPr>
      <w:r w:rsidRPr="009C4808">
        <w:rPr>
          <w:b/>
          <w:bCs/>
        </w:rPr>
        <w:t xml:space="preserve">TAREA: </w:t>
      </w:r>
      <w:r w:rsidRPr="009C4808">
        <w:t>Es el nombre propiamente dicho de la tarea que se ha realizado, es decir que es lo que el cliente ha solicitado para solucionar un problema.</w:t>
      </w:r>
    </w:p>
    <w:p w14:paraId="478DD31E" w14:textId="721D3C4D" w:rsidR="008803BD" w:rsidRPr="009C4808" w:rsidRDefault="008803BD" w:rsidP="002572B4">
      <w:pPr>
        <w:pStyle w:val="Textoindependiente"/>
        <w:numPr>
          <w:ilvl w:val="0"/>
          <w:numId w:val="7"/>
        </w:numPr>
        <w:spacing w:line="360" w:lineRule="auto"/>
        <w:rPr>
          <w:b/>
          <w:bCs/>
        </w:rPr>
      </w:pPr>
      <w:r w:rsidRPr="009C4808">
        <w:rPr>
          <w:b/>
          <w:bCs/>
        </w:rPr>
        <w:t xml:space="preserve">PRIORIDAD: </w:t>
      </w:r>
      <w:r w:rsidRPr="009C4808">
        <w:t>Es una determinación a la importancia que se le da a una historia ya sea de usuario o técnica, lo cual se ha tomado en cuenta en el desarrollo de cada Sprint</w:t>
      </w:r>
      <w:r w:rsidR="00703EED" w:rsidRPr="009C4808">
        <w:t>. Los valores varia de Baja, Media y Alta.</w:t>
      </w:r>
    </w:p>
    <w:p w14:paraId="15C79660" w14:textId="777614AA" w:rsidR="008803BD" w:rsidRPr="009C4808" w:rsidRDefault="008803BD" w:rsidP="002572B4">
      <w:pPr>
        <w:pStyle w:val="Textoindependiente"/>
        <w:numPr>
          <w:ilvl w:val="0"/>
          <w:numId w:val="7"/>
        </w:numPr>
        <w:spacing w:line="360" w:lineRule="auto"/>
        <w:rPr>
          <w:b/>
          <w:bCs/>
        </w:rPr>
      </w:pPr>
      <w:r w:rsidRPr="009C4808">
        <w:rPr>
          <w:b/>
          <w:bCs/>
        </w:rPr>
        <w:t>ESTIMACIÓN:</w:t>
      </w:r>
      <w:r w:rsidR="00703EED" w:rsidRPr="009C4808">
        <w:t xml:space="preserve"> Es la cantidad de puntos de esfuerzo establecidos por el equipo de desarrollo del sistema, tal cual lo indica la metodología ágil scrum.</w:t>
      </w:r>
    </w:p>
    <w:p w14:paraId="54D1275F" w14:textId="77777777" w:rsidR="008803BD" w:rsidRPr="002B4F62" w:rsidRDefault="008803BD" w:rsidP="002B4F62">
      <w:pPr>
        <w:pStyle w:val="Textoindependiente"/>
        <w:spacing w:line="360" w:lineRule="auto"/>
      </w:pPr>
    </w:p>
    <w:p w14:paraId="2BF4493C" w14:textId="4ED89542" w:rsidR="009B01B7" w:rsidRPr="00065DDE" w:rsidRDefault="009B01B7" w:rsidP="002572B4">
      <w:pPr>
        <w:pStyle w:val="Ttulo3"/>
        <w:numPr>
          <w:ilvl w:val="2"/>
          <w:numId w:val="2"/>
        </w:numPr>
      </w:pPr>
      <w:bookmarkStart w:id="199" w:name="_Toc77780640"/>
      <w:r w:rsidRPr="00065DDE">
        <w:t>Personal Involucrado y Roles establecidos en el</w:t>
      </w:r>
      <w:r w:rsidRPr="00065DDE">
        <w:rPr>
          <w:spacing w:val="1"/>
        </w:rPr>
        <w:t xml:space="preserve"> </w:t>
      </w:r>
      <w:r w:rsidRPr="00065DDE">
        <w:t>Proyecto</w:t>
      </w:r>
      <w:bookmarkEnd w:id="199"/>
    </w:p>
    <w:p w14:paraId="29759B5D" w14:textId="77777777" w:rsidR="002B4F62" w:rsidRDefault="002B4F62" w:rsidP="009C4808">
      <w:pPr>
        <w:pStyle w:val="Textoindependiente"/>
        <w:spacing w:line="360" w:lineRule="auto"/>
      </w:pPr>
    </w:p>
    <w:p w14:paraId="3BED3BAC" w14:textId="59E3747F" w:rsidR="00182DE6" w:rsidRDefault="00182DE6" w:rsidP="00411B4C">
      <w:pPr>
        <w:pStyle w:val="Textoindependiente"/>
        <w:spacing w:line="360" w:lineRule="auto"/>
      </w:pPr>
      <w:r>
        <w:t xml:space="preserve">La metodología ágil Scrum plantea que, para cada proyecto de software debe existir un grupo mínimo de personas interesadas en su desarrollo, los cuales estarán a cargo de diferentes actividades. </w:t>
      </w:r>
    </w:p>
    <w:p w14:paraId="15E8C8CA" w14:textId="77C381A5" w:rsidR="00485341" w:rsidRDefault="00182DE6" w:rsidP="00411B4C">
      <w:pPr>
        <w:pStyle w:val="Textoindependiente"/>
        <w:spacing w:line="360" w:lineRule="auto"/>
        <w:rPr>
          <w:b/>
        </w:rPr>
      </w:pPr>
      <w:r>
        <w:t>Este grupo de personas debe estar integrada por al menos un</w:t>
      </w:r>
      <w:r w:rsidR="002E21C7">
        <w:t xml:space="preserve"> director de proyecto</w:t>
      </w:r>
      <w:r>
        <w:t xml:space="preserve"> </w:t>
      </w:r>
      <w:r w:rsidR="002E21C7">
        <w:t>(</w:t>
      </w:r>
      <w:r>
        <w:t>Scrum Master</w:t>
      </w:r>
      <w:r w:rsidR="002E21C7">
        <w:t>)</w:t>
      </w:r>
      <w:r>
        <w:t xml:space="preserve">, un </w:t>
      </w:r>
      <w:r w:rsidR="002E21C7">
        <w:t>propietario del producto (</w:t>
      </w:r>
      <w:r>
        <w:t>Product O</w:t>
      </w:r>
      <w:r w:rsidR="002E21C7">
        <w:t xml:space="preserve">wner) y el personal de desarrollo (Development Team), se puede implementar más roles dependiendo del tipo de la problemática a resolver, sin </w:t>
      </w:r>
      <w:r w:rsidR="00B823CC">
        <w:t>embargo,</w:t>
      </w:r>
      <w:r w:rsidR="002E21C7">
        <w:t xml:space="preserve"> para este trabajo se ha tomado como referencia únicamente aquellos descr</w:t>
      </w:r>
      <w:r w:rsidR="00B823CC">
        <w:t>itos anteriormente, lo cual se especifica en la</w:t>
      </w:r>
      <w:r w:rsidR="00B823CC" w:rsidRPr="00B823CC">
        <w:rPr>
          <w:b/>
        </w:rPr>
        <w:t xml:space="preserve"> Tabla 4-3.</w:t>
      </w:r>
    </w:p>
    <w:p w14:paraId="22518DEE" w14:textId="77777777" w:rsidR="0076308C" w:rsidRPr="002B4F62" w:rsidRDefault="0076308C" w:rsidP="00411B4C">
      <w:pPr>
        <w:pStyle w:val="Textoindependiente"/>
        <w:spacing w:line="360" w:lineRule="auto"/>
      </w:pPr>
    </w:p>
    <w:p w14:paraId="36E08F8B" w14:textId="0ECA77AD" w:rsidR="00770F57" w:rsidRPr="00770F57" w:rsidRDefault="00770F57" w:rsidP="00770F57">
      <w:pPr>
        <w:pStyle w:val="Descripcin"/>
        <w:keepNext/>
        <w:rPr>
          <w:b w:val="0"/>
        </w:rPr>
      </w:pPr>
      <w:r>
        <w:t xml:space="preserve">Tabla </w:t>
      </w:r>
      <w:r w:rsidR="00B26E9E">
        <w:fldChar w:fldCharType="begin"/>
      </w:r>
      <w:r w:rsidR="00B26E9E">
        <w:instrText xml:space="preserve"> SEQ Tabla__ \* ARABIC </w:instrText>
      </w:r>
      <w:r w:rsidR="00B26E9E">
        <w:fldChar w:fldCharType="separate"/>
      </w:r>
      <w:r w:rsidR="00504470">
        <w:rPr>
          <w:noProof/>
        </w:rPr>
        <w:t>4</w:t>
      </w:r>
      <w:r w:rsidR="00B26E9E">
        <w:fldChar w:fldCharType="end"/>
      </w:r>
      <w:r>
        <w:t xml:space="preserve">-3: </w:t>
      </w:r>
      <w:r>
        <w:rPr>
          <w:b w:val="0"/>
        </w:rPr>
        <w:t>Personal involucrado y roles establecidos en el desarrollo del proyecto</w:t>
      </w:r>
    </w:p>
    <w:tbl>
      <w:tblPr>
        <w:tblStyle w:val="Tablaconcuadrcula"/>
        <w:tblW w:w="8505" w:type="dxa"/>
        <w:tblLayout w:type="fixed"/>
        <w:tblLook w:val="01E0" w:firstRow="1" w:lastRow="1" w:firstColumn="1" w:lastColumn="1" w:noHBand="0" w:noVBand="0"/>
      </w:tblPr>
      <w:tblGrid>
        <w:gridCol w:w="1696"/>
        <w:gridCol w:w="1418"/>
        <w:gridCol w:w="3544"/>
        <w:gridCol w:w="1847"/>
      </w:tblGrid>
      <w:tr w:rsidR="009B01B7" w:rsidRPr="00810D79" w14:paraId="0EBC5757" w14:textId="77777777" w:rsidTr="00810D79">
        <w:trPr>
          <w:trHeight w:val="237"/>
        </w:trPr>
        <w:tc>
          <w:tcPr>
            <w:tcW w:w="1696" w:type="dxa"/>
          </w:tcPr>
          <w:p w14:paraId="61B3D88D" w14:textId="77777777" w:rsidR="009B01B7" w:rsidRPr="00810D79" w:rsidRDefault="009B01B7" w:rsidP="00517083">
            <w:pPr>
              <w:spacing w:line="360" w:lineRule="auto"/>
              <w:jc w:val="center"/>
              <w:rPr>
                <w:b/>
                <w:sz w:val="18"/>
              </w:rPr>
            </w:pPr>
            <w:r w:rsidRPr="00810D79">
              <w:rPr>
                <w:b/>
                <w:sz w:val="18"/>
              </w:rPr>
              <w:t>PERSONA</w:t>
            </w:r>
          </w:p>
        </w:tc>
        <w:tc>
          <w:tcPr>
            <w:tcW w:w="1418" w:type="dxa"/>
          </w:tcPr>
          <w:p w14:paraId="4B878964" w14:textId="77777777" w:rsidR="009B01B7" w:rsidRPr="00810D79" w:rsidRDefault="009B01B7" w:rsidP="001B754B">
            <w:pPr>
              <w:spacing w:line="360" w:lineRule="auto"/>
              <w:jc w:val="center"/>
              <w:rPr>
                <w:b/>
                <w:sz w:val="18"/>
              </w:rPr>
            </w:pPr>
            <w:r w:rsidRPr="00810D79">
              <w:rPr>
                <w:b/>
                <w:sz w:val="18"/>
              </w:rPr>
              <w:t>ROL</w:t>
            </w:r>
          </w:p>
        </w:tc>
        <w:tc>
          <w:tcPr>
            <w:tcW w:w="3544" w:type="dxa"/>
          </w:tcPr>
          <w:p w14:paraId="29AE97F2" w14:textId="77777777" w:rsidR="009B01B7" w:rsidRPr="00810D79" w:rsidRDefault="009B01B7" w:rsidP="00517083">
            <w:pPr>
              <w:spacing w:line="360" w:lineRule="auto"/>
              <w:jc w:val="center"/>
              <w:rPr>
                <w:b/>
                <w:sz w:val="18"/>
              </w:rPr>
            </w:pPr>
            <w:r w:rsidRPr="00810D79">
              <w:rPr>
                <w:b/>
                <w:sz w:val="18"/>
              </w:rPr>
              <w:t>CONTACTO</w:t>
            </w:r>
          </w:p>
        </w:tc>
        <w:tc>
          <w:tcPr>
            <w:tcW w:w="1847" w:type="dxa"/>
          </w:tcPr>
          <w:p w14:paraId="2A07F7DB" w14:textId="77777777" w:rsidR="009B01B7" w:rsidRPr="00810D79" w:rsidRDefault="009B01B7" w:rsidP="001B754B">
            <w:pPr>
              <w:spacing w:line="360" w:lineRule="auto"/>
              <w:jc w:val="center"/>
              <w:rPr>
                <w:b/>
                <w:sz w:val="18"/>
              </w:rPr>
            </w:pPr>
            <w:r w:rsidRPr="00810D79">
              <w:rPr>
                <w:b/>
                <w:sz w:val="18"/>
              </w:rPr>
              <w:t>INSTITUCIÓN</w:t>
            </w:r>
          </w:p>
        </w:tc>
      </w:tr>
      <w:tr w:rsidR="009B01B7" w:rsidRPr="00810D79" w14:paraId="4CAF483B" w14:textId="77777777" w:rsidTr="00810D79">
        <w:trPr>
          <w:trHeight w:val="313"/>
        </w:trPr>
        <w:tc>
          <w:tcPr>
            <w:tcW w:w="1696" w:type="dxa"/>
          </w:tcPr>
          <w:p w14:paraId="4E2B1CF0" w14:textId="7C5BA12D" w:rsidR="009B01B7" w:rsidRPr="00810D79" w:rsidRDefault="002B4F62" w:rsidP="00517083">
            <w:pPr>
              <w:spacing w:line="360" w:lineRule="auto"/>
              <w:rPr>
                <w:sz w:val="18"/>
              </w:rPr>
            </w:pPr>
            <w:r w:rsidRPr="00810D79">
              <w:rPr>
                <w:sz w:val="18"/>
              </w:rPr>
              <w:t xml:space="preserve">Ing. Danilo </w:t>
            </w:r>
            <w:r w:rsidR="009B01B7" w:rsidRPr="00810D79">
              <w:rPr>
                <w:sz w:val="18"/>
              </w:rPr>
              <w:t>Pastor</w:t>
            </w:r>
          </w:p>
        </w:tc>
        <w:tc>
          <w:tcPr>
            <w:tcW w:w="1418" w:type="dxa"/>
          </w:tcPr>
          <w:p w14:paraId="6701F2D6" w14:textId="77777777" w:rsidR="009B01B7" w:rsidRPr="00810D79" w:rsidRDefault="009B01B7" w:rsidP="001B754B">
            <w:pPr>
              <w:spacing w:line="360" w:lineRule="auto"/>
              <w:jc w:val="center"/>
              <w:rPr>
                <w:sz w:val="18"/>
              </w:rPr>
            </w:pPr>
            <w:r w:rsidRPr="00810D79">
              <w:rPr>
                <w:sz w:val="18"/>
              </w:rPr>
              <w:t>Scrum Master</w:t>
            </w:r>
          </w:p>
        </w:tc>
        <w:tc>
          <w:tcPr>
            <w:tcW w:w="3544" w:type="dxa"/>
          </w:tcPr>
          <w:p w14:paraId="0403213E" w14:textId="351332FE" w:rsidR="009B01B7" w:rsidRPr="00810D79" w:rsidRDefault="009B01B7" w:rsidP="00517083">
            <w:pPr>
              <w:spacing w:line="360" w:lineRule="auto"/>
              <w:rPr>
                <w:sz w:val="18"/>
              </w:rPr>
            </w:pPr>
            <w:r w:rsidRPr="00810D79">
              <w:rPr>
                <w:sz w:val="18"/>
              </w:rPr>
              <w:t>0992741298</w:t>
            </w:r>
            <w:r w:rsidR="00810D79">
              <w:rPr>
                <w:sz w:val="18"/>
              </w:rPr>
              <w:t xml:space="preserve"> </w:t>
            </w:r>
            <w:hyperlink r:id="rId71">
              <w:r w:rsidRPr="00810D79">
                <w:rPr>
                  <w:sz w:val="18"/>
                </w:rPr>
                <w:t>danilo.pastor@espoch.edu.ec</w:t>
              </w:r>
            </w:hyperlink>
          </w:p>
        </w:tc>
        <w:tc>
          <w:tcPr>
            <w:tcW w:w="1847" w:type="dxa"/>
          </w:tcPr>
          <w:p w14:paraId="071F092A" w14:textId="77777777" w:rsidR="009B01B7" w:rsidRPr="00810D79" w:rsidRDefault="009B01B7" w:rsidP="001B754B">
            <w:pPr>
              <w:spacing w:line="360" w:lineRule="auto"/>
              <w:jc w:val="center"/>
              <w:rPr>
                <w:sz w:val="18"/>
              </w:rPr>
            </w:pPr>
            <w:r w:rsidRPr="00810D79">
              <w:rPr>
                <w:sz w:val="18"/>
              </w:rPr>
              <w:t>ESPOCH-FIE</w:t>
            </w:r>
          </w:p>
        </w:tc>
      </w:tr>
      <w:tr w:rsidR="009B01B7" w:rsidRPr="00810D79" w14:paraId="5E93F3CD" w14:textId="77777777" w:rsidTr="00810D79">
        <w:trPr>
          <w:trHeight w:val="309"/>
        </w:trPr>
        <w:tc>
          <w:tcPr>
            <w:tcW w:w="1696" w:type="dxa"/>
          </w:tcPr>
          <w:p w14:paraId="7E3758EB" w14:textId="09461603" w:rsidR="009B01B7" w:rsidRPr="00810D79" w:rsidRDefault="002B4F62" w:rsidP="00517083">
            <w:pPr>
              <w:spacing w:line="360" w:lineRule="auto"/>
              <w:rPr>
                <w:sz w:val="18"/>
              </w:rPr>
            </w:pPr>
            <w:r w:rsidRPr="00810D79">
              <w:rPr>
                <w:sz w:val="18"/>
              </w:rPr>
              <w:t xml:space="preserve">Ing. Carlos </w:t>
            </w:r>
            <w:r w:rsidR="009B01B7" w:rsidRPr="00810D79">
              <w:rPr>
                <w:sz w:val="18"/>
              </w:rPr>
              <w:t>Guffante</w:t>
            </w:r>
          </w:p>
        </w:tc>
        <w:tc>
          <w:tcPr>
            <w:tcW w:w="1418" w:type="dxa"/>
          </w:tcPr>
          <w:p w14:paraId="2C5B3A84" w14:textId="4314953F" w:rsidR="009B01B7" w:rsidRPr="00810D79" w:rsidRDefault="002B4F62" w:rsidP="001B754B">
            <w:pPr>
              <w:spacing w:line="360" w:lineRule="auto"/>
              <w:jc w:val="center"/>
              <w:rPr>
                <w:sz w:val="18"/>
              </w:rPr>
            </w:pPr>
            <w:r w:rsidRPr="00810D79">
              <w:rPr>
                <w:sz w:val="18"/>
              </w:rPr>
              <w:t xml:space="preserve">Product </w:t>
            </w:r>
            <w:r w:rsidR="009B01B7" w:rsidRPr="00810D79">
              <w:rPr>
                <w:sz w:val="18"/>
              </w:rPr>
              <w:t>Owner</w:t>
            </w:r>
          </w:p>
        </w:tc>
        <w:tc>
          <w:tcPr>
            <w:tcW w:w="3544" w:type="dxa"/>
          </w:tcPr>
          <w:p w14:paraId="3D64B233" w14:textId="042C76BB" w:rsidR="009B01B7" w:rsidRPr="00810D79" w:rsidRDefault="009B01B7" w:rsidP="00517083">
            <w:pPr>
              <w:spacing w:line="360" w:lineRule="auto"/>
              <w:rPr>
                <w:sz w:val="18"/>
              </w:rPr>
            </w:pPr>
            <w:r w:rsidRPr="00810D79">
              <w:rPr>
                <w:sz w:val="18"/>
              </w:rPr>
              <w:t>0996383423</w:t>
            </w:r>
            <w:r w:rsidR="00404635">
              <w:rPr>
                <w:sz w:val="18"/>
              </w:rPr>
              <w:t xml:space="preserve"> </w:t>
            </w:r>
            <w:hyperlink r:id="rId72">
              <w:r w:rsidRPr="00810D79">
                <w:rPr>
                  <w:sz w:val="18"/>
                </w:rPr>
                <w:t>carlos.guffante@espoch.edu.ec</w:t>
              </w:r>
            </w:hyperlink>
          </w:p>
        </w:tc>
        <w:tc>
          <w:tcPr>
            <w:tcW w:w="1847" w:type="dxa"/>
          </w:tcPr>
          <w:p w14:paraId="55D16EC9" w14:textId="02294878" w:rsidR="009B01B7" w:rsidRPr="00810D79" w:rsidRDefault="009B01B7" w:rsidP="001B754B">
            <w:pPr>
              <w:spacing w:line="360" w:lineRule="auto"/>
              <w:jc w:val="center"/>
              <w:rPr>
                <w:sz w:val="18"/>
              </w:rPr>
            </w:pPr>
            <w:r w:rsidRPr="00810D79">
              <w:rPr>
                <w:sz w:val="18"/>
              </w:rPr>
              <w:t>CONDUESPOCH</w:t>
            </w:r>
            <w:r w:rsidR="002B4F62" w:rsidRPr="00810D79">
              <w:rPr>
                <w:sz w:val="18"/>
              </w:rPr>
              <w:t xml:space="preserve"> </w:t>
            </w:r>
            <w:r w:rsidRPr="00810D79">
              <w:rPr>
                <w:sz w:val="18"/>
              </w:rPr>
              <w:t>E.P</w:t>
            </w:r>
          </w:p>
        </w:tc>
      </w:tr>
      <w:tr w:rsidR="009B01B7" w:rsidRPr="00810D79" w14:paraId="4D76F59E" w14:textId="77777777" w:rsidTr="00810D79">
        <w:trPr>
          <w:trHeight w:val="285"/>
        </w:trPr>
        <w:tc>
          <w:tcPr>
            <w:tcW w:w="1696" w:type="dxa"/>
          </w:tcPr>
          <w:p w14:paraId="6CFCF70E" w14:textId="77777777" w:rsidR="009B01B7" w:rsidRPr="00810D79" w:rsidRDefault="009B01B7" w:rsidP="00517083">
            <w:pPr>
              <w:spacing w:line="360" w:lineRule="auto"/>
              <w:rPr>
                <w:sz w:val="18"/>
              </w:rPr>
            </w:pPr>
            <w:r w:rsidRPr="00810D79">
              <w:rPr>
                <w:sz w:val="18"/>
              </w:rPr>
              <w:t>Wilmer Aldas</w:t>
            </w:r>
          </w:p>
        </w:tc>
        <w:tc>
          <w:tcPr>
            <w:tcW w:w="1418" w:type="dxa"/>
          </w:tcPr>
          <w:p w14:paraId="4AAD735B" w14:textId="7860F7DA" w:rsidR="009B01B7" w:rsidRPr="00810D79" w:rsidRDefault="002B4F62" w:rsidP="001B754B">
            <w:pPr>
              <w:spacing w:line="360" w:lineRule="auto"/>
              <w:jc w:val="center"/>
              <w:rPr>
                <w:sz w:val="18"/>
              </w:rPr>
            </w:pPr>
            <w:r w:rsidRPr="00810D79">
              <w:rPr>
                <w:sz w:val="18"/>
              </w:rPr>
              <w:t xml:space="preserve">Development </w:t>
            </w:r>
            <w:r w:rsidR="009B01B7" w:rsidRPr="00810D79">
              <w:rPr>
                <w:sz w:val="18"/>
              </w:rPr>
              <w:t>Team</w:t>
            </w:r>
          </w:p>
        </w:tc>
        <w:tc>
          <w:tcPr>
            <w:tcW w:w="3544" w:type="dxa"/>
          </w:tcPr>
          <w:p w14:paraId="5DE55064" w14:textId="2BCA14A5" w:rsidR="009B01B7" w:rsidRPr="00810D79" w:rsidRDefault="009B01B7" w:rsidP="00517083">
            <w:pPr>
              <w:spacing w:line="360" w:lineRule="auto"/>
              <w:rPr>
                <w:sz w:val="18"/>
              </w:rPr>
            </w:pPr>
            <w:r w:rsidRPr="00810D79">
              <w:rPr>
                <w:sz w:val="18"/>
              </w:rPr>
              <w:t>0983005547</w:t>
            </w:r>
            <w:r w:rsidR="00404635">
              <w:rPr>
                <w:sz w:val="18"/>
              </w:rPr>
              <w:t xml:space="preserve"> </w:t>
            </w:r>
            <w:hyperlink r:id="rId73">
              <w:r w:rsidRPr="00810D79">
                <w:rPr>
                  <w:sz w:val="18"/>
                </w:rPr>
                <w:t>wilmer.aldas@espoch.edu.ec</w:t>
              </w:r>
            </w:hyperlink>
          </w:p>
        </w:tc>
        <w:tc>
          <w:tcPr>
            <w:tcW w:w="1847" w:type="dxa"/>
          </w:tcPr>
          <w:p w14:paraId="4149F634" w14:textId="77777777" w:rsidR="009B01B7" w:rsidRPr="00810D79" w:rsidRDefault="009B01B7" w:rsidP="001B754B">
            <w:pPr>
              <w:spacing w:line="360" w:lineRule="auto"/>
              <w:jc w:val="center"/>
              <w:rPr>
                <w:sz w:val="18"/>
              </w:rPr>
            </w:pPr>
            <w:r w:rsidRPr="00810D79">
              <w:rPr>
                <w:sz w:val="18"/>
              </w:rPr>
              <w:t>ESPOCH-FIE</w:t>
            </w:r>
          </w:p>
        </w:tc>
      </w:tr>
      <w:tr w:rsidR="009B01B7" w:rsidRPr="00810D79" w14:paraId="6EF9974C" w14:textId="77777777" w:rsidTr="00810D79">
        <w:trPr>
          <w:trHeight w:val="566"/>
        </w:trPr>
        <w:tc>
          <w:tcPr>
            <w:tcW w:w="1696" w:type="dxa"/>
          </w:tcPr>
          <w:p w14:paraId="53AC5DD5" w14:textId="05881E07" w:rsidR="009B01B7" w:rsidRPr="00810D79" w:rsidRDefault="009B01B7" w:rsidP="00517083">
            <w:pPr>
              <w:spacing w:line="360" w:lineRule="auto"/>
              <w:rPr>
                <w:sz w:val="18"/>
              </w:rPr>
            </w:pPr>
            <w:r w:rsidRPr="00810D79">
              <w:rPr>
                <w:sz w:val="18"/>
              </w:rPr>
              <w:t>Claudio</w:t>
            </w:r>
            <w:r w:rsidR="002B4F62" w:rsidRPr="00810D79">
              <w:rPr>
                <w:sz w:val="18"/>
              </w:rPr>
              <w:t xml:space="preserve"> </w:t>
            </w:r>
            <w:r w:rsidRPr="00810D79">
              <w:rPr>
                <w:sz w:val="18"/>
              </w:rPr>
              <w:t>Pilataxi</w:t>
            </w:r>
          </w:p>
        </w:tc>
        <w:tc>
          <w:tcPr>
            <w:tcW w:w="1418" w:type="dxa"/>
          </w:tcPr>
          <w:p w14:paraId="75838CCA" w14:textId="3CE0961C" w:rsidR="009B01B7" w:rsidRPr="00810D79" w:rsidRDefault="009B01B7" w:rsidP="001B754B">
            <w:pPr>
              <w:spacing w:line="360" w:lineRule="auto"/>
              <w:jc w:val="center"/>
              <w:rPr>
                <w:sz w:val="18"/>
              </w:rPr>
            </w:pPr>
            <w:r w:rsidRPr="00810D79">
              <w:rPr>
                <w:sz w:val="18"/>
              </w:rPr>
              <w:t>Development</w:t>
            </w:r>
            <w:r w:rsidR="002B4F62" w:rsidRPr="00810D79">
              <w:rPr>
                <w:sz w:val="18"/>
              </w:rPr>
              <w:t xml:space="preserve"> </w:t>
            </w:r>
            <w:r w:rsidRPr="00810D79">
              <w:rPr>
                <w:sz w:val="18"/>
              </w:rPr>
              <w:t>Team</w:t>
            </w:r>
          </w:p>
        </w:tc>
        <w:tc>
          <w:tcPr>
            <w:tcW w:w="3544" w:type="dxa"/>
          </w:tcPr>
          <w:p w14:paraId="3AA1E18E" w14:textId="50343117" w:rsidR="009B01B7" w:rsidRPr="00810D79" w:rsidRDefault="009B01B7" w:rsidP="00517083">
            <w:pPr>
              <w:spacing w:line="360" w:lineRule="auto"/>
              <w:rPr>
                <w:sz w:val="18"/>
              </w:rPr>
            </w:pPr>
            <w:r w:rsidRPr="00810D79">
              <w:rPr>
                <w:sz w:val="18"/>
              </w:rPr>
              <w:t>0989884666</w:t>
            </w:r>
            <w:r w:rsidR="002B4F62" w:rsidRPr="00810D79">
              <w:rPr>
                <w:sz w:val="18"/>
              </w:rPr>
              <w:t xml:space="preserve"> </w:t>
            </w:r>
            <w:hyperlink r:id="rId74">
              <w:r w:rsidRPr="00810D79">
                <w:rPr>
                  <w:sz w:val="18"/>
                </w:rPr>
                <w:t>claudio.pilataxi@espoch.edu.ec</w:t>
              </w:r>
            </w:hyperlink>
          </w:p>
        </w:tc>
        <w:tc>
          <w:tcPr>
            <w:tcW w:w="1847" w:type="dxa"/>
          </w:tcPr>
          <w:p w14:paraId="6F56C612" w14:textId="77777777" w:rsidR="009B01B7" w:rsidRPr="00810D79" w:rsidRDefault="009B01B7" w:rsidP="001B754B">
            <w:pPr>
              <w:spacing w:line="360" w:lineRule="auto"/>
              <w:jc w:val="center"/>
              <w:rPr>
                <w:sz w:val="18"/>
              </w:rPr>
            </w:pPr>
            <w:r w:rsidRPr="00810D79">
              <w:rPr>
                <w:sz w:val="18"/>
              </w:rPr>
              <w:t>ESPOCH-FIE</w:t>
            </w:r>
          </w:p>
        </w:tc>
      </w:tr>
    </w:tbl>
    <w:p w14:paraId="701ABCD3" w14:textId="77777777" w:rsidR="0035324A" w:rsidRPr="00A14027" w:rsidRDefault="0035324A" w:rsidP="0035324A">
      <w:pPr>
        <w:pStyle w:val="Textoindependiente"/>
        <w:spacing w:line="360" w:lineRule="auto"/>
        <w:rPr>
          <w:b/>
          <w:sz w:val="16"/>
        </w:rPr>
      </w:pPr>
      <w:r w:rsidRPr="00A14027">
        <w:rPr>
          <w:b/>
          <w:sz w:val="16"/>
        </w:rPr>
        <w:t xml:space="preserve">Realizado por: </w:t>
      </w:r>
      <w:r w:rsidRPr="00A14027">
        <w:rPr>
          <w:sz w:val="16"/>
        </w:rPr>
        <w:t>W. Aldas y C. Pilataxi, 2020</w:t>
      </w:r>
    </w:p>
    <w:p w14:paraId="4F91C0E1" w14:textId="2BB23481" w:rsidR="00BB1A71" w:rsidRDefault="00BB1A71" w:rsidP="00C50157">
      <w:pPr>
        <w:spacing w:line="360" w:lineRule="auto"/>
      </w:pPr>
    </w:p>
    <w:p w14:paraId="0E4E8BA2" w14:textId="6B064D89" w:rsidR="00AB050D" w:rsidRPr="00065DDE" w:rsidRDefault="009B01B7" w:rsidP="002572B4">
      <w:pPr>
        <w:pStyle w:val="Ttulo3"/>
        <w:numPr>
          <w:ilvl w:val="2"/>
          <w:numId w:val="2"/>
        </w:numPr>
      </w:pPr>
      <w:bookmarkStart w:id="200" w:name="_Toc77780641"/>
      <w:r w:rsidRPr="00065DDE">
        <w:t>Roles establecidos para el</w:t>
      </w:r>
      <w:r w:rsidRPr="00065DDE">
        <w:rPr>
          <w:spacing w:val="2"/>
        </w:rPr>
        <w:t xml:space="preserve"> </w:t>
      </w:r>
      <w:r w:rsidRPr="00065DDE">
        <w:t>sistema</w:t>
      </w:r>
      <w:bookmarkEnd w:id="200"/>
    </w:p>
    <w:p w14:paraId="3DFC68CE" w14:textId="77777777" w:rsidR="00C50157" w:rsidRDefault="00C50157" w:rsidP="00411B4C">
      <w:pPr>
        <w:pStyle w:val="Textoindependiente"/>
        <w:spacing w:line="360" w:lineRule="auto"/>
      </w:pPr>
    </w:p>
    <w:p w14:paraId="2147485D" w14:textId="31C57D22" w:rsidR="00AB050D" w:rsidRDefault="00556292" w:rsidP="00411B4C">
      <w:pPr>
        <w:pStyle w:val="Textoindependiente"/>
        <w:spacing w:line="360" w:lineRule="auto"/>
      </w:pPr>
      <w:r>
        <w:t xml:space="preserve">Debido a las múltiples funcionalidades planteadas por el cliente para el desarrollo del sistema, se ha determinado que los roles apropiados para su debido funcionamiento son los detallados en la </w:t>
      </w:r>
      <w:r w:rsidRPr="00556292">
        <w:rPr>
          <w:b/>
        </w:rPr>
        <w:t>Tabla 5-3</w:t>
      </w:r>
      <w:r>
        <w:t xml:space="preserve">. Tanto el entorno como las tareas a realizar por cada uno de los usuarios autorizados, varían considerablemente, pero que se desenvuelven en conjunto para llevar a cabo los procedimientos definidos. </w:t>
      </w:r>
    </w:p>
    <w:p w14:paraId="005E556D" w14:textId="77777777" w:rsidR="0076308C" w:rsidRPr="00463C35" w:rsidRDefault="0076308C" w:rsidP="00411B4C">
      <w:pPr>
        <w:pStyle w:val="Textoindependiente"/>
        <w:spacing w:line="360" w:lineRule="auto"/>
      </w:pPr>
    </w:p>
    <w:p w14:paraId="2C2889D3" w14:textId="5F8A89A4" w:rsidR="00556292" w:rsidRPr="00556292" w:rsidRDefault="00556292" w:rsidP="00556292">
      <w:pPr>
        <w:pStyle w:val="Descripcin"/>
        <w:keepNext/>
        <w:rPr>
          <w:b w:val="0"/>
        </w:rPr>
      </w:pPr>
      <w:r>
        <w:t xml:space="preserve">Tabla </w:t>
      </w:r>
      <w:r w:rsidR="00B26E9E">
        <w:fldChar w:fldCharType="begin"/>
      </w:r>
      <w:r w:rsidR="00B26E9E">
        <w:instrText xml:space="preserve"> SEQ Tabla__ \* ARABIC </w:instrText>
      </w:r>
      <w:r w:rsidR="00B26E9E">
        <w:fldChar w:fldCharType="separate"/>
      </w:r>
      <w:r w:rsidR="00504470">
        <w:rPr>
          <w:noProof/>
        </w:rPr>
        <w:t>5</w:t>
      </w:r>
      <w:r w:rsidR="00B26E9E">
        <w:fldChar w:fldCharType="end"/>
      </w:r>
      <w:r>
        <w:t xml:space="preserve">-3: </w:t>
      </w:r>
      <w:r>
        <w:rPr>
          <w:b w:val="0"/>
        </w:rPr>
        <w:t>Roles establecidos para el uso del sistema</w:t>
      </w:r>
    </w:p>
    <w:tbl>
      <w:tblPr>
        <w:tblStyle w:val="Tablaconcuadrcula"/>
        <w:tblW w:w="0" w:type="auto"/>
        <w:tblLayout w:type="fixed"/>
        <w:tblLook w:val="04A0" w:firstRow="1" w:lastRow="0" w:firstColumn="1" w:lastColumn="0" w:noHBand="0" w:noVBand="1"/>
      </w:tblPr>
      <w:tblGrid>
        <w:gridCol w:w="1555"/>
        <w:gridCol w:w="1984"/>
        <w:gridCol w:w="3128"/>
        <w:gridCol w:w="1830"/>
      </w:tblGrid>
      <w:tr w:rsidR="00C973B9" w:rsidRPr="009D4363" w14:paraId="59D27680" w14:textId="77777777" w:rsidTr="00E65231">
        <w:tc>
          <w:tcPr>
            <w:tcW w:w="1555" w:type="dxa"/>
          </w:tcPr>
          <w:p w14:paraId="6ABD93BF" w14:textId="60F8D7AB" w:rsidR="008B2F6B" w:rsidRPr="009D4363" w:rsidRDefault="008B2F6B" w:rsidP="001B754B">
            <w:pPr>
              <w:jc w:val="center"/>
              <w:rPr>
                <w:b/>
                <w:sz w:val="18"/>
                <w:szCs w:val="18"/>
              </w:rPr>
            </w:pPr>
            <w:r w:rsidRPr="009D4363">
              <w:rPr>
                <w:b/>
                <w:sz w:val="18"/>
                <w:szCs w:val="18"/>
              </w:rPr>
              <w:t>USUARIO</w:t>
            </w:r>
          </w:p>
        </w:tc>
        <w:tc>
          <w:tcPr>
            <w:tcW w:w="1984" w:type="dxa"/>
          </w:tcPr>
          <w:p w14:paraId="05D9EFAA" w14:textId="7C012637" w:rsidR="008B2F6B" w:rsidRPr="009D4363" w:rsidRDefault="008B2F6B" w:rsidP="00C50157">
            <w:pPr>
              <w:jc w:val="center"/>
              <w:rPr>
                <w:b/>
                <w:sz w:val="18"/>
                <w:szCs w:val="18"/>
              </w:rPr>
            </w:pPr>
            <w:r w:rsidRPr="009D4363">
              <w:rPr>
                <w:b/>
                <w:sz w:val="18"/>
                <w:szCs w:val="18"/>
              </w:rPr>
              <w:t>DESCRIPCIÓN</w:t>
            </w:r>
          </w:p>
        </w:tc>
        <w:tc>
          <w:tcPr>
            <w:tcW w:w="3128" w:type="dxa"/>
          </w:tcPr>
          <w:p w14:paraId="14CC081B" w14:textId="136D0F6E" w:rsidR="008B2F6B" w:rsidRPr="009D4363" w:rsidRDefault="008B2F6B" w:rsidP="00C50157">
            <w:pPr>
              <w:jc w:val="center"/>
              <w:rPr>
                <w:b/>
                <w:sz w:val="18"/>
                <w:szCs w:val="18"/>
              </w:rPr>
            </w:pPr>
            <w:r w:rsidRPr="009D4363">
              <w:rPr>
                <w:b/>
                <w:sz w:val="18"/>
                <w:szCs w:val="18"/>
              </w:rPr>
              <w:t>ROL</w:t>
            </w:r>
          </w:p>
        </w:tc>
        <w:tc>
          <w:tcPr>
            <w:tcW w:w="1830" w:type="dxa"/>
          </w:tcPr>
          <w:p w14:paraId="725FA1E3" w14:textId="3C1130D4" w:rsidR="008B2F6B" w:rsidRPr="009D4363" w:rsidRDefault="008B2F6B" w:rsidP="001B754B">
            <w:pPr>
              <w:jc w:val="center"/>
              <w:rPr>
                <w:b/>
                <w:sz w:val="18"/>
                <w:szCs w:val="18"/>
              </w:rPr>
            </w:pPr>
            <w:r w:rsidRPr="009D4363">
              <w:rPr>
                <w:b/>
                <w:sz w:val="18"/>
                <w:szCs w:val="18"/>
              </w:rPr>
              <w:t>RESPONSABLE</w:t>
            </w:r>
          </w:p>
        </w:tc>
      </w:tr>
      <w:tr w:rsidR="00C973B9" w:rsidRPr="009D4363" w14:paraId="6FFB25C5" w14:textId="77777777" w:rsidTr="00E65231">
        <w:tc>
          <w:tcPr>
            <w:tcW w:w="1555" w:type="dxa"/>
          </w:tcPr>
          <w:p w14:paraId="7A190236" w14:textId="7DA03AED" w:rsidR="008B2F6B" w:rsidRPr="009D4363" w:rsidRDefault="008B2F6B" w:rsidP="001B754B">
            <w:pPr>
              <w:jc w:val="center"/>
              <w:rPr>
                <w:sz w:val="18"/>
                <w:szCs w:val="18"/>
              </w:rPr>
            </w:pPr>
            <w:r w:rsidRPr="009D4363">
              <w:rPr>
                <w:sz w:val="18"/>
                <w:szCs w:val="18"/>
              </w:rPr>
              <w:t>Administrador</w:t>
            </w:r>
          </w:p>
        </w:tc>
        <w:tc>
          <w:tcPr>
            <w:tcW w:w="1984" w:type="dxa"/>
          </w:tcPr>
          <w:p w14:paraId="2C76B92B" w14:textId="5CEF05DB" w:rsidR="008B2F6B" w:rsidRPr="009D4363" w:rsidRDefault="003D7B57" w:rsidP="00C50157">
            <w:pPr>
              <w:rPr>
                <w:sz w:val="18"/>
                <w:szCs w:val="18"/>
              </w:rPr>
            </w:pPr>
            <w:r w:rsidRPr="009D4363">
              <w:rPr>
                <w:sz w:val="18"/>
                <w:szCs w:val="18"/>
              </w:rPr>
              <w:t>Responsable de administrar todo el sistema.</w:t>
            </w:r>
          </w:p>
        </w:tc>
        <w:tc>
          <w:tcPr>
            <w:tcW w:w="3128" w:type="dxa"/>
          </w:tcPr>
          <w:p w14:paraId="61AA81A8" w14:textId="052AFB15" w:rsidR="008B2F6B" w:rsidRPr="009D4363" w:rsidRDefault="003D7B57" w:rsidP="00C50157">
            <w:pPr>
              <w:rPr>
                <w:sz w:val="18"/>
                <w:szCs w:val="18"/>
              </w:rPr>
            </w:pPr>
            <w:r w:rsidRPr="009D4363">
              <w:rPr>
                <w:sz w:val="18"/>
                <w:szCs w:val="18"/>
              </w:rPr>
              <w:t>Control de todo el sistema es decir de todos los departamentos administrativos.</w:t>
            </w:r>
          </w:p>
        </w:tc>
        <w:tc>
          <w:tcPr>
            <w:tcW w:w="1830" w:type="dxa"/>
          </w:tcPr>
          <w:p w14:paraId="653CFE78" w14:textId="2E62C99C" w:rsidR="008B2F6B" w:rsidRPr="009D4363" w:rsidRDefault="003D7B57" w:rsidP="001B754B">
            <w:pPr>
              <w:jc w:val="center"/>
              <w:rPr>
                <w:sz w:val="18"/>
                <w:szCs w:val="18"/>
              </w:rPr>
            </w:pPr>
            <w:r w:rsidRPr="009D4363">
              <w:rPr>
                <w:sz w:val="18"/>
                <w:szCs w:val="18"/>
              </w:rPr>
              <w:t>Ing. Carlos Guffante</w:t>
            </w:r>
          </w:p>
        </w:tc>
      </w:tr>
      <w:tr w:rsidR="00C973B9" w:rsidRPr="009D4363" w14:paraId="4C8BEFDB" w14:textId="77777777" w:rsidTr="00E65231">
        <w:tc>
          <w:tcPr>
            <w:tcW w:w="1555" w:type="dxa"/>
          </w:tcPr>
          <w:p w14:paraId="10E4F127" w14:textId="1D81BA70" w:rsidR="008B2F6B" w:rsidRPr="009D4363" w:rsidRDefault="00B72388" w:rsidP="001B754B">
            <w:pPr>
              <w:jc w:val="center"/>
              <w:rPr>
                <w:sz w:val="18"/>
                <w:szCs w:val="18"/>
              </w:rPr>
            </w:pPr>
            <w:r w:rsidRPr="009D4363">
              <w:rPr>
                <w:sz w:val="18"/>
                <w:szCs w:val="18"/>
              </w:rPr>
              <w:t>Directivo de Secretaría</w:t>
            </w:r>
          </w:p>
        </w:tc>
        <w:tc>
          <w:tcPr>
            <w:tcW w:w="1984" w:type="dxa"/>
          </w:tcPr>
          <w:p w14:paraId="3A041EF0" w14:textId="797B7F08" w:rsidR="008B2F6B" w:rsidRPr="009D4363" w:rsidRDefault="002B7180" w:rsidP="00C50157">
            <w:pPr>
              <w:rPr>
                <w:sz w:val="18"/>
                <w:szCs w:val="18"/>
              </w:rPr>
            </w:pPr>
            <w:r w:rsidRPr="009D4363">
              <w:rPr>
                <w:sz w:val="18"/>
                <w:szCs w:val="18"/>
              </w:rPr>
              <w:t>Usuario que accede a la secc</w:t>
            </w:r>
            <w:r w:rsidR="00556292">
              <w:rPr>
                <w:sz w:val="18"/>
                <w:szCs w:val="18"/>
              </w:rPr>
              <w:t>ión correspondiente de</w:t>
            </w:r>
            <w:r w:rsidRPr="009D4363">
              <w:rPr>
                <w:sz w:val="18"/>
                <w:szCs w:val="18"/>
              </w:rPr>
              <w:t xml:space="preserve"> su departamento</w:t>
            </w:r>
            <w:r w:rsidR="00230222" w:rsidRPr="009D4363">
              <w:rPr>
                <w:sz w:val="18"/>
                <w:szCs w:val="18"/>
              </w:rPr>
              <w:t xml:space="preserve"> administrativo</w:t>
            </w:r>
          </w:p>
        </w:tc>
        <w:tc>
          <w:tcPr>
            <w:tcW w:w="3128" w:type="dxa"/>
          </w:tcPr>
          <w:p w14:paraId="4B23B8C0" w14:textId="38C4BFE5" w:rsidR="008B2F6B" w:rsidRPr="009D4363" w:rsidRDefault="00E049FD" w:rsidP="00C50157">
            <w:pPr>
              <w:rPr>
                <w:sz w:val="18"/>
                <w:szCs w:val="18"/>
              </w:rPr>
            </w:pPr>
            <w:r w:rsidRPr="009D4363">
              <w:rPr>
                <w:sz w:val="18"/>
                <w:szCs w:val="18"/>
              </w:rPr>
              <w:t xml:space="preserve">Gestión de usuarios, </w:t>
            </w:r>
            <w:r w:rsidR="000C44B2" w:rsidRPr="009D4363">
              <w:rPr>
                <w:sz w:val="18"/>
                <w:szCs w:val="18"/>
              </w:rPr>
              <w:t>comunicados</w:t>
            </w:r>
            <w:r w:rsidRPr="009D4363">
              <w:rPr>
                <w:sz w:val="18"/>
                <w:szCs w:val="18"/>
              </w:rPr>
              <w:t xml:space="preserve">, </w:t>
            </w:r>
            <w:r w:rsidR="000C44B2" w:rsidRPr="009D4363">
              <w:rPr>
                <w:sz w:val="18"/>
                <w:szCs w:val="18"/>
              </w:rPr>
              <w:t xml:space="preserve">solicitudes, </w:t>
            </w:r>
            <w:r w:rsidRPr="009D4363">
              <w:rPr>
                <w:sz w:val="18"/>
                <w:szCs w:val="18"/>
              </w:rPr>
              <w:t>solicitudes generales recibidas</w:t>
            </w:r>
            <w:r w:rsidR="000C44B2" w:rsidRPr="009D4363">
              <w:rPr>
                <w:sz w:val="18"/>
                <w:szCs w:val="18"/>
              </w:rPr>
              <w:t>, inscripciones y matrículas.</w:t>
            </w:r>
          </w:p>
        </w:tc>
        <w:tc>
          <w:tcPr>
            <w:tcW w:w="1830" w:type="dxa"/>
          </w:tcPr>
          <w:p w14:paraId="3473763E" w14:textId="7D63F741" w:rsidR="008B2F6B" w:rsidRPr="009D4363" w:rsidRDefault="00BC6B5A" w:rsidP="001B754B">
            <w:pPr>
              <w:jc w:val="center"/>
              <w:rPr>
                <w:sz w:val="18"/>
                <w:szCs w:val="18"/>
              </w:rPr>
            </w:pPr>
            <w:r w:rsidRPr="009D4363">
              <w:rPr>
                <w:sz w:val="18"/>
                <w:szCs w:val="18"/>
              </w:rPr>
              <w:t>Ing. Bethzabe Borja</w:t>
            </w:r>
          </w:p>
        </w:tc>
      </w:tr>
      <w:tr w:rsidR="00C973B9" w:rsidRPr="009D4363" w14:paraId="09A69C05" w14:textId="77777777" w:rsidTr="00E65231">
        <w:tc>
          <w:tcPr>
            <w:tcW w:w="1555" w:type="dxa"/>
          </w:tcPr>
          <w:p w14:paraId="4BCC143F" w14:textId="3215AEB5" w:rsidR="00B72388" w:rsidRPr="009D4363" w:rsidRDefault="00B72388" w:rsidP="001B754B">
            <w:pPr>
              <w:jc w:val="center"/>
              <w:rPr>
                <w:sz w:val="18"/>
                <w:szCs w:val="18"/>
              </w:rPr>
            </w:pPr>
            <w:r w:rsidRPr="009D4363">
              <w:rPr>
                <w:sz w:val="18"/>
                <w:szCs w:val="18"/>
              </w:rPr>
              <w:t>Directivo de Asesoría Vial</w:t>
            </w:r>
          </w:p>
        </w:tc>
        <w:tc>
          <w:tcPr>
            <w:tcW w:w="1984" w:type="dxa"/>
          </w:tcPr>
          <w:p w14:paraId="6F319731" w14:textId="2BC86F3D" w:rsidR="00B72388" w:rsidRPr="009D4363" w:rsidRDefault="00230222" w:rsidP="00C50157">
            <w:pPr>
              <w:rPr>
                <w:sz w:val="18"/>
                <w:szCs w:val="18"/>
              </w:rPr>
            </w:pPr>
            <w:r w:rsidRPr="009D4363">
              <w:rPr>
                <w:sz w:val="18"/>
                <w:szCs w:val="18"/>
              </w:rPr>
              <w:t>Usuario que accede a la sección correspondiente</w:t>
            </w:r>
            <w:r w:rsidR="00556292">
              <w:rPr>
                <w:sz w:val="18"/>
                <w:szCs w:val="18"/>
              </w:rPr>
              <w:t xml:space="preserve"> de</w:t>
            </w:r>
            <w:r w:rsidRPr="009D4363">
              <w:rPr>
                <w:sz w:val="18"/>
                <w:szCs w:val="18"/>
              </w:rPr>
              <w:t xml:space="preserve"> su departamento administrativo</w:t>
            </w:r>
          </w:p>
        </w:tc>
        <w:tc>
          <w:tcPr>
            <w:tcW w:w="3128" w:type="dxa"/>
          </w:tcPr>
          <w:p w14:paraId="5C8218A0" w14:textId="1D4557E7" w:rsidR="00B72388" w:rsidRPr="009D4363" w:rsidRDefault="00230222" w:rsidP="00C50157">
            <w:pPr>
              <w:rPr>
                <w:sz w:val="18"/>
                <w:szCs w:val="18"/>
              </w:rPr>
            </w:pPr>
            <w:r w:rsidRPr="009D4363">
              <w:rPr>
                <w:sz w:val="18"/>
                <w:szCs w:val="18"/>
              </w:rPr>
              <w:t>Gestión de comunicados, solicitudes, solicitudes generales recibidas, cursos de los instructores a cargo, pago de instructores y vehículos</w:t>
            </w:r>
            <w:r w:rsidR="00E049FD" w:rsidRPr="009D4363">
              <w:rPr>
                <w:sz w:val="18"/>
                <w:szCs w:val="18"/>
              </w:rPr>
              <w:t>.</w:t>
            </w:r>
          </w:p>
        </w:tc>
        <w:tc>
          <w:tcPr>
            <w:tcW w:w="1830" w:type="dxa"/>
          </w:tcPr>
          <w:p w14:paraId="05F7ACA3" w14:textId="67FA668A" w:rsidR="00B72388" w:rsidRPr="009D4363" w:rsidRDefault="00BC6B5A" w:rsidP="001B754B">
            <w:pPr>
              <w:jc w:val="center"/>
              <w:rPr>
                <w:sz w:val="18"/>
                <w:szCs w:val="18"/>
              </w:rPr>
            </w:pPr>
            <w:r w:rsidRPr="009D4363">
              <w:rPr>
                <w:sz w:val="18"/>
                <w:szCs w:val="18"/>
              </w:rPr>
              <w:t>Ing. David Yupanqui</w:t>
            </w:r>
          </w:p>
        </w:tc>
      </w:tr>
      <w:tr w:rsidR="00C973B9" w:rsidRPr="009D4363" w14:paraId="3822BED3" w14:textId="77777777" w:rsidTr="00E65231">
        <w:tc>
          <w:tcPr>
            <w:tcW w:w="1555" w:type="dxa"/>
          </w:tcPr>
          <w:p w14:paraId="0D62A6B7" w14:textId="3A2C0494" w:rsidR="00B72388" w:rsidRPr="009D4363" w:rsidRDefault="00B72388" w:rsidP="001B754B">
            <w:pPr>
              <w:jc w:val="center"/>
              <w:rPr>
                <w:sz w:val="18"/>
                <w:szCs w:val="18"/>
              </w:rPr>
            </w:pPr>
            <w:r w:rsidRPr="009D4363">
              <w:rPr>
                <w:sz w:val="18"/>
                <w:szCs w:val="18"/>
              </w:rPr>
              <w:t>Directivo de Inspección</w:t>
            </w:r>
          </w:p>
        </w:tc>
        <w:tc>
          <w:tcPr>
            <w:tcW w:w="1984" w:type="dxa"/>
          </w:tcPr>
          <w:p w14:paraId="1CA26425" w14:textId="18BD6B9F" w:rsidR="00B72388" w:rsidRPr="009D4363" w:rsidRDefault="00230222" w:rsidP="00C50157">
            <w:pPr>
              <w:rPr>
                <w:sz w:val="18"/>
                <w:szCs w:val="18"/>
              </w:rPr>
            </w:pPr>
            <w:r w:rsidRPr="009D4363">
              <w:rPr>
                <w:sz w:val="18"/>
                <w:szCs w:val="18"/>
              </w:rPr>
              <w:t>Usuario que accede a la sección corre</w:t>
            </w:r>
            <w:r w:rsidR="00556292">
              <w:rPr>
                <w:sz w:val="18"/>
                <w:szCs w:val="18"/>
              </w:rPr>
              <w:t>spondiente de</w:t>
            </w:r>
            <w:r w:rsidRPr="009D4363">
              <w:rPr>
                <w:sz w:val="18"/>
                <w:szCs w:val="18"/>
              </w:rPr>
              <w:t xml:space="preserve"> su departamento administrativo</w:t>
            </w:r>
          </w:p>
        </w:tc>
        <w:tc>
          <w:tcPr>
            <w:tcW w:w="3128" w:type="dxa"/>
          </w:tcPr>
          <w:p w14:paraId="1CE8929F" w14:textId="2FC287AA" w:rsidR="00B72388" w:rsidRPr="009D4363" w:rsidRDefault="000C44B2" w:rsidP="00C50157">
            <w:pPr>
              <w:rPr>
                <w:sz w:val="18"/>
                <w:szCs w:val="18"/>
                <w:highlight w:val="yellow"/>
              </w:rPr>
            </w:pPr>
            <w:r w:rsidRPr="009D4363">
              <w:rPr>
                <w:sz w:val="18"/>
                <w:szCs w:val="18"/>
              </w:rPr>
              <w:t>Gestión de usuarios, comunicados, solicitudes, solicitudes generales recibidas, solicitudes de justificaciones, novedades presentadas por los docentes, instructores o estudiantes, y gestión de aulas.</w:t>
            </w:r>
          </w:p>
        </w:tc>
        <w:tc>
          <w:tcPr>
            <w:tcW w:w="1830" w:type="dxa"/>
          </w:tcPr>
          <w:p w14:paraId="214D9390" w14:textId="1E7A70B4" w:rsidR="00B72388" w:rsidRPr="009D4363" w:rsidRDefault="00C50157" w:rsidP="001B754B">
            <w:pPr>
              <w:jc w:val="center"/>
              <w:rPr>
                <w:sz w:val="18"/>
                <w:szCs w:val="18"/>
              </w:rPr>
            </w:pPr>
            <w:r w:rsidRPr="009D4363">
              <w:rPr>
                <w:sz w:val="18"/>
                <w:szCs w:val="18"/>
              </w:rPr>
              <w:t xml:space="preserve">Ing. </w:t>
            </w:r>
            <w:r w:rsidR="00BC6B5A" w:rsidRPr="009D4363">
              <w:rPr>
                <w:sz w:val="18"/>
                <w:szCs w:val="18"/>
              </w:rPr>
              <w:t>David Yupanqui</w:t>
            </w:r>
          </w:p>
        </w:tc>
      </w:tr>
      <w:tr w:rsidR="00C973B9" w:rsidRPr="009D4363" w14:paraId="3DDC9091" w14:textId="77777777" w:rsidTr="00E65231">
        <w:tc>
          <w:tcPr>
            <w:tcW w:w="1555" w:type="dxa"/>
          </w:tcPr>
          <w:p w14:paraId="6463FA14" w14:textId="1AC72EC7" w:rsidR="00B72388" w:rsidRPr="009D4363" w:rsidRDefault="00B72388" w:rsidP="001B754B">
            <w:pPr>
              <w:jc w:val="center"/>
              <w:rPr>
                <w:sz w:val="18"/>
                <w:szCs w:val="18"/>
              </w:rPr>
            </w:pPr>
            <w:r w:rsidRPr="009D4363">
              <w:rPr>
                <w:sz w:val="18"/>
                <w:szCs w:val="18"/>
              </w:rPr>
              <w:t>Directivo de Pedagogía</w:t>
            </w:r>
          </w:p>
        </w:tc>
        <w:tc>
          <w:tcPr>
            <w:tcW w:w="1984" w:type="dxa"/>
          </w:tcPr>
          <w:p w14:paraId="6A7DB2F8" w14:textId="45363578" w:rsidR="00B72388" w:rsidRPr="009D4363" w:rsidRDefault="00230222" w:rsidP="00C50157">
            <w:pPr>
              <w:rPr>
                <w:sz w:val="18"/>
                <w:szCs w:val="18"/>
              </w:rPr>
            </w:pPr>
            <w:r w:rsidRPr="009D4363">
              <w:rPr>
                <w:sz w:val="18"/>
                <w:szCs w:val="18"/>
              </w:rPr>
              <w:t>Usuario que acced</w:t>
            </w:r>
            <w:r w:rsidR="00556292">
              <w:rPr>
                <w:sz w:val="18"/>
                <w:szCs w:val="18"/>
              </w:rPr>
              <w:t>e a la sección correspondiente de</w:t>
            </w:r>
            <w:r w:rsidRPr="009D4363">
              <w:rPr>
                <w:sz w:val="18"/>
                <w:szCs w:val="18"/>
              </w:rPr>
              <w:t xml:space="preserve"> su departamento administrativo</w:t>
            </w:r>
          </w:p>
        </w:tc>
        <w:tc>
          <w:tcPr>
            <w:tcW w:w="3128" w:type="dxa"/>
          </w:tcPr>
          <w:p w14:paraId="7347CEE6" w14:textId="4E15885A" w:rsidR="00B72388" w:rsidRPr="009D4363" w:rsidRDefault="00C973B9" w:rsidP="00C50157">
            <w:pPr>
              <w:rPr>
                <w:sz w:val="18"/>
                <w:szCs w:val="18"/>
                <w:highlight w:val="yellow"/>
              </w:rPr>
            </w:pPr>
            <w:r w:rsidRPr="009D4363">
              <w:rPr>
                <w:sz w:val="18"/>
                <w:szCs w:val="18"/>
              </w:rPr>
              <w:t>Gestión de usuarios, comunicados, solicitudes, solicitudes generales recibidas, solicitudes de justificaciones,</w:t>
            </w:r>
            <w:r w:rsidR="005A61F2" w:rsidRPr="009D4363">
              <w:rPr>
                <w:sz w:val="18"/>
                <w:szCs w:val="18"/>
              </w:rPr>
              <w:t xml:space="preserve"> </w:t>
            </w:r>
            <w:r w:rsidRPr="009D4363">
              <w:rPr>
                <w:sz w:val="18"/>
                <w:szCs w:val="18"/>
              </w:rPr>
              <w:t>matrículas</w:t>
            </w:r>
            <w:r w:rsidR="005A61F2" w:rsidRPr="009D4363">
              <w:rPr>
                <w:sz w:val="18"/>
                <w:szCs w:val="18"/>
              </w:rPr>
              <w:t xml:space="preserve">, cursos de los docentes a cargo, pagos docentes, pago instructores </w:t>
            </w:r>
            <w:r w:rsidRPr="009D4363">
              <w:rPr>
                <w:sz w:val="18"/>
                <w:szCs w:val="18"/>
              </w:rPr>
              <w:t>y</w:t>
            </w:r>
            <w:r w:rsidR="005A61F2" w:rsidRPr="009D4363">
              <w:rPr>
                <w:sz w:val="18"/>
                <w:szCs w:val="18"/>
              </w:rPr>
              <w:t xml:space="preserve"> novedades presentadas por los docentes, instructores o estudiantes</w:t>
            </w:r>
            <w:r w:rsidRPr="009D4363">
              <w:rPr>
                <w:sz w:val="18"/>
                <w:szCs w:val="18"/>
              </w:rPr>
              <w:t>.</w:t>
            </w:r>
          </w:p>
        </w:tc>
        <w:tc>
          <w:tcPr>
            <w:tcW w:w="1830" w:type="dxa"/>
          </w:tcPr>
          <w:p w14:paraId="24D94298" w14:textId="41E14EBB" w:rsidR="00B72388" w:rsidRPr="009D4363" w:rsidRDefault="005A61F2" w:rsidP="001B754B">
            <w:pPr>
              <w:jc w:val="center"/>
              <w:rPr>
                <w:sz w:val="18"/>
                <w:szCs w:val="18"/>
              </w:rPr>
            </w:pPr>
            <w:r w:rsidRPr="009D4363">
              <w:rPr>
                <w:sz w:val="18"/>
                <w:szCs w:val="18"/>
              </w:rPr>
              <w:t>Ing. Carlos Guffante</w:t>
            </w:r>
          </w:p>
        </w:tc>
      </w:tr>
      <w:tr w:rsidR="00C973B9" w:rsidRPr="009D4363" w14:paraId="036B5D85" w14:textId="77777777" w:rsidTr="00E65231">
        <w:tc>
          <w:tcPr>
            <w:tcW w:w="1555" w:type="dxa"/>
          </w:tcPr>
          <w:p w14:paraId="65579621" w14:textId="68188BD5" w:rsidR="00B72388" w:rsidRPr="009D4363" w:rsidRDefault="00B72388" w:rsidP="001B754B">
            <w:pPr>
              <w:jc w:val="center"/>
              <w:rPr>
                <w:sz w:val="18"/>
                <w:szCs w:val="18"/>
              </w:rPr>
            </w:pPr>
            <w:r w:rsidRPr="009D4363">
              <w:rPr>
                <w:sz w:val="18"/>
                <w:szCs w:val="18"/>
              </w:rPr>
              <w:t>Directivo de Contabilidad/Tesorería</w:t>
            </w:r>
          </w:p>
        </w:tc>
        <w:tc>
          <w:tcPr>
            <w:tcW w:w="1984" w:type="dxa"/>
          </w:tcPr>
          <w:p w14:paraId="6C27501E" w14:textId="2912CBDD" w:rsidR="00B72388" w:rsidRPr="009D4363" w:rsidRDefault="00230222" w:rsidP="00C50157">
            <w:pPr>
              <w:rPr>
                <w:sz w:val="18"/>
                <w:szCs w:val="18"/>
              </w:rPr>
            </w:pPr>
            <w:r w:rsidRPr="009D4363">
              <w:rPr>
                <w:sz w:val="18"/>
                <w:szCs w:val="18"/>
              </w:rPr>
              <w:t>Usuario que acced</w:t>
            </w:r>
            <w:r w:rsidR="00556292">
              <w:rPr>
                <w:sz w:val="18"/>
                <w:szCs w:val="18"/>
              </w:rPr>
              <w:t>e a la sección correspondiente de</w:t>
            </w:r>
            <w:r w:rsidRPr="009D4363">
              <w:rPr>
                <w:sz w:val="18"/>
                <w:szCs w:val="18"/>
              </w:rPr>
              <w:t xml:space="preserve"> su departamento administrativo</w:t>
            </w:r>
          </w:p>
        </w:tc>
        <w:tc>
          <w:tcPr>
            <w:tcW w:w="3128" w:type="dxa"/>
          </w:tcPr>
          <w:p w14:paraId="3B3990D3" w14:textId="2C6EBBFC" w:rsidR="00B72388" w:rsidRPr="009D4363" w:rsidRDefault="005A61F2" w:rsidP="00C50157">
            <w:pPr>
              <w:rPr>
                <w:sz w:val="18"/>
                <w:szCs w:val="18"/>
                <w:highlight w:val="yellow"/>
              </w:rPr>
            </w:pPr>
            <w:r w:rsidRPr="009D4363">
              <w:rPr>
                <w:sz w:val="18"/>
                <w:szCs w:val="18"/>
              </w:rPr>
              <w:t>Gestión de comunicados, solicitudes, solicitudes generales, inscripciones, matrículas, pago a docentes e instructores, venta de solicitudes y pago de mensualidad de los estudiantes.</w:t>
            </w:r>
          </w:p>
        </w:tc>
        <w:tc>
          <w:tcPr>
            <w:tcW w:w="1830" w:type="dxa"/>
          </w:tcPr>
          <w:p w14:paraId="2A75C74B" w14:textId="65199C33" w:rsidR="00B72388" w:rsidRPr="009D4363" w:rsidRDefault="005A61F2" w:rsidP="001B754B">
            <w:pPr>
              <w:jc w:val="center"/>
              <w:rPr>
                <w:sz w:val="18"/>
                <w:szCs w:val="18"/>
              </w:rPr>
            </w:pPr>
            <w:r w:rsidRPr="009D4363">
              <w:rPr>
                <w:sz w:val="18"/>
                <w:szCs w:val="18"/>
              </w:rPr>
              <w:t>Ing. Evelyn Delgado</w:t>
            </w:r>
          </w:p>
        </w:tc>
      </w:tr>
      <w:tr w:rsidR="00C973B9" w:rsidRPr="009D4363" w14:paraId="54B36723" w14:textId="77777777" w:rsidTr="00E65231">
        <w:tc>
          <w:tcPr>
            <w:tcW w:w="1555" w:type="dxa"/>
          </w:tcPr>
          <w:p w14:paraId="61D74893" w14:textId="5AAE6744" w:rsidR="00B72388" w:rsidRPr="009D4363" w:rsidRDefault="00B72388" w:rsidP="001B754B">
            <w:pPr>
              <w:jc w:val="center"/>
              <w:rPr>
                <w:sz w:val="18"/>
                <w:szCs w:val="18"/>
              </w:rPr>
            </w:pPr>
            <w:r w:rsidRPr="009D4363">
              <w:rPr>
                <w:sz w:val="18"/>
                <w:szCs w:val="18"/>
              </w:rPr>
              <w:t>Directivo de Gerencia</w:t>
            </w:r>
          </w:p>
        </w:tc>
        <w:tc>
          <w:tcPr>
            <w:tcW w:w="1984" w:type="dxa"/>
          </w:tcPr>
          <w:p w14:paraId="1B080ABE" w14:textId="146A7697" w:rsidR="00B72388" w:rsidRPr="009D4363" w:rsidRDefault="00230222" w:rsidP="00C50157">
            <w:pPr>
              <w:rPr>
                <w:sz w:val="18"/>
                <w:szCs w:val="18"/>
              </w:rPr>
            </w:pPr>
            <w:r w:rsidRPr="009D4363">
              <w:rPr>
                <w:sz w:val="18"/>
                <w:szCs w:val="18"/>
              </w:rPr>
              <w:t>Usuario que accede a la sección</w:t>
            </w:r>
            <w:r w:rsidR="00556292">
              <w:rPr>
                <w:sz w:val="18"/>
                <w:szCs w:val="18"/>
              </w:rPr>
              <w:t xml:space="preserve"> correspondiente de</w:t>
            </w:r>
            <w:r w:rsidRPr="009D4363">
              <w:rPr>
                <w:sz w:val="18"/>
                <w:szCs w:val="18"/>
              </w:rPr>
              <w:t xml:space="preserve"> su departamento administrativo</w:t>
            </w:r>
          </w:p>
        </w:tc>
        <w:tc>
          <w:tcPr>
            <w:tcW w:w="3128" w:type="dxa"/>
          </w:tcPr>
          <w:p w14:paraId="1E90EA13" w14:textId="266CE903" w:rsidR="00B72388" w:rsidRPr="009D4363" w:rsidRDefault="0027485D" w:rsidP="00C50157">
            <w:pPr>
              <w:rPr>
                <w:sz w:val="18"/>
                <w:szCs w:val="18"/>
                <w:highlight w:val="yellow"/>
              </w:rPr>
            </w:pPr>
            <w:r w:rsidRPr="009D4363">
              <w:rPr>
                <w:sz w:val="18"/>
                <w:szCs w:val="18"/>
              </w:rPr>
              <w:t>Gestión de comunicados, solicitudes, solicitudes generales recibidas, inscripciones, matrículas</w:t>
            </w:r>
            <w:r w:rsidR="00BC6B5A" w:rsidRPr="009D4363">
              <w:rPr>
                <w:sz w:val="18"/>
                <w:szCs w:val="18"/>
              </w:rPr>
              <w:t xml:space="preserve"> y </w:t>
            </w:r>
            <w:r w:rsidRPr="009D4363">
              <w:rPr>
                <w:sz w:val="18"/>
                <w:szCs w:val="18"/>
              </w:rPr>
              <w:t>pago a docentes e instructores</w:t>
            </w:r>
          </w:p>
        </w:tc>
        <w:tc>
          <w:tcPr>
            <w:tcW w:w="1830" w:type="dxa"/>
          </w:tcPr>
          <w:p w14:paraId="3870A695" w14:textId="7F62C530" w:rsidR="00B72388" w:rsidRPr="009D4363" w:rsidRDefault="00BC6B5A" w:rsidP="001B754B">
            <w:pPr>
              <w:jc w:val="center"/>
              <w:rPr>
                <w:sz w:val="18"/>
                <w:szCs w:val="18"/>
              </w:rPr>
            </w:pPr>
            <w:r w:rsidRPr="009D4363">
              <w:rPr>
                <w:sz w:val="18"/>
                <w:szCs w:val="18"/>
              </w:rPr>
              <w:t>Ing. Ronald Rivera</w:t>
            </w:r>
          </w:p>
        </w:tc>
      </w:tr>
      <w:tr w:rsidR="00C973B9" w:rsidRPr="009D4363" w14:paraId="43F3E6ED" w14:textId="77777777" w:rsidTr="00E65231">
        <w:tc>
          <w:tcPr>
            <w:tcW w:w="1555" w:type="dxa"/>
          </w:tcPr>
          <w:p w14:paraId="72346F3F" w14:textId="22E39E0A" w:rsidR="00B72388" w:rsidRPr="009D4363" w:rsidRDefault="00B72388" w:rsidP="001B754B">
            <w:pPr>
              <w:jc w:val="center"/>
              <w:rPr>
                <w:sz w:val="18"/>
                <w:szCs w:val="18"/>
              </w:rPr>
            </w:pPr>
            <w:r w:rsidRPr="009D4363">
              <w:rPr>
                <w:sz w:val="18"/>
                <w:szCs w:val="18"/>
              </w:rPr>
              <w:t>Directivo de Servicio</w:t>
            </w:r>
          </w:p>
        </w:tc>
        <w:tc>
          <w:tcPr>
            <w:tcW w:w="1984" w:type="dxa"/>
          </w:tcPr>
          <w:p w14:paraId="609CB1E1" w14:textId="060FEAD7" w:rsidR="00B72388" w:rsidRPr="009D4363" w:rsidRDefault="00230222" w:rsidP="00C50157">
            <w:pPr>
              <w:rPr>
                <w:sz w:val="18"/>
                <w:szCs w:val="18"/>
              </w:rPr>
            </w:pPr>
            <w:r w:rsidRPr="009D4363">
              <w:rPr>
                <w:sz w:val="18"/>
                <w:szCs w:val="18"/>
              </w:rPr>
              <w:t>Usuario que accede a la sección cor</w:t>
            </w:r>
            <w:r w:rsidR="00556292">
              <w:rPr>
                <w:sz w:val="18"/>
                <w:szCs w:val="18"/>
              </w:rPr>
              <w:t>respondiente de</w:t>
            </w:r>
            <w:r w:rsidRPr="009D4363">
              <w:rPr>
                <w:sz w:val="18"/>
                <w:szCs w:val="18"/>
              </w:rPr>
              <w:t xml:space="preserve"> su departamento administrativo</w:t>
            </w:r>
          </w:p>
        </w:tc>
        <w:tc>
          <w:tcPr>
            <w:tcW w:w="3128" w:type="dxa"/>
          </w:tcPr>
          <w:p w14:paraId="7660F773" w14:textId="06AFB7E2" w:rsidR="00B72388" w:rsidRPr="009D4363" w:rsidRDefault="00BC6B5A" w:rsidP="00C50157">
            <w:pPr>
              <w:rPr>
                <w:sz w:val="18"/>
                <w:szCs w:val="18"/>
                <w:highlight w:val="yellow"/>
              </w:rPr>
            </w:pPr>
            <w:r w:rsidRPr="009D4363">
              <w:rPr>
                <w:sz w:val="18"/>
                <w:szCs w:val="18"/>
              </w:rPr>
              <w:t>Gestión de comunicados y solicitudes generales recibidas</w:t>
            </w:r>
          </w:p>
        </w:tc>
        <w:tc>
          <w:tcPr>
            <w:tcW w:w="1830" w:type="dxa"/>
          </w:tcPr>
          <w:p w14:paraId="0101FA81" w14:textId="1FAFA51A" w:rsidR="00B72388" w:rsidRPr="009D4363" w:rsidRDefault="00BC6B5A" w:rsidP="001B754B">
            <w:pPr>
              <w:jc w:val="center"/>
              <w:rPr>
                <w:sz w:val="18"/>
                <w:szCs w:val="18"/>
              </w:rPr>
            </w:pPr>
            <w:r w:rsidRPr="009D4363">
              <w:rPr>
                <w:sz w:val="18"/>
                <w:szCs w:val="18"/>
              </w:rPr>
              <w:t>Sr. Edison Serrano</w:t>
            </w:r>
          </w:p>
        </w:tc>
      </w:tr>
      <w:tr w:rsidR="00C973B9" w:rsidRPr="009D4363" w14:paraId="20AA45A3" w14:textId="77777777" w:rsidTr="00E65231">
        <w:tc>
          <w:tcPr>
            <w:tcW w:w="1555" w:type="dxa"/>
          </w:tcPr>
          <w:p w14:paraId="0E4BDDB2" w14:textId="75223D37" w:rsidR="003D7B57" w:rsidRPr="009D4363" w:rsidRDefault="003D7B57" w:rsidP="001B754B">
            <w:pPr>
              <w:jc w:val="center"/>
              <w:rPr>
                <w:sz w:val="18"/>
                <w:szCs w:val="18"/>
              </w:rPr>
            </w:pPr>
            <w:r w:rsidRPr="009D4363">
              <w:rPr>
                <w:sz w:val="18"/>
                <w:szCs w:val="18"/>
              </w:rPr>
              <w:t>Docente</w:t>
            </w:r>
          </w:p>
        </w:tc>
        <w:tc>
          <w:tcPr>
            <w:tcW w:w="1984" w:type="dxa"/>
          </w:tcPr>
          <w:p w14:paraId="0F84A1E0" w14:textId="44B00F10" w:rsidR="003D7B57" w:rsidRPr="009D4363" w:rsidRDefault="003D7B57" w:rsidP="00C50157">
            <w:pPr>
              <w:rPr>
                <w:sz w:val="18"/>
                <w:szCs w:val="18"/>
              </w:rPr>
            </w:pPr>
            <w:r w:rsidRPr="009D4363">
              <w:rPr>
                <w:sz w:val="18"/>
                <w:szCs w:val="18"/>
              </w:rPr>
              <w:t>Usuario que accede al sistema</w:t>
            </w:r>
            <w:r w:rsidR="006F16CD" w:rsidRPr="009D4363">
              <w:rPr>
                <w:sz w:val="18"/>
                <w:szCs w:val="18"/>
              </w:rPr>
              <w:t>, pero únicamente a la sección asignada al docente</w:t>
            </w:r>
          </w:p>
        </w:tc>
        <w:tc>
          <w:tcPr>
            <w:tcW w:w="3128" w:type="dxa"/>
          </w:tcPr>
          <w:p w14:paraId="6E42C84B" w14:textId="3B89AB52" w:rsidR="006F16CD" w:rsidRPr="009D4363" w:rsidRDefault="006F16CD" w:rsidP="00C50157">
            <w:pPr>
              <w:rPr>
                <w:sz w:val="18"/>
                <w:szCs w:val="18"/>
              </w:rPr>
            </w:pPr>
            <w:r w:rsidRPr="009D4363">
              <w:rPr>
                <w:sz w:val="18"/>
                <w:szCs w:val="18"/>
              </w:rPr>
              <w:t>Gestión de comunicados, solicitudes y cursos asignados</w:t>
            </w:r>
          </w:p>
        </w:tc>
        <w:tc>
          <w:tcPr>
            <w:tcW w:w="1830" w:type="dxa"/>
          </w:tcPr>
          <w:p w14:paraId="130ACEC0" w14:textId="2F421B0E" w:rsidR="003D7B57" w:rsidRPr="009D4363" w:rsidRDefault="009B01B7" w:rsidP="001B754B">
            <w:pPr>
              <w:jc w:val="center"/>
              <w:rPr>
                <w:sz w:val="18"/>
                <w:szCs w:val="18"/>
              </w:rPr>
            </w:pPr>
            <w:r w:rsidRPr="009D4363">
              <w:rPr>
                <w:sz w:val="18"/>
                <w:szCs w:val="18"/>
              </w:rPr>
              <w:t>Personal administrativo</w:t>
            </w:r>
          </w:p>
        </w:tc>
      </w:tr>
      <w:tr w:rsidR="00C973B9" w:rsidRPr="009D4363" w14:paraId="5BE5ED98" w14:textId="77777777" w:rsidTr="00E65231">
        <w:tc>
          <w:tcPr>
            <w:tcW w:w="1555" w:type="dxa"/>
          </w:tcPr>
          <w:p w14:paraId="43019468" w14:textId="582CE760" w:rsidR="006F16CD" w:rsidRPr="009D4363" w:rsidRDefault="006F16CD" w:rsidP="001B754B">
            <w:pPr>
              <w:jc w:val="center"/>
              <w:rPr>
                <w:sz w:val="18"/>
                <w:szCs w:val="18"/>
              </w:rPr>
            </w:pPr>
            <w:r w:rsidRPr="009D4363">
              <w:rPr>
                <w:sz w:val="18"/>
                <w:szCs w:val="18"/>
              </w:rPr>
              <w:t>Instructor</w:t>
            </w:r>
          </w:p>
        </w:tc>
        <w:tc>
          <w:tcPr>
            <w:tcW w:w="1984" w:type="dxa"/>
          </w:tcPr>
          <w:p w14:paraId="2EA730A0" w14:textId="1B329A40" w:rsidR="006F16CD" w:rsidRPr="009D4363" w:rsidRDefault="006F16CD" w:rsidP="00C50157">
            <w:pPr>
              <w:rPr>
                <w:sz w:val="18"/>
                <w:szCs w:val="18"/>
              </w:rPr>
            </w:pPr>
            <w:r w:rsidRPr="009D4363">
              <w:rPr>
                <w:sz w:val="18"/>
                <w:szCs w:val="18"/>
              </w:rPr>
              <w:t>Usuario que accede al sistema, pero únicamente a la sección asignada al instructor</w:t>
            </w:r>
          </w:p>
        </w:tc>
        <w:tc>
          <w:tcPr>
            <w:tcW w:w="3128" w:type="dxa"/>
          </w:tcPr>
          <w:p w14:paraId="5F01319B" w14:textId="2B47EF4E" w:rsidR="006F16CD" w:rsidRPr="009D4363" w:rsidRDefault="006F16CD" w:rsidP="00C50157">
            <w:pPr>
              <w:rPr>
                <w:sz w:val="18"/>
                <w:szCs w:val="18"/>
              </w:rPr>
            </w:pPr>
            <w:r w:rsidRPr="009D4363">
              <w:rPr>
                <w:sz w:val="18"/>
                <w:szCs w:val="18"/>
              </w:rPr>
              <w:t>Gestión de comunicados, solicitudes y cursos asignados</w:t>
            </w:r>
          </w:p>
        </w:tc>
        <w:tc>
          <w:tcPr>
            <w:tcW w:w="1830" w:type="dxa"/>
          </w:tcPr>
          <w:p w14:paraId="4BD8EC16" w14:textId="781B6BF1" w:rsidR="006F16CD" w:rsidRPr="009D4363" w:rsidRDefault="009B01B7" w:rsidP="001B754B">
            <w:pPr>
              <w:jc w:val="center"/>
              <w:rPr>
                <w:sz w:val="18"/>
                <w:szCs w:val="18"/>
              </w:rPr>
            </w:pPr>
            <w:r w:rsidRPr="009D4363">
              <w:rPr>
                <w:sz w:val="18"/>
                <w:szCs w:val="18"/>
              </w:rPr>
              <w:t>Personal administrativo</w:t>
            </w:r>
          </w:p>
        </w:tc>
      </w:tr>
      <w:tr w:rsidR="00C973B9" w:rsidRPr="009D4363" w14:paraId="3398F999" w14:textId="77777777" w:rsidTr="00E65231">
        <w:tc>
          <w:tcPr>
            <w:tcW w:w="1555" w:type="dxa"/>
          </w:tcPr>
          <w:p w14:paraId="08ADDBEF" w14:textId="4DB53653" w:rsidR="006F16CD" w:rsidRPr="009D4363" w:rsidRDefault="006F16CD" w:rsidP="001B754B">
            <w:pPr>
              <w:jc w:val="center"/>
              <w:rPr>
                <w:sz w:val="18"/>
                <w:szCs w:val="18"/>
              </w:rPr>
            </w:pPr>
            <w:r w:rsidRPr="009D4363">
              <w:rPr>
                <w:sz w:val="18"/>
                <w:szCs w:val="18"/>
              </w:rPr>
              <w:t>Estudiante</w:t>
            </w:r>
          </w:p>
        </w:tc>
        <w:tc>
          <w:tcPr>
            <w:tcW w:w="1984" w:type="dxa"/>
          </w:tcPr>
          <w:p w14:paraId="10DB1B3F" w14:textId="692D9532" w:rsidR="006F16CD" w:rsidRPr="009D4363" w:rsidRDefault="006F16CD" w:rsidP="00C50157">
            <w:pPr>
              <w:rPr>
                <w:sz w:val="18"/>
                <w:szCs w:val="18"/>
              </w:rPr>
            </w:pPr>
            <w:r w:rsidRPr="009D4363">
              <w:rPr>
                <w:sz w:val="18"/>
                <w:szCs w:val="18"/>
              </w:rPr>
              <w:t>Usuario que accede al sistema, pero únicamente a la sección asignada al estudiante</w:t>
            </w:r>
          </w:p>
        </w:tc>
        <w:tc>
          <w:tcPr>
            <w:tcW w:w="3128" w:type="dxa"/>
          </w:tcPr>
          <w:p w14:paraId="40B0F4F0" w14:textId="449C36EA" w:rsidR="006F16CD" w:rsidRPr="009D4363" w:rsidRDefault="006F16CD" w:rsidP="00C50157">
            <w:pPr>
              <w:rPr>
                <w:sz w:val="18"/>
                <w:szCs w:val="18"/>
              </w:rPr>
            </w:pPr>
            <w:r w:rsidRPr="009D4363">
              <w:rPr>
                <w:sz w:val="18"/>
                <w:szCs w:val="18"/>
              </w:rPr>
              <w:t>Gestión de comunicados, inscripción, matrícula, sílabos, planificaciones, evaluaciones a los docentes, pago de mensualidad, solicitudes generales y solicitudes de justificación</w:t>
            </w:r>
          </w:p>
        </w:tc>
        <w:tc>
          <w:tcPr>
            <w:tcW w:w="1830" w:type="dxa"/>
          </w:tcPr>
          <w:p w14:paraId="5FB165BD" w14:textId="245FC61C" w:rsidR="006F16CD" w:rsidRPr="009D4363" w:rsidRDefault="009B01B7" w:rsidP="001B754B">
            <w:pPr>
              <w:jc w:val="center"/>
              <w:rPr>
                <w:sz w:val="18"/>
                <w:szCs w:val="18"/>
              </w:rPr>
            </w:pPr>
            <w:r w:rsidRPr="009D4363">
              <w:rPr>
                <w:sz w:val="18"/>
                <w:szCs w:val="18"/>
              </w:rPr>
              <w:t>Personal administrativo</w:t>
            </w:r>
          </w:p>
        </w:tc>
      </w:tr>
      <w:tr w:rsidR="00C973B9" w:rsidRPr="009D4363" w14:paraId="101A3705" w14:textId="77777777" w:rsidTr="00E65231">
        <w:tc>
          <w:tcPr>
            <w:tcW w:w="1555" w:type="dxa"/>
          </w:tcPr>
          <w:p w14:paraId="4AA94C21" w14:textId="307C6EA6" w:rsidR="006F16CD" w:rsidRPr="009D4363" w:rsidRDefault="006F16CD" w:rsidP="001B754B">
            <w:pPr>
              <w:jc w:val="center"/>
              <w:rPr>
                <w:sz w:val="18"/>
                <w:szCs w:val="18"/>
              </w:rPr>
            </w:pPr>
            <w:r w:rsidRPr="009D4363">
              <w:rPr>
                <w:sz w:val="18"/>
                <w:szCs w:val="18"/>
              </w:rPr>
              <w:t>Practicante de D</w:t>
            </w:r>
            <w:r w:rsidR="00B72388" w:rsidRPr="009D4363">
              <w:rPr>
                <w:sz w:val="18"/>
                <w:szCs w:val="18"/>
              </w:rPr>
              <w:t>TIC</w:t>
            </w:r>
          </w:p>
        </w:tc>
        <w:tc>
          <w:tcPr>
            <w:tcW w:w="1984" w:type="dxa"/>
          </w:tcPr>
          <w:p w14:paraId="5BDA6F52" w14:textId="22C3D990" w:rsidR="006F16CD" w:rsidRPr="009D4363" w:rsidRDefault="006F16CD" w:rsidP="00C50157">
            <w:pPr>
              <w:rPr>
                <w:sz w:val="18"/>
                <w:szCs w:val="18"/>
              </w:rPr>
            </w:pPr>
            <w:r w:rsidRPr="009D4363">
              <w:rPr>
                <w:sz w:val="18"/>
                <w:szCs w:val="18"/>
              </w:rPr>
              <w:t>Usuario que accede al sistema, pero únicamente a la sección asignada al practicante de Dtic</w:t>
            </w:r>
          </w:p>
        </w:tc>
        <w:tc>
          <w:tcPr>
            <w:tcW w:w="3128" w:type="dxa"/>
          </w:tcPr>
          <w:p w14:paraId="4FC633B1" w14:textId="6FC6ECD8" w:rsidR="006F16CD" w:rsidRPr="009D4363" w:rsidRDefault="006F16CD" w:rsidP="00C50157">
            <w:pPr>
              <w:rPr>
                <w:sz w:val="18"/>
                <w:szCs w:val="18"/>
              </w:rPr>
            </w:pPr>
            <w:r w:rsidRPr="009D4363">
              <w:rPr>
                <w:sz w:val="18"/>
                <w:szCs w:val="18"/>
              </w:rPr>
              <w:t xml:space="preserve">Gestión de comunicados, solicitudes y </w:t>
            </w:r>
            <w:r w:rsidR="0019240B" w:rsidRPr="009D4363">
              <w:rPr>
                <w:sz w:val="18"/>
                <w:szCs w:val="18"/>
              </w:rPr>
              <w:t>proyectos</w:t>
            </w:r>
          </w:p>
          <w:p w14:paraId="65ED74C1" w14:textId="77777777" w:rsidR="006F16CD" w:rsidRPr="009D4363" w:rsidRDefault="006F16CD" w:rsidP="00C50157">
            <w:pPr>
              <w:rPr>
                <w:sz w:val="18"/>
                <w:szCs w:val="18"/>
              </w:rPr>
            </w:pPr>
          </w:p>
        </w:tc>
        <w:tc>
          <w:tcPr>
            <w:tcW w:w="1830" w:type="dxa"/>
          </w:tcPr>
          <w:p w14:paraId="61A4F364" w14:textId="739B56F6" w:rsidR="006F16CD" w:rsidRPr="009D4363" w:rsidRDefault="009B01B7" w:rsidP="001B754B">
            <w:pPr>
              <w:jc w:val="center"/>
              <w:rPr>
                <w:sz w:val="18"/>
                <w:szCs w:val="18"/>
              </w:rPr>
            </w:pPr>
            <w:r w:rsidRPr="009D4363">
              <w:rPr>
                <w:sz w:val="18"/>
                <w:szCs w:val="18"/>
              </w:rPr>
              <w:t>Personal administrativo</w:t>
            </w:r>
          </w:p>
        </w:tc>
      </w:tr>
    </w:tbl>
    <w:p w14:paraId="62AEB554" w14:textId="77777777" w:rsidR="0035324A" w:rsidRPr="00A14027" w:rsidRDefault="0035324A" w:rsidP="0035324A">
      <w:pPr>
        <w:pStyle w:val="Textoindependiente"/>
        <w:spacing w:line="360" w:lineRule="auto"/>
        <w:rPr>
          <w:b/>
          <w:sz w:val="16"/>
        </w:rPr>
      </w:pPr>
      <w:r w:rsidRPr="00A14027">
        <w:rPr>
          <w:b/>
          <w:sz w:val="16"/>
        </w:rPr>
        <w:t xml:space="preserve">Realizado por: </w:t>
      </w:r>
      <w:r w:rsidRPr="00A14027">
        <w:rPr>
          <w:sz w:val="16"/>
        </w:rPr>
        <w:t>W. Aldas y C. Pilataxi, 2020</w:t>
      </w:r>
    </w:p>
    <w:p w14:paraId="4980AAD7" w14:textId="10989333" w:rsidR="003A43EF" w:rsidRPr="00463C35" w:rsidRDefault="003A43EF" w:rsidP="00C50157">
      <w:pPr>
        <w:spacing w:line="360" w:lineRule="auto"/>
      </w:pPr>
    </w:p>
    <w:p w14:paraId="0AE169AD" w14:textId="14ECF35D" w:rsidR="00293F1D" w:rsidRPr="00065DDE" w:rsidRDefault="00293F1D" w:rsidP="002572B4">
      <w:pPr>
        <w:pStyle w:val="Ttulo3"/>
        <w:numPr>
          <w:ilvl w:val="2"/>
          <w:numId w:val="2"/>
        </w:numPr>
      </w:pPr>
      <w:bookmarkStart w:id="201" w:name="_Toc77780642"/>
      <w:r w:rsidRPr="00065DDE">
        <w:t>Sprint Backlog (Planificación)</w:t>
      </w:r>
      <w:bookmarkEnd w:id="201"/>
    </w:p>
    <w:p w14:paraId="545A904D" w14:textId="77777777" w:rsidR="00C50157" w:rsidRDefault="00C50157" w:rsidP="00411B4C">
      <w:pPr>
        <w:pStyle w:val="Textoindependiente"/>
        <w:spacing w:line="360" w:lineRule="auto"/>
      </w:pPr>
    </w:p>
    <w:p w14:paraId="7E7EE88C" w14:textId="673E46B8" w:rsidR="00293F1D" w:rsidRDefault="00613C0C" w:rsidP="00411B4C">
      <w:pPr>
        <w:pStyle w:val="Textoindependiente"/>
        <w:spacing w:line="360" w:lineRule="auto"/>
      </w:pPr>
      <w:r w:rsidRPr="007442A8">
        <w:t xml:space="preserve">Para el desarrollo del sistema se ha establecido un total de </w:t>
      </w:r>
      <w:r w:rsidR="007442A8" w:rsidRPr="007442A8">
        <w:t>15</w:t>
      </w:r>
      <w:r w:rsidR="00293F1D" w:rsidRPr="007442A8">
        <w:t xml:space="preserve"> Sprints entregables</w:t>
      </w:r>
      <w:r w:rsidRPr="007442A8">
        <w:t xml:space="preserve">, lo cual representa un avance periódico del </w:t>
      </w:r>
      <w:r w:rsidR="00725221">
        <w:t>proyecto</w:t>
      </w:r>
      <w:r w:rsidR="00293F1D" w:rsidRPr="007442A8">
        <w:t xml:space="preserve">, en cada uno de estos se integra un conjunto de varias actividades </w:t>
      </w:r>
      <w:r w:rsidRPr="007442A8">
        <w:t>c</w:t>
      </w:r>
      <w:r w:rsidR="00293F1D" w:rsidRPr="007442A8">
        <w:t>o</w:t>
      </w:r>
      <w:r w:rsidRPr="007442A8">
        <w:t>mo las</w:t>
      </w:r>
      <w:r w:rsidR="00293F1D" w:rsidRPr="007442A8">
        <w:t xml:space="preserve"> historias de usuario</w:t>
      </w:r>
      <w:r w:rsidRPr="007442A8">
        <w:t xml:space="preserve"> y las historias técnicas</w:t>
      </w:r>
      <w:r w:rsidR="00293F1D" w:rsidRPr="007442A8">
        <w:t xml:space="preserve">. La </w:t>
      </w:r>
      <w:r w:rsidR="00293F1D" w:rsidRPr="007442A8">
        <w:rPr>
          <w:spacing w:val="-3"/>
        </w:rPr>
        <w:t xml:space="preserve">fecha </w:t>
      </w:r>
      <w:r w:rsidR="00293F1D" w:rsidRPr="007442A8">
        <w:t xml:space="preserve">de inicio de desarrollo del sistema </w:t>
      </w:r>
      <w:r w:rsidR="00293F1D" w:rsidRPr="007442A8">
        <w:rPr>
          <w:spacing w:val="-4"/>
        </w:rPr>
        <w:t xml:space="preserve">es el </w:t>
      </w:r>
      <w:r w:rsidR="00293F1D" w:rsidRPr="007442A8">
        <w:t xml:space="preserve">01/06/2020 y finaliza el </w:t>
      </w:r>
      <w:r w:rsidR="007442A8" w:rsidRPr="007442A8">
        <w:t>01</w:t>
      </w:r>
      <w:r w:rsidR="00293F1D" w:rsidRPr="007442A8">
        <w:t>/</w:t>
      </w:r>
      <w:r w:rsidR="007442A8" w:rsidRPr="007442A8">
        <w:t>04</w:t>
      </w:r>
      <w:r w:rsidR="00293F1D" w:rsidRPr="007442A8">
        <w:t>/202</w:t>
      </w:r>
      <w:r w:rsidR="007442A8" w:rsidRPr="007442A8">
        <w:t>1</w:t>
      </w:r>
      <w:r w:rsidR="00293F1D" w:rsidRPr="007442A8">
        <w:t>, siendo así que el proyecto tendrá una duración de</w:t>
      </w:r>
      <w:r w:rsidR="00293F1D" w:rsidRPr="007442A8">
        <w:rPr>
          <w:spacing w:val="-12"/>
        </w:rPr>
        <w:t xml:space="preserve"> </w:t>
      </w:r>
      <w:r w:rsidR="007442A8" w:rsidRPr="007442A8">
        <w:t>11</w:t>
      </w:r>
      <w:r w:rsidR="00293F1D" w:rsidRPr="007442A8">
        <w:rPr>
          <w:spacing w:val="-4"/>
        </w:rPr>
        <w:t xml:space="preserve"> </w:t>
      </w:r>
      <w:r w:rsidR="00293F1D" w:rsidRPr="007442A8">
        <w:t>meses.</w:t>
      </w:r>
      <w:r w:rsidR="00293F1D" w:rsidRPr="007442A8">
        <w:rPr>
          <w:spacing w:val="-2"/>
        </w:rPr>
        <w:t xml:space="preserve"> </w:t>
      </w:r>
      <w:r w:rsidR="00293F1D" w:rsidRPr="007442A8">
        <w:t>Además,</w:t>
      </w:r>
      <w:r w:rsidR="00293F1D" w:rsidRPr="007442A8">
        <w:rPr>
          <w:spacing w:val="-1"/>
        </w:rPr>
        <w:t xml:space="preserve"> </w:t>
      </w:r>
      <w:r w:rsidR="00293F1D" w:rsidRPr="007442A8">
        <w:t>se</w:t>
      </w:r>
      <w:r w:rsidR="00293F1D" w:rsidRPr="007442A8">
        <w:rPr>
          <w:spacing w:val="-11"/>
        </w:rPr>
        <w:t xml:space="preserve"> </w:t>
      </w:r>
      <w:r w:rsidR="00293F1D" w:rsidRPr="007442A8">
        <w:t>debe</w:t>
      </w:r>
      <w:r w:rsidR="00293F1D" w:rsidRPr="007442A8">
        <w:rPr>
          <w:spacing w:val="-11"/>
        </w:rPr>
        <w:t xml:space="preserve"> </w:t>
      </w:r>
      <w:r w:rsidR="00293F1D" w:rsidRPr="007442A8">
        <w:t>tener</w:t>
      </w:r>
      <w:r w:rsidR="00293F1D" w:rsidRPr="007442A8">
        <w:rPr>
          <w:spacing w:val="-2"/>
        </w:rPr>
        <w:t xml:space="preserve"> </w:t>
      </w:r>
      <w:r w:rsidR="00293F1D" w:rsidRPr="007442A8">
        <w:t>en</w:t>
      </w:r>
      <w:r w:rsidR="00293F1D" w:rsidRPr="007442A8">
        <w:rPr>
          <w:spacing w:val="-9"/>
        </w:rPr>
        <w:t xml:space="preserve"> </w:t>
      </w:r>
      <w:r w:rsidR="00293F1D" w:rsidRPr="007442A8">
        <w:t>cuenta</w:t>
      </w:r>
      <w:r w:rsidR="00293F1D" w:rsidRPr="007442A8">
        <w:rPr>
          <w:spacing w:val="-2"/>
        </w:rPr>
        <w:t xml:space="preserve"> </w:t>
      </w:r>
      <w:r w:rsidR="00293F1D" w:rsidRPr="007442A8">
        <w:t>que</w:t>
      </w:r>
      <w:r w:rsidR="00293F1D" w:rsidRPr="007442A8">
        <w:rPr>
          <w:spacing w:val="-11"/>
        </w:rPr>
        <w:t xml:space="preserve"> </w:t>
      </w:r>
      <w:r w:rsidR="00293F1D" w:rsidRPr="007442A8">
        <w:t>cada</w:t>
      </w:r>
      <w:r w:rsidR="00293F1D" w:rsidRPr="007442A8">
        <w:rPr>
          <w:spacing w:val="-1"/>
        </w:rPr>
        <w:t xml:space="preserve"> </w:t>
      </w:r>
      <w:r w:rsidR="00293F1D" w:rsidRPr="007442A8">
        <w:t>Sprint</w:t>
      </w:r>
      <w:r w:rsidR="00293F1D" w:rsidRPr="007442A8">
        <w:rPr>
          <w:spacing w:val="-4"/>
        </w:rPr>
        <w:t xml:space="preserve"> </w:t>
      </w:r>
      <w:r w:rsidR="00293F1D" w:rsidRPr="007442A8">
        <w:t>entregable</w:t>
      </w:r>
      <w:r w:rsidR="00293F1D" w:rsidRPr="007442A8">
        <w:rPr>
          <w:spacing w:val="-11"/>
        </w:rPr>
        <w:t xml:space="preserve"> </w:t>
      </w:r>
      <w:r w:rsidR="00293F1D" w:rsidRPr="007442A8">
        <w:t>tiene</w:t>
      </w:r>
      <w:r w:rsidR="00293F1D" w:rsidRPr="007442A8">
        <w:rPr>
          <w:spacing w:val="-12"/>
        </w:rPr>
        <w:t xml:space="preserve"> </w:t>
      </w:r>
      <w:r w:rsidR="00293F1D" w:rsidRPr="007442A8">
        <w:t>un</w:t>
      </w:r>
      <w:r w:rsidR="00293F1D" w:rsidRPr="007442A8">
        <w:rPr>
          <w:spacing w:val="-9"/>
        </w:rPr>
        <w:t xml:space="preserve"> </w:t>
      </w:r>
      <w:r w:rsidR="00293F1D" w:rsidRPr="007442A8">
        <w:t>límite</w:t>
      </w:r>
      <w:r w:rsidR="00293F1D" w:rsidRPr="007442A8">
        <w:rPr>
          <w:spacing w:val="-6"/>
        </w:rPr>
        <w:t xml:space="preserve"> </w:t>
      </w:r>
      <w:r w:rsidR="00293F1D" w:rsidRPr="007442A8">
        <w:t>de</w:t>
      </w:r>
      <w:r w:rsidR="00293F1D" w:rsidRPr="007442A8">
        <w:rPr>
          <w:spacing w:val="-12"/>
        </w:rPr>
        <w:t xml:space="preserve"> </w:t>
      </w:r>
      <w:r w:rsidR="00293F1D" w:rsidRPr="007442A8">
        <w:t>tiempo de 15 días</w:t>
      </w:r>
      <w:r w:rsidR="00293F1D" w:rsidRPr="007442A8">
        <w:rPr>
          <w:spacing w:val="-2"/>
        </w:rPr>
        <w:t xml:space="preserve"> </w:t>
      </w:r>
      <w:r w:rsidR="00293F1D" w:rsidRPr="007442A8">
        <w:t>laborales.</w:t>
      </w:r>
    </w:p>
    <w:p w14:paraId="5B2BF415" w14:textId="5BDF6BC8" w:rsidR="00725221" w:rsidRPr="00725221" w:rsidRDefault="00725221" w:rsidP="00411B4C">
      <w:pPr>
        <w:pStyle w:val="Textoindependiente"/>
        <w:spacing w:line="360" w:lineRule="auto"/>
      </w:pPr>
      <w:r>
        <w:t xml:space="preserve">En la </w:t>
      </w:r>
      <w:r w:rsidRPr="00725221">
        <w:rPr>
          <w:b/>
        </w:rPr>
        <w:t>Tabla 6-3</w:t>
      </w:r>
      <w:r>
        <w:rPr>
          <w:b/>
        </w:rPr>
        <w:t xml:space="preserve"> </w:t>
      </w:r>
      <w:r>
        <w:t>se detalla el orden de desarrollo de las historias técnicas y las historias de usuario, que han sido distribuidos a lo largo de los Sprints planteados, además se ha agregado el esfuerzo que requieren cada uno de ellos, el tipo de actividad, la fecha de inicio y finalización.</w:t>
      </w:r>
    </w:p>
    <w:p w14:paraId="630F8440" w14:textId="77777777" w:rsidR="00AB050D" w:rsidRDefault="00AB050D" w:rsidP="00411B4C">
      <w:pPr>
        <w:pStyle w:val="Textoindependiente"/>
        <w:spacing w:line="360" w:lineRule="auto"/>
      </w:pPr>
    </w:p>
    <w:p w14:paraId="77BA088E" w14:textId="228916FE" w:rsidR="00D86403" w:rsidRPr="00D86403" w:rsidRDefault="00D86403" w:rsidP="00D86403">
      <w:pPr>
        <w:pStyle w:val="Descripcin"/>
        <w:keepNext/>
        <w:rPr>
          <w:b w:val="0"/>
        </w:rPr>
      </w:pPr>
      <w:r>
        <w:t xml:space="preserve">Tabla </w:t>
      </w:r>
      <w:r w:rsidR="00B26E9E">
        <w:fldChar w:fldCharType="begin"/>
      </w:r>
      <w:r w:rsidR="00B26E9E">
        <w:instrText xml:space="preserve"> SEQ Tabla__ \* ARABIC </w:instrText>
      </w:r>
      <w:r w:rsidR="00B26E9E">
        <w:fldChar w:fldCharType="separate"/>
      </w:r>
      <w:r w:rsidR="00504470">
        <w:rPr>
          <w:noProof/>
        </w:rPr>
        <w:t>6</w:t>
      </w:r>
      <w:r w:rsidR="00B26E9E">
        <w:fldChar w:fldCharType="end"/>
      </w:r>
      <w:r>
        <w:t xml:space="preserve">-3: </w:t>
      </w:r>
      <w:r>
        <w:rPr>
          <w:b w:val="0"/>
        </w:rPr>
        <w:t>Planificación para el desarrollo del proyecto</w:t>
      </w:r>
    </w:p>
    <w:tbl>
      <w:tblPr>
        <w:tblStyle w:val="Tablaconcuadrcula"/>
        <w:tblW w:w="8496" w:type="dxa"/>
        <w:tblLook w:val="04A0" w:firstRow="1" w:lastRow="0" w:firstColumn="1" w:lastColumn="0" w:noHBand="0" w:noVBand="1"/>
      </w:tblPr>
      <w:tblGrid>
        <w:gridCol w:w="1158"/>
        <w:gridCol w:w="1123"/>
        <w:gridCol w:w="1182"/>
        <w:gridCol w:w="1182"/>
        <w:gridCol w:w="1194"/>
        <w:gridCol w:w="1292"/>
        <w:gridCol w:w="1365"/>
      </w:tblGrid>
      <w:tr w:rsidR="007C26AC" w:rsidRPr="00AC7ABB" w14:paraId="0DCA85E2" w14:textId="77777777" w:rsidTr="006B0B1E">
        <w:trPr>
          <w:trHeight w:val="477"/>
        </w:trPr>
        <w:tc>
          <w:tcPr>
            <w:tcW w:w="1158" w:type="dxa"/>
          </w:tcPr>
          <w:p w14:paraId="3319965F" w14:textId="71D4CB97" w:rsidR="007C26AC" w:rsidRPr="00AC7ABB" w:rsidRDefault="007C26AC" w:rsidP="001B754B">
            <w:pPr>
              <w:jc w:val="center"/>
              <w:rPr>
                <w:b/>
                <w:sz w:val="18"/>
                <w:szCs w:val="18"/>
              </w:rPr>
            </w:pPr>
            <w:r w:rsidRPr="00AC7ABB">
              <w:rPr>
                <w:b/>
                <w:sz w:val="18"/>
                <w:szCs w:val="18"/>
              </w:rPr>
              <w:t>N° Sprint</w:t>
            </w:r>
          </w:p>
        </w:tc>
        <w:tc>
          <w:tcPr>
            <w:tcW w:w="1123" w:type="dxa"/>
          </w:tcPr>
          <w:p w14:paraId="77AA79E6" w14:textId="2D0491CA" w:rsidR="007C26AC" w:rsidRPr="00AC7ABB" w:rsidRDefault="007C26AC" w:rsidP="001B754B">
            <w:pPr>
              <w:jc w:val="center"/>
              <w:rPr>
                <w:b/>
                <w:sz w:val="18"/>
                <w:szCs w:val="18"/>
              </w:rPr>
            </w:pPr>
            <w:r w:rsidRPr="00AC7ABB">
              <w:rPr>
                <w:b/>
                <w:sz w:val="18"/>
                <w:szCs w:val="18"/>
              </w:rPr>
              <w:t>ID</w:t>
            </w:r>
          </w:p>
        </w:tc>
        <w:tc>
          <w:tcPr>
            <w:tcW w:w="1182" w:type="dxa"/>
          </w:tcPr>
          <w:p w14:paraId="4B2CCE03" w14:textId="4C0B6038" w:rsidR="007C26AC" w:rsidRPr="00AC7ABB" w:rsidRDefault="007C26AC" w:rsidP="001B754B">
            <w:pPr>
              <w:jc w:val="center"/>
              <w:rPr>
                <w:b/>
                <w:sz w:val="18"/>
                <w:szCs w:val="18"/>
              </w:rPr>
            </w:pPr>
            <w:r w:rsidRPr="00AC7ABB">
              <w:rPr>
                <w:b/>
                <w:sz w:val="18"/>
                <w:szCs w:val="18"/>
              </w:rPr>
              <w:t>Esfuerzo</w:t>
            </w:r>
          </w:p>
        </w:tc>
        <w:tc>
          <w:tcPr>
            <w:tcW w:w="1182" w:type="dxa"/>
          </w:tcPr>
          <w:p w14:paraId="62136004" w14:textId="51B7AB8B" w:rsidR="007C26AC" w:rsidRPr="00AC7ABB" w:rsidRDefault="007C26AC" w:rsidP="001B754B">
            <w:pPr>
              <w:jc w:val="center"/>
              <w:rPr>
                <w:b/>
                <w:sz w:val="18"/>
                <w:szCs w:val="18"/>
              </w:rPr>
            </w:pPr>
            <w:r w:rsidRPr="00AC7ABB">
              <w:rPr>
                <w:b/>
                <w:sz w:val="18"/>
                <w:szCs w:val="18"/>
              </w:rPr>
              <w:t>Esfuerzo Total</w:t>
            </w:r>
          </w:p>
        </w:tc>
        <w:tc>
          <w:tcPr>
            <w:tcW w:w="1194" w:type="dxa"/>
          </w:tcPr>
          <w:p w14:paraId="1C577636" w14:textId="792A4297" w:rsidR="007C26AC" w:rsidRPr="00AC7ABB" w:rsidRDefault="007C26AC" w:rsidP="001B754B">
            <w:pPr>
              <w:jc w:val="center"/>
              <w:rPr>
                <w:b/>
                <w:sz w:val="18"/>
                <w:szCs w:val="18"/>
              </w:rPr>
            </w:pPr>
            <w:r w:rsidRPr="00AC7ABB">
              <w:rPr>
                <w:b/>
                <w:sz w:val="18"/>
                <w:szCs w:val="18"/>
              </w:rPr>
              <w:t>Tipo</w:t>
            </w:r>
          </w:p>
        </w:tc>
        <w:tc>
          <w:tcPr>
            <w:tcW w:w="1292" w:type="dxa"/>
          </w:tcPr>
          <w:p w14:paraId="625EB9A6" w14:textId="055C7D6F" w:rsidR="007C26AC" w:rsidRPr="00AC7ABB" w:rsidRDefault="007C26AC" w:rsidP="001B754B">
            <w:pPr>
              <w:jc w:val="center"/>
              <w:rPr>
                <w:b/>
                <w:sz w:val="18"/>
                <w:szCs w:val="18"/>
              </w:rPr>
            </w:pPr>
            <w:r w:rsidRPr="00AC7ABB">
              <w:rPr>
                <w:b/>
                <w:sz w:val="18"/>
                <w:szCs w:val="18"/>
              </w:rPr>
              <w:t>Fecha de Inicio</w:t>
            </w:r>
          </w:p>
        </w:tc>
        <w:tc>
          <w:tcPr>
            <w:tcW w:w="1365" w:type="dxa"/>
          </w:tcPr>
          <w:p w14:paraId="670512CF" w14:textId="47FD0530" w:rsidR="007C26AC" w:rsidRPr="00AC7ABB" w:rsidRDefault="007C26AC" w:rsidP="001B754B">
            <w:pPr>
              <w:jc w:val="center"/>
              <w:rPr>
                <w:b/>
                <w:sz w:val="18"/>
                <w:szCs w:val="18"/>
              </w:rPr>
            </w:pPr>
            <w:r w:rsidRPr="00AC7ABB">
              <w:rPr>
                <w:b/>
                <w:sz w:val="18"/>
                <w:szCs w:val="18"/>
              </w:rPr>
              <w:t>Fecha de Finalización</w:t>
            </w:r>
          </w:p>
        </w:tc>
      </w:tr>
      <w:tr w:rsidR="008453AC" w:rsidRPr="00AC7ABB" w14:paraId="31A8FDE1" w14:textId="77777777" w:rsidTr="006B0B1E">
        <w:trPr>
          <w:trHeight w:val="238"/>
        </w:trPr>
        <w:tc>
          <w:tcPr>
            <w:tcW w:w="1158" w:type="dxa"/>
            <w:vMerge w:val="restart"/>
          </w:tcPr>
          <w:p w14:paraId="2D7EEFD7" w14:textId="3D371467" w:rsidR="008453AC" w:rsidRPr="00AC7ABB" w:rsidRDefault="008453AC" w:rsidP="001B754B">
            <w:pPr>
              <w:jc w:val="center"/>
              <w:rPr>
                <w:sz w:val="18"/>
                <w:szCs w:val="18"/>
              </w:rPr>
            </w:pPr>
            <w:r w:rsidRPr="00AC7ABB">
              <w:rPr>
                <w:sz w:val="18"/>
                <w:szCs w:val="18"/>
              </w:rPr>
              <w:t>1</w:t>
            </w:r>
          </w:p>
        </w:tc>
        <w:tc>
          <w:tcPr>
            <w:tcW w:w="1123" w:type="dxa"/>
          </w:tcPr>
          <w:p w14:paraId="79C3E28B" w14:textId="6230287F" w:rsidR="008453AC" w:rsidRPr="00AC7ABB" w:rsidRDefault="008453AC" w:rsidP="001B754B">
            <w:pPr>
              <w:jc w:val="center"/>
              <w:rPr>
                <w:sz w:val="18"/>
                <w:szCs w:val="18"/>
              </w:rPr>
            </w:pPr>
            <w:r w:rsidRPr="00AC7ABB">
              <w:rPr>
                <w:sz w:val="18"/>
                <w:szCs w:val="18"/>
                <w:bdr w:val="none" w:sz="0" w:space="0" w:color="auto" w:frame="1"/>
                <w:lang w:val="es-419"/>
              </w:rPr>
              <w:t>HT-01</w:t>
            </w:r>
          </w:p>
        </w:tc>
        <w:tc>
          <w:tcPr>
            <w:tcW w:w="1182" w:type="dxa"/>
          </w:tcPr>
          <w:p w14:paraId="337722CF" w14:textId="383D97E3" w:rsidR="008453AC" w:rsidRPr="00AC7ABB" w:rsidRDefault="008453AC" w:rsidP="001B754B">
            <w:pPr>
              <w:jc w:val="center"/>
              <w:rPr>
                <w:sz w:val="18"/>
                <w:szCs w:val="18"/>
              </w:rPr>
            </w:pPr>
            <w:r w:rsidRPr="00AC7ABB">
              <w:rPr>
                <w:sz w:val="18"/>
                <w:szCs w:val="18"/>
              </w:rPr>
              <w:t>16</w:t>
            </w:r>
          </w:p>
        </w:tc>
        <w:tc>
          <w:tcPr>
            <w:tcW w:w="1182" w:type="dxa"/>
            <w:vMerge w:val="restart"/>
          </w:tcPr>
          <w:p w14:paraId="6AD6EDB9" w14:textId="3DD8E639" w:rsidR="008453AC" w:rsidRPr="00AC7ABB" w:rsidRDefault="008453AC" w:rsidP="001B754B">
            <w:pPr>
              <w:jc w:val="center"/>
              <w:rPr>
                <w:sz w:val="18"/>
                <w:szCs w:val="18"/>
              </w:rPr>
            </w:pPr>
            <w:r w:rsidRPr="00AC7ABB">
              <w:rPr>
                <w:sz w:val="18"/>
                <w:szCs w:val="18"/>
              </w:rPr>
              <w:t>120</w:t>
            </w:r>
          </w:p>
        </w:tc>
        <w:tc>
          <w:tcPr>
            <w:tcW w:w="1194" w:type="dxa"/>
          </w:tcPr>
          <w:p w14:paraId="526ABC88" w14:textId="24418FF3" w:rsidR="008453AC" w:rsidRPr="00AC7ABB" w:rsidRDefault="008453AC" w:rsidP="001B754B">
            <w:pPr>
              <w:jc w:val="center"/>
              <w:rPr>
                <w:sz w:val="18"/>
                <w:szCs w:val="18"/>
              </w:rPr>
            </w:pPr>
            <w:r w:rsidRPr="00AC7ABB">
              <w:rPr>
                <w:sz w:val="18"/>
                <w:szCs w:val="18"/>
              </w:rPr>
              <w:t>Análisis</w:t>
            </w:r>
          </w:p>
        </w:tc>
        <w:tc>
          <w:tcPr>
            <w:tcW w:w="1292" w:type="dxa"/>
          </w:tcPr>
          <w:p w14:paraId="63CF7DA7" w14:textId="44709D62" w:rsidR="008453AC" w:rsidRPr="00AC7ABB" w:rsidRDefault="008453AC" w:rsidP="001B754B">
            <w:pPr>
              <w:jc w:val="center"/>
              <w:rPr>
                <w:sz w:val="18"/>
                <w:szCs w:val="18"/>
              </w:rPr>
            </w:pPr>
            <w:r w:rsidRPr="00AC7ABB">
              <w:rPr>
                <w:sz w:val="18"/>
                <w:szCs w:val="18"/>
              </w:rPr>
              <w:t>01/06/20</w:t>
            </w:r>
          </w:p>
        </w:tc>
        <w:tc>
          <w:tcPr>
            <w:tcW w:w="1365" w:type="dxa"/>
          </w:tcPr>
          <w:p w14:paraId="2A145E1D" w14:textId="3865A878" w:rsidR="008453AC" w:rsidRPr="00AC7ABB" w:rsidRDefault="008453AC" w:rsidP="001B754B">
            <w:pPr>
              <w:jc w:val="center"/>
              <w:rPr>
                <w:sz w:val="18"/>
                <w:szCs w:val="18"/>
              </w:rPr>
            </w:pPr>
            <w:r w:rsidRPr="00AC7ABB">
              <w:rPr>
                <w:sz w:val="18"/>
                <w:szCs w:val="18"/>
              </w:rPr>
              <w:t>02/06/20</w:t>
            </w:r>
          </w:p>
        </w:tc>
      </w:tr>
      <w:tr w:rsidR="008453AC" w:rsidRPr="00AC7ABB" w14:paraId="101473ED" w14:textId="77777777" w:rsidTr="006B0B1E">
        <w:trPr>
          <w:trHeight w:val="248"/>
        </w:trPr>
        <w:tc>
          <w:tcPr>
            <w:tcW w:w="1158" w:type="dxa"/>
            <w:vMerge/>
          </w:tcPr>
          <w:p w14:paraId="3B2062E7" w14:textId="77777777" w:rsidR="008453AC" w:rsidRPr="00AC7ABB" w:rsidRDefault="008453AC" w:rsidP="001B754B">
            <w:pPr>
              <w:jc w:val="center"/>
              <w:rPr>
                <w:sz w:val="18"/>
                <w:szCs w:val="18"/>
              </w:rPr>
            </w:pPr>
          </w:p>
        </w:tc>
        <w:tc>
          <w:tcPr>
            <w:tcW w:w="1123" w:type="dxa"/>
          </w:tcPr>
          <w:p w14:paraId="647EFA4D" w14:textId="6C8E858C" w:rsidR="008453AC" w:rsidRPr="00AC7ABB" w:rsidRDefault="008453AC" w:rsidP="001B754B">
            <w:pPr>
              <w:jc w:val="center"/>
              <w:rPr>
                <w:sz w:val="18"/>
                <w:szCs w:val="18"/>
              </w:rPr>
            </w:pPr>
            <w:r w:rsidRPr="00AC7ABB">
              <w:rPr>
                <w:sz w:val="18"/>
                <w:szCs w:val="18"/>
                <w:bdr w:val="none" w:sz="0" w:space="0" w:color="auto" w:frame="1"/>
                <w:lang w:val="es-419"/>
              </w:rPr>
              <w:t>HT-02</w:t>
            </w:r>
          </w:p>
        </w:tc>
        <w:tc>
          <w:tcPr>
            <w:tcW w:w="1182" w:type="dxa"/>
          </w:tcPr>
          <w:p w14:paraId="34F32661" w14:textId="7D4E942E" w:rsidR="008453AC" w:rsidRPr="00AC7ABB" w:rsidRDefault="008453AC" w:rsidP="001B754B">
            <w:pPr>
              <w:jc w:val="center"/>
              <w:rPr>
                <w:sz w:val="18"/>
                <w:szCs w:val="18"/>
              </w:rPr>
            </w:pPr>
            <w:r w:rsidRPr="00AC7ABB">
              <w:rPr>
                <w:sz w:val="18"/>
                <w:szCs w:val="18"/>
              </w:rPr>
              <w:t>40</w:t>
            </w:r>
          </w:p>
        </w:tc>
        <w:tc>
          <w:tcPr>
            <w:tcW w:w="1182" w:type="dxa"/>
            <w:vMerge/>
          </w:tcPr>
          <w:p w14:paraId="765559A0" w14:textId="7C7F2674" w:rsidR="008453AC" w:rsidRPr="00AC7ABB" w:rsidRDefault="008453AC" w:rsidP="001B754B">
            <w:pPr>
              <w:jc w:val="center"/>
              <w:rPr>
                <w:sz w:val="18"/>
                <w:szCs w:val="18"/>
              </w:rPr>
            </w:pPr>
          </w:p>
        </w:tc>
        <w:tc>
          <w:tcPr>
            <w:tcW w:w="1194" w:type="dxa"/>
          </w:tcPr>
          <w:p w14:paraId="435C406B" w14:textId="064CEBC4" w:rsidR="008453AC" w:rsidRPr="00AC7ABB" w:rsidRDefault="008453AC" w:rsidP="001B754B">
            <w:pPr>
              <w:jc w:val="center"/>
              <w:rPr>
                <w:sz w:val="18"/>
                <w:szCs w:val="18"/>
              </w:rPr>
            </w:pPr>
            <w:r w:rsidRPr="00AC7ABB">
              <w:rPr>
                <w:sz w:val="18"/>
                <w:szCs w:val="18"/>
              </w:rPr>
              <w:t>Análisis</w:t>
            </w:r>
          </w:p>
        </w:tc>
        <w:tc>
          <w:tcPr>
            <w:tcW w:w="1292" w:type="dxa"/>
          </w:tcPr>
          <w:p w14:paraId="452014EC" w14:textId="32D97EC0" w:rsidR="008453AC" w:rsidRPr="00AC7ABB" w:rsidRDefault="008453AC" w:rsidP="001B754B">
            <w:pPr>
              <w:jc w:val="center"/>
              <w:rPr>
                <w:sz w:val="18"/>
                <w:szCs w:val="18"/>
              </w:rPr>
            </w:pPr>
            <w:r w:rsidRPr="00AC7ABB">
              <w:rPr>
                <w:sz w:val="18"/>
                <w:szCs w:val="18"/>
              </w:rPr>
              <w:t>03/06/20</w:t>
            </w:r>
          </w:p>
        </w:tc>
        <w:tc>
          <w:tcPr>
            <w:tcW w:w="1365" w:type="dxa"/>
          </w:tcPr>
          <w:p w14:paraId="7ACF8995" w14:textId="0C9B2982" w:rsidR="008453AC" w:rsidRPr="00AC7ABB" w:rsidRDefault="008453AC" w:rsidP="001B754B">
            <w:pPr>
              <w:jc w:val="center"/>
              <w:rPr>
                <w:sz w:val="18"/>
                <w:szCs w:val="18"/>
              </w:rPr>
            </w:pPr>
            <w:r w:rsidRPr="00AC7ABB">
              <w:rPr>
                <w:sz w:val="18"/>
                <w:szCs w:val="18"/>
              </w:rPr>
              <w:t>09/06/20</w:t>
            </w:r>
          </w:p>
        </w:tc>
      </w:tr>
      <w:tr w:rsidR="008453AC" w:rsidRPr="00AC7ABB" w14:paraId="2596AFFC" w14:textId="77777777" w:rsidTr="006B0B1E">
        <w:trPr>
          <w:trHeight w:val="238"/>
        </w:trPr>
        <w:tc>
          <w:tcPr>
            <w:tcW w:w="1158" w:type="dxa"/>
            <w:vMerge/>
          </w:tcPr>
          <w:p w14:paraId="7BAFF342" w14:textId="77777777" w:rsidR="008453AC" w:rsidRPr="00AC7ABB" w:rsidRDefault="008453AC" w:rsidP="001B754B">
            <w:pPr>
              <w:jc w:val="center"/>
              <w:rPr>
                <w:sz w:val="18"/>
                <w:szCs w:val="18"/>
              </w:rPr>
            </w:pPr>
          </w:p>
        </w:tc>
        <w:tc>
          <w:tcPr>
            <w:tcW w:w="1123" w:type="dxa"/>
          </w:tcPr>
          <w:p w14:paraId="2814129B" w14:textId="32A63DE7" w:rsidR="008453AC" w:rsidRPr="00AC7ABB" w:rsidRDefault="008453AC" w:rsidP="001B754B">
            <w:pPr>
              <w:jc w:val="center"/>
              <w:rPr>
                <w:sz w:val="18"/>
                <w:szCs w:val="18"/>
              </w:rPr>
            </w:pPr>
            <w:r w:rsidRPr="00AC7ABB">
              <w:rPr>
                <w:sz w:val="18"/>
                <w:szCs w:val="18"/>
                <w:bdr w:val="none" w:sz="0" w:space="0" w:color="auto" w:frame="1"/>
                <w:lang w:val="es-419"/>
              </w:rPr>
              <w:t>HT-03</w:t>
            </w:r>
          </w:p>
        </w:tc>
        <w:tc>
          <w:tcPr>
            <w:tcW w:w="1182" w:type="dxa"/>
          </w:tcPr>
          <w:p w14:paraId="728F363F" w14:textId="58CDAFAE" w:rsidR="008453AC" w:rsidRPr="00AC7ABB" w:rsidRDefault="008453AC" w:rsidP="001B754B">
            <w:pPr>
              <w:jc w:val="center"/>
              <w:rPr>
                <w:sz w:val="18"/>
                <w:szCs w:val="18"/>
              </w:rPr>
            </w:pPr>
            <w:r w:rsidRPr="00AC7ABB">
              <w:rPr>
                <w:sz w:val="18"/>
                <w:szCs w:val="18"/>
                <w:bdr w:val="none" w:sz="0" w:space="0" w:color="auto" w:frame="1"/>
                <w:lang w:val="es-419"/>
              </w:rPr>
              <w:t>24</w:t>
            </w:r>
          </w:p>
        </w:tc>
        <w:tc>
          <w:tcPr>
            <w:tcW w:w="1182" w:type="dxa"/>
            <w:vMerge/>
          </w:tcPr>
          <w:p w14:paraId="251A7FE1" w14:textId="6F1422FD" w:rsidR="008453AC" w:rsidRPr="00AC7ABB" w:rsidRDefault="008453AC" w:rsidP="001B754B">
            <w:pPr>
              <w:jc w:val="center"/>
              <w:rPr>
                <w:sz w:val="18"/>
                <w:szCs w:val="18"/>
              </w:rPr>
            </w:pPr>
          </w:p>
        </w:tc>
        <w:tc>
          <w:tcPr>
            <w:tcW w:w="1194" w:type="dxa"/>
          </w:tcPr>
          <w:p w14:paraId="04A89DBA" w14:textId="358D7AC6" w:rsidR="008453AC" w:rsidRPr="00AC7ABB" w:rsidRDefault="008453AC" w:rsidP="001B754B">
            <w:pPr>
              <w:jc w:val="center"/>
              <w:rPr>
                <w:sz w:val="18"/>
                <w:szCs w:val="18"/>
              </w:rPr>
            </w:pPr>
            <w:r w:rsidRPr="00AC7ABB">
              <w:rPr>
                <w:sz w:val="18"/>
                <w:szCs w:val="18"/>
              </w:rPr>
              <w:t>Diseño</w:t>
            </w:r>
          </w:p>
        </w:tc>
        <w:tc>
          <w:tcPr>
            <w:tcW w:w="1292" w:type="dxa"/>
          </w:tcPr>
          <w:p w14:paraId="53B7AAE2" w14:textId="0CE44445" w:rsidR="008453AC" w:rsidRPr="00AC7ABB" w:rsidRDefault="008453AC" w:rsidP="001B754B">
            <w:pPr>
              <w:jc w:val="center"/>
              <w:rPr>
                <w:sz w:val="18"/>
                <w:szCs w:val="18"/>
              </w:rPr>
            </w:pPr>
            <w:r w:rsidRPr="00AC7ABB">
              <w:rPr>
                <w:sz w:val="18"/>
                <w:szCs w:val="18"/>
              </w:rPr>
              <w:t>10/06/20</w:t>
            </w:r>
          </w:p>
        </w:tc>
        <w:tc>
          <w:tcPr>
            <w:tcW w:w="1365" w:type="dxa"/>
          </w:tcPr>
          <w:p w14:paraId="4823706D" w14:textId="01AF0223" w:rsidR="008453AC" w:rsidRPr="00AC7ABB" w:rsidRDefault="008453AC" w:rsidP="001B754B">
            <w:pPr>
              <w:jc w:val="center"/>
              <w:rPr>
                <w:sz w:val="18"/>
                <w:szCs w:val="18"/>
              </w:rPr>
            </w:pPr>
            <w:r w:rsidRPr="00AC7ABB">
              <w:rPr>
                <w:sz w:val="18"/>
                <w:szCs w:val="18"/>
              </w:rPr>
              <w:t>12/06/20</w:t>
            </w:r>
          </w:p>
        </w:tc>
      </w:tr>
      <w:tr w:rsidR="008453AC" w:rsidRPr="00AC7ABB" w14:paraId="5B8EE9E7" w14:textId="77777777" w:rsidTr="006B0B1E">
        <w:trPr>
          <w:trHeight w:val="238"/>
        </w:trPr>
        <w:tc>
          <w:tcPr>
            <w:tcW w:w="1158" w:type="dxa"/>
            <w:vMerge/>
          </w:tcPr>
          <w:p w14:paraId="20EA1B8F" w14:textId="77777777" w:rsidR="008453AC" w:rsidRPr="00AC7ABB" w:rsidRDefault="008453AC" w:rsidP="001B754B">
            <w:pPr>
              <w:jc w:val="center"/>
              <w:rPr>
                <w:sz w:val="18"/>
                <w:szCs w:val="18"/>
              </w:rPr>
            </w:pPr>
          </w:p>
        </w:tc>
        <w:tc>
          <w:tcPr>
            <w:tcW w:w="1123" w:type="dxa"/>
          </w:tcPr>
          <w:p w14:paraId="502FFB97" w14:textId="2EA18C14" w:rsidR="008453AC" w:rsidRPr="00AC7ABB" w:rsidRDefault="008453AC" w:rsidP="001B754B">
            <w:pPr>
              <w:jc w:val="center"/>
              <w:rPr>
                <w:sz w:val="18"/>
                <w:szCs w:val="18"/>
              </w:rPr>
            </w:pPr>
            <w:r w:rsidRPr="00AC7ABB">
              <w:rPr>
                <w:sz w:val="18"/>
                <w:szCs w:val="18"/>
                <w:bdr w:val="none" w:sz="0" w:space="0" w:color="auto" w:frame="1"/>
                <w:lang w:val="es-419"/>
              </w:rPr>
              <w:t>HT-04</w:t>
            </w:r>
          </w:p>
        </w:tc>
        <w:tc>
          <w:tcPr>
            <w:tcW w:w="1182" w:type="dxa"/>
          </w:tcPr>
          <w:p w14:paraId="3F60AAB0" w14:textId="0EFEBE15" w:rsidR="008453AC" w:rsidRPr="00AC7ABB" w:rsidRDefault="008453AC" w:rsidP="001B754B">
            <w:pPr>
              <w:jc w:val="center"/>
              <w:rPr>
                <w:sz w:val="18"/>
                <w:szCs w:val="18"/>
              </w:rPr>
            </w:pPr>
            <w:r w:rsidRPr="00AC7ABB">
              <w:rPr>
                <w:sz w:val="18"/>
                <w:szCs w:val="18"/>
              </w:rPr>
              <w:t>24</w:t>
            </w:r>
          </w:p>
        </w:tc>
        <w:tc>
          <w:tcPr>
            <w:tcW w:w="1182" w:type="dxa"/>
            <w:vMerge/>
          </w:tcPr>
          <w:p w14:paraId="5BD3A400" w14:textId="7B211647" w:rsidR="008453AC" w:rsidRPr="00AC7ABB" w:rsidRDefault="008453AC" w:rsidP="001B754B">
            <w:pPr>
              <w:jc w:val="center"/>
              <w:rPr>
                <w:sz w:val="18"/>
                <w:szCs w:val="18"/>
              </w:rPr>
            </w:pPr>
          </w:p>
        </w:tc>
        <w:tc>
          <w:tcPr>
            <w:tcW w:w="1194" w:type="dxa"/>
          </w:tcPr>
          <w:p w14:paraId="61476D2A" w14:textId="50C9F660" w:rsidR="008453AC" w:rsidRPr="00AC7ABB" w:rsidRDefault="008453AC" w:rsidP="001B754B">
            <w:pPr>
              <w:jc w:val="center"/>
              <w:rPr>
                <w:sz w:val="18"/>
                <w:szCs w:val="18"/>
              </w:rPr>
            </w:pPr>
            <w:r w:rsidRPr="00AC7ABB">
              <w:rPr>
                <w:sz w:val="18"/>
                <w:szCs w:val="18"/>
              </w:rPr>
              <w:t>Desarrollo</w:t>
            </w:r>
          </w:p>
        </w:tc>
        <w:tc>
          <w:tcPr>
            <w:tcW w:w="1292" w:type="dxa"/>
          </w:tcPr>
          <w:p w14:paraId="0C33C3F2" w14:textId="42F0438F" w:rsidR="008453AC" w:rsidRPr="00AC7ABB" w:rsidRDefault="008453AC" w:rsidP="001B754B">
            <w:pPr>
              <w:jc w:val="center"/>
              <w:rPr>
                <w:sz w:val="18"/>
                <w:szCs w:val="18"/>
              </w:rPr>
            </w:pPr>
            <w:r w:rsidRPr="00AC7ABB">
              <w:rPr>
                <w:sz w:val="18"/>
                <w:szCs w:val="18"/>
              </w:rPr>
              <w:t>15/06/20</w:t>
            </w:r>
          </w:p>
        </w:tc>
        <w:tc>
          <w:tcPr>
            <w:tcW w:w="1365" w:type="dxa"/>
          </w:tcPr>
          <w:p w14:paraId="38F0CCAB" w14:textId="72D3918A" w:rsidR="008453AC" w:rsidRPr="00AC7ABB" w:rsidRDefault="008453AC" w:rsidP="001B754B">
            <w:pPr>
              <w:jc w:val="center"/>
              <w:rPr>
                <w:sz w:val="18"/>
                <w:szCs w:val="18"/>
              </w:rPr>
            </w:pPr>
            <w:r w:rsidRPr="00AC7ABB">
              <w:rPr>
                <w:sz w:val="18"/>
                <w:szCs w:val="18"/>
              </w:rPr>
              <w:t>17/06/20</w:t>
            </w:r>
          </w:p>
        </w:tc>
      </w:tr>
      <w:tr w:rsidR="008453AC" w:rsidRPr="00AC7ABB" w14:paraId="3CFF1B2A" w14:textId="77777777" w:rsidTr="006B0B1E">
        <w:trPr>
          <w:trHeight w:val="238"/>
        </w:trPr>
        <w:tc>
          <w:tcPr>
            <w:tcW w:w="1158" w:type="dxa"/>
            <w:vMerge/>
          </w:tcPr>
          <w:p w14:paraId="59552127" w14:textId="77777777" w:rsidR="008453AC" w:rsidRPr="00AC7ABB" w:rsidRDefault="008453AC" w:rsidP="001B754B">
            <w:pPr>
              <w:jc w:val="center"/>
              <w:rPr>
                <w:sz w:val="18"/>
                <w:szCs w:val="18"/>
              </w:rPr>
            </w:pPr>
          </w:p>
        </w:tc>
        <w:tc>
          <w:tcPr>
            <w:tcW w:w="1123" w:type="dxa"/>
          </w:tcPr>
          <w:p w14:paraId="31E5BC6C" w14:textId="1A6B6095" w:rsidR="008453AC" w:rsidRPr="00AC7ABB" w:rsidRDefault="008453AC" w:rsidP="001B754B">
            <w:pPr>
              <w:jc w:val="center"/>
              <w:rPr>
                <w:sz w:val="18"/>
                <w:szCs w:val="18"/>
                <w:bdr w:val="none" w:sz="0" w:space="0" w:color="auto" w:frame="1"/>
                <w:lang w:val="es-419"/>
              </w:rPr>
            </w:pPr>
            <w:r w:rsidRPr="00AC7ABB">
              <w:rPr>
                <w:sz w:val="18"/>
                <w:szCs w:val="18"/>
                <w:bdr w:val="none" w:sz="0" w:space="0" w:color="auto" w:frame="1"/>
                <w:lang w:val="es-419"/>
              </w:rPr>
              <w:t>HT-05</w:t>
            </w:r>
          </w:p>
        </w:tc>
        <w:tc>
          <w:tcPr>
            <w:tcW w:w="1182" w:type="dxa"/>
          </w:tcPr>
          <w:p w14:paraId="557A3A40" w14:textId="5293C340" w:rsidR="008453AC" w:rsidRPr="00AC7ABB" w:rsidRDefault="008453AC" w:rsidP="001B754B">
            <w:pPr>
              <w:jc w:val="center"/>
              <w:rPr>
                <w:sz w:val="18"/>
                <w:szCs w:val="18"/>
              </w:rPr>
            </w:pPr>
            <w:r w:rsidRPr="00AC7ABB">
              <w:rPr>
                <w:sz w:val="18"/>
                <w:szCs w:val="18"/>
              </w:rPr>
              <w:t>16</w:t>
            </w:r>
          </w:p>
        </w:tc>
        <w:tc>
          <w:tcPr>
            <w:tcW w:w="1182" w:type="dxa"/>
            <w:vMerge/>
          </w:tcPr>
          <w:p w14:paraId="4D1979DF" w14:textId="77777777" w:rsidR="008453AC" w:rsidRPr="00AC7ABB" w:rsidRDefault="008453AC" w:rsidP="001B754B">
            <w:pPr>
              <w:jc w:val="center"/>
              <w:rPr>
                <w:sz w:val="18"/>
                <w:szCs w:val="18"/>
              </w:rPr>
            </w:pPr>
          </w:p>
        </w:tc>
        <w:tc>
          <w:tcPr>
            <w:tcW w:w="1194" w:type="dxa"/>
          </w:tcPr>
          <w:p w14:paraId="65654AEF" w14:textId="55ADECD2" w:rsidR="008453AC" w:rsidRPr="00AC7ABB" w:rsidRDefault="008453AC" w:rsidP="001B754B">
            <w:pPr>
              <w:jc w:val="center"/>
              <w:rPr>
                <w:sz w:val="18"/>
                <w:szCs w:val="18"/>
              </w:rPr>
            </w:pPr>
            <w:r w:rsidRPr="00AC7ABB">
              <w:rPr>
                <w:sz w:val="18"/>
                <w:szCs w:val="18"/>
              </w:rPr>
              <w:t>Análisis</w:t>
            </w:r>
          </w:p>
        </w:tc>
        <w:tc>
          <w:tcPr>
            <w:tcW w:w="1292" w:type="dxa"/>
          </w:tcPr>
          <w:p w14:paraId="79F89461" w14:textId="7E1A7228" w:rsidR="008453AC" w:rsidRPr="00AC7ABB" w:rsidRDefault="008453AC" w:rsidP="001B754B">
            <w:pPr>
              <w:jc w:val="center"/>
              <w:rPr>
                <w:sz w:val="18"/>
                <w:szCs w:val="18"/>
              </w:rPr>
            </w:pPr>
            <w:r w:rsidRPr="00AC7ABB">
              <w:rPr>
                <w:sz w:val="18"/>
                <w:szCs w:val="18"/>
              </w:rPr>
              <w:t>18/06/20</w:t>
            </w:r>
          </w:p>
        </w:tc>
        <w:tc>
          <w:tcPr>
            <w:tcW w:w="1365" w:type="dxa"/>
          </w:tcPr>
          <w:p w14:paraId="50613A1C" w14:textId="0198B869" w:rsidR="008453AC" w:rsidRPr="00AC7ABB" w:rsidRDefault="008453AC" w:rsidP="001B754B">
            <w:pPr>
              <w:jc w:val="center"/>
              <w:rPr>
                <w:sz w:val="18"/>
                <w:szCs w:val="18"/>
              </w:rPr>
            </w:pPr>
            <w:r w:rsidRPr="00AC7ABB">
              <w:rPr>
                <w:sz w:val="18"/>
                <w:szCs w:val="18"/>
              </w:rPr>
              <w:t>19/06/20</w:t>
            </w:r>
          </w:p>
        </w:tc>
      </w:tr>
      <w:tr w:rsidR="00C538DE" w:rsidRPr="00AC7ABB" w14:paraId="72746FA5" w14:textId="77777777" w:rsidTr="006B0B1E">
        <w:trPr>
          <w:trHeight w:val="238"/>
        </w:trPr>
        <w:tc>
          <w:tcPr>
            <w:tcW w:w="1158" w:type="dxa"/>
            <w:vMerge w:val="restart"/>
          </w:tcPr>
          <w:p w14:paraId="13E7CC8C" w14:textId="1EA69EC1" w:rsidR="00C538DE" w:rsidRPr="00AC7ABB" w:rsidRDefault="00C538DE" w:rsidP="001B754B">
            <w:pPr>
              <w:jc w:val="center"/>
              <w:rPr>
                <w:sz w:val="18"/>
                <w:szCs w:val="18"/>
              </w:rPr>
            </w:pPr>
            <w:r w:rsidRPr="00AC7ABB">
              <w:rPr>
                <w:sz w:val="18"/>
                <w:szCs w:val="18"/>
              </w:rPr>
              <w:t>2</w:t>
            </w:r>
          </w:p>
        </w:tc>
        <w:tc>
          <w:tcPr>
            <w:tcW w:w="1123" w:type="dxa"/>
          </w:tcPr>
          <w:p w14:paraId="3E9ECE3B" w14:textId="2957C369" w:rsidR="00C538DE" w:rsidRPr="00AC7ABB" w:rsidRDefault="00C538DE" w:rsidP="001B754B">
            <w:pPr>
              <w:jc w:val="center"/>
              <w:rPr>
                <w:sz w:val="18"/>
                <w:szCs w:val="18"/>
                <w:bdr w:val="none" w:sz="0" w:space="0" w:color="auto" w:frame="1"/>
                <w:lang w:val="es-419"/>
              </w:rPr>
            </w:pPr>
            <w:r w:rsidRPr="00AC7ABB">
              <w:rPr>
                <w:sz w:val="18"/>
                <w:szCs w:val="18"/>
                <w:bdr w:val="none" w:sz="0" w:space="0" w:color="auto" w:frame="1"/>
                <w:lang w:val="es-419"/>
              </w:rPr>
              <w:t>HU-01</w:t>
            </w:r>
          </w:p>
        </w:tc>
        <w:tc>
          <w:tcPr>
            <w:tcW w:w="1182" w:type="dxa"/>
          </w:tcPr>
          <w:p w14:paraId="4078DC47" w14:textId="48A52ED1" w:rsidR="00C538DE" w:rsidRPr="00AC7ABB" w:rsidRDefault="00FB1DA8" w:rsidP="001B754B">
            <w:pPr>
              <w:jc w:val="center"/>
              <w:rPr>
                <w:sz w:val="18"/>
                <w:szCs w:val="18"/>
              </w:rPr>
            </w:pPr>
            <w:r w:rsidRPr="00AC7ABB">
              <w:rPr>
                <w:sz w:val="18"/>
                <w:szCs w:val="18"/>
              </w:rPr>
              <w:t>24</w:t>
            </w:r>
          </w:p>
        </w:tc>
        <w:tc>
          <w:tcPr>
            <w:tcW w:w="1182" w:type="dxa"/>
            <w:vMerge w:val="restart"/>
          </w:tcPr>
          <w:p w14:paraId="6D5A9030" w14:textId="11D0262A" w:rsidR="00C538DE" w:rsidRPr="00AC7ABB" w:rsidRDefault="00C538DE" w:rsidP="001B754B">
            <w:pPr>
              <w:jc w:val="center"/>
              <w:rPr>
                <w:sz w:val="18"/>
                <w:szCs w:val="18"/>
              </w:rPr>
            </w:pPr>
            <w:r w:rsidRPr="00AC7ABB">
              <w:rPr>
                <w:sz w:val="18"/>
                <w:szCs w:val="18"/>
              </w:rPr>
              <w:t>120</w:t>
            </w:r>
          </w:p>
        </w:tc>
        <w:tc>
          <w:tcPr>
            <w:tcW w:w="1194" w:type="dxa"/>
          </w:tcPr>
          <w:p w14:paraId="465A6AB6" w14:textId="311A7979" w:rsidR="00C538DE" w:rsidRPr="00AC7ABB" w:rsidRDefault="00C538DE" w:rsidP="001B754B">
            <w:pPr>
              <w:jc w:val="center"/>
              <w:rPr>
                <w:sz w:val="18"/>
                <w:szCs w:val="18"/>
              </w:rPr>
            </w:pPr>
            <w:r w:rsidRPr="00AC7ABB">
              <w:rPr>
                <w:sz w:val="18"/>
                <w:szCs w:val="18"/>
              </w:rPr>
              <w:t>Desarrollo</w:t>
            </w:r>
          </w:p>
        </w:tc>
        <w:tc>
          <w:tcPr>
            <w:tcW w:w="1292" w:type="dxa"/>
          </w:tcPr>
          <w:p w14:paraId="15BCA9E7" w14:textId="7BBFEBFB" w:rsidR="00C538DE" w:rsidRPr="00AC7ABB" w:rsidRDefault="00C538DE" w:rsidP="001B754B">
            <w:pPr>
              <w:jc w:val="center"/>
              <w:rPr>
                <w:sz w:val="18"/>
                <w:szCs w:val="18"/>
              </w:rPr>
            </w:pPr>
            <w:r w:rsidRPr="00AC7ABB">
              <w:rPr>
                <w:sz w:val="18"/>
                <w:szCs w:val="18"/>
              </w:rPr>
              <w:t>22/06/20</w:t>
            </w:r>
          </w:p>
        </w:tc>
        <w:tc>
          <w:tcPr>
            <w:tcW w:w="1365" w:type="dxa"/>
          </w:tcPr>
          <w:p w14:paraId="01CEB7F9" w14:textId="56299814" w:rsidR="00C538DE" w:rsidRPr="00AC7ABB" w:rsidRDefault="00C538DE" w:rsidP="001B754B">
            <w:pPr>
              <w:jc w:val="center"/>
              <w:rPr>
                <w:sz w:val="18"/>
                <w:szCs w:val="18"/>
              </w:rPr>
            </w:pPr>
            <w:r w:rsidRPr="00AC7ABB">
              <w:rPr>
                <w:sz w:val="18"/>
                <w:szCs w:val="18"/>
              </w:rPr>
              <w:t>2</w:t>
            </w:r>
            <w:r w:rsidR="00FB1DA8" w:rsidRPr="00AC7ABB">
              <w:rPr>
                <w:sz w:val="18"/>
                <w:szCs w:val="18"/>
              </w:rPr>
              <w:t>4</w:t>
            </w:r>
            <w:r w:rsidRPr="00AC7ABB">
              <w:rPr>
                <w:sz w:val="18"/>
                <w:szCs w:val="18"/>
              </w:rPr>
              <w:t>/06/20</w:t>
            </w:r>
          </w:p>
        </w:tc>
      </w:tr>
      <w:tr w:rsidR="00C538DE" w:rsidRPr="00AC7ABB" w14:paraId="7981D449" w14:textId="77777777" w:rsidTr="006B0B1E">
        <w:trPr>
          <w:trHeight w:val="238"/>
        </w:trPr>
        <w:tc>
          <w:tcPr>
            <w:tcW w:w="1158" w:type="dxa"/>
            <w:vMerge/>
          </w:tcPr>
          <w:p w14:paraId="35400EED" w14:textId="77777777" w:rsidR="00C538DE" w:rsidRPr="00AC7ABB" w:rsidRDefault="00C538DE" w:rsidP="001B754B">
            <w:pPr>
              <w:jc w:val="center"/>
              <w:rPr>
                <w:sz w:val="18"/>
                <w:szCs w:val="18"/>
              </w:rPr>
            </w:pPr>
          </w:p>
        </w:tc>
        <w:tc>
          <w:tcPr>
            <w:tcW w:w="1123" w:type="dxa"/>
          </w:tcPr>
          <w:p w14:paraId="75895A29" w14:textId="4DC70D5B" w:rsidR="00C538DE" w:rsidRPr="00AC7ABB" w:rsidRDefault="00C538DE" w:rsidP="001B754B">
            <w:pPr>
              <w:jc w:val="center"/>
              <w:rPr>
                <w:sz w:val="18"/>
                <w:szCs w:val="18"/>
                <w:bdr w:val="none" w:sz="0" w:space="0" w:color="auto" w:frame="1"/>
                <w:lang w:val="es-419"/>
              </w:rPr>
            </w:pPr>
            <w:r w:rsidRPr="00AC7ABB">
              <w:rPr>
                <w:sz w:val="18"/>
                <w:szCs w:val="18"/>
                <w:bdr w:val="none" w:sz="0" w:space="0" w:color="auto" w:frame="1"/>
                <w:lang w:val="es-419"/>
              </w:rPr>
              <w:t>HU-02</w:t>
            </w:r>
          </w:p>
        </w:tc>
        <w:tc>
          <w:tcPr>
            <w:tcW w:w="1182" w:type="dxa"/>
          </w:tcPr>
          <w:p w14:paraId="3154BC59" w14:textId="732A31C1" w:rsidR="00C538DE" w:rsidRPr="00AC7ABB" w:rsidRDefault="00FB1DA8" w:rsidP="001B754B">
            <w:pPr>
              <w:jc w:val="center"/>
              <w:rPr>
                <w:sz w:val="18"/>
                <w:szCs w:val="18"/>
              </w:rPr>
            </w:pPr>
            <w:r w:rsidRPr="00AC7ABB">
              <w:rPr>
                <w:sz w:val="18"/>
                <w:szCs w:val="18"/>
              </w:rPr>
              <w:t>24</w:t>
            </w:r>
          </w:p>
        </w:tc>
        <w:tc>
          <w:tcPr>
            <w:tcW w:w="1182" w:type="dxa"/>
            <w:vMerge/>
          </w:tcPr>
          <w:p w14:paraId="1ACA7A13" w14:textId="77777777" w:rsidR="00C538DE" w:rsidRPr="00AC7ABB" w:rsidRDefault="00C538DE" w:rsidP="001B754B">
            <w:pPr>
              <w:jc w:val="center"/>
              <w:rPr>
                <w:sz w:val="18"/>
                <w:szCs w:val="18"/>
              </w:rPr>
            </w:pPr>
          </w:p>
        </w:tc>
        <w:tc>
          <w:tcPr>
            <w:tcW w:w="1194" w:type="dxa"/>
          </w:tcPr>
          <w:p w14:paraId="64B9F947" w14:textId="5FB2DC1D" w:rsidR="00C538DE" w:rsidRPr="00AC7ABB" w:rsidRDefault="00C538DE" w:rsidP="001B754B">
            <w:pPr>
              <w:jc w:val="center"/>
              <w:rPr>
                <w:sz w:val="18"/>
                <w:szCs w:val="18"/>
              </w:rPr>
            </w:pPr>
            <w:r w:rsidRPr="00AC7ABB">
              <w:rPr>
                <w:sz w:val="18"/>
                <w:szCs w:val="18"/>
              </w:rPr>
              <w:t>Desarrollo</w:t>
            </w:r>
          </w:p>
        </w:tc>
        <w:tc>
          <w:tcPr>
            <w:tcW w:w="1292" w:type="dxa"/>
          </w:tcPr>
          <w:p w14:paraId="4D9CF27B" w14:textId="2DE18063" w:rsidR="00C538DE" w:rsidRPr="00AC7ABB" w:rsidRDefault="00C538DE" w:rsidP="001B754B">
            <w:pPr>
              <w:jc w:val="center"/>
              <w:rPr>
                <w:sz w:val="18"/>
                <w:szCs w:val="18"/>
              </w:rPr>
            </w:pPr>
            <w:r w:rsidRPr="00AC7ABB">
              <w:rPr>
                <w:sz w:val="18"/>
                <w:szCs w:val="18"/>
              </w:rPr>
              <w:t>2</w:t>
            </w:r>
            <w:r w:rsidR="00FB1DA8" w:rsidRPr="00AC7ABB">
              <w:rPr>
                <w:sz w:val="18"/>
                <w:szCs w:val="18"/>
              </w:rPr>
              <w:t>5</w:t>
            </w:r>
            <w:r w:rsidRPr="00AC7ABB">
              <w:rPr>
                <w:sz w:val="18"/>
                <w:szCs w:val="18"/>
              </w:rPr>
              <w:t>/06/20</w:t>
            </w:r>
          </w:p>
        </w:tc>
        <w:tc>
          <w:tcPr>
            <w:tcW w:w="1365" w:type="dxa"/>
          </w:tcPr>
          <w:p w14:paraId="190F42C9" w14:textId="10E2C836" w:rsidR="00C538DE" w:rsidRPr="00AC7ABB" w:rsidRDefault="00C538DE" w:rsidP="001B754B">
            <w:pPr>
              <w:jc w:val="center"/>
              <w:rPr>
                <w:sz w:val="18"/>
                <w:szCs w:val="18"/>
              </w:rPr>
            </w:pPr>
            <w:r w:rsidRPr="00AC7ABB">
              <w:rPr>
                <w:sz w:val="18"/>
                <w:szCs w:val="18"/>
              </w:rPr>
              <w:t>2</w:t>
            </w:r>
            <w:r w:rsidR="00FB1DA8" w:rsidRPr="00AC7ABB">
              <w:rPr>
                <w:sz w:val="18"/>
                <w:szCs w:val="18"/>
              </w:rPr>
              <w:t>9</w:t>
            </w:r>
            <w:r w:rsidRPr="00AC7ABB">
              <w:rPr>
                <w:sz w:val="18"/>
                <w:szCs w:val="18"/>
              </w:rPr>
              <w:t>/06/20</w:t>
            </w:r>
          </w:p>
        </w:tc>
      </w:tr>
      <w:tr w:rsidR="00C538DE" w:rsidRPr="00AC7ABB" w14:paraId="68946109" w14:textId="77777777" w:rsidTr="006B0B1E">
        <w:trPr>
          <w:trHeight w:val="238"/>
        </w:trPr>
        <w:tc>
          <w:tcPr>
            <w:tcW w:w="1158" w:type="dxa"/>
            <w:vMerge/>
          </w:tcPr>
          <w:p w14:paraId="26679429" w14:textId="77777777" w:rsidR="00C538DE" w:rsidRPr="00AC7ABB" w:rsidRDefault="00C538DE" w:rsidP="001B754B">
            <w:pPr>
              <w:jc w:val="center"/>
              <w:rPr>
                <w:sz w:val="18"/>
                <w:szCs w:val="18"/>
              </w:rPr>
            </w:pPr>
          </w:p>
        </w:tc>
        <w:tc>
          <w:tcPr>
            <w:tcW w:w="1123" w:type="dxa"/>
          </w:tcPr>
          <w:p w14:paraId="6EABC14F" w14:textId="17A879D6" w:rsidR="00C538DE" w:rsidRPr="00AC7ABB" w:rsidRDefault="00C538DE" w:rsidP="001B754B">
            <w:pPr>
              <w:jc w:val="center"/>
              <w:rPr>
                <w:sz w:val="18"/>
                <w:szCs w:val="18"/>
                <w:bdr w:val="none" w:sz="0" w:space="0" w:color="auto" w:frame="1"/>
                <w:lang w:val="es-419"/>
              </w:rPr>
            </w:pPr>
            <w:r w:rsidRPr="00AC7ABB">
              <w:rPr>
                <w:sz w:val="18"/>
                <w:szCs w:val="18"/>
                <w:bdr w:val="none" w:sz="0" w:space="0" w:color="auto" w:frame="1"/>
                <w:lang w:val="es-419"/>
              </w:rPr>
              <w:t>HU-03</w:t>
            </w:r>
          </w:p>
        </w:tc>
        <w:tc>
          <w:tcPr>
            <w:tcW w:w="1182" w:type="dxa"/>
          </w:tcPr>
          <w:p w14:paraId="4E23DA6D" w14:textId="4D614107" w:rsidR="00C538DE" w:rsidRPr="00AC7ABB" w:rsidRDefault="00C538DE" w:rsidP="001B754B">
            <w:pPr>
              <w:jc w:val="center"/>
              <w:rPr>
                <w:sz w:val="18"/>
                <w:szCs w:val="18"/>
              </w:rPr>
            </w:pPr>
            <w:r w:rsidRPr="00AC7ABB">
              <w:rPr>
                <w:sz w:val="18"/>
                <w:szCs w:val="18"/>
              </w:rPr>
              <w:t>16</w:t>
            </w:r>
          </w:p>
        </w:tc>
        <w:tc>
          <w:tcPr>
            <w:tcW w:w="1182" w:type="dxa"/>
            <w:vMerge/>
          </w:tcPr>
          <w:p w14:paraId="507F62A3" w14:textId="77777777" w:rsidR="00C538DE" w:rsidRPr="00AC7ABB" w:rsidRDefault="00C538DE" w:rsidP="001B754B">
            <w:pPr>
              <w:jc w:val="center"/>
              <w:rPr>
                <w:sz w:val="18"/>
                <w:szCs w:val="18"/>
              </w:rPr>
            </w:pPr>
          </w:p>
        </w:tc>
        <w:tc>
          <w:tcPr>
            <w:tcW w:w="1194" w:type="dxa"/>
          </w:tcPr>
          <w:p w14:paraId="41F7D54A" w14:textId="6BB33779" w:rsidR="00C538DE" w:rsidRPr="00AC7ABB" w:rsidRDefault="00C538DE" w:rsidP="001B754B">
            <w:pPr>
              <w:jc w:val="center"/>
              <w:rPr>
                <w:sz w:val="18"/>
                <w:szCs w:val="18"/>
              </w:rPr>
            </w:pPr>
            <w:r w:rsidRPr="00AC7ABB">
              <w:rPr>
                <w:sz w:val="18"/>
                <w:szCs w:val="18"/>
              </w:rPr>
              <w:t>Desarrollo</w:t>
            </w:r>
          </w:p>
        </w:tc>
        <w:tc>
          <w:tcPr>
            <w:tcW w:w="1292" w:type="dxa"/>
          </w:tcPr>
          <w:p w14:paraId="5BBE5C10" w14:textId="1004378E" w:rsidR="00C538DE" w:rsidRPr="00AC7ABB" w:rsidRDefault="00FB1DA8" w:rsidP="001B754B">
            <w:pPr>
              <w:jc w:val="center"/>
              <w:rPr>
                <w:sz w:val="18"/>
                <w:szCs w:val="18"/>
              </w:rPr>
            </w:pPr>
            <w:r w:rsidRPr="00AC7ABB">
              <w:rPr>
                <w:sz w:val="18"/>
                <w:szCs w:val="18"/>
              </w:rPr>
              <w:t>30</w:t>
            </w:r>
            <w:r w:rsidR="00C538DE" w:rsidRPr="00AC7ABB">
              <w:rPr>
                <w:sz w:val="18"/>
                <w:szCs w:val="18"/>
              </w:rPr>
              <w:t>/06/20</w:t>
            </w:r>
          </w:p>
        </w:tc>
        <w:tc>
          <w:tcPr>
            <w:tcW w:w="1365" w:type="dxa"/>
          </w:tcPr>
          <w:p w14:paraId="30DEA608" w14:textId="7276AEDC" w:rsidR="00C538DE" w:rsidRPr="00AC7ABB" w:rsidRDefault="00FB1DA8" w:rsidP="001B754B">
            <w:pPr>
              <w:jc w:val="center"/>
              <w:rPr>
                <w:sz w:val="18"/>
                <w:szCs w:val="18"/>
              </w:rPr>
            </w:pPr>
            <w:r w:rsidRPr="00AC7ABB">
              <w:rPr>
                <w:sz w:val="18"/>
                <w:szCs w:val="18"/>
              </w:rPr>
              <w:t>01</w:t>
            </w:r>
            <w:r w:rsidR="00C538DE" w:rsidRPr="00AC7ABB">
              <w:rPr>
                <w:sz w:val="18"/>
                <w:szCs w:val="18"/>
              </w:rPr>
              <w:t>/0</w:t>
            </w:r>
            <w:r w:rsidRPr="00AC7ABB">
              <w:rPr>
                <w:sz w:val="18"/>
                <w:szCs w:val="18"/>
              </w:rPr>
              <w:t>7</w:t>
            </w:r>
            <w:r w:rsidR="00C538DE" w:rsidRPr="00AC7ABB">
              <w:rPr>
                <w:sz w:val="18"/>
                <w:szCs w:val="18"/>
              </w:rPr>
              <w:t>/20</w:t>
            </w:r>
          </w:p>
        </w:tc>
      </w:tr>
      <w:tr w:rsidR="00C538DE" w:rsidRPr="00AC7ABB" w14:paraId="61D822EC" w14:textId="77777777" w:rsidTr="006B0B1E">
        <w:trPr>
          <w:trHeight w:val="238"/>
        </w:trPr>
        <w:tc>
          <w:tcPr>
            <w:tcW w:w="1158" w:type="dxa"/>
            <w:vMerge/>
          </w:tcPr>
          <w:p w14:paraId="23868D12" w14:textId="77777777" w:rsidR="00C538DE" w:rsidRPr="00AC7ABB" w:rsidRDefault="00C538DE" w:rsidP="001B754B">
            <w:pPr>
              <w:jc w:val="center"/>
              <w:rPr>
                <w:sz w:val="18"/>
                <w:szCs w:val="18"/>
              </w:rPr>
            </w:pPr>
          </w:p>
        </w:tc>
        <w:tc>
          <w:tcPr>
            <w:tcW w:w="1123" w:type="dxa"/>
          </w:tcPr>
          <w:p w14:paraId="7BDEB0EB" w14:textId="5A60F175" w:rsidR="00C538DE" w:rsidRPr="00AC7ABB" w:rsidRDefault="00C538DE" w:rsidP="001B754B">
            <w:pPr>
              <w:jc w:val="center"/>
              <w:rPr>
                <w:sz w:val="18"/>
                <w:szCs w:val="18"/>
                <w:bdr w:val="none" w:sz="0" w:space="0" w:color="auto" w:frame="1"/>
                <w:lang w:val="es-419"/>
              </w:rPr>
            </w:pPr>
            <w:r w:rsidRPr="00AC7ABB">
              <w:rPr>
                <w:sz w:val="18"/>
                <w:szCs w:val="18"/>
                <w:bdr w:val="none" w:sz="0" w:space="0" w:color="auto" w:frame="1"/>
                <w:lang w:val="es-419"/>
              </w:rPr>
              <w:t>HU-04</w:t>
            </w:r>
          </w:p>
        </w:tc>
        <w:tc>
          <w:tcPr>
            <w:tcW w:w="1182" w:type="dxa"/>
          </w:tcPr>
          <w:p w14:paraId="29362F38" w14:textId="0EFAFD60" w:rsidR="00C538DE" w:rsidRPr="00AC7ABB" w:rsidRDefault="00C538DE" w:rsidP="001B754B">
            <w:pPr>
              <w:jc w:val="center"/>
              <w:rPr>
                <w:sz w:val="18"/>
                <w:szCs w:val="18"/>
              </w:rPr>
            </w:pPr>
            <w:r w:rsidRPr="00AC7ABB">
              <w:rPr>
                <w:sz w:val="18"/>
                <w:szCs w:val="18"/>
              </w:rPr>
              <w:t>16</w:t>
            </w:r>
          </w:p>
        </w:tc>
        <w:tc>
          <w:tcPr>
            <w:tcW w:w="1182" w:type="dxa"/>
            <w:vMerge/>
          </w:tcPr>
          <w:p w14:paraId="1EBE36F6" w14:textId="77777777" w:rsidR="00C538DE" w:rsidRPr="00AC7ABB" w:rsidRDefault="00C538DE" w:rsidP="001B754B">
            <w:pPr>
              <w:jc w:val="center"/>
              <w:rPr>
                <w:sz w:val="18"/>
                <w:szCs w:val="18"/>
              </w:rPr>
            </w:pPr>
          </w:p>
        </w:tc>
        <w:tc>
          <w:tcPr>
            <w:tcW w:w="1194" w:type="dxa"/>
          </w:tcPr>
          <w:p w14:paraId="024F3704" w14:textId="55640F39" w:rsidR="00C538DE" w:rsidRPr="00AC7ABB" w:rsidRDefault="00C538DE" w:rsidP="001B754B">
            <w:pPr>
              <w:jc w:val="center"/>
              <w:rPr>
                <w:sz w:val="18"/>
                <w:szCs w:val="18"/>
              </w:rPr>
            </w:pPr>
            <w:r w:rsidRPr="00AC7ABB">
              <w:rPr>
                <w:sz w:val="18"/>
                <w:szCs w:val="18"/>
              </w:rPr>
              <w:t>Desarrollo</w:t>
            </w:r>
          </w:p>
        </w:tc>
        <w:tc>
          <w:tcPr>
            <w:tcW w:w="1292" w:type="dxa"/>
          </w:tcPr>
          <w:p w14:paraId="33FE380C" w14:textId="3E3F8B32" w:rsidR="00C538DE" w:rsidRPr="00AC7ABB" w:rsidRDefault="00FB1DA8" w:rsidP="001B754B">
            <w:pPr>
              <w:jc w:val="center"/>
              <w:rPr>
                <w:sz w:val="18"/>
                <w:szCs w:val="18"/>
              </w:rPr>
            </w:pPr>
            <w:r w:rsidRPr="00AC7ABB">
              <w:rPr>
                <w:sz w:val="18"/>
                <w:szCs w:val="18"/>
              </w:rPr>
              <w:t>02</w:t>
            </w:r>
            <w:r w:rsidR="00C538DE" w:rsidRPr="00AC7ABB">
              <w:rPr>
                <w:sz w:val="18"/>
                <w:szCs w:val="18"/>
              </w:rPr>
              <w:t>/0</w:t>
            </w:r>
            <w:r w:rsidRPr="00AC7ABB">
              <w:rPr>
                <w:sz w:val="18"/>
                <w:szCs w:val="18"/>
              </w:rPr>
              <w:t>7</w:t>
            </w:r>
            <w:r w:rsidR="00C538DE" w:rsidRPr="00AC7ABB">
              <w:rPr>
                <w:sz w:val="18"/>
                <w:szCs w:val="18"/>
              </w:rPr>
              <w:t>/20</w:t>
            </w:r>
          </w:p>
        </w:tc>
        <w:tc>
          <w:tcPr>
            <w:tcW w:w="1365" w:type="dxa"/>
          </w:tcPr>
          <w:p w14:paraId="3AB8E28E" w14:textId="193CE136" w:rsidR="00C538DE" w:rsidRPr="00AC7ABB" w:rsidRDefault="00C538DE" w:rsidP="001B754B">
            <w:pPr>
              <w:jc w:val="center"/>
              <w:rPr>
                <w:sz w:val="18"/>
                <w:szCs w:val="18"/>
              </w:rPr>
            </w:pPr>
            <w:r w:rsidRPr="00AC7ABB">
              <w:rPr>
                <w:sz w:val="18"/>
                <w:szCs w:val="18"/>
              </w:rPr>
              <w:t>0</w:t>
            </w:r>
            <w:r w:rsidR="00FB1DA8" w:rsidRPr="00AC7ABB">
              <w:rPr>
                <w:sz w:val="18"/>
                <w:szCs w:val="18"/>
              </w:rPr>
              <w:t>3</w:t>
            </w:r>
            <w:r w:rsidRPr="00AC7ABB">
              <w:rPr>
                <w:sz w:val="18"/>
                <w:szCs w:val="18"/>
              </w:rPr>
              <w:t>/07/20</w:t>
            </w:r>
          </w:p>
        </w:tc>
      </w:tr>
      <w:tr w:rsidR="00C538DE" w:rsidRPr="00AC7ABB" w14:paraId="1B15F7D5" w14:textId="77777777" w:rsidTr="006B0B1E">
        <w:trPr>
          <w:trHeight w:val="238"/>
        </w:trPr>
        <w:tc>
          <w:tcPr>
            <w:tcW w:w="1158" w:type="dxa"/>
            <w:vMerge/>
          </w:tcPr>
          <w:p w14:paraId="4FF9BCED" w14:textId="77777777" w:rsidR="00C538DE" w:rsidRPr="00AC7ABB" w:rsidRDefault="00C538DE" w:rsidP="001B754B">
            <w:pPr>
              <w:jc w:val="center"/>
              <w:rPr>
                <w:sz w:val="18"/>
                <w:szCs w:val="18"/>
              </w:rPr>
            </w:pPr>
          </w:p>
        </w:tc>
        <w:tc>
          <w:tcPr>
            <w:tcW w:w="1123" w:type="dxa"/>
          </w:tcPr>
          <w:p w14:paraId="3AD1BFE4" w14:textId="144E66AE" w:rsidR="00C538DE" w:rsidRPr="00AC7ABB" w:rsidRDefault="00C538DE" w:rsidP="001B754B">
            <w:pPr>
              <w:jc w:val="center"/>
              <w:rPr>
                <w:sz w:val="18"/>
                <w:szCs w:val="18"/>
                <w:bdr w:val="none" w:sz="0" w:space="0" w:color="auto" w:frame="1"/>
                <w:lang w:val="es-419"/>
              </w:rPr>
            </w:pPr>
            <w:r w:rsidRPr="00AC7ABB">
              <w:rPr>
                <w:sz w:val="18"/>
                <w:szCs w:val="18"/>
                <w:bdr w:val="none" w:sz="0" w:space="0" w:color="auto" w:frame="1"/>
                <w:lang w:val="es-419"/>
              </w:rPr>
              <w:t>HU-05</w:t>
            </w:r>
          </w:p>
        </w:tc>
        <w:tc>
          <w:tcPr>
            <w:tcW w:w="1182" w:type="dxa"/>
          </w:tcPr>
          <w:p w14:paraId="1BBB67F8" w14:textId="4DD71814" w:rsidR="00C538DE" w:rsidRPr="00AC7ABB" w:rsidRDefault="00C538DE" w:rsidP="001B754B">
            <w:pPr>
              <w:jc w:val="center"/>
              <w:rPr>
                <w:sz w:val="18"/>
                <w:szCs w:val="18"/>
              </w:rPr>
            </w:pPr>
            <w:r w:rsidRPr="00AC7ABB">
              <w:rPr>
                <w:sz w:val="18"/>
                <w:szCs w:val="18"/>
              </w:rPr>
              <w:t>8</w:t>
            </w:r>
          </w:p>
        </w:tc>
        <w:tc>
          <w:tcPr>
            <w:tcW w:w="1182" w:type="dxa"/>
            <w:vMerge/>
          </w:tcPr>
          <w:p w14:paraId="7F905C46" w14:textId="77777777" w:rsidR="00C538DE" w:rsidRPr="00AC7ABB" w:rsidRDefault="00C538DE" w:rsidP="001B754B">
            <w:pPr>
              <w:jc w:val="center"/>
              <w:rPr>
                <w:sz w:val="18"/>
                <w:szCs w:val="18"/>
              </w:rPr>
            </w:pPr>
          </w:p>
        </w:tc>
        <w:tc>
          <w:tcPr>
            <w:tcW w:w="1194" w:type="dxa"/>
          </w:tcPr>
          <w:p w14:paraId="6030D8B2" w14:textId="7AA8D7B1" w:rsidR="00C538DE" w:rsidRPr="00AC7ABB" w:rsidRDefault="00C538DE" w:rsidP="001B754B">
            <w:pPr>
              <w:jc w:val="center"/>
              <w:rPr>
                <w:sz w:val="18"/>
                <w:szCs w:val="18"/>
              </w:rPr>
            </w:pPr>
            <w:r w:rsidRPr="00AC7ABB">
              <w:rPr>
                <w:sz w:val="18"/>
                <w:szCs w:val="18"/>
              </w:rPr>
              <w:t>Desarrollo</w:t>
            </w:r>
          </w:p>
        </w:tc>
        <w:tc>
          <w:tcPr>
            <w:tcW w:w="1292" w:type="dxa"/>
          </w:tcPr>
          <w:p w14:paraId="4CF61AD3" w14:textId="2FC9F860" w:rsidR="00C538DE" w:rsidRPr="00AC7ABB" w:rsidRDefault="00C538DE" w:rsidP="001B754B">
            <w:pPr>
              <w:jc w:val="center"/>
              <w:rPr>
                <w:sz w:val="18"/>
                <w:szCs w:val="18"/>
              </w:rPr>
            </w:pPr>
            <w:r w:rsidRPr="00AC7ABB">
              <w:rPr>
                <w:sz w:val="18"/>
                <w:szCs w:val="18"/>
              </w:rPr>
              <w:t>0</w:t>
            </w:r>
            <w:r w:rsidR="00FB1DA8" w:rsidRPr="00AC7ABB">
              <w:rPr>
                <w:sz w:val="18"/>
                <w:szCs w:val="18"/>
              </w:rPr>
              <w:t>6</w:t>
            </w:r>
            <w:r w:rsidRPr="00AC7ABB">
              <w:rPr>
                <w:sz w:val="18"/>
                <w:szCs w:val="18"/>
              </w:rPr>
              <w:t>/07</w:t>
            </w:r>
            <w:r w:rsidR="00AB0501" w:rsidRPr="00AC7ABB">
              <w:rPr>
                <w:sz w:val="18"/>
                <w:szCs w:val="18"/>
              </w:rPr>
              <w:t>/</w:t>
            </w:r>
            <w:r w:rsidRPr="00AC7ABB">
              <w:rPr>
                <w:sz w:val="18"/>
                <w:szCs w:val="18"/>
              </w:rPr>
              <w:t>20</w:t>
            </w:r>
          </w:p>
        </w:tc>
        <w:tc>
          <w:tcPr>
            <w:tcW w:w="1365" w:type="dxa"/>
          </w:tcPr>
          <w:p w14:paraId="186FFBA7" w14:textId="2A5EEA3F" w:rsidR="00C538DE" w:rsidRPr="00AC7ABB" w:rsidRDefault="00C538DE" w:rsidP="001B754B">
            <w:pPr>
              <w:jc w:val="center"/>
              <w:rPr>
                <w:sz w:val="18"/>
                <w:szCs w:val="18"/>
              </w:rPr>
            </w:pPr>
            <w:r w:rsidRPr="00AC7ABB">
              <w:rPr>
                <w:sz w:val="18"/>
                <w:szCs w:val="18"/>
              </w:rPr>
              <w:t>0</w:t>
            </w:r>
            <w:r w:rsidR="00FB1DA8" w:rsidRPr="00AC7ABB">
              <w:rPr>
                <w:sz w:val="18"/>
                <w:szCs w:val="18"/>
              </w:rPr>
              <w:t>6</w:t>
            </w:r>
            <w:r w:rsidRPr="00AC7ABB">
              <w:rPr>
                <w:sz w:val="18"/>
                <w:szCs w:val="18"/>
              </w:rPr>
              <w:t>/07/20</w:t>
            </w:r>
          </w:p>
        </w:tc>
      </w:tr>
      <w:tr w:rsidR="00C538DE" w:rsidRPr="00AC7ABB" w14:paraId="3455A6E3" w14:textId="77777777" w:rsidTr="006B0B1E">
        <w:trPr>
          <w:trHeight w:val="238"/>
        </w:trPr>
        <w:tc>
          <w:tcPr>
            <w:tcW w:w="1158" w:type="dxa"/>
            <w:vMerge/>
          </w:tcPr>
          <w:p w14:paraId="7A9ACD28" w14:textId="77777777" w:rsidR="00C538DE" w:rsidRPr="00AC7ABB" w:rsidRDefault="00C538DE" w:rsidP="001B754B">
            <w:pPr>
              <w:jc w:val="center"/>
              <w:rPr>
                <w:sz w:val="18"/>
                <w:szCs w:val="18"/>
              </w:rPr>
            </w:pPr>
          </w:p>
        </w:tc>
        <w:tc>
          <w:tcPr>
            <w:tcW w:w="1123" w:type="dxa"/>
          </w:tcPr>
          <w:p w14:paraId="1FBD6D3F" w14:textId="2A0C6C9D" w:rsidR="00C538DE" w:rsidRPr="00AC7ABB" w:rsidRDefault="00C538DE" w:rsidP="001B754B">
            <w:pPr>
              <w:jc w:val="center"/>
              <w:rPr>
                <w:sz w:val="18"/>
                <w:szCs w:val="18"/>
                <w:bdr w:val="none" w:sz="0" w:space="0" w:color="auto" w:frame="1"/>
                <w:lang w:val="es-419"/>
              </w:rPr>
            </w:pPr>
            <w:r w:rsidRPr="00AC7ABB">
              <w:rPr>
                <w:sz w:val="18"/>
                <w:szCs w:val="18"/>
                <w:bdr w:val="none" w:sz="0" w:space="0" w:color="auto" w:frame="1"/>
                <w:lang w:val="es-419"/>
              </w:rPr>
              <w:t>HU-06</w:t>
            </w:r>
          </w:p>
        </w:tc>
        <w:tc>
          <w:tcPr>
            <w:tcW w:w="1182" w:type="dxa"/>
          </w:tcPr>
          <w:p w14:paraId="4114CB26" w14:textId="4FC386B0" w:rsidR="00C538DE" w:rsidRPr="00AC7ABB" w:rsidRDefault="00C538DE" w:rsidP="001B754B">
            <w:pPr>
              <w:jc w:val="center"/>
              <w:rPr>
                <w:sz w:val="18"/>
                <w:szCs w:val="18"/>
              </w:rPr>
            </w:pPr>
            <w:r w:rsidRPr="00AC7ABB">
              <w:rPr>
                <w:sz w:val="18"/>
                <w:szCs w:val="18"/>
              </w:rPr>
              <w:t>8</w:t>
            </w:r>
          </w:p>
        </w:tc>
        <w:tc>
          <w:tcPr>
            <w:tcW w:w="1182" w:type="dxa"/>
            <w:vMerge/>
          </w:tcPr>
          <w:p w14:paraId="55C252A9" w14:textId="77777777" w:rsidR="00C538DE" w:rsidRPr="00AC7ABB" w:rsidRDefault="00C538DE" w:rsidP="001B754B">
            <w:pPr>
              <w:jc w:val="center"/>
              <w:rPr>
                <w:sz w:val="18"/>
                <w:szCs w:val="18"/>
              </w:rPr>
            </w:pPr>
          </w:p>
        </w:tc>
        <w:tc>
          <w:tcPr>
            <w:tcW w:w="1194" w:type="dxa"/>
          </w:tcPr>
          <w:p w14:paraId="1AE9FFC7" w14:textId="5757553A" w:rsidR="00C538DE" w:rsidRPr="00AC7ABB" w:rsidRDefault="00C538DE" w:rsidP="001B754B">
            <w:pPr>
              <w:jc w:val="center"/>
              <w:rPr>
                <w:sz w:val="18"/>
                <w:szCs w:val="18"/>
              </w:rPr>
            </w:pPr>
            <w:r w:rsidRPr="00AC7ABB">
              <w:rPr>
                <w:sz w:val="18"/>
                <w:szCs w:val="18"/>
              </w:rPr>
              <w:t>Desarrollo</w:t>
            </w:r>
          </w:p>
        </w:tc>
        <w:tc>
          <w:tcPr>
            <w:tcW w:w="1292" w:type="dxa"/>
          </w:tcPr>
          <w:p w14:paraId="1E063BBA" w14:textId="25D5025B" w:rsidR="00C538DE" w:rsidRPr="00AC7ABB" w:rsidRDefault="00C538DE" w:rsidP="001B754B">
            <w:pPr>
              <w:jc w:val="center"/>
              <w:rPr>
                <w:sz w:val="18"/>
                <w:szCs w:val="18"/>
              </w:rPr>
            </w:pPr>
            <w:r w:rsidRPr="00AC7ABB">
              <w:rPr>
                <w:sz w:val="18"/>
                <w:szCs w:val="18"/>
              </w:rPr>
              <w:t>0</w:t>
            </w:r>
            <w:r w:rsidR="00FB1DA8" w:rsidRPr="00AC7ABB">
              <w:rPr>
                <w:sz w:val="18"/>
                <w:szCs w:val="18"/>
              </w:rPr>
              <w:t>7</w:t>
            </w:r>
            <w:r w:rsidRPr="00AC7ABB">
              <w:rPr>
                <w:sz w:val="18"/>
                <w:szCs w:val="18"/>
              </w:rPr>
              <w:t>/07/20</w:t>
            </w:r>
          </w:p>
        </w:tc>
        <w:tc>
          <w:tcPr>
            <w:tcW w:w="1365" w:type="dxa"/>
          </w:tcPr>
          <w:p w14:paraId="702E1E84" w14:textId="2A0A60D8" w:rsidR="00C538DE" w:rsidRPr="00AC7ABB" w:rsidRDefault="00C538DE" w:rsidP="001B754B">
            <w:pPr>
              <w:jc w:val="center"/>
              <w:rPr>
                <w:sz w:val="18"/>
                <w:szCs w:val="18"/>
              </w:rPr>
            </w:pPr>
            <w:r w:rsidRPr="00AC7ABB">
              <w:rPr>
                <w:sz w:val="18"/>
                <w:szCs w:val="18"/>
              </w:rPr>
              <w:t>0</w:t>
            </w:r>
            <w:r w:rsidR="00FB1DA8" w:rsidRPr="00AC7ABB">
              <w:rPr>
                <w:sz w:val="18"/>
                <w:szCs w:val="18"/>
              </w:rPr>
              <w:t>7</w:t>
            </w:r>
            <w:r w:rsidRPr="00AC7ABB">
              <w:rPr>
                <w:sz w:val="18"/>
                <w:szCs w:val="18"/>
              </w:rPr>
              <w:t>/07/20</w:t>
            </w:r>
          </w:p>
        </w:tc>
      </w:tr>
      <w:tr w:rsidR="00C538DE" w:rsidRPr="00AC7ABB" w14:paraId="125DFF81" w14:textId="77777777" w:rsidTr="006B0B1E">
        <w:trPr>
          <w:trHeight w:val="238"/>
        </w:trPr>
        <w:tc>
          <w:tcPr>
            <w:tcW w:w="1158" w:type="dxa"/>
            <w:vMerge/>
          </w:tcPr>
          <w:p w14:paraId="506988E7" w14:textId="77777777" w:rsidR="00C538DE" w:rsidRPr="00AC7ABB" w:rsidRDefault="00C538DE" w:rsidP="001B754B">
            <w:pPr>
              <w:jc w:val="center"/>
              <w:rPr>
                <w:sz w:val="18"/>
                <w:szCs w:val="18"/>
              </w:rPr>
            </w:pPr>
          </w:p>
        </w:tc>
        <w:tc>
          <w:tcPr>
            <w:tcW w:w="1123" w:type="dxa"/>
          </w:tcPr>
          <w:p w14:paraId="7BB5D75D" w14:textId="20C33351" w:rsidR="00C538DE" w:rsidRPr="00AC7ABB" w:rsidRDefault="00C538DE" w:rsidP="001B754B">
            <w:pPr>
              <w:jc w:val="center"/>
              <w:rPr>
                <w:sz w:val="18"/>
                <w:szCs w:val="18"/>
                <w:bdr w:val="none" w:sz="0" w:space="0" w:color="auto" w:frame="1"/>
                <w:lang w:val="es-419"/>
              </w:rPr>
            </w:pPr>
            <w:r w:rsidRPr="00AC7ABB">
              <w:rPr>
                <w:sz w:val="18"/>
                <w:szCs w:val="18"/>
                <w:bdr w:val="none" w:sz="0" w:space="0" w:color="auto" w:frame="1"/>
                <w:lang w:val="es-419"/>
              </w:rPr>
              <w:t>HU-07</w:t>
            </w:r>
          </w:p>
        </w:tc>
        <w:tc>
          <w:tcPr>
            <w:tcW w:w="1182" w:type="dxa"/>
          </w:tcPr>
          <w:p w14:paraId="0A13F5A3" w14:textId="426BEB45" w:rsidR="00C538DE" w:rsidRPr="00AC7ABB" w:rsidRDefault="00C538DE" w:rsidP="001B754B">
            <w:pPr>
              <w:jc w:val="center"/>
              <w:rPr>
                <w:sz w:val="18"/>
                <w:szCs w:val="18"/>
              </w:rPr>
            </w:pPr>
            <w:r w:rsidRPr="00AC7ABB">
              <w:rPr>
                <w:sz w:val="18"/>
                <w:szCs w:val="18"/>
              </w:rPr>
              <w:t>16</w:t>
            </w:r>
          </w:p>
        </w:tc>
        <w:tc>
          <w:tcPr>
            <w:tcW w:w="1182" w:type="dxa"/>
            <w:vMerge/>
          </w:tcPr>
          <w:p w14:paraId="3AC32297" w14:textId="77777777" w:rsidR="00C538DE" w:rsidRPr="00AC7ABB" w:rsidRDefault="00C538DE" w:rsidP="001B754B">
            <w:pPr>
              <w:jc w:val="center"/>
              <w:rPr>
                <w:sz w:val="18"/>
                <w:szCs w:val="18"/>
              </w:rPr>
            </w:pPr>
          </w:p>
        </w:tc>
        <w:tc>
          <w:tcPr>
            <w:tcW w:w="1194" w:type="dxa"/>
          </w:tcPr>
          <w:p w14:paraId="6B12D36B" w14:textId="4C6D69BC" w:rsidR="00C538DE" w:rsidRPr="00AC7ABB" w:rsidRDefault="00C538DE" w:rsidP="001B754B">
            <w:pPr>
              <w:jc w:val="center"/>
              <w:rPr>
                <w:sz w:val="18"/>
                <w:szCs w:val="18"/>
              </w:rPr>
            </w:pPr>
            <w:r w:rsidRPr="00AC7ABB">
              <w:rPr>
                <w:sz w:val="18"/>
                <w:szCs w:val="18"/>
              </w:rPr>
              <w:t>Desarrollo</w:t>
            </w:r>
          </w:p>
        </w:tc>
        <w:tc>
          <w:tcPr>
            <w:tcW w:w="1292" w:type="dxa"/>
          </w:tcPr>
          <w:p w14:paraId="4C45A489" w14:textId="556DB88E" w:rsidR="00C538DE" w:rsidRPr="00AC7ABB" w:rsidRDefault="00087FE1" w:rsidP="001B754B">
            <w:pPr>
              <w:jc w:val="center"/>
              <w:rPr>
                <w:sz w:val="18"/>
                <w:szCs w:val="18"/>
              </w:rPr>
            </w:pPr>
            <w:r w:rsidRPr="00AC7ABB">
              <w:rPr>
                <w:sz w:val="18"/>
                <w:szCs w:val="18"/>
              </w:rPr>
              <w:t>0</w:t>
            </w:r>
            <w:r w:rsidR="00FB1DA8" w:rsidRPr="00AC7ABB">
              <w:rPr>
                <w:sz w:val="18"/>
                <w:szCs w:val="18"/>
              </w:rPr>
              <w:t>8</w:t>
            </w:r>
            <w:r w:rsidRPr="00AC7ABB">
              <w:rPr>
                <w:sz w:val="18"/>
                <w:szCs w:val="18"/>
              </w:rPr>
              <w:t>/07/20</w:t>
            </w:r>
          </w:p>
        </w:tc>
        <w:tc>
          <w:tcPr>
            <w:tcW w:w="1365" w:type="dxa"/>
          </w:tcPr>
          <w:p w14:paraId="26C5EE91" w14:textId="7AFE0A53" w:rsidR="00C538DE" w:rsidRPr="00AC7ABB" w:rsidRDefault="00FB1DA8" w:rsidP="001B754B">
            <w:pPr>
              <w:jc w:val="center"/>
              <w:rPr>
                <w:sz w:val="18"/>
                <w:szCs w:val="18"/>
              </w:rPr>
            </w:pPr>
            <w:r w:rsidRPr="00AC7ABB">
              <w:rPr>
                <w:sz w:val="18"/>
                <w:szCs w:val="18"/>
              </w:rPr>
              <w:t>09</w:t>
            </w:r>
            <w:r w:rsidR="00087FE1" w:rsidRPr="00AC7ABB">
              <w:rPr>
                <w:sz w:val="18"/>
                <w:szCs w:val="18"/>
              </w:rPr>
              <w:t>/07/20</w:t>
            </w:r>
          </w:p>
        </w:tc>
      </w:tr>
      <w:tr w:rsidR="00C538DE" w:rsidRPr="00AC7ABB" w14:paraId="67B6E025" w14:textId="77777777" w:rsidTr="006B0B1E">
        <w:trPr>
          <w:trHeight w:val="238"/>
        </w:trPr>
        <w:tc>
          <w:tcPr>
            <w:tcW w:w="1158" w:type="dxa"/>
            <w:vMerge/>
          </w:tcPr>
          <w:p w14:paraId="29B5EA1C" w14:textId="77777777" w:rsidR="00C538DE" w:rsidRPr="00AC7ABB" w:rsidRDefault="00C538DE" w:rsidP="001B754B">
            <w:pPr>
              <w:jc w:val="center"/>
              <w:rPr>
                <w:sz w:val="18"/>
                <w:szCs w:val="18"/>
              </w:rPr>
            </w:pPr>
          </w:p>
        </w:tc>
        <w:tc>
          <w:tcPr>
            <w:tcW w:w="1123" w:type="dxa"/>
          </w:tcPr>
          <w:p w14:paraId="42E2F94B" w14:textId="5A09E21C" w:rsidR="00C538DE"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T-0</w:t>
            </w:r>
            <w:r w:rsidR="008453AC" w:rsidRPr="00AC7ABB">
              <w:rPr>
                <w:sz w:val="18"/>
                <w:szCs w:val="18"/>
                <w:bdr w:val="none" w:sz="0" w:space="0" w:color="auto" w:frame="1"/>
                <w:lang w:val="es-419"/>
              </w:rPr>
              <w:t>6</w:t>
            </w:r>
          </w:p>
        </w:tc>
        <w:tc>
          <w:tcPr>
            <w:tcW w:w="1182" w:type="dxa"/>
          </w:tcPr>
          <w:p w14:paraId="18828E86" w14:textId="69D21C80" w:rsidR="00C538DE" w:rsidRPr="00AC7ABB" w:rsidRDefault="00FB1DA8" w:rsidP="001B754B">
            <w:pPr>
              <w:jc w:val="center"/>
              <w:rPr>
                <w:sz w:val="18"/>
                <w:szCs w:val="18"/>
              </w:rPr>
            </w:pPr>
            <w:r w:rsidRPr="00AC7ABB">
              <w:rPr>
                <w:sz w:val="18"/>
                <w:szCs w:val="18"/>
              </w:rPr>
              <w:t>8</w:t>
            </w:r>
          </w:p>
        </w:tc>
        <w:tc>
          <w:tcPr>
            <w:tcW w:w="1182" w:type="dxa"/>
            <w:vMerge/>
          </w:tcPr>
          <w:p w14:paraId="63A2656C" w14:textId="77777777" w:rsidR="00C538DE" w:rsidRPr="00AC7ABB" w:rsidRDefault="00C538DE" w:rsidP="001B754B">
            <w:pPr>
              <w:jc w:val="center"/>
              <w:rPr>
                <w:sz w:val="18"/>
                <w:szCs w:val="18"/>
              </w:rPr>
            </w:pPr>
          </w:p>
        </w:tc>
        <w:tc>
          <w:tcPr>
            <w:tcW w:w="1194" w:type="dxa"/>
          </w:tcPr>
          <w:p w14:paraId="6819C9A8" w14:textId="0D8FF9C3" w:rsidR="00C538DE" w:rsidRPr="00AC7ABB" w:rsidRDefault="00FB1DA8" w:rsidP="001B754B">
            <w:pPr>
              <w:jc w:val="center"/>
              <w:rPr>
                <w:sz w:val="18"/>
                <w:szCs w:val="18"/>
              </w:rPr>
            </w:pPr>
            <w:r w:rsidRPr="00AC7ABB">
              <w:rPr>
                <w:sz w:val="18"/>
                <w:szCs w:val="18"/>
              </w:rPr>
              <w:t>Pruebas</w:t>
            </w:r>
          </w:p>
        </w:tc>
        <w:tc>
          <w:tcPr>
            <w:tcW w:w="1292" w:type="dxa"/>
          </w:tcPr>
          <w:p w14:paraId="405A21AD" w14:textId="659A02EB" w:rsidR="00C538DE" w:rsidRPr="00AC7ABB" w:rsidRDefault="00FB1DA8" w:rsidP="001B754B">
            <w:pPr>
              <w:jc w:val="center"/>
              <w:rPr>
                <w:sz w:val="18"/>
                <w:szCs w:val="18"/>
              </w:rPr>
            </w:pPr>
            <w:r w:rsidRPr="00AC7ABB">
              <w:rPr>
                <w:sz w:val="18"/>
                <w:szCs w:val="18"/>
              </w:rPr>
              <w:t>10</w:t>
            </w:r>
            <w:r w:rsidR="00087FE1" w:rsidRPr="00AC7ABB">
              <w:rPr>
                <w:sz w:val="18"/>
                <w:szCs w:val="18"/>
              </w:rPr>
              <w:t>/07/20</w:t>
            </w:r>
          </w:p>
        </w:tc>
        <w:tc>
          <w:tcPr>
            <w:tcW w:w="1365" w:type="dxa"/>
          </w:tcPr>
          <w:p w14:paraId="5CCAB60C" w14:textId="50512D7A" w:rsidR="00C538DE" w:rsidRPr="00AC7ABB" w:rsidRDefault="00FB1DA8" w:rsidP="001B754B">
            <w:pPr>
              <w:jc w:val="center"/>
              <w:rPr>
                <w:sz w:val="18"/>
                <w:szCs w:val="18"/>
              </w:rPr>
            </w:pPr>
            <w:r w:rsidRPr="00AC7ABB">
              <w:rPr>
                <w:sz w:val="18"/>
                <w:szCs w:val="18"/>
              </w:rPr>
              <w:t>10</w:t>
            </w:r>
            <w:r w:rsidR="00087FE1" w:rsidRPr="00AC7ABB">
              <w:rPr>
                <w:sz w:val="18"/>
                <w:szCs w:val="18"/>
              </w:rPr>
              <w:t>/07/20</w:t>
            </w:r>
          </w:p>
        </w:tc>
      </w:tr>
      <w:tr w:rsidR="00FB1DA8" w:rsidRPr="00AC7ABB" w14:paraId="7B2BD085" w14:textId="77777777" w:rsidTr="006B0B1E">
        <w:trPr>
          <w:trHeight w:val="238"/>
        </w:trPr>
        <w:tc>
          <w:tcPr>
            <w:tcW w:w="1158" w:type="dxa"/>
            <w:vMerge w:val="restart"/>
          </w:tcPr>
          <w:p w14:paraId="3F00E338" w14:textId="538E168F" w:rsidR="00FB1DA8" w:rsidRPr="00AC7ABB" w:rsidRDefault="00FB1DA8" w:rsidP="001B754B">
            <w:pPr>
              <w:jc w:val="center"/>
              <w:rPr>
                <w:sz w:val="18"/>
                <w:szCs w:val="18"/>
              </w:rPr>
            </w:pPr>
            <w:r w:rsidRPr="00AC7ABB">
              <w:rPr>
                <w:sz w:val="18"/>
                <w:szCs w:val="18"/>
              </w:rPr>
              <w:t>3</w:t>
            </w:r>
          </w:p>
        </w:tc>
        <w:tc>
          <w:tcPr>
            <w:tcW w:w="1123" w:type="dxa"/>
          </w:tcPr>
          <w:p w14:paraId="2019ACA5" w14:textId="22CF04C4"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08</w:t>
            </w:r>
          </w:p>
        </w:tc>
        <w:tc>
          <w:tcPr>
            <w:tcW w:w="1182" w:type="dxa"/>
          </w:tcPr>
          <w:p w14:paraId="1400EC7E" w14:textId="66CB6F5D" w:rsidR="00FB1DA8" w:rsidRPr="00AC7ABB" w:rsidRDefault="00FB1DA8" w:rsidP="001B754B">
            <w:pPr>
              <w:jc w:val="center"/>
              <w:rPr>
                <w:sz w:val="18"/>
                <w:szCs w:val="18"/>
              </w:rPr>
            </w:pPr>
            <w:r w:rsidRPr="00AC7ABB">
              <w:rPr>
                <w:sz w:val="18"/>
                <w:szCs w:val="18"/>
              </w:rPr>
              <w:t>16</w:t>
            </w:r>
          </w:p>
        </w:tc>
        <w:tc>
          <w:tcPr>
            <w:tcW w:w="1182" w:type="dxa"/>
            <w:vMerge w:val="restart"/>
          </w:tcPr>
          <w:p w14:paraId="027D5A3F" w14:textId="7DB931FD" w:rsidR="00FB1DA8" w:rsidRPr="00AC7ABB" w:rsidRDefault="00FB1DA8" w:rsidP="001B754B">
            <w:pPr>
              <w:jc w:val="center"/>
              <w:rPr>
                <w:sz w:val="18"/>
                <w:szCs w:val="18"/>
              </w:rPr>
            </w:pPr>
            <w:r w:rsidRPr="00AC7ABB">
              <w:rPr>
                <w:sz w:val="18"/>
                <w:szCs w:val="18"/>
              </w:rPr>
              <w:t>120</w:t>
            </w:r>
          </w:p>
        </w:tc>
        <w:tc>
          <w:tcPr>
            <w:tcW w:w="1194" w:type="dxa"/>
          </w:tcPr>
          <w:p w14:paraId="1DFBC668" w14:textId="09E48636" w:rsidR="00FB1DA8" w:rsidRPr="00AC7ABB" w:rsidRDefault="00FB1DA8" w:rsidP="001B754B">
            <w:pPr>
              <w:jc w:val="center"/>
              <w:rPr>
                <w:sz w:val="18"/>
                <w:szCs w:val="18"/>
              </w:rPr>
            </w:pPr>
            <w:r w:rsidRPr="00AC7ABB">
              <w:rPr>
                <w:sz w:val="18"/>
                <w:szCs w:val="18"/>
              </w:rPr>
              <w:t>Desarrollo</w:t>
            </w:r>
          </w:p>
        </w:tc>
        <w:tc>
          <w:tcPr>
            <w:tcW w:w="1292" w:type="dxa"/>
          </w:tcPr>
          <w:p w14:paraId="5EF73B01" w14:textId="1ADA6A37" w:rsidR="00FB1DA8" w:rsidRPr="00AC7ABB" w:rsidRDefault="00FB1DA8" w:rsidP="001B754B">
            <w:pPr>
              <w:jc w:val="center"/>
              <w:rPr>
                <w:sz w:val="18"/>
                <w:szCs w:val="18"/>
              </w:rPr>
            </w:pPr>
            <w:r w:rsidRPr="00AC7ABB">
              <w:rPr>
                <w:sz w:val="18"/>
                <w:szCs w:val="18"/>
              </w:rPr>
              <w:t>13/07/20</w:t>
            </w:r>
          </w:p>
        </w:tc>
        <w:tc>
          <w:tcPr>
            <w:tcW w:w="1365" w:type="dxa"/>
          </w:tcPr>
          <w:p w14:paraId="4D9F812F" w14:textId="241BF450" w:rsidR="00FB1DA8" w:rsidRPr="00AC7ABB" w:rsidRDefault="00FB1DA8" w:rsidP="001B754B">
            <w:pPr>
              <w:jc w:val="center"/>
              <w:rPr>
                <w:sz w:val="18"/>
                <w:szCs w:val="18"/>
              </w:rPr>
            </w:pPr>
            <w:r w:rsidRPr="00AC7ABB">
              <w:rPr>
                <w:sz w:val="18"/>
                <w:szCs w:val="18"/>
              </w:rPr>
              <w:t>14/07/20</w:t>
            </w:r>
          </w:p>
        </w:tc>
      </w:tr>
      <w:tr w:rsidR="00FB1DA8" w:rsidRPr="00AC7ABB" w14:paraId="14E00D04" w14:textId="77777777" w:rsidTr="006B0B1E">
        <w:trPr>
          <w:trHeight w:val="238"/>
        </w:trPr>
        <w:tc>
          <w:tcPr>
            <w:tcW w:w="1158" w:type="dxa"/>
            <w:vMerge/>
          </w:tcPr>
          <w:p w14:paraId="2BE03150" w14:textId="77777777" w:rsidR="00FB1DA8" w:rsidRPr="00AC7ABB" w:rsidRDefault="00FB1DA8" w:rsidP="001B754B">
            <w:pPr>
              <w:jc w:val="center"/>
              <w:rPr>
                <w:sz w:val="18"/>
                <w:szCs w:val="18"/>
              </w:rPr>
            </w:pPr>
          </w:p>
        </w:tc>
        <w:tc>
          <w:tcPr>
            <w:tcW w:w="1123" w:type="dxa"/>
          </w:tcPr>
          <w:p w14:paraId="52D08E2C" w14:textId="0C087D1D"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09</w:t>
            </w:r>
          </w:p>
        </w:tc>
        <w:tc>
          <w:tcPr>
            <w:tcW w:w="1182" w:type="dxa"/>
          </w:tcPr>
          <w:p w14:paraId="25EB0C19" w14:textId="29A746A8" w:rsidR="00FB1DA8" w:rsidRPr="00AC7ABB" w:rsidRDefault="00FB1DA8" w:rsidP="001B754B">
            <w:pPr>
              <w:jc w:val="center"/>
              <w:rPr>
                <w:sz w:val="18"/>
                <w:szCs w:val="18"/>
              </w:rPr>
            </w:pPr>
            <w:r w:rsidRPr="00AC7ABB">
              <w:rPr>
                <w:sz w:val="18"/>
                <w:szCs w:val="18"/>
              </w:rPr>
              <w:t>16</w:t>
            </w:r>
          </w:p>
        </w:tc>
        <w:tc>
          <w:tcPr>
            <w:tcW w:w="1182" w:type="dxa"/>
            <w:vMerge/>
          </w:tcPr>
          <w:p w14:paraId="453BD3F4" w14:textId="77777777" w:rsidR="00FB1DA8" w:rsidRPr="00AC7ABB" w:rsidRDefault="00FB1DA8" w:rsidP="001B754B">
            <w:pPr>
              <w:jc w:val="center"/>
              <w:rPr>
                <w:sz w:val="18"/>
                <w:szCs w:val="18"/>
              </w:rPr>
            </w:pPr>
          </w:p>
        </w:tc>
        <w:tc>
          <w:tcPr>
            <w:tcW w:w="1194" w:type="dxa"/>
          </w:tcPr>
          <w:p w14:paraId="233F0C50" w14:textId="1EFD7965" w:rsidR="00FB1DA8" w:rsidRPr="00AC7ABB" w:rsidRDefault="00FB1DA8" w:rsidP="001B754B">
            <w:pPr>
              <w:jc w:val="center"/>
              <w:rPr>
                <w:sz w:val="18"/>
                <w:szCs w:val="18"/>
              </w:rPr>
            </w:pPr>
            <w:r w:rsidRPr="00AC7ABB">
              <w:rPr>
                <w:sz w:val="18"/>
                <w:szCs w:val="18"/>
              </w:rPr>
              <w:t>Desarrollo</w:t>
            </w:r>
          </w:p>
        </w:tc>
        <w:tc>
          <w:tcPr>
            <w:tcW w:w="1292" w:type="dxa"/>
          </w:tcPr>
          <w:p w14:paraId="44C81647" w14:textId="7BB1C4FB" w:rsidR="00FB1DA8" w:rsidRPr="00AC7ABB" w:rsidRDefault="00FB1DA8" w:rsidP="001B754B">
            <w:pPr>
              <w:jc w:val="center"/>
              <w:rPr>
                <w:sz w:val="18"/>
                <w:szCs w:val="18"/>
              </w:rPr>
            </w:pPr>
            <w:r w:rsidRPr="00AC7ABB">
              <w:rPr>
                <w:sz w:val="18"/>
                <w:szCs w:val="18"/>
              </w:rPr>
              <w:t>15/07/20</w:t>
            </w:r>
          </w:p>
        </w:tc>
        <w:tc>
          <w:tcPr>
            <w:tcW w:w="1365" w:type="dxa"/>
          </w:tcPr>
          <w:p w14:paraId="4B0B8AFE" w14:textId="27A8F44A" w:rsidR="00FB1DA8" w:rsidRPr="00AC7ABB" w:rsidRDefault="00FB1DA8" w:rsidP="001B754B">
            <w:pPr>
              <w:jc w:val="center"/>
              <w:rPr>
                <w:sz w:val="18"/>
                <w:szCs w:val="18"/>
              </w:rPr>
            </w:pPr>
            <w:r w:rsidRPr="00AC7ABB">
              <w:rPr>
                <w:sz w:val="18"/>
                <w:szCs w:val="18"/>
              </w:rPr>
              <w:t>16/07/20</w:t>
            </w:r>
          </w:p>
        </w:tc>
      </w:tr>
      <w:tr w:rsidR="00FB1DA8" w:rsidRPr="00AC7ABB" w14:paraId="25989767" w14:textId="77777777" w:rsidTr="006B0B1E">
        <w:trPr>
          <w:trHeight w:val="238"/>
        </w:trPr>
        <w:tc>
          <w:tcPr>
            <w:tcW w:w="1158" w:type="dxa"/>
            <w:vMerge/>
          </w:tcPr>
          <w:p w14:paraId="730A73FE" w14:textId="77777777" w:rsidR="00FB1DA8" w:rsidRPr="00AC7ABB" w:rsidRDefault="00FB1DA8" w:rsidP="001B754B">
            <w:pPr>
              <w:jc w:val="center"/>
              <w:rPr>
                <w:sz w:val="18"/>
                <w:szCs w:val="18"/>
              </w:rPr>
            </w:pPr>
          </w:p>
        </w:tc>
        <w:tc>
          <w:tcPr>
            <w:tcW w:w="1123" w:type="dxa"/>
          </w:tcPr>
          <w:p w14:paraId="7310CE42" w14:textId="71924A6A"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10</w:t>
            </w:r>
          </w:p>
        </w:tc>
        <w:tc>
          <w:tcPr>
            <w:tcW w:w="1182" w:type="dxa"/>
          </w:tcPr>
          <w:p w14:paraId="66C5A4E6" w14:textId="7A393C28" w:rsidR="00FB1DA8" w:rsidRPr="00AC7ABB" w:rsidRDefault="00FB1DA8" w:rsidP="001B754B">
            <w:pPr>
              <w:jc w:val="center"/>
              <w:rPr>
                <w:sz w:val="18"/>
                <w:szCs w:val="18"/>
              </w:rPr>
            </w:pPr>
            <w:r w:rsidRPr="00AC7ABB">
              <w:rPr>
                <w:sz w:val="18"/>
                <w:szCs w:val="18"/>
              </w:rPr>
              <w:t>16</w:t>
            </w:r>
          </w:p>
        </w:tc>
        <w:tc>
          <w:tcPr>
            <w:tcW w:w="1182" w:type="dxa"/>
            <w:vMerge/>
          </w:tcPr>
          <w:p w14:paraId="4753ED30" w14:textId="77777777" w:rsidR="00FB1DA8" w:rsidRPr="00AC7ABB" w:rsidRDefault="00FB1DA8" w:rsidP="001B754B">
            <w:pPr>
              <w:jc w:val="center"/>
              <w:rPr>
                <w:sz w:val="18"/>
                <w:szCs w:val="18"/>
              </w:rPr>
            </w:pPr>
          </w:p>
        </w:tc>
        <w:tc>
          <w:tcPr>
            <w:tcW w:w="1194" w:type="dxa"/>
          </w:tcPr>
          <w:p w14:paraId="79BF17E9" w14:textId="7D26DEDF" w:rsidR="00FB1DA8" w:rsidRPr="00AC7ABB" w:rsidRDefault="00FB1DA8" w:rsidP="001B754B">
            <w:pPr>
              <w:jc w:val="center"/>
              <w:rPr>
                <w:sz w:val="18"/>
                <w:szCs w:val="18"/>
              </w:rPr>
            </w:pPr>
            <w:r w:rsidRPr="00AC7ABB">
              <w:rPr>
                <w:sz w:val="18"/>
                <w:szCs w:val="18"/>
              </w:rPr>
              <w:t>Desarrollo</w:t>
            </w:r>
          </w:p>
        </w:tc>
        <w:tc>
          <w:tcPr>
            <w:tcW w:w="1292" w:type="dxa"/>
          </w:tcPr>
          <w:p w14:paraId="33053ECE" w14:textId="159B312B" w:rsidR="00FB1DA8" w:rsidRPr="00AC7ABB" w:rsidRDefault="00FB1DA8" w:rsidP="001B754B">
            <w:pPr>
              <w:jc w:val="center"/>
              <w:rPr>
                <w:sz w:val="18"/>
                <w:szCs w:val="18"/>
              </w:rPr>
            </w:pPr>
            <w:r w:rsidRPr="00AC7ABB">
              <w:rPr>
                <w:sz w:val="18"/>
                <w:szCs w:val="18"/>
              </w:rPr>
              <w:t>17/07/20</w:t>
            </w:r>
          </w:p>
        </w:tc>
        <w:tc>
          <w:tcPr>
            <w:tcW w:w="1365" w:type="dxa"/>
          </w:tcPr>
          <w:p w14:paraId="6B4733BC" w14:textId="67164AA0" w:rsidR="00FB1DA8" w:rsidRPr="00AC7ABB" w:rsidRDefault="00FB1DA8" w:rsidP="001B754B">
            <w:pPr>
              <w:jc w:val="center"/>
              <w:rPr>
                <w:sz w:val="18"/>
                <w:szCs w:val="18"/>
              </w:rPr>
            </w:pPr>
            <w:r w:rsidRPr="00AC7ABB">
              <w:rPr>
                <w:sz w:val="18"/>
                <w:szCs w:val="18"/>
              </w:rPr>
              <w:t>20/07/20</w:t>
            </w:r>
          </w:p>
        </w:tc>
      </w:tr>
      <w:tr w:rsidR="00FB1DA8" w:rsidRPr="00AC7ABB" w14:paraId="2BE40BF7" w14:textId="77777777" w:rsidTr="006B0B1E">
        <w:trPr>
          <w:trHeight w:val="238"/>
        </w:trPr>
        <w:tc>
          <w:tcPr>
            <w:tcW w:w="1158" w:type="dxa"/>
            <w:vMerge/>
          </w:tcPr>
          <w:p w14:paraId="5B3A7F65" w14:textId="77777777" w:rsidR="00FB1DA8" w:rsidRPr="00AC7ABB" w:rsidRDefault="00FB1DA8" w:rsidP="001B754B">
            <w:pPr>
              <w:jc w:val="center"/>
              <w:rPr>
                <w:sz w:val="18"/>
                <w:szCs w:val="18"/>
              </w:rPr>
            </w:pPr>
          </w:p>
        </w:tc>
        <w:tc>
          <w:tcPr>
            <w:tcW w:w="1123" w:type="dxa"/>
          </w:tcPr>
          <w:p w14:paraId="6E361BB5" w14:textId="1FDB9570"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11</w:t>
            </w:r>
          </w:p>
        </w:tc>
        <w:tc>
          <w:tcPr>
            <w:tcW w:w="1182" w:type="dxa"/>
          </w:tcPr>
          <w:p w14:paraId="2CD1DCAD" w14:textId="34FB6E55" w:rsidR="00FB1DA8" w:rsidRPr="00AC7ABB" w:rsidRDefault="00FB1DA8" w:rsidP="001B754B">
            <w:pPr>
              <w:jc w:val="center"/>
              <w:rPr>
                <w:sz w:val="18"/>
                <w:szCs w:val="18"/>
              </w:rPr>
            </w:pPr>
            <w:r w:rsidRPr="00AC7ABB">
              <w:rPr>
                <w:sz w:val="18"/>
                <w:szCs w:val="18"/>
              </w:rPr>
              <w:t>24</w:t>
            </w:r>
          </w:p>
        </w:tc>
        <w:tc>
          <w:tcPr>
            <w:tcW w:w="1182" w:type="dxa"/>
            <w:vMerge/>
          </w:tcPr>
          <w:p w14:paraId="0A0B9E4F" w14:textId="77777777" w:rsidR="00FB1DA8" w:rsidRPr="00AC7ABB" w:rsidRDefault="00FB1DA8" w:rsidP="001B754B">
            <w:pPr>
              <w:jc w:val="center"/>
              <w:rPr>
                <w:sz w:val="18"/>
                <w:szCs w:val="18"/>
              </w:rPr>
            </w:pPr>
          </w:p>
        </w:tc>
        <w:tc>
          <w:tcPr>
            <w:tcW w:w="1194" w:type="dxa"/>
          </w:tcPr>
          <w:p w14:paraId="7AC4FEC8" w14:textId="57410047" w:rsidR="00FB1DA8" w:rsidRPr="00AC7ABB" w:rsidRDefault="00FB1DA8" w:rsidP="001B754B">
            <w:pPr>
              <w:jc w:val="center"/>
              <w:rPr>
                <w:sz w:val="18"/>
                <w:szCs w:val="18"/>
              </w:rPr>
            </w:pPr>
            <w:r w:rsidRPr="00AC7ABB">
              <w:rPr>
                <w:sz w:val="18"/>
                <w:szCs w:val="18"/>
              </w:rPr>
              <w:t>Desarrollo</w:t>
            </w:r>
          </w:p>
        </w:tc>
        <w:tc>
          <w:tcPr>
            <w:tcW w:w="1292" w:type="dxa"/>
          </w:tcPr>
          <w:p w14:paraId="726F46CC" w14:textId="606A07AF" w:rsidR="00FB1DA8" w:rsidRPr="00AC7ABB" w:rsidRDefault="00FB1DA8" w:rsidP="001B754B">
            <w:pPr>
              <w:jc w:val="center"/>
              <w:rPr>
                <w:sz w:val="18"/>
                <w:szCs w:val="18"/>
              </w:rPr>
            </w:pPr>
            <w:r w:rsidRPr="00AC7ABB">
              <w:rPr>
                <w:sz w:val="18"/>
                <w:szCs w:val="18"/>
              </w:rPr>
              <w:t>21/07/20</w:t>
            </w:r>
          </w:p>
        </w:tc>
        <w:tc>
          <w:tcPr>
            <w:tcW w:w="1365" w:type="dxa"/>
          </w:tcPr>
          <w:p w14:paraId="31FC01F6" w14:textId="0D92ED8A" w:rsidR="00FB1DA8" w:rsidRPr="00AC7ABB" w:rsidRDefault="00FB1DA8" w:rsidP="001B754B">
            <w:pPr>
              <w:jc w:val="center"/>
              <w:rPr>
                <w:sz w:val="18"/>
                <w:szCs w:val="18"/>
              </w:rPr>
            </w:pPr>
            <w:r w:rsidRPr="00AC7ABB">
              <w:rPr>
                <w:sz w:val="18"/>
                <w:szCs w:val="18"/>
              </w:rPr>
              <w:t>23/07/20</w:t>
            </w:r>
          </w:p>
        </w:tc>
      </w:tr>
      <w:tr w:rsidR="00FB1DA8" w:rsidRPr="00AC7ABB" w14:paraId="63F8A3F6" w14:textId="77777777" w:rsidTr="006B0B1E">
        <w:trPr>
          <w:trHeight w:val="238"/>
        </w:trPr>
        <w:tc>
          <w:tcPr>
            <w:tcW w:w="1158" w:type="dxa"/>
            <w:vMerge/>
          </w:tcPr>
          <w:p w14:paraId="5941B2E9" w14:textId="77777777" w:rsidR="00FB1DA8" w:rsidRPr="00AC7ABB" w:rsidRDefault="00FB1DA8" w:rsidP="001B754B">
            <w:pPr>
              <w:jc w:val="center"/>
              <w:rPr>
                <w:sz w:val="18"/>
                <w:szCs w:val="18"/>
              </w:rPr>
            </w:pPr>
          </w:p>
        </w:tc>
        <w:tc>
          <w:tcPr>
            <w:tcW w:w="1123" w:type="dxa"/>
          </w:tcPr>
          <w:p w14:paraId="48796FDF" w14:textId="21497E0B"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12</w:t>
            </w:r>
          </w:p>
        </w:tc>
        <w:tc>
          <w:tcPr>
            <w:tcW w:w="1182" w:type="dxa"/>
          </w:tcPr>
          <w:p w14:paraId="75C58A49" w14:textId="15389550" w:rsidR="00FB1DA8" w:rsidRPr="00AC7ABB" w:rsidRDefault="00FB1DA8" w:rsidP="001B754B">
            <w:pPr>
              <w:jc w:val="center"/>
              <w:rPr>
                <w:sz w:val="18"/>
                <w:szCs w:val="18"/>
              </w:rPr>
            </w:pPr>
            <w:r w:rsidRPr="00AC7ABB">
              <w:rPr>
                <w:sz w:val="18"/>
                <w:szCs w:val="18"/>
              </w:rPr>
              <w:t>16</w:t>
            </w:r>
          </w:p>
        </w:tc>
        <w:tc>
          <w:tcPr>
            <w:tcW w:w="1182" w:type="dxa"/>
            <w:vMerge/>
          </w:tcPr>
          <w:p w14:paraId="36570F47" w14:textId="77777777" w:rsidR="00FB1DA8" w:rsidRPr="00AC7ABB" w:rsidRDefault="00FB1DA8" w:rsidP="001B754B">
            <w:pPr>
              <w:jc w:val="center"/>
              <w:rPr>
                <w:sz w:val="18"/>
                <w:szCs w:val="18"/>
              </w:rPr>
            </w:pPr>
          </w:p>
        </w:tc>
        <w:tc>
          <w:tcPr>
            <w:tcW w:w="1194" w:type="dxa"/>
          </w:tcPr>
          <w:p w14:paraId="44F1DAE7" w14:textId="73B499F4" w:rsidR="00FB1DA8" w:rsidRPr="00AC7ABB" w:rsidRDefault="00FB1DA8" w:rsidP="001B754B">
            <w:pPr>
              <w:jc w:val="center"/>
              <w:rPr>
                <w:sz w:val="18"/>
                <w:szCs w:val="18"/>
              </w:rPr>
            </w:pPr>
            <w:r w:rsidRPr="00AC7ABB">
              <w:rPr>
                <w:sz w:val="18"/>
                <w:szCs w:val="18"/>
              </w:rPr>
              <w:t>Desarrollo</w:t>
            </w:r>
          </w:p>
        </w:tc>
        <w:tc>
          <w:tcPr>
            <w:tcW w:w="1292" w:type="dxa"/>
          </w:tcPr>
          <w:p w14:paraId="0D67AE08" w14:textId="7CC3E98D" w:rsidR="00FB1DA8" w:rsidRPr="00AC7ABB" w:rsidRDefault="00FB1DA8" w:rsidP="001B754B">
            <w:pPr>
              <w:jc w:val="center"/>
              <w:rPr>
                <w:sz w:val="18"/>
                <w:szCs w:val="18"/>
              </w:rPr>
            </w:pPr>
            <w:r w:rsidRPr="00AC7ABB">
              <w:rPr>
                <w:sz w:val="18"/>
                <w:szCs w:val="18"/>
              </w:rPr>
              <w:t>24/07/20</w:t>
            </w:r>
          </w:p>
        </w:tc>
        <w:tc>
          <w:tcPr>
            <w:tcW w:w="1365" w:type="dxa"/>
          </w:tcPr>
          <w:p w14:paraId="5D8C21C6" w14:textId="5F3EC17F" w:rsidR="00FB1DA8" w:rsidRPr="00AC7ABB" w:rsidRDefault="00FB1DA8" w:rsidP="001B754B">
            <w:pPr>
              <w:jc w:val="center"/>
              <w:rPr>
                <w:sz w:val="18"/>
                <w:szCs w:val="18"/>
              </w:rPr>
            </w:pPr>
            <w:r w:rsidRPr="00AC7ABB">
              <w:rPr>
                <w:sz w:val="18"/>
                <w:szCs w:val="18"/>
              </w:rPr>
              <w:t>27/07/20</w:t>
            </w:r>
          </w:p>
        </w:tc>
      </w:tr>
      <w:tr w:rsidR="00FB1DA8" w:rsidRPr="00AC7ABB" w14:paraId="66836B7A" w14:textId="77777777" w:rsidTr="006B0B1E">
        <w:trPr>
          <w:trHeight w:val="238"/>
        </w:trPr>
        <w:tc>
          <w:tcPr>
            <w:tcW w:w="1158" w:type="dxa"/>
            <w:vMerge/>
          </w:tcPr>
          <w:p w14:paraId="64CC07C7" w14:textId="77777777" w:rsidR="00FB1DA8" w:rsidRPr="00AC7ABB" w:rsidRDefault="00FB1DA8" w:rsidP="001B754B">
            <w:pPr>
              <w:jc w:val="center"/>
              <w:rPr>
                <w:sz w:val="18"/>
                <w:szCs w:val="18"/>
              </w:rPr>
            </w:pPr>
          </w:p>
        </w:tc>
        <w:tc>
          <w:tcPr>
            <w:tcW w:w="1123" w:type="dxa"/>
          </w:tcPr>
          <w:p w14:paraId="02534FB6" w14:textId="79C639C9"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13</w:t>
            </w:r>
          </w:p>
        </w:tc>
        <w:tc>
          <w:tcPr>
            <w:tcW w:w="1182" w:type="dxa"/>
          </w:tcPr>
          <w:p w14:paraId="5125BA9B" w14:textId="1D9F4C68" w:rsidR="00FB1DA8" w:rsidRPr="00AC7ABB" w:rsidRDefault="00FB1DA8" w:rsidP="001B754B">
            <w:pPr>
              <w:jc w:val="center"/>
              <w:rPr>
                <w:sz w:val="18"/>
                <w:szCs w:val="18"/>
              </w:rPr>
            </w:pPr>
            <w:r w:rsidRPr="00AC7ABB">
              <w:rPr>
                <w:sz w:val="18"/>
                <w:szCs w:val="18"/>
              </w:rPr>
              <w:t>24</w:t>
            </w:r>
          </w:p>
        </w:tc>
        <w:tc>
          <w:tcPr>
            <w:tcW w:w="1182" w:type="dxa"/>
            <w:vMerge/>
          </w:tcPr>
          <w:p w14:paraId="2F749CB6" w14:textId="77777777" w:rsidR="00FB1DA8" w:rsidRPr="00AC7ABB" w:rsidRDefault="00FB1DA8" w:rsidP="001B754B">
            <w:pPr>
              <w:jc w:val="center"/>
              <w:rPr>
                <w:sz w:val="18"/>
                <w:szCs w:val="18"/>
              </w:rPr>
            </w:pPr>
          </w:p>
        </w:tc>
        <w:tc>
          <w:tcPr>
            <w:tcW w:w="1194" w:type="dxa"/>
          </w:tcPr>
          <w:p w14:paraId="27ACB8C7" w14:textId="728310A3" w:rsidR="00FB1DA8" w:rsidRPr="00AC7ABB" w:rsidRDefault="00FB1DA8" w:rsidP="001B754B">
            <w:pPr>
              <w:jc w:val="center"/>
              <w:rPr>
                <w:sz w:val="18"/>
                <w:szCs w:val="18"/>
              </w:rPr>
            </w:pPr>
            <w:r w:rsidRPr="00AC7ABB">
              <w:rPr>
                <w:sz w:val="18"/>
                <w:szCs w:val="18"/>
              </w:rPr>
              <w:t>Desarrollo</w:t>
            </w:r>
          </w:p>
        </w:tc>
        <w:tc>
          <w:tcPr>
            <w:tcW w:w="1292" w:type="dxa"/>
          </w:tcPr>
          <w:p w14:paraId="283968C9" w14:textId="74EFEFFC" w:rsidR="00FB1DA8" w:rsidRPr="00AC7ABB" w:rsidRDefault="00FB1DA8" w:rsidP="001B754B">
            <w:pPr>
              <w:jc w:val="center"/>
              <w:rPr>
                <w:sz w:val="18"/>
                <w:szCs w:val="18"/>
              </w:rPr>
            </w:pPr>
            <w:r w:rsidRPr="00AC7ABB">
              <w:rPr>
                <w:sz w:val="18"/>
                <w:szCs w:val="18"/>
              </w:rPr>
              <w:t>28/07/20</w:t>
            </w:r>
          </w:p>
        </w:tc>
        <w:tc>
          <w:tcPr>
            <w:tcW w:w="1365" w:type="dxa"/>
          </w:tcPr>
          <w:p w14:paraId="3D75AD3A" w14:textId="5087651B" w:rsidR="00FB1DA8" w:rsidRPr="00AC7ABB" w:rsidRDefault="00FB1DA8" w:rsidP="001B754B">
            <w:pPr>
              <w:jc w:val="center"/>
              <w:rPr>
                <w:sz w:val="18"/>
                <w:szCs w:val="18"/>
              </w:rPr>
            </w:pPr>
            <w:r w:rsidRPr="00AC7ABB">
              <w:rPr>
                <w:sz w:val="18"/>
                <w:szCs w:val="18"/>
              </w:rPr>
              <w:t>30/07/20</w:t>
            </w:r>
          </w:p>
        </w:tc>
      </w:tr>
      <w:tr w:rsidR="00FB1DA8" w:rsidRPr="00AC7ABB" w14:paraId="5650A767" w14:textId="77777777" w:rsidTr="006B0B1E">
        <w:trPr>
          <w:trHeight w:val="238"/>
        </w:trPr>
        <w:tc>
          <w:tcPr>
            <w:tcW w:w="1158" w:type="dxa"/>
            <w:vMerge/>
          </w:tcPr>
          <w:p w14:paraId="0CCAACB7" w14:textId="77777777" w:rsidR="00FB1DA8" w:rsidRPr="00AC7ABB" w:rsidRDefault="00FB1DA8" w:rsidP="001B754B">
            <w:pPr>
              <w:jc w:val="center"/>
              <w:rPr>
                <w:sz w:val="18"/>
                <w:szCs w:val="18"/>
              </w:rPr>
            </w:pPr>
          </w:p>
        </w:tc>
        <w:tc>
          <w:tcPr>
            <w:tcW w:w="1123" w:type="dxa"/>
          </w:tcPr>
          <w:p w14:paraId="5650A5C5" w14:textId="36FC39C1"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T-0</w:t>
            </w:r>
            <w:r w:rsidR="008453AC" w:rsidRPr="00AC7ABB">
              <w:rPr>
                <w:sz w:val="18"/>
                <w:szCs w:val="18"/>
                <w:bdr w:val="none" w:sz="0" w:space="0" w:color="auto" w:frame="1"/>
                <w:lang w:val="es-419"/>
              </w:rPr>
              <w:t>7</w:t>
            </w:r>
          </w:p>
        </w:tc>
        <w:tc>
          <w:tcPr>
            <w:tcW w:w="1182" w:type="dxa"/>
          </w:tcPr>
          <w:p w14:paraId="6EF466BB" w14:textId="52A93C85" w:rsidR="00FB1DA8" w:rsidRPr="00AC7ABB" w:rsidRDefault="00FB1DA8" w:rsidP="001B754B">
            <w:pPr>
              <w:jc w:val="center"/>
              <w:rPr>
                <w:sz w:val="18"/>
                <w:szCs w:val="18"/>
              </w:rPr>
            </w:pPr>
            <w:r w:rsidRPr="00AC7ABB">
              <w:rPr>
                <w:sz w:val="18"/>
                <w:szCs w:val="18"/>
              </w:rPr>
              <w:t>8</w:t>
            </w:r>
          </w:p>
        </w:tc>
        <w:tc>
          <w:tcPr>
            <w:tcW w:w="1182" w:type="dxa"/>
            <w:vMerge/>
          </w:tcPr>
          <w:p w14:paraId="311610EA" w14:textId="77777777" w:rsidR="00FB1DA8" w:rsidRPr="00AC7ABB" w:rsidRDefault="00FB1DA8" w:rsidP="001B754B">
            <w:pPr>
              <w:jc w:val="center"/>
              <w:rPr>
                <w:sz w:val="18"/>
                <w:szCs w:val="18"/>
              </w:rPr>
            </w:pPr>
          </w:p>
        </w:tc>
        <w:tc>
          <w:tcPr>
            <w:tcW w:w="1194" w:type="dxa"/>
          </w:tcPr>
          <w:p w14:paraId="3693B9F3" w14:textId="2CA65D74" w:rsidR="00FB1DA8" w:rsidRPr="00AC7ABB" w:rsidRDefault="00FB1DA8" w:rsidP="001B754B">
            <w:pPr>
              <w:jc w:val="center"/>
              <w:rPr>
                <w:sz w:val="18"/>
                <w:szCs w:val="18"/>
              </w:rPr>
            </w:pPr>
            <w:r w:rsidRPr="00AC7ABB">
              <w:rPr>
                <w:sz w:val="18"/>
                <w:szCs w:val="18"/>
              </w:rPr>
              <w:t>Pruebas</w:t>
            </w:r>
          </w:p>
        </w:tc>
        <w:tc>
          <w:tcPr>
            <w:tcW w:w="1292" w:type="dxa"/>
          </w:tcPr>
          <w:p w14:paraId="5C516A0E" w14:textId="465A3AED" w:rsidR="00FB1DA8" w:rsidRPr="00AC7ABB" w:rsidRDefault="004233EF" w:rsidP="001B754B">
            <w:pPr>
              <w:jc w:val="center"/>
              <w:rPr>
                <w:sz w:val="18"/>
                <w:szCs w:val="18"/>
              </w:rPr>
            </w:pPr>
            <w:r w:rsidRPr="00AC7ABB">
              <w:rPr>
                <w:sz w:val="18"/>
                <w:szCs w:val="18"/>
              </w:rPr>
              <w:t>31</w:t>
            </w:r>
            <w:r w:rsidR="00FB1DA8" w:rsidRPr="00AC7ABB">
              <w:rPr>
                <w:sz w:val="18"/>
                <w:szCs w:val="18"/>
              </w:rPr>
              <w:t>/07/20</w:t>
            </w:r>
          </w:p>
        </w:tc>
        <w:tc>
          <w:tcPr>
            <w:tcW w:w="1365" w:type="dxa"/>
          </w:tcPr>
          <w:p w14:paraId="3A5E7F91" w14:textId="00ACC75F" w:rsidR="00FB1DA8" w:rsidRPr="00AC7ABB" w:rsidRDefault="004233EF" w:rsidP="001B754B">
            <w:pPr>
              <w:jc w:val="center"/>
              <w:rPr>
                <w:sz w:val="18"/>
                <w:szCs w:val="18"/>
              </w:rPr>
            </w:pPr>
            <w:r w:rsidRPr="00AC7ABB">
              <w:rPr>
                <w:sz w:val="18"/>
                <w:szCs w:val="18"/>
              </w:rPr>
              <w:t>31</w:t>
            </w:r>
            <w:r w:rsidR="00FB1DA8" w:rsidRPr="00AC7ABB">
              <w:rPr>
                <w:sz w:val="18"/>
                <w:szCs w:val="18"/>
              </w:rPr>
              <w:t>/07/20</w:t>
            </w:r>
          </w:p>
        </w:tc>
      </w:tr>
      <w:tr w:rsidR="00FB1DA8" w:rsidRPr="00AC7ABB" w14:paraId="0E292BDD" w14:textId="77777777" w:rsidTr="006B0B1E">
        <w:trPr>
          <w:trHeight w:val="238"/>
        </w:trPr>
        <w:tc>
          <w:tcPr>
            <w:tcW w:w="1158" w:type="dxa"/>
            <w:vMerge w:val="restart"/>
          </w:tcPr>
          <w:p w14:paraId="064650EF" w14:textId="1B19BA10" w:rsidR="00FB1DA8" w:rsidRPr="00AC7ABB" w:rsidRDefault="00FB1DA8" w:rsidP="001B754B">
            <w:pPr>
              <w:jc w:val="center"/>
              <w:rPr>
                <w:sz w:val="18"/>
                <w:szCs w:val="18"/>
              </w:rPr>
            </w:pPr>
            <w:r w:rsidRPr="00AC7ABB">
              <w:rPr>
                <w:sz w:val="18"/>
                <w:szCs w:val="18"/>
              </w:rPr>
              <w:t>4</w:t>
            </w:r>
          </w:p>
        </w:tc>
        <w:tc>
          <w:tcPr>
            <w:tcW w:w="1123" w:type="dxa"/>
          </w:tcPr>
          <w:p w14:paraId="529B9FFD" w14:textId="68056C50"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1</w:t>
            </w:r>
            <w:r w:rsidR="004233EF" w:rsidRPr="00AC7ABB">
              <w:rPr>
                <w:sz w:val="18"/>
                <w:szCs w:val="18"/>
                <w:bdr w:val="none" w:sz="0" w:space="0" w:color="auto" w:frame="1"/>
                <w:lang w:val="es-419"/>
              </w:rPr>
              <w:t>4</w:t>
            </w:r>
          </w:p>
        </w:tc>
        <w:tc>
          <w:tcPr>
            <w:tcW w:w="1182" w:type="dxa"/>
          </w:tcPr>
          <w:p w14:paraId="37558B78" w14:textId="086DF47D" w:rsidR="00FB1DA8" w:rsidRPr="00AC7ABB" w:rsidRDefault="004233EF" w:rsidP="001B754B">
            <w:pPr>
              <w:jc w:val="center"/>
              <w:rPr>
                <w:sz w:val="18"/>
                <w:szCs w:val="18"/>
              </w:rPr>
            </w:pPr>
            <w:r w:rsidRPr="00AC7ABB">
              <w:rPr>
                <w:sz w:val="18"/>
                <w:szCs w:val="18"/>
              </w:rPr>
              <w:t>8</w:t>
            </w:r>
          </w:p>
        </w:tc>
        <w:tc>
          <w:tcPr>
            <w:tcW w:w="1182" w:type="dxa"/>
            <w:vMerge w:val="restart"/>
          </w:tcPr>
          <w:p w14:paraId="67D45D46" w14:textId="3904CE44" w:rsidR="00FB1DA8" w:rsidRPr="00AC7ABB" w:rsidRDefault="00FB1DA8" w:rsidP="001B754B">
            <w:pPr>
              <w:jc w:val="center"/>
              <w:rPr>
                <w:sz w:val="18"/>
                <w:szCs w:val="18"/>
              </w:rPr>
            </w:pPr>
            <w:r w:rsidRPr="00AC7ABB">
              <w:rPr>
                <w:sz w:val="18"/>
                <w:szCs w:val="18"/>
              </w:rPr>
              <w:t>120</w:t>
            </w:r>
          </w:p>
        </w:tc>
        <w:tc>
          <w:tcPr>
            <w:tcW w:w="1194" w:type="dxa"/>
          </w:tcPr>
          <w:p w14:paraId="590B28BC" w14:textId="54885E73" w:rsidR="00FB1DA8" w:rsidRPr="00AC7ABB" w:rsidRDefault="00FB1DA8" w:rsidP="001B754B">
            <w:pPr>
              <w:jc w:val="center"/>
              <w:rPr>
                <w:sz w:val="18"/>
                <w:szCs w:val="18"/>
              </w:rPr>
            </w:pPr>
            <w:r w:rsidRPr="00AC7ABB">
              <w:rPr>
                <w:sz w:val="18"/>
                <w:szCs w:val="18"/>
              </w:rPr>
              <w:t>Desarrollo</w:t>
            </w:r>
          </w:p>
        </w:tc>
        <w:tc>
          <w:tcPr>
            <w:tcW w:w="1292" w:type="dxa"/>
          </w:tcPr>
          <w:p w14:paraId="1C269A20" w14:textId="4C171AE1" w:rsidR="00FB1DA8" w:rsidRPr="00AC7ABB" w:rsidRDefault="00FB1DA8" w:rsidP="001B754B">
            <w:pPr>
              <w:jc w:val="center"/>
              <w:rPr>
                <w:sz w:val="18"/>
                <w:szCs w:val="18"/>
              </w:rPr>
            </w:pPr>
            <w:r w:rsidRPr="00AC7ABB">
              <w:rPr>
                <w:sz w:val="18"/>
                <w:szCs w:val="18"/>
              </w:rPr>
              <w:t>03/08/20</w:t>
            </w:r>
          </w:p>
        </w:tc>
        <w:tc>
          <w:tcPr>
            <w:tcW w:w="1365" w:type="dxa"/>
          </w:tcPr>
          <w:p w14:paraId="0FF391B3" w14:textId="04843C84" w:rsidR="00FB1DA8" w:rsidRPr="00AC7ABB" w:rsidRDefault="00FB1DA8" w:rsidP="001B754B">
            <w:pPr>
              <w:jc w:val="center"/>
              <w:rPr>
                <w:sz w:val="18"/>
                <w:szCs w:val="18"/>
              </w:rPr>
            </w:pPr>
            <w:r w:rsidRPr="00AC7ABB">
              <w:rPr>
                <w:sz w:val="18"/>
                <w:szCs w:val="18"/>
              </w:rPr>
              <w:t>0</w:t>
            </w:r>
            <w:r w:rsidR="004233EF" w:rsidRPr="00AC7ABB">
              <w:rPr>
                <w:sz w:val="18"/>
                <w:szCs w:val="18"/>
              </w:rPr>
              <w:t>3</w:t>
            </w:r>
            <w:r w:rsidRPr="00AC7ABB">
              <w:rPr>
                <w:sz w:val="18"/>
                <w:szCs w:val="18"/>
              </w:rPr>
              <w:t>/08/20</w:t>
            </w:r>
          </w:p>
        </w:tc>
      </w:tr>
      <w:tr w:rsidR="00FB1DA8" w:rsidRPr="00AC7ABB" w14:paraId="62AEE110" w14:textId="77777777" w:rsidTr="006B0B1E">
        <w:trPr>
          <w:trHeight w:val="238"/>
        </w:trPr>
        <w:tc>
          <w:tcPr>
            <w:tcW w:w="1158" w:type="dxa"/>
            <w:vMerge/>
          </w:tcPr>
          <w:p w14:paraId="29DF3E80" w14:textId="77777777" w:rsidR="00FB1DA8" w:rsidRPr="00AC7ABB" w:rsidRDefault="00FB1DA8" w:rsidP="001B754B">
            <w:pPr>
              <w:jc w:val="center"/>
              <w:rPr>
                <w:sz w:val="18"/>
                <w:szCs w:val="18"/>
              </w:rPr>
            </w:pPr>
          </w:p>
        </w:tc>
        <w:tc>
          <w:tcPr>
            <w:tcW w:w="1123" w:type="dxa"/>
          </w:tcPr>
          <w:p w14:paraId="746D85CB" w14:textId="6804AAE7"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1</w:t>
            </w:r>
            <w:r w:rsidR="004233EF" w:rsidRPr="00AC7ABB">
              <w:rPr>
                <w:sz w:val="18"/>
                <w:szCs w:val="18"/>
                <w:bdr w:val="none" w:sz="0" w:space="0" w:color="auto" w:frame="1"/>
                <w:lang w:val="es-419"/>
              </w:rPr>
              <w:t>5</w:t>
            </w:r>
          </w:p>
        </w:tc>
        <w:tc>
          <w:tcPr>
            <w:tcW w:w="1182" w:type="dxa"/>
          </w:tcPr>
          <w:p w14:paraId="28B2C006" w14:textId="5CFB0E50" w:rsidR="00FB1DA8" w:rsidRPr="00AC7ABB" w:rsidRDefault="004233EF" w:rsidP="001B754B">
            <w:pPr>
              <w:jc w:val="center"/>
              <w:rPr>
                <w:sz w:val="18"/>
                <w:szCs w:val="18"/>
              </w:rPr>
            </w:pPr>
            <w:r w:rsidRPr="00AC7ABB">
              <w:rPr>
                <w:sz w:val="18"/>
                <w:szCs w:val="18"/>
              </w:rPr>
              <w:t>8</w:t>
            </w:r>
          </w:p>
        </w:tc>
        <w:tc>
          <w:tcPr>
            <w:tcW w:w="1182" w:type="dxa"/>
            <w:vMerge/>
          </w:tcPr>
          <w:p w14:paraId="6C7D62A5" w14:textId="77777777" w:rsidR="00FB1DA8" w:rsidRPr="00AC7ABB" w:rsidRDefault="00FB1DA8" w:rsidP="001B754B">
            <w:pPr>
              <w:jc w:val="center"/>
              <w:rPr>
                <w:sz w:val="18"/>
                <w:szCs w:val="18"/>
              </w:rPr>
            </w:pPr>
          </w:p>
        </w:tc>
        <w:tc>
          <w:tcPr>
            <w:tcW w:w="1194" w:type="dxa"/>
          </w:tcPr>
          <w:p w14:paraId="213E4430" w14:textId="0E9C3207" w:rsidR="00FB1DA8" w:rsidRPr="00AC7ABB" w:rsidRDefault="00FB1DA8" w:rsidP="001B754B">
            <w:pPr>
              <w:jc w:val="center"/>
              <w:rPr>
                <w:sz w:val="18"/>
                <w:szCs w:val="18"/>
              </w:rPr>
            </w:pPr>
            <w:r w:rsidRPr="00AC7ABB">
              <w:rPr>
                <w:sz w:val="18"/>
                <w:szCs w:val="18"/>
              </w:rPr>
              <w:t>Desarrollo</w:t>
            </w:r>
          </w:p>
        </w:tc>
        <w:tc>
          <w:tcPr>
            <w:tcW w:w="1292" w:type="dxa"/>
          </w:tcPr>
          <w:p w14:paraId="6CCA9CCF" w14:textId="450B7B56" w:rsidR="00FB1DA8" w:rsidRPr="00AC7ABB" w:rsidRDefault="00FB1DA8" w:rsidP="001B754B">
            <w:pPr>
              <w:jc w:val="center"/>
              <w:rPr>
                <w:sz w:val="18"/>
                <w:szCs w:val="18"/>
              </w:rPr>
            </w:pPr>
            <w:r w:rsidRPr="00AC7ABB">
              <w:rPr>
                <w:sz w:val="18"/>
                <w:szCs w:val="18"/>
              </w:rPr>
              <w:t>0</w:t>
            </w:r>
            <w:r w:rsidR="004233EF" w:rsidRPr="00AC7ABB">
              <w:rPr>
                <w:sz w:val="18"/>
                <w:szCs w:val="18"/>
              </w:rPr>
              <w:t>4</w:t>
            </w:r>
            <w:r w:rsidRPr="00AC7ABB">
              <w:rPr>
                <w:sz w:val="18"/>
                <w:szCs w:val="18"/>
              </w:rPr>
              <w:t>/08</w:t>
            </w:r>
            <w:r w:rsidR="00AB0501" w:rsidRPr="00AC7ABB">
              <w:rPr>
                <w:sz w:val="18"/>
                <w:szCs w:val="18"/>
              </w:rPr>
              <w:t>/</w:t>
            </w:r>
            <w:r w:rsidRPr="00AC7ABB">
              <w:rPr>
                <w:sz w:val="18"/>
                <w:szCs w:val="18"/>
              </w:rPr>
              <w:t>20</w:t>
            </w:r>
          </w:p>
        </w:tc>
        <w:tc>
          <w:tcPr>
            <w:tcW w:w="1365" w:type="dxa"/>
          </w:tcPr>
          <w:p w14:paraId="33EE93F5" w14:textId="38EC1164" w:rsidR="00FB1DA8" w:rsidRPr="00AC7ABB" w:rsidRDefault="00FB1DA8" w:rsidP="001B754B">
            <w:pPr>
              <w:jc w:val="center"/>
              <w:rPr>
                <w:sz w:val="18"/>
                <w:szCs w:val="18"/>
              </w:rPr>
            </w:pPr>
            <w:r w:rsidRPr="00AC7ABB">
              <w:rPr>
                <w:sz w:val="18"/>
                <w:szCs w:val="18"/>
              </w:rPr>
              <w:t>0</w:t>
            </w:r>
            <w:r w:rsidR="004233EF" w:rsidRPr="00AC7ABB">
              <w:rPr>
                <w:sz w:val="18"/>
                <w:szCs w:val="18"/>
              </w:rPr>
              <w:t>4</w:t>
            </w:r>
            <w:r w:rsidRPr="00AC7ABB">
              <w:rPr>
                <w:sz w:val="18"/>
                <w:szCs w:val="18"/>
              </w:rPr>
              <w:t>/08/20</w:t>
            </w:r>
          </w:p>
        </w:tc>
      </w:tr>
      <w:tr w:rsidR="00FB1DA8" w:rsidRPr="00AC7ABB" w14:paraId="6E17C8E6" w14:textId="77777777" w:rsidTr="006B0B1E">
        <w:trPr>
          <w:trHeight w:val="238"/>
        </w:trPr>
        <w:tc>
          <w:tcPr>
            <w:tcW w:w="1158" w:type="dxa"/>
            <w:vMerge/>
          </w:tcPr>
          <w:p w14:paraId="50E79BB4" w14:textId="77777777" w:rsidR="00FB1DA8" w:rsidRPr="00AC7ABB" w:rsidRDefault="00FB1DA8" w:rsidP="001B754B">
            <w:pPr>
              <w:jc w:val="center"/>
              <w:rPr>
                <w:sz w:val="18"/>
                <w:szCs w:val="18"/>
              </w:rPr>
            </w:pPr>
          </w:p>
        </w:tc>
        <w:tc>
          <w:tcPr>
            <w:tcW w:w="1123" w:type="dxa"/>
          </w:tcPr>
          <w:p w14:paraId="604D1EC8" w14:textId="7B712B4F"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1</w:t>
            </w:r>
            <w:r w:rsidR="004233EF" w:rsidRPr="00AC7ABB">
              <w:rPr>
                <w:sz w:val="18"/>
                <w:szCs w:val="18"/>
                <w:bdr w:val="none" w:sz="0" w:space="0" w:color="auto" w:frame="1"/>
                <w:lang w:val="es-419"/>
              </w:rPr>
              <w:t>6</w:t>
            </w:r>
          </w:p>
        </w:tc>
        <w:tc>
          <w:tcPr>
            <w:tcW w:w="1182" w:type="dxa"/>
          </w:tcPr>
          <w:p w14:paraId="09A2C90F" w14:textId="56806889" w:rsidR="00FB1DA8" w:rsidRPr="00AC7ABB" w:rsidRDefault="00FB1DA8" w:rsidP="001B754B">
            <w:pPr>
              <w:jc w:val="center"/>
              <w:rPr>
                <w:sz w:val="18"/>
                <w:szCs w:val="18"/>
              </w:rPr>
            </w:pPr>
            <w:r w:rsidRPr="00AC7ABB">
              <w:rPr>
                <w:sz w:val="18"/>
                <w:szCs w:val="18"/>
              </w:rPr>
              <w:t>16</w:t>
            </w:r>
          </w:p>
        </w:tc>
        <w:tc>
          <w:tcPr>
            <w:tcW w:w="1182" w:type="dxa"/>
            <w:vMerge/>
          </w:tcPr>
          <w:p w14:paraId="4507F53A" w14:textId="77777777" w:rsidR="00FB1DA8" w:rsidRPr="00AC7ABB" w:rsidRDefault="00FB1DA8" w:rsidP="001B754B">
            <w:pPr>
              <w:jc w:val="center"/>
              <w:rPr>
                <w:sz w:val="18"/>
                <w:szCs w:val="18"/>
              </w:rPr>
            </w:pPr>
          </w:p>
        </w:tc>
        <w:tc>
          <w:tcPr>
            <w:tcW w:w="1194" w:type="dxa"/>
          </w:tcPr>
          <w:p w14:paraId="5D57956C" w14:textId="1937FEA0" w:rsidR="00FB1DA8" w:rsidRPr="00AC7ABB" w:rsidRDefault="00FB1DA8" w:rsidP="001B754B">
            <w:pPr>
              <w:jc w:val="center"/>
              <w:rPr>
                <w:sz w:val="18"/>
                <w:szCs w:val="18"/>
              </w:rPr>
            </w:pPr>
            <w:r w:rsidRPr="00AC7ABB">
              <w:rPr>
                <w:sz w:val="18"/>
                <w:szCs w:val="18"/>
              </w:rPr>
              <w:t>Desarrollo</w:t>
            </w:r>
          </w:p>
        </w:tc>
        <w:tc>
          <w:tcPr>
            <w:tcW w:w="1292" w:type="dxa"/>
          </w:tcPr>
          <w:p w14:paraId="040C4AE5" w14:textId="3830AB7C" w:rsidR="00FB1DA8" w:rsidRPr="00AC7ABB" w:rsidRDefault="004233EF" w:rsidP="001B754B">
            <w:pPr>
              <w:jc w:val="center"/>
              <w:rPr>
                <w:sz w:val="18"/>
                <w:szCs w:val="18"/>
              </w:rPr>
            </w:pPr>
            <w:r w:rsidRPr="00AC7ABB">
              <w:rPr>
                <w:sz w:val="18"/>
                <w:szCs w:val="18"/>
              </w:rPr>
              <w:t>05</w:t>
            </w:r>
            <w:r w:rsidR="00FB1DA8" w:rsidRPr="00AC7ABB">
              <w:rPr>
                <w:sz w:val="18"/>
                <w:szCs w:val="18"/>
              </w:rPr>
              <w:t>/08/20</w:t>
            </w:r>
          </w:p>
        </w:tc>
        <w:tc>
          <w:tcPr>
            <w:tcW w:w="1365" w:type="dxa"/>
          </w:tcPr>
          <w:p w14:paraId="66A1F3ED" w14:textId="3EB21C1B" w:rsidR="00FB1DA8" w:rsidRPr="00AC7ABB" w:rsidRDefault="004233EF" w:rsidP="001B754B">
            <w:pPr>
              <w:jc w:val="center"/>
              <w:rPr>
                <w:sz w:val="18"/>
                <w:szCs w:val="18"/>
              </w:rPr>
            </w:pPr>
            <w:r w:rsidRPr="00AC7ABB">
              <w:rPr>
                <w:sz w:val="18"/>
                <w:szCs w:val="18"/>
              </w:rPr>
              <w:t>06</w:t>
            </w:r>
            <w:r w:rsidR="00FB1DA8" w:rsidRPr="00AC7ABB">
              <w:rPr>
                <w:sz w:val="18"/>
                <w:szCs w:val="18"/>
              </w:rPr>
              <w:t>/08/20</w:t>
            </w:r>
          </w:p>
        </w:tc>
      </w:tr>
      <w:tr w:rsidR="00FB1DA8" w:rsidRPr="00AC7ABB" w14:paraId="1CB1043D" w14:textId="77777777" w:rsidTr="006B0B1E">
        <w:trPr>
          <w:trHeight w:val="238"/>
        </w:trPr>
        <w:tc>
          <w:tcPr>
            <w:tcW w:w="1158" w:type="dxa"/>
            <w:vMerge/>
          </w:tcPr>
          <w:p w14:paraId="10E6AEE6" w14:textId="77777777" w:rsidR="00FB1DA8" w:rsidRPr="00AC7ABB" w:rsidRDefault="00FB1DA8" w:rsidP="001B754B">
            <w:pPr>
              <w:jc w:val="center"/>
              <w:rPr>
                <w:sz w:val="18"/>
                <w:szCs w:val="18"/>
              </w:rPr>
            </w:pPr>
          </w:p>
        </w:tc>
        <w:tc>
          <w:tcPr>
            <w:tcW w:w="1123" w:type="dxa"/>
          </w:tcPr>
          <w:p w14:paraId="7CD056C3" w14:textId="136EDC99"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17</w:t>
            </w:r>
          </w:p>
        </w:tc>
        <w:tc>
          <w:tcPr>
            <w:tcW w:w="1182" w:type="dxa"/>
          </w:tcPr>
          <w:p w14:paraId="5F9D734B" w14:textId="3B694A27" w:rsidR="00FB1DA8" w:rsidRPr="00AC7ABB" w:rsidRDefault="00FB1DA8" w:rsidP="001B754B">
            <w:pPr>
              <w:jc w:val="center"/>
              <w:rPr>
                <w:sz w:val="18"/>
                <w:szCs w:val="18"/>
              </w:rPr>
            </w:pPr>
            <w:r w:rsidRPr="00AC7ABB">
              <w:rPr>
                <w:sz w:val="18"/>
                <w:szCs w:val="18"/>
              </w:rPr>
              <w:t>16</w:t>
            </w:r>
          </w:p>
        </w:tc>
        <w:tc>
          <w:tcPr>
            <w:tcW w:w="1182" w:type="dxa"/>
            <w:vMerge/>
          </w:tcPr>
          <w:p w14:paraId="365CF936" w14:textId="77777777" w:rsidR="00FB1DA8" w:rsidRPr="00AC7ABB" w:rsidRDefault="00FB1DA8" w:rsidP="001B754B">
            <w:pPr>
              <w:jc w:val="center"/>
              <w:rPr>
                <w:sz w:val="18"/>
                <w:szCs w:val="18"/>
              </w:rPr>
            </w:pPr>
          </w:p>
        </w:tc>
        <w:tc>
          <w:tcPr>
            <w:tcW w:w="1194" w:type="dxa"/>
          </w:tcPr>
          <w:p w14:paraId="27D154DA" w14:textId="14300FED" w:rsidR="00FB1DA8" w:rsidRPr="00AC7ABB" w:rsidRDefault="00FB1DA8" w:rsidP="001B754B">
            <w:pPr>
              <w:jc w:val="center"/>
              <w:rPr>
                <w:sz w:val="18"/>
                <w:szCs w:val="18"/>
              </w:rPr>
            </w:pPr>
            <w:r w:rsidRPr="00AC7ABB">
              <w:rPr>
                <w:sz w:val="18"/>
                <w:szCs w:val="18"/>
              </w:rPr>
              <w:t>Desarrollo</w:t>
            </w:r>
          </w:p>
        </w:tc>
        <w:tc>
          <w:tcPr>
            <w:tcW w:w="1292" w:type="dxa"/>
          </w:tcPr>
          <w:p w14:paraId="24B0E692" w14:textId="41D32A18" w:rsidR="00FB1DA8" w:rsidRPr="00AC7ABB" w:rsidRDefault="004233EF" w:rsidP="001B754B">
            <w:pPr>
              <w:jc w:val="center"/>
              <w:rPr>
                <w:sz w:val="18"/>
                <w:szCs w:val="18"/>
              </w:rPr>
            </w:pPr>
            <w:r w:rsidRPr="00AC7ABB">
              <w:rPr>
                <w:sz w:val="18"/>
                <w:szCs w:val="18"/>
              </w:rPr>
              <w:t>07</w:t>
            </w:r>
            <w:r w:rsidR="00FB1DA8" w:rsidRPr="00AC7ABB">
              <w:rPr>
                <w:sz w:val="18"/>
                <w:szCs w:val="18"/>
              </w:rPr>
              <w:t>/08/20</w:t>
            </w:r>
          </w:p>
        </w:tc>
        <w:tc>
          <w:tcPr>
            <w:tcW w:w="1365" w:type="dxa"/>
          </w:tcPr>
          <w:p w14:paraId="318A2B6F" w14:textId="0BDF809B" w:rsidR="00FB1DA8" w:rsidRPr="00AC7ABB" w:rsidRDefault="004233EF" w:rsidP="001B754B">
            <w:pPr>
              <w:jc w:val="center"/>
              <w:rPr>
                <w:sz w:val="18"/>
                <w:szCs w:val="18"/>
              </w:rPr>
            </w:pPr>
            <w:r w:rsidRPr="00AC7ABB">
              <w:rPr>
                <w:sz w:val="18"/>
                <w:szCs w:val="18"/>
              </w:rPr>
              <w:t>10</w:t>
            </w:r>
            <w:r w:rsidR="00FB1DA8" w:rsidRPr="00AC7ABB">
              <w:rPr>
                <w:sz w:val="18"/>
                <w:szCs w:val="18"/>
              </w:rPr>
              <w:t>/08/20</w:t>
            </w:r>
          </w:p>
        </w:tc>
      </w:tr>
      <w:tr w:rsidR="00FB1DA8" w:rsidRPr="00AC7ABB" w14:paraId="78BAB244" w14:textId="77777777" w:rsidTr="006B0B1E">
        <w:trPr>
          <w:trHeight w:val="238"/>
        </w:trPr>
        <w:tc>
          <w:tcPr>
            <w:tcW w:w="1158" w:type="dxa"/>
            <w:vMerge/>
          </w:tcPr>
          <w:p w14:paraId="7C69B056" w14:textId="77777777" w:rsidR="00FB1DA8" w:rsidRPr="00AC7ABB" w:rsidRDefault="00FB1DA8" w:rsidP="001B754B">
            <w:pPr>
              <w:jc w:val="center"/>
              <w:rPr>
                <w:sz w:val="18"/>
                <w:szCs w:val="18"/>
              </w:rPr>
            </w:pPr>
          </w:p>
        </w:tc>
        <w:tc>
          <w:tcPr>
            <w:tcW w:w="1123" w:type="dxa"/>
          </w:tcPr>
          <w:p w14:paraId="7D9ECFEB" w14:textId="53AF7F7A"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18</w:t>
            </w:r>
          </w:p>
        </w:tc>
        <w:tc>
          <w:tcPr>
            <w:tcW w:w="1182" w:type="dxa"/>
          </w:tcPr>
          <w:p w14:paraId="509B742A" w14:textId="0A66DCA4" w:rsidR="00FB1DA8" w:rsidRPr="00AC7ABB" w:rsidRDefault="004233EF" w:rsidP="001B754B">
            <w:pPr>
              <w:jc w:val="center"/>
              <w:rPr>
                <w:sz w:val="18"/>
                <w:szCs w:val="18"/>
              </w:rPr>
            </w:pPr>
            <w:r w:rsidRPr="00AC7ABB">
              <w:rPr>
                <w:sz w:val="18"/>
                <w:szCs w:val="18"/>
              </w:rPr>
              <w:t>24</w:t>
            </w:r>
          </w:p>
        </w:tc>
        <w:tc>
          <w:tcPr>
            <w:tcW w:w="1182" w:type="dxa"/>
            <w:vMerge/>
          </w:tcPr>
          <w:p w14:paraId="76C44A98" w14:textId="77777777" w:rsidR="00FB1DA8" w:rsidRPr="00AC7ABB" w:rsidRDefault="00FB1DA8" w:rsidP="001B754B">
            <w:pPr>
              <w:jc w:val="center"/>
              <w:rPr>
                <w:sz w:val="18"/>
                <w:szCs w:val="18"/>
              </w:rPr>
            </w:pPr>
          </w:p>
        </w:tc>
        <w:tc>
          <w:tcPr>
            <w:tcW w:w="1194" w:type="dxa"/>
          </w:tcPr>
          <w:p w14:paraId="636E932A" w14:textId="12DFBBBC" w:rsidR="00FB1DA8" w:rsidRPr="00AC7ABB" w:rsidRDefault="00FB1DA8" w:rsidP="001B754B">
            <w:pPr>
              <w:jc w:val="center"/>
              <w:rPr>
                <w:sz w:val="18"/>
                <w:szCs w:val="18"/>
              </w:rPr>
            </w:pPr>
            <w:r w:rsidRPr="00AC7ABB">
              <w:rPr>
                <w:sz w:val="18"/>
                <w:szCs w:val="18"/>
              </w:rPr>
              <w:t>Desarrollo</w:t>
            </w:r>
          </w:p>
        </w:tc>
        <w:tc>
          <w:tcPr>
            <w:tcW w:w="1292" w:type="dxa"/>
          </w:tcPr>
          <w:p w14:paraId="2410AC78" w14:textId="4AAD90F1" w:rsidR="00FB1DA8" w:rsidRPr="00AC7ABB" w:rsidRDefault="00FB1DA8" w:rsidP="001B754B">
            <w:pPr>
              <w:jc w:val="center"/>
              <w:rPr>
                <w:sz w:val="18"/>
                <w:szCs w:val="18"/>
              </w:rPr>
            </w:pPr>
            <w:r w:rsidRPr="00AC7ABB">
              <w:rPr>
                <w:sz w:val="18"/>
                <w:szCs w:val="18"/>
              </w:rPr>
              <w:t>1</w:t>
            </w:r>
            <w:r w:rsidR="004233EF" w:rsidRPr="00AC7ABB">
              <w:rPr>
                <w:sz w:val="18"/>
                <w:szCs w:val="18"/>
              </w:rPr>
              <w:t>1</w:t>
            </w:r>
            <w:r w:rsidRPr="00AC7ABB">
              <w:rPr>
                <w:sz w:val="18"/>
                <w:szCs w:val="18"/>
              </w:rPr>
              <w:t>/08/20</w:t>
            </w:r>
          </w:p>
        </w:tc>
        <w:tc>
          <w:tcPr>
            <w:tcW w:w="1365" w:type="dxa"/>
          </w:tcPr>
          <w:p w14:paraId="2EB534E3" w14:textId="1FE8CF20" w:rsidR="00FB1DA8" w:rsidRPr="00AC7ABB" w:rsidRDefault="00FB1DA8" w:rsidP="001B754B">
            <w:pPr>
              <w:jc w:val="center"/>
              <w:rPr>
                <w:sz w:val="18"/>
                <w:szCs w:val="18"/>
              </w:rPr>
            </w:pPr>
            <w:r w:rsidRPr="00AC7ABB">
              <w:rPr>
                <w:sz w:val="18"/>
                <w:szCs w:val="18"/>
              </w:rPr>
              <w:t>1</w:t>
            </w:r>
            <w:r w:rsidR="004233EF" w:rsidRPr="00AC7ABB">
              <w:rPr>
                <w:sz w:val="18"/>
                <w:szCs w:val="18"/>
              </w:rPr>
              <w:t>3</w:t>
            </w:r>
            <w:r w:rsidRPr="00AC7ABB">
              <w:rPr>
                <w:sz w:val="18"/>
                <w:szCs w:val="18"/>
              </w:rPr>
              <w:t>/08/20</w:t>
            </w:r>
          </w:p>
        </w:tc>
      </w:tr>
      <w:tr w:rsidR="00FB1DA8" w:rsidRPr="00AC7ABB" w14:paraId="00E2194B" w14:textId="77777777" w:rsidTr="006B0B1E">
        <w:trPr>
          <w:trHeight w:val="238"/>
        </w:trPr>
        <w:tc>
          <w:tcPr>
            <w:tcW w:w="1158" w:type="dxa"/>
            <w:vMerge/>
          </w:tcPr>
          <w:p w14:paraId="27B347A2" w14:textId="77777777" w:rsidR="00FB1DA8" w:rsidRPr="00AC7ABB" w:rsidRDefault="00FB1DA8" w:rsidP="001B754B">
            <w:pPr>
              <w:jc w:val="center"/>
              <w:rPr>
                <w:sz w:val="18"/>
                <w:szCs w:val="18"/>
              </w:rPr>
            </w:pPr>
          </w:p>
        </w:tc>
        <w:tc>
          <w:tcPr>
            <w:tcW w:w="1123" w:type="dxa"/>
          </w:tcPr>
          <w:p w14:paraId="23CFEA1E" w14:textId="46C868BD"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19</w:t>
            </w:r>
          </w:p>
        </w:tc>
        <w:tc>
          <w:tcPr>
            <w:tcW w:w="1182" w:type="dxa"/>
          </w:tcPr>
          <w:p w14:paraId="7A5559AF" w14:textId="1053F695" w:rsidR="00FB1DA8" w:rsidRPr="00AC7ABB" w:rsidRDefault="004233EF" w:rsidP="001B754B">
            <w:pPr>
              <w:jc w:val="center"/>
              <w:rPr>
                <w:sz w:val="18"/>
                <w:szCs w:val="18"/>
              </w:rPr>
            </w:pPr>
            <w:r w:rsidRPr="00AC7ABB">
              <w:rPr>
                <w:sz w:val="18"/>
                <w:szCs w:val="18"/>
              </w:rPr>
              <w:t>16</w:t>
            </w:r>
          </w:p>
        </w:tc>
        <w:tc>
          <w:tcPr>
            <w:tcW w:w="1182" w:type="dxa"/>
            <w:vMerge/>
          </w:tcPr>
          <w:p w14:paraId="375E9825" w14:textId="77777777" w:rsidR="00FB1DA8" w:rsidRPr="00AC7ABB" w:rsidRDefault="00FB1DA8" w:rsidP="001B754B">
            <w:pPr>
              <w:jc w:val="center"/>
              <w:rPr>
                <w:sz w:val="18"/>
                <w:szCs w:val="18"/>
              </w:rPr>
            </w:pPr>
          </w:p>
        </w:tc>
        <w:tc>
          <w:tcPr>
            <w:tcW w:w="1194" w:type="dxa"/>
          </w:tcPr>
          <w:p w14:paraId="42FF89CD" w14:textId="2C31DD76" w:rsidR="00FB1DA8" w:rsidRPr="00AC7ABB" w:rsidRDefault="00FB1DA8" w:rsidP="001B754B">
            <w:pPr>
              <w:jc w:val="center"/>
              <w:rPr>
                <w:sz w:val="18"/>
                <w:szCs w:val="18"/>
              </w:rPr>
            </w:pPr>
            <w:r w:rsidRPr="00AC7ABB">
              <w:rPr>
                <w:sz w:val="18"/>
                <w:szCs w:val="18"/>
              </w:rPr>
              <w:t>Desarrollo</w:t>
            </w:r>
          </w:p>
        </w:tc>
        <w:tc>
          <w:tcPr>
            <w:tcW w:w="1292" w:type="dxa"/>
          </w:tcPr>
          <w:p w14:paraId="60564673" w14:textId="76733581" w:rsidR="00FB1DA8" w:rsidRPr="00AC7ABB" w:rsidRDefault="00FB1DA8" w:rsidP="001B754B">
            <w:pPr>
              <w:jc w:val="center"/>
              <w:rPr>
                <w:sz w:val="18"/>
                <w:szCs w:val="18"/>
              </w:rPr>
            </w:pPr>
            <w:r w:rsidRPr="00AC7ABB">
              <w:rPr>
                <w:sz w:val="18"/>
                <w:szCs w:val="18"/>
              </w:rPr>
              <w:t>1</w:t>
            </w:r>
            <w:r w:rsidR="004233EF" w:rsidRPr="00AC7ABB">
              <w:rPr>
                <w:sz w:val="18"/>
                <w:szCs w:val="18"/>
              </w:rPr>
              <w:t>4</w:t>
            </w:r>
            <w:r w:rsidRPr="00AC7ABB">
              <w:rPr>
                <w:sz w:val="18"/>
                <w:szCs w:val="18"/>
              </w:rPr>
              <w:t>/08/20</w:t>
            </w:r>
          </w:p>
        </w:tc>
        <w:tc>
          <w:tcPr>
            <w:tcW w:w="1365" w:type="dxa"/>
          </w:tcPr>
          <w:p w14:paraId="68D9A6D5" w14:textId="6BC34002" w:rsidR="00FB1DA8" w:rsidRPr="00AC7ABB" w:rsidRDefault="00FB1DA8" w:rsidP="001B754B">
            <w:pPr>
              <w:jc w:val="center"/>
              <w:rPr>
                <w:sz w:val="18"/>
                <w:szCs w:val="18"/>
              </w:rPr>
            </w:pPr>
            <w:r w:rsidRPr="00AC7ABB">
              <w:rPr>
                <w:sz w:val="18"/>
                <w:szCs w:val="18"/>
              </w:rPr>
              <w:t>17/08/20</w:t>
            </w:r>
          </w:p>
        </w:tc>
      </w:tr>
      <w:tr w:rsidR="00FB1DA8" w:rsidRPr="00AC7ABB" w14:paraId="050FEF12" w14:textId="77777777" w:rsidTr="006B0B1E">
        <w:trPr>
          <w:trHeight w:val="238"/>
        </w:trPr>
        <w:tc>
          <w:tcPr>
            <w:tcW w:w="1158" w:type="dxa"/>
            <w:vMerge/>
          </w:tcPr>
          <w:p w14:paraId="1422E031" w14:textId="77777777" w:rsidR="00FB1DA8" w:rsidRPr="00AC7ABB" w:rsidRDefault="00FB1DA8" w:rsidP="001B754B">
            <w:pPr>
              <w:jc w:val="center"/>
              <w:rPr>
                <w:sz w:val="18"/>
                <w:szCs w:val="18"/>
              </w:rPr>
            </w:pPr>
          </w:p>
        </w:tc>
        <w:tc>
          <w:tcPr>
            <w:tcW w:w="1123" w:type="dxa"/>
          </w:tcPr>
          <w:p w14:paraId="18FF747F" w14:textId="71A6F789"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0</w:t>
            </w:r>
          </w:p>
        </w:tc>
        <w:tc>
          <w:tcPr>
            <w:tcW w:w="1182" w:type="dxa"/>
          </w:tcPr>
          <w:p w14:paraId="1B24E48F" w14:textId="4AA62A20" w:rsidR="00FB1DA8" w:rsidRPr="00AC7ABB" w:rsidRDefault="004233EF" w:rsidP="001B754B">
            <w:pPr>
              <w:jc w:val="center"/>
              <w:rPr>
                <w:sz w:val="18"/>
                <w:szCs w:val="18"/>
              </w:rPr>
            </w:pPr>
            <w:r w:rsidRPr="00AC7ABB">
              <w:rPr>
                <w:sz w:val="18"/>
                <w:szCs w:val="18"/>
              </w:rPr>
              <w:t>16</w:t>
            </w:r>
          </w:p>
        </w:tc>
        <w:tc>
          <w:tcPr>
            <w:tcW w:w="1182" w:type="dxa"/>
            <w:vMerge/>
          </w:tcPr>
          <w:p w14:paraId="7161132B" w14:textId="77777777" w:rsidR="00FB1DA8" w:rsidRPr="00AC7ABB" w:rsidRDefault="00FB1DA8" w:rsidP="001B754B">
            <w:pPr>
              <w:jc w:val="center"/>
              <w:rPr>
                <w:sz w:val="18"/>
                <w:szCs w:val="18"/>
              </w:rPr>
            </w:pPr>
          </w:p>
        </w:tc>
        <w:tc>
          <w:tcPr>
            <w:tcW w:w="1194" w:type="dxa"/>
          </w:tcPr>
          <w:p w14:paraId="342954EE" w14:textId="1009BA42" w:rsidR="00FB1DA8" w:rsidRPr="00AC7ABB" w:rsidRDefault="00FB1DA8" w:rsidP="001B754B">
            <w:pPr>
              <w:jc w:val="center"/>
              <w:rPr>
                <w:sz w:val="18"/>
                <w:szCs w:val="18"/>
              </w:rPr>
            </w:pPr>
            <w:r w:rsidRPr="00AC7ABB">
              <w:rPr>
                <w:sz w:val="18"/>
                <w:szCs w:val="18"/>
              </w:rPr>
              <w:t>Desarrollo</w:t>
            </w:r>
          </w:p>
        </w:tc>
        <w:tc>
          <w:tcPr>
            <w:tcW w:w="1292" w:type="dxa"/>
          </w:tcPr>
          <w:p w14:paraId="30ABEF20" w14:textId="5C8615F9" w:rsidR="00FB1DA8" w:rsidRPr="00AC7ABB" w:rsidRDefault="00FB1DA8" w:rsidP="001B754B">
            <w:pPr>
              <w:jc w:val="center"/>
              <w:rPr>
                <w:sz w:val="18"/>
                <w:szCs w:val="18"/>
              </w:rPr>
            </w:pPr>
            <w:r w:rsidRPr="00AC7ABB">
              <w:rPr>
                <w:sz w:val="18"/>
                <w:szCs w:val="18"/>
              </w:rPr>
              <w:t>18/08/20</w:t>
            </w:r>
          </w:p>
        </w:tc>
        <w:tc>
          <w:tcPr>
            <w:tcW w:w="1365" w:type="dxa"/>
          </w:tcPr>
          <w:p w14:paraId="4F016F19" w14:textId="67E93A17" w:rsidR="00FB1DA8" w:rsidRPr="00AC7ABB" w:rsidRDefault="00FB1DA8" w:rsidP="001B754B">
            <w:pPr>
              <w:jc w:val="center"/>
              <w:rPr>
                <w:sz w:val="18"/>
                <w:szCs w:val="18"/>
              </w:rPr>
            </w:pPr>
            <w:r w:rsidRPr="00AC7ABB">
              <w:rPr>
                <w:sz w:val="18"/>
                <w:szCs w:val="18"/>
              </w:rPr>
              <w:t>1</w:t>
            </w:r>
            <w:r w:rsidR="004233EF" w:rsidRPr="00AC7ABB">
              <w:rPr>
                <w:sz w:val="18"/>
                <w:szCs w:val="18"/>
              </w:rPr>
              <w:t>9</w:t>
            </w:r>
            <w:r w:rsidRPr="00AC7ABB">
              <w:rPr>
                <w:sz w:val="18"/>
                <w:szCs w:val="18"/>
              </w:rPr>
              <w:t>/08/20</w:t>
            </w:r>
          </w:p>
        </w:tc>
      </w:tr>
      <w:tr w:rsidR="00FB1DA8" w:rsidRPr="00AC7ABB" w14:paraId="2D55AD00" w14:textId="77777777" w:rsidTr="006B0B1E">
        <w:trPr>
          <w:trHeight w:val="238"/>
        </w:trPr>
        <w:tc>
          <w:tcPr>
            <w:tcW w:w="1158" w:type="dxa"/>
            <w:vMerge/>
          </w:tcPr>
          <w:p w14:paraId="1270D107" w14:textId="77777777" w:rsidR="00FB1DA8" w:rsidRPr="00AC7ABB" w:rsidRDefault="00FB1DA8" w:rsidP="001B754B">
            <w:pPr>
              <w:jc w:val="center"/>
              <w:rPr>
                <w:sz w:val="18"/>
                <w:szCs w:val="18"/>
              </w:rPr>
            </w:pPr>
          </w:p>
        </w:tc>
        <w:tc>
          <w:tcPr>
            <w:tcW w:w="1123" w:type="dxa"/>
          </w:tcPr>
          <w:p w14:paraId="0D0FC3F3" w14:textId="5562F912"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1</w:t>
            </w:r>
          </w:p>
        </w:tc>
        <w:tc>
          <w:tcPr>
            <w:tcW w:w="1182" w:type="dxa"/>
          </w:tcPr>
          <w:p w14:paraId="30DD02EA" w14:textId="2DF15681" w:rsidR="00FB1DA8" w:rsidRPr="00AC7ABB" w:rsidRDefault="004233EF" w:rsidP="001B754B">
            <w:pPr>
              <w:jc w:val="center"/>
              <w:rPr>
                <w:sz w:val="18"/>
                <w:szCs w:val="18"/>
              </w:rPr>
            </w:pPr>
            <w:r w:rsidRPr="00AC7ABB">
              <w:rPr>
                <w:sz w:val="18"/>
                <w:szCs w:val="18"/>
              </w:rPr>
              <w:t>8</w:t>
            </w:r>
          </w:p>
        </w:tc>
        <w:tc>
          <w:tcPr>
            <w:tcW w:w="1182" w:type="dxa"/>
            <w:vMerge/>
          </w:tcPr>
          <w:p w14:paraId="29C5A958" w14:textId="77777777" w:rsidR="00FB1DA8" w:rsidRPr="00AC7ABB" w:rsidRDefault="00FB1DA8" w:rsidP="001B754B">
            <w:pPr>
              <w:jc w:val="center"/>
              <w:rPr>
                <w:sz w:val="18"/>
                <w:szCs w:val="18"/>
              </w:rPr>
            </w:pPr>
          </w:p>
        </w:tc>
        <w:tc>
          <w:tcPr>
            <w:tcW w:w="1194" w:type="dxa"/>
          </w:tcPr>
          <w:p w14:paraId="1EFE62BF" w14:textId="603B26E7" w:rsidR="00FB1DA8" w:rsidRPr="00AC7ABB" w:rsidRDefault="00FB1DA8" w:rsidP="001B754B">
            <w:pPr>
              <w:jc w:val="center"/>
              <w:rPr>
                <w:sz w:val="18"/>
                <w:szCs w:val="18"/>
              </w:rPr>
            </w:pPr>
            <w:r w:rsidRPr="00AC7ABB">
              <w:rPr>
                <w:sz w:val="18"/>
                <w:szCs w:val="18"/>
              </w:rPr>
              <w:t>Desarrollo</w:t>
            </w:r>
          </w:p>
        </w:tc>
        <w:tc>
          <w:tcPr>
            <w:tcW w:w="1292" w:type="dxa"/>
          </w:tcPr>
          <w:p w14:paraId="201F01B2" w14:textId="3DA54527" w:rsidR="00FB1DA8" w:rsidRPr="00AC7ABB" w:rsidRDefault="004233EF" w:rsidP="001B754B">
            <w:pPr>
              <w:jc w:val="center"/>
              <w:rPr>
                <w:sz w:val="18"/>
                <w:szCs w:val="18"/>
              </w:rPr>
            </w:pPr>
            <w:r w:rsidRPr="00AC7ABB">
              <w:rPr>
                <w:sz w:val="18"/>
                <w:szCs w:val="18"/>
              </w:rPr>
              <w:t>20</w:t>
            </w:r>
            <w:r w:rsidR="00FB1DA8" w:rsidRPr="00AC7ABB">
              <w:rPr>
                <w:sz w:val="18"/>
                <w:szCs w:val="18"/>
              </w:rPr>
              <w:t>/08/20</w:t>
            </w:r>
          </w:p>
        </w:tc>
        <w:tc>
          <w:tcPr>
            <w:tcW w:w="1365" w:type="dxa"/>
          </w:tcPr>
          <w:p w14:paraId="6090C801" w14:textId="69074103" w:rsidR="00FB1DA8" w:rsidRPr="00AC7ABB" w:rsidRDefault="00FB1DA8" w:rsidP="001B754B">
            <w:pPr>
              <w:jc w:val="center"/>
              <w:rPr>
                <w:sz w:val="18"/>
                <w:szCs w:val="18"/>
              </w:rPr>
            </w:pPr>
            <w:r w:rsidRPr="00AC7ABB">
              <w:rPr>
                <w:sz w:val="18"/>
                <w:szCs w:val="18"/>
              </w:rPr>
              <w:t>20/08/20</w:t>
            </w:r>
          </w:p>
        </w:tc>
      </w:tr>
      <w:tr w:rsidR="00FB1DA8" w:rsidRPr="00AC7ABB" w14:paraId="658D3E3A" w14:textId="77777777" w:rsidTr="006B0B1E">
        <w:trPr>
          <w:trHeight w:val="238"/>
        </w:trPr>
        <w:tc>
          <w:tcPr>
            <w:tcW w:w="1158" w:type="dxa"/>
            <w:vMerge/>
          </w:tcPr>
          <w:p w14:paraId="3DB71FD7" w14:textId="77777777" w:rsidR="00FB1DA8" w:rsidRPr="00AC7ABB" w:rsidRDefault="00FB1DA8" w:rsidP="001B754B">
            <w:pPr>
              <w:jc w:val="center"/>
              <w:rPr>
                <w:sz w:val="18"/>
                <w:szCs w:val="18"/>
              </w:rPr>
            </w:pPr>
          </w:p>
        </w:tc>
        <w:tc>
          <w:tcPr>
            <w:tcW w:w="1123" w:type="dxa"/>
          </w:tcPr>
          <w:p w14:paraId="354D59F7" w14:textId="141EA6CF"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T-0</w:t>
            </w:r>
            <w:r w:rsidR="008453AC" w:rsidRPr="00AC7ABB">
              <w:rPr>
                <w:sz w:val="18"/>
                <w:szCs w:val="18"/>
                <w:bdr w:val="none" w:sz="0" w:space="0" w:color="auto" w:frame="1"/>
                <w:lang w:val="es-419"/>
              </w:rPr>
              <w:t>8</w:t>
            </w:r>
          </w:p>
        </w:tc>
        <w:tc>
          <w:tcPr>
            <w:tcW w:w="1182" w:type="dxa"/>
          </w:tcPr>
          <w:p w14:paraId="738130EB" w14:textId="798CA15B" w:rsidR="00FB1DA8" w:rsidRPr="00AC7ABB" w:rsidRDefault="00FB1DA8" w:rsidP="001B754B">
            <w:pPr>
              <w:jc w:val="center"/>
              <w:rPr>
                <w:sz w:val="18"/>
                <w:szCs w:val="18"/>
              </w:rPr>
            </w:pPr>
            <w:r w:rsidRPr="00AC7ABB">
              <w:rPr>
                <w:sz w:val="18"/>
                <w:szCs w:val="18"/>
              </w:rPr>
              <w:t>8</w:t>
            </w:r>
          </w:p>
        </w:tc>
        <w:tc>
          <w:tcPr>
            <w:tcW w:w="1182" w:type="dxa"/>
            <w:vMerge/>
          </w:tcPr>
          <w:p w14:paraId="3E3E9F8E" w14:textId="77777777" w:rsidR="00FB1DA8" w:rsidRPr="00AC7ABB" w:rsidRDefault="00FB1DA8" w:rsidP="001B754B">
            <w:pPr>
              <w:jc w:val="center"/>
              <w:rPr>
                <w:sz w:val="18"/>
                <w:szCs w:val="18"/>
              </w:rPr>
            </w:pPr>
          </w:p>
        </w:tc>
        <w:tc>
          <w:tcPr>
            <w:tcW w:w="1194" w:type="dxa"/>
          </w:tcPr>
          <w:p w14:paraId="037BF1EB" w14:textId="58505D35" w:rsidR="00FB1DA8" w:rsidRPr="00AC7ABB" w:rsidRDefault="00FB1DA8" w:rsidP="001B754B">
            <w:pPr>
              <w:jc w:val="center"/>
              <w:rPr>
                <w:sz w:val="18"/>
                <w:szCs w:val="18"/>
              </w:rPr>
            </w:pPr>
            <w:r w:rsidRPr="00AC7ABB">
              <w:rPr>
                <w:sz w:val="18"/>
                <w:szCs w:val="18"/>
              </w:rPr>
              <w:t>Pruebas</w:t>
            </w:r>
          </w:p>
        </w:tc>
        <w:tc>
          <w:tcPr>
            <w:tcW w:w="1292" w:type="dxa"/>
          </w:tcPr>
          <w:p w14:paraId="44FC63FE" w14:textId="19A23BD0" w:rsidR="00FB1DA8" w:rsidRPr="00AC7ABB" w:rsidRDefault="00FB1DA8" w:rsidP="001B754B">
            <w:pPr>
              <w:jc w:val="center"/>
              <w:rPr>
                <w:sz w:val="18"/>
                <w:szCs w:val="18"/>
              </w:rPr>
            </w:pPr>
            <w:r w:rsidRPr="00AC7ABB">
              <w:rPr>
                <w:sz w:val="18"/>
                <w:szCs w:val="18"/>
              </w:rPr>
              <w:t>21/08/20</w:t>
            </w:r>
          </w:p>
        </w:tc>
        <w:tc>
          <w:tcPr>
            <w:tcW w:w="1365" w:type="dxa"/>
          </w:tcPr>
          <w:p w14:paraId="2194D3C7" w14:textId="3CFB7318" w:rsidR="00FB1DA8" w:rsidRPr="00AC7ABB" w:rsidRDefault="00FB1DA8" w:rsidP="001B754B">
            <w:pPr>
              <w:jc w:val="center"/>
              <w:rPr>
                <w:sz w:val="18"/>
                <w:szCs w:val="18"/>
              </w:rPr>
            </w:pPr>
            <w:r w:rsidRPr="00AC7ABB">
              <w:rPr>
                <w:sz w:val="18"/>
                <w:szCs w:val="18"/>
              </w:rPr>
              <w:t>21/08/20</w:t>
            </w:r>
          </w:p>
        </w:tc>
      </w:tr>
      <w:tr w:rsidR="00FB1DA8" w:rsidRPr="00AC7ABB" w14:paraId="61ED2DC3" w14:textId="77777777" w:rsidTr="00537912">
        <w:trPr>
          <w:trHeight w:val="238"/>
        </w:trPr>
        <w:tc>
          <w:tcPr>
            <w:tcW w:w="1158" w:type="dxa"/>
            <w:vMerge w:val="restart"/>
          </w:tcPr>
          <w:p w14:paraId="3E352FB7" w14:textId="23171EEA" w:rsidR="00FB1DA8" w:rsidRPr="00AC7ABB" w:rsidRDefault="00FB1DA8" w:rsidP="001B754B">
            <w:pPr>
              <w:jc w:val="center"/>
              <w:rPr>
                <w:sz w:val="18"/>
                <w:szCs w:val="18"/>
              </w:rPr>
            </w:pPr>
            <w:r w:rsidRPr="00AC7ABB">
              <w:rPr>
                <w:sz w:val="18"/>
                <w:szCs w:val="18"/>
              </w:rPr>
              <w:t>5</w:t>
            </w:r>
          </w:p>
        </w:tc>
        <w:tc>
          <w:tcPr>
            <w:tcW w:w="1123" w:type="dxa"/>
          </w:tcPr>
          <w:p w14:paraId="19745F64" w14:textId="5A8B7A77"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2</w:t>
            </w:r>
          </w:p>
        </w:tc>
        <w:tc>
          <w:tcPr>
            <w:tcW w:w="1182" w:type="dxa"/>
            <w:vAlign w:val="bottom"/>
          </w:tcPr>
          <w:p w14:paraId="207C45FD" w14:textId="5945F831" w:rsidR="00FB1DA8" w:rsidRPr="00AC7ABB" w:rsidRDefault="00FB1DA8" w:rsidP="001B754B">
            <w:pPr>
              <w:jc w:val="center"/>
              <w:rPr>
                <w:sz w:val="18"/>
                <w:szCs w:val="18"/>
              </w:rPr>
            </w:pPr>
            <w:r w:rsidRPr="00AC7ABB">
              <w:rPr>
                <w:sz w:val="18"/>
                <w:szCs w:val="18"/>
              </w:rPr>
              <w:t>8</w:t>
            </w:r>
          </w:p>
        </w:tc>
        <w:tc>
          <w:tcPr>
            <w:tcW w:w="1182" w:type="dxa"/>
            <w:vMerge w:val="restart"/>
          </w:tcPr>
          <w:p w14:paraId="5A95B966" w14:textId="30854F1D" w:rsidR="00FB1DA8" w:rsidRPr="00AC7ABB" w:rsidRDefault="00FB1DA8" w:rsidP="001B754B">
            <w:pPr>
              <w:jc w:val="center"/>
              <w:rPr>
                <w:sz w:val="18"/>
                <w:szCs w:val="18"/>
              </w:rPr>
            </w:pPr>
            <w:r w:rsidRPr="00AC7ABB">
              <w:rPr>
                <w:sz w:val="18"/>
                <w:szCs w:val="18"/>
              </w:rPr>
              <w:t>120</w:t>
            </w:r>
          </w:p>
        </w:tc>
        <w:tc>
          <w:tcPr>
            <w:tcW w:w="1194" w:type="dxa"/>
          </w:tcPr>
          <w:p w14:paraId="3CF66AA0" w14:textId="13BDC6B1" w:rsidR="00FB1DA8" w:rsidRPr="00AC7ABB" w:rsidRDefault="00FB1DA8" w:rsidP="001B754B">
            <w:pPr>
              <w:jc w:val="center"/>
              <w:rPr>
                <w:sz w:val="18"/>
                <w:szCs w:val="18"/>
              </w:rPr>
            </w:pPr>
            <w:r w:rsidRPr="00AC7ABB">
              <w:rPr>
                <w:sz w:val="18"/>
                <w:szCs w:val="18"/>
              </w:rPr>
              <w:t>Desarrollo</w:t>
            </w:r>
          </w:p>
        </w:tc>
        <w:tc>
          <w:tcPr>
            <w:tcW w:w="1292" w:type="dxa"/>
          </w:tcPr>
          <w:p w14:paraId="54655D88" w14:textId="67698E6A" w:rsidR="00FB1DA8" w:rsidRPr="00AC7ABB" w:rsidRDefault="00FB1DA8" w:rsidP="001B754B">
            <w:pPr>
              <w:jc w:val="center"/>
              <w:rPr>
                <w:sz w:val="18"/>
                <w:szCs w:val="18"/>
              </w:rPr>
            </w:pPr>
            <w:r w:rsidRPr="00AC7ABB">
              <w:rPr>
                <w:sz w:val="18"/>
                <w:szCs w:val="18"/>
              </w:rPr>
              <w:t>24/08/20</w:t>
            </w:r>
          </w:p>
        </w:tc>
        <w:tc>
          <w:tcPr>
            <w:tcW w:w="1365" w:type="dxa"/>
          </w:tcPr>
          <w:p w14:paraId="4FC20957" w14:textId="31E6456F" w:rsidR="00FB1DA8" w:rsidRPr="00AC7ABB" w:rsidRDefault="00FB1DA8" w:rsidP="001B754B">
            <w:pPr>
              <w:jc w:val="center"/>
              <w:rPr>
                <w:sz w:val="18"/>
                <w:szCs w:val="18"/>
              </w:rPr>
            </w:pPr>
            <w:r w:rsidRPr="00AC7ABB">
              <w:rPr>
                <w:sz w:val="18"/>
                <w:szCs w:val="18"/>
              </w:rPr>
              <w:t>24/08/20</w:t>
            </w:r>
          </w:p>
        </w:tc>
      </w:tr>
      <w:tr w:rsidR="00FB1DA8" w:rsidRPr="00AC7ABB" w14:paraId="3B541BF3" w14:textId="77777777" w:rsidTr="00537912">
        <w:trPr>
          <w:trHeight w:val="238"/>
        </w:trPr>
        <w:tc>
          <w:tcPr>
            <w:tcW w:w="1158" w:type="dxa"/>
            <w:vMerge/>
          </w:tcPr>
          <w:p w14:paraId="3EF34FCA" w14:textId="77777777" w:rsidR="00FB1DA8" w:rsidRPr="00AC7ABB" w:rsidRDefault="00FB1DA8" w:rsidP="001B754B">
            <w:pPr>
              <w:jc w:val="center"/>
              <w:rPr>
                <w:sz w:val="18"/>
                <w:szCs w:val="18"/>
              </w:rPr>
            </w:pPr>
          </w:p>
        </w:tc>
        <w:tc>
          <w:tcPr>
            <w:tcW w:w="1123" w:type="dxa"/>
          </w:tcPr>
          <w:p w14:paraId="1748D05A" w14:textId="0C45FD82"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3</w:t>
            </w:r>
          </w:p>
        </w:tc>
        <w:tc>
          <w:tcPr>
            <w:tcW w:w="1182" w:type="dxa"/>
            <w:vAlign w:val="bottom"/>
          </w:tcPr>
          <w:p w14:paraId="5F6DC99C" w14:textId="755C7846" w:rsidR="00FB1DA8" w:rsidRPr="00AC7ABB" w:rsidRDefault="004233EF" w:rsidP="001B754B">
            <w:pPr>
              <w:jc w:val="center"/>
              <w:rPr>
                <w:sz w:val="18"/>
                <w:szCs w:val="18"/>
              </w:rPr>
            </w:pPr>
            <w:r w:rsidRPr="00AC7ABB">
              <w:rPr>
                <w:sz w:val="18"/>
                <w:szCs w:val="18"/>
              </w:rPr>
              <w:t>8</w:t>
            </w:r>
          </w:p>
        </w:tc>
        <w:tc>
          <w:tcPr>
            <w:tcW w:w="1182" w:type="dxa"/>
            <w:vMerge/>
          </w:tcPr>
          <w:p w14:paraId="11DC595D" w14:textId="77777777" w:rsidR="00FB1DA8" w:rsidRPr="00AC7ABB" w:rsidRDefault="00FB1DA8" w:rsidP="001B754B">
            <w:pPr>
              <w:jc w:val="center"/>
              <w:rPr>
                <w:sz w:val="18"/>
                <w:szCs w:val="18"/>
              </w:rPr>
            </w:pPr>
          </w:p>
        </w:tc>
        <w:tc>
          <w:tcPr>
            <w:tcW w:w="1194" w:type="dxa"/>
          </w:tcPr>
          <w:p w14:paraId="4D5D09A5" w14:textId="727C3D94" w:rsidR="00FB1DA8" w:rsidRPr="00AC7ABB" w:rsidRDefault="00FB1DA8" w:rsidP="001B754B">
            <w:pPr>
              <w:jc w:val="center"/>
              <w:rPr>
                <w:sz w:val="18"/>
                <w:szCs w:val="18"/>
              </w:rPr>
            </w:pPr>
            <w:r w:rsidRPr="00AC7ABB">
              <w:rPr>
                <w:sz w:val="18"/>
                <w:szCs w:val="18"/>
              </w:rPr>
              <w:t>Desarrollo</w:t>
            </w:r>
          </w:p>
        </w:tc>
        <w:tc>
          <w:tcPr>
            <w:tcW w:w="1292" w:type="dxa"/>
          </w:tcPr>
          <w:p w14:paraId="0547D603" w14:textId="4F533683" w:rsidR="00FB1DA8" w:rsidRPr="00AC7ABB" w:rsidRDefault="00FB1DA8" w:rsidP="001B754B">
            <w:pPr>
              <w:jc w:val="center"/>
              <w:rPr>
                <w:sz w:val="18"/>
                <w:szCs w:val="18"/>
              </w:rPr>
            </w:pPr>
            <w:r w:rsidRPr="00AC7ABB">
              <w:rPr>
                <w:sz w:val="18"/>
                <w:szCs w:val="18"/>
              </w:rPr>
              <w:t>25/08/20</w:t>
            </w:r>
          </w:p>
        </w:tc>
        <w:tc>
          <w:tcPr>
            <w:tcW w:w="1365" w:type="dxa"/>
          </w:tcPr>
          <w:p w14:paraId="2FE9E71D" w14:textId="7EA95908" w:rsidR="00FB1DA8" w:rsidRPr="00AC7ABB" w:rsidRDefault="00FB1DA8" w:rsidP="001B754B">
            <w:pPr>
              <w:jc w:val="center"/>
              <w:rPr>
                <w:sz w:val="18"/>
                <w:szCs w:val="18"/>
              </w:rPr>
            </w:pPr>
            <w:r w:rsidRPr="00AC7ABB">
              <w:rPr>
                <w:sz w:val="18"/>
                <w:szCs w:val="18"/>
              </w:rPr>
              <w:t>2</w:t>
            </w:r>
            <w:r w:rsidR="0069381B" w:rsidRPr="00AC7ABB">
              <w:rPr>
                <w:sz w:val="18"/>
                <w:szCs w:val="18"/>
              </w:rPr>
              <w:t>5</w:t>
            </w:r>
            <w:r w:rsidRPr="00AC7ABB">
              <w:rPr>
                <w:sz w:val="18"/>
                <w:szCs w:val="18"/>
              </w:rPr>
              <w:t>/08/20</w:t>
            </w:r>
          </w:p>
        </w:tc>
      </w:tr>
      <w:tr w:rsidR="00FB1DA8" w:rsidRPr="00AC7ABB" w14:paraId="40E1150F" w14:textId="77777777" w:rsidTr="00537912">
        <w:trPr>
          <w:trHeight w:val="238"/>
        </w:trPr>
        <w:tc>
          <w:tcPr>
            <w:tcW w:w="1158" w:type="dxa"/>
            <w:vMerge/>
          </w:tcPr>
          <w:p w14:paraId="22ECF60F" w14:textId="77777777" w:rsidR="00FB1DA8" w:rsidRPr="00AC7ABB" w:rsidRDefault="00FB1DA8" w:rsidP="001B754B">
            <w:pPr>
              <w:jc w:val="center"/>
              <w:rPr>
                <w:sz w:val="18"/>
                <w:szCs w:val="18"/>
              </w:rPr>
            </w:pPr>
          </w:p>
        </w:tc>
        <w:tc>
          <w:tcPr>
            <w:tcW w:w="1123" w:type="dxa"/>
          </w:tcPr>
          <w:p w14:paraId="77A85019" w14:textId="051B3610"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4</w:t>
            </w:r>
          </w:p>
        </w:tc>
        <w:tc>
          <w:tcPr>
            <w:tcW w:w="1182" w:type="dxa"/>
            <w:vAlign w:val="bottom"/>
          </w:tcPr>
          <w:p w14:paraId="0F15C732" w14:textId="0C50591D" w:rsidR="00FB1DA8" w:rsidRPr="00AC7ABB" w:rsidRDefault="004233EF" w:rsidP="001B754B">
            <w:pPr>
              <w:jc w:val="center"/>
              <w:rPr>
                <w:sz w:val="18"/>
                <w:szCs w:val="18"/>
              </w:rPr>
            </w:pPr>
            <w:r w:rsidRPr="00AC7ABB">
              <w:rPr>
                <w:sz w:val="18"/>
                <w:szCs w:val="18"/>
              </w:rPr>
              <w:t>16</w:t>
            </w:r>
          </w:p>
        </w:tc>
        <w:tc>
          <w:tcPr>
            <w:tcW w:w="1182" w:type="dxa"/>
            <w:vMerge/>
          </w:tcPr>
          <w:p w14:paraId="5187833C" w14:textId="77777777" w:rsidR="00FB1DA8" w:rsidRPr="00AC7ABB" w:rsidRDefault="00FB1DA8" w:rsidP="001B754B">
            <w:pPr>
              <w:jc w:val="center"/>
              <w:rPr>
                <w:sz w:val="18"/>
                <w:szCs w:val="18"/>
              </w:rPr>
            </w:pPr>
          </w:p>
        </w:tc>
        <w:tc>
          <w:tcPr>
            <w:tcW w:w="1194" w:type="dxa"/>
          </w:tcPr>
          <w:p w14:paraId="56C265DE" w14:textId="23534955" w:rsidR="00FB1DA8" w:rsidRPr="00AC7ABB" w:rsidRDefault="00FB1DA8" w:rsidP="001B754B">
            <w:pPr>
              <w:jc w:val="center"/>
              <w:rPr>
                <w:sz w:val="18"/>
                <w:szCs w:val="18"/>
              </w:rPr>
            </w:pPr>
            <w:r w:rsidRPr="00AC7ABB">
              <w:rPr>
                <w:sz w:val="18"/>
                <w:szCs w:val="18"/>
              </w:rPr>
              <w:t>Desarrollo</w:t>
            </w:r>
          </w:p>
        </w:tc>
        <w:tc>
          <w:tcPr>
            <w:tcW w:w="1292" w:type="dxa"/>
          </w:tcPr>
          <w:p w14:paraId="7ACAE404" w14:textId="4CAC7C9C" w:rsidR="00FB1DA8" w:rsidRPr="00AC7ABB" w:rsidRDefault="00FB1DA8" w:rsidP="001B754B">
            <w:pPr>
              <w:jc w:val="center"/>
              <w:rPr>
                <w:sz w:val="18"/>
                <w:szCs w:val="18"/>
              </w:rPr>
            </w:pPr>
            <w:r w:rsidRPr="00AC7ABB">
              <w:rPr>
                <w:sz w:val="18"/>
                <w:szCs w:val="18"/>
              </w:rPr>
              <w:t>2</w:t>
            </w:r>
            <w:r w:rsidR="0069381B" w:rsidRPr="00AC7ABB">
              <w:rPr>
                <w:sz w:val="18"/>
                <w:szCs w:val="18"/>
              </w:rPr>
              <w:t>6</w:t>
            </w:r>
            <w:r w:rsidRPr="00AC7ABB">
              <w:rPr>
                <w:sz w:val="18"/>
                <w:szCs w:val="18"/>
              </w:rPr>
              <w:t>/08/20</w:t>
            </w:r>
          </w:p>
        </w:tc>
        <w:tc>
          <w:tcPr>
            <w:tcW w:w="1365" w:type="dxa"/>
          </w:tcPr>
          <w:p w14:paraId="549A5CA5" w14:textId="68F948A0" w:rsidR="00FB1DA8" w:rsidRPr="00AC7ABB" w:rsidRDefault="00FB1DA8" w:rsidP="001B754B">
            <w:pPr>
              <w:jc w:val="center"/>
              <w:rPr>
                <w:sz w:val="18"/>
                <w:szCs w:val="18"/>
              </w:rPr>
            </w:pPr>
            <w:r w:rsidRPr="00AC7ABB">
              <w:rPr>
                <w:sz w:val="18"/>
                <w:szCs w:val="18"/>
              </w:rPr>
              <w:t>27/08/20</w:t>
            </w:r>
          </w:p>
        </w:tc>
      </w:tr>
      <w:tr w:rsidR="00FB1DA8" w:rsidRPr="00AC7ABB" w14:paraId="66E0A9DE" w14:textId="77777777" w:rsidTr="00537912">
        <w:trPr>
          <w:trHeight w:val="238"/>
        </w:trPr>
        <w:tc>
          <w:tcPr>
            <w:tcW w:w="1158" w:type="dxa"/>
            <w:vMerge/>
          </w:tcPr>
          <w:p w14:paraId="64668711" w14:textId="77777777" w:rsidR="00FB1DA8" w:rsidRPr="00AC7ABB" w:rsidRDefault="00FB1DA8" w:rsidP="001B754B">
            <w:pPr>
              <w:jc w:val="center"/>
              <w:rPr>
                <w:sz w:val="18"/>
                <w:szCs w:val="18"/>
              </w:rPr>
            </w:pPr>
          </w:p>
        </w:tc>
        <w:tc>
          <w:tcPr>
            <w:tcW w:w="1123" w:type="dxa"/>
          </w:tcPr>
          <w:p w14:paraId="4C5874E9" w14:textId="39F58D35"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5</w:t>
            </w:r>
          </w:p>
        </w:tc>
        <w:tc>
          <w:tcPr>
            <w:tcW w:w="1182" w:type="dxa"/>
            <w:vAlign w:val="bottom"/>
          </w:tcPr>
          <w:p w14:paraId="7889F166" w14:textId="6CB97C77" w:rsidR="00FB1DA8" w:rsidRPr="00AC7ABB" w:rsidRDefault="004233EF" w:rsidP="001B754B">
            <w:pPr>
              <w:jc w:val="center"/>
              <w:rPr>
                <w:sz w:val="18"/>
                <w:szCs w:val="18"/>
              </w:rPr>
            </w:pPr>
            <w:r w:rsidRPr="00AC7ABB">
              <w:rPr>
                <w:sz w:val="18"/>
                <w:szCs w:val="18"/>
              </w:rPr>
              <w:t>8</w:t>
            </w:r>
          </w:p>
        </w:tc>
        <w:tc>
          <w:tcPr>
            <w:tcW w:w="1182" w:type="dxa"/>
            <w:vMerge/>
          </w:tcPr>
          <w:p w14:paraId="5EFEBF54" w14:textId="77777777" w:rsidR="00FB1DA8" w:rsidRPr="00AC7ABB" w:rsidRDefault="00FB1DA8" w:rsidP="001B754B">
            <w:pPr>
              <w:jc w:val="center"/>
              <w:rPr>
                <w:sz w:val="18"/>
                <w:szCs w:val="18"/>
              </w:rPr>
            </w:pPr>
          </w:p>
        </w:tc>
        <w:tc>
          <w:tcPr>
            <w:tcW w:w="1194" w:type="dxa"/>
          </w:tcPr>
          <w:p w14:paraId="6DFEDB4B" w14:textId="4D311161" w:rsidR="00FB1DA8" w:rsidRPr="00AC7ABB" w:rsidRDefault="00FB1DA8" w:rsidP="001B754B">
            <w:pPr>
              <w:jc w:val="center"/>
              <w:rPr>
                <w:sz w:val="18"/>
                <w:szCs w:val="18"/>
              </w:rPr>
            </w:pPr>
            <w:r w:rsidRPr="00AC7ABB">
              <w:rPr>
                <w:sz w:val="18"/>
                <w:szCs w:val="18"/>
              </w:rPr>
              <w:t>Desarrollo</w:t>
            </w:r>
          </w:p>
        </w:tc>
        <w:tc>
          <w:tcPr>
            <w:tcW w:w="1292" w:type="dxa"/>
          </w:tcPr>
          <w:p w14:paraId="652FCE05" w14:textId="6934C65C" w:rsidR="00FB1DA8" w:rsidRPr="00AC7ABB" w:rsidRDefault="00FB1DA8" w:rsidP="001B754B">
            <w:pPr>
              <w:jc w:val="center"/>
              <w:rPr>
                <w:sz w:val="18"/>
                <w:szCs w:val="18"/>
              </w:rPr>
            </w:pPr>
            <w:r w:rsidRPr="00AC7ABB">
              <w:rPr>
                <w:sz w:val="18"/>
                <w:szCs w:val="18"/>
              </w:rPr>
              <w:t>28/08/20</w:t>
            </w:r>
          </w:p>
        </w:tc>
        <w:tc>
          <w:tcPr>
            <w:tcW w:w="1365" w:type="dxa"/>
          </w:tcPr>
          <w:p w14:paraId="75FF86BB" w14:textId="229FA107" w:rsidR="00FB1DA8" w:rsidRPr="00AC7ABB" w:rsidRDefault="00FB1DA8" w:rsidP="001B754B">
            <w:pPr>
              <w:jc w:val="center"/>
              <w:rPr>
                <w:sz w:val="18"/>
                <w:szCs w:val="18"/>
              </w:rPr>
            </w:pPr>
            <w:r w:rsidRPr="00AC7ABB">
              <w:rPr>
                <w:sz w:val="18"/>
                <w:szCs w:val="18"/>
              </w:rPr>
              <w:t>28/08/20</w:t>
            </w:r>
          </w:p>
        </w:tc>
      </w:tr>
      <w:tr w:rsidR="00FB1DA8" w:rsidRPr="00AC7ABB" w14:paraId="2B039B5C" w14:textId="77777777" w:rsidTr="00537912">
        <w:trPr>
          <w:trHeight w:val="238"/>
        </w:trPr>
        <w:tc>
          <w:tcPr>
            <w:tcW w:w="1158" w:type="dxa"/>
            <w:vMerge/>
          </w:tcPr>
          <w:p w14:paraId="3E48B625" w14:textId="77777777" w:rsidR="00FB1DA8" w:rsidRPr="00AC7ABB" w:rsidRDefault="00FB1DA8" w:rsidP="001B754B">
            <w:pPr>
              <w:jc w:val="center"/>
              <w:rPr>
                <w:sz w:val="18"/>
                <w:szCs w:val="18"/>
              </w:rPr>
            </w:pPr>
          </w:p>
        </w:tc>
        <w:tc>
          <w:tcPr>
            <w:tcW w:w="1123" w:type="dxa"/>
          </w:tcPr>
          <w:p w14:paraId="068083CF" w14:textId="6A2BE110"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6</w:t>
            </w:r>
          </w:p>
        </w:tc>
        <w:tc>
          <w:tcPr>
            <w:tcW w:w="1182" w:type="dxa"/>
            <w:vAlign w:val="bottom"/>
          </w:tcPr>
          <w:p w14:paraId="0B4D51ED" w14:textId="47A32C41" w:rsidR="00FB1DA8" w:rsidRPr="00AC7ABB" w:rsidRDefault="004233EF" w:rsidP="001B754B">
            <w:pPr>
              <w:jc w:val="center"/>
              <w:rPr>
                <w:sz w:val="18"/>
                <w:szCs w:val="18"/>
              </w:rPr>
            </w:pPr>
            <w:r w:rsidRPr="00AC7ABB">
              <w:rPr>
                <w:sz w:val="18"/>
                <w:szCs w:val="18"/>
              </w:rPr>
              <w:t>16</w:t>
            </w:r>
          </w:p>
        </w:tc>
        <w:tc>
          <w:tcPr>
            <w:tcW w:w="1182" w:type="dxa"/>
            <w:vMerge/>
          </w:tcPr>
          <w:p w14:paraId="304CADA4" w14:textId="77777777" w:rsidR="00FB1DA8" w:rsidRPr="00AC7ABB" w:rsidRDefault="00FB1DA8" w:rsidP="001B754B">
            <w:pPr>
              <w:jc w:val="center"/>
              <w:rPr>
                <w:sz w:val="18"/>
                <w:szCs w:val="18"/>
              </w:rPr>
            </w:pPr>
          </w:p>
        </w:tc>
        <w:tc>
          <w:tcPr>
            <w:tcW w:w="1194" w:type="dxa"/>
          </w:tcPr>
          <w:p w14:paraId="08AE3D6E" w14:textId="6E74855C" w:rsidR="00FB1DA8" w:rsidRPr="00AC7ABB" w:rsidRDefault="00FB1DA8" w:rsidP="001B754B">
            <w:pPr>
              <w:jc w:val="center"/>
              <w:rPr>
                <w:sz w:val="18"/>
                <w:szCs w:val="18"/>
              </w:rPr>
            </w:pPr>
            <w:r w:rsidRPr="00AC7ABB">
              <w:rPr>
                <w:sz w:val="18"/>
                <w:szCs w:val="18"/>
              </w:rPr>
              <w:t>Desarrollo</w:t>
            </w:r>
          </w:p>
        </w:tc>
        <w:tc>
          <w:tcPr>
            <w:tcW w:w="1292" w:type="dxa"/>
          </w:tcPr>
          <w:p w14:paraId="1F775810" w14:textId="36481E56" w:rsidR="00FB1DA8" w:rsidRPr="00AC7ABB" w:rsidRDefault="00FB1DA8" w:rsidP="001B754B">
            <w:pPr>
              <w:jc w:val="center"/>
              <w:rPr>
                <w:sz w:val="18"/>
                <w:szCs w:val="18"/>
              </w:rPr>
            </w:pPr>
            <w:r w:rsidRPr="00AC7ABB">
              <w:rPr>
                <w:sz w:val="18"/>
                <w:szCs w:val="18"/>
              </w:rPr>
              <w:t>31/0</w:t>
            </w:r>
            <w:r w:rsidR="0069381B" w:rsidRPr="00AC7ABB">
              <w:rPr>
                <w:sz w:val="18"/>
                <w:szCs w:val="18"/>
              </w:rPr>
              <w:t>8</w:t>
            </w:r>
            <w:r w:rsidRPr="00AC7ABB">
              <w:rPr>
                <w:sz w:val="18"/>
                <w:szCs w:val="18"/>
              </w:rPr>
              <w:t>/20</w:t>
            </w:r>
          </w:p>
        </w:tc>
        <w:tc>
          <w:tcPr>
            <w:tcW w:w="1365" w:type="dxa"/>
          </w:tcPr>
          <w:p w14:paraId="407A3302" w14:textId="21DE5911" w:rsidR="00FB1DA8" w:rsidRPr="00AC7ABB" w:rsidRDefault="00FB1DA8" w:rsidP="001B754B">
            <w:pPr>
              <w:jc w:val="center"/>
              <w:rPr>
                <w:sz w:val="18"/>
                <w:szCs w:val="18"/>
              </w:rPr>
            </w:pPr>
            <w:r w:rsidRPr="00AC7ABB">
              <w:rPr>
                <w:sz w:val="18"/>
                <w:szCs w:val="18"/>
              </w:rPr>
              <w:t>01/09/20</w:t>
            </w:r>
          </w:p>
        </w:tc>
      </w:tr>
      <w:tr w:rsidR="00FB1DA8" w:rsidRPr="00AC7ABB" w14:paraId="5508FCC0" w14:textId="77777777" w:rsidTr="00537912">
        <w:trPr>
          <w:trHeight w:val="238"/>
        </w:trPr>
        <w:tc>
          <w:tcPr>
            <w:tcW w:w="1158" w:type="dxa"/>
            <w:vMerge/>
          </w:tcPr>
          <w:p w14:paraId="2996FB1D" w14:textId="77777777" w:rsidR="00FB1DA8" w:rsidRPr="00AC7ABB" w:rsidRDefault="00FB1DA8" w:rsidP="001B754B">
            <w:pPr>
              <w:jc w:val="center"/>
              <w:rPr>
                <w:sz w:val="18"/>
                <w:szCs w:val="18"/>
              </w:rPr>
            </w:pPr>
          </w:p>
        </w:tc>
        <w:tc>
          <w:tcPr>
            <w:tcW w:w="1123" w:type="dxa"/>
          </w:tcPr>
          <w:p w14:paraId="202C55EA" w14:textId="562EEF10"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7</w:t>
            </w:r>
          </w:p>
        </w:tc>
        <w:tc>
          <w:tcPr>
            <w:tcW w:w="1182" w:type="dxa"/>
            <w:vAlign w:val="bottom"/>
          </w:tcPr>
          <w:p w14:paraId="5FE8A555" w14:textId="07753BA7" w:rsidR="00FB1DA8" w:rsidRPr="00AC7ABB" w:rsidRDefault="004233EF" w:rsidP="001B754B">
            <w:pPr>
              <w:jc w:val="center"/>
              <w:rPr>
                <w:sz w:val="18"/>
                <w:szCs w:val="18"/>
              </w:rPr>
            </w:pPr>
            <w:r w:rsidRPr="00AC7ABB">
              <w:rPr>
                <w:sz w:val="18"/>
                <w:szCs w:val="18"/>
              </w:rPr>
              <w:t>8</w:t>
            </w:r>
          </w:p>
        </w:tc>
        <w:tc>
          <w:tcPr>
            <w:tcW w:w="1182" w:type="dxa"/>
            <w:vMerge/>
          </w:tcPr>
          <w:p w14:paraId="7B1B97F9" w14:textId="77777777" w:rsidR="00FB1DA8" w:rsidRPr="00AC7ABB" w:rsidRDefault="00FB1DA8" w:rsidP="001B754B">
            <w:pPr>
              <w:jc w:val="center"/>
              <w:rPr>
                <w:sz w:val="18"/>
                <w:szCs w:val="18"/>
              </w:rPr>
            </w:pPr>
          </w:p>
        </w:tc>
        <w:tc>
          <w:tcPr>
            <w:tcW w:w="1194" w:type="dxa"/>
          </w:tcPr>
          <w:p w14:paraId="6CA23373" w14:textId="072D136F" w:rsidR="00FB1DA8" w:rsidRPr="00AC7ABB" w:rsidRDefault="00FB1DA8" w:rsidP="001B754B">
            <w:pPr>
              <w:jc w:val="center"/>
              <w:rPr>
                <w:sz w:val="18"/>
                <w:szCs w:val="18"/>
              </w:rPr>
            </w:pPr>
            <w:r w:rsidRPr="00AC7ABB">
              <w:rPr>
                <w:sz w:val="18"/>
                <w:szCs w:val="18"/>
              </w:rPr>
              <w:t>Desarrollo</w:t>
            </w:r>
          </w:p>
        </w:tc>
        <w:tc>
          <w:tcPr>
            <w:tcW w:w="1292" w:type="dxa"/>
          </w:tcPr>
          <w:p w14:paraId="259CB6B1" w14:textId="0196CCD3" w:rsidR="00FB1DA8" w:rsidRPr="00AC7ABB" w:rsidRDefault="00FB1DA8" w:rsidP="001B754B">
            <w:pPr>
              <w:jc w:val="center"/>
              <w:rPr>
                <w:sz w:val="18"/>
                <w:szCs w:val="18"/>
              </w:rPr>
            </w:pPr>
            <w:r w:rsidRPr="00AC7ABB">
              <w:rPr>
                <w:sz w:val="18"/>
                <w:szCs w:val="18"/>
              </w:rPr>
              <w:t>02/09/20</w:t>
            </w:r>
          </w:p>
        </w:tc>
        <w:tc>
          <w:tcPr>
            <w:tcW w:w="1365" w:type="dxa"/>
          </w:tcPr>
          <w:p w14:paraId="08197E25" w14:textId="5DF5C6ED" w:rsidR="00FB1DA8" w:rsidRPr="00AC7ABB" w:rsidRDefault="00FB1DA8" w:rsidP="001B754B">
            <w:pPr>
              <w:jc w:val="center"/>
              <w:rPr>
                <w:sz w:val="18"/>
                <w:szCs w:val="18"/>
              </w:rPr>
            </w:pPr>
            <w:r w:rsidRPr="00AC7ABB">
              <w:rPr>
                <w:sz w:val="18"/>
                <w:szCs w:val="18"/>
              </w:rPr>
              <w:t>02/09/20</w:t>
            </w:r>
          </w:p>
        </w:tc>
      </w:tr>
      <w:tr w:rsidR="00FB1DA8" w:rsidRPr="00AC7ABB" w14:paraId="221236BF" w14:textId="77777777" w:rsidTr="00537912">
        <w:trPr>
          <w:trHeight w:val="238"/>
        </w:trPr>
        <w:tc>
          <w:tcPr>
            <w:tcW w:w="1158" w:type="dxa"/>
            <w:vMerge/>
          </w:tcPr>
          <w:p w14:paraId="7CE99743" w14:textId="77777777" w:rsidR="00FB1DA8" w:rsidRPr="00AC7ABB" w:rsidRDefault="00FB1DA8" w:rsidP="001B754B">
            <w:pPr>
              <w:jc w:val="center"/>
              <w:rPr>
                <w:sz w:val="18"/>
                <w:szCs w:val="18"/>
              </w:rPr>
            </w:pPr>
          </w:p>
        </w:tc>
        <w:tc>
          <w:tcPr>
            <w:tcW w:w="1123" w:type="dxa"/>
          </w:tcPr>
          <w:p w14:paraId="285CEF36" w14:textId="58E87937"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8</w:t>
            </w:r>
          </w:p>
        </w:tc>
        <w:tc>
          <w:tcPr>
            <w:tcW w:w="1182" w:type="dxa"/>
            <w:vAlign w:val="bottom"/>
          </w:tcPr>
          <w:p w14:paraId="1051A67D" w14:textId="7FB7F664" w:rsidR="00FB1DA8" w:rsidRPr="00AC7ABB" w:rsidRDefault="004233EF" w:rsidP="001B754B">
            <w:pPr>
              <w:jc w:val="center"/>
              <w:rPr>
                <w:sz w:val="18"/>
                <w:szCs w:val="18"/>
              </w:rPr>
            </w:pPr>
            <w:r w:rsidRPr="00AC7ABB">
              <w:rPr>
                <w:sz w:val="18"/>
                <w:szCs w:val="18"/>
              </w:rPr>
              <w:t>8</w:t>
            </w:r>
          </w:p>
        </w:tc>
        <w:tc>
          <w:tcPr>
            <w:tcW w:w="1182" w:type="dxa"/>
            <w:vMerge/>
          </w:tcPr>
          <w:p w14:paraId="276CC1E8" w14:textId="77777777" w:rsidR="00FB1DA8" w:rsidRPr="00AC7ABB" w:rsidRDefault="00FB1DA8" w:rsidP="001B754B">
            <w:pPr>
              <w:jc w:val="center"/>
              <w:rPr>
                <w:sz w:val="18"/>
                <w:szCs w:val="18"/>
              </w:rPr>
            </w:pPr>
          </w:p>
        </w:tc>
        <w:tc>
          <w:tcPr>
            <w:tcW w:w="1194" w:type="dxa"/>
          </w:tcPr>
          <w:p w14:paraId="1257B97A" w14:textId="674F4A49" w:rsidR="00FB1DA8" w:rsidRPr="00AC7ABB" w:rsidRDefault="00FB1DA8" w:rsidP="001B754B">
            <w:pPr>
              <w:jc w:val="center"/>
              <w:rPr>
                <w:sz w:val="18"/>
                <w:szCs w:val="18"/>
              </w:rPr>
            </w:pPr>
            <w:r w:rsidRPr="00AC7ABB">
              <w:rPr>
                <w:sz w:val="18"/>
                <w:szCs w:val="18"/>
              </w:rPr>
              <w:t>Desarrollo</w:t>
            </w:r>
          </w:p>
        </w:tc>
        <w:tc>
          <w:tcPr>
            <w:tcW w:w="1292" w:type="dxa"/>
          </w:tcPr>
          <w:p w14:paraId="4A7328C7" w14:textId="584DE328" w:rsidR="00FB1DA8" w:rsidRPr="00AC7ABB" w:rsidRDefault="00FB1DA8" w:rsidP="001B754B">
            <w:pPr>
              <w:jc w:val="center"/>
              <w:rPr>
                <w:sz w:val="18"/>
                <w:szCs w:val="18"/>
              </w:rPr>
            </w:pPr>
            <w:r w:rsidRPr="00AC7ABB">
              <w:rPr>
                <w:sz w:val="18"/>
                <w:szCs w:val="18"/>
              </w:rPr>
              <w:t>03/09/20</w:t>
            </w:r>
          </w:p>
        </w:tc>
        <w:tc>
          <w:tcPr>
            <w:tcW w:w="1365" w:type="dxa"/>
          </w:tcPr>
          <w:p w14:paraId="3EF0419F" w14:textId="204BFE9B" w:rsidR="00FB1DA8" w:rsidRPr="00AC7ABB" w:rsidRDefault="00FB1DA8" w:rsidP="001B754B">
            <w:pPr>
              <w:jc w:val="center"/>
              <w:rPr>
                <w:sz w:val="18"/>
                <w:szCs w:val="18"/>
              </w:rPr>
            </w:pPr>
            <w:r w:rsidRPr="00AC7ABB">
              <w:rPr>
                <w:sz w:val="18"/>
                <w:szCs w:val="18"/>
              </w:rPr>
              <w:t>0</w:t>
            </w:r>
            <w:r w:rsidR="0069381B" w:rsidRPr="00AC7ABB">
              <w:rPr>
                <w:sz w:val="18"/>
                <w:szCs w:val="18"/>
              </w:rPr>
              <w:t>3</w:t>
            </w:r>
            <w:r w:rsidRPr="00AC7ABB">
              <w:rPr>
                <w:sz w:val="18"/>
                <w:szCs w:val="18"/>
              </w:rPr>
              <w:t>/09/20</w:t>
            </w:r>
          </w:p>
        </w:tc>
      </w:tr>
      <w:tr w:rsidR="00FB1DA8" w:rsidRPr="00AC7ABB" w14:paraId="4C9F99B5" w14:textId="77777777" w:rsidTr="00537912">
        <w:trPr>
          <w:trHeight w:val="238"/>
        </w:trPr>
        <w:tc>
          <w:tcPr>
            <w:tcW w:w="1158" w:type="dxa"/>
            <w:vMerge/>
          </w:tcPr>
          <w:p w14:paraId="175D0106" w14:textId="77777777" w:rsidR="00FB1DA8" w:rsidRPr="00AC7ABB" w:rsidRDefault="00FB1DA8" w:rsidP="001B754B">
            <w:pPr>
              <w:jc w:val="center"/>
              <w:rPr>
                <w:sz w:val="18"/>
                <w:szCs w:val="18"/>
              </w:rPr>
            </w:pPr>
          </w:p>
        </w:tc>
        <w:tc>
          <w:tcPr>
            <w:tcW w:w="1123" w:type="dxa"/>
          </w:tcPr>
          <w:p w14:paraId="65FCF441" w14:textId="491EB157"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4233EF" w:rsidRPr="00AC7ABB">
              <w:rPr>
                <w:sz w:val="18"/>
                <w:szCs w:val="18"/>
                <w:bdr w:val="none" w:sz="0" w:space="0" w:color="auto" w:frame="1"/>
                <w:lang w:val="es-419"/>
              </w:rPr>
              <w:t>29</w:t>
            </w:r>
          </w:p>
        </w:tc>
        <w:tc>
          <w:tcPr>
            <w:tcW w:w="1182" w:type="dxa"/>
            <w:vAlign w:val="bottom"/>
          </w:tcPr>
          <w:p w14:paraId="343360D8" w14:textId="7A4494EF" w:rsidR="00FB1DA8" w:rsidRPr="00AC7ABB" w:rsidRDefault="004233EF" w:rsidP="001B754B">
            <w:pPr>
              <w:jc w:val="center"/>
              <w:rPr>
                <w:sz w:val="18"/>
                <w:szCs w:val="18"/>
              </w:rPr>
            </w:pPr>
            <w:r w:rsidRPr="00AC7ABB">
              <w:rPr>
                <w:sz w:val="18"/>
                <w:szCs w:val="18"/>
              </w:rPr>
              <w:t>16</w:t>
            </w:r>
          </w:p>
        </w:tc>
        <w:tc>
          <w:tcPr>
            <w:tcW w:w="1182" w:type="dxa"/>
            <w:vMerge/>
          </w:tcPr>
          <w:p w14:paraId="32170248" w14:textId="77777777" w:rsidR="00FB1DA8" w:rsidRPr="00AC7ABB" w:rsidRDefault="00FB1DA8" w:rsidP="001B754B">
            <w:pPr>
              <w:jc w:val="center"/>
              <w:rPr>
                <w:sz w:val="18"/>
                <w:szCs w:val="18"/>
              </w:rPr>
            </w:pPr>
          </w:p>
        </w:tc>
        <w:tc>
          <w:tcPr>
            <w:tcW w:w="1194" w:type="dxa"/>
          </w:tcPr>
          <w:p w14:paraId="37BF4665" w14:textId="67E1BEDD" w:rsidR="00FB1DA8" w:rsidRPr="00AC7ABB" w:rsidRDefault="00FB1DA8" w:rsidP="001B754B">
            <w:pPr>
              <w:jc w:val="center"/>
              <w:rPr>
                <w:sz w:val="18"/>
                <w:szCs w:val="18"/>
              </w:rPr>
            </w:pPr>
            <w:r w:rsidRPr="00AC7ABB">
              <w:rPr>
                <w:sz w:val="18"/>
                <w:szCs w:val="18"/>
              </w:rPr>
              <w:t>Desarrollo</w:t>
            </w:r>
          </w:p>
        </w:tc>
        <w:tc>
          <w:tcPr>
            <w:tcW w:w="1292" w:type="dxa"/>
          </w:tcPr>
          <w:p w14:paraId="3FFC5A0C" w14:textId="732FE9B6" w:rsidR="00FB1DA8" w:rsidRPr="00AC7ABB" w:rsidRDefault="00FB1DA8" w:rsidP="001B754B">
            <w:pPr>
              <w:jc w:val="center"/>
              <w:rPr>
                <w:sz w:val="18"/>
                <w:szCs w:val="18"/>
              </w:rPr>
            </w:pPr>
            <w:r w:rsidRPr="00AC7ABB">
              <w:rPr>
                <w:sz w:val="18"/>
                <w:szCs w:val="18"/>
              </w:rPr>
              <w:t>0</w:t>
            </w:r>
            <w:r w:rsidR="0069381B" w:rsidRPr="00AC7ABB">
              <w:rPr>
                <w:sz w:val="18"/>
                <w:szCs w:val="18"/>
              </w:rPr>
              <w:t>4</w:t>
            </w:r>
            <w:r w:rsidRPr="00AC7ABB">
              <w:rPr>
                <w:sz w:val="18"/>
                <w:szCs w:val="18"/>
              </w:rPr>
              <w:t>/09/20</w:t>
            </w:r>
          </w:p>
        </w:tc>
        <w:tc>
          <w:tcPr>
            <w:tcW w:w="1365" w:type="dxa"/>
          </w:tcPr>
          <w:p w14:paraId="4F175187" w14:textId="48BB27F8" w:rsidR="00FB1DA8" w:rsidRPr="00AC7ABB" w:rsidRDefault="00FB1DA8" w:rsidP="001B754B">
            <w:pPr>
              <w:jc w:val="center"/>
              <w:rPr>
                <w:sz w:val="18"/>
                <w:szCs w:val="18"/>
              </w:rPr>
            </w:pPr>
            <w:r w:rsidRPr="00AC7ABB">
              <w:rPr>
                <w:sz w:val="18"/>
                <w:szCs w:val="18"/>
              </w:rPr>
              <w:t>0</w:t>
            </w:r>
            <w:r w:rsidR="0069381B" w:rsidRPr="00AC7ABB">
              <w:rPr>
                <w:sz w:val="18"/>
                <w:szCs w:val="18"/>
              </w:rPr>
              <w:t>7</w:t>
            </w:r>
            <w:r w:rsidRPr="00AC7ABB">
              <w:rPr>
                <w:sz w:val="18"/>
                <w:szCs w:val="18"/>
              </w:rPr>
              <w:t>/09/20</w:t>
            </w:r>
          </w:p>
        </w:tc>
      </w:tr>
      <w:tr w:rsidR="004233EF" w:rsidRPr="00AC7ABB" w14:paraId="1EFA2B83" w14:textId="77777777" w:rsidTr="00537912">
        <w:trPr>
          <w:trHeight w:val="238"/>
        </w:trPr>
        <w:tc>
          <w:tcPr>
            <w:tcW w:w="1158" w:type="dxa"/>
            <w:vMerge/>
          </w:tcPr>
          <w:p w14:paraId="1CE9A888" w14:textId="77777777" w:rsidR="004233EF" w:rsidRPr="00AC7ABB" w:rsidRDefault="004233EF" w:rsidP="001B754B">
            <w:pPr>
              <w:jc w:val="center"/>
              <w:rPr>
                <w:sz w:val="18"/>
                <w:szCs w:val="18"/>
              </w:rPr>
            </w:pPr>
          </w:p>
        </w:tc>
        <w:tc>
          <w:tcPr>
            <w:tcW w:w="1123" w:type="dxa"/>
          </w:tcPr>
          <w:p w14:paraId="4AF32DBE" w14:textId="3B53D2DB" w:rsidR="004233EF" w:rsidRPr="00AC7ABB" w:rsidRDefault="004233EF" w:rsidP="001B754B">
            <w:pPr>
              <w:jc w:val="center"/>
              <w:rPr>
                <w:sz w:val="18"/>
                <w:szCs w:val="18"/>
                <w:bdr w:val="none" w:sz="0" w:space="0" w:color="auto" w:frame="1"/>
                <w:lang w:val="es-419"/>
              </w:rPr>
            </w:pPr>
            <w:r w:rsidRPr="00AC7ABB">
              <w:rPr>
                <w:sz w:val="18"/>
                <w:szCs w:val="18"/>
                <w:bdr w:val="none" w:sz="0" w:space="0" w:color="auto" w:frame="1"/>
                <w:lang w:val="es-419"/>
              </w:rPr>
              <w:t>HU-30</w:t>
            </w:r>
          </w:p>
        </w:tc>
        <w:tc>
          <w:tcPr>
            <w:tcW w:w="1182" w:type="dxa"/>
            <w:vAlign w:val="bottom"/>
          </w:tcPr>
          <w:p w14:paraId="6E2EAD0F" w14:textId="34128824" w:rsidR="004233EF" w:rsidRPr="00AC7ABB" w:rsidRDefault="004233EF" w:rsidP="001B754B">
            <w:pPr>
              <w:jc w:val="center"/>
              <w:rPr>
                <w:sz w:val="18"/>
                <w:szCs w:val="18"/>
              </w:rPr>
            </w:pPr>
            <w:r w:rsidRPr="00AC7ABB">
              <w:rPr>
                <w:sz w:val="18"/>
                <w:szCs w:val="18"/>
              </w:rPr>
              <w:t>8</w:t>
            </w:r>
          </w:p>
        </w:tc>
        <w:tc>
          <w:tcPr>
            <w:tcW w:w="1182" w:type="dxa"/>
            <w:vMerge/>
          </w:tcPr>
          <w:p w14:paraId="0FB20CE4" w14:textId="77777777" w:rsidR="004233EF" w:rsidRPr="00AC7ABB" w:rsidRDefault="004233EF" w:rsidP="001B754B">
            <w:pPr>
              <w:jc w:val="center"/>
              <w:rPr>
                <w:sz w:val="18"/>
                <w:szCs w:val="18"/>
              </w:rPr>
            </w:pPr>
          </w:p>
        </w:tc>
        <w:tc>
          <w:tcPr>
            <w:tcW w:w="1194" w:type="dxa"/>
          </w:tcPr>
          <w:p w14:paraId="3CA544CB" w14:textId="79116725" w:rsidR="004233EF" w:rsidRPr="00AC7ABB" w:rsidRDefault="004233EF" w:rsidP="001B754B">
            <w:pPr>
              <w:jc w:val="center"/>
              <w:rPr>
                <w:sz w:val="18"/>
                <w:szCs w:val="18"/>
              </w:rPr>
            </w:pPr>
            <w:r w:rsidRPr="00AC7ABB">
              <w:rPr>
                <w:sz w:val="18"/>
                <w:szCs w:val="18"/>
              </w:rPr>
              <w:t>Desarrollo</w:t>
            </w:r>
          </w:p>
        </w:tc>
        <w:tc>
          <w:tcPr>
            <w:tcW w:w="1292" w:type="dxa"/>
          </w:tcPr>
          <w:p w14:paraId="2B4D01E7" w14:textId="1582EB6D" w:rsidR="004233EF" w:rsidRPr="00AC7ABB" w:rsidRDefault="0069381B" w:rsidP="001B754B">
            <w:pPr>
              <w:jc w:val="center"/>
              <w:rPr>
                <w:sz w:val="18"/>
                <w:szCs w:val="18"/>
              </w:rPr>
            </w:pPr>
            <w:r w:rsidRPr="00AC7ABB">
              <w:rPr>
                <w:sz w:val="18"/>
                <w:szCs w:val="18"/>
              </w:rPr>
              <w:t>08/09/20</w:t>
            </w:r>
          </w:p>
        </w:tc>
        <w:tc>
          <w:tcPr>
            <w:tcW w:w="1365" w:type="dxa"/>
          </w:tcPr>
          <w:p w14:paraId="444ED2CF" w14:textId="4A8CE159" w:rsidR="004233EF" w:rsidRPr="00AC7ABB" w:rsidRDefault="0069381B" w:rsidP="001B754B">
            <w:pPr>
              <w:jc w:val="center"/>
              <w:rPr>
                <w:sz w:val="18"/>
                <w:szCs w:val="18"/>
              </w:rPr>
            </w:pPr>
            <w:r w:rsidRPr="00AC7ABB">
              <w:rPr>
                <w:sz w:val="18"/>
                <w:szCs w:val="18"/>
              </w:rPr>
              <w:t>08/09/20</w:t>
            </w:r>
          </w:p>
        </w:tc>
      </w:tr>
      <w:tr w:rsidR="004233EF" w:rsidRPr="00AC7ABB" w14:paraId="1F8882DA" w14:textId="77777777" w:rsidTr="00537912">
        <w:trPr>
          <w:trHeight w:val="238"/>
        </w:trPr>
        <w:tc>
          <w:tcPr>
            <w:tcW w:w="1158" w:type="dxa"/>
            <w:vMerge/>
          </w:tcPr>
          <w:p w14:paraId="2EB1A127" w14:textId="77777777" w:rsidR="004233EF" w:rsidRPr="00AC7ABB" w:rsidRDefault="004233EF" w:rsidP="001B754B">
            <w:pPr>
              <w:jc w:val="center"/>
              <w:rPr>
                <w:sz w:val="18"/>
                <w:szCs w:val="18"/>
              </w:rPr>
            </w:pPr>
          </w:p>
        </w:tc>
        <w:tc>
          <w:tcPr>
            <w:tcW w:w="1123" w:type="dxa"/>
          </w:tcPr>
          <w:p w14:paraId="6F802710" w14:textId="31A80E73" w:rsidR="004233EF" w:rsidRPr="00AC7ABB" w:rsidRDefault="004233EF" w:rsidP="001B754B">
            <w:pPr>
              <w:jc w:val="center"/>
              <w:rPr>
                <w:sz w:val="18"/>
                <w:szCs w:val="18"/>
                <w:bdr w:val="none" w:sz="0" w:space="0" w:color="auto" w:frame="1"/>
                <w:lang w:val="es-419"/>
              </w:rPr>
            </w:pPr>
            <w:r w:rsidRPr="00AC7ABB">
              <w:rPr>
                <w:sz w:val="18"/>
                <w:szCs w:val="18"/>
                <w:bdr w:val="none" w:sz="0" w:space="0" w:color="auto" w:frame="1"/>
                <w:lang w:val="es-419"/>
              </w:rPr>
              <w:t>HU-31</w:t>
            </w:r>
          </w:p>
        </w:tc>
        <w:tc>
          <w:tcPr>
            <w:tcW w:w="1182" w:type="dxa"/>
            <w:vAlign w:val="bottom"/>
          </w:tcPr>
          <w:p w14:paraId="22677F1C" w14:textId="2C5E750C" w:rsidR="004233EF" w:rsidRPr="00AC7ABB" w:rsidRDefault="004233EF" w:rsidP="001B754B">
            <w:pPr>
              <w:jc w:val="center"/>
              <w:rPr>
                <w:sz w:val="18"/>
                <w:szCs w:val="18"/>
              </w:rPr>
            </w:pPr>
            <w:r w:rsidRPr="00AC7ABB">
              <w:rPr>
                <w:sz w:val="18"/>
                <w:szCs w:val="18"/>
              </w:rPr>
              <w:t>16</w:t>
            </w:r>
          </w:p>
        </w:tc>
        <w:tc>
          <w:tcPr>
            <w:tcW w:w="1182" w:type="dxa"/>
            <w:vMerge/>
          </w:tcPr>
          <w:p w14:paraId="77841708" w14:textId="77777777" w:rsidR="004233EF" w:rsidRPr="00AC7ABB" w:rsidRDefault="004233EF" w:rsidP="001B754B">
            <w:pPr>
              <w:jc w:val="center"/>
              <w:rPr>
                <w:sz w:val="18"/>
                <w:szCs w:val="18"/>
              </w:rPr>
            </w:pPr>
          </w:p>
        </w:tc>
        <w:tc>
          <w:tcPr>
            <w:tcW w:w="1194" w:type="dxa"/>
          </w:tcPr>
          <w:p w14:paraId="21748126" w14:textId="2BAEF3F3" w:rsidR="004233EF" w:rsidRPr="00AC7ABB" w:rsidRDefault="004233EF" w:rsidP="001B754B">
            <w:pPr>
              <w:jc w:val="center"/>
              <w:rPr>
                <w:sz w:val="18"/>
                <w:szCs w:val="18"/>
              </w:rPr>
            </w:pPr>
            <w:r w:rsidRPr="00AC7ABB">
              <w:rPr>
                <w:sz w:val="18"/>
                <w:szCs w:val="18"/>
              </w:rPr>
              <w:t>Desarrollo</w:t>
            </w:r>
          </w:p>
        </w:tc>
        <w:tc>
          <w:tcPr>
            <w:tcW w:w="1292" w:type="dxa"/>
          </w:tcPr>
          <w:p w14:paraId="0D8B505F" w14:textId="22F0E173" w:rsidR="004233EF" w:rsidRPr="00AC7ABB" w:rsidRDefault="0069381B" w:rsidP="001B754B">
            <w:pPr>
              <w:jc w:val="center"/>
              <w:rPr>
                <w:sz w:val="18"/>
                <w:szCs w:val="18"/>
              </w:rPr>
            </w:pPr>
            <w:r w:rsidRPr="00AC7ABB">
              <w:rPr>
                <w:sz w:val="18"/>
                <w:szCs w:val="18"/>
              </w:rPr>
              <w:t>09/09/20</w:t>
            </w:r>
          </w:p>
        </w:tc>
        <w:tc>
          <w:tcPr>
            <w:tcW w:w="1365" w:type="dxa"/>
          </w:tcPr>
          <w:p w14:paraId="3496FD84" w14:textId="3F0EF290" w:rsidR="004233EF" w:rsidRPr="00AC7ABB" w:rsidRDefault="0069381B" w:rsidP="001B754B">
            <w:pPr>
              <w:jc w:val="center"/>
              <w:rPr>
                <w:sz w:val="18"/>
                <w:szCs w:val="18"/>
              </w:rPr>
            </w:pPr>
            <w:r w:rsidRPr="00AC7ABB">
              <w:rPr>
                <w:sz w:val="18"/>
                <w:szCs w:val="18"/>
              </w:rPr>
              <w:t>10/09/20</w:t>
            </w:r>
          </w:p>
        </w:tc>
      </w:tr>
      <w:tr w:rsidR="00FB1DA8" w:rsidRPr="00AC7ABB" w14:paraId="0B0B700C" w14:textId="77777777" w:rsidTr="00537912">
        <w:trPr>
          <w:trHeight w:val="238"/>
        </w:trPr>
        <w:tc>
          <w:tcPr>
            <w:tcW w:w="1158" w:type="dxa"/>
            <w:vMerge/>
          </w:tcPr>
          <w:p w14:paraId="3EF52E52" w14:textId="77777777" w:rsidR="00FB1DA8" w:rsidRPr="00AC7ABB" w:rsidRDefault="00FB1DA8" w:rsidP="001B754B">
            <w:pPr>
              <w:jc w:val="center"/>
              <w:rPr>
                <w:sz w:val="18"/>
                <w:szCs w:val="18"/>
              </w:rPr>
            </w:pPr>
          </w:p>
        </w:tc>
        <w:tc>
          <w:tcPr>
            <w:tcW w:w="1123" w:type="dxa"/>
          </w:tcPr>
          <w:p w14:paraId="5EFEDCEC" w14:textId="3FF9755F"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T-0</w:t>
            </w:r>
            <w:r w:rsidR="008453AC" w:rsidRPr="00AC7ABB">
              <w:rPr>
                <w:sz w:val="18"/>
                <w:szCs w:val="18"/>
                <w:bdr w:val="none" w:sz="0" w:space="0" w:color="auto" w:frame="1"/>
                <w:lang w:val="es-419"/>
              </w:rPr>
              <w:t>9</w:t>
            </w:r>
          </w:p>
        </w:tc>
        <w:tc>
          <w:tcPr>
            <w:tcW w:w="1182" w:type="dxa"/>
            <w:vAlign w:val="bottom"/>
          </w:tcPr>
          <w:p w14:paraId="726E4178" w14:textId="04E8B93A" w:rsidR="00FB1DA8" w:rsidRPr="00AC7ABB" w:rsidRDefault="00FB1DA8" w:rsidP="001B754B">
            <w:pPr>
              <w:jc w:val="center"/>
              <w:rPr>
                <w:sz w:val="18"/>
                <w:szCs w:val="18"/>
              </w:rPr>
            </w:pPr>
            <w:r w:rsidRPr="00AC7ABB">
              <w:rPr>
                <w:sz w:val="18"/>
                <w:szCs w:val="18"/>
              </w:rPr>
              <w:t>8</w:t>
            </w:r>
          </w:p>
        </w:tc>
        <w:tc>
          <w:tcPr>
            <w:tcW w:w="1182" w:type="dxa"/>
            <w:vMerge/>
          </w:tcPr>
          <w:p w14:paraId="0AD27C7A" w14:textId="77777777" w:rsidR="00FB1DA8" w:rsidRPr="00AC7ABB" w:rsidRDefault="00FB1DA8" w:rsidP="001B754B">
            <w:pPr>
              <w:jc w:val="center"/>
              <w:rPr>
                <w:sz w:val="18"/>
                <w:szCs w:val="18"/>
              </w:rPr>
            </w:pPr>
          </w:p>
        </w:tc>
        <w:tc>
          <w:tcPr>
            <w:tcW w:w="1194" w:type="dxa"/>
          </w:tcPr>
          <w:p w14:paraId="47FE0CBE" w14:textId="7A9AD5F2" w:rsidR="00FB1DA8" w:rsidRPr="00AC7ABB" w:rsidRDefault="00FB1DA8" w:rsidP="001B754B">
            <w:pPr>
              <w:jc w:val="center"/>
              <w:rPr>
                <w:sz w:val="18"/>
                <w:szCs w:val="18"/>
              </w:rPr>
            </w:pPr>
            <w:r w:rsidRPr="00AC7ABB">
              <w:rPr>
                <w:sz w:val="18"/>
                <w:szCs w:val="18"/>
              </w:rPr>
              <w:t>Pruebas</w:t>
            </w:r>
          </w:p>
        </w:tc>
        <w:tc>
          <w:tcPr>
            <w:tcW w:w="1292" w:type="dxa"/>
          </w:tcPr>
          <w:p w14:paraId="783BA63E" w14:textId="0CA514A8" w:rsidR="00FB1DA8" w:rsidRPr="00AC7ABB" w:rsidRDefault="00FB1DA8" w:rsidP="001B754B">
            <w:pPr>
              <w:jc w:val="center"/>
              <w:rPr>
                <w:sz w:val="18"/>
                <w:szCs w:val="18"/>
              </w:rPr>
            </w:pPr>
            <w:r w:rsidRPr="00AC7ABB">
              <w:rPr>
                <w:sz w:val="18"/>
                <w:szCs w:val="18"/>
              </w:rPr>
              <w:t>11/09/20</w:t>
            </w:r>
          </w:p>
        </w:tc>
        <w:tc>
          <w:tcPr>
            <w:tcW w:w="1365" w:type="dxa"/>
          </w:tcPr>
          <w:p w14:paraId="236594D5" w14:textId="2D76B485" w:rsidR="00FB1DA8" w:rsidRPr="00AC7ABB" w:rsidRDefault="00FB1DA8" w:rsidP="001B754B">
            <w:pPr>
              <w:jc w:val="center"/>
              <w:rPr>
                <w:sz w:val="18"/>
                <w:szCs w:val="18"/>
              </w:rPr>
            </w:pPr>
            <w:r w:rsidRPr="00AC7ABB">
              <w:rPr>
                <w:sz w:val="18"/>
                <w:szCs w:val="18"/>
              </w:rPr>
              <w:t>11/09/20</w:t>
            </w:r>
          </w:p>
        </w:tc>
      </w:tr>
      <w:tr w:rsidR="00FB1DA8" w:rsidRPr="00AC7ABB" w14:paraId="3F78CC1A" w14:textId="77777777" w:rsidTr="00537912">
        <w:trPr>
          <w:trHeight w:val="238"/>
        </w:trPr>
        <w:tc>
          <w:tcPr>
            <w:tcW w:w="1158" w:type="dxa"/>
            <w:vMerge w:val="restart"/>
          </w:tcPr>
          <w:p w14:paraId="17821240" w14:textId="2C8F6DF4" w:rsidR="00FB1DA8" w:rsidRPr="00AC7ABB" w:rsidRDefault="00FB1DA8" w:rsidP="001B754B">
            <w:pPr>
              <w:jc w:val="center"/>
              <w:rPr>
                <w:sz w:val="18"/>
                <w:szCs w:val="18"/>
              </w:rPr>
            </w:pPr>
            <w:r w:rsidRPr="00AC7ABB">
              <w:rPr>
                <w:sz w:val="18"/>
                <w:szCs w:val="18"/>
              </w:rPr>
              <w:t>6</w:t>
            </w:r>
          </w:p>
        </w:tc>
        <w:tc>
          <w:tcPr>
            <w:tcW w:w="1123" w:type="dxa"/>
          </w:tcPr>
          <w:p w14:paraId="7402EB80" w14:textId="7123CD49"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3</w:t>
            </w:r>
            <w:r w:rsidR="0069381B" w:rsidRPr="00AC7ABB">
              <w:rPr>
                <w:sz w:val="18"/>
                <w:szCs w:val="18"/>
                <w:bdr w:val="none" w:sz="0" w:space="0" w:color="auto" w:frame="1"/>
                <w:lang w:val="es-419"/>
              </w:rPr>
              <w:t>2</w:t>
            </w:r>
          </w:p>
        </w:tc>
        <w:tc>
          <w:tcPr>
            <w:tcW w:w="1182" w:type="dxa"/>
            <w:vAlign w:val="bottom"/>
          </w:tcPr>
          <w:p w14:paraId="2F118DEE" w14:textId="072BF500" w:rsidR="00FB1DA8" w:rsidRPr="00AC7ABB" w:rsidRDefault="00FB1DA8" w:rsidP="001B754B">
            <w:pPr>
              <w:jc w:val="center"/>
              <w:rPr>
                <w:sz w:val="18"/>
                <w:szCs w:val="18"/>
              </w:rPr>
            </w:pPr>
            <w:r w:rsidRPr="00AC7ABB">
              <w:rPr>
                <w:sz w:val="18"/>
                <w:szCs w:val="18"/>
              </w:rPr>
              <w:t>8</w:t>
            </w:r>
          </w:p>
        </w:tc>
        <w:tc>
          <w:tcPr>
            <w:tcW w:w="1182" w:type="dxa"/>
            <w:vMerge w:val="restart"/>
          </w:tcPr>
          <w:p w14:paraId="4F7EA3D3" w14:textId="2CE158E8" w:rsidR="00FB1DA8" w:rsidRPr="00AC7ABB" w:rsidRDefault="00FB1DA8" w:rsidP="001B754B">
            <w:pPr>
              <w:jc w:val="center"/>
              <w:rPr>
                <w:sz w:val="18"/>
                <w:szCs w:val="18"/>
              </w:rPr>
            </w:pPr>
            <w:r w:rsidRPr="00AC7ABB">
              <w:rPr>
                <w:sz w:val="18"/>
                <w:szCs w:val="18"/>
              </w:rPr>
              <w:t>120</w:t>
            </w:r>
          </w:p>
        </w:tc>
        <w:tc>
          <w:tcPr>
            <w:tcW w:w="1194" w:type="dxa"/>
          </w:tcPr>
          <w:p w14:paraId="485FB09D" w14:textId="34C0050A" w:rsidR="00FB1DA8" w:rsidRPr="00AC7ABB" w:rsidRDefault="00FB1DA8" w:rsidP="001B754B">
            <w:pPr>
              <w:jc w:val="center"/>
              <w:rPr>
                <w:sz w:val="18"/>
                <w:szCs w:val="18"/>
              </w:rPr>
            </w:pPr>
            <w:r w:rsidRPr="00AC7ABB">
              <w:rPr>
                <w:sz w:val="18"/>
                <w:szCs w:val="18"/>
              </w:rPr>
              <w:t>Desarrollo</w:t>
            </w:r>
          </w:p>
        </w:tc>
        <w:tc>
          <w:tcPr>
            <w:tcW w:w="1292" w:type="dxa"/>
          </w:tcPr>
          <w:p w14:paraId="1A076482" w14:textId="519A345A" w:rsidR="00FB1DA8" w:rsidRPr="00AC7ABB" w:rsidRDefault="00FB1DA8" w:rsidP="001B754B">
            <w:pPr>
              <w:jc w:val="center"/>
              <w:rPr>
                <w:sz w:val="18"/>
                <w:szCs w:val="18"/>
              </w:rPr>
            </w:pPr>
            <w:r w:rsidRPr="00AC7ABB">
              <w:rPr>
                <w:sz w:val="18"/>
                <w:szCs w:val="18"/>
              </w:rPr>
              <w:t>14/09/20</w:t>
            </w:r>
          </w:p>
        </w:tc>
        <w:tc>
          <w:tcPr>
            <w:tcW w:w="1365" w:type="dxa"/>
          </w:tcPr>
          <w:p w14:paraId="28A7912A" w14:textId="7452B13E" w:rsidR="00FB1DA8" w:rsidRPr="00AC7ABB" w:rsidRDefault="00FB1DA8" w:rsidP="001B754B">
            <w:pPr>
              <w:jc w:val="center"/>
              <w:rPr>
                <w:sz w:val="18"/>
                <w:szCs w:val="18"/>
              </w:rPr>
            </w:pPr>
            <w:r w:rsidRPr="00AC7ABB">
              <w:rPr>
                <w:sz w:val="18"/>
                <w:szCs w:val="18"/>
              </w:rPr>
              <w:t>14/09/20</w:t>
            </w:r>
          </w:p>
        </w:tc>
      </w:tr>
      <w:tr w:rsidR="00FB1DA8" w:rsidRPr="00AC7ABB" w14:paraId="664E9999" w14:textId="77777777" w:rsidTr="00537912">
        <w:trPr>
          <w:trHeight w:val="238"/>
        </w:trPr>
        <w:tc>
          <w:tcPr>
            <w:tcW w:w="1158" w:type="dxa"/>
            <w:vMerge/>
          </w:tcPr>
          <w:p w14:paraId="197577FA" w14:textId="77777777" w:rsidR="00FB1DA8" w:rsidRPr="00AC7ABB" w:rsidRDefault="00FB1DA8" w:rsidP="001B754B">
            <w:pPr>
              <w:jc w:val="center"/>
              <w:rPr>
                <w:sz w:val="18"/>
                <w:szCs w:val="18"/>
              </w:rPr>
            </w:pPr>
          </w:p>
        </w:tc>
        <w:tc>
          <w:tcPr>
            <w:tcW w:w="1123" w:type="dxa"/>
          </w:tcPr>
          <w:p w14:paraId="4A88733B" w14:textId="3388B711"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3</w:t>
            </w:r>
            <w:r w:rsidR="0069381B" w:rsidRPr="00AC7ABB">
              <w:rPr>
                <w:sz w:val="18"/>
                <w:szCs w:val="18"/>
                <w:bdr w:val="none" w:sz="0" w:space="0" w:color="auto" w:frame="1"/>
                <w:lang w:val="es-419"/>
              </w:rPr>
              <w:t>3</w:t>
            </w:r>
          </w:p>
        </w:tc>
        <w:tc>
          <w:tcPr>
            <w:tcW w:w="1182" w:type="dxa"/>
            <w:vAlign w:val="bottom"/>
          </w:tcPr>
          <w:p w14:paraId="6FB98E39" w14:textId="1E3C6038" w:rsidR="00FB1DA8" w:rsidRPr="00AC7ABB" w:rsidRDefault="0069381B" w:rsidP="001B754B">
            <w:pPr>
              <w:jc w:val="center"/>
              <w:rPr>
                <w:sz w:val="18"/>
                <w:szCs w:val="18"/>
              </w:rPr>
            </w:pPr>
            <w:r w:rsidRPr="00AC7ABB">
              <w:rPr>
                <w:sz w:val="18"/>
                <w:szCs w:val="18"/>
              </w:rPr>
              <w:t>8</w:t>
            </w:r>
          </w:p>
        </w:tc>
        <w:tc>
          <w:tcPr>
            <w:tcW w:w="1182" w:type="dxa"/>
            <w:vMerge/>
          </w:tcPr>
          <w:p w14:paraId="3C922136" w14:textId="77777777" w:rsidR="00FB1DA8" w:rsidRPr="00AC7ABB" w:rsidRDefault="00FB1DA8" w:rsidP="001B754B">
            <w:pPr>
              <w:jc w:val="center"/>
              <w:rPr>
                <w:sz w:val="18"/>
                <w:szCs w:val="18"/>
              </w:rPr>
            </w:pPr>
          </w:p>
        </w:tc>
        <w:tc>
          <w:tcPr>
            <w:tcW w:w="1194" w:type="dxa"/>
          </w:tcPr>
          <w:p w14:paraId="4D10DBE0" w14:textId="458E2D3F" w:rsidR="00FB1DA8" w:rsidRPr="00AC7ABB" w:rsidRDefault="00FB1DA8" w:rsidP="001B754B">
            <w:pPr>
              <w:jc w:val="center"/>
              <w:rPr>
                <w:sz w:val="18"/>
                <w:szCs w:val="18"/>
              </w:rPr>
            </w:pPr>
            <w:r w:rsidRPr="00AC7ABB">
              <w:rPr>
                <w:sz w:val="18"/>
                <w:szCs w:val="18"/>
              </w:rPr>
              <w:t>Desarrollo</w:t>
            </w:r>
          </w:p>
        </w:tc>
        <w:tc>
          <w:tcPr>
            <w:tcW w:w="1292" w:type="dxa"/>
          </w:tcPr>
          <w:p w14:paraId="1ACFF040" w14:textId="1631E5CF" w:rsidR="00FB1DA8" w:rsidRPr="00AC7ABB" w:rsidRDefault="00FB1DA8" w:rsidP="001B754B">
            <w:pPr>
              <w:jc w:val="center"/>
              <w:rPr>
                <w:sz w:val="18"/>
                <w:szCs w:val="18"/>
              </w:rPr>
            </w:pPr>
            <w:r w:rsidRPr="00AC7ABB">
              <w:rPr>
                <w:sz w:val="18"/>
                <w:szCs w:val="18"/>
              </w:rPr>
              <w:t>15/09/20</w:t>
            </w:r>
          </w:p>
        </w:tc>
        <w:tc>
          <w:tcPr>
            <w:tcW w:w="1365" w:type="dxa"/>
          </w:tcPr>
          <w:p w14:paraId="364092DB" w14:textId="32DD20A0" w:rsidR="00FB1DA8" w:rsidRPr="00AC7ABB" w:rsidRDefault="00595850" w:rsidP="001B754B">
            <w:pPr>
              <w:jc w:val="center"/>
              <w:rPr>
                <w:sz w:val="18"/>
                <w:szCs w:val="18"/>
              </w:rPr>
            </w:pPr>
            <w:r w:rsidRPr="00AC7ABB">
              <w:rPr>
                <w:sz w:val="18"/>
                <w:szCs w:val="18"/>
              </w:rPr>
              <w:t>15/09/20</w:t>
            </w:r>
          </w:p>
        </w:tc>
      </w:tr>
      <w:tr w:rsidR="00FB1DA8" w:rsidRPr="00AC7ABB" w14:paraId="5136E366" w14:textId="77777777" w:rsidTr="00537912">
        <w:trPr>
          <w:trHeight w:val="238"/>
        </w:trPr>
        <w:tc>
          <w:tcPr>
            <w:tcW w:w="1158" w:type="dxa"/>
            <w:vMerge/>
          </w:tcPr>
          <w:p w14:paraId="74CCD213" w14:textId="77777777" w:rsidR="00FB1DA8" w:rsidRPr="00AC7ABB" w:rsidRDefault="00FB1DA8" w:rsidP="001B754B">
            <w:pPr>
              <w:jc w:val="center"/>
              <w:rPr>
                <w:sz w:val="18"/>
                <w:szCs w:val="18"/>
              </w:rPr>
            </w:pPr>
          </w:p>
        </w:tc>
        <w:tc>
          <w:tcPr>
            <w:tcW w:w="1123" w:type="dxa"/>
          </w:tcPr>
          <w:p w14:paraId="70A413BE" w14:textId="2492E6C7"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3</w:t>
            </w:r>
            <w:r w:rsidR="0069381B" w:rsidRPr="00AC7ABB">
              <w:rPr>
                <w:sz w:val="18"/>
                <w:szCs w:val="18"/>
                <w:bdr w:val="none" w:sz="0" w:space="0" w:color="auto" w:frame="1"/>
                <w:lang w:val="es-419"/>
              </w:rPr>
              <w:t>4</w:t>
            </w:r>
          </w:p>
        </w:tc>
        <w:tc>
          <w:tcPr>
            <w:tcW w:w="1182" w:type="dxa"/>
            <w:vAlign w:val="bottom"/>
          </w:tcPr>
          <w:p w14:paraId="61964F24" w14:textId="481EC327" w:rsidR="00FB1DA8" w:rsidRPr="00AC7ABB" w:rsidRDefault="0069381B" w:rsidP="001B754B">
            <w:pPr>
              <w:jc w:val="center"/>
              <w:rPr>
                <w:sz w:val="18"/>
                <w:szCs w:val="18"/>
              </w:rPr>
            </w:pPr>
            <w:r w:rsidRPr="00AC7ABB">
              <w:rPr>
                <w:sz w:val="18"/>
                <w:szCs w:val="18"/>
              </w:rPr>
              <w:t>24</w:t>
            </w:r>
          </w:p>
        </w:tc>
        <w:tc>
          <w:tcPr>
            <w:tcW w:w="1182" w:type="dxa"/>
            <w:vMerge/>
          </w:tcPr>
          <w:p w14:paraId="5E67004D" w14:textId="77777777" w:rsidR="00FB1DA8" w:rsidRPr="00AC7ABB" w:rsidRDefault="00FB1DA8" w:rsidP="001B754B">
            <w:pPr>
              <w:jc w:val="center"/>
              <w:rPr>
                <w:sz w:val="18"/>
                <w:szCs w:val="18"/>
              </w:rPr>
            </w:pPr>
          </w:p>
        </w:tc>
        <w:tc>
          <w:tcPr>
            <w:tcW w:w="1194" w:type="dxa"/>
          </w:tcPr>
          <w:p w14:paraId="30837D37" w14:textId="7A6A90D7" w:rsidR="00FB1DA8" w:rsidRPr="00AC7ABB" w:rsidRDefault="00FB1DA8" w:rsidP="001B754B">
            <w:pPr>
              <w:jc w:val="center"/>
              <w:rPr>
                <w:sz w:val="18"/>
                <w:szCs w:val="18"/>
              </w:rPr>
            </w:pPr>
            <w:r w:rsidRPr="00AC7ABB">
              <w:rPr>
                <w:sz w:val="18"/>
                <w:szCs w:val="18"/>
              </w:rPr>
              <w:t>Desarrollo</w:t>
            </w:r>
          </w:p>
        </w:tc>
        <w:tc>
          <w:tcPr>
            <w:tcW w:w="1292" w:type="dxa"/>
          </w:tcPr>
          <w:p w14:paraId="3F676865" w14:textId="19C69349" w:rsidR="00FB1DA8" w:rsidRPr="00AC7ABB" w:rsidRDefault="00595850" w:rsidP="001B754B">
            <w:pPr>
              <w:jc w:val="center"/>
              <w:rPr>
                <w:sz w:val="18"/>
                <w:szCs w:val="18"/>
              </w:rPr>
            </w:pPr>
            <w:r w:rsidRPr="00AC7ABB">
              <w:rPr>
                <w:sz w:val="18"/>
                <w:szCs w:val="18"/>
              </w:rPr>
              <w:t>16/09/20</w:t>
            </w:r>
          </w:p>
        </w:tc>
        <w:tc>
          <w:tcPr>
            <w:tcW w:w="1365" w:type="dxa"/>
          </w:tcPr>
          <w:p w14:paraId="7D1CB41E" w14:textId="7CB2D876" w:rsidR="00FB1DA8" w:rsidRPr="00AC7ABB" w:rsidRDefault="00595850" w:rsidP="001B754B">
            <w:pPr>
              <w:jc w:val="center"/>
              <w:rPr>
                <w:sz w:val="18"/>
                <w:szCs w:val="18"/>
              </w:rPr>
            </w:pPr>
            <w:r w:rsidRPr="00AC7ABB">
              <w:rPr>
                <w:sz w:val="18"/>
                <w:szCs w:val="18"/>
              </w:rPr>
              <w:t>18/09/20</w:t>
            </w:r>
          </w:p>
        </w:tc>
      </w:tr>
      <w:tr w:rsidR="00FB1DA8" w:rsidRPr="00AC7ABB" w14:paraId="34742990" w14:textId="77777777" w:rsidTr="00537912">
        <w:trPr>
          <w:trHeight w:val="238"/>
        </w:trPr>
        <w:tc>
          <w:tcPr>
            <w:tcW w:w="1158" w:type="dxa"/>
            <w:vMerge/>
          </w:tcPr>
          <w:p w14:paraId="53FF5653" w14:textId="77777777" w:rsidR="00FB1DA8" w:rsidRPr="00AC7ABB" w:rsidRDefault="00FB1DA8" w:rsidP="001B754B">
            <w:pPr>
              <w:jc w:val="center"/>
              <w:rPr>
                <w:sz w:val="18"/>
                <w:szCs w:val="18"/>
              </w:rPr>
            </w:pPr>
          </w:p>
        </w:tc>
        <w:tc>
          <w:tcPr>
            <w:tcW w:w="1123" w:type="dxa"/>
          </w:tcPr>
          <w:p w14:paraId="059F84D9" w14:textId="111180A0"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3</w:t>
            </w:r>
            <w:r w:rsidR="0069381B" w:rsidRPr="00AC7ABB">
              <w:rPr>
                <w:sz w:val="18"/>
                <w:szCs w:val="18"/>
                <w:bdr w:val="none" w:sz="0" w:space="0" w:color="auto" w:frame="1"/>
                <w:lang w:val="es-419"/>
              </w:rPr>
              <w:t>5</w:t>
            </w:r>
          </w:p>
        </w:tc>
        <w:tc>
          <w:tcPr>
            <w:tcW w:w="1182" w:type="dxa"/>
            <w:vAlign w:val="bottom"/>
          </w:tcPr>
          <w:p w14:paraId="53B83260" w14:textId="0BEE918E" w:rsidR="00FB1DA8" w:rsidRPr="00AC7ABB" w:rsidRDefault="00FB1DA8" w:rsidP="001B754B">
            <w:pPr>
              <w:jc w:val="center"/>
              <w:rPr>
                <w:sz w:val="18"/>
                <w:szCs w:val="18"/>
              </w:rPr>
            </w:pPr>
            <w:r w:rsidRPr="00AC7ABB">
              <w:rPr>
                <w:sz w:val="18"/>
                <w:szCs w:val="18"/>
              </w:rPr>
              <w:t>1</w:t>
            </w:r>
            <w:r w:rsidR="0069381B" w:rsidRPr="00AC7ABB">
              <w:rPr>
                <w:sz w:val="18"/>
                <w:szCs w:val="18"/>
              </w:rPr>
              <w:t>6</w:t>
            </w:r>
          </w:p>
        </w:tc>
        <w:tc>
          <w:tcPr>
            <w:tcW w:w="1182" w:type="dxa"/>
            <w:vMerge/>
          </w:tcPr>
          <w:p w14:paraId="5C7179E5" w14:textId="77777777" w:rsidR="00FB1DA8" w:rsidRPr="00AC7ABB" w:rsidRDefault="00FB1DA8" w:rsidP="001B754B">
            <w:pPr>
              <w:jc w:val="center"/>
              <w:rPr>
                <w:sz w:val="18"/>
                <w:szCs w:val="18"/>
              </w:rPr>
            </w:pPr>
          </w:p>
        </w:tc>
        <w:tc>
          <w:tcPr>
            <w:tcW w:w="1194" w:type="dxa"/>
          </w:tcPr>
          <w:p w14:paraId="085E2B0C" w14:textId="654388D5" w:rsidR="00FB1DA8" w:rsidRPr="00AC7ABB" w:rsidRDefault="00FB1DA8" w:rsidP="001B754B">
            <w:pPr>
              <w:jc w:val="center"/>
              <w:rPr>
                <w:sz w:val="18"/>
                <w:szCs w:val="18"/>
              </w:rPr>
            </w:pPr>
            <w:r w:rsidRPr="00AC7ABB">
              <w:rPr>
                <w:sz w:val="18"/>
                <w:szCs w:val="18"/>
              </w:rPr>
              <w:t>Desarrollo</w:t>
            </w:r>
          </w:p>
        </w:tc>
        <w:tc>
          <w:tcPr>
            <w:tcW w:w="1292" w:type="dxa"/>
          </w:tcPr>
          <w:p w14:paraId="1FA63192" w14:textId="78F5CF9C" w:rsidR="00FB1DA8" w:rsidRPr="00AC7ABB" w:rsidRDefault="00595850" w:rsidP="001B754B">
            <w:pPr>
              <w:jc w:val="center"/>
              <w:rPr>
                <w:sz w:val="18"/>
                <w:szCs w:val="18"/>
              </w:rPr>
            </w:pPr>
            <w:r w:rsidRPr="00AC7ABB">
              <w:rPr>
                <w:sz w:val="18"/>
                <w:szCs w:val="18"/>
              </w:rPr>
              <w:t>21/09/20</w:t>
            </w:r>
          </w:p>
        </w:tc>
        <w:tc>
          <w:tcPr>
            <w:tcW w:w="1365" w:type="dxa"/>
          </w:tcPr>
          <w:p w14:paraId="45C86915" w14:textId="1ECA7B6D" w:rsidR="00FB1DA8" w:rsidRPr="00AC7ABB" w:rsidRDefault="00595850" w:rsidP="001B754B">
            <w:pPr>
              <w:jc w:val="center"/>
              <w:rPr>
                <w:sz w:val="18"/>
                <w:szCs w:val="18"/>
              </w:rPr>
            </w:pPr>
            <w:r w:rsidRPr="00AC7ABB">
              <w:rPr>
                <w:sz w:val="18"/>
                <w:szCs w:val="18"/>
              </w:rPr>
              <w:t>22/09/20</w:t>
            </w:r>
          </w:p>
        </w:tc>
      </w:tr>
      <w:tr w:rsidR="00FB1DA8" w:rsidRPr="00AC7ABB" w14:paraId="1CA14122" w14:textId="77777777" w:rsidTr="00537912">
        <w:trPr>
          <w:trHeight w:val="238"/>
        </w:trPr>
        <w:tc>
          <w:tcPr>
            <w:tcW w:w="1158" w:type="dxa"/>
            <w:vMerge/>
          </w:tcPr>
          <w:p w14:paraId="180CBD63" w14:textId="77777777" w:rsidR="00FB1DA8" w:rsidRPr="00AC7ABB" w:rsidRDefault="00FB1DA8" w:rsidP="001B754B">
            <w:pPr>
              <w:jc w:val="center"/>
              <w:rPr>
                <w:sz w:val="18"/>
                <w:szCs w:val="18"/>
              </w:rPr>
            </w:pPr>
          </w:p>
        </w:tc>
        <w:tc>
          <w:tcPr>
            <w:tcW w:w="1123" w:type="dxa"/>
          </w:tcPr>
          <w:p w14:paraId="3BCA4F70" w14:textId="3D9E44E2"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3</w:t>
            </w:r>
            <w:r w:rsidR="0069381B" w:rsidRPr="00AC7ABB">
              <w:rPr>
                <w:sz w:val="18"/>
                <w:szCs w:val="18"/>
                <w:bdr w:val="none" w:sz="0" w:space="0" w:color="auto" w:frame="1"/>
                <w:lang w:val="es-419"/>
              </w:rPr>
              <w:t>6</w:t>
            </w:r>
          </w:p>
        </w:tc>
        <w:tc>
          <w:tcPr>
            <w:tcW w:w="1182" w:type="dxa"/>
            <w:vAlign w:val="bottom"/>
          </w:tcPr>
          <w:p w14:paraId="5B5658AC" w14:textId="29D91041" w:rsidR="00FB1DA8" w:rsidRPr="00AC7ABB" w:rsidRDefault="0069381B" w:rsidP="001B754B">
            <w:pPr>
              <w:jc w:val="center"/>
              <w:rPr>
                <w:sz w:val="18"/>
                <w:szCs w:val="18"/>
              </w:rPr>
            </w:pPr>
            <w:r w:rsidRPr="00AC7ABB">
              <w:rPr>
                <w:sz w:val="18"/>
                <w:szCs w:val="18"/>
              </w:rPr>
              <w:t>16</w:t>
            </w:r>
          </w:p>
        </w:tc>
        <w:tc>
          <w:tcPr>
            <w:tcW w:w="1182" w:type="dxa"/>
            <w:vMerge/>
          </w:tcPr>
          <w:p w14:paraId="1A94A849" w14:textId="77777777" w:rsidR="00FB1DA8" w:rsidRPr="00AC7ABB" w:rsidRDefault="00FB1DA8" w:rsidP="001B754B">
            <w:pPr>
              <w:jc w:val="center"/>
              <w:rPr>
                <w:sz w:val="18"/>
                <w:szCs w:val="18"/>
              </w:rPr>
            </w:pPr>
          </w:p>
        </w:tc>
        <w:tc>
          <w:tcPr>
            <w:tcW w:w="1194" w:type="dxa"/>
          </w:tcPr>
          <w:p w14:paraId="5408BE47" w14:textId="6AE52F9D" w:rsidR="00FB1DA8" w:rsidRPr="00AC7ABB" w:rsidRDefault="00FB1DA8" w:rsidP="001B754B">
            <w:pPr>
              <w:jc w:val="center"/>
              <w:rPr>
                <w:sz w:val="18"/>
                <w:szCs w:val="18"/>
              </w:rPr>
            </w:pPr>
            <w:r w:rsidRPr="00AC7ABB">
              <w:rPr>
                <w:sz w:val="18"/>
                <w:szCs w:val="18"/>
              </w:rPr>
              <w:t>Desarrollo</w:t>
            </w:r>
          </w:p>
        </w:tc>
        <w:tc>
          <w:tcPr>
            <w:tcW w:w="1292" w:type="dxa"/>
          </w:tcPr>
          <w:p w14:paraId="6E7887C0" w14:textId="3DFCB237" w:rsidR="00FB1DA8" w:rsidRPr="00AC7ABB" w:rsidRDefault="00595850" w:rsidP="001B754B">
            <w:pPr>
              <w:jc w:val="center"/>
              <w:rPr>
                <w:sz w:val="18"/>
                <w:szCs w:val="18"/>
              </w:rPr>
            </w:pPr>
            <w:r w:rsidRPr="00AC7ABB">
              <w:rPr>
                <w:sz w:val="18"/>
                <w:szCs w:val="18"/>
              </w:rPr>
              <w:t>23/09/20</w:t>
            </w:r>
          </w:p>
        </w:tc>
        <w:tc>
          <w:tcPr>
            <w:tcW w:w="1365" w:type="dxa"/>
          </w:tcPr>
          <w:p w14:paraId="20FCC86A" w14:textId="35EBDDD9" w:rsidR="00FB1DA8" w:rsidRPr="00AC7ABB" w:rsidRDefault="00595850" w:rsidP="001B754B">
            <w:pPr>
              <w:jc w:val="center"/>
              <w:rPr>
                <w:sz w:val="18"/>
                <w:szCs w:val="18"/>
              </w:rPr>
            </w:pPr>
            <w:r w:rsidRPr="00AC7ABB">
              <w:rPr>
                <w:sz w:val="18"/>
                <w:szCs w:val="18"/>
              </w:rPr>
              <w:t>24/09/20</w:t>
            </w:r>
          </w:p>
        </w:tc>
      </w:tr>
      <w:tr w:rsidR="00FB1DA8" w:rsidRPr="00AC7ABB" w14:paraId="435E40CF" w14:textId="77777777" w:rsidTr="00537912">
        <w:trPr>
          <w:trHeight w:val="238"/>
        </w:trPr>
        <w:tc>
          <w:tcPr>
            <w:tcW w:w="1158" w:type="dxa"/>
            <w:vMerge/>
          </w:tcPr>
          <w:p w14:paraId="3C5E2437" w14:textId="77777777" w:rsidR="00FB1DA8" w:rsidRPr="00AC7ABB" w:rsidRDefault="00FB1DA8" w:rsidP="001B754B">
            <w:pPr>
              <w:jc w:val="center"/>
              <w:rPr>
                <w:sz w:val="18"/>
                <w:szCs w:val="18"/>
              </w:rPr>
            </w:pPr>
          </w:p>
        </w:tc>
        <w:tc>
          <w:tcPr>
            <w:tcW w:w="1123" w:type="dxa"/>
          </w:tcPr>
          <w:p w14:paraId="02A01DAA" w14:textId="30B026D4"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69381B" w:rsidRPr="00AC7ABB">
              <w:rPr>
                <w:sz w:val="18"/>
                <w:szCs w:val="18"/>
                <w:bdr w:val="none" w:sz="0" w:space="0" w:color="auto" w:frame="1"/>
                <w:lang w:val="es-419"/>
              </w:rPr>
              <w:t>37</w:t>
            </w:r>
          </w:p>
        </w:tc>
        <w:tc>
          <w:tcPr>
            <w:tcW w:w="1182" w:type="dxa"/>
            <w:vAlign w:val="bottom"/>
          </w:tcPr>
          <w:p w14:paraId="539EA167" w14:textId="52F5D8F6" w:rsidR="00FB1DA8" w:rsidRPr="00AC7ABB" w:rsidRDefault="00FB1DA8" w:rsidP="001B754B">
            <w:pPr>
              <w:jc w:val="center"/>
              <w:rPr>
                <w:sz w:val="18"/>
                <w:szCs w:val="18"/>
              </w:rPr>
            </w:pPr>
            <w:r w:rsidRPr="00AC7ABB">
              <w:rPr>
                <w:sz w:val="18"/>
                <w:szCs w:val="18"/>
              </w:rPr>
              <w:t>8</w:t>
            </w:r>
          </w:p>
        </w:tc>
        <w:tc>
          <w:tcPr>
            <w:tcW w:w="1182" w:type="dxa"/>
            <w:vMerge/>
          </w:tcPr>
          <w:p w14:paraId="07A2D16D" w14:textId="77777777" w:rsidR="00FB1DA8" w:rsidRPr="00AC7ABB" w:rsidRDefault="00FB1DA8" w:rsidP="001B754B">
            <w:pPr>
              <w:jc w:val="center"/>
              <w:rPr>
                <w:sz w:val="18"/>
                <w:szCs w:val="18"/>
              </w:rPr>
            </w:pPr>
          </w:p>
        </w:tc>
        <w:tc>
          <w:tcPr>
            <w:tcW w:w="1194" w:type="dxa"/>
          </w:tcPr>
          <w:p w14:paraId="0C490763" w14:textId="75608AE0" w:rsidR="00FB1DA8" w:rsidRPr="00AC7ABB" w:rsidRDefault="00FB1DA8" w:rsidP="001B754B">
            <w:pPr>
              <w:jc w:val="center"/>
              <w:rPr>
                <w:sz w:val="18"/>
                <w:szCs w:val="18"/>
              </w:rPr>
            </w:pPr>
            <w:r w:rsidRPr="00AC7ABB">
              <w:rPr>
                <w:sz w:val="18"/>
                <w:szCs w:val="18"/>
              </w:rPr>
              <w:t>Desarrollo</w:t>
            </w:r>
          </w:p>
        </w:tc>
        <w:tc>
          <w:tcPr>
            <w:tcW w:w="1292" w:type="dxa"/>
          </w:tcPr>
          <w:p w14:paraId="68AD0AB3" w14:textId="19066A03" w:rsidR="00FB1DA8" w:rsidRPr="00AC7ABB" w:rsidRDefault="00595850" w:rsidP="001B754B">
            <w:pPr>
              <w:jc w:val="center"/>
              <w:rPr>
                <w:sz w:val="18"/>
                <w:szCs w:val="18"/>
              </w:rPr>
            </w:pPr>
            <w:r w:rsidRPr="00AC7ABB">
              <w:rPr>
                <w:sz w:val="18"/>
                <w:szCs w:val="18"/>
              </w:rPr>
              <w:t>25/09/20</w:t>
            </w:r>
          </w:p>
        </w:tc>
        <w:tc>
          <w:tcPr>
            <w:tcW w:w="1365" w:type="dxa"/>
          </w:tcPr>
          <w:p w14:paraId="51805589" w14:textId="0EF2A58F" w:rsidR="00FB1DA8" w:rsidRPr="00AC7ABB" w:rsidRDefault="00595850" w:rsidP="001B754B">
            <w:pPr>
              <w:jc w:val="center"/>
              <w:rPr>
                <w:sz w:val="18"/>
                <w:szCs w:val="18"/>
              </w:rPr>
            </w:pPr>
            <w:r w:rsidRPr="00AC7ABB">
              <w:rPr>
                <w:sz w:val="18"/>
                <w:szCs w:val="18"/>
              </w:rPr>
              <w:t>25/09/20</w:t>
            </w:r>
          </w:p>
        </w:tc>
      </w:tr>
      <w:tr w:rsidR="00FB1DA8" w:rsidRPr="00AC7ABB" w14:paraId="3C8D6CE1" w14:textId="77777777" w:rsidTr="00537912">
        <w:trPr>
          <w:trHeight w:val="238"/>
        </w:trPr>
        <w:tc>
          <w:tcPr>
            <w:tcW w:w="1158" w:type="dxa"/>
            <w:vMerge/>
          </w:tcPr>
          <w:p w14:paraId="13C4FACD" w14:textId="77777777" w:rsidR="00FB1DA8" w:rsidRPr="00AC7ABB" w:rsidRDefault="00FB1DA8" w:rsidP="001B754B">
            <w:pPr>
              <w:jc w:val="center"/>
              <w:rPr>
                <w:sz w:val="18"/>
                <w:szCs w:val="18"/>
              </w:rPr>
            </w:pPr>
          </w:p>
        </w:tc>
        <w:tc>
          <w:tcPr>
            <w:tcW w:w="1123" w:type="dxa"/>
          </w:tcPr>
          <w:p w14:paraId="06D641D9" w14:textId="6E283E62"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69381B" w:rsidRPr="00AC7ABB">
              <w:rPr>
                <w:sz w:val="18"/>
                <w:szCs w:val="18"/>
                <w:bdr w:val="none" w:sz="0" w:space="0" w:color="auto" w:frame="1"/>
                <w:lang w:val="es-419"/>
              </w:rPr>
              <w:t>38</w:t>
            </w:r>
          </w:p>
        </w:tc>
        <w:tc>
          <w:tcPr>
            <w:tcW w:w="1182" w:type="dxa"/>
            <w:vAlign w:val="bottom"/>
          </w:tcPr>
          <w:p w14:paraId="64A8DE39" w14:textId="3C9144B6" w:rsidR="00FB1DA8" w:rsidRPr="00AC7ABB" w:rsidRDefault="00FB1DA8" w:rsidP="001B754B">
            <w:pPr>
              <w:jc w:val="center"/>
              <w:rPr>
                <w:sz w:val="18"/>
                <w:szCs w:val="18"/>
              </w:rPr>
            </w:pPr>
            <w:r w:rsidRPr="00AC7ABB">
              <w:rPr>
                <w:sz w:val="18"/>
                <w:szCs w:val="18"/>
              </w:rPr>
              <w:t>16</w:t>
            </w:r>
          </w:p>
        </w:tc>
        <w:tc>
          <w:tcPr>
            <w:tcW w:w="1182" w:type="dxa"/>
            <w:vMerge/>
          </w:tcPr>
          <w:p w14:paraId="3D6219FB" w14:textId="77777777" w:rsidR="00FB1DA8" w:rsidRPr="00AC7ABB" w:rsidRDefault="00FB1DA8" w:rsidP="001B754B">
            <w:pPr>
              <w:jc w:val="center"/>
              <w:rPr>
                <w:sz w:val="18"/>
                <w:szCs w:val="18"/>
              </w:rPr>
            </w:pPr>
          </w:p>
        </w:tc>
        <w:tc>
          <w:tcPr>
            <w:tcW w:w="1194" w:type="dxa"/>
          </w:tcPr>
          <w:p w14:paraId="778B93E3" w14:textId="13BCA27F" w:rsidR="00FB1DA8" w:rsidRPr="00AC7ABB" w:rsidRDefault="00FB1DA8" w:rsidP="001B754B">
            <w:pPr>
              <w:jc w:val="center"/>
              <w:rPr>
                <w:sz w:val="18"/>
                <w:szCs w:val="18"/>
              </w:rPr>
            </w:pPr>
            <w:r w:rsidRPr="00AC7ABB">
              <w:rPr>
                <w:sz w:val="18"/>
                <w:szCs w:val="18"/>
              </w:rPr>
              <w:t>Desarrollo</w:t>
            </w:r>
          </w:p>
        </w:tc>
        <w:tc>
          <w:tcPr>
            <w:tcW w:w="1292" w:type="dxa"/>
          </w:tcPr>
          <w:p w14:paraId="40B56646" w14:textId="5B6B2DC0" w:rsidR="00FB1DA8" w:rsidRPr="00AC7ABB" w:rsidRDefault="00595850" w:rsidP="001B754B">
            <w:pPr>
              <w:jc w:val="center"/>
              <w:rPr>
                <w:sz w:val="18"/>
                <w:szCs w:val="18"/>
              </w:rPr>
            </w:pPr>
            <w:r w:rsidRPr="00AC7ABB">
              <w:rPr>
                <w:sz w:val="18"/>
                <w:szCs w:val="18"/>
              </w:rPr>
              <w:t>28/09/20</w:t>
            </w:r>
          </w:p>
        </w:tc>
        <w:tc>
          <w:tcPr>
            <w:tcW w:w="1365" w:type="dxa"/>
          </w:tcPr>
          <w:p w14:paraId="0A215A2F" w14:textId="05F98C07" w:rsidR="00FB1DA8" w:rsidRPr="00AC7ABB" w:rsidRDefault="00595850" w:rsidP="001B754B">
            <w:pPr>
              <w:jc w:val="center"/>
              <w:rPr>
                <w:sz w:val="18"/>
                <w:szCs w:val="18"/>
              </w:rPr>
            </w:pPr>
            <w:r w:rsidRPr="00AC7ABB">
              <w:rPr>
                <w:sz w:val="18"/>
                <w:szCs w:val="18"/>
              </w:rPr>
              <w:t>29/09/20</w:t>
            </w:r>
          </w:p>
        </w:tc>
      </w:tr>
      <w:tr w:rsidR="00FB1DA8" w:rsidRPr="00AC7ABB" w14:paraId="05431ECE" w14:textId="77777777" w:rsidTr="00537912">
        <w:trPr>
          <w:trHeight w:val="238"/>
        </w:trPr>
        <w:tc>
          <w:tcPr>
            <w:tcW w:w="1158" w:type="dxa"/>
            <w:vMerge/>
          </w:tcPr>
          <w:p w14:paraId="76AA3D11" w14:textId="77777777" w:rsidR="00FB1DA8" w:rsidRPr="00AC7ABB" w:rsidRDefault="00FB1DA8" w:rsidP="001B754B">
            <w:pPr>
              <w:jc w:val="center"/>
              <w:rPr>
                <w:sz w:val="18"/>
                <w:szCs w:val="18"/>
              </w:rPr>
            </w:pPr>
          </w:p>
        </w:tc>
        <w:tc>
          <w:tcPr>
            <w:tcW w:w="1123" w:type="dxa"/>
          </w:tcPr>
          <w:p w14:paraId="7BF5B06E" w14:textId="28BF806B"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w:t>
            </w:r>
            <w:r w:rsidR="0069381B" w:rsidRPr="00AC7ABB">
              <w:rPr>
                <w:sz w:val="18"/>
                <w:szCs w:val="18"/>
                <w:bdr w:val="none" w:sz="0" w:space="0" w:color="auto" w:frame="1"/>
                <w:lang w:val="es-419"/>
              </w:rPr>
              <w:t>39</w:t>
            </w:r>
          </w:p>
        </w:tc>
        <w:tc>
          <w:tcPr>
            <w:tcW w:w="1182" w:type="dxa"/>
            <w:vAlign w:val="bottom"/>
          </w:tcPr>
          <w:p w14:paraId="1B7E6486" w14:textId="2C05D0D0" w:rsidR="00FB1DA8" w:rsidRPr="00AC7ABB" w:rsidRDefault="00FB1DA8" w:rsidP="001B754B">
            <w:pPr>
              <w:jc w:val="center"/>
              <w:rPr>
                <w:sz w:val="18"/>
                <w:szCs w:val="18"/>
              </w:rPr>
            </w:pPr>
            <w:r w:rsidRPr="00AC7ABB">
              <w:rPr>
                <w:sz w:val="18"/>
                <w:szCs w:val="18"/>
              </w:rPr>
              <w:t>8</w:t>
            </w:r>
          </w:p>
        </w:tc>
        <w:tc>
          <w:tcPr>
            <w:tcW w:w="1182" w:type="dxa"/>
            <w:vMerge/>
          </w:tcPr>
          <w:p w14:paraId="5AE32632" w14:textId="77777777" w:rsidR="00FB1DA8" w:rsidRPr="00AC7ABB" w:rsidRDefault="00FB1DA8" w:rsidP="001B754B">
            <w:pPr>
              <w:jc w:val="center"/>
              <w:rPr>
                <w:sz w:val="18"/>
                <w:szCs w:val="18"/>
              </w:rPr>
            </w:pPr>
          </w:p>
        </w:tc>
        <w:tc>
          <w:tcPr>
            <w:tcW w:w="1194" w:type="dxa"/>
          </w:tcPr>
          <w:p w14:paraId="573D2ADF" w14:textId="46B2A400" w:rsidR="00FB1DA8" w:rsidRPr="00AC7ABB" w:rsidRDefault="00FB1DA8" w:rsidP="001B754B">
            <w:pPr>
              <w:jc w:val="center"/>
              <w:rPr>
                <w:sz w:val="18"/>
                <w:szCs w:val="18"/>
              </w:rPr>
            </w:pPr>
            <w:r w:rsidRPr="00AC7ABB">
              <w:rPr>
                <w:sz w:val="18"/>
                <w:szCs w:val="18"/>
              </w:rPr>
              <w:t>Desarrollo</w:t>
            </w:r>
          </w:p>
        </w:tc>
        <w:tc>
          <w:tcPr>
            <w:tcW w:w="1292" w:type="dxa"/>
          </w:tcPr>
          <w:p w14:paraId="60A29DA1" w14:textId="2429C8C6" w:rsidR="00FB1DA8" w:rsidRPr="00AC7ABB" w:rsidRDefault="00595850" w:rsidP="001B754B">
            <w:pPr>
              <w:jc w:val="center"/>
              <w:rPr>
                <w:sz w:val="18"/>
                <w:szCs w:val="18"/>
              </w:rPr>
            </w:pPr>
            <w:r w:rsidRPr="00AC7ABB">
              <w:rPr>
                <w:sz w:val="18"/>
                <w:szCs w:val="18"/>
              </w:rPr>
              <w:t>30/09/20</w:t>
            </w:r>
          </w:p>
        </w:tc>
        <w:tc>
          <w:tcPr>
            <w:tcW w:w="1365" w:type="dxa"/>
          </w:tcPr>
          <w:p w14:paraId="5986038D" w14:textId="5B21FA20" w:rsidR="00FB1DA8" w:rsidRPr="00AC7ABB" w:rsidRDefault="00595850" w:rsidP="001B754B">
            <w:pPr>
              <w:jc w:val="center"/>
              <w:rPr>
                <w:sz w:val="18"/>
                <w:szCs w:val="18"/>
              </w:rPr>
            </w:pPr>
            <w:r w:rsidRPr="00AC7ABB">
              <w:rPr>
                <w:sz w:val="18"/>
                <w:szCs w:val="18"/>
              </w:rPr>
              <w:t>30/09/20</w:t>
            </w:r>
          </w:p>
        </w:tc>
      </w:tr>
      <w:tr w:rsidR="00FB1DA8" w:rsidRPr="00AC7ABB" w14:paraId="711DD24A" w14:textId="77777777" w:rsidTr="00537912">
        <w:trPr>
          <w:trHeight w:val="238"/>
        </w:trPr>
        <w:tc>
          <w:tcPr>
            <w:tcW w:w="1158" w:type="dxa"/>
            <w:vMerge/>
          </w:tcPr>
          <w:p w14:paraId="6AD36060" w14:textId="77777777" w:rsidR="00FB1DA8" w:rsidRPr="00AC7ABB" w:rsidRDefault="00FB1DA8" w:rsidP="001B754B">
            <w:pPr>
              <w:jc w:val="center"/>
              <w:rPr>
                <w:sz w:val="18"/>
                <w:szCs w:val="18"/>
              </w:rPr>
            </w:pPr>
          </w:p>
        </w:tc>
        <w:tc>
          <w:tcPr>
            <w:tcW w:w="1123" w:type="dxa"/>
          </w:tcPr>
          <w:p w14:paraId="4A252136" w14:textId="1944CCE9"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U-4</w:t>
            </w:r>
            <w:r w:rsidR="0069381B" w:rsidRPr="00AC7ABB">
              <w:rPr>
                <w:sz w:val="18"/>
                <w:szCs w:val="18"/>
                <w:bdr w:val="none" w:sz="0" w:space="0" w:color="auto" w:frame="1"/>
                <w:lang w:val="es-419"/>
              </w:rPr>
              <w:t>0</w:t>
            </w:r>
          </w:p>
        </w:tc>
        <w:tc>
          <w:tcPr>
            <w:tcW w:w="1182" w:type="dxa"/>
            <w:vAlign w:val="bottom"/>
          </w:tcPr>
          <w:p w14:paraId="0D77E279" w14:textId="7628751B" w:rsidR="00FB1DA8" w:rsidRPr="00AC7ABB" w:rsidRDefault="00FB1DA8" w:rsidP="001B754B">
            <w:pPr>
              <w:jc w:val="center"/>
              <w:rPr>
                <w:sz w:val="18"/>
                <w:szCs w:val="18"/>
              </w:rPr>
            </w:pPr>
            <w:r w:rsidRPr="00AC7ABB">
              <w:rPr>
                <w:sz w:val="18"/>
                <w:szCs w:val="18"/>
              </w:rPr>
              <w:t>8</w:t>
            </w:r>
          </w:p>
        </w:tc>
        <w:tc>
          <w:tcPr>
            <w:tcW w:w="1182" w:type="dxa"/>
            <w:vMerge/>
          </w:tcPr>
          <w:p w14:paraId="4B37E4DE" w14:textId="77777777" w:rsidR="00FB1DA8" w:rsidRPr="00AC7ABB" w:rsidRDefault="00FB1DA8" w:rsidP="001B754B">
            <w:pPr>
              <w:jc w:val="center"/>
              <w:rPr>
                <w:sz w:val="18"/>
                <w:szCs w:val="18"/>
              </w:rPr>
            </w:pPr>
          </w:p>
        </w:tc>
        <w:tc>
          <w:tcPr>
            <w:tcW w:w="1194" w:type="dxa"/>
          </w:tcPr>
          <w:p w14:paraId="3A53F93B" w14:textId="4E4A60E0" w:rsidR="00FB1DA8" w:rsidRPr="00AC7ABB" w:rsidRDefault="00FB1DA8" w:rsidP="001B754B">
            <w:pPr>
              <w:jc w:val="center"/>
              <w:rPr>
                <w:sz w:val="18"/>
                <w:szCs w:val="18"/>
              </w:rPr>
            </w:pPr>
            <w:r w:rsidRPr="00AC7ABB">
              <w:rPr>
                <w:sz w:val="18"/>
                <w:szCs w:val="18"/>
              </w:rPr>
              <w:t>Desarrollo</w:t>
            </w:r>
          </w:p>
        </w:tc>
        <w:tc>
          <w:tcPr>
            <w:tcW w:w="1292" w:type="dxa"/>
          </w:tcPr>
          <w:p w14:paraId="428D2B71" w14:textId="3E88D379" w:rsidR="00FB1DA8" w:rsidRPr="00AC7ABB" w:rsidRDefault="00595850" w:rsidP="001B754B">
            <w:pPr>
              <w:jc w:val="center"/>
              <w:rPr>
                <w:sz w:val="18"/>
                <w:szCs w:val="18"/>
              </w:rPr>
            </w:pPr>
            <w:r w:rsidRPr="00AC7ABB">
              <w:rPr>
                <w:sz w:val="18"/>
                <w:szCs w:val="18"/>
              </w:rPr>
              <w:t>01/10/20</w:t>
            </w:r>
          </w:p>
        </w:tc>
        <w:tc>
          <w:tcPr>
            <w:tcW w:w="1365" w:type="dxa"/>
          </w:tcPr>
          <w:p w14:paraId="3CC8742E" w14:textId="396454F8" w:rsidR="00FB1DA8" w:rsidRPr="00AC7ABB" w:rsidRDefault="00595850" w:rsidP="001B754B">
            <w:pPr>
              <w:jc w:val="center"/>
              <w:rPr>
                <w:sz w:val="18"/>
                <w:szCs w:val="18"/>
              </w:rPr>
            </w:pPr>
            <w:r w:rsidRPr="00AC7ABB">
              <w:rPr>
                <w:sz w:val="18"/>
                <w:szCs w:val="18"/>
              </w:rPr>
              <w:t>01/10/20</w:t>
            </w:r>
          </w:p>
        </w:tc>
      </w:tr>
      <w:tr w:rsidR="00FB1DA8" w:rsidRPr="00AC7ABB" w14:paraId="31C50C8B" w14:textId="77777777" w:rsidTr="00537912">
        <w:trPr>
          <w:trHeight w:val="238"/>
        </w:trPr>
        <w:tc>
          <w:tcPr>
            <w:tcW w:w="1158" w:type="dxa"/>
            <w:vMerge/>
          </w:tcPr>
          <w:p w14:paraId="33B08397" w14:textId="77777777" w:rsidR="00FB1DA8" w:rsidRPr="00AC7ABB" w:rsidRDefault="00FB1DA8" w:rsidP="001B754B">
            <w:pPr>
              <w:jc w:val="center"/>
              <w:rPr>
                <w:sz w:val="18"/>
                <w:szCs w:val="18"/>
              </w:rPr>
            </w:pPr>
          </w:p>
        </w:tc>
        <w:tc>
          <w:tcPr>
            <w:tcW w:w="1123" w:type="dxa"/>
          </w:tcPr>
          <w:p w14:paraId="15B506FC" w14:textId="29147926" w:rsidR="00FB1DA8" w:rsidRPr="00AC7ABB" w:rsidRDefault="00FB1DA8" w:rsidP="001B754B">
            <w:pPr>
              <w:jc w:val="center"/>
              <w:rPr>
                <w:sz w:val="18"/>
                <w:szCs w:val="18"/>
                <w:bdr w:val="none" w:sz="0" w:space="0" w:color="auto" w:frame="1"/>
                <w:lang w:val="es-419"/>
              </w:rPr>
            </w:pPr>
            <w:r w:rsidRPr="00AC7ABB">
              <w:rPr>
                <w:sz w:val="18"/>
                <w:szCs w:val="18"/>
                <w:bdr w:val="none" w:sz="0" w:space="0" w:color="auto" w:frame="1"/>
                <w:lang w:val="es-419"/>
              </w:rPr>
              <w:t>HT-</w:t>
            </w:r>
            <w:r w:rsidR="008453AC" w:rsidRPr="00AC7ABB">
              <w:rPr>
                <w:sz w:val="18"/>
                <w:szCs w:val="18"/>
                <w:bdr w:val="none" w:sz="0" w:space="0" w:color="auto" w:frame="1"/>
                <w:lang w:val="es-419"/>
              </w:rPr>
              <w:t>1</w:t>
            </w:r>
            <w:r w:rsidR="00F30D75" w:rsidRPr="00AC7ABB">
              <w:rPr>
                <w:sz w:val="18"/>
                <w:szCs w:val="18"/>
                <w:bdr w:val="none" w:sz="0" w:space="0" w:color="auto" w:frame="1"/>
                <w:lang w:val="es-419"/>
              </w:rPr>
              <w:t>0</w:t>
            </w:r>
          </w:p>
        </w:tc>
        <w:tc>
          <w:tcPr>
            <w:tcW w:w="1182" w:type="dxa"/>
            <w:vAlign w:val="bottom"/>
          </w:tcPr>
          <w:p w14:paraId="5CD99DD4" w14:textId="644B9EF1" w:rsidR="00FB1DA8" w:rsidRPr="00AC7ABB" w:rsidRDefault="00FB1DA8" w:rsidP="001B754B">
            <w:pPr>
              <w:jc w:val="center"/>
              <w:rPr>
                <w:sz w:val="18"/>
                <w:szCs w:val="18"/>
              </w:rPr>
            </w:pPr>
            <w:r w:rsidRPr="00AC7ABB">
              <w:rPr>
                <w:sz w:val="18"/>
                <w:szCs w:val="18"/>
              </w:rPr>
              <w:t>8</w:t>
            </w:r>
          </w:p>
        </w:tc>
        <w:tc>
          <w:tcPr>
            <w:tcW w:w="1182" w:type="dxa"/>
            <w:vMerge/>
          </w:tcPr>
          <w:p w14:paraId="2388B545" w14:textId="77777777" w:rsidR="00FB1DA8" w:rsidRPr="00AC7ABB" w:rsidRDefault="00FB1DA8" w:rsidP="001B754B">
            <w:pPr>
              <w:jc w:val="center"/>
              <w:rPr>
                <w:sz w:val="18"/>
                <w:szCs w:val="18"/>
              </w:rPr>
            </w:pPr>
          </w:p>
        </w:tc>
        <w:tc>
          <w:tcPr>
            <w:tcW w:w="1194" w:type="dxa"/>
          </w:tcPr>
          <w:p w14:paraId="4E9ED715" w14:textId="622FF699" w:rsidR="00FB1DA8" w:rsidRPr="00AC7ABB" w:rsidRDefault="00FB1DA8" w:rsidP="001B754B">
            <w:pPr>
              <w:jc w:val="center"/>
              <w:rPr>
                <w:sz w:val="18"/>
                <w:szCs w:val="18"/>
              </w:rPr>
            </w:pPr>
            <w:r w:rsidRPr="00AC7ABB">
              <w:rPr>
                <w:sz w:val="18"/>
                <w:szCs w:val="18"/>
              </w:rPr>
              <w:t>Pruebas</w:t>
            </w:r>
          </w:p>
        </w:tc>
        <w:tc>
          <w:tcPr>
            <w:tcW w:w="1292" w:type="dxa"/>
          </w:tcPr>
          <w:p w14:paraId="3EAE1141" w14:textId="17061341" w:rsidR="00FB1DA8" w:rsidRPr="00AC7ABB" w:rsidRDefault="00595850" w:rsidP="001B754B">
            <w:pPr>
              <w:jc w:val="center"/>
              <w:rPr>
                <w:sz w:val="18"/>
                <w:szCs w:val="18"/>
              </w:rPr>
            </w:pPr>
            <w:r w:rsidRPr="00AC7ABB">
              <w:rPr>
                <w:sz w:val="18"/>
                <w:szCs w:val="18"/>
              </w:rPr>
              <w:t>02/10/20</w:t>
            </w:r>
          </w:p>
        </w:tc>
        <w:tc>
          <w:tcPr>
            <w:tcW w:w="1365" w:type="dxa"/>
          </w:tcPr>
          <w:p w14:paraId="36D8AF2C" w14:textId="3801DD34" w:rsidR="00FB1DA8" w:rsidRPr="00AC7ABB" w:rsidRDefault="00595850" w:rsidP="001B754B">
            <w:pPr>
              <w:jc w:val="center"/>
              <w:rPr>
                <w:sz w:val="18"/>
                <w:szCs w:val="18"/>
              </w:rPr>
            </w:pPr>
            <w:r w:rsidRPr="00AC7ABB">
              <w:rPr>
                <w:sz w:val="18"/>
                <w:szCs w:val="18"/>
              </w:rPr>
              <w:t>02/10/20</w:t>
            </w:r>
          </w:p>
        </w:tc>
      </w:tr>
      <w:tr w:rsidR="005110BC" w:rsidRPr="00AC7ABB" w14:paraId="71C2BE85" w14:textId="77777777" w:rsidTr="006B0B1E">
        <w:trPr>
          <w:trHeight w:val="238"/>
        </w:trPr>
        <w:tc>
          <w:tcPr>
            <w:tcW w:w="1158" w:type="dxa"/>
            <w:vMerge w:val="restart"/>
          </w:tcPr>
          <w:p w14:paraId="5A67B75B" w14:textId="4B57F19B" w:rsidR="005110BC" w:rsidRPr="00AC7ABB" w:rsidRDefault="005110BC" w:rsidP="001B754B">
            <w:pPr>
              <w:jc w:val="center"/>
              <w:rPr>
                <w:sz w:val="18"/>
                <w:szCs w:val="18"/>
              </w:rPr>
            </w:pPr>
            <w:r w:rsidRPr="00AC7ABB">
              <w:rPr>
                <w:sz w:val="18"/>
                <w:szCs w:val="18"/>
              </w:rPr>
              <w:t>7</w:t>
            </w:r>
          </w:p>
        </w:tc>
        <w:tc>
          <w:tcPr>
            <w:tcW w:w="1123" w:type="dxa"/>
          </w:tcPr>
          <w:p w14:paraId="57F21724" w14:textId="3EF8794C" w:rsidR="005110BC" w:rsidRPr="00AC7ABB" w:rsidRDefault="005110BC" w:rsidP="001B754B">
            <w:pPr>
              <w:jc w:val="center"/>
              <w:rPr>
                <w:sz w:val="18"/>
                <w:szCs w:val="18"/>
                <w:bdr w:val="none" w:sz="0" w:space="0" w:color="auto" w:frame="1"/>
                <w:lang w:val="es-419"/>
              </w:rPr>
            </w:pPr>
            <w:r w:rsidRPr="00AC7ABB">
              <w:rPr>
                <w:sz w:val="18"/>
                <w:szCs w:val="18"/>
                <w:bdr w:val="none" w:sz="0" w:space="0" w:color="auto" w:frame="1"/>
                <w:lang w:val="es-419"/>
              </w:rPr>
              <w:t>HU-41</w:t>
            </w:r>
          </w:p>
        </w:tc>
        <w:tc>
          <w:tcPr>
            <w:tcW w:w="1182" w:type="dxa"/>
          </w:tcPr>
          <w:p w14:paraId="7D6EAE4B" w14:textId="66F8B4EB" w:rsidR="005110BC" w:rsidRPr="00AC7ABB" w:rsidRDefault="005110BC" w:rsidP="001B754B">
            <w:pPr>
              <w:jc w:val="center"/>
              <w:rPr>
                <w:sz w:val="18"/>
                <w:szCs w:val="18"/>
              </w:rPr>
            </w:pPr>
            <w:r w:rsidRPr="00AC7ABB">
              <w:rPr>
                <w:sz w:val="18"/>
                <w:szCs w:val="18"/>
              </w:rPr>
              <w:t>16</w:t>
            </w:r>
          </w:p>
        </w:tc>
        <w:tc>
          <w:tcPr>
            <w:tcW w:w="1182" w:type="dxa"/>
            <w:vMerge w:val="restart"/>
          </w:tcPr>
          <w:p w14:paraId="1A217ADE" w14:textId="51075B6C" w:rsidR="005110BC" w:rsidRPr="00AC7ABB" w:rsidRDefault="005110BC" w:rsidP="001B754B">
            <w:pPr>
              <w:jc w:val="center"/>
              <w:rPr>
                <w:sz w:val="18"/>
                <w:szCs w:val="18"/>
              </w:rPr>
            </w:pPr>
            <w:r w:rsidRPr="00AC7ABB">
              <w:rPr>
                <w:sz w:val="18"/>
                <w:szCs w:val="18"/>
              </w:rPr>
              <w:t>120</w:t>
            </w:r>
          </w:p>
        </w:tc>
        <w:tc>
          <w:tcPr>
            <w:tcW w:w="1194" w:type="dxa"/>
          </w:tcPr>
          <w:p w14:paraId="117367CD" w14:textId="7648461F" w:rsidR="005110BC" w:rsidRPr="00AC7ABB" w:rsidRDefault="005110BC" w:rsidP="001B754B">
            <w:pPr>
              <w:jc w:val="center"/>
              <w:rPr>
                <w:sz w:val="18"/>
                <w:szCs w:val="18"/>
              </w:rPr>
            </w:pPr>
            <w:r w:rsidRPr="00AC7ABB">
              <w:rPr>
                <w:sz w:val="18"/>
                <w:szCs w:val="18"/>
              </w:rPr>
              <w:t>Desarrollo</w:t>
            </w:r>
          </w:p>
        </w:tc>
        <w:tc>
          <w:tcPr>
            <w:tcW w:w="1292" w:type="dxa"/>
          </w:tcPr>
          <w:p w14:paraId="1361CC16" w14:textId="02C0C7EE" w:rsidR="005110BC" w:rsidRPr="00AC7ABB" w:rsidRDefault="005110BC" w:rsidP="001B754B">
            <w:pPr>
              <w:jc w:val="center"/>
              <w:rPr>
                <w:sz w:val="18"/>
                <w:szCs w:val="18"/>
              </w:rPr>
            </w:pPr>
            <w:r w:rsidRPr="00AC7ABB">
              <w:rPr>
                <w:sz w:val="18"/>
                <w:szCs w:val="18"/>
              </w:rPr>
              <w:t>05/10/20</w:t>
            </w:r>
          </w:p>
        </w:tc>
        <w:tc>
          <w:tcPr>
            <w:tcW w:w="1365" w:type="dxa"/>
          </w:tcPr>
          <w:p w14:paraId="29DF2CB4" w14:textId="3B7B14D1" w:rsidR="005110BC" w:rsidRPr="00AC7ABB" w:rsidRDefault="005110BC" w:rsidP="001B754B">
            <w:pPr>
              <w:jc w:val="center"/>
              <w:rPr>
                <w:sz w:val="18"/>
                <w:szCs w:val="18"/>
              </w:rPr>
            </w:pPr>
            <w:r w:rsidRPr="00AC7ABB">
              <w:rPr>
                <w:sz w:val="18"/>
                <w:szCs w:val="18"/>
              </w:rPr>
              <w:t>06/10/20</w:t>
            </w:r>
          </w:p>
        </w:tc>
      </w:tr>
      <w:tr w:rsidR="005110BC" w:rsidRPr="00AC7ABB" w14:paraId="06ADAABB" w14:textId="77777777" w:rsidTr="006B0B1E">
        <w:trPr>
          <w:trHeight w:val="238"/>
        </w:trPr>
        <w:tc>
          <w:tcPr>
            <w:tcW w:w="1158" w:type="dxa"/>
            <w:vMerge/>
          </w:tcPr>
          <w:p w14:paraId="6986B386" w14:textId="4F7B8719" w:rsidR="005110BC" w:rsidRPr="00AC7ABB" w:rsidRDefault="005110BC" w:rsidP="001B754B">
            <w:pPr>
              <w:jc w:val="center"/>
              <w:rPr>
                <w:sz w:val="18"/>
                <w:szCs w:val="18"/>
              </w:rPr>
            </w:pPr>
          </w:p>
        </w:tc>
        <w:tc>
          <w:tcPr>
            <w:tcW w:w="1123" w:type="dxa"/>
          </w:tcPr>
          <w:p w14:paraId="6FA1FA50" w14:textId="4F7BFB6E" w:rsidR="005110BC" w:rsidRPr="00AC7ABB" w:rsidRDefault="005110BC" w:rsidP="001B754B">
            <w:pPr>
              <w:jc w:val="center"/>
              <w:rPr>
                <w:sz w:val="18"/>
                <w:szCs w:val="18"/>
                <w:bdr w:val="none" w:sz="0" w:space="0" w:color="auto" w:frame="1"/>
                <w:lang w:val="es-419"/>
              </w:rPr>
            </w:pPr>
            <w:r w:rsidRPr="00AC7ABB">
              <w:rPr>
                <w:sz w:val="18"/>
                <w:szCs w:val="18"/>
                <w:bdr w:val="none" w:sz="0" w:space="0" w:color="auto" w:frame="1"/>
                <w:lang w:val="es-419"/>
              </w:rPr>
              <w:t>HU-42</w:t>
            </w:r>
          </w:p>
        </w:tc>
        <w:tc>
          <w:tcPr>
            <w:tcW w:w="1182" w:type="dxa"/>
          </w:tcPr>
          <w:p w14:paraId="340CB8B6" w14:textId="6E4197F9" w:rsidR="005110BC" w:rsidRPr="00AC7ABB" w:rsidRDefault="005110BC" w:rsidP="001B754B">
            <w:pPr>
              <w:jc w:val="center"/>
              <w:rPr>
                <w:sz w:val="18"/>
                <w:szCs w:val="18"/>
              </w:rPr>
            </w:pPr>
            <w:r w:rsidRPr="00AC7ABB">
              <w:rPr>
                <w:sz w:val="18"/>
                <w:szCs w:val="18"/>
              </w:rPr>
              <w:t>8</w:t>
            </w:r>
          </w:p>
        </w:tc>
        <w:tc>
          <w:tcPr>
            <w:tcW w:w="1182" w:type="dxa"/>
            <w:vMerge/>
          </w:tcPr>
          <w:p w14:paraId="6716FC73" w14:textId="77777777" w:rsidR="005110BC" w:rsidRPr="00AC7ABB" w:rsidRDefault="005110BC" w:rsidP="001B754B">
            <w:pPr>
              <w:jc w:val="center"/>
              <w:rPr>
                <w:sz w:val="18"/>
                <w:szCs w:val="18"/>
              </w:rPr>
            </w:pPr>
          </w:p>
        </w:tc>
        <w:tc>
          <w:tcPr>
            <w:tcW w:w="1194" w:type="dxa"/>
          </w:tcPr>
          <w:p w14:paraId="77DFBBEA" w14:textId="4DB7048E" w:rsidR="005110BC" w:rsidRPr="00AC7ABB" w:rsidRDefault="005110BC" w:rsidP="001B754B">
            <w:pPr>
              <w:jc w:val="center"/>
              <w:rPr>
                <w:sz w:val="18"/>
                <w:szCs w:val="18"/>
              </w:rPr>
            </w:pPr>
            <w:r w:rsidRPr="00AC7ABB">
              <w:rPr>
                <w:sz w:val="18"/>
                <w:szCs w:val="18"/>
              </w:rPr>
              <w:t>Desarrollo</w:t>
            </w:r>
          </w:p>
        </w:tc>
        <w:tc>
          <w:tcPr>
            <w:tcW w:w="1292" w:type="dxa"/>
          </w:tcPr>
          <w:p w14:paraId="5D38EEAD" w14:textId="1E1A1966" w:rsidR="005110BC" w:rsidRPr="00AC7ABB" w:rsidRDefault="005110BC" w:rsidP="001B754B">
            <w:pPr>
              <w:jc w:val="center"/>
              <w:rPr>
                <w:sz w:val="18"/>
                <w:szCs w:val="18"/>
              </w:rPr>
            </w:pPr>
            <w:r w:rsidRPr="00AC7ABB">
              <w:rPr>
                <w:sz w:val="18"/>
                <w:szCs w:val="18"/>
              </w:rPr>
              <w:t>07/10/20</w:t>
            </w:r>
          </w:p>
        </w:tc>
        <w:tc>
          <w:tcPr>
            <w:tcW w:w="1365" w:type="dxa"/>
          </w:tcPr>
          <w:p w14:paraId="6C2947A0" w14:textId="06603F7B" w:rsidR="005110BC" w:rsidRPr="00AC7ABB" w:rsidRDefault="005110BC" w:rsidP="001B754B">
            <w:pPr>
              <w:jc w:val="center"/>
              <w:rPr>
                <w:sz w:val="18"/>
                <w:szCs w:val="18"/>
              </w:rPr>
            </w:pPr>
            <w:r w:rsidRPr="00AC7ABB">
              <w:rPr>
                <w:sz w:val="18"/>
                <w:szCs w:val="18"/>
              </w:rPr>
              <w:t>07/10/20</w:t>
            </w:r>
          </w:p>
        </w:tc>
      </w:tr>
      <w:tr w:rsidR="005110BC" w:rsidRPr="00AC7ABB" w14:paraId="2FEA7D40" w14:textId="77777777" w:rsidTr="006B0B1E">
        <w:trPr>
          <w:trHeight w:val="238"/>
        </w:trPr>
        <w:tc>
          <w:tcPr>
            <w:tcW w:w="1158" w:type="dxa"/>
            <w:vMerge/>
          </w:tcPr>
          <w:p w14:paraId="45388A7D" w14:textId="77777777" w:rsidR="005110BC" w:rsidRPr="00AC7ABB" w:rsidRDefault="005110BC" w:rsidP="001B754B">
            <w:pPr>
              <w:jc w:val="center"/>
              <w:rPr>
                <w:sz w:val="18"/>
                <w:szCs w:val="18"/>
              </w:rPr>
            </w:pPr>
          </w:p>
        </w:tc>
        <w:tc>
          <w:tcPr>
            <w:tcW w:w="1123" w:type="dxa"/>
          </w:tcPr>
          <w:p w14:paraId="2525BEE5" w14:textId="69A9A093" w:rsidR="005110BC" w:rsidRPr="00AC7ABB" w:rsidRDefault="005110BC" w:rsidP="001B754B">
            <w:pPr>
              <w:jc w:val="center"/>
              <w:rPr>
                <w:sz w:val="18"/>
                <w:szCs w:val="18"/>
                <w:bdr w:val="none" w:sz="0" w:space="0" w:color="auto" w:frame="1"/>
                <w:lang w:val="es-419"/>
              </w:rPr>
            </w:pPr>
            <w:r w:rsidRPr="00AC7ABB">
              <w:rPr>
                <w:sz w:val="18"/>
                <w:szCs w:val="18"/>
                <w:bdr w:val="none" w:sz="0" w:space="0" w:color="auto" w:frame="1"/>
                <w:lang w:val="es-419"/>
              </w:rPr>
              <w:t>HU-43</w:t>
            </w:r>
          </w:p>
        </w:tc>
        <w:tc>
          <w:tcPr>
            <w:tcW w:w="1182" w:type="dxa"/>
          </w:tcPr>
          <w:p w14:paraId="341916BB" w14:textId="65702E48" w:rsidR="005110BC" w:rsidRPr="00AC7ABB" w:rsidRDefault="005110BC" w:rsidP="001B754B">
            <w:pPr>
              <w:jc w:val="center"/>
              <w:rPr>
                <w:sz w:val="18"/>
                <w:szCs w:val="18"/>
              </w:rPr>
            </w:pPr>
            <w:r w:rsidRPr="00AC7ABB">
              <w:rPr>
                <w:sz w:val="18"/>
                <w:szCs w:val="18"/>
              </w:rPr>
              <w:t>8</w:t>
            </w:r>
          </w:p>
        </w:tc>
        <w:tc>
          <w:tcPr>
            <w:tcW w:w="1182" w:type="dxa"/>
            <w:vMerge/>
          </w:tcPr>
          <w:p w14:paraId="4189DEF9" w14:textId="77777777" w:rsidR="005110BC" w:rsidRPr="00AC7ABB" w:rsidRDefault="005110BC" w:rsidP="001B754B">
            <w:pPr>
              <w:jc w:val="center"/>
              <w:rPr>
                <w:sz w:val="18"/>
                <w:szCs w:val="18"/>
              </w:rPr>
            </w:pPr>
          </w:p>
        </w:tc>
        <w:tc>
          <w:tcPr>
            <w:tcW w:w="1194" w:type="dxa"/>
          </w:tcPr>
          <w:p w14:paraId="613BC488" w14:textId="013687A4" w:rsidR="005110BC" w:rsidRPr="00AC7ABB" w:rsidRDefault="005110BC" w:rsidP="001B754B">
            <w:pPr>
              <w:jc w:val="center"/>
              <w:rPr>
                <w:sz w:val="18"/>
                <w:szCs w:val="18"/>
              </w:rPr>
            </w:pPr>
            <w:r w:rsidRPr="00AC7ABB">
              <w:rPr>
                <w:sz w:val="18"/>
                <w:szCs w:val="18"/>
              </w:rPr>
              <w:t>Desarrollo</w:t>
            </w:r>
          </w:p>
        </w:tc>
        <w:tc>
          <w:tcPr>
            <w:tcW w:w="1292" w:type="dxa"/>
          </w:tcPr>
          <w:p w14:paraId="4CEF7996" w14:textId="2D8BD334" w:rsidR="005110BC" w:rsidRPr="00AC7ABB" w:rsidRDefault="005110BC" w:rsidP="001B754B">
            <w:pPr>
              <w:jc w:val="center"/>
              <w:rPr>
                <w:sz w:val="18"/>
                <w:szCs w:val="18"/>
              </w:rPr>
            </w:pPr>
            <w:r w:rsidRPr="00AC7ABB">
              <w:rPr>
                <w:sz w:val="18"/>
                <w:szCs w:val="18"/>
              </w:rPr>
              <w:t>08/10/20</w:t>
            </w:r>
          </w:p>
        </w:tc>
        <w:tc>
          <w:tcPr>
            <w:tcW w:w="1365" w:type="dxa"/>
          </w:tcPr>
          <w:p w14:paraId="1A1843B7" w14:textId="27713153" w:rsidR="005110BC" w:rsidRPr="00AC7ABB" w:rsidRDefault="005110BC" w:rsidP="001B754B">
            <w:pPr>
              <w:jc w:val="center"/>
              <w:rPr>
                <w:sz w:val="18"/>
                <w:szCs w:val="18"/>
              </w:rPr>
            </w:pPr>
            <w:r w:rsidRPr="00AC7ABB">
              <w:rPr>
                <w:sz w:val="18"/>
                <w:szCs w:val="18"/>
              </w:rPr>
              <w:t>08/10/20</w:t>
            </w:r>
          </w:p>
        </w:tc>
      </w:tr>
      <w:tr w:rsidR="005110BC" w:rsidRPr="00AC7ABB" w14:paraId="76CAA0AE" w14:textId="77777777" w:rsidTr="006B0B1E">
        <w:trPr>
          <w:trHeight w:val="238"/>
        </w:trPr>
        <w:tc>
          <w:tcPr>
            <w:tcW w:w="1158" w:type="dxa"/>
            <w:vMerge/>
          </w:tcPr>
          <w:p w14:paraId="2DE83515" w14:textId="77777777" w:rsidR="005110BC" w:rsidRPr="00AC7ABB" w:rsidRDefault="005110BC" w:rsidP="001B754B">
            <w:pPr>
              <w:jc w:val="center"/>
              <w:rPr>
                <w:sz w:val="18"/>
                <w:szCs w:val="18"/>
              </w:rPr>
            </w:pPr>
          </w:p>
        </w:tc>
        <w:tc>
          <w:tcPr>
            <w:tcW w:w="1123" w:type="dxa"/>
          </w:tcPr>
          <w:p w14:paraId="40492798" w14:textId="5C01BD6A" w:rsidR="005110BC" w:rsidRPr="00AC7ABB" w:rsidRDefault="005110BC" w:rsidP="001B754B">
            <w:pPr>
              <w:jc w:val="center"/>
              <w:rPr>
                <w:sz w:val="18"/>
                <w:szCs w:val="18"/>
                <w:bdr w:val="none" w:sz="0" w:space="0" w:color="auto" w:frame="1"/>
                <w:lang w:val="es-419"/>
              </w:rPr>
            </w:pPr>
            <w:r w:rsidRPr="00AC7ABB">
              <w:rPr>
                <w:sz w:val="18"/>
                <w:szCs w:val="18"/>
                <w:bdr w:val="none" w:sz="0" w:space="0" w:color="auto" w:frame="1"/>
                <w:lang w:val="es-419"/>
              </w:rPr>
              <w:t>HU-44</w:t>
            </w:r>
          </w:p>
        </w:tc>
        <w:tc>
          <w:tcPr>
            <w:tcW w:w="1182" w:type="dxa"/>
          </w:tcPr>
          <w:p w14:paraId="5180B833" w14:textId="3EDFD37B" w:rsidR="005110BC" w:rsidRPr="00AC7ABB" w:rsidRDefault="005110BC" w:rsidP="001B754B">
            <w:pPr>
              <w:jc w:val="center"/>
              <w:rPr>
                <w:sz w:val="18"/>
                <w:szCs w:val="18"/>
              </w:rPr>
            </w:pPr>
            <w:r w:rsidRPr="00AC7ABB">
              <w:rPr>
                <w:sz w:val="18"/>
                <w:szCs w:val="18"/>
              </w:rPr>
              <w:t>24</w:t>
            </w:r>
          </w:p>
        </w:tc>
        <w:tc>
          <w:tcPr>
            <w:tcW w:w="1182" w:type="dxa"/>
            <w:vMerge/>
          </w:tcPr>
          <w:p w14:paraId="52276F64" w14:textId="77777777" w:rsidR="005110BC" w:rsidRPr="00AC7ABB" w:rsidRDefault="005110BC" w:rsidP="001B754B">
            <w:pPr>
              <w:jc w:val="center"/>
              <w:rPr>
                <w:sz w:val="18"/>
                <w:szCs w:val="18"/>
              </w:rPr>
            </w:pPr>
          </w:p>
        </w:tc>
        <w:tc>
          <w:tcPr>
            <w:tcW w:w="1194" w:type="dxa"/>
          </w:tcPr>
          <w:p w14:paraId="4DE93AA0" w14:textId="23FE6011" w:rsidR="005110BC" w:rsidRPr="00AC7ABB" w:rsidRDefault="005110BC" w:rsidP="001B754B">
            <w:pPr>
              <w:jc w:val="center"/>
              <w:rPr>
                <w:sz w:val="18"/>
                <w:szCs w:val="18"/>
              </w:rPr>
            </w:pPr>
            <w:r w:rsidRPr="00AC7ABB">
              <w:rPr>
                <w:sz w:val="18"/>
                <w:szCs w:val="18"/>
              </w:rPr>
              <w:t>Desarrollo</w:t>
            </w:r>
          </w:p>
        </w:tc>
        <w:tc>
          <w:tcPr>
            <w:tcW w:w="1292" w:type="dxa"/>
          </w:tcPr>
          <w:p w14:paraId="077AEA2A" w14:textId="6AE9899D" w:rsidR="005110BC" w:rsidRPr="00AC7ABB" w:rsidRDefault="005110BC" w:rsidP="001B754B">
            <w:pPr>
              <w:jc w:val="center"/>
              <w:rPr>
                <w:sz w:val="18"/>
                <w:szCs w:val="18"/>
              </w:rPr>
            </w:pPr>
            <w:r w:rsidRPr="00AC7ABB">
              <w:rPr>
                <w:sz w:val="18"/>
                <w:szCs w:val="18"/>
              </w:rPr>
              <w:t>09/10/20</w:t>
            </w:r>
          </w:p>
        </w:tc>
        <w:tc>
          <w:tcPr>
            <w:tcW w:w="1365" w:type="dxa"/>
          </w:tcPr>
          <w:p w14:paraId="1175FF2A" w14:textId="49764047" w:rsidR="005110BC" w:rsidRPr="00AC7ABB" w:rsidRDefault="005110BC" w:rsidP="001B754B">
            <w:pPr>
              <w:jc w:val="center"/>
              <w:rPr>
                <w:sz w:val="18"/>
                <w:szCs w:val="18"/>
              </w:rPr>
            </w:pPr>
            <w:r w:rsidRPr="00AC7ABB">
              <w:rPr>
                <w:sz w:val="18"/>
                <w:szCs w:val="18"/>
              </w:rPr>
              <w:t>13/10/20</w:t>
            </w:r>
          </w:p>
        </w:tc>
      </w:tr>
      <w:tr w:rsidR="005110BC" w:rsidRPr="00AC7ABB" w14:paraId="352B8D62" w14:textId="77777777" w:rsidTr="006B0B1E">
        <w:trPr>
          <w:trHeight w:val="238"/>
        </w:trPr>
        <w:tc>
          <w:tcPr>
            <w:tcW w:w="1158" w:type="dxa"/>
            <w:vMerge/>
          </w:tcPr>
          <w:p w14:paraId="72D25209" w14:textId="77777777" w:rsidR="005110BC" w:rsidRPr="00AC7ABB" w:rsidRDefault="005110BC" w:rsidP="001B754B">
            <w:pPr>
              <w:jc w:val="center"/>
              <w:rPr>
                <w:sz w:val="18"/>
                <w:szCs w:val="18"/>
              </w:rPr>
            </w:pPr>
          </w:p>
        </w:tc>
        <w:tc>
          <w:tcPr>
            <w:tcW w:w="1123" w:type="dxa"/>
          </w:tcPr>
          <w:p w14:paraId="09A21FCE" w14:textId="7E8AEC01" w:rsidR="005110BC" w:rsidRPr="00AC7ABB" w:rsidRDefault="005110BC" w:rsidP="001B754B">
            <w:pPr>
              <w:jc w:val="center"/>
              <w:rPr>
                <w:sz w:val="18"/>
                <w:szCs w:val="18"/>
                <w:bdr w:val="none" w:sz="0" w:space="0" w:color="auto" w:frame="1"/>
                <w:lang w:val="es-419"/>
              </w:rPr>
            </w:pPr>
            <w:r w:rsidRPr="00AC7ABB">
              <w:rPr>
                <w:sz w:val="18"/>
                <w:szCs w:val="18"/>
                <w:bdr w:val="none" w:sz="0" w:space="0" w:color="auto" w:frame="1"/>
                <w:lang w:val="es-419"/>
              </w:rPr>
              <w:t>HU-45</w:t>
            </w:r>
          </w:p>
        </w:tc>
        <w:tc>
          <w:tcPr>
            <w:tcW w:w="1182" w:type="dxa"/>
          </w:tcPr>
          <w:p w14:paraId="2BAAD11E" w14:textId="22AF04FE" w:rsidR="005110BC" w:rsidRPr="00AC7ABB" w:rsidRDefault="005110BC" w:rsidP="001B754B">
            <w:pPr>
              <w:jc w:val="center"/>
              <w:rPr>
                <w:sz w:val="18"/>
                <w:szCs w:val="18"/>
              </w:rPr>
            </w:pPr>
            <w:r w:rsidRPr="00AC7ABB">
              <w:rPr>
                <w:sz w:val="18"/>
                <w:szCs w:val="18"/>
              </w:rPr>
              <w:t>24</w:t>
            </w:r>
          </w:p>
        </w:tc>
        <w:tc>
          <w:tcPr>
            <w:tcW w:w="1182" w:type="dxa"/>
            <w:vMerge/>
          </w:tcPr>
          <w:p w14:paraId="532536FA" w14:textId="77777777" w:rsidR="005110BC" w:rsidRPr="00AC7ABB" w:rsidRDefault="005110BC" w:rsidP="001B754B">
            <w:pPr>
              <w:jc w:val="center"/>
              <w:rPr>
                <w:sz w:val="18"/>
                <w:szCs w:val="18"/>
              </w:rPr>
            </w:pPr>
          </w:p>
        </w:tc>
        <w:tc>
          <w:tcPr>
            <w:tcW w:w="1194" w:type="dxa"/>
          </w:tcPr>
          <w:p w14:paraId="55BAEECF" w14:textId="5D57637A" w:rsidR="005110BC" w:rsidRPr="00AC7ABB" w:rsidRDefault="005110BC" w:rsidP="001B754B">
            <w:pPr>
              <w:jc w:val="center"/>
              <w:rPr>
                <w:sz w:val="18"/>
                <w:szCs w:val="18"/>
              </w:rPr>
            </w:pPr>
            <w:r w:rsidRPr="00AC7ABB">
              <w:rPr>
                <w:sz w:val="18"/>
                <w:szCs w:val="18"/>
              </w:rPr>
              <w:t>Desarrollo</w:t>
            </w:r>
          </w:p>
        </w:tc>
        <w:tc>
          <w:tcPr>
            <w:tcW w:w="1292" w:type="dxa"/>
          </w:tcPr>
          <w:p w14:paraId="7F685ACE" w14:textId="74A1C098" w:rsidR="005110BC" w:rsidRPr="00AC7ABB" w:rsidRDefault="005110BC" w:rsidP="001B754B">
            <w:pPr>
              <w:jc w:val="center"/>
              <w:rPr>
                <w:sz w:val="18"/>
                <w:szCs w:val="18"/>
              </w:rPr>
            </w:pPr>
            <w:r w:rsidRPr="00AC7ABB">
              <w:rPr>
                <w:sz w:val="18"/>
                <w:szCs w:val="18"/>
              </w:rPr>
              <w:t>14/10/20</w:t>
            </w:r>
          </w:p>
        </w:tc>
        <w:tc>
          <w:tcPr>
            <w:tcW w:w="1365" w:type="dxa"/>
          </w:tcPr>
          <w:p w14:paraId="61708858" w14:textId="296DCBDF" w:rsidR="005110BC" w:rsidRPr="00AC7ABB" w:rsidRDefault="005110BC" w:rsidP="001B754B">
            <w:pPr>
              <w:jc w:val="center"/>
              <w:rPr>
                <w:sz w:val="18"/>
                <w:szCs w:val="18"/>
              </w:rPr>
            </w:pPr>
            <w:r w:rsidRPr="00AC7ABB">
              <w:rPr>
                <w:sz w:val="18"/>
                <w:szCs w:val="18"/>
              </w:rPr>
              <w:t>16/10/20</w:t>
            </w:r>
          </w:p>
        </w:tc>
      </w:tr>
      <w:tr w:rsidR="005110BC" w:rsidRPr="00AC7ABB" w14:paraId="633EEF45" w14:textId="77777777" w:rsidTr="006B0B1E">
        <w:trPr>
          <w:trHeight w:val="238"/>
        </w:trPr>
        <w:tc>
          <w:tcPr>
            <w:tcW w:w="1158" w:type="dxa"/>
            <w:vMerge/>
          </w:tcPr>
          <w:p w14:paraId="40138BC1" w14:textId="77777777" w:rsidR="005110BC" w:rsidRPr="00AC7ABB" w:rsidRDefault="005110BC" w:rsidP="001B754B">
            <w:pPr>
              <w:jc w:val="center"/>
              <w:rPr>
                <w:sz w:val="18"/>
                <w:szCs w:val="18"/>
              </w:rPr>
            </w:pPr>
          </w:p>
        </w:tc>
        <w:tc>
          <w:tcPr>
            <w:tcW w:w="1123" w:type="dxa"/>
          </w:tcPr>
          <w:p w14:paraId="48E53AFD" w14:textId="5D60FE8E" w:rsidR="005110BC" w:rsidRPr="00AC7ABB" w:rsidRDefault="005110BC" w:rsidP="001B754B">
            <w:pPr>
              <w:jc w:val="center"/>
              <w:rPr>
                <w:sz w:val="18"/>
                <w:szCs w:val="18"/>
                <w:bdr w:val="none" w:sz="0" w:space="0" w:color="auto" w:frame="1"/>
                <w:lang w:val="es-419"/>
              </w:rPr>
            </w:pPr>
            <w:r w:rsidRPr="00AC7ABB">
              <w:rPr>
                <w:sz w:val="18"/>
                <w:szCs w:val="18"/>
                <w:bdr w:val="none" w:sz="0" w:space="0" w:color="auto" w:frame="1"/>
                <w:lang w:val="es-419"/>
              </w:rPr>
              <w:t>HU-46</w:t>
            </w:r>
          </w:p>
        </w:tc>
        <w:tc>
          <w:tcPr>
            <w:tcW w:w="1182" w:type="dxa"/>
          </w:tcPr>
          <w:p w14:paraId="1D14C784" w14:textId="2F5F50ED" w:rsidR="005110BC" w:rsidRPr="00AC7ABB" w:rsidRDefault="005110BC" w:rsidP="001B754B">
            <w:pPr>
              <w:jc w:val="center"/>
              <w:rPr>
                <w:sz w:val="18"/>
                <w:szCs w:val="18"/>
              </w:rPr>
            </w:pPr>
            <w:r w:rsidRPr="00AC7ABB">
              <w:rPr>
                <w:sz w:val="18"/>
                <w:szCs w:val="18"/>
              </w:rPr>
              <w:t>8</w:t>
            </w:r>
          </w:p>
        </w:tc>
        <w:tc>
          <w:tcPr>
            <w:tcW w:w="1182" w:type="dxa"/>
            <w:vMerge/>
          </w:tcPr>
          <w:p w14:paraId="4136D0FE" w14:textId="77777777" w:rsidR="005110BC" w:rsidRPr="00AC7ABB" w:rsidRDefault="005110BC" w:rsidP="001B754B">
            <w:pPr>
              <w:jc w:val="center"/>
              <w:rPr>
                <w:sz w:val="18"/>
                <w:szCs w:val="18"/>
              </w:rPr>
            </w:pPr>
          </w:p>
        </w:tc>
        <w:tc>
          <w:tcPr>
            <w:tcW w:w="1194" w:type="dxa"/>
          </w:tcPr>
          <w:p w14:paraId="6EFC8965" w14:textId="7C9021B3" w:rsidR="005110BC" w:rsidRPr="00AC7ABB" w:rsidRDefault="005110BC" w:rsidP="001B754B">
            <w:pPr>
              <w:jc w:val="center"/>
              <w:rPr>
                <w:sz w:val="18"/>
                <w:szCs w:val="18"/>
              </w:rPr>
            </w:pPr>
            <w:r w:rsidRPr="00AC7ABB">
              <w:rPr>
                <w:sz w:val="18"/>
                <w:szCs w:val="18"/>
              </w:rPr>
              <w:t>Desarrollo</w:t>
            </w:r>
          </w:p>
        </w:tc>
        <w:tc>
          <w:tcPr>
            <w:tcW w:w="1292" w:type="dxa"/>
          </w:tcPr>
          <w:p w14:paraId="692FE1D3" w14:textId="0177CDD0" w:rsidR="005110BC" w:rsidRPr="00AC7ABB" w:rsidRDefault="005110BC" w:rsidP="001B754B">
            <w:pPr>
              <w:jc w:val="center"/>
              <w:rPr>
                <w:sz w:val="18"/>
                <w:szCs w:val="18"/>
              </w:rPr>
            </w:pPr>
            <w:r w:rsidRPr="00AC7ABB">
              <w:rPr>
                <w:sz w:val="18"/>
                <w:szCs w:val="18"/>
              </w:rPr>
              <w:t>19/10/20</w:t>
            </w:r>
          </w:p>
        </w:tc>
        <w:tc>
          <w:tcPr>
            <w:tcW w:w="1365" w:type="dxa"/>
          </w:tcPr>
          <w:p w14:paraId="6CF7387C" w14:textId="61C06F8B" w:rsidR="005110BC" w:rsidRPr="00AC7ABB" w:rsidRDefault="005110BC" w:rsidP="001B754B">
            <w:pPr>
              <w:jc w:val="center"/>
              <w:rPr>
                <w:sz w:val="18"/>
                <w:szCs w:val="18"/>
              </w:rPr>
            </w:pPr>
            <w:r w:rsidRPr="00AC7ABB">
              <w:rPr>
                <w:sz w:val="18"/>
                <w:szCs w:val="18"/>
              </w:rPr>
              <w:t>19/10/20</w:t>
            </w:r>
          </w:p>
        </w:tc>
      </w:tr>
      <w:tr w:rsidR="005110BC" w:rsidRPr="00AC7ABB" w14:paraId="3F57A5CE" w14:textId="77777777" w:rsidTr="006B0B1E">
        <w:trPr>
          <w:trHeight w:val="238"/>
        </w:trPr>
        <w:tc>
          <w:tcPr>
            <w:tcW w:w="1158" w:type="dxa"/>
            <w:vMerge/>
          </w:tcPr>
          <w:p w14:paraId="0E1A597C" w14:textId="77777777" w:rsidR="005110BC" w:rsidRPr="00AC7ABB" w:rsidRDefault="005110BC" w:rsidP="001B754B">
            <w:pPr>
              <w:jc w:val="center"/>
              <w:rPr>
                <w:sz w:val="18"/>
                <w:szCs w:val="18"/>
              </w:rPr>
            </w:pPr>
          </w:p>
        </w:tc>
        <w:tc>
          <w:tcPr>
            <w:tcW w:w="1123" w:type="dxa"/>
          </w:tcPr>
          <w:p w14:paraId="23E7B594" w14:textId="319027FC" w:rsidR="005110BC" w:rsidRPr="00AC7ABB" w:rsidRDefault="005110BC" w:rsidP="001B754B">
            <w:pPr>
              <w:jc w:val="center"/>
              <w:rPr>
                <w:sz w:val="18"/>
                <w:szCs w:val="18"/>
                <w:bdr w:val="none" w:sz="0" w:space="0" w:color="auto" w:frame="1"/>
                <w:lang w:val="es-419"/>
              </w:rPr>
            </w:pPr>
            <w:r w:rsidRPr="00AC7ABB">
              <w:rPr>
                <w:sz w:val="18"/>
                <w:szCs w:val="18"/>
                <w:bdr w:val="none" w:sz="0" w:space="0" w:color="auto" w:frame="1"/>
                <w:lang w:val="es-419"/>
              </w:rPr>
              <w:t>HU-47</w:t>
            </w:r>
          </w:p>
        </w:tc>
        <w:tc>
          <w:tcPr>
            <w:tcW w:w="1182" w:type="dxa"/>
          </w:tcPr>
          <w:p w14:paraId="0B2DA5D7" w14:textId="686B0DE2" w:rsidR="005110BC" w:rsidRPr="00AC7ABB" w:rsidRDefault="005110BC" w:rsidP="001B754B">
            <w:pPr>
              <w:jc w:val="center"/>
              <w:rPr>
                <w:sz w:val="18"/>
                <w:szCs w:val="18"/>
              </w:rPr>
            </w:pPr>
            <w:r w:rsidRPr="00AC7ABB">
              <w:rPr>
                <w:sz w:val="18"/>
                <w:szCs w:val="18"/>
              </w:rPr>
              <w:t>16</w:t>
            </w:r>
          </w:p>
        </w:tc>
        <w:tc>
          <w:tcPr>
            <w:tcW w:w="1182" w:type="dxa"/>
            <w:vMerge/>
          </w:tcPr>
          <w:p w14:paraId="713FEFFC" w14:textId="77777777" w:rsidR="005110BC" w:rsidRPr="00AC7ABB" w:rsidRDefault="005110BC" w:rsidP="001B754B">
            <w:pPr>
              <w:jc w:val="center"/>
              <w:rPr>
                <w:sz w:val="18"/>
                <w:szCs w:val="18"/>
              </w:rPr>
            </w:pPr>
          </w:p>
        </w:tc>
        <w:tc>
          <w:tcPr>
            <w:tcW w:w="1194" w:type="dxa"/>
          </w:tcPr>
          <w:p w14:paraId="3CE6904E" w14:textId="4069BCD3" w:rsidR="005110BC" w:rsidRPr="00AC7ABB" w:rsidRDefault="005110BC" w:rsidP="001B754B">
            <w:pPr>
              <w:jc w:val="center"/>
              <w:rPr>
                <w:sz w:val="18"/>
                <w:szCs w:val="18"/>
              </w:rPr>
            </w:pPr>
            <w:r w:rsidRPr="00AC7ABB">
              <w:rPr>
                <w:sz w:val="18"/>
                <w:szCs w:val="18"/>
              </w:rPr>
              <w:t>Desarrollo</w:t>
            </w:r>
          </w:p>
        </w:tc>
        <w:tc>
          <w:tcPr>
            <w:tcW w:w="1292" w:type="dxa"/>
          </w:tcPr>
          <w:p w14:paraId="743AE09E" w14:textId="0BC02F72" w:rsidR="005110BC" w:rsidRPr="00AC7ABB" w:rsidRDefault="005110BC" w:rsidP="001B754B">
            <w:pPr>
              <w:jc w:val="center"/>
              <w:rPr>
                <w:sz w:val="18"/>
                <w:szCs w:val="18"/>
              </w:rPr>
            </w:pPr>
            <w:r w:rsidRPr="00AC7ABB">
              <w:rPr>
                <w:sz w:val="18"/>
                <w:szCs w:val="18"/>
              </w:rPr>
              <w:t>20/10/20</w:t>
            </w:r>
          </w:p>
        </w:tc>
        <w:tc>
          <w:tcPr>
            <w:tcW w:w="1365" w:type="dxa"/>
          </w:tcPr>
          <w:p w14:paraId="11C7F6E7" w14:textId="19119378" w:rsidR="005110BC" w:rsidRPr="00AC7ABB" w:rsidRDefault="005110BC" w:rsidP="001B754B">
            <w:pPr>
              <w:jc w:val="center"/>
              <w:rPr>
                <w:sz w:val="18"/>
                <w:szCs w:val="18"/>
              </w:rPr>
            </w:pPr>
            <w:r w:rsidRPr="00AC7ABB">
              <w:rPr>
                <w:sz w:val="18"/>
                <w:szCs w:val="18"/>
              </w:rPr>
              <w:t>21/10/20</w:t>
            </w:r>
          </w:p>
        </w:tc>
      </w:tr>
      <w:tr w:rsidR="005110BC" w:rsidRPr="00AC7ABB" w14:paraId="729DEFF2" w14:textId="77777777" w:rsidTr="006B0B1E">
        <w:trPr>
          <w:trHeight w:val="238"/>
        </w:trPr>
        <w:tc>
          <w:tcPr>
            <w:tcW w:w="1158" w:type="dxa"/>
            <w:vMerge/>
          </w:tcPr>
          <w:p w14:paraId="7293E2C4" w14:textId="77777777" w:rsidR="005110BC" w:rsidRPr="00AC7ABB" w:rsidRDefault="005110BC" w:rsidP="001B754B">
            <w:pPr>
              <w:jc w:val="center"/>
              <w:rPr>
                <w:sz w:val="18"/>
                <w:szCs w:val="18"/>
              </w:rPr>
            </w:pPr>
          </w:p>
        </w:tc>
        <w:tc>
          <w:tcPr>
            <w:tcW w:w="1123" w:type="dxa"/>
          </w:tcPr>
          <w:p w14:paraId="2E6F621B" w14:textId="12E510F9" w:rsidR="005110BC" w:rsidRPr="00AC7ABB" w:rsidRDefault="005110BC" w:rsidP="001B754B">
            <w:pPr>
              <w:jc w:val="center"/>
              <w:rPr>
                <w:sz w:val="18"/>
                <w:szCs w:val="18"/>
                <w:bdr w:val="none" w:sz="0" w:space="0" w:color="auto" w:frame="1"/>
                <w:lang w:val="es-419"/>
              </w:rPr>
            </w:pPr>
            <w:r w:rsidRPr="00AC7ABB">
              <w:rPr>
                <w:sz w:val="18"/>
                <w:szCs w:val="18"/>
                <w:bdr w:val="none" w:sz="0" w:space="0" w:color="auto" w:frame="1"/>
                <w:lang w:val="es-419"/>
              </w:rPr>
              <w:t>HU-48</w:t>
            </w:r>
          </w:p>
        </w:tc>
        <w:tc>
          <w:tcPr>
            <w:tcW w:w="1182" w:type="dxa"/>
          </w:tcPr>
          <w:p w14:paraId="021364AD" w14:textId="6E00968D" w:rsidR="005110BC" w:rsidRPr="00AC7ABB" w:rsidRDefault="005110BC" w:rsidP="001B754B">
            <w:pPr>
              <w:jc w:val="center"/>
              <w:rPr>
                <w:sz w:val="18"/>
                <w:szCs w:val="18"/>
              </w:rPr>
            </w:pPr>
            <w:r w:rsidRPr="00AC7ABB">
              <w:rPr>
                <w:sz w:val="18"/>
                <w:szCs w:val="18"/>
              </w:rPr>
              <w:t>8</w:t>
            </w:r>
          </w:p>
        </w:tc>
        <w:tc>
          <w:tcPr>
            <w:tcW w:w="1182" w:type="dxa"/>
            <w:vMerge/>
          </w:tcPr>
          <w:p w14:paraId="3D0A0389" w14:textId="77777777" w:rsidR="005110BC" w:rsidRPr="00AC7ABB" w:rsidRDefault="005110BC" w:rsidP="001B754B">
            <w:pPr>
              <w:jc w:val="center"/>
              <w:rPr>
                <w:sz w:val="18"/>
                <w:szCs w:val="18"/>
              </w:rPr>
            </w:pPr>
          </w:p>
        </w:tc>
        <w:tc>
          <w:tcPr>
            <w:tcW w:w="1194" w:type="dxa"/>
          </w:tcPr>
          <w:p w14:paraId="44366B93" w14:textId="337DBA9A" w:rsidR="005110BC" w:rsidRPr="00AC7ABB" w:rsidRDefault="005110BC" w:rsidP="001B754B">
            <w:pPr>
              <w:jc w:val="center"/>
              <w:rPr>
                <w:sz w:val="18"/>
                <w:szCs w:val="18"/>
              </w:rPr>
            </w:pPr>
            <w:r w:rsidRPr="00AC7ABB">
              <w:rPr>
                <w:sz w:val="18"/>
                <w:szCs w:val="18"/>
              </w:rPr>
              <w:t>Desarrollo</w:t>
            </w:r>
          </w:p>
        </w:tc>
        <w:tc>
          <w:tcPr>
            <w:tcW w:w="1292" w:type="dxa"/>
          </w:tcPr>
          <w:p w14:paraId="76C9B7D9" w14:textId="0D291870" w:rsidR="005110BC" w:rsidRPr="00AC7ABB" w:rsidRDefault="005110BC" w:rsidP="001B754B">
            <w:pPr>
              <w:jc w:val="center"/>
              <w:rPr>
                <w:sz w:val="18"/>
                <w:szCs w:val="18"/>
              </w:rPr>
            </w:pPr>
            <w:r w:rsidRPr="00AC7ABB">
              <w:rPr>
                <w:sz w:val="18"/>
                <w:szCs w:val="18"/>
              </w:rPr>
              <w:t>22/10/20</w:t>
            </w:r>
          </w:p>
        </w:tc>
        <w:tc>
          <w:tcPr>
            <w:tcW w:w="1365" w:type="dxa"/>
          </w:tcPr>
          <w:p w14:paraId="339EEAAE" w14:textId="5A1AAFD8" w:rsidR="005110BC" w:rsidRPr="00AC7ABB" w:rsidRDefault="005110BC" w:rsidP="001B754B">
            <w:pPr>
              <w:jc w:val="center"/>
              <w:rPr>
                <w:sz w:val="18"/>
                <w:szCs w:val="18"/>
              </w:rPr>
            </w:pPr>
            <w:r w:rsidRPr="00AC7ABB">
              <w:rPr>
                <w:sz w:val="18"/>
                <w:szCs w:val="18"/>
              </w:rPr>
              <w:t>22/10/20</w:t>
            </w:r>
          </w:p>
        </w:tc>
      </w:tr>
      <w:tr w:rsidR="005110BC" w:rsidRPr="00AC7ABB" w14:paraId="2AE70B76" w14:textId="77777777" w:rsidTr="006B0B1E">
        <w:trPr>
          <w:trHeight w:val="238"/>
        </w:trPr>
        <w:tc>
          <w:tcPr>
            <w:tcW w:w="1158" w:type="dxa"/>
            <w:vMerge/>
          </w:tcPr>
          <w:p w14:paraId="52D76A34" w14:textId="77777777" w:rsidR="005110BC" w:rsidRPr="00AC7ABB" w:rsidRDefault="005110BC" w:rsidP="001B754B">
            <w:pPr>
              <w:jc w:val="center"/>
              <w:rPr>
                <w:sz w:val="18"/>
                <w:szCs w:val="18"/>
              </w:rPr>
            </w:pPr>
          </w:p>
        </w:tc>
        <w:tc>
          <w:tcPr>
            <w:tcW w:w="1123" w:type="dxa"/>
          </w:tcPr>
          <w:p w14:paraId="2D122B57" w14:textId="51B6479F" w:rsidR="005110BC" w:rsidRPr="00AC7ABB" w:rsidRDefault="005110BC" w:rsidP="001B754B">
            <w:pPr>
              <w:jc w:val="center"/>
              <w:rPr>
                <w:sz w:val="18"/>
                <w:szCs w:val="18"/>
                <w:bdr w:val="none" w:sz="0" w:space="0" w:color="auto" w:frame="1"/>
                <w:lang w:val="es-419"/>
              </w:rPr>
            </w:pPr>
            <w:r w:rsidRPr="00AC7ABB">
              <w:rPr>
                <w:sz w:val="18"/>
                <w:szCs w:val="18"/>
                <w:bdr w:val="none" w:sz="0" w:space="0" w:color="auto" w:frame="1"/>
                <w:lang w:val="es-419"/>
              </w:rPr>
              <w:t>HT-1</w:t>
            </w:r>
            <w:r w:rsidR="008453AC" w:rsidRPr="00AC7ABB">
              <w:rPr>
                <w:sz w:val="18"/>
                <w:szCs w:val="18"/>
                <w:bdr w:val="none" w:sz="0" w:space="0" w:color="auto" w:frame="1"/>
                <w:lang w:val="es-419"/>
              </w:rPr>
              <w:t>1</w:t>
            </w:r>
          </w:p>
        </w:tc>
        <w:tc>
          <w:tcPr>
            <w:tcW w:w="1182" w:type="dxa"/>
          </w:tcPr>
          <w:p w14:paraId="2D156DB1" w14:textId="279C9E4E" w:rsidR="005110BC" w:rsidRPr="00AC7ABB" w:rsidRDefault="005110BC" w:rsidP="001B754B">
            <w:pPr>
              <w:jc w:val="center"/>
              <w:rPr>
                <w:sz w:val="18"/>
                <w:szCs w:val="18"/>
              </w:rPr>
            </w:pPr>
            <w:r w:rsidRPr="00AC7ABB">
              <w:rPr>
                <w:sz w:val="18"/>
                <w:szCs w:val="18"/>
              </w:rPr>
              <w:t>8</w:t>
            </w:r>
          </w:p>
        </w:tc>
        <w:tc>
          <w:tcPr>
            <w:tcW w:w="1182" w:type="dxa"/>
            <w:vMerge/>
          </w:tcPr>
          <w:p w14:paraId="2A1DE4E9" w14:textId="77777777" w:rsidR="005110BC" w:rsidRPr="00AC7ABB" w:rsidRDefault="005110BC" w:rsidP="001B754B">
            <w:pPr>
              <w:jc w:val="center"/>
              <w:rPr>
                <w:sz w:val="18"/>
                <w:szCs w:val="18"/>
              </w:rPr>
            </w:pPr>
          </w:p>
        </w:tc>
        <w:tc>
          <w:tcPr>
            <w:tcW w:w="1194" w:type="dxa"/>
          </w:tcPr>
          <w:p w14:paraId="57E38EAB" w14:textId="796C7883" w:rsidR="005110BC" w:rsidRPr="00AC7ABB" w:rsidRDefault="005110BC" w:rsidP="001B754B">
            <w:pPr>
              <w:jc w:val="center"/>
              <w:rPr>
                <w:sz w:val="18"/>
                <w:szCs w:val="18"/>
              </w:rPr>
            </w:pPr>
            <w:r w:rsidRPr="00AC7ABB">
              <w:rPr>
                <w:sz w:val="18"/>
                <w:szCs w:val="18"/>
              </w:rPr>
              <w:t>Pruebas</w:t>
            </w:r>
          </w:p>
        </w:tc>
        <w:tc>
          <w:tcPr>
            <w:tcW w:w="1292" w:type="dxa"/>
          </w:tcPr>
          <w:p w14:paraId="4FE50FA9" w14:textId="67A052C6" w:rsidR="005110BC" w:rsidRPr="00AC7ABB" w:rsidRDefault="005110BC" w:rsidP="001B754B">
            <w:pPr>
              <w:jc w:val="center"/>
              <w:rPr>
                <w:sz w:val="18"/>
                <w:szCs w:val="18"/>
              </w:rPr>
            </w:pPr>
            <w:r w:rsidRPr="00AC7ABB">
              <w:rPr>
                <w:sz w:val="18"/>
                <w:szCs w:val="18"/>
              </w:rPr>
              <w:t>23/10/20</w:t>
            </w:r>
          </w:p>
        </w:tc>
        <w:tc>
          <w:tcPr>
            <w:tcW w:w="1365" w:type="dxa"/>
          </w:tcPr>
          <w:p w14:paraId="2196A28F" w14:textId="383536BF" w:rsidR="005110BC" w:rsidRPr="00AC7ABB" w:rsidRDefault="005110BC" w:rsidP="001B754B">
            <w:pPr>
              <w:jc w:val="center"/>
              <w:rPr>
                <w:sz w:val="18"/>
                <w:szCs w:val="18"/>
              </w:rPr>
            </w:pPr>
            <w:r w:rsidRPr="00AC7ABB">
              <w:rPr>
                <w:sz w:val="18"/>
                <w:szCs w:val="18"/>
              </w:rPr>
              <w:t>23/10/20</w:t>
            </w:r>
          </w:p>
        </w:tc>
      </w:tr>
      <w:tr w:rsidR="00D202F4" w:rsidRPr="00AC7ABB" w14:paraId="5B3C8ABC" w14:textId="77777777" w:rsidTr="006B0B1E">
        <w:trPr>
          <w:trHeight w:val="238"/>
        </w:trPr>
        <w:tc>
          <w:tcPr>
            <w:tcW w:w="1158" w:type="dxa"/>
            <w:vMerge w:val="restart"/>
          </w:tcPr>
          <w:p w14:paraId="0823D6A2" w14:textId="6F0F7E7B" w:rsidR="00D202F4" w:rsidRPr="00AC7ABB" w:rsidRDefault="00D202F4" w:rsidP="001B754B">
            <w:pPr>
              <w:jc w:val="center"/>
              <w:rPr>
                <w:sz w:val="18"/>
                <w:szCs w:val="18"/>
              </w:rPr>
            </w:pPr>
            <w:r w:rsidRPr="00AC7ABB">
              <w:rPr>
                <w:sz w:val="18"/>
                <w:szCs w:val="18"/>
              </w:rPr>
              <w:t>8</w:t>
            </w:r>
          </w:p>
        </w:tc>
        <w:tc>
          <w:tcPr>
            <w:tcW w:w="1123" w:type="dxa"/>
          </w:tcPr>
          <w:p w14:paraId="61EDA9B7" w14:textId="114770F1"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49</w:t>
            </w:r>
          </w:p>
        </w:tc>
        <w:tc>
          <w:tcPr>
            <w:tcW w:w="1182" w:type="dxa"/>
          </w:tcPr>
          <w:p w14:paraId="7594B967" w14:textId="4CE6CE69" w:rsidR="00D202F4" w:rsidRPr="00AC7ABB" w:rsidRDefault="00D202F4" w:rsidP="001B754B">
            <w:pPr>
              <w:jc w:val="center"/>
              <w:rPr>
                <w:sz w:val="18"/>
                <w:szCs w:val="18"/>
              </w:rPr>
            </w:pPr>
            <w:r w:rsidRPr="00AC7ABB">
              <w:rPr>
                <w:sz w:val="18"/>
                <w:szCs w:val="18"/>
              </w:rPr>
              <w:t>16</w:t>
            </w:r>
          </w:p>
        </w:tc>
        <w:tc>
          <w:tcPr>
            <w:tcW w:w="1182" w:type="dxa"/>
            <w:vMerge w:val="restart"/>
          </w:tcPr>
          <w:p w14:paraId="6599A225" w14:textId="724D414D" w:rsidR="00D202F4" w:rsidRPr="00AC7ABB" w:rsidRDefault="00D202F4" w:rsidP="001B754B">
            <w:pPr>
              <w:jc w:val="center"/>
              <w:rPr>
                <w:sz w:val="18"/>
                <w:szCs w:val="18"/>
              </w:rPr>
            </w:pPr>
            <w:r w:rsidRPr="00AC7ABB">
              <w:rPr>
                <w:sz w:val="18"/>
                <w:szCs w:val="18"/>
              </w:rPr>
              <w:t>120</w:t>
            </w:r>
          </w:p>
        </w:tc>
        <w:tc>
          <w:tcPr>
            <w:tcW w:w="1194" w:type="dxa"/>
          </w:tcPr>
          <w:p w14:paraId="51EE5DDA" w14:textId="30C33B1E" w:rsidR="00D202F4" w:rsidRPr="00AC7ABB" w:rsidRDefault="00D202F4" w:rsidP="001B754B">
            <w:pPr>
              <w:jc w:val="center"/>
              <w:rPr>
                <w:sz w:val="18"/>
                <w:szCs w:val="18"/>
              </w:rPr>
            </w:pPr>
            <w:r w:rsidRPr="00AC7ABB">
              <w:rPr>
                <w:sz w:val="18"/>
                <w:szCs w:val="18"/>
              </w:rPr>
              <w:t>Desarrollo</w:t>
            </w:r>
          </w:p>
        </w:tc>
        <w:tc>
          <w:tcPr>
            <w:tcW w:w="1292" w:type="dxa"/>
          </w:tcPr>
          <w:p w14:paraId="40934A10" w14:textId="3570D471" w:rsidR="00D202F4" w:rsidRPr="00AC7ABB" w:rsidRDefault="00D202F4" w:rsidP="001B754B">
            <w:pPr>
              <w:jc w:val="center"/>
              <w:rPr>
                <w:sz w:val="18"/>
                <w:szCs w:val="18"/>
              </w:rPr>
            </w:pPr>
            <w:r w:rsidRPr="00AC7ABB">
              <w:rPr>
                <w:sz w:val="18"/>
                <w:szCs w:val="18"/>
              </w:rPr>
              <w:t>26/10/20</w:t>
            </w:r>
          </w:p>
        </w:tc>
        <w:tc>
          <w:tcPr>
            <w:tcW w:w="1365" w:type="dxa"/>
          </w:tcPr>
          <w:p w14:paraId="6D8D27CB" w14:textId="5371B862" w:rsidR="00D202F4" w:rsidRPr="00AC7ABB" w:rsidRDefault="00D202F4" w:rsidP="001B754B">
            <w:pPr>
              <w:jc w:val="center"/>
              <w:rPr>
                <w:sz w:val="18"/>
                <w:szCs w:val="18"/>
              </w:rPr>
            </w:pPr>
            <w:r w:rsidRPr="00AC7ABB">
              <w:rPr>
                <w:sz w:val="18"/>
                <w:szCs w:val="18"/>
              </w:rPr>
              <w:t>27/10/20</w:t>
            </w:r>
          </w:p>
        </w:tc>
      </w:tr>
      <w:tr w:rsidR="00D202F4" w:rsidRPr="00AC7ABB" w14:paraId="4D446E03" w14:textId="77777777" w:rsidTr="006B0B1E">
        <w:trPr>
          <w:trHeight w:val="238"/>
        </w:trPr>
        <w:tc>
          <w:tcPr>
            <w:tcW w:w="1158" w:type="dxa"/>
            <w:vMerge/>
          </w:tcPr>
          <w:p w14:paraId="636E2AF5" w14:textId="77777777" w:rsidR="00D202F4" w:rsidRPr="00AC7ABB" w:rsidRDefault="00D202F4" w:rsidP="001B754B">
            <w:pPr>
              <w:jc w:val="center"/>
              <w:rPr>
                <w:sz w:val="18"/>
                <w:szCs w:val="18"/>
              </w:rPr>
            </w:pPr>
          </w:p>
        </w:tc>
        <w:tc>
          <w:tcPr>
            <w:tcW w:w="1123" w:type="dxa"/>
          </w:tcPr>
          <w:p w14:paraId="1472D9F7" w14:textId="566FA8A8"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50</w:t>
            </w:r>
          </w:p>
        </w:tc>
        <w:tc>
          <w:tcPr>
            <w:tcW w:w="1182" w:type="dxa"/>
          </w:tcPr>
          <w:p w14:paraId="15208DDC" w14:textId="4D897DF7" w:rsidR="00D202F4" w:rsidRPr="00AC7ABB" w:rsidRDefault="00D202F4" w:rsidP="001B754B">
            <w:pPr>
              <w:jc w:val="center"/>
              <w:rPr>
                <w:sz w:val="18"/>
                <w:szCs w:val="18"/>
              </w:rPr>
            </w:pPr>
            <w:r w:rsidRPr="00AC7ABB">
              <w:rPr>
                <w:sz w:val="18"/>
                <w:szCs w:val="18"/>
              </w:rPr>
              <w:t>8</w:t>
            </w:r>
          </w:p>
        </w:tc>
        <w:tc>
          <w:tcPr>
            <w:tcW w:w="1182" w:type="dxa"/>
            <w:vMerge/>
          </w:tcPr>
          <w:p w14:paraId="1CEEDC15" w14:textId="77777777" w:rsidR="00D202F4" w:rsidRPr="00AC7ABB" w:rsidRDefault="00D202F4" w:rsidP="001B754B">
            <w:pPr>
              <w:jc w:val="center"/>
              <w:rPr>
                <w:sz w:val="18"/>
                <w:szCs w:val="18"/>
              </w:rPr>
            </w:pPr>
          </w:p>
        </w:tc>
        <w:tc>
          <w:tcPr>
            <w:tcW w:w="1194" w:type="dxa"/>
          </w:tcPr>
          <w:p w14:paraId="127DDD16" w14:textId="64908B30" w:rsidR="00D202F4" w:rsidRPr="00AC7ABB" w:rsidRDefault="00D202F4" w:rsidP="001B754B">
            <w:pPr>
              <w:jc w:val="center"/>
              <w:rPr>
                <w:sz w:val="18"/>
                <w:szCs w:val="18"/>
              </w:rPr>
            </w:pPr>
            <w:r w:rsidRPr="00AC7ABB">
              <w:rPr>
                <w:sz w:val="18"/>
                <w:szCs w:val="18"/>
              </w:rPr>
              <w:t>Desarrollo</w:t>
            </w:r>
          </w:p>
        </w:tc>
        <w:tc>
          <w:tcPr>
            <w:tcW w:w="1292" w:type="dxa"/>
          </w:tcPr>
          <w:p w14:paraId="0197451A" w14:textId="4AC606CC" w:rsidR="00D202F4" w:rsidRPr="00AC7ABB" w:rsidRDefault="00D202F4" w:rsidP="001B754B">
            <w:pPr>
              <w:jc w:val="center"/>
              <w:rPr>
                <w:sz w:val="18"/>
                <w:szCs w:val="18"/>
              </w:rPr>
            </w:pPr>
            <w:r w:rsidRPr="00AC7ABB">
              <w:rPr>
                <w:sz w:val="18"/>
                <w:szCs w:val="18"/>
              </w:rPr>
              <w:t>2</w:t>
            </w:r>
            <w:r w:rsidR="009A661C" w:rsidRPr="00AC7ABB">
              <w:rPr>
                <w:sz w:val="18"/>
                <w:szCs w:val="18"/>
              </w:rPr>
              <w:t>8</w:t>
            </w:r>
            <w:r w:rsidRPr="00AC7ABB">
              <w:rPr>
                <w:sz w:val="18"/>
                <w:szCs w:val="18"/>
              </w:rPr>
              <w:t>/10/20</w:t>
            </w:r>
          </w:p>
        </w:tc>
        <w:tc>
          <w:tcPr>
            <w:tcW w:w="1365" w:type="dxa"/>
          </w:tcPr>
          <w:p w14:paraId="23429B16" w14:textId="4C4275F6" w:rsidR="00D202F4" w:rsidRPr="00AC7ABB" w:rsidRDefault="009A661C" w:rsidP="001B754B">
            <w:pPr>
              <w:jc w:val="center"/>
              <w:rPr>
                <w:sz w:val="18"/>
                <w:szCs w:val="18"/>
              </w:rPr>
            </w:pPr>
            <w:r w:rsidRPr="00AC7ABB">
              <w:rPr>
                <w:sz w:val="18"/>
                <w:szCs w:val="18"/>
              </w:rPr>
              <w:t>28/10/20</w:t>
            </w:r>
          </w:p>
        </w:tc>
      </w:tr>
      <w:tr w:rsidR="00D202F4" w:rsidRPr="00AC7ABB" w14:paraId="597531B7" w14:textId="77777777" w:rsidTr="006B0B1E">
        <w:trPr>
          <w:trHeight w:val="238"/>
        </w:trPr>
        <w:tc>
          <w:tcPr>
            <w:tcW w:w="1158" w:type="dxa"/>
            <w:vMerge/>
          </w:tcPr>
          <w:p w14:paraId="57FA6E6F" w14:textId="77777777" w:rsidR="00D202F4" w:rsidRPr="00AC7ABB" w:rsidRDefault="00D202F4" w:rsidP="001B754B">
            <w:pPr>
              <w:jc w:val="center"/>
              <w:rPr>
                <w:sz w:val="18"/>
                <w:szCs w:val="18"/>
              </w:rPr>
            </w:pPr>
          </w:p>
        </w:tc>
        <w:tc>
          <w:tcPr>
            <w:tcW w:w="1123" w:type="dxa"/>
          </w:tcPr>
          <w:p w14:paraId="3D6B8353" w14:textId="182650B9"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51</w:t>
            </w:r>
          </w:p>
        </w:tc>
        <w:tc>
          <w:tcPr>
            <w:tcW w:w="1182" w:type="dxa"/>
          </w:tcPr>
          <w:p w14:paraId="6099C950" w14:textId="2EB2552F" w:rsidR="00D202F4" w:rsidRPr="00AC7ABB" w:rsidRDefault="00D202F4" w:rsidP="001B754B">
            <w:pPr>
              <w:jc w:val="center"/>
              <w:rPr>
                <w:sz w:val="18"/>
                <w:szCs w:val="18"/>
              </w:rPr>
            </w:pPr>
            <w:r w:rsidRPr="00AC7ABB">
              <w:rPr>
                <w:sz w:val="18"/>
                <w:szCs w:val="18"/>
              </w:rPr>
              <w:t>8</w:t>
            </w:r>
          </w:p>
        </w:tc>
        <w:tc>
          <w:tcPr>
            <w:tcW w:w="1182" w:type="dxa"/>
            <w:vMerge/>
          </w:tcPr>
          <w:p w14:paraId="06CCEAD1" w14:textId="77777777" w:rsidR="00D202F4" w:rsidRPr="00AC7ABB" w:rsidRDefault="00D202F4" w:rsidP="001B754B">
            <w:pPr>
              <w:jc w:val="center"/>
              <w:rPr>
                <w:sz w:val="18"/>
                <w:szCs w:val="18"/>
              </w:rPr>
            </w:pPr>
          </w:p>
        </w:tc>
        <w:tc>
          <w:tcPr>
            <w:tcW w:w="1194" w:type="dxa"/>
          </w:tcPr>
          <w:p w14:paraId="7E5904DA" w14:textId="4153D05A" w:rsidR="00D202F4" w:rsidRPr="00AC7ABB" w:rsidRDefault="00D202F4" w:rsidP="001B754B">
            <w:pPr>
              <w:jc w:val="center"/>
              <w:rPr>
                <w:sz w:val="18"/>
                <w:szCs w:val="18"/>
              </w:rPr>
            </w:pPr>
            <w:r w:rsidRPr="00AC7ABB">
              <w:rPr>
                <w:sz w:val="18"/>
                <w:szCs w:val="18"/>
              </w:rPr>
              <w:t>Desarrollo</w:t>
            </w:r>
          </w:p>
        </w:tc>
        <w:tc>
          <w:tcPr>
            <w:tcW w:w="1292" w:type="dxa"/>
          </w:tcPr>
          <w:p w14:paraId="381C107D" w14:textId="50513376" w:rsidR="00D202F4" w:rsidRPr="00AC7ABB" w:rsidRDefault="009A661C" w:rsidP="001B754B">
            <w:pPr>
              <w:jc w:val="center"/>
              <w:rPr>
                <w:sz w:val="18"/>
                <w:szCs w:val="18"/>
              </w:rPr>
            </w:pPr>
            <w:r w:rsidRPr="00AC7ABB">
              <w:rPr>
                <w:sz w:val="18"/>
                <w:szCs w:val="18"/>
              </w:rPr>
              <w:t>29/10/20</w:t>
            </w:r>
          </w:p>
        </w:tc>
        <w:tc>
          <w:tcPr>
            <w:tcW w:w="1365" w:type="dxa"/>
          </w:tcPr>
          <w:p w14:paraId="27B15777" w14:textId="1BFC36FA" w:rsidR="00D202F4" w:rsidRPr="00AC7ABB" w:rsidRDefault="009A661C" w:rsidP="001B754B">
            <w:pPr>
              <w:jc w:val="center"/>
              <w:rPr>
                <w:sz w:val="18"/>
                <w:szCs w:val="18"/>
              </w:rPr>
            </w:pPr>
            <w:r w:rsidRPr="00AC7ABB">
              <w:rPr>
                <w:sz w:val="18"/>
                <w:szCs w:val="18"/>
              </w:rPr>
              <w:t>29/10/20</w:t>
            </w:r>
          </w:p>
        </w:tc>
      </w:tr>
      <w:tr w:rsidR="00D202F4" w:rsidRPr="00AC7ABB" w14:paraId="0129BB4C" w14:textId="77777777" w:rsidTr="006B0B1E">
        <w:trPr>
          <w:trHeight w:val="238"/>
        </w:trPr>
        <w:tc>
          <w:tcPr>
            <w:tcW w:w="1158" w:type="dxa"/>
            <w:vMerge/>
          </w:tcPr>
          <w:p w14:paraId="15031E37" w14:textId="77777777" w:rsidR="00D202F4" w:rsidRPr="00AC7ABB" w:rsidRDefault="00D202F4" w:rsidP="001B754B">
            <w:pPr>
              <w:jc w:val="center"/>
              <w:rPr>
                <w:sz w:val="18"/>
                <w:szCs w:val="18"/>
              </w:rPr>
            </w:pPr>
          </w:p>
        </w:tc>
        <w:tc>
          <w:tcPr>
            <w:tcW w:w="1123" w:type="dxa"/>
          </w:tcPr>
          <w:p w14:paraId="33AAD835" w14:textId="6ECEF4FA"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52</w:t>
            </w:r>
          </w:p>
        </w:tc>
        <w:tc>
          <w:tcPr>
            <w:tcW w:w="1182" w:type="dxa"/>
          </w:tcPr>
          <w:p w14:paraId="3C3533E2" w14:textId="0A7AA77F" w:rsidR="00D202F4" w:rsidRPr="00AC7ABB" w:rsidRDefault="00D202F4" w:rsidP="001B754B">
            <w:pPr>
              <w:jc w:val="center"/>
              <w:rPr>
                <w:sz w:val="18"/>
                <w:szCs w:val="18"/>
              </w:rPr>
            </w:pPr>
            <w:r w:rsidRPr="00AC7ABB">
              <w:rPr>
                <w:sz w:val="18"/>
                <w:szCs w:val="18"/>
              </w:rPr>
              <w:t>8</w:t>
            </w:r>
          </w:p>
        </w:tc>
        <w:tc>
          <w:tcPr>
            <w:tcW w:w="1182" w:type="dxa"/>
            <w:vMerge/>
          </w:tcPr>
          <w:p w14:paraId="60143BA4" w14:textId="77777777" w:rsidR="00D202F4" w:rsidRPr="00AC7ABB" w:rsidRDefault="00D202F4" w:rsidP="001B754B">
            <w:pPr>
              <w:jc w:val="center"/>
              <w:rPr>
                <w:sz w:val="18"/>
                <w:szCs w:val="18"/>
              </w:rPr>
            </w:pPr>
          </w:p>
        </w:tc>
        <w:tc>
          <w:tcPr>
            <w:tcW w:w="1194" w:type="dxa"/>
          </w:tcPr>
          <w:p w14:paraId="0340FAEB" w14:textId="476CDDD8" w:rsidR="00D202F4" w:rsidRPr="00AC7ABB" w:rsidRDefault="00D202F4" w:rsidP="001B754B">
            <w:pPr>
              <w:jc w:val="center"/>
              <w:rPr>
                <w:sz w:val="18"/>
                <w:szCs w:val="18"/>
              </w:rPr>
            </w:pPr>
            <w:r w:rsidRPr="00AC7ABB">
              <w:rPr>
                <w:sz w:val="18"/>
                <w:szCs w:val="18"/>
              </w:rPr>
              <w:t>Desarrollo</w:t>
            </w:r>
          </w:p>
        </w:tc>
        <w:tc>
          <w:tcPr>
            <w:tcW w:w="1292" w:type="dxa"/>
          </w:tcPr>
          <w:p w14:paraId="6EE6B1E8" w14:textId="0FB18395" w:rsidR="00D202F4" w:rsidRPr="00AC7ABB" w:rsidRDefault="009A661C" w:rsidP="001B754B">
            <w:pPr>
              <w:jc w:val="center"/>
              <w:rPr>
                <w:sz w:val="18"/>
                <w:szCs w:val="18"/>
              </w:rPr>
            </w:pPr>
            <w:r w:rsidRPr="00AC7ABB">
              <w:rPr>
                <w:sz w:val="18"/>
                <w:szCs w:val="18"/>
              </w:rPr>
              <w:t>30/10/20</w:t>
            </w:r>
          </w:p>
        </w:tc>
        <w:tc>
          <w:tcPr>
            <w:tcW w:w="1365" w:type="dxa"/>
          </w:tcPr>
          <w:p w14:paraId="2343F564" w14:textId="6629D501" w:rsidR="00D202F4" w:rsidRPr="00AC7ABB" w:rsidRDefault="009A661C" w:rsidP="001B754B">
            <w:pPr>
              <w:jc w:val="center"/>
              <w:rPr>
                <w:sz w:val="18"/>
                <w:szCs w:val="18"/>
              </w:rPr>
            </w:pPr>
            <w:r w:rsidRPr="00AC7ABB">
              <w:rPr>
                <w:sz w:val="18"/>
                <w:szCs w:val="18"/>
              </w:rPr>
              <w:t>30/10/20</w:t>
            </w:r>
          </w:p>
        </w:tc>
      </w:tr>
      <w:tr w:rsidR="00D202F4" w:rsidRPr="00AC7ABB" w14:paraId="568687FB" w14:textId="77777777" w:rsidTr="006B0B1E">
        <w:trPr>
          <w:trHeight w:val="238"/>
        </w:trPr>
        <w:tc>
          <w:tcPr>
            <w:tcW w:w="1158" w:type="dxa"/>
            <w:vMerge/>
          </w:tcPr>
          <w:p w14:paraId="451DD950" w14:textId="77777777" w:rsidR="00D202F4" w:rsidRPr="00AC7ABB" w:rsidRDefault="00D202F4" w:rsidP="001B754B">
            <w:pPr>
              <w:jc w:val="center"/>
              <w:rPr>
                <w:sz w:val="18"/>
                <w:szCs w:val="18"/>
              </w:rPr>
            </w:pPr>
          </w:p>
        </w:tc>
        <w:tc>
          <w:tcPr>
            <w:tcW w:w="1123" w:type="dxa"/>
          </w:tcPr>
          <w:p w14:paraId="2526AEE7" w14:textId="74C20940"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53</w:t>
            </w:r>
          </w:p>
        </w:tc>
        <w:tc>
          <w:tcPr>
            <w:tcW w:w="1182" w:type="dxa"/>
          </w:tcPr>
          <w:p w14:paraId="5810896A" w14:textId="1E786830" w:rsidR="00D202F4" w:rsidRPr="00AC7ABB" w:rsidRDefault="00D202F4" w:rsidP="001B754B">
            <w:pPr>
              <w:jc w:val="center"/>
              <w:rPr>
                <w:sz w:val="18"/>
                <w:szCs w:val="18"/>
              </w:rPr>
            </w:pPr>
            <w:r w:rsidRPr="00AC7ABB">
              <w:rPr>
                <w:sz w:val="18"/>
                <w:szCs w:val="18"/>
              </w:rPr>
              <w:t>8</w:t>
            </w:r>
          </w:p>
        </w:tc>
        <w:tc>
          <w:tcPr>
            <w:tcW w:w="1182" w:type="dxa"/>
            <w:vMerge/>
          </w:tcPr>
          <w:p w14:paraId="0D749BE0" w14:textId="77777777" w:rsidR="00D202F4" w:rsidRPr="00AC7ABB" w:rsidRDefault="00D202F4" w:rsidP="001B754B">
            <w:pPr>
              <w:jc w:val="center"/>
              <w:rPr>
                <w:sz w:val="18"/>
                <w:szCs w:val="18"/>
              </w:rPr>
            </w:pPr>
          </w:p>
        </w:tc>
        <w:tc>
          <w:tcPr>
            <w:tcW w:w="1194" w:type="dxa"/>
          </w:tcPr>
          <w:p w14:paraId="4D8C9739" w14:textId="36877672" w:rsidR="00D202F4" w:rsidRPr="00AC7ABB" w:rsidRDefault="00D202F4" w:rsidP="001B754B">
            <w:pPr>
              <w:jc w:val="center"/>
              <w:rPr>
                <w:sz w:val="18"/>
                <w:szCs w:val="18"/>
              </w:rPr>
            </w:pPr>
            <w:r w:rsidRPr="00AC7ABB">
              <w:rPr>
                <w:sz w:val="18"/>
                <w:szCs w:val="18"/>
              </w:rPr>
              <w:t>Desarrollo</w:t>
            </w:r>
          </w:p>
        </w:tc>
        <w:tc>
          <w:tcPr>
            <w:tcW w:w="1292" w:type="dxa"/>
          </w:tcPr>
          <w:p w14:paraId="25923E0D" w14:textId="454985A3" w:rsidR="00D202F4" w:rsidRPr="00AC7ABB" w:rsidRDefault="009A661C" w:rsidP="001B754B">
            <w:pPr>
              <w:jc w:val="center"/>
              <w:rPr>
                <w:sz w:val="18"/>
                <w:szCs w:val="18"/>
              </w:rPr>
            </w:pPr>
            <w:r w:rsidRPr="00AC7ABB">
              <w:rPr>
                <w:sz w:val="18"/>
                <w:szCs w:val="18"/>
              </w:rPr>
              <w:t>02/11/20</w:t>
            </w:r>
          </w:p>
        </w:tc>
        <w:tc>
          <w:tcPr>
            <w:tcW w:w="1365" w:type="dxa"/>
          </w:tcPr>
          <w:p w14:paraId="7663321D" w14:textId="618D920F" w:rsidR="00D202F4" w:rsidRPr="00AC7ABB" w:rsidRDefault="009A661C" w:rsidP="001B754B">
            <w:pPr>
              <w:jc w:val="center"/>
              <w:rPr>
                <w:sz w:val="18"/>
                <w:szCs w:val="18"/>
              </w:rPr>
            </w:pPr>
            <w:r w:rsidRPr="00AC7ABB">
              <w:rPr>
                <w:sz w:val="18"/>
                <w:szCs w:val="18"/>
              </w:rPr>
              <w:t>02/11/20</w:t>
            </w:r>
          </w:p>
        </w:tc>
      </w:tr>
      <w:tr w:rsidR="00D202F4" w:rsidRPr="00AC7ABB" w14:paraId="7A02FD83" w14:textId="77777777" w:rsidTr="006B0B1E">
        <w:trPr>
          <w:trHeight w:val="238"/>
        </w:trPr>
        <w:tc>
          <w:tcPr>
            <w:tcW w:w="1158" w:type="dxa"/>
            <w:vMerge/>
          </w:tcPr>
          <w:p w14:paraId="76F3DBC2" w14:textId="77777777" w:rsidR="00D202F4" w:rsidRPr="00AC7ABB" w:rsidRDefault="00D202F4" w:rsidP="001B754B">
            <w:pPr>
              <w:jc w:val="center"/>
              <w:rPr>
                <w:sz w:val="18"/>
                <w:szCs w:val="18"/>
              </w:rPr>
            </w:pPr>
          </w:p>
        </w:tc>
        <w:tc>
          <w:tcPr>
            <w:tcW w:w="1123" w:type="dxa"/>
          </w:tcPr>
          <w:p w14:paraId="0442A727" w14:textId="3EB23CD8"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54</w:t>
            </w:r>
          </w:p>
        </w:tc>
        <w:tc>
          <w:tcPr>
            <w:tcW w:w="1182" w:type="dxa"/>
          </w:tcPr>
          <w:p w14:paraId="0C133872" w14:textId="0C41C3FF" w:rsidR="00D202F4" w:rsidRPr="00AC7ABB" w:rsidRDefault="00D202F4" w:rsidP="001B754B">
            <w:pPr>
              <w:jc w:val="center"/>
              <w:rPr>
                <w:sz w:val="18"/>
                <w:szCs w:val="18"/>
              </w:rPr>
            </w:pPr>
            <w:r w:rsidRPr="00AC7ABB">
              <w:rPr>
                <w:sz w:val="18"/>
                <w:szCs w:val="18"/>
              </w:rPr>
              <w:t>8</w:t>
            </w:r>
          </w:p>
        </w:tc>
        <w:tc>
          <w:tcPr>
            <w:tcW w:w="1182" w:type="dxa"/>
            <w:vMerge/>
          </w:tcPr>
          <w:p w14:paraId="58692682" w14:textId="77777777" w:rsidR="00D202F4" w:rsidRPr="00AC7ABB" w:rsidRDefault="00D202F4" w:rsidP="001B754B">
            <w:pPr>
              <w:jc w:val="center"/>
              <w:rPr>
                <w:sz w:val="18"/>
                <w:szCs w:val="18"/>
              </w:rPr>
            </w:pPr>
          </w:p>
        </w:tc>
        <w:tc>
          <w:tcPr>
            <w:tcW w:w="1194" w:type="dxa"/>
          </w:tcPr>
          <w:p w14:paraId="54F732CD" w14:textId="05D7B821" w:rsidR="00D202F4" w:rsidRPr="00AC7ABB" w:rsidRDefault="00D202F4" w:rsidP="001B754B">
            <w:pPr>
              <w:jc w:val="center"/>
              <w:rPr>
                <w:sz w:val="18"/>
                <w:szCs w:val="18"/>
              </w:rPr>
            </w:pPr>
            <w:r w:rsidRPr="00AC7ABB">
              <w:rPr>
                <w:sz w:val="18"/>
                <w:szCs w:val="18"/>
              </w:rPr>
              <w:t>Desarrollo</w:t>
            </w:r>
          </w:p>
        </w:tc>
        <w:tc>
          <w:tcPr>
            <w:tcW w:w="1292" w:type="dxa"/>
          </w:tcPr>
          <w:p w14:paraId="2A64B9B1" w14:textId="6ADFCDCE" w:rsidR="00D202F4" w:rsidRPr="00AC7ABB" w:rsidRDefault="009A661C" w:rsidP="001B754B">
            <w:pPr>
              <w:jc w:val="center"/>
              <w:rPr>
                <w:sz w:val="18"/>
                <w:szCs w:val="18"/>
              </w:rPr>
            </w:pPr>
            <w:r w:rsidRPr="00AC7ABB">
              <w:rPr>
                <w:sz w:val="18"/>
                <w:szCs w:val="18"/>
              </w:rPr>
              <w:t>03/11/20</w:t>
            </w:r>
          </w:p>
        </w:tc>
        <w:tc>
          <w:tcPr>
            <w:tcW w:w="1365" w:type="dxa"/>
          </w:tcPr>
          <w:p w14:paraId="75347F42" w14:textId="3C96ED60" w:rsidR="00D202F4" w:rsidRPr="00AC7ABB" w:rsidRDefault="009A661C" w:rsidP="001B754B">
            <w:pPr>
              <w:jc w:val="center"/>
              <w:rPr>
                <w:sz w:val="18"/>
                <w:szCs w:val="18"/>
              </w:rPr>
            </w:pPr>
            <w:r w:rsidRPr="00AC7ABB">
              <w:rPr>
                <w:sz w:val="18"/>
                <w:szCs w:val="18"/>
              </w:rPr>
              <w:t>03/11/20</w:t>
            </w:r>
          </w:p>
        </w:tc>
      </w:tr>
      <w:tr w:rsidR="00D202F4" w:rsidRPr="00AC7ABB" w14:paraId="7F41D76F" w14:textId="77777777" w:rsidTr="006B0B1E">
        <w:trPr>
          <w:trHeight w:val="238"/>
        </w:trPr>
        <w:tc>
          <w:tcPr>
            <w:tcW w:w="1158" w:type="dxa"/>
            <w:vMerge/>
          </w:tcPr>
          <w:p w14:paraId="3948F2C7" w14:textId="77777777" w:rsidR="00D202F4" w:rsidRPr="00AC7ABB" w:rsidRDefault="00D202F4" w:rsidP="001B754B">
            <w:pPr>
              <w:jc w:val="center"/>
              <w:rPr>
                <w:sz w:val="18"/>
                <w:szCs w:val="18"/>
              </w:rPr>
            </w:pPr>
          </w:p>
        </w:tc>
        <w:tc>
          <w:tcPr>
            <w:tcW w:w="1123" w:type="dxa"/>
          </w:tcPr>
          <w:p w14:paraId="3E9698FB" w14:textId="46982605"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55</w:t>
            </w:r>
          </w:p>
        </w:tc>
        <w:tc>
          <w:tcPr>
            <w:tcW w:w="1182" w:type="dxa"/>
          </w:tcPr>
          <w:p w14:paraId="3277A31C" w14:textId="335B78ED" w:rsidR="00D202F4" w:rsidRPr="00AC7ABB" w:rsidRDefault="00D202F4" w:rsidP="001B754B">
            <w:pPr>
              <w:jc w:val="center"/>
              <w:rPr>
                <w:sz w:val="18"/>
                <w:szCs w:val="18"/>
              </w:rPr>
            </w:pPr>
            <w:r w:rsidRPr="00AC7ABB">
              <w:rPr>
                <w:sz w:val="18"/>
                <w:szCs w:val="18"/>
              </w:rPr>
              <w:t>16</w:t>
            </w:r>
          </w:p>
        </w:tc>
        <w:tc>
          <w:tcPr>
            <w:tcW w:w="1182" w:type="dxa"/>
            <w:vMerge/>
          </w:tcPr>
          <w:p w14:paraId="32B93F6A" w14:textId="77777777" w:rsidR="00D202F4" w:rsidRPr="00AC7ABB" w:rsidRDefault="00D202F4" w:rsidP="001B754B">
            <w:pPr>
              <w:jc w:val="center"/>
              <w:rPr>
                <w:sz w:val="18"/>
                <w:szCs w:val="18"/>
              </w:rPr>
            </w:pPr>
          </w:p>
        </w:tc>
        <w:tc>
          <w:tcPr>
            <w:tcW w:w="1194" w:type="dxa"/>
          </w:tcPr>
          <w:p w14:paraId="07C2A1F9" w14:textId="3FBF6CC1" w:rsidR="00D202F4" w:rsidRPr="00AC7ABB" w:rsidRDefault="00D202F4" w:rsidP="001B754B">
            <w:pPr>
              <w:jc w:val="center"/>
              <w:rPr>
                <w:sz w:val="18"/>
                <w:szCs w:val="18"/>
              </w:rPr>
            </w:pPr>
            <w:r w:rsidRPr="00AC7ABB">
              <w:rPr>
                <w:sz w:val="18"/>
                <w:szCs w:val="18"/>
              </w:rPr>
              <w:t>Desarrollo</w:t>
            </w:r>
          </w:p>
        </w:tc>
        <w:tc>
          <w:tcPr>
            <w:tcW w:w="1292" w:type="dxa"/>
          </w:tcPr>
          <w:p w14:paraId="50CC867A" w14:textId="11C7E4CD" w:rsidR="00D202F4" w:rsidRPr="00AC7ABB" w:rsidRDefault="009A661C" w:rsidP="001B754B">
            <w:pPr>
              <w:jc w:val="center"/>
              <w:rPr>
                <w:sz w:val="18"/>
                <w:szCs w:val="18"/>
              </w:rPr>
            </w:pPr>
            <w:r w:rsidRPr="00AC7ABB">
              <w:rPr>
                <w:sz w:val="18"/>
                <w:szCs w:val="18"/>
              </w:rPr>
              <w:t>04/11/20</w:t>
            </w:r>
          </w:p>
        </w:tc>
        <w:tc>
          <w:tcPr>
            <w:tcW w:w="1365" w:type="dxa"/>
          </w:tcPr>
          <w:p w14:paraId="514FD8ED" w14:textId="53344AB8" w:rsidR="00D202F4" w:rsidRPr="00AC7ABB" w:rsidRDefault="009A661C" w:rsidP="001B754B">
            <w:pPr>
              <w:jc w:val="center"/>
              <w:rPr>
                <w:sz w:val="18"/>
                <w:szCs w:val="18"/>
              </w:rPr>
            </w:pPr>
            <w:r w:rsidRPr="00AC7ABB">
              <w:rPr>
                <w:sz w:val="18"/>
                <w:szCs w:val="18"/>
              </w:rPr>
              <w:t>05/11/20</w:t>
            </w:r>
          </w:p>
        </w:tc>
      </w:tr>
      <w:tr w:rsidR="00D202F4" w:rsidRPr="00AC7ABB" w14:paraId="32CD82AB" w14:textId="77777777" w:rsidTr="006B0B1E">
        <w:trPr>
          <w:trHeight w:val="238"/>
        </w:trPr>
        <w:tc>
          <w:tcPr>
            <w:tcW w:w="1158" w:type="dxa"/>
            <w:vMerge/>
          </w:tcPr>
          <w:p w14:paraId="3DC151A2" w14:textId="77777777" w:rsidR="00D202F4" w:rsidRPr="00AC7ABB" w:rsidRDefault="00D202F4" w:rsidP="001B754B">
            <w:pPr>
              <w:jc w:val="center"/>
              <w:rPr>
                <w:sz w:val="18"/>
                <w:szCs w:val="18"/>
              </w:rPr>
            </w:pPr>
          </w:p>
        </w:tc>
        <w:tc>
          <w:tcPr>
            <w:tcW w:w="1123" w:type="dxa"/>
          </w:tcPr>
          <w:p w14:paraId="3C657869" w14:textId="22ECDF5C"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56</w:t>
            </w:r>
          </w:p>
        </w:tc>
        <w:tc>
          <w:tcPr>
            <w:tcW w:w="1182" w:type="dxa"/>
          </w:tcPr>
          <w:p w14:paraId="1BC935B4" w14:textId="573AEA9F" w:rsidR="00D202F4" w:rsidRPr="00AC7ABB" w:rsidRDefault="00D202F4" w:rsidP="001B754B">
            <w:pPr>
              <w:jc w:val="center"/>
              <w:rPr>
                <w:sz w:val="18"/>
                <w:szCs w:val="18"/>
              </w:rPr>
            </w:pPr>
            <w:r w:rsidRPr="00AC7ABB">
              <w:rPr>
                <w:sz w:val="18"/>
                <w:szCs w:val="18"/>
              </w:rPr>
              <w:t>8</w:t>
            </w:r>
          </w:p>
        </w:tc>
        <w:tc>
          <w:tcPr>
            <w:tcW w:w="1182" w:type="dxa"/>
            <w:vMerge/>
          </w:tcPr>
          <w:p w14:paraId="111E00E7" w14:textId="77777777" w:rsidR="00D202F4" w:rsidRPr="00AC7ABB" w:rsidRDefault="00D202F4" w:rsidP="001B754B">
            <w:pPr>
              <w:jc w:val="center"/>
              <w:rPr>
                <w:sz w:val="18"/>
                <w:szCs w:val="18"/>
              </w:rPr>
            </w:pPr>
          </w:p>
        </w:tc>
        <w:tc>
          <w:tcPr>
            <w:tcW w:w="1194" w:type="dxa"/>
          </w:tcPr>
          <w:p w14:paraId="47154E79" w14:textId="2DBC0CBE" w:rsidR="00D202F4" w:rsidRPr="00AC7ABB" w:rsidRDefault="00D202F4" w:rsidP="001B754B">
            <w:pPr>
              <w:jc w:val="center"/>
              <w:rPr>
                <w:sz w:val="18"/>
                <w:szCs w:val="18"/>
              </w:rPr>
            </w:pPr>
            <w:r w:rsidRPr="00AC7ABB">
              <w:rPr>
                <w:sz w:val="18"/>
                <w:szCs w:val="18"/>
              </w:rPr>
              <w:t>Desarrollo</w:t>
            </w:r>
          </w:p>
        </w:tc>
        <w:tc>
          <w:tcPr>
            <w:tcW w:w="1292" w:type="dxa"/>
          </w:tcPr>
          <w:p w14:paraId="17704669" w14:textId="10CBC2B4" w:rsidR="00D202F4" w:rsidRPr="00AC7ABB" w:rsidRDefault="009A661C" w:rsidP="001B754B">
            <w:pPr>
              <w:jc w:val="center"/>
              <w:rPr>
                <w:sz w:val="18"/>
                <w:szCs w:val="18"/>
              </w:rPr>
            </w:pPr>
            <w:r w:rsidRPr="00AC7ABB">
              <w:rPr>
                <w:sz w:val="18"/>
                <w:szCs w:val="18"/>
              </w:rPr>
              <w:t>06/11/20</w:t>
            </w:r>
          </w:p>
        </w:tc>
        <w:tc>
          <w:tcPr>
            <w:tcW w:w="1365" w:type="dxa"/>
          </w:tcPr>
          <w:p w14:paraId="4949E470" w14:textId="1DA56037" w:rsidR="00D202F4" w:rsidRPr="00AC7ABB" w:rsidRDefault="009A661C" w:rsidP="001B754B">
            <w:pPr>
              <w:jc w:val="center"/>
              <w:rPr>
                <w:sz w:val="18"/>
                <w:szCs w:val="18"/>
              </w:rPr>
            </w:pPr>
            <w:r w:rsidRPr="00AC7ABB">
              <w:rPr>
                <w:sz w:val="18"/>
                <w:szCs w:val="18"/>
              </w:rPr>
              <w:t>06/11/20</w:t>
            </w:r>
          </w:p>
        </w:tc>
      </w:tr>
      <w:tr w:rsidR="00D202F4" w:rsidRPr="00AC7ABB" w14:paraId="2E8CB126" w14:textId="77777777" w:rsidTr="006B0B1E">
        <w:trPr>
          <w:trHeight w:val="238"/>
        </w:trPr>
        <w:tc>
          <w:tcPr>
            <w:tcW w:w="1158" w:type="dxa"/>
            <w:vMerge/>
          </w:tcPr>
          <w:p w14:paraId="509C9C90" w14:textId="77777777" w:rsidR="00D202F4" w:rsidRPr="00AC7ABB" w:rsidRDefault="00D202F4" w:rsidP="001B754B">
            <w:pPr>
              <w:jc w:val="center"/>
              <w:rPr>
                <w:sz w:val="18"/>
                <w:szCs w:val="18"/>
              </w:rPr>
            </w:pPr>
          </w:p>
        </w:tc>
        <w:tc>
          <w:tcPr>
            <w:tcW w:w="1123" w:type="dxa"/>
          </w:tcPr>
          <w:p w14:paraId="232F2F0F" w14:textId="5356F74E"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57</w:t>
            </w:r>
          </w:p>
        </w:tc>
        <w:tc>
          <w:tcPr>
            <w:tcW w:w="1182" w:type="dxa"/>
          </w:tcPr>
          <w:p w14:paraId="642D17C2" w14:textId="7D3960D1" w:rsidR="00D202F4" w:rsidRPr="00AC7ABB" w:rsidRDefault="00D202F4" w:rsidP="001B754B">
            <w:pPr>
              <w:jc w:val="center"/>
              <w:rPr>
                <w:sz w:val="18"/>
                <w:szCs w:val="18"/>
              </w:rPr>
            </w:pPr>
            <w:r w:rsidRPr="00AC7ABB">
              <w:rPr>
                <w:sz w:val="18"/>
                <w:szCs w:val="18"/>
              </w:rPr>
              <w:t>24</w:t>
            </w:r>
          </w:p>
        </w:tc>
        <w:tc>
          <w:tcPr>
            <w:tcW w:w="1182" w:type="dxa"/>
            <w:vMerge/>
          </w:tcPr>
          <w:p w14:paraId="30F547FE" w14:textId="77777777" w:rsidR="00D202F4" w:rsidRPr="00AC7ABB" w:rsidRDefault="00D202F4" w:rsidP="001B754B">
            <w:pPr>
              <w:jc w:val="center"/>
              <w:rPr>
                <w:sz w:val="18"/>
                <w:szCs w:val="18"/>
              </w:rPr>
            </w:pPr>
          </w:p>
        </w:tc>
        <w:tc>
          <w:tcPr>
            <w:tcW w:w="1194" w:type="dxa"/>
          </w:tcPr>
          <w:p w14:paraId="4CD79EEF" w14:textId="2241ACB1" w:rsidR="00D202F4" w:rsidRPr="00AC7ABB" w:rsidRDefault="00D202F4" w:rsidP="001B754B">
            <w:pPr>
              <w:jc w:val="center"/>
              <w:rPr>
                <w:sz w:val="18"/>
                <w:szCs w:val="18"/>
              </w:rPr>
            </w:pPr>
            <w:r w:rsidRPr="00AC7ABB">
              <w:rPr>
                <w:sz w:val="18"/>
                <w:szCs w:val="18"/>
              </w:rPr>
              <w:t>Desarrollo</w:t>
            </w:r>
          </w:p>
        </w:tc>
        <w:tc>
          <w:tcPr>
            <w:tcW w:w="1292" w:type="dxa"/>
          </w:tcPr>
          <w:p w14:paraId="06F9117E" w14:textId="38ED3D77" w:rsidR="00D202F4" w:rsidRPr="00AC7ABB" w:rsidRDefault="009A661C" w:rsidP="001B754B">
            <w:pPr>
              <w:jc w:val="center"/>
              <w:rPr>
                <w:sz w:val="18"/>
                <w:szCs w:val="18"/>
              </w:rPr>
            </w:pPr>
            <w:r w:rsidRPr="00AC7ABB">
              <w:rPr>
                <w:sz w:val="18"/>
                <w:szCs w:val="18"/>
              </w:rPr>
              <w:t>09/11/20</w:t>
            </w:r>
          </w:p>
        </w:tc>
        <w:tc>
          <w:tcPr>
            <w:tcW w:w="1365" w:type="dxa"/>
          </w:tcPr>
          <w:p w14:paraId="1C20BA02" w14:textId="0CF5FEA5" w:rsidR="00D202F4" w:rsidRPr="00AC7ABB" w:rsidRDefault="009A661C" w:rsidP="001B754B">
            <w:pPr>
              <w:jc w:val="center"/>
              <w:rPr>
                <w:sz w:val="18"/>
                <w:szCs w:val="18"/>
              </w:rPr>
            </w:pPr>
            <w:r w:rsidRPr="00AC7ABB">
              <w:rPr>
                <w:sz w:val="18"/>
                <w:szCs w:val="18"/>
              </w:rPr>
              <w:t>11/11/20</w:t>
            </w:r>
          </w:p>
        </w:tc>
      </w:tr>
      <w:tr w:rsidR="00D202F4" w:rsidRPr="00AC7ABB" w14:paraId="20F044D8" w14:textId="77777777" w:rsidTr="00D202F4">
        <w:trPr>
          <w:trHeight w:val="54"/>
        </w:trPr>
        <w:tc>
          <w:tcPr>
            <w:tcW w:w="1158" w:type="dxa"/>
            <w:vMerge/>
          </w:tcPr>
          <w:p w14:paraId="6B56AF7F" w14:textId="77777777" w:rsidR="00D202F4" w:rsidRPr="00AC7ABB" w:rsidRDefault="00D202F4" w:rsidP="001B754B">
            <w:pPr>
              <w:jc w:val="center"/>
              <w:rPr>
                <w:sz w:val="18"/>
                <w:szCs w:val="18"/>
              </w:rPr>
            </w:pPr>
          </w:p>
        </w:tc>
        <w:tc>
          <w:tcPr>
            <w:tcW w:w="1123" w:type="dxa"/>
          </w:tcPr>
          <w:p w14:paraId="77977E30" w14:textId="44FEED64"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U-58</w:t>
            </w:r>
          </w:p>
        </w:tc>
        <w:tc>
          <w:tcPr>
            <w:tcW w:w="1182" w:type="dxa"/>
          </w:tcPr>
          <w:p w14:paraId="09D0FCBD" w14:textId="1D443AAC" w:rsidR="00D202F4" w:rsidRPr="00AC7ABB" w:rsidRDefault="00D202F4" w:rsidP="001B754B">
            <w:pPr>
              <w:jc w:val="center"/>
              <w:rPr>
                <w:sz w:val="18"/>
                <w:szCs w:val="18"/>
              </w:rPr>
            </w:pPr>
            <w:r w:rsidRPr="00AC7ABB">
              <w:rPr>
                <w:sz w:val="18"/>
                <w:szCs w:val="18"/>
              </w:rPr>
              <w:t>8</w:t>
            </w:r>
          </w:p>
        </w:tc>
        <w:tc>
          <w:tcPr>
            <w:tcW w:w="1182" w:type="dxa"/>
            <w:vMerge/>
          </w:tcPr>
          <w:p w14:paraId="317C9788" w14:textId="77777777" w:rsidR="00D202F4" w:rsidRPr="00AC7ABB" w:rsidRDefault="00D202F4" w:rsidP="001B754B">
            <w:pPr>
              <w:jc w:val="center"/>
              <w:rPr>
                <w:sz w:val="18"/>
                <w:szCs w:val="18"/>
              </w:rPr>
            </w:pPr>
          </w:p>
        </w:tc>
        <w:tc>
          <w:tcPr>
            <w:tcW w:w="1194" w:type="dxa"/>
          </w:tcPr>
          <w:p w14:paraId="13CE1114" w14:textId="4C8AC9B5" w:rsidR="00D202F4" w:rsidRPr="00AC7ABB" w:rsidRDefault="00D202F4" w:rsidP="001B754B">
            <w:pPr>
              <w:jc w:val="center"/>
              <w:rPr>
                <w:sz w:val="18"/>
                <w:szCs w:val="18"/>
              </w:rPr>
            </w:pPr>
            <w:r w:rsidRPr="00AC7ABB">
              <w:rPr>
                <w:sz w:val="18"/>
                <w:szCs w:val="18"/>
              </w:rPr>
              <w:t>Desarrollo</w:t>
            </w:r>
          </w:p>
        </w:tc>
        <w:tc>
          <w:tcPr>
            <w:tcW w:w="1292" w:type="dxa"/>
          </w:tcPr>
          <w:p w14:paraId="6371E97B" w14:textId="6031E88D" w:rsidR="00D202F4" w:rsidRPr="00AC7ABB" w:rsidRDefault="009A661C" w:rsidP="001B754B">
            <w:pPr>
              <w:jc w:val="center"/>
              <w:rPr>
                <w:sz w:val="18"/>
                <w:szCs w:val="18"/>
              </w:rPr>
            </w:pPr>
            <w:r w:rsidRPr="00AC7ABB">
              <w:rPr>
                <w:sz w:val="18"/>
                <w:szCs w:val="18"/>
              </w:rPr>
              <w:t>12/11/20</w:t>
            </w:r>
          </w:p>
        </w:tc>
        <w:tc>
          <w:tcPr>
            <w:tcW w:w="1365" w:type="dxa"/>
          </w:tcPr>
          <w:p w14:paraId="2416FCE3" w14:textId="50F86844" w:rsidR="00D202F4" w:rsidRPr="00AC7ABB" w:rsidRDefault="009A661C" w:rsidP="001B754B">
            <w:pPr>
              <w:jc w:val="center"/>
              <w:rPr>
                <w:sz w:val="18"/>
                <w:szCs w:val="18"/>
              </w:rPr>
            </w:pPr>
            <w:r w:rsidRPr="00AC7ABB">
              <w:rPr>
                <w:sz w:val="18"/>
                <w:szCs w:val="18"/>
              </w:rPr>
              <w:t>12/11/20</w:t>
            </w:r>
          </w:p>
        </w:tc>
      </w:tr>
      <w:tr w:rsidR="00D202F4" w:rsidRPr="00AC7ABB" w14:paraId="75727A87" w14:textId="77777777" w:rsidTr="006B0B1E">
        <w:trPr>
          <w:trHeight w:val="238"/>
        </w:trPr>
        <w:tc>
          <w:tcPr>
            <w:tcW w:w="1158" w:type="dxa"/>
            <w:vMerge/>
          </w:tcPr>
          <w:p w14:paraId="471DE1CA" w14:textId="77777777" w:rsidR="00D202F4" w:rsidRPr="00AC7ABB" w:rsidRDefault="00D202F4" w:rsidP="001B754B">
            <w:pPr>
              <w:jc w:val="center"/>
              <w:rPr>
                <w:sz w:val="18"/>
                <w:szCs w:val="18"/>
              </w:rPr>
            </w:pPr>
          </w:p>
        </w:tc>
        <w:tc>
          <w:tcPr>
            <w:tcW w:w="1123" w:type="dxa"/>
          </w:tcPr>
          <w:p w14:paraId="606BCD02" w14:textId="1BB648BE" w:rsidR="00D202F4" w:rsidRPr="00AC7ABB" w:rsidRDefault="00D202F4" w:rsidP="001B754B">
            <w:pPr>
              <w:jc w:val="center"/>
              <w:rPr>
                <w:sz w:val="18"/>
                <w:szCs w:val="18"/>
                <w:bdr w:val="none" w:sz="0" w:space="0" w:color="auto" w:frame="1"/>
                <w:lang w:val="es-419"/>
              </w:rPr>
            </w:pPr>
            <w:r w:rsidRPr="00AC7ABB">
              <w:rPr>
                <w:sz w:val="18"/>
                <w:szCs w:val="18"/>
                <w:bdr w:val="none" w:sz="0" w:space="0" w:color="auto" w:frame="1"/>
                <w:lang w:val="es-419"/>
              </w:rPr>
              <w:t>HT-1</w:t>
            </w:r>
            <w:r w:rsidR="008453AC" w:rsidRPr="00AC7ABB">
              <w:rPr>
                <w:sz w:val="18"/>
                <w:szCs w:val="18"/>
                <w:bdr w:val="none" w:sz="0" w:space="0" w:color="auto" w:frame="1"/>
                <w:lang w:val="es-419"/>
              </w:rPr>
              <w:t>2</w:t>
            </w:r>
          </w:p>
        </w:tc>
        <w:tc>
          <w:tcPr>
            <w:tcW w:w="1182" w:type="dxa"/>
          </w:tcPr>
          <w:p w14:paraId="22A4C2A2" w14:textId="5D8B9EFE" w:rsidR="00D202F4" w:rsidRPr="00AC7ABB" w:rsidRDefault="00D202F4" w:rsidP="001B754B">
            <w:pPr>
              <w:jc w:val="center"/>
              <w:rPr>
                <w:sz w:val="18"/>
                <w:szCs w:val="18"/>
              </w:rPr>
            </w:pPr>
            <w:r w:rsidRPr="00AC7ABB">
              <w:rPr>
                <w:sz w:val="18"/>
                <w:szCs w:val="18"/>
              </w:rPr>
              <w:t>8</w:t>
            </w:r>
          </w:p>
        </w:tc>
        <w:tc>
          <w:tcPr>
            <w:tcW w:w="1182" w:type="dxa"/>
            <w:vMerge/>
          </w:tcPr>
          <w:p w14:paraId="25CB92D3" w14:textId="77777777" w:rsidR="00D202F4" w:rsidRPr="00AC7ABB" w:rsidRDefault="00D202F4" w:rsidP="001B754B">
            <w:pPr>
              <w:jc w:val="center"/>
              <w:rPr>
                <w:sz w:val="18"/>
                <w:szCs w:val="18"/>
              </w:rPr>
            </w:pPr>
          </w:p>
        </w:tc>
        <w:tc>
          <w:tcPr>
            <w:tcW w:w="1194" w:type="dxa"/>
          </w:tcPr>
          <w:p w14:paraId="0DCC778E" w14:textId="03690291" w:rsidR="00D202F4" w:rsidRPr="00AC7ABB" w:rsidRDefault="00D202F4" w:rsidP="001B754B">
            <w:pPr>
              <w:jc w:val="center"/>
              <w:rPr>
                <w:sz w:val="18"/>
                <w:szCs w:val="18"/>
              </w:rPr>
            </w:pPr>
            <w:r w:rsidRPr="00AC7ABB">
              <w:rPr>
                <w:sz w:val="18"/>
                <w:szCs w:val="18"/>
              </w:rPr>
              <w:t>Pruebas</w:t>
            </w:r>
          </w:p>
        </w:tc>
        <w:tc>
          <w:tcPr>
            <w:tcW w:w="1292" w:type="dxa"/>
          </w:tcPr>
          <w:p w14:paraId="78134053" w14:textId="7CEC3128" w:rsidR="00D202F4" w:rsidRPr="00AC7ABB" w:rsidRDefault="009A661C" w:rsidP="001B754B">
            <w:pPr>
              <w:jc w:val="center"/>
              <w:rPr>
                <w:sz w:val="18"/>
                <w:szCs w:val="18"/>
              </w:rPr>
            </w:pPr>
            <w:r w:rsidRPr="00AC7ABB">
              <w:rPr>
                <w:sz w:val="18"/>
                <w:szCs w:val="18"/>
              </w:rPr>
              <w:t>13/11/20</w:t>
            </w:r>
          </w:p>
        </w:tc>
        <w:tc>
          <w:tcPr>
            <w:tcW w:w="1365" w:type="dxa"/>
          </w:tcPr>
          <w:p w14:paraId="1597A3C5" w14:textId="711B0A25" w:rsidR="00D202F4" w:rsidRPr="00AC7ABB" w:rsidRDefault="009A661C" w:rsidP="001B754B">
            <w:pPr>
              <w:jc w:val="center"/>
              <w:rPr>
                <w:sz w:val="18"/>
                <w:szCs w:val="18"/>
              </w:rPr>
            </w:pPr>
            <w:r w:rsidRPr="00AC7ABB">
              <w:rPr>
                <w:sz w:val="18"/>
                <w:szCs w:val="18"/>
              </w:rPr>
              <w:t>13/11/20</w:t>
            </w:r>
          </w:p>
        </w:tc>
      </w:tr>
      <w:tr w:rsidR="009A661C" w:rsidRPr="00AC7ABB" w14:paraId="0A9FD11A" w14:textId="77777777" w:rsidTr="006B0B1E">
        <w:trPr>
          <w:trHeight w:val="238"/>
        </w:trPr>
        <w:tc>
          <w:tcPr>
            <w:tcW w:w="1158" w:type="dxa"/>
            <w:vMerge w:val="restart"/>
          </w:tcPr>
          <w:p w14:paraId="233B7B60" w14:textId="0E00CEBE" w:rsidR="009A661C" w:rsidRPr="00AC7ABB" w:rsidRDefault="009A661C" w:rsidP="001B754B">
            <w:pPr>
              <w:jc w:val="center"/>
              <w:rPr>
                <w:sz w:val="18"/>
                <w:szCs w:val="18"/>
              </w:rPr>
            </w:pPr>
            <w:r w:rsidRPr="00AC7ABB">
              <w:rPr>
                <w:sz w:val="18"/>
                <w:szCs w:val="18"/>
              </w:rPr>
              <w:t>9</w:t>
            </w:r>
          </w:p>
        </w:tc>
        <w:tc>
          <w:tcPr>
            <w:tcW w:w="1123" w:type="dxa"/>
          </w:tcPr>
          <w:p w14:paraId="3BF8D65C" w14:textId="6742285A" w:rsidR="009A661C" w:rsidRPr="00AC7ABB" w:rsidRDefault="009A661C" w:rsidP="001B754B">
            <w:pPr>
              <w:jc w:val="center"/>
              <w:rPr>
                <w:sz w:val="18"/>
                <w:szCs w:val="18"/>
                <w:bdr w:val="none" w:sz="0" w:space="0" w:color="auto" w:frame="1"/>
                <w:lang w:val="es-419"/>
              </w:rPr>
            </w:pPr>
            <w:r w:rsidRPr="00AC7ABB">
              <w:rPr>
                <w:sz w:val="18"/>
                <w:szCs w:val="18"/>
                <w:bdr w:val="none" w:sz="0" w:space="0" w:color="auto" w:frame="1"/>
                <w:lang w:val="es-419"/>
              </w:rPr>
              <w:t>HU-59</w:t>
            </w:r>
          </w:p>
        </w:tc>
        <w:tc>
          <w:tcPr>
            <w:tcW w:w="1182" w:type="dxa"/>
          </w:tcPr>
          <w:p w14:paraId="54446202" w14:textId="23C20879" w:rsidR="009A661C" w:rsidRPr="00AC7ABB" w:rsidRDefault="009A661C" w:rsidP="001B754B">
            <w:pPr>
              <w:jc w:val="center"/>
              <w:rPr>
                <w:sz w:val="18"/>
                <w:szCs w:val="18"/>
              </w:rPr>
            </w:pPr>
            <w:r w:rsidRPr="00AC7ABB">
              <w:rPr>
                <w:sz w:val="18"/>
                <w:szCs w:val="18"/>
              </w:rPr>
              <w:t>8</w:t>
            </w:r>
          </w:p>
        </w:tc>
        <w:tc>
          <w:tcPr>
            <w:tcW w:w="1182" w:type="dxa"/>
            <w:vMerge w:val="restart"/>
          </w:tcPr>
          <w:p w14:paraId="5E70D7B8" w14:textId="1A31BA1C" w:rsidR="009A661C" w:rsidRPr="00AC7ABB" w:rsidRDefault="009A661C" w:rsidP="001B754B">
            <w:pPr>
              <w:jc w:val="center"/>
              <w:rPr>
                <w:sz w:val="18"/>
                <w:szCs w:val="18"/>
              </w:rPr>
            </w:pPr>
            <w:r w:rsidRPr="00AC7ABB">
              <w:rPr>
                <w:sz w:val="18"/>
                <w:szCs w:val="18"/>
              </w:rPr>
              <w:t>120</w:t>
            </w:r>
          </w:p>
        </w:tc>
        <w:tc>
          <w:tcPr>
            <w:tcW w:w="1194" w:type="dxa"/>
          </w:tcPr>
          <w:p w14:paraId="2A108463" w14:textId="2802D260" w:rsidR="009A661C" w:rsidRPr="00AC7ABB" w:rsidRDefault="009A661C" w:rsidP="001B754B">
            <w:pPr>
              <w:jc w:val="center"/>
              <w:rPr>
                <w:sz w:val="18"/>
                <w:szCs w:val="18"/>
              </w:rPr>
            </w:pPr>
            <w:r w:rsidRPr="00AC7ABB">
              <w:rPr>
                <w:sz w:val="18"/>
                <w:szCs w:val="18"/>
              </w:rPr>
              <w:t>Desarrollo</w:t>
            </w:r>
          </w:p>
        </w:tc>
        <w:tc>
          <w:tcPr>
            <w:tcW w:w="1292" w:type="dxa"/>
          </w:tcPr>
          <w:p w14:paraId="56B39BEF" w14:textId="44D35A88" w:rsidR="009A661C" w:rsidRPr="00AC7ABB" w:rsidRDefault="009A661C" w:rsidP="001B754B">
            <w:pPr>
              <w:jc w:val="center"/>
              <w:rPr>
                <w:sz w:val="18"/>
                <w:szCs w:val="18"/>
              </w:rPr>
            </w:pPr>
            <w:r w:rsidRPr="00AC7ABB">
              <w:rPr>
                <w:sz w:val="18"/>
                <w:szCs w:val="18"/>
              </w:rPr>
              <w:t>16/11/20</w:t>
            </w:r>
          </w:p>
        </w:tc>
        <w:tc>
          <w:tcPr>
            <w:tcW w:w="1365" w:type="dxa"/>
          </w:tcPr>
          <w:p w14:paraId="43721516" w14:textId="68B70C00" w:rsidR="009A661C" w:rsidRPr="00AC7ABB" w:rsidRDefault="009A661C" w:rsidP="001B754B">
            <w:pPr>
              <w:jc w:val="center"/>
              <w:rPr>
                <w:sz w:val="18"/>
                <w:szCs w:val="18"/>
              </w:rPr>
            </w:pPr>
            <w:r w:rsidRPr="00AC7ABB">
              <w:rPr>
                <w:sz w:val="18"/>
                <w:szCs w:val="18"/>
              </w:rPr>
              <w:t>16/11/20</w:t>
            </w:r>
          </w:p>
        </w:tc>
      </w:tr>
      <w:tr w:rsidR="009A661C" w:rsidRPr="00AC7ABB" w14:paraId="3EA4391E" w14:textId="77777777" w:rsidTr="006B0B1E">
        <w:trPr>
          <w:trHeight w:val="238"/>
        </w:trPr>
        <w:tc>
          <w:tcPr>
            <w:tcW w:w="1158" w:type="dxa"/>
            <w:vMerge/>
          </w:tcPr>
          <w:p w14:paraId="05EF39B2" w14:textId="77777777" w:rsidR="009A661C" w:rsidRPr="00AC7ABB" w:rsidRDefault="009A661C" w:rsidP="001B754B">
            <w:pPr>
              <w:jc w:val="center"/>
              <w:rPr>
                <w:sz w:val="18"/>
                <w:szCs w:val="18"/>
              </w:rPr>
            </w:pPr>
          </w:p>
        </w:tc>
        <w:tc>
          <w:tcPr>
            <w:tcW w:w="1123" w:type="dxa"/>
          </w:tcPr>
          <w:p w14:paraId="458524CD" w14:textId="2C5CE76F" w:rsidR="009A661C" w:rsidRPr="00AC7ABB" w:rsidRDefault="009A661C" w:rsidP="001B754B">
            <w:pPr>
              <w:jc w:val="center"/>
              <w:rPr>
                <w:sz w:val="18"/>
                <w:szCs w:val="18"/>
                <w:bdr w:val="none" w:sz="0" w:space="0" w:color="auto" w:frame="1"/>
                <w:lang w:val="es-419"/>
              </w:rPr>
            </w:pPr>
            <w:r w:rsidRPr="00AC7ABB">
              <w:rPr>
                <w:sz w:val="18"/>
                <w:szCs w:val="18"/>
                <w:bdr w:val="none" w:sz="0" w:space="0" w:color="auto" w:frame="1"/>
                <w:lang w:val="es-419"/>
              </w:rPr>
              <w:t>HU-60</w:t>
            </w:r>
          </w:p>
        </w:tc>
        <w:tc>
          <w:tcPr>
            <w:tcW w:w="1182" w:type="dxa"/>
          </w:tcPr>
          <w:p w14:paraId="1FE19CB9" w14:textId="65CBC6B9" w:rsidR="009A661C" w:rsidRPr="00AC7ABB" w:rsidRDefault="009A661C" w:rsidP="001B754B">
            <w:pPr>
              <w:jc w:val="center"/>
              <w:rPr>
                <w:sz w:val="18"/>
                <w:szCs w:val="18"/>
              </w:rPr>
            </w:pPr>
            <w:r w:rsidRPr="00AC7ABB">
              <w:rPr>
                <w:sz w:val="18"/>
                <w:szCs w:val="18"/>
              </w:rPr>
              <w:t>8</w:t>
            </w:r>
          </w:p>
        </w:tc>
        <w:tc>
          <w:tcPr>
            <w:tcW w:w="1182" w:type="dxa"/>
            <w:vMerge/>
          </w:tcPr>
          <w:p w14:paraId="2D462D4A" w14:textId="77777777" w:rsidR="009A661C" w:rsidRPr="00AC7ABB" w:rsidRDefault="009A661C" w:rsidP="001B754B">
            <w:pPr>
              <w:jc w:val="center"/>
              <w:rPr>
                <w:sz w:val="18"/>
                <w:szCs w:val="18"/>
              </w:rPr>
            </w:pPr>
          </w:p>
        </w:tc>
        <w:tc>
          <w:tcPr>
            <w:tcW w:w="1194" w:type="dxa"/>
          </w:tcPr>
          <w:p w14:paraId="78443FAE" w14:textId="0F4D8764" w:rsidR="009A661C" w:rsidRPr="00AC7ABB" w:rsidRDefault="009A661C" w:rsidP="001B754B">
            <w:pPr>
              <w:jc w:val="center"/>
              <w:rPr>
                <w:sz w:val="18"/>
                <w:szCs w:val="18"/>
              </w:rPr>
            </w:pPr>
            <w:r w:rsidRPr="00AC7ABB">
              <w:rPr>
                <w:sz w:val="18"/>
                <w:szCs w:val="18"/>
              </w:rPr>
              <w:t>Desarrollo</w:t>
            </w:r>
          </w:p>
        </w:tc>
        <w:tc>
          <w:tcPr>
            <w:tcW w:w="1292" w:type="dxa"/>
          </w:tcPr>
          <w:p w14:paraId="6D4BE135" w14:textId="1C5D11EF" w:rsidR="009A661C" w:rsidRPr="00AC7ABB" w:rsidRDefault="009A661C" w:rsidP="001B754B">
            <w:pPr>
              <w:jc w:val="center"/>
              <w:rPr>
                <w:sz w:val="18"/>
                <w:szCs w:val="18"/>
              </w:rPr>
            </w:pPr>
            <w:r w:rsidRPr="00AC7ABB">
              <w:rPr>
                <w:sz w:val="18"/>
                <w:szCs w:val="18"/>
              </w:rPr>
              <w:t>17/11/20</w:t>
            </w:r>
          </w:p>
        </w:tc>
        <w:tc>
          <w:tcPr>
            <w:tcW w:w="1365" w:type="dxa"/>
          </w:tcPr>
          <w:p w14:paraId="130B96C8" w14:textId="2B623413" w:rsidR="009A661C" w:rsidRPr="00AC7ABB" w:rsidRDefault="009A661C" w:rsidP="001B754B">
            <w:pPr>
              <w:jc w:val="center"/>
              <w:rPr>
                <w:sz w:val="18"/>
                <w:szCs w:val="18"/>
              </w:rPr>
            </w:pPr>
            <w:r w:rsidRPr="00AC7ABB">
              <w:rPr>
                <w:sz w:val="18"/>
                <w:szCs w:val="18"/>
              </w:rPr>
              <w:t>17/11/20</w:t>
            </w:r>
          </w:p>
        </w:tc>
      </w:tr>
      <w:tr w:rsidR="009A661C" w:rsidRPr="00AC7ABB" w14:paraId="7764E091" w14:textId="77777777" w:rsidTr="006B0B1E">
        <w:trPr>
          <w:trHeight w:val="238"/>
        </w:trPr>
        <w:tc>
          <w:tcPr>
            <w:tcW w:w="1158" w:type="dxa"/>
            <w:vMerge/>
          </w:tcPr>
          <w:p w14:paraId="13636670" w14:textId="77777777" w:rsidR="009A661C" w:rsidRPr="00AC7ABB" w:rsidRDefault="009A661C" w:rsidP="001B754B">
            <w:pPr>
              <w:jc w:val="center"/>
              <w:rPr>
                <w:sz w:val="18"/>
                <w:szCs w:val="18"/>
              </w:rPr>
            </w:pPr>
          </w:p>
        </w:tc>
        <w:tc>
          <w:tcPr>
            <w:tcW w:w="1123" w:type="dxa"/>
          </w:tcPr>
          <w:p w14:paraId="675DA0D4" w14:textId="1D95BCEA" w:rsidR="009A661C" w:rsidRPr="00AC7ABB" w:rsidRDefault="009A661C" w:rsidP="001B754B">
            <w:pPr>
              <w:jc w:val="center"/>
              <w:rPr>
                <w:sz w:val="18"/>
                <w:szCs w:val="18"/>
                <w:bdr w:val="none" w:sz="0" w:space="0" w:color="auto" w:frame="1"/>
                <w:lang w:val="es-419"/>
              </w:rPr>
            </w:pPr>
            <w:r w:rsidRPr="00AC7ABB">
              <w:rPr>
                <w:sz w:val="18"/>
                <w:szCs w:val="18"/>
                <w:bdr w:val="none" w:sz="0" w:space="0" w:color="auto" w:frame="1"/>
                <w:lang w:val="es-419"/>
              </w:rPr>
              <w:t>HU-61</w:t>
            </w:r>
          </w:p>
        </w:tc>
        <w:tc>
          <w:tcPr>
            <w:tcW w:w="1182" w:type="dxa"/>
          </w:tcPr>
          <w:p w14:paraId="0DEFC7D0" w14:textId="18938679" w:rsidR="009A661C" w:rsidRPr="00AC7ABB" w:rsidRDefault="009A661C" w:rsidP="001B754B">
            <w:pPr>
              <w:jc w:val="center"/>
              <w:rPr>
                <w:sz w:val="18"/>
                <w:szCs w:val="18"/>
              </w:rPr>
            </w:pPr>
            <w:r w:rsidRPr="00AC7ABB">
              <w:rPr>
                <w:sz w:val="18"/>
                <w:szCs w:val="18"/>
              </w:rPr>
              <w:t>24</w:t>
            </w:r>
          </w:p>
        </w:tc>
        <w:tc>
          <w:tcPr>
            <w:tcW w:w="1182" w:type="dxa"/>
            <w:vMerge/>
          </w:tcPr>
          <w:p w14:paraId="42D129D0" w14:textId="77777777" w:rsidR="009A661C" w:rsidRPr="00AC7ABB" w:rsidRDefault="009A661C" w:rsidP="001B754B">
            <w:pPr>
              <w:jc w:val="center"/>
              <w:rPr>
                <w:sz w:val="18"/>
                <w:szCs w:val="18"/>
              </w:rPr>
            </w:pPr>
          </w:p>
        </w:tc>
        <w:tc>
          <w:tcPr>
            <w:tcW w:w="1194" w:type="dxa"/>
          </w:tcPr>
          <w:p w14:paraId="6D3DF3B1" w14:textId="2C4FCAFD" w:rsidR="009A661C" w:rsidRPr="00AC7ABB" w:rsidRDefault="009A661C" w:rsidP="001B754B">
            <w:pPr>
              <w:jc w:val="center"/>
              <w:rPr>
                <w:sz w:val="18"/>
                <w:szCs w:val="18"/>
              </w:rPr>
            </w:pPr>
            <w:r w:rsidRPr="00AC7ABB">
              <w:rPr>
                <w:sz w:val="18"/>
                <w:szCs w:val="18"/>
              </w:rPr>
              <w:t>Desarrollo</w:t>
            </w:r>
          </w:p>
        </w:tc>
        <w:tc>
          <w:tcPr>
            <w:tcW w:w="1292" w:type="dxa"/>
          </w:tcPr>
          <w:p w14:paraId="7CBAB30D" w14:textId="5C3CC29F" w:rsidR="009A661C" w:rsidRPr="00AC7ABB" w:rsidRDefault="009A661C" w:rsidP="001B754B">
            <w:pPr>
              <w:jc w:val="center"/>
              <w:rPr>
                <w:sz w:val="18"/>
                <w:szCs w:val="18"/>
              </w:rPr>
            </w:pPr>
            <w:r w:rsidRPr="00AC7ABB">
              <w:rPr>
                <w:sz w:val="18"/>
                <w:szCs w:val="18"/>
              </w:rPr>
              <w:t>18/11/20</w:t>
            </w:r>
          </w:p>
        </w:tc>
        <w:tc>
          <w:tcPr>
            <w:tcW w:w="1365" w:type="dxa"/>
          </w:tcPr>
          <w:p w14:paraId="2173ED57" w14:textId="1E2FC692" w:rsidR="009A661C" w:rsidRPr="00AC7ABB" w:rsidRDefault="009A661C" w:rsidP="001B754B">
            <w:pPr>
              <w:jc w:val="center"/>
              <w:rPr>
                <w:sz w:val="18"/>
                <w:szCs w:val="18"/>
              </w:rPr>
            </w:pPr>
            <w:r w:rsidRPr="00AC7ABB">
              <w:rPr>
                <w:sz w:val="18"/>
                <w:szCs w:val="18"/>
              </w:rPr>
              <w:t>20/11/20</w:t>
            </w:r>
          </w:p>
        </w:tc>
      </w:tr>
      <w:tr w:rsidR="009A661C" w:rsidRPr="00AC7ABB" w14:paraId="3E58D211" w14:textId="77777777" w:rsidTr="006B0B1E">
        <w:trPr>
          <w:trHeight w:val="238"/>
        </w:trPr>
        <w:tc>
          <w:tcPr>
            <w:tcW w:w="1158" w:type="dxa"/>
            <w:vMerge/>
          </w:tcPr>
          <w:p w14:paraId="42D36285" w14:textId="77777777" w:rsidR="009A661C" w:rsidRPr="00AC7ABB" w:rsidRDefault="009A661C" w:rsidP="001B754B">
            <w:pPr>
              <w:jc w:val="center"/>
              <w:rPr>
                <w:sz w:val="18"/>
                <w:szCs w:val="18"/>
              </w:rPr>
            </w:pPr>
          </w:p>
        </w:tc>
        <w:tc>
          <w:tcPr>
            <w:tcW w:w="1123" w:type="dxa"/>
          </w:tcPr>
          <w:p w14:paraId="42775F29" w14:textId="6760E296" w:rsidR="009A661C" w:rsidRPr="00AC7ABB" w:rsidRDefault="009A661C" w:rsidP="001B754B">
            <w:pPr>
              <w:jc w:val="center"/>
              <w:rPr>
                <w:sz w:val="18"/>
                <w:szCs w:val="18"/>
                <w:bdr w:val="none" w:sz="0" w:space="0" w:color="auto" w:frame="1"/>
                <w:lang w:val="es-419"/>
              </w:rPr>
            </w:pPr>
            <w:r w:rsidRPr="00AC7ABB">
              <w:rPr>
                <w:sz w:val="18"/>
                <w:szCs w:val="18"/>
                <w:bdr w:val="none" w:sz="0" w:space="0" w:color="auto" w:frame="1"/>
                <w:lang w:val="es-419"/>
              </w:rPr>
              <w:t>HU-62</w:t>
            </w:r>
          </w:p>
        </w:tc>
        <w:tc>
          <w:tcPr>
            <w:tcW w:w="1182" w:type="dxa"/>
          </w:tcPr>
          <w:p w14:paraId="788A6F5F" w14:textId="6E9A7FE9" w:rsidR="009A661C" w:rsidRPr="00AC7ABB" w:rsidRDefault="009A661C" w:rsidP="001B754B">
            <w:pPr>
              <w:jc w:val="center"/>
              <w:rPr>
                <w:sz w:val="18"/>
                <w:szCs w:val="18"/>
              </w:rPr>
            </w:pPr>
            <w:r w:rsidRPr="00AC7ABB">
              <w:rPr>
                <w:sz w:val="18"/>
                <w:szCs w:val="18"/>
              </w:rPr>
              <w:t>8</w:t>
            </w:r>
          </w:p>
        </w:tc>
        <w:tc>
          <w:tcPr>
            <w:tcW w:w="1182" w:type="dxa"/>
            <w:vMerge/>
          </w:tcPr>
          <w:p w14:paraId="71DF9AA7" w14:textId="77777777" w:rsidR="009A661C" w:rsidRPr="00AC7ABB" w:rsidRDefault="009A661C" w:rsidP="001B754B">
            <w:pPr>
              <w:jc w:val="center"/>
              <w:rPr>
                <w:sz w:val="18"/>
                <w:szCs w:val="18"/>
              </w:rPr>
            </w:pPr>
          </w:p>
        </w:tc>
        <w:tc>
          <w:tcPr>
            <w:tcW w:w="1194" w:type="dxa"/>
          </w:tcPr>
          <w:p w14:paraId="2A3CDE59" w14:textId="0C2B2694" w:rsidR="009A661C" w:rsidRPr="00AC7ABB" w:rsidRDefault="009A661C" w:rsidP="001B754B">
            <w:pPr>
              <w:jc w:val="center"/>
              <w:rPr>
                <w:sz w:val="18"/>
                <w:szCs w:val="18"/>
              </w:rPr>
            </w:pPr>
            <w:r w:rsidRPr="00AC7ABB">
              <w:rPr>
                <w:sz w:val="18"/>
                <w:szCs w:val="18"/>
              </w:rPr>
              <w:t>Desarrollo</w:t>
            </w:r>
          </w:p>
        </w:tc>
        <w:tc>
          <w:tcPr>
            <w:tcW w:w="1292" w:type="dxa"/>
          </w:tcPr>
          <w:p w14:paraId="7C2AC289" w14:textId="7068F5B7" w:rsidR="009A661C" w:rsidRPr="00AC7ABB" w:rsidRDefault="009A661C" w:rsidP="001B754B">
            <w:pPr>
              <w:jc w:val="center"/>
              <w:rPr>
                <w:sz w:val="18"/>
                <w:szCs w:val="18"/>
              </w:rPr>
            </w:pPr>
            <w:r w:rsidRPr="00AC7ABB">
              <w:rPr>
                <w:sz w:val="18"/>
                <w:szCs w:val="18"/>
              </w:rPr>
              <w:t>23/11/20</w:t>
            </w:r>
          </w:p>
        </w:tc>
        <w:tc>
          <w:tcPr>
            <w:tcW w:w="1365" w:type="dxa"/>
          </w:tcPr>
          <w:p w14:paraId="0F76098B" w14:textId="4FF91E58" w:rsidR="009A661C" w:rsidRPr="00AC7ABB" w:rsidRDefault="009A661C" w:rsidP="001B754B">
            <w:pPr>
              <w:jc w:val="center"/>
              <w:rPr>
                <w:sz w:val="18"/>
                <w:szCs w:val="18"/>
              </w:rPr>
            </w:pPr>
            <w:r w:rsidRPr="00AC7ABB">
              <w:rPr>
                <w:sz w:val="18"/>
                <w:szCs w:val="18"/>
              </w:rPr>
              <w:t>23/11/20</w:t>
            </w:r>
          </w:p>
        </w:tc>
      </w:tr>
      <w:tr w:rsidR="009A661C" w:rsidRPr="00AC7ABB" w14:paraId="710B8AB0" w14:textId="77777777" w:rsidTr="006B0B1E">
        <w:trPr>
          <w:trHeight w:val="238"/>
        </w:trPr>
        <w:tc>
          <w:tcPr>
            <w:tcW w:w="1158" w:type="dxa"/>
            <w:vMerge/>
          </w:tcPr>
          <w:p w14:paraId="39D59475" w14:textId="77777777" w:rsidR="009A661C" w:rsidRPr="00AC7ABB" w:rsidRDefault="009A661C" w:rsidP="001B754B">
            <w:pPr>
              <w:jc w:val="center"/>
              <w:rPr>
                <w:sz w:val="18"/>
                <w:szCs w:val="18"/>
              </w:rPr>
            </w:pPr>
          </w:p>
        </w:tc>
        <w:tc>
          <w:tcPr>
            <w:tcW w:w="1123" w:type="dxa"/>
          </w:tcPr>
          <w:p w14:paraId="51AD12DC" w14:textId="0FC07B4E" w:rsidR="009A661C" w:rsidRPr="00AC7ABB" w:rsidRDefault="009A661C" w:rsidP="001B754B">
            <w:pPr>
              <w:jc w:val="center"/>
              <w:rPr>
                <w:sz w:val="18"/>
                <w:szCs w:val="18"/>
                <w:bdr w:val="none" w:sz="0" w:space="0" w:color="auto" w:frame="1"/>
                <w:lang w:val="es-419"/>
              </w:rPr>
            </w:pPr>
            <w:r w:rsidRPr="00AC7ABB">
              <w:rPr>
                <w:sz w:val="18"/>
                <w:szCs w:val="18"/>
                <w:bdr w:val="none" w:sz="0" w:space="0" w:color="auto" w:frame="1"/>
                <w:lang w:val="es-419"/>
              </w:rPr>
              <w:t>HU-63</w:t>
            </w:r>
          </w:p>
        </w:tc>
        <w:tc>
          <w:tcPr>
            <w:tcW w:w="1182" w:type="dxa"/>
          </w:tcPr>
          <w:p w14:paraId="6AF9CFA0" w14:textId="3C12413E" w:rsidR="009A661C" w:rsidRPr="00AC7ABB" w:rsidRDefault="009A661C" w:rsidP="001B754B">
            <w:pPr>
              <w:jc w:val="center"/>
              <w:rPr>
                <w:sz w:val="18"/>
                <w:szCs w:val="18"/>
              </w:rPr>
            </w:pPr>
            <w:r w:rsidRPr="00AC7ABB">
              <w:rPr>
                <w:sz w:val="18"/>
                <w:szCs w:val="18"/>
              </w:rPr>
              <w:t>24</w:t>
            </w:r>
          </w:p>
        </w:tc>
        <w:tc>
          <w:tcPr>
            <w:tcW w:w="1182" w:type="dxa"/>
            <w:vMerge/>
          </w:tcPr>
          <w:p w14:paraId="77B97143" w14:textId="77A75F24" w:rsidR="009A661C" w:rsidRPr="00AC7ABB" w:rsidRDefault="009A661C" w:rsidP="001B754B">
            <w:pPr>
              <w:jc w:val="center"/>
              <w:rPr>
                <w:sz w:val="18"/>
                <w:szCs w:val="18"/>
              </w:rPr>
            </w:pPr>
          </w:p>
        </w:tc>
        <w:tc>
          <w:tcPr>
            <w:tcW w:w="1194" w:type="dxa"/>
          </w:tcPr>
          <w:p w14:paraId="203B1466" w14:textId="6E73A6FF" w:rsidR="009A661C" w:rsidRPr="00AC7ABB" w:rsidRDefault="009A661C" w:rsidP="001B754B">
            <w:pPr>
              <w:jc w:val="center"/>
              <w:rPr>
                <w:sz w:val="18"/>
                <w:szCs w:val="18"/>
              </w:rPr>
            </w:pPr>
            <w:r w:rsidRPr="00AC7ABB">
              <w:rPr>
                <w:sz w:val="18"/>
                <w:szCs w:val="18"/>
              </w:rPr>
              <w:t>Desarrollo</w:t>
            </w:r>
          </w:p>
        </w:tc>
        <w:tc>
          <w:tcPr>
            <w:tcW w:w="1292" w:type="dxa"/>
          </w:tcPr>
          <w:p w14:paraId="158A46AD" w14:textId="011C7BDD" w:rsidR="009A661C" w:rsidRPr="00AC7ABB" w:rsidRDefault="009A661C" w:rsidP="001B754B">
            <w:pPr>
              <w:jc w:val="center"/>
              <w:rPr>
                <w:sz w:val="18"/>
                <w:szCs w:val="18"/>
              </w:rPr>
            </w:pPr>
            <w:r w:rsidRPr="00AC7ABB">
              <w:rPr>
                <w:sz w:val="18"/>
                <w:szCs w:val="18"/>
              </w:rPr>
              <w:t>24/11/20</w:t>
            </w:r>
          </w:p>
        </w:tc>
        <w:tc>
          <w:tcPr>
            <w:tcW w:w="1365" w:type="dxa"/>
          </w:tcPr>
          <w:p w14:paraId="74C62878" w14:textId="6728FBB7" w:rsidR="009A661C" w:rsidRPr="00AC7ABB" w:rsidRDefault="009A661C" w:rsidP="001B754B">
            <w:pPr>
              <w:jc w:val="center"/>
              <w:rPr>
                <w:sz w:val="18"/>
                <w:szCs w:val="18"/>
              </w:rPr>
            </w:pPr>
            <w:r w:rsidRPr="00AC7ABB">
              <w:rPr>
                <w:sz w:val="18"/>
                <w:szCs w:val="18"/>
              </w:rPr>
              <w:t>26/11/20</w:t>
            </w:r>
          </w:p>
        </w:tc>
      </w:tr>
      <w:tr w:rsidR="009A661C" w:rsidRPr="00AC7ABB" w14:paraId="0779C8EC" w14:textId="77777777" w:rsidTr="006B0B1E">
        <w:trPr>
          <w:trHeight w:val="238"/>
        </w:trPr>
        <w:tc>
          <w:tcPr>
            <w:tcW w:w="1158" w:type="dxa"/>
            <w:vMerge/>
          </w:tcPr>
          <w:p w14:paraId="2EFD8C01" w14:textId="77777777" w:rsidR="009A661C" w:rsidRPr="00AC7ABB" w:rsidRDefault="009A661C" w:rsidP="001B754B">
            <w:pPr>
              <w:jc w:val="center"/>
              <w:rPr>
                <w:sz w:val="18"/>
                <w:szCs w:val="18"/>
              </w:rPr>
            </w:pPr>
          </w:p>
        </w:tc>
        <w:tc>
          <w:tcPr>
            <w:tcW w:w="1123" w:type="dxa"/>
          </w:tcPr>
          <w:p w14:paraId="4FF0BCF5" w14:textId="1C036481" w:rsidR="009A661C" w:rsidRPr="00AC7ABB" w:rsidRDefault="009A661C" w:rsidP="001B754B">
            <w:pPr>
              <w:jc w:val="center"/>
              <w:rPr>
                <w:sz w:val="18"/>
                <w:szCs w:val="18"/>
                <w:bdr w:val="none" w:sz="0" w:space="0" w:color="auto" w:frame="1"/>
                <w:lang w:val="es-419"/>
              </w:rPr>
            </w:pPr>
            <w:r w:rsidRPr="00AC7ABB">
              <w:rPr>
                <w:sz w:val="18"/>
                <w:szCs w:val="18"/>
                <w:bdr w:val="none" w:sz="0" w:space="0" w:color="auto" w:frame="1"/>
                <w:lang w:val="es-419"/>
              </w:rPr>
              <w:t>HU-64</w:t>
            </w:r>
          </w:p>
        </w:tc>
        <w:tc>
          <w:tcPr>
            <w:tcW w:w="1182" w:type="dxa"/>
          </w:tcPr>
          <w:p w14:paraId="618DDE7D" w14:textId="5B7A24DE" w:rsidR="009A661C" w:rsidRPr="00AC7ABB" w:rsidRDefault="009A661C" w:rsidP="001B754B">
            <w:pPr>
              <w:jc w:val="center"/>
              <w:rPr>
                <w:sz w:val="18"/>
                <w:szCs w:val="18"/>
              </w:rPr>
            </w:pPr>
            <w:r w:rsidRPr="00AC7ABB">
              <w:rPr>
                <w:sz w:val="18"/>
                <w:szCs w:val="18"/>
              </w:rPr>
              <w:t>40</w:t>
            </w:r>
          </w:p>
        </w:tc>
        <w:tc>
          <w:tcPr>
            <w:tcW w:w="1182" w:type="dxa"/>
            <w:vMerge/>
          </w:tcPr>
          <w:p w14:paraId="1A9D594C" w14:textId="77777777" w:rsidR="009A661C" w:rsidRPr="00AC7ABB" w:rsidRDefault="009A661C" w:rsidP="001B754B">
            <w:pPr>
              <w:jc w:val="center"/>
              <w:rPr>
                <w:sz w:val="18"/>
                <w:szCs w:val="18"/>
              </w:rPr>
            </w:pPr>
          </w:p>
        </w:tc>
        <w:tc>
          <w:tcPr>
            <w:tcW w:w="1194" w:type="dxa"/>
          </w:tcPr>
          <w:p w14:paraId="21778410" w14:textId="65DA7D6B" w:rsidR="009A661C" w:rsidRPr="00AC7ABB" w:rsidRDefault="009A661C" w:rsidP="001B754B">
            <w:pPr>
              <w:jc w:val="center"/>
              <w:rPr>
                <w:sz w:val="18"/>
                <w:szCs w:val="18"/>
              </w:rPr>
            </w:pPr>
            <w:r w:rsidRPr="00AC7ABB">
              <w:rPr>
                <w:sz w:val="18"/>
                <w:szCs w:val="18"/>
              </w:rPr>
              <w:t>Desarrollo</w:t>
            </w:r>
          </w:p>
        </w:tc>
        <w:tc>
          <w:tcPr>
            <w:tcW w:w="1292" w:type="dxa"/>
          </w:tcPr>
          <w:p w14:paraId="01123049" w14:textId="71657D01" w:rsidR="009A661C" w:rsidRPr="00AC7ABB" w:rsidRDefault="009A661C" w:rsidP="001B754B">
            <w:pPr>
              <w:jc w:val="center"/>
              <w:rPr>
                <w:sz w:val="18"/>
                <w:szCs w:val="18"/>
              </w:rPr>
            </w:pPr>
            <w:r w:rsidRPr="00AC7ABB">
              <w:rPr>
                <w:sz w:val="18"/>
                <w:szCs w:val="18"/>
              </w:rPr>
              <w:t>27/11/20</w:t>
            </w:r>
          </w:p>
        </w:tc>
        <w:tc>
          <w:tcPr>
            <w:tcW w:w="1365" w:type="dxa"/>
          </w:tcPr>
          <w:p w14:paraId="31D30529" w14:textId="7D4666A8" w:rsidR="009A661C" w:rsidRPr="00AC7ABB" w:rsidRDefault="00D24FAA" w:rsidP="001B754B">
            <w:pPr>
              <w:jc w:val="center"/>
              <w:rPr>
                <w:sz w:val="18"/>
                <w:szCs w:val="18"/>
              </w:rPr>
            </w:pPr>
            <w:r w:rsidRPr="00AC7ABB">
              <w:rPr>
                <w:sz w:val="18"/>
                <w:szCs w:val="18"/>
              </w:rPr>
              <w:t>03/12/20</w:t>
            </w:r>
          </w:p>
        </w:tc>
      </w:tr>
      <w:tr w:rsidR="009A661C" w:rsidRPr="00AC7ABB" w14:paraId="2CD6F34B" w14:textId="77777777" w:rsidTr="006B0B1E">
        <w:trPr>
          <w:trHeight w:val="238"/>
        </w:trPr>
        <w:tc>
          <w:tcPr>
            <w:tcW w:w="1158" w:type="dxa"/>
            <w:vMerge/>
          </w:tcPr>
          <w:p w14:paraId="59F6684C" w14:textId="77777777" w:rsidR="009A661C" w:rsidRPr="00AC7ABB" w:rsidRDefault="009A661C" w:rsidP="001B754B">
            <w:pPr>
              <w:jc w:val="center"/>
              <w:rPr>
                <w:sz w:val="18"/>
                <w:szCs w:val="18"/>
              </w:rPr>
            </w:pPr>
          </w:p>
        </w:tc>
        <w:tc>
          <w:tcPr>
            <w:tcW w:w="1123" w:type="dxa"/>
          </w:tcPr>
          <w:p w14:paraId="5D0C1E19" w14:textId="2430F52C" w:rsidR="009A661C" w:rsidRPr="00AC7ABB" w:rsidRDefault="009A661C" w:rsidP="001B754B">
            <w:pPr>
              <w:jc w:val="center"/>
              <w:rPr>
                <w:sz w:val="18"/>
                <w:szCs w:val="18"/>
                <w:bdr w:val="none" w:sz="0" w:space="0" w:color="auto" w:frame="1"/>
                <w:lang w:val="es-419"/>
              </w:rPr>
            </w:pPr>
            <w:r w:rsidRPr="00AC7ABB">
              <w:rPr>
                <w:sz w:val="18"/>
                <w:szCs w:val="18"/>
                <w:bdr w:val="none" w:sz="0" w:space="0" w:color="auto" w:frame="1"/>
                <w:lang w:val="es-419"/>
              </w:rPr>
              <w:t>HT-1</w:t>
            </w:r>
            <w:r w:rsidR="008453AC" w:rsidRPr="00AC7ABB">
              <w:rPr>
                <w:sz w:val="18"/>
                <w:szCs w:val="18"/>
                <w:bdr w:val="none" w:sz="0" w:space="0" w:color="auto" w:frame="1"/>
                <w:lang w:val="es-419"/>
              </w:rPr>
              <w:t>3</w:t>
            </w:r>
          </w:p>
        </w:tc>
        <w:tc>
          <w:tcPr>
            <w:tcW w:w="1182" w:type="dxa"/>
          </w:tcPr>
          <w:p w14:paraId="34EB93E7" w14:textId="3827E2A7" w:rsidR="009A661C" w:rsidRPr="00AC7ABB" w:rsidRDefault="009A661C" w:rsidP="001B754B">
            <w:pPr>
              <w:jc w:val="center"/>
              <w:rPr>
                <w:sz w:val="18"/>
                <w:szCs w:val="18"/>
              </w:rPr>
            </w:pPr>
            <w:r w:rsidRPr="00AC7ABB">
              <w:rPr>
                <w:sz w:val="18"/>
                <w:szCs w:val="18"/>
              </w:rPr>
              <w:t>8</w:t>
            </w:r>
          </w:p>
        </w:tc>
        <w:tc>
          <w:tcPr>
            <w:tcW w:w="1182" w:type="dxa"/>
            <w:vMerge/>
          </w:tcPr>
          <w:p w14:paraId="4C95D132" w14:textId="77777777" w:rsidR="009A661C" w:rsidRPr="00AC7ABB" w:rsidRDefault="009A661C" w:rsidP="001B754B">
            <w:pPr>
              <w:jc w:val="center"/>
              <w:rPr>
                <w:sz w:val="18"/>
                <w:szCs w:val="18"/>
              </w:rPr>
            </w:pPr>
          </w:p>
        </w:tc>
        <w:tc>
          <w:tcPr>
            <w:tcW w:w="1194" w:type="dxa"/>
          </w:tcPr>
          <w:p w14:paraId="2A87418F" w14:textId="0A0A6A96" w:rsidR="009A661C" w:rsidRPr="00AC7ABB" w:rsidRDefault="009A661C" w:rsidP="001B754B">
            <w:pPr>
              <w:jc w:val="center"/>
              <w:rPr>
                <w:sz w:val="18"/>
                <w:szCs w:val="18"/>
              </w:rPr>
            </w:pPr>
            <w:r w:rsidRPr="00AC7ABB">
              <w:rPr>
                <w:sz w:val="18"/>
                <w:szCs w:val="18"/>
              </w:rPr>
              <w:t>Pruebas</w:t>
            </w:r>
          </w:p>
        </w:tc>
        <w:tc>
          <w:tcPr>
            <w:tcW w:w="1292" w:type="dxa"/>
          </w:tcPr>
          <w:p w14:paraId="21EACEFC" w14:textId="198016B4" w:rsidR="009A661C" w:rsidRPr="00AC7ABB" w:rsidRDefault="00D24FAA" w:rsidP="001B754B">
            <w:pPr>
              <w:jc w:val="center"/>
              <w:rPr>
                <w:sz w:val="18"/>
                <w:szCs w:val="18"/>
              </w:rPr>
            </w:pPr>
            <w:r w:rsidRPr="00AC7ABB">
              <w:rPr>
                <w:sz w:val="18"/>
                <w:szCs w:val="18"/>
              </w:rPr>
              <w:t>04/12/20</w:t>
            </w:r>
          </w:p>
        </w:tc>
        <w:tc>
          <w:tcPr>
            <w:tcW w:w="1365" w:type="dxa"/>
          </w:tcPr>
          <w:p w14:paraId="481370B0" w14:textId="13F0EAA1" w:rsidR="009A661C" w:rsidRPr="00AC7ABB" w:rsidRDefault="00D24FAA" w:rsidP="001B754B">
            <w:pPr>
              <w:jc w:val="center"/>
              <w:rPr>
                <w:sz w:val="18"/>
                <w:szCs w:val="18"/>
              </w:rPr>
            </w:pPr>
            <w:r w:rsidRPr="00AC7ABB">
              <w:rPr>
                <w:sz w:val="18"/>
                <w:szCs w:val="18"/>
              </w:rPr>
              <w:t>04/12/20</w:t>
            </w:r>
          </w:p>
        </w:tc>
      </w:tr>
      <w:tr w:rsidR="00E8309E" w:rsidRPr="00AC7ABB" w14:paraId="24F285DF" w14:textId="77777777" w:rsidTr="006B0B1E">
        <w:trPr>
          <w:trHeight w:val="238"/>
        </w:trPr>
        <w:tc>
          <w:tcPr>
            <w:tcW w:w="1158" w:type="dxa"/>
            <w:vMerge w:val="restart"/>
          </w:tcPr>
          <w:p w14:paraId="3BF4E14F" w14:textId="71B751A8" w:rsidR="00E8309E" w:rsidRPr="00AC7ABB" w:rsidRDefault="00E8309E" w:rsidP="001B754B">
            <w:pPr>
              <w:jc w:val="center"/>
              <w:rPr>
                <w:sz w:val="18"/>
                <w:szCs w:val="18"/>
              </w:rPr>
            </w:pPr>
            <w:r w:rsidRPr="00AC7ABB">
              <w:rPr>
                <w:sz w:val="18"/>
                <w:szCs w:val="18"/>
              </w:rPr>
              <w:t>10</w:t>
            </w:r>
          </w:p>
        </w:tc>
        <w:tc>
          <w:tcPr>
            <w:tcW w:w="1123" w:type="dxa"/>
          </w:tcPr>
          <w:p w14:paraId="3C74636C" w14:textId="45016AC8" w:rsidR="00E8309E" w:rsidRPr="00AC7ABB" w:rsidRDefault="00E8309E" w:rsidP="001B754B">
            <w:pPr>
              <w:jc w:val="center"/>
              <w:rPr>
                <w:sz w:val="18"/>
                <w:szCs w:val="18"/>
                <w:bdr w:val="none" w:sz="0" w:space="0" w:color="auto" w:frame="1"/>
                <w:lang w:val="es-419"/>
              </w:rPr>
            </w:pPr>
            <w:r w:rsidRPr="00AC7ABB">
              <w:rPr>
                <w:sz w:val="18"/>
                <w:szCs w:val="18"/>
                <w:bdr w:val="none" w:sz="0" w:space="0" w:color="auto" w:frame="1"/>
                <w:lang w:val="es-419"/>
              </w:rPr>
              <w:t>HU-65</w:t>
            </w:r>
          </w:p>
        </w:tc>
        <w:tc>
          <w:tcPr>
            <w:tcW w:w="1182" w:type="dxa"/>
          </w:tcPr>
          <w:p w14:paraId="58170A43" w14:textId="77484FAD" w:rsidR="00E8309E" w:rsidRPr="00AC7ABB" w:rsidRDefault="00E8309E" w:rsidP="001B754B">
            <w:pPr>
              <w:jc w:val="center"/>
              <w:rPr>
                <w:sz w:val="18"/>
                <w:szCs w:val="18"/>
              </w:rPr>
            </w:pPr>
            <w:r w:rsidRPr="00AC7ABB">
              <w:rPr>
                <w:sz w:val="18"/>
                <w:szCs w:val="18"/>
              </w:rPr>
              <w:t>40</w:t>
            </w:r>
          </w:p>
        </w:tc>
        <w:tc>
          <w:tcPr>
            <w:tcW w:w="1182" w:type="dxa"/>
            <w:vMerge w:val="restart"/>
          </w:tcPr>
          <w:p w14:paraId="06F198FD" w14:textId="62CB61A5" w:rsidR="00E8309E" w:rsidRPr="00AC7ABB" w:rsidRDefault="00E8309E" w:rsidP="001B754B">
            <w:pPr>
              <w:jc w:val="center"/>
              <w:rPr>
                <w:sz w:val="18"/>
                <w:szCs w:val="18"/>
              </w:rPr>
            </w:pPr>
            <w:r w:rsidRPr="00AC7ABB">
              <w:rPr>
                <w:sz w:val="18"/>
                <w:szCs w:val="18"/>
              </w:rPr>
              <w:t>120</w:t>
            </w:r>
          </w:p>
        </w:tc>
        <w:tc>
          <w:tcPr>
            <w:tcW w:w="1194" w:type="dxa"/>
          </w:tcPr>
          <w:p w14:paraId="7D86E3EB" w14:textId="106D7ED4" w:rsidR="00E8309E" w:rsidRPr="00AC7ABB" w:rsidRDefault="00E8309E" w:rsidP="001B754B">
            <w:pPr>
              <w:jc w:val="center"/>
              <w:rPr>
                <w:sz w:val="18"/>
                <w:szCs w:val="18"/>
              </w:rPr>
            </w:pPr>
            <w:r w:rsidRPr="00AC7ABB">
              <w:rPr>
                <w:sz w:val="18"/>
                <w:szCs w:val="18"/>
              </w:rPr>
              <w:t>Desarrollo</w:t>
            </w:r>
          </w:p>
        </w:tc>
        <w:tc>
          <w:tcPr>
            <w:tcW w:w="1292" w:type="dxa"/>
          </w:tcPr>
          <w:p w14:paraId="3AE2AF8C" w14:textId="5ED756D3" w:rsidR="00E8309E" w:rsidRPr="00AC7ABB" w:rsidRDefault="00E8309E" w:rsidP="001B754B">
            <w:pPr>
              <w:jc w:val="center"/>
              <w:rPr>
                <w:sz w:val="18"/>
                <w:szCs w:val="18"/>
              </w:rPr>
            </w:pPr>
            <w:r w:rsidRPr="00AC7ABB">
              <w:rPr>
                <w:sz w:val="18"/>
                <w:szCs w:val="18"/>
              </w:rPr>
              <w:t>07/12/20</w:t>
            </w:r>
          </w:p>
        </w:tc>
        <w:tc>
          <w:tcPr>
            <w:tcW w:w="1365" w:type="dxa"/>
          </w:tcPr>
          <w:p w14:paraId="25756D65" w14:textId="0D68ECE4" w:rsidR="00E8309E" w:rsidRPr="00AC7ABB" w:rsidRDefault="00E8309E" w:rsidP="001B754B">
            <w:pPr>
              <w:jc w:val="center"/>
              <w:rPr>
                <w:sz w:val="18"/>
                <w:szCs w:val="18"/>
              </w:rPr>
            </w:pPr>
            <w:r w:rsidRPr="00AC7ABB">
              <w:rPr>
                <w:sz w:val="18"/>
                <w:szCs w:val="18"/>
              </w:rPr>
              <w:t>11/12/20</w:t>
            </w:r>
          </w:p>
        </w:tc>
      </w:tr>
      <w:tr w:rsidR="00E8309E" w:rsidRPr="00AC7ABB" w14:paraId="74C35FF4" w14:textId="77777777" w:rsidTr="006B0B1E">
        <w:trPr>
          <w:trHeight w:val="238"/>
        </w:trPr>
        <w:tc>
          <w:tcPr>
            <w:tcW w:w="1158" w:type="dxa"/>
            <w:vMerge/>
          </w:tcPr>
          <w:p w14:paraId="49EE4998" w14:textId="77777777" w:rsidR="00E8309E" w:rsidRPr="00AC7ABB" w:rsidRDefault="00E8309E" w:rsidP="001B754B">
            <w:pPr>
              <w:jc w:val="center"/>
              <w:rPr>
                <w:sz w:val="18"/>
                <w:szCs w:val="18"/>
              </w:rPr>
            </w:pPr>
          </w:p>
        </w:tc>
        <w:tc>
          <w:tcPr>
            <w:tcW w:w="1123" w:type="dxa"/>
          </w:tcPr>
          <w:p w14:paraId="558A1E6A" w14:textId="624A0400" w:rsidR="00E8309E" w:rsidRPr="00AC7ABB" w:rsidRDefault="00E8309E" w:rsidP="001B754B">
            <w:pPr>
              <w:jc w:val="center"/>
              <w:rPr>
                <w:sz w:val="18"/>
                <w:szCs w:val="18"/>
                <w:bdr w:val="none" w:sz="0" w:space="0" w:color="auto" w:frame="1"/>
                <w:lang w:val="es-419"/>
              </w:rPr>
            </w:pPr>
            <w:r w:rsidRPr="00AC7ABB">
              <w:rPr>
                <w:sz w:val="18"/>
                <w:szCs w:val="18"/>
                <w:bdr w:val="none" w:sz="0" w:space="0" w:color="auto" w:frame="1"/>
                <w:lang w:val="es-419"/>
              </w:rPr>
              <w:t>HU-66</w:t>
            </w:r>
          </w:p>
        </w:tc>
        <w:tc>
          <w:tcPr>
            <w:tcW w:w="1182" w:type="dxa"/>
          </w:tcPr>
          <w:p w14:paraId="2EBDAC50" w14:textId="3999AE8F" w:rsidR="00E8309E" w:rsidRPr="00AC7ABB" w:rsidRDefault="00E8309E" w:rsidP="001B754B">
            <w:pPr>
              <w:jc w:val="center"/>
              <w:rPr>
                <w:sz w:val="18"/>
                <w:szCs w:val="18"/>
              </w:rPr>
            </w:pPr>
            <w:r w:rsidRPr="00AC7ABB">
              <w:rPr>
                <w:sz w:val="18"/>
                <w:szCs w:val="18"/>
              </w:rPr>
              <w:t>16</w:t>
            </w:r>
          </w:p>
        </w:tc>
        <w:tc>
          <w:tcPr>
            <w:tcW w:w="1182" w:type="dxa"/>
            <w:vMerge/>
          </w:tcPr>
          <w:p w14:paraId="3D8850CE" w14:textId="77777777" w:rsidR="00E8309E" w:rsidRPr="00AC7ABB" w:rsidRDefault="00E8309E" w:rsidP="001B754B">
            <w:pPr>
              <w:jc w:val="center"/>
              <w:rPr>
                <w:sz w:val="18"/>
                <w:szCs w:val="18"/>
              </w:rPr>
            </w:pPr>
          </w:p>
        </w:tc>
        <w:tc>
          <w:tcPr>
            <w:tcW w:w="1194" w:type="dxa"/>
          </w:tcPr>
          <w:p w14:paraId="3190BD36" w14:textId="53A744DC" w:rsidR="00E8309E" w:rsidRPr="00AC7ABB" w:rsidRDefault="00E8309E" w:rsidP="001B754B">
            <w:pPr>
              <w:jc w:val="center"/>
              <w:rPr>
                <w:sz w:val="18"/>
                <w:szCs w:val="18"/>
              </w:rPr>
            </w:pPr>
            <w:r w:rsidRPr="00AC7ABB">
              <w:rPr>
                <w:sz w:val="18"/>
                <w:szCs w:val="18"/>
              </w:rPr>
              <w:t>Desarrollo</w:t>
            </w:r>
          </w:p>
        </w:tc>
        <w:tc>
          <w:tcPr>
            <w:tcW w:w="1292" w:type="dxa"/>
          </w:tcPr>
          <w:p w14:paraId="18B79A4F" w14:textId="309C2674" w:rsidR="00E8309E" w:rsidRPr="00AC7ABB" w:rsidRDefault="00E8309E" w:rsidP="001B754B">
            <w:pPr>
              <w:jc w:val="center"/>
              <w:rPr>
                <w:sz w:val="18"/>
                <w:szCs w:val="18"/>
              </w:rPr>
            </w:pPr>
            <w:r w:rsidRPr="00AC7ABB">
              <w:rPr>
                <w:sz w:val="18"/>
                <w:szCs w:val="18"/>
              </w:rPr>
              <w:t>14/12/20</w:t>
            </w:r>
          </w:p>
        </w:tc>
        <w:tc>
          <w:tcPr>
            <w:tcW w:w="1365" w:type="dxa"/>
          </w:tcPr>
          <w:p w14:paraId="56A78C6F" w14:textId="0498F284" w:rsidR="00E8309E" w:rsidRPr="00AC7ABB" w:rsidRDefault="00E8309E" w:rsidP="001B754B">
            <w:pPr>
              <w:jc w:val="center"/>
              <w:rPr>
                <w:sz w:val="18"/>
                <w:szCs w:val="18"/>
              </w:rPr>
            </w:pPr>
            <w:r w:rsidRPr="00AC7ABB">
              <w:rPr>
                <w:sz w:val="18"/>
                <w:szCs w:val="18"/>
              </w:rPr>
              <w:t>15/12/20</w:t>
            </w:r>
          </w:p>
        </w:tc>
      </w:tr>
      <w:tr w:rsidR="00E8309E" w:rsidRPr="00AC7ABB" w14:paraId="0BBD670D" w14:textId="77777777" w:rsidTr="006B0B1E">
        <w:trPr>
          <w:trHeight w:val="238"/>
        </w:trPr>
        <w:tc>
          <w:tcPr>
            <w:tcW w:w="1158" w:type="dxa"/>
            <w:vMerge/>
          </w:tcPr>
          <w:p w14:paraId="086D01A5" w14:textId="7C272427" w:rsidR="00E8309E" w:rsidRPr="00AC7ABB" w:rsidRDefault="00E8309E" w:rsidP="001B754B">
            <w:pPr>
              <w:jc w:val="center"/>
              <w:rPr>
                <w:sz w:val="18"/>
                <w:szCs w:val="18"/>
              </w:rPr>
            </w:pPr>
          </w:p>
        </w:tc>
        <w:tc>
          <w:tcPr>
            <w:tcW w:w="1123" w:type="dxa"/>
          </w:tcPr>
          <w:p w14:paraId="58E4CAA4" w14:textId="268DA214" w:rsidR="00E8309E" w:rsidRPr="00AC7ABB" w:rsidRDefault="00E8309E" w:rsidP="001B754B">
            <w:pPr>
              <w:jc w:val="center"/>
              <w:rPr>
                <w:sz w:val="18"/>
                <w:szCs w:val="18"/>
                <w:bdr w:val="none" w:sz="0" w:space="0" w:color="auto" w:frame="1"/>
                <w:lang w:val="es-419"/>
              </w:rPr>
            </w:pPr>
            <w:r w:rsidRPr="00AC7ABB">
              <w:rPr>
                <w:sz w:val="18"/>
                <w:szCs w:val="18"/>
                <w:bdr w:val="none" w:sz="0" w:space="0" w:color="auto" w:frame="1"/>
                <w:lang w:val="es-419"/>
              </w:rPr>
              <w:t>HU-67</w:t>
            </w:r>
          </w:p>
        </w:tc>
        <w:tc>
          <w:tcPr>
            <w:tcW w:w="1182" w:type="dxa"/>
          </w:tcPr>
          <w:p w14:paraId="5C3EDC27" w14:textId="57CA6C7B" w:rsidR="00E8309E" w:rsidRPr="00AC7ABB" w:rsidRDefault="00E8309E" w:rsidP="001B754B">
            <w:pPr>
              <w:jc w:val="center"/>
              <w:rPr>
                <w:sz w:val="18"/>
                <w:szCs w:val="18"/>
              </w:rPr>
            </w:pPr>
            <w:r w:rsidRPr="00AC7ABB">
              <w:rPr>
                <w:sz w:val="18"/>
                <w:szCs w:val="18"/>
              </w:rPr>
              <w:t>8</w:t>
            </w:r>
          </w:p>
        </w:tc>
        <w:tc>
          <w:tcPr>
            <w:tcW w:w="1182" w:type="dxa"/>
            <w:vMerge/>
          </w:tcPr>
          <w:p w14:paraId="7290B78E" w14:textId="77777777" w:rsidR="00E8309E" w:rsidRPr="00AC7ABB" w:rsidRDefault="00E8309E" w:rsidP="001B754B">
            <w:pPr>
              <w:jc w:val="center"/>
              <w:rPr>
                <w:sz w:val="18"/>
                <w:szCs w:val="18"/>
              </w:rPr>
            </w:pPr>
          </w:p>
        </w:tc>
        <w:tc>
          <w:tcPr>
            <w:tcW w:w="1194" w:type="dxa"/>
          </w:tcPr>
          <w:p w14:paraId="34DEB84D" w14:textId="53098E74" w:rsidR="00E8309E" w:rsidRPr="00AC7ABB" w:rsidRDefault="00E8309E" w:rsidP="001B754B">
            <w:pPr>
              <w:jc w:val="center"/>
              <w:rPr>
                <w:sz w:val="18"/>
                <w:szCs w:val="18"/>
              </w:rPr>
            </w:pPr>
            <w:r w:rsidRPr="00AC7ABB">
              <w:rPr>
                <w:sz w:val="18"/>
                <w:szCs w:val="18"/>
              </w:rPr>
              <w:t>Desarrollo</w:t>
            </w:r>
          </w:p>
        </w:tc>
        <w:tc>
          <w:tcPr>
            <w:tcW w:w="1292" w:type="dxa"/>
          </w:tcPr>
          <w:p w14:paraId="5F51233C" w14:textId="3DC5DD4C" w:rsidR="00E8309E" w:rsidRPr="00AC7ABB" w:rsidRDefault="00E8309E" w:rsidP="001B754B">
            <w:pPr>
              <w:jc w:val="center"/>
              <w:rPr>
                <w:sz w:val="18"/>
                <w:szCs w:val="18"/>
              </w:rPr>
            </w:pPr>
            <w:r w:rsidRPr="00AC7ABB">
              <w:rPr>
                <w:sz w:val="18"/>
                <w:szCs w:val="18"/>
              </w:rPr>
              <w:t>16/12/20</w:t>
            </w:r>
          </w:p>
        </w:tc>
        <w:tc>
          <w:tcPr>
            <w:tcW w:w="1365" w:type="dxa"/>
          </w:tcPr>
          <w:p w14:paraId="46C196A7" w14:textId="5DE053A3" w:rsidR="00E8309E" w:rsidRPr="00AC7ABB" w:rsidRDefault="00E8309E" w:rsidP="001B754B">
            <w:pPr>
              <w:jc w:val="center"/>
              <w:rPr>
                <w:sz w:val="18"/>
                <w:szCs w:val="18"/>
              </w:rPr>
            </w:pPr>
            <w:r w:rsidRPr="00AC7ABB">
              <w:rPr>
                <w:sz w:val="18"/>
                <w:szCs w:val="18"/>
              </w:rPr>
              <w:t>16/12/20</w:t>
            </w:r>
          </w:p>
        </w:tc>
      </w:tr>
      <w:tr w:rsidR="00E8309E" w:rsidRPr="00AC7ABB" w14:paraId="15F7E889" w14:textId="77777777" w:rsidTr="006B0B1E">
        <w:trPr>
          <w:trHeight w:val="238"/>
        </w:trPr>
        <w:tc>
          <w:tcPr>
            <w:tcW w:w="1158" w:type="dxa"/>
            <w:vMerge/>
          </w:tcPr>
          <w:p w14:paraId="47CC61FE" w14:textId="77777777" w:rsidR="00E8309E" w:rsidRPr="00AC7ABB" w:rsidRDefault="00E8309E" w:rsidP="001B754B">
            <w:pPr>
              <w:jc w:val="center"/>
              <w:rPr>
                <w:sz w:val="18"/>
                <w:szCs w:val="18"/>
              </w:rPr>
            </w:pPr>
          </w:p>
        </w:tc>
        <w:tc>
          <w:tcPr>
            <w:tcW w:w="1123" w:type="dxa"/>
          </w:tcPr>
          <w:p w14:paraId="06D8265E" w14:textId="4C6344E3" w:rsidR="00E8309E" w:rsidRPr="00AC7ABB" w:rsidRDefault="00E8309E" w:rsidP="001B754B">
            <w:pPr>
              <w:jc w:val="center"/>
              <w:rPr>
                <w:sz w:val="18"/>
                <w:szCs w:val="18"/>
                <w:bdr w:val="none" w:sz="0" w:space="0" w:color="auto" w:frame="1"/>
                <w:lang w:val="es-419"/>
              </w:rPr>
            </w:pPr>
            <w:r w:rsidRPr="00AC7ABB">
              <w:rPr>
                <w:sz w:val="18"/>
                <w:szCs w:val="18"/>
                <w:bdr w:val="none" w:sz="0" w:space="0" w:color="auto" w:frame="1"/>
                <w:lang w:val="es-419"/>
              </w:rPr>
              <w:t>HU-68</w:t>
            </w:r>
          </w:p>
        </w:tc>
        <w:tc>
          <w:tcPr>
            <w:tcW w:w="1182" w:type="dxa"/>
          </w:tcPr>
          <w:p w14:paraId="2D449680" w14:textId="0BB07DEF" w:rsidR="00E8309E" w:rsidRPr="00AC7ABB" w:rsidRDefault="00E8309E" w:rsidP="001B754B">
            <w:pPr>
              <w:jc w:val="center"/>
              <w:rPr>
                <w:sz w:val="18"/>
                <w:szCs w:val="18"/>
              </w:rPr>
            </w:pPr>
            <w:r w:rsidRPr="00AC7ABB">
              <w:rPr>
                <w:sz w:val="18"/>
                <w:szCs w:val="18"/>
              </w:rPr>
              <w:t>8</w:t>
            </w:r>
          </w:p>
        </w:tc>
        <w:tc>
          <w:tcPr>
            <w:tcW w:w="1182" w:type="dxa"/>
            <w:vMerge/>
          </w:tcPr>
          <w:p w14:paraId="3B4E88BD" w14:textId="77777777" w:rsidR="00E8309E" w:rsidRPr="00AC7ABB" w:rsidRDefault="00E8309E" w:rsidP="001B754B">
            <w:pPr>
              <w:jc w:val="center"/>
              <w:rPr>
                <w:sz w:val="18"/>
                <w:szCs w:val="18"/>
              </w:rPr>
            </w:pPr>
          </w:p>
        </w:tc>
        <w:tc>
          <w:tcPr>
            <w:tcW w:w="1194" w:type="dxa"/>
          </w:tcPr>
          <w:p w14:paraId="4EE08523" w14:textId="30AACC83" w:rsidR="00E8309E" w:rsidRPr="00AC7ABB" w:rsidRDefault="00E8309E" w:rsidP="001B754B">
            <w:pPr>
              <w:jc w:val="center"/>
              <w:rPr>
                <w:sz w:val="18"/>
                <w:szCs w:val="18"/>
              </w:rPr>
            </w:pPr>
            <w:r w:rsidRPr="00AC7ABB">
              <w:rPr>
                <w:sz w:val="18"/>
                <w:szCs w:val="18"/>
              </w:rPr>
              <w:t>Desarrollo</w:t>
            </w:r>
          </w:p>
        </w:tc>
        <w:tc>
          <w:tcPr>
            <w:tcW w:w="1292" w:type="dxa"/>
          </w:tcPr>
          <w:p w14:paraId="16607EB0" w14:textId="02868693" w:rsidR="00E8309E" w:rsidRPr="00AC7ABB" w:rsidRDefault="00E8309E" w:rsidP="001B754B">
            <w:pPr>
              <w:jc w:val="center"/>
              <w:rPr>
                <w:sz w:val="18"/>
                <w:szCs w:val="18"/>
              </w:rPr>
            </w:pPr>
            <w:r w:rsidRPr="00AC7ABB">
              <w:rPr>
                <w:sz w:val="18"/>
                <w:szCs w:val="18"/>
              </w:rPr>
              <w:t>17/12/20</w:t>
            </w:r>
          </w:p>
        </w:tc>
        <w:tc>
          <w:tcPr>
            <w:tcW w:w="1365" w:type="dxa"/>
          </w:tcPr>
          <w:p w14:paraId="0EE8D9CB" w14:textId="447CA7DB" w:rsidR="00E8309E" w:rsidRPr="00AC7ABB" w:rsidRDefault="00E8309E" w:rsidP="001B754B">
            <w:pPr>
              <w:jc w:val="center"/>
              <w:rPr>
                <w:sz w:val="18"/>
                <w:szCs w:val="18"/>
              </w:rPr>
            </w:pPr>
            <w:r w:rsidRPr="00AC7ABB">
              <w:rPr>
                <w:sz w:val="18"/>
                <w:szCs w:val="18"/>
              </w:rPr>
              <w:t>17/12/20</w:t>
            </w:r>
          </w:p>
        </w:tc>
      </w:tr>
      <w:tr w:rsidR="00E8309E" w:rsidRPr="00AC7ABB" w14:paraId="38F88303" w14:textId="77777777" w:rsidTr="006B0B1E">
        <w:trPr>
          <w:trHeight w:val="238"/>
        </w:trPr>
        <w:tc>
          <w:tcPr>
            <w:tcW w:w="1158" w:type="dxa"/>
            <w:vMerge/>
          </w:tcPr>
          <w:p w14:paraId="540972EC" w14:textId="77777777" w:rsidR="00E8309E" w:rsidRPr="00AC7ABB" w:rsidRDefault="00E8309E" w:rsidP="001B754B">
            <w:pPr>
              <w:jc w:val="center"/>
              <w:rPr>
                <w:sz w:val="18"/>
                <w:szCs w:val="18"/>
              </w:rPr>
            </w:pPr>
          </w:p>
        </w:tc>
        <w:tc>
          <w:tcPr>
            <w:tcW w:w="1123" w:type="dxa"/>
          </w:tcPr>
          <w:p w14:paraId="098A99A2" w14:textId="7204A4FE" w:rsidR="00E8309E" w:rsidRPr="00AC7ABB" w:rsidRDefault="00E8309E" w:rsidP="001B754B">
            <w:pPr>
              <w:jc w:val="center"/>
              <w:rPr>
                <w:sz w:val="18"/>
                <w:szCs w:val="18"/>
                <w:bdr w:val="none" w:sz="0" w:space="0" w:color="auto" w:frame="1"/>
                <w:lang w:val="es-419"/>
              </w:rPr>
            </w:pPr>
            <w:r w:rsidRPr="00AC7ABB">
              <w:rPr>
                <w:sz w:val="18"/>
                <w:szCs w:val="18"/>
                <w:bdr w:val="none" w:sz="0" w:space="0" w:color="auto" w:frame="1"/>
                <w:lang w:val="es-419"/>
              </w:rPr>
              <w:t>HU-69</w:t>
            </w:r>
          </w:p>
        </w:tc>
        <w:tc>
          <w:tcPr>
            <w:tcW w:w="1182" w:type="dxa"/>
          </w:tcPr>
          <w:p w14:paraId="2534A3C9" w14:textId="6B0921B4" w:rsidR="00E8309E" w:rsidRPr="00AC7ABB" w:rsidRDefault="00E8309E" w:rsidP="001B754B">
            <w:pPr>
              <w:jc w:val="center"/>
              <w:rPr>
                <w:sz w:val="18"/>
                <w:szCs w:val="18"/>
              </w:rPr>
            </w:pPr>
            <w:r w:rsidRPr="00AC7ABB">
              <w:rPr>
                <w:sz w:val="18"/>
                <w:szCs w:val="18"/>
              </w:rPr>
              <w:t>40</w:t>
            </w:r>
          </w:p>
        </w:tc>
        <w:tc>
          <w:tcPr>
            <w:tcW w:w="1182" w:type="dxa"/>
            <w:vMerge/>
          </w:tcPr>
          <w:p w14:paraId="6F7C17E1" w14:textId="77777777" w:rsidR="00E8309E" w:rsidRPr="00AC7ABB" w:rsidRDefault="00E8309E" w:rsidP="001B754B">
            <w:pPr>
              <w:jc w:val="center"/>
              <w:rPr>
                <w:sz w:val="18"/>
                <w:szCs w:val="18"/>
              </w:rPr>
            </w:pPr>
          </w:p>
        </w:tc>
        <w:tc>
          <w:tcPr>
            <w:tcW w:w="1194" w:type="dxa"/>
          </w:tcPr>
          <w:p w14:paraId="06AD05FB" w14:textId="2374854C" w:rsidR="00E8309E" w:rsidRPr="00AC7ABB" w:rsidRDefault="00E8309E" w:rsidP="001B754B">
            <w:pPr>
              <w:jc w:val="center"/>
              <w:rPr>
                <w:sz w:val="18"/>
                <w:szCs w:val="18"/>
              </w:rPr>
            </w:pPr>
            <w:r w:rsidRPr="00AC7ABB">
              <w:rPr>
                <w:sz w:val="18"/>
                <w:szCs w:val="18"/>
              </w:rPr>
              <w:t>Desarrollo</w:t>
            </w:r>
          </w:p>
        </w:tc>
        <w:tc>
          <w:tcPr>
            <w:tcW w:w="1292" w:type="dxa"/>
          </w:tcPr>
          <w:p w14:paraId="36CB2FBF" w14:textId="6642C269" w:rsidR="00E8309E" w:rsidRPr="00AC7ABB" w:rsidRDefault="00E8309E" w:rsidP="001B754B">
            <w:pPr>
              <w:jc w:val="center"/>
              <w:rPr>
                <w:sz w:val="18"/>
                <w:szCs w:val="18"/>
              </w:rPr>
            </w:pPr>
            <w:r w:rsidRPr="00AC7ABB">
              <w:rPr>
                <w:sz w:val="18"/>
                <w:szCs w:val="18"/>
              </w:rPr>
              <w:t>18/12/20</w:t>
            </w:r>
          </w:p>
        </w:tc>
        <w:tc>
          <w:tcPr>
            <w:tcW w:w="1365" w:type="dxa"/>
          </w:tcPr>
          <w:p w14:paraId="2BF389C1" w14:textId="26A74218" w:rsidR="00E8309E" w:rsidRPr="00AC7ABB" w:rsidRDefault="00E8309E" w:rsidP="001B754B">
            <w:pPr>
              <w:jc w:val="center"/>
              <w:rPr>
                <w:sz w:val="18"/>
                <w:szCs w:val="18"/>
              </w:rPr>
            </w:pPr>
            <w:r w:rsidRPr="00AC7ABB">
              <w:rPr>
                <w:sz w:val="18"/>
                <w:szCs w:val="18"/>
              </w:rPr>
              <w:t>24/12/20</w:t>
            </w:r>
          </w:p>
        </w:tc>
      </w:tr>
      <w:tr w:rsidR="00E8309E" w:rsidRPr="00AC7ABB" w14:paraId="26AB3DE3" w14:textId="77777777" w:rsidTr="006B0B1E">
        <w:trPr>
          <w:trHeight w:val="238"/>
        </w:trPr>
        <w:tc>
          <w:tcPr>
            <w:tcW w:w="1158" w:type="dxa"/>
            <w:vMerge/>
          </w:tcPr>
          <w:p w14:paraId="6E8CBC03" w14:textId="77777777" w:rsidR="00E8309E" w:rsidRPr="00AC7ABB" w:rsidRDefault="00E8309E" w:rsidP="001B754B">
            <w:pPr>
              <w:jc w:val="center"/>
              <w:rPr>
                <w:sz w:val="18"/>
                <w:szCs w:val="18"/>
              </w:rPr>
            </w:pPr>
          </w:p>
        </w:tc>
        <w:tc>
          <w:tcPr>
            <w:tcW w:w="1123" w:type="dxa"/>
          </w:tcPr>
          <w:p w14:paraId="2815A9B7" w14:textId="2B9C399F" w:rsidR="00E8309E" w:rsidRPr="00AC7ABB" w:rsidRDefault="00E8309E" w:rsidP="001B754B">
            <w:pPr>
              <w:jc w:val="center"/>
              <w:rPr>
                <w:sz w:val="18"/>
                <w:szCs w:val="18"/>
                <w:bdr w:val="none" w:sz="0" w:space="0" w:color="auto" w:frame="1"/>
                <w:lang w:val="es-419"/>
              </w:rPr>
            </w:pPr>
            <w:r w:rsidRPr="00AC7ABB">
              <w:rPr>
                <w:sz w:val="18"/>
                <w:szCs w:val="18"/>
                <w:bdr w:val="none" w:sz="0" w:space="0" w:color="auto" w:frame="1"/>
                <w:lang w:val="es-419"/>
              </w:rPr>
              <w:t>HT-1</w:t>
            </w:r>
            <w:r w:rsidR="008453AC" w:rsidRPr="00AC7ABB">
              <w:rPr>
                <w:sz w:val="18"/>
                <w:szCs w:val="18"/>
                <w:bdr w:val="none" w:sz="0" w:space="0" w:color="auto" w:frame="1"/>
                <w:lang w:val="es-419"/>
              </w:rPr>
              <w:t>4</w:t>
            </w:r>
          </w:p>
        </w:tc>
        <w:tc>
          <w:tcPr>
            <w:tcW w:w="1182" w:type="dxa"/>
          </w:tcPr>
          <w:p w14:paraId="621C973D" w14:textId="585EF05F" w:rsidR="00E8309E" w:rsidRPr="00AC7ABB" w:rsidRDefault="00E8309E" w:rsidP="001B754B">
            <w:pPr>
              <w:jc w:val="center"/>
              <w:rPr>
                <w:sz w:val="18"/>
                <w:szCs w:val="18"/>
              </w:rPr>
            </w:pPr>
            <w:r w:rsidRPr="00AC7ABB">
              <w:rPr>
                <w:sz w:val="18"/>
                <w:szCs w:val="18"/>
              </w:rPr>
              <w:t>8</w:t>
            </w:r>
          </w:p>
        </w:tc>
        <w:tc>
          <w:tcPr>
            <w:tcW w:w="1182" w:type="dxa"/>
            <w:vMerge/>
          </w:tcPr>
          <w:p w14:paraId="7DE2DD1E" w14:textId="77777777" w:rsidR="00E8309E" w:rsidRPr="00AC7ABB" w:rsidRDefault="00E8309E" w:rsidP="001B754B">
            <w:pPr>
              <w:jc w:val="center"/>
              <w:rPr>
                <w:sz w:val="18"/>
                <w:szCs w:val="18"/>
              </w:rPr>
            </w:pPr>
          </w:p>
        </w:tc>
        <w:tc>
          <w:tcPr>
            <w:tcW w:w="1194" w:type="dxa"/>
          </w:tcPr>
          <w:p w14:paraId="0349BF90" w14:textId="482A87EE" w:rsidR="00E8309E" w:rsidRPr="00AC7ABB" w:rsidRDefault="00E8309E" w:rsidP="001B754B">
            <w:pPr>
              <w:jc w:val="center"/>
              <w:rPr>
                <w:sz w:val="18"/>
                <w:szCs w:val="18"/>
              </w:rPr>
            </w:pPr>
            <w:r w:rsidRPr="00AC7ABB">
              <w:rPr>
                <w:sz w:val="18"/>
                <w:szCs w:val="18"/>
              </w:rPr>
              <w:t>Pruebas</w:t>
            </w:r>
          </w:p>
        </w:tc>
        <w:tc>
          <w:tcPr>
            <w:tcW w:w="1292" w:type="dxa"/>
          </w:tcPr>
          <w:p w14:paraId="3F46ADF0" w14:textId="0514BFB0" w:rsidR="00E8309E" w:rsidRPr="00AC7ABB" w:rsidRDefault="00E8309E" w:rsidP="001B754B">
            <w:pPr>
              <w:jc w:val="center"/>
              <w:rPr>
                <w:sz w:val="18"/>
                <w:szCs w:val="18"/>
              </w:rPr>
            </w:pPr>
            <w:r w:rsidRPr="00AC7ABB">
              <w:rPr>
                <w:sz w:val="18"/>
                <w:szCs w:val="18"/>
              </w:rPr>
              <w:t>25/12/20</w:t>
            </w:r>
          </w:p>
        </w:tc>
        <w:tc>
          <w:tcPr>
            <w:tcW w:w="1365" w:type="dxa"/>
          </w:tcPr>
          <w:p w14:paraId="158B93A1" w14:textId="741FFB1A" w:rsidR="00E8309E" w:rsidRPr="00AC7ABB" w:rsidRDefault="00E8309E" w:rsidP="001B754B">
            <w:pPr>
              <w:jc w:val="center"/>
              <w:rPr>
                <w:sz w:val="18"/>
                <w:szCs w:val="18"/>
              </w:rPr>
            </w:pPr>
            <w:r w:rsidRPr="00AC7ABB">
              <w:rPr>
                <w:sz w:val="18"/>
                <w:szCs w:val="18"/>
              </w:rPr>
              <w:t>25/12/20</w:t>
            </w:r>
          </w:p>
        </w:tc>
      </w:tr>
      <w:tr w:rsidR="007D479A" w:rsidRPr="00AC7ABB" w14:paraId="66C9E8AE" w14:textId="77777777" w:rsidTr="006B0B1E">
        <w:trPr>
          <w:trHeight w:val="238"/>
        </w:trPr>
        <w:tc>
          <w:tcPr>
            <w:tcW w:w="1158" w:type="dxa"/>
            <w:vMerge w:val="restart"/>
          </w:tcPr>
          <w:p w14:paraId="4A5504A4" w14:textId="07C8C7FA" w:rsidR="007D479A" w:rsidRPr="00AC7ABB" w:rsidRDefault="007D479A" w:rsidP="001B754B">
            <w:pPr>
              <w:jc w:val="center"/>
              <w:rPr>
                <w:sz w:val="18"/>
                <w:szCs w:val="18"/>
              </w:rPr>
            </w:pPr>
            <w:r w:rsidRPr="00AC7ABB">
              <w:rPr>
                <w:sz w:val="18"/>
                <w:szCs w:val="18"/>
              </w:rPr>
              <w:t>11</w:t>
            </w:r>
          </w:p>
        </w:tc>
        <w:tc>
          <w:tcPr>
            <w:tcW w:w="1123" w:type="dxa"/>
          </w:tcPr>
          <w:p w14:paraId="3A9FDA01" w14:textId="2347F3F8" w:rsidR="007D479A" w:rsidRPr="00AC7ABB" w:rsidRDefault="007D479A" w:rsidP="001B754B">
            <w:pPr>
              <w:jc w:val="center"/>
              <w:rPr>
                <w:sz w:val="18"/>
                <w:szCs w:val="18"/>
                <w:bdr w:val="none" w:sz="0" w:space="0" w:color="auto" w:frame="1"/>
                <w:lang w:val="es-419"/>
              </w:rPr>
            </w:pPr>
            <w:r w:rsidRPr="00AC7ABB">
              <w:rPr>
                <w:sz w:val="18"/>
                <w:szCs w:val="18"/>
                <w:bdr w:val="none" w:sz="0" w:space="0" w:color="auto" w:frame="1"/>
                <w:lang w:val="es-419"/>
              </w:rPr>
              <w:t>HU-70</w:t>
            </w:r>
          </w:p>
        </w:tc>
        <w:tc>
          <w:tcPr>
            <w:tcW w:w="1182" w:type="dxa"/>
          </w:tcPr>
          <w:p w14:paraId="217B1B5A" w14:textId="1D0DFBB3" w:rsidR="007D479A" w:rsidRPr="00AC7ABB" w:rsidRDefault="007D479A" w:rsidP="001B754B">
            <w:pPr>
              <w:jc w:val="center"/>
              <w:rPr>
                <w:sz w:val="18"/>
                <w:szCs w:val="18"/>
              </w:rPr>
            </w:pPr>
            <w:r w:rsidRPr="00AC7ABB">
              <w:rPr>
                <w:sz w:val="18"/>
                <w:szCs w:val="18"/>
              </w:rPr>
              <w:t>16</w:t>
            </w:r>
          </w:p>
        </w:tc>
        <w:tc>
          <w:tcPr>
            <w:tcW w:w="1182" w:type="dxa"/>
            <w:vMerge w:val="restart"/>
          </w:tcPr>
          <w:p w14:paraId="0AD50E03" w14:textId="424CDB30" w:rsidR="007D479A" w:rsidRPr="00AC7ABB" w:rsidRDefault="007D479A" w:rsidP="001B754B">
            <w:pPr>
              <w:jc w:val="center"/>
              <w:rPr>
                <w:sz w:val="18"/>
                <w:szCs w:val="18"/>
              </w:rPr>
            </w:pPr>
            <w:r w:rsidRPr="00AC7ABB">
              <w:rPr>
                <w:sz w:val="18"/>
                <w:szCs w:val="18"/>
              </w:rPr>
              <w:t>120</w:t>
            </w:r>
          </w:p>
        </w:tc>
        <w:tc>
          <w:tcPr>
            <w:tcW w:w="1194" w:type="dxa"/>
          </w:tcPr>
          <w:p w14:paraId="2A87330D" w14:textId="1A6C7CA1" w:rsidR="007D479A" w:rsidRPr="00AC7ABB" w:rsidRDefault="007D479A" w:rsidP="001B754B">
            <w:pPr>
              <w:jc w:val="center"/>
              <w:rPr>
                <w:sz w:val="18"/>
                <w:szCs w:val="18"/>
              </w:rPr>
            </w:pPr>
            <w:r w:rsidRPr="00AC7ABB">
              <w:rPr>
                <w:sz w:val="18"/>
                <w:szCs w:val="18"/>
              </w:rPr>
              <w:t>Desarrollo</w:t>
            </w:r>
          </w:p>
        </w:tc>
        <w:tc>
          <w:tcPr>
            <w:tcW w:w="1292" w:type="dxa"/>
          </w:tcPr>
          <w:p w14:paraId="1FBE48C6" w14:textId="13D818E8" w:rsidR="007D479A" w:rsidRPr="00AC7ABB" w:rsidRDefault="007D479A" w:rsidP="001B754B">
            <w:pPr>
              <w:jc w:val="center"/>
              <w:rPr>
                <w:sz w:val="18"/>
                <w:szCs w:val="18"/>
              </w:rPr>
            </w:pPr>
            <w:r w:rsidRPr="00AC7ABB">
              <w:rPr>
                <w:sz w:val="18"/>
                <w:szCs w:val="18"/>
              </w:rPr>
              <w:t>28/12/20</w:t>
            </w:r>
          </w:p>
        </w:tc>
        <w:tc>
          <w:tcPr>
            <w:tcW w:w="1365" w:type="dxa"/>
          </w:tcPr>
          <w:p w14:paraId="61FA9F9B" w14:textId="7E2E1304" w:rsidR="007D479A" w:rsidRPr="00AC7ABB" w:rsidRDefault="007D479A" w:rsidP="001B754B">
            <w:pPr>
              <w:jc w:val="center"/>
              <w:rPr>
                <w:sz w:val="18"/>
                <w:szCs w:val="18"/>
              </w:rPr>
            </w:pPr>
            <w:r w:rsidRPr="00AC7ABB">
              <w:rPr>
                <w:sz w:val="18"/>
                <w:szCs w:val="18"/>
              </w:rPr>
              <w:t>29/12/20</w:t>
            </w:r>
          </w:p>
        </w:tc>
      </w:tr>
      <w:tr w:rsidR="007D479A" w:rsidRPr="00AC7ABB" w14:paraId="74C21060" w14:textId="77777777" w:rsidTr="006B0B1E">
        <w:trPr>
          <w:trHeight w:val="238"/>
        </w:trPr>
        <w:tc>
          <w:tcPr>
            <w:tcW w:w="1158" w:type="dxa"/>
            <w:vMerge/>
          </w:tcPr>
          <w:p w14:paraId="418120DF" w14:textId="77777777" w:rsidR="007D479A" w:rsidRPr="00AC7ABB" w:rsidRDefault="007D479A" w:rsidP="001B754B">
            <w:pPr>
              <w:jc w:val="center"/>
              <w:rPr>
                <w:sz w:val="18"/>
                <w:szCs w:val="18"/>
              </w:rPr>
            </w:pPr>
          </w:p>
        </w:tc>
        <w:tc>
          <w:tcPr>
            <w:tcW w:w="1123" w:type="dxa"/>
          </w:tcPr>
          <w:p w14:paraId="11D6DF76" w14:textId="6EF7853F" w:rsidR="007D479A" w:rsidRPr="00AC7ABB" w:rsidRDefault="007D479A" w:rsidP="001B754B">
            <w:pPr>
              <w:jc w:val="center"/>
              <w:rPr>
                <w:sz w:val="18"/>
                <w:szCs w:val="18"/>
                <w:bdr w:val="none" w:sz="0" w:space="0" w:color="auto" w:frame="1"/>
                <w:lang w:val="es-419"/>
              </w:rPr>
            </w:pPr>
            <w:r w:rsidRPr="00AC7ABB">
              <w:rPr>
                <w:sz w:val="18"/>
                <w:szCs w:val="18"/>
                <w:bdr w:val="none" w:sz="0" w:space="0" w:color="auto" w:frame="1"/>
                <w:lang w:val="es-419"/>
              </w:rPr>
              <w:t>HU-71</w:t>
            </w:r>
          </w:p>
        </w:tc>
        <w:tc>
          <w:tcPr>
            <w:tcW w:w="1182" w:type="dxa"/>
          </w:tcPr>
          <w:p w14:paraId="7B475A2D" w14:textId="3C7DBDAC" w:rsidR="007D479A" w:rsidRPr="00AC7ABB" w:rsidRDefault="007D479A" w:rsidP="001B754B">
            <w:pPr>
              <w:jc w:val="center"/>
              <w:rPr>
                <w:sz w:val="18"/>
                <w:szCs w:val="18"/>
              </w:rPr>
            </w:pPr>
            <w:r w:rsidRPr="00AC7ABB">
              <w:rPr>
                <w:sz w:val="18"/>
                <w:szCs w:val="18"/>
              </w:rPr>
              <w:t>8</w:t>
            </w:r>
          </w:p>
        </w:tc>
        <w:tc>
          <w:tcPr>
            <w:tcW w:w="1182" w:type="dxa"/>
            <w:vMerge/>
          </w:tcPr>
          <w:p w14:paraId="7B5B65E8" w14:textId="77777777" w:rsidR="007D479A" w:rsidRPr="00AC7ABB" w:rsidRDefault="007D479A" w:rsidP="001B754B">
            <w:pPr>
              <w:jc w:val="center"/>
              <w:rPr>
                <w:sz w:val="18"/>
                <w:szCs w:val="18"/>
              </w:rPr>
            </w:pPr>
          </w:p>
        </w:tc>
        <w:tc>
          <w:tcPr>
            <w:tcW w:w="1194" w:type="dxa"/>
          </w:tcPr>
          <w:p w14:paraId="7C617555" w14:textId="6AF4EB0F" w:rsidR="007D479A" w:rsidRPr="00AC7ABB" w:rsidRDefault="007D479A" w:rsidP="001B754B">
            <w:pPr>
              <w:jc w:val="center"/>
              <w:rPr>
                <w:sz w:val="18"/>
                <w:szCs w:val="18"/>
              </w:rPr>
            </w:pPr>
            <w:r w:rsidRPr="00AC7ABB">
              <w:rPr>
                <w:sz w:val="18"/>
                <w:szCs w:val="18"/>
              </w:rPr>
              <w:t>Desarrollo</w:t>
            </w:r>
          </w:p>
        </w:tc>
        <w:tc>
          <w:tcPr>
            <w:tcW w:w="1292" w:type="dxa"/>
          </w:tcPr>
          <w:p w14:paraId="41DF280D" w14:textId="10C21121" w:rsidR="007D479A" w:rsidRPr="00AC7ABB" w:rsidRDefault="007D479A" w:rsidP="001B754B">
            <w:pPr>
              <w:jc w:val="center"/>
              <w:rPr>
                <w:sz w:val="18"/>
                <w:szCs w:val="18"/>
              </w:rPr>
            </w:pPr>
            <w:r w:rsidRPr="00AC7ABB">
              <w:rPr>
                <w:sz w:val="18"/>
                <w:szCs w:val="18"/>
              </w:rPr>
              <w:t>30/12/20</w:t>
            </w:r>
          </w:p>
        </w:tc>
        <w:tc>
          <w:tcPr>
            <w:tcW w:w="1365" w:type="dxa"/>
          </w:tcPr>
          <w:p w14:paraId="29106366" w14:textId="38568F77" w:rsidR="007D479A" w:rsidRPr="00AC7ABB" w:rsidRDefault="007D479A" w:rsidP="001B754B">
            <w:pPr>
              <w:jc w:val="center"/>
              <w:rPr>
                <w:sz w:val="18"/>
                <w:szCs w:val="18"/>
              </w:rPr>
            </w:pPr>
            <w:r w:rsidRPr="00AC7ABB">
              <w:rPr>
                <w:sz w:val="18"/>
                <w:szCs w:val="18"/>
              </w:rPr>
              <w:t>30/12/20</w:t>
            </w:r>
          </w:p>
        </w:tc>
      </w:tr>
      <w:tr w:rsidR="007D479A" w:rsidRPr="00AC7ABB" w14:paraId="097F8984" w14:textId="77777777" w:rsidTr="006B0B1E">
        <w:trPr>
          <w:trHeight w:val="238"/>
        </w:trPr>
        <w:tc>
          <w:tcPr>
            <w:tcW w:w="1158" w:type="dxa"/>
            <w:vMerge/>
          </w:tcPr>
          <w:p w14:paraId="588143E1" w14:textId="77777777" w:rsidR="007D479A" w:rsidRPr="00AC7ABB" w:rsidRDefault="007D479A" w:rsidP="001B754B">
            <w:pPr>
              <w:jc w:val="center"/>
              <w:rPr>
                <w:sz w:val="18"/>
                <w:szCs w:val="18"/>
              </w:rPr>
            </w:pPr>
          </w:p>
        </w:tc>
        <w:tc>
          <w:tcPr>
            <w:tcW w:w="1123" w:type="dxa"/>
          </w:tcPr>
          <w:p w14:paraId="7215EDD2" w14:textId="5240DE6D" w:rsidR="007D479A" w:rsidRPr="00AC7ABB" w:rsidRDefault="007D479A" w:rsidP="001B754B">
            <w:pPr>
              <w:jc w:val="center"/>
              <w:rPr>
                <w:sz w:val="18"/>
                <w:szCs w:val="18"/>
                <w:bdr w:val="none" w:sz="0" w:space="0" w:color="auto" w:frame="1"/>
                <w:lang w:val="es-419"/>
              </w:rPr>
            </w:pPr>
            <w:r w:rsidRPr="00AC7ABB">
              <w:rPr>
                <w:sz w:val="18"/>
                <w:szCs w:val="18"/>
                <w:bdr w:val="none" w:sz="0" w:space="0" w:color="auto" w:frame="1"/>
                <w:lang w:val="es-419"/>
              </w:rPr>
              <w:t>HU-72</w:t>
            </w:r>
          </w:p>
        </w:tc>
        <w:tc>
          <w:tcPr>
            <w:tcW w:w="1182" w:type="dxa"/>
          </w:tcPr>
          <w:p w14:paraId="4E517E62" w14:textId="3EE23970" w:rsidR="007D479A" w:rsidRPr="00AC7ABB" w:rsidRDefault="007D479A" w:rsidP="001B754B">
            <w:pPr>
              <w:jc w:val="center"/>
              <w:rPr>
                <w:sz w:val="18"/>
                <w:szCs w:val="18"/>
              </w:rPr>
            </w:pPr>
            <w:r w:rsidRPr="00AC7ABB">
              <w:rPr>
                <w:sz w:val="18"/>
                <w:szCs w:val="18"/>
              </w:rPr>
              <w:t>8</w:t>
            </w:r>
          </w:p>
        </w:tc>
        <w:tc>
          <w:tcPr>
            <w:tcW w:w="1182" w:type="dxa"/>
            <w:vMerge/>
          </w:tcPr>
          <w:p w14:paraId="276A616D" w14:textId="77777777" w:rsidR="007D479A" w:rsidRPr="00AC7ABB" w:rsidRDefault="007D479A" w:rsidP="001B754B">
            <w:pPr>
              <w:jc w:val="center"/>
              <w:rPr>
                <w:sz w:val="18"/>
                <w:szCs w:val="18"/>
              </w:rPr>
            </w:pPr>
          </w:p>
        </w:tc>
        <w:tc>
          <w:tcPr>
            <w:tcW w:w="1194" w:type="dxa"/>
          </w:tcPr>
          <w:p w14:paraId="372854AF" w14:textId="50EAA026" w:rsidR="007D479A" w:rsidRPr="00AC7ABB" w:rsidRDefault="007D479A" w:rsidP="001B754B">
            <w:pPr>
              <w:jc w:val="center"/>
              <w:rPr>
                <w:sz w:val="18"/>
                <w:szCs w:val="18"/>
              </w:rPr>
            </w:pPr>
            <w:r w:rsidRPr="00AC7ABB">
              <w:rPr>
                <w:sz w:val="18"/>
                <w:szCs w:val="18"/>
              </w:rPr>
              <w:t>Desarrollo</w:t>
            </w:r>
          </w:p>
        </w:tc>
        <w:tc>
          <w:tcPr>
            <w:tcW w:w="1292" w:type="dxa"/>
          </w:tcPr>
          <w:p w14:paraId="21459F5C" w14:textId="2F47D601" w:rsidR="007D479A" w:rsidRPr="00AC7ABB" w:rsidRDefault="007D479A" w:rsidP="001B754B">
            <w:pPr>
              <w:jc w:val="center"/>
              <w:rPr>
                <w:sz w:val="18"/>
                <w:szCs w:val="18"/>
              </w:rPr>
            </w:pPr>
            <w:r w:rsidRPr="00AC7ABB">
              <w:rPr>
                <w:sz w:val="18"/>
                <w:szCs w:val="18"/>
              </w:rPr>
              <w:t>31/12/20</w:t>
            </w:r>
          </w:p>
        </w:tc>
        <w:tc>
          <w:tcPr>
            <w:tcW w:w="1365" w:type="dxa"/>
          </w:tcPr>
          <w:p w14:paraId="06FF417A" w14:textId="553D1ACA" w:rsidR="007D479A" w:rsidRPr="00AC7ABB" w:rsidRDefault="007D479A" w:rsidP="001B754B">
            <w:pPr>
              <w:jc w:val="center"/>
              <w:rPr>
                <w:sz w:val="18"/>
                <w:szCs w:val="18"/>
              </w:rPr>
            </w:pPr>
            <w:r w:rsidRPr="00AC7ABB">
              <w:rPr>
                <w:sz w:val="18"/>
                <w:szCs w:val="18"/>
              </w:rPr>
              <w:t>31/12/20</w:t>
            </w:r>
          </w:p>
        </w:tc>
      </w:tr>
      <w:tr w:rsidR="007D479A" w:rsidRPr="00AC7ABB" w14:paraId="3E4C1FAA" w14:textId="77777777" w:rsidTr="006B0B1E">
        <w:trPr>
          <w:trHeight w:val="238"/>
        </w:trPr>
        <w:tc>
          <w:tcPr>
            <w:tcW w:w="1158" w:type="dxa"/>
            <w:vMerge/>
          </w:tcPr>
          <w:p w14:paraId="40BC5818" w14:textId="77777777" w:rsidR="007D479A" w:rsidRPr="00AC7ABB" w:rsidRDefault="007D479A" w:rsidP="001B754B">
            <w:pPr>
              <w:jc w:val="center"/>
              <w:rPr>
                <w:sz w:val="18"/>
                <w:szCs w:val="18"/>
              </w:rPr>
            </w:pPr>
          </w:p>
        </w:tc>
        <w:tc>
          <w:tcPr>
            <w:tcW w:w="1123" w:type="dxa"/>
          </w:tcPr>
          <w:p w14:paraId="148C799F" w14:textId="691819E9" w:rsidR="007D479A" w:rsidRPr="00AC7ABB" w:rsidRDefault="007D479A" w:rsidP="001B754B">
            <w:pPr>
              <w:jc w:val="center"/>
              <w:rPr>
                <w:sz w:val="18"/>
                <w:szCs w:val="18"/>
                <w:bdr w:val="none" w:sz="0" w:space="0" w:color="auto" w:frame="1"/>
                <w:lang w:val="es-419"/>
              </w:rPr>
            </w:pPr>
            <w:r w:rsidRPr="00AC7ABB">
              <w:rPr>
                <w:sz w:val="18"/>
                <w:szCs w:val="18"/>
                <w:bdr w:val="none" w:sz="0" w:space="0" w:color="auto" w:frame="1"/>
                <w:lang w:val="es-419"/>
              </w:rPr>
              <w:t>HU-73</w:t>
            </w:r>
          </w:p>
        </w:tc>
        <w:tc>
          <w:tcPr>
            <w:tcW w:w="1182" w:type="dxa"/>
          </w:tcPr>
          <w:p w14:paraId="6C2287A0" w14:textId="473FB539" w:rsidR="007D479A" w:rsidRPr="00AC7ABB" w:rsidRDefault="007D479A" w:rsidP="001B754B">
            <w:pPr>
              <w:jc w:val="center"/>
              <w:rPr>
                <w:sz w:val="18"/>
                <w:szCs w:val="18"/>
              </w:rPr>
            </w:pPr>
            <w:r w:rsidRPr="00AC7ABB">
              <w:rPr>
                <w:sz w:val="18"/>
                <w:szCs w:val="18"/>
              </w:rPr>
              <w:t>16</w:t>
            </w:r>
          </w:p>
        </w:tc>
        <w:tc>
          <w:tcPr>
            <w:tcW w:w="1182" w:type="dxa"/>
            <w:vMerge/>
          </w:tcPr>
          <w:p w14:paraId="03B9EE2E" w14:textId="77777777" w:rsidR="007D479A" w:rsidRPr="00AC7ABB" w:rsidRDefault="007D479A" w:rsidP="001B754B">
            <w:pPr>
              <w:jc w:val="center"/>
              <w:rPr>
                <w:sz w:val="18"/>
                <w:szCs w:val="18"/>
              </w:rPr>
            </w:pPr>
          </w:p>
        </w:tc>
        <w:tc>
          <w:tcPr>
            <w:tcW w:w="1194" w:type="dxa"/>
          </w:tcPr>
          <w:p w14:paraId="0EF3014D" w14:textId="540EBBD4" w:rsidR="007D479A" w:rsidRPr="00AC7ABB" w:rsidRDefault="007D479A" w:rsidP="001B754B">
            <w:pPr>
              <w:jc w:val="center"/>
              <w:rPr>
                <w:sz w:val="18"/>
                <w:szCs w:val="18"/>
              </w:rPr>
            </w:pPr>
            <w:r w:rsidRPr="00AC7ABB">
              <w:rPr>
                <w:sz w:val="18"/>
                <w:szCs w:val="18"/>
              </w:rPr>
              <w:t>Desarrollo</w:t>
            </w:r>
          </w:p>
        </w:tc>
        <w:tc>
          <w:tcPr>
            <w:tcW w:w="1292" w:type="dxa"/>
          </w:tcPr>
          <w:p w14:paraId="1B85AF5B" w14:textId="2D2787BD" w:rsidR="007D479A" w:rsidRPr="00AC7ABB" w:rsidRDefault="007D479A" w:rsidP="001B754B">
            <w:pPr>
              <w:jc w:val="center"/>
              <w:rPr>
                <w:sz w:val="18"/>
                <w:szCs w:val="18"/>
              </w:rPr>
            </w:pPr>
            <w:r w:rsidRPr="00AC7ABB">
              <w:rPr>
                <w:sz w:val="18"/>
                <w:szCs w:val="18"/>
              </w:rPr>
              <w:t>01/01/21</w:t>
            </w:r>
          </w:p>
        </w:tc>
        <w:tc>
          <w:tcPr>
            <w:tcW w:w="1365" w:type="dxa"/>
          </w:tcPr>
          <w:p w14:paraId="72A4FB5D" w14:textId="53B81903" w:rsidR="007D479A" w:rsidRPr="00AC7ABB" w:rsidRDefault="007D479A" w:rsidP="001B754B">
            <w:pPr>
              <w:jc w:val="center"/>
              <w:rPr>
                <w:sz w:val="18"/>
                <w:szCs w:val="18"/>
              </w:rPr>
            </w:pPr>
            <w:r w:rsidRPr="00AC7ABB">
              <w:rPr>
                <w:sz w:val="18"/>
                <w:szCs w:val="18"/>
              </w:rPr>
              <w:t>0</w:t>
            </w:r>
            <w:r w:rsidR="00D55345" w:rsidRPr="00AC7ABB">
              <w:rPr>
                <w:sz w:val="18"/>
                <w:szCs w:val="18"/>
              </w:rPr>
              <w:t>4</w:t>
            </w:r>
            <w:r w:rsidRPr="00AC7ABB">
              <w:rPr>
                <w:sz w:val="18"/>
                <w:szCs w:val="18"/>
              </w:rPr>
              <w:t>/01/21</w:t>
            </w:r>
          </w:p>
        </w:tc>
      </w:tr>
      <w:tr w:rsidR="007D479A" w:rsidRPr="00AC7ABB" w14:paraId="6E35E17D" w14:textId="77777777" w:rsidTr="006B0B1E">
        <w:trPr>
          <w:trHeight w:val="238"/>
        </w:trPr>
        <w:tc>
          <w:tcPr>
            <w:tcW w:w="1158" w:type="dxa"/>
            <w:vMerge/>
          </w:tcPr>
          <w:p w14:paraId="38F1A270" w14:textId="24187B76" w:rsidR="007D479A" w:rsidRPr="00AC7ABB" w:rsidRDefault="007D479A" w:rsidP="001B754B">
            <w:pPr>
              <w:jc w:val="center"/>
              <w:rPr>
                <w:sz w:val="18"/>
                <w:szCs w:val="18"/>
              </w:rPr>
            </w:pPr>
          </w:p>
        </w:tc>
        <w:tc>
          <w:tcPr>
            <w:tcW w:w="1123" w:type="dxa"/>
          </w:tcPr>
          <w:p w14:paraId="28F16381" w14:textId="1FC05EAB" w:rsidR="007D479A" w:rsidRPr="00AC7ABB" w:rsidRDefault="007D479A" w:rsidP="001B754B">
            <w:pPr>
              <w:jc w:val="center"/>
              <w:rPr>
                <w:sz w:val="18"/>
                <w:szCs w:val="18"/>
                <w:bdr w:val="none" w:sz="0" w:space="0" w:color="auto" w:frame="1"/>
                <w:lang w:val="es-419"/>
              </w:rPr>
            </w:pPr>
            <w:r w:rsidRPr="00AC7ABB">
              <w:rPr>
                <w:sz w:val="18"/>
                <w:szCs w:val="18"/>
                <w:bdr w:val="none" w:sz="0" w:space="0" w:color="auto" w:frame="1"/>
                <w:lang w:val="es-419"/>
              </w:rPr>
              <w:t>HU-74</w:t>
            </w:r>
          </w:p>
        </w:tc>
        <w:tc>
          <w:tcPr>
            <w:tcW w:w="1182" w:type="dxa"/>
          </w:tcPr>
          <w:p w14:paraId="4F8303E9" w14:textId="2140363C" w:rsidR="007D479A" w:rsidRPr="00AC7ABB" w:rsidRDefault="007D479A" w:rsidP="001B754B">
            <w:pPr>
              <w:jc w:val="center"/>
              <w:rPr>
                <w:sz w:val="18"/>
                <w:szCs w:val="18"/>
              </w:rPr>
            </w:pPr>
            <w:r w:rsidRPr="00AC7ABB">
              <w:rPr>
                <w:sz w:val="18"/>
                <w:szCs w:val="18"/>
              </w:rPr>
              <w:t>24</w:t>
            </w:r>
          </w:p>
        </w:tc>
        <w:tc>
          <w:tcPr>
            <w:tcW w:w="1182" w:type="dxa"/>
            <w:vMerge/>
          </w:tcPr>
          <w:p w14:paraId="7039D663" w14:textId="77777777" w:rsidR="007D479A" w:rsidRPr="00AC7ABB" w:rsidRDefault="007D479A" w:rsidP="001B754B">
            <w:pPr>
              <w:jc w:val="center"/>
              <w:rPr>
                <w:sz w:val="18"/>
                <w:szCs w:val="18"/>
              </w:rPr>
            </w:pPr>
          </w:p>
        </w:tc>
        <w:tc>
          <w:tcPr>
            <w:tcW w:w="1194" w:type="dxa"/>
          </w:tcPr>
          <w:p w14:paraId="75E27E83" w14:textId="54488EAE" w:rsidR="007D479A" w:rsidRPr="00AC7ABB" w:rsidRDefault="007D479A" w:rsidP="001B754B">
            <w:pPr>
              <w:jc w:val="center"/>
              <w:rPr>
                <w:sz w:val="18"/>
                <w:szCs w:val="18"/>
              </w:rPr>
            </w:pPr>
            <w:r w:rsidRPr="00AC7ABB">
              <w:rPr>
                <w:sz w:val="18"/>
                <w:szCs w:val="18"/>
              </w:rPr>
              <w:t>Desarrollo</w:t>
            </w:r>
          </w:p>
        </w:tc>
        <w:tc>
          <w:tcPr>
            <w:tcW w:w="1292" w:type="dxa"/>
          </w:tcPr>
          <w:p w14:paraId="0D1C4CD2" w14:textId="6F06958D" w:rsidR="007D479A" w:rsidRPr="00AC7ABB" w:rsidRDefault="007D479A" w:rsidP="001B754B">
            <w:pPr>
              <w:jc w:val="center"/>
              <w:rPr>
                <w:sz w:val="18"/>
                <w:szCs w:val="18"/>
              </w:rPr>
            </w:pPr>
            <w:r w:rsidRPr="00AC7ABB">
              <w:rPr>
                <w:sz w:val="18"/>
                <w:szCs w:val="18"/>
              </w:rPr>
              <w:t>0</w:t>
            </w:r>
            <w:r w:rsidR="00D55345" w:rsidRPr="00AC7ABB">
              <w:rPr>
                <w:sz w:val="18"/>
                <w:szCs w:val="18"/>
              </w:rPr>
              <w:t>5</w:t>
            </w:r>
            <w:r w:rsidRPr="00AC7ABB">
              <w:rPr>
                <w:sz w:val="18"/>
                <w:szCs w:val="18"/>
              </w:rPr>
              <w:t>/01/21</w:t>
            </w:r>
          </w:p>
        </w:tc>
        <w:tc>
          <w:tcPr>
            <w:tcW w:w="1365" w:type="dxa"/>
          </w:tcPr>
          <w:p w14:paraId="11BBD70E" w14:textId="3439C58D" w:rsidR="007D479A" w:rsidRPr="00AC7ABB" w:rsidRDefault="00D55345" w:rsidP="001B754B">
            <w:pPr>
              <w:jc w:val="center"/>
              <w:rPr>
                <w:sz w:val="18"/>
                <w:szCs w:val="18"/>
              </w:rPr>
            </w:pPr>
            <w:r w:rsidRPr="00AC7ABB">
              <w:rPr>
                <w:sz w:val="18"/>
                <w:szCs w:val="18"/>
              </w:rPr>
              <w:t>07/01/21</w:t>
            </w:r>
          </w:p>
        </w:tc>
      </w:tr>
      <w:tr w:rsidR="007D479A" w:rsidRPr="00AC7ABB" w14:paraId="33BFB218" w14:textId="77777777" w:rsidTr="006B0B1E">
        <w:trPr>
          <w:trHeight w:val="238"/>
        </w:trPr>
        <w:tc>
          <w:tcPr>
            <w:tcW w:w="1158" w:type="dxa"/>
            <w:vMerge/>
          </w:tcPr>
          <w:p w14:paraId="7E3A11F7" w14:textId="77777777" w:rsidR="007D479A" w:rsidRPr="00AC7ABB" w:rsidRDefault="007D479A" w:rsidP="001B754B">
            <w:pPr>
              <w:jc w:val="center"/>
              <w:rPr>
                <w:sz w:val="18"/>
                <w:szCs w:val="18"/>
              </w:rPr>
            </w:pPr>
          </w:p>
        </w:tc>
        <w:tc>
          <w:tcPr>
            <w:tcW w:w="1123" w:type="dxa"/>
          </w:tcPr>
          <w:p w14:paraId="14D02792" w14:textId="32E3DF11" w:rsidR="007D479A" w:rsidRPr="00AC7ABB" w:rsidRDefault="007D479A" w:rsidP="001B754B">
            <w:pPr>
              <w:jc w:val="center"/>
              <w:rPr>
                <w:sz w:val="18"/>
                <w:szCs w:val="18"/>
                <w:bdr w:val="none" w:sz="0" w:space="0" w:color="auto" w:frame="1"/>
                <w:lang w:val="es-419"/>
              </w:rPr>
            </w:pPr>
            <w:r w:rsidRPr="00AC7ABB">
              <w:rPr>
                <w:sz w:val="18"/>
                <w:szCs w:val="18"/>
                <w:bdr w:val="none" w:sz="0" w:space="0" w:color="auto" w:frame="1"/>
                <w:lang w:val="es-419"/>
              </w:rPr>
              <w:t>HU-75</w:t>
            </w:r>
          </w:p>
        </w:tc>
        <w:tc>
          <w:tcPr>
            <w:tcW w:w="1182" w:type="dxa"/>
          </w:tcPr>
          <w:p w14:paraId="108AC2D1" w14:textId="7A726079" w:rsidR="007D479A" w:rsidRPr="00AC7ABB" w:rsidRDefault="007D479A" w:rsidP="001B754B">
            <w:pPr>
              <w:jc w:val="center"/>
              <w:rPr>
                <w:sz w:val="18"/>
                <w:szCs w:val="18"/>
              </w:rPr>
            </w:pPr>
            <w:r w:rsidRPr="00AC7ABB">
              <w:rPr>
                <w:sz w:val="18"/>
                <w:szCs w:val="18"/>
              </w:rPr>
              <w:t>40</w:t>
            </w:r>
          </w:p>
        </w:tc>
        <w:tc>
          <w:tcPr>
            <w:tcW w:w="1182" w:type="dxa"/>
            <w:vMerge/>
          </w:tcPr>
          <w:p w14:paraId="366076EF" w14:textId="77777777" w:rsidR="007D479A" w:rsidRPr="00AC7ABB" w:rsidRDefault="007D479A" w:rsidP="001B754B">
            <w:pPr>
              <w:jc w:val="center"/>
              <w:rPr>
                <w:sz w:val="18"/>
                <w:szCs w:val="18"/>
              </w:rPr>
            </w:pPr>
          </w:p>
        </w:tc>
        <w:tc>
          <w:tcPr>
            <w:tcW w:w="1194" w:type="dxa"/>
          </w:tcPr>
          <w:p w14:paraId="2DBF92B4" w14:textId="7E967ACE" w:rsidR="007D479A" w:rsidRPr="00AC7ABB" w:rsidRDefault="007D479A" w:rsidP="001B754B">
            <w:pPr>
              <w:jc w:val="center"/>
              <w:rPr>
                <w:sz w:val="18"/>
                <w:szCs w:val="18"/>
              </w:rPr>
            </w:pPr>
            <w:r w:rsidRPr="00AC7ABB">
              <w:rPr>
                <w:sz w:val="18"/>
                <w:szCs w:val="18"/>
              </w:rPr>
              <w:t>Desarrollo</w:t>
            </w:r>
          </w:p>
        </w:tc>
        <w:tc>
          <w:tcPr>
            <w:tcW w:w="1292" w:type="dxa"/>
          </w:tcPr>
          <w:p w14:paraId="296BE21A" w14:textId="3A0567D0" w:rsidR="007D479A" w:rsidRPr="00AC7ABB" w:rsidRDefault="00D55345" w:rsidP="001B754B">
            <w:pPr>
              <w:jc w:val="center"/>
              <w:rPr>
                <w:sz w:val="18"/>
                <w:szCs w:val="18"/>
              </w:rPr>
            </w:pPr>
            <w:r w:rsidRPr="00AC7ABB">
              <w:rPr>
                <w:sz w:val="18"/>
                <w:szCs w:val="18"/>
              </w:rPr>
              <w:t>08/01/21</w:t>
            </w:r>
          </w:p>
        </w:tc>
        <w:tc>
          <w:tcPr>
            <w:tcW w:w="1365" w:type="dxa"/>
          </w:tcPr>
          <w:p w14:paraId="2ACDC9B3" w14:textId="207101C9" w:rsidR="007D479A" w:rsidRPr="00AC7ABB" w:rsidRDefault="00D55345" w:rsidP="001B754B">
            <w:pPr>
              <w:jc w:val="center"/>
              <w:rPr>
                <w:sz w:val="18"/>
                <w:szCs w:val="18"/>
              </w:rPr>
            </w:pPr>
            <w:r w:rsidRPr="00AC7ABB">
              <w:rPr>
                <w:sz w:val="18"/>
                <w:szCs w:val="18"/>
              </w:rPr>
              <w:t>14/01/21</w:t>
            </w:r>
          </w:p>
        </w:tc>
      </w:tr>
      <w:tr w:rsidR="007D479A" w:rsidRPr="00AC7ABB" w14:paraId="792F727F" w14:textId="77777777" w:rsidTr="006B0B1E">
        <w:trPr>
          <w:trHeight w:val="238"/>
        </w:trPr>
        <w:tc>
          <w:tcPr>
            <w:tcW w:w="1158" w:type="dxa"/>
            <w:vMerge/>
          </w:tcPr>
          <w:p w14:paraId="28642BCC" w14:textId="77777777" w:rsidR="007D479A" w:rsidRPr="00AC7ABB" w:rsidRDefault="007D479A" w:rsidP="001B754B">
            <w:pPr>
              <w:jc w:val="center"/>
              <w:rPr>
                <w:sz w:val="18"/>
                <w:szCs w:val="18"/>
              </w:rPr>
            </w:pPr>
          </w:p>
        </w:tc>
        <w:tc>
          <w:tcPr>
            <w:tcW w:w="1123" w:type="dxa"/>
          </w:tcPr>
          <w:p w14:paraId="25F0FF90" w14:textId="03CB80A8" w:rsidR="007D479A" w:rsidRPr="00AC7ABB" w:rsidRDefault="007D479A" w:rsidP="001B754B">
            <w:pPr>
              <w:jc w:val="center"/>
              <w:rPr>
                <w:sz w:val="18"/>
                <w:szCs w:val="18"/>
                <w:bdr w:val="none" w:sz="0" w:space="0" w:color="auto" w:frame="1"/>
                <w:lang w:val="es-419"/>
              </w:rPr>
            </w:pPr>
            <w:r w:rsidRPr="00AC7ABB">
              <w:rPr>
                <w:sz w:val="18"/>
                <w:szCs w:val="18"/>
                <w:bdr w:val="none" w:sz="0" w:space="0" w:color="auto" w:frame="1"/>
                <w:lang w:val="es-419"/>
              </w:rPr>
              <w:t>HT-1</w:t>
            </w:r>
            <w:r w:rsidR="008453AC" w:rsidRPr="00AC7ABB">
              <w:rPr>
                <w:sz w:val="18"/>
                <w:szCs w:val="18"/>
                <w:bdr w:val="none" w:sz="0" w:space="0" w:color="auto" w:frame="1"/>
                <w:lang w:val="es-419"/>
              </w:rPr>
              <w:t>5</w:t>
            </w:r>
          </w:p>
        </w:tc>
        <w:tc>
          <w:tcPr>
            <w:tcW w:w="1182" w:type="dxa"/>
          </w:tcPr>
          <w:p w14:paraId="2988F19C" w14:textId="10EC0469" w:rsidR="007D479A" w:rsidRPr="00AC7ABB" w:rsidRDefault="007D479A" w:rsidP="001B754B">
            <w:pPr>
              <w:jc w:val="center"/>
              <w:rPr>
                <w:sz w:val="18"/>
                <w:szCs w:val="18"/>
              </w:rPr>
            </w:pPr>
            <w:r w:rsidRPr="00AC7ABB">
              <w:rPr>
                <w:sz w:val="18"/>
                <w:szCs w:val="18"/>
              </w:rPr>
              <w:t>8</w:t>
            </w:r>
          </w:p>
        </w:tc>
        <w:tc>
          <w:tcPr>
            <w:tcW w:w="1182" w:type="dxa"/>
            <w:vMerge/>
          </w:tcPr>
          <w:p w14:paraId="05A9AD4A" w14:textId="77777777" w:rsidR="007D479A" w:rsidRPr="00AC7ABB" w:rsidRDefault="007D479A" w:rsidP="001B754B">
            <w:pPr>
              <w:jc w:val="center"/>
              <w:rPr>
                <w:sz w:val="18"/>
                <w:szCs w:val="18"/>
              </w:rPr>
            </w:pPr>
          </w:p>
        </w:tc>
        <w:tc>
          <w:tcPr>
            <w:tcW w:w="1194" w:type="dxa"/>
          </w:tcPr>
          <w:p w14:paraId="5969AB86" w14:textId="6DF2299E" w:rsidR="007D479A" w:rsidRPr="00AC7ABB" w:rsidRDefault="007D479A" w:rsidP="001B754B">
            <w:pPr>
              <w:jc w:val="center"/>
              <w:rPr>
                <w:sz w:val="18"/>
                <w:szCs w:val="18"/>
              </w:rPr>
            </w:pPr>
            <w:r w:rsidRPr="00AC7ABB">
              <w:rPr>
                <w:sz w:val="18"/>
                <w:szCs w:val="18"/>
              </w:rPr>
              <w:t>Pruebas</w:t>
            </w:r>
          </w:p>
        </w:tc>
        <w:tc>
          <w:tcPr>
            <w:tcW w:w="1292" w:type="dxa"/>
          </w:tcPr>
          <w:p w14:paraId="45E623FF" w14:textId="647D6F7B" w:rsidR="007D479A" w:rsidRPr="00AC7ABB" w:rsidRDefault="00D55345" w:rsidP="001B754B">
            <w:pPr>
              <w:jc w:val="center"/>
              <w:rPr>
                <w:sz w:val="18"/>
                <w:szCs w:val="18"/>
              </w:rPr>
            </w:pPr>
            <w:r w:rsidRPr="00AC7ABB">
              <w:rPr>
                <w:sz w:val="18"/>
                <w:szCs w:val="18"/>
              </w:rPr>
              <w:t>15/01/21</w:t>
            </w:r>
          </w:p>
        </w:tc>
        <w:tc>
          <w:tcPr>
            <w:tcW w:w="1365" w:type="dxa"/>
          </w:tcPr>
          <w:p w14:paraId="28FFD231" w14:textId="7CE04F52" w:rsidR="007D479A" w:rsidRPr="00AC7ABB" w:rsidRDefault="00D55345" w:rsidP="001B754B">
            <w:pPr>
              <w:jc w:val="center"/>
              <w:rPr>
                <w:sz w:val="18"/>
                <w:szCs w:val="18"/>
              </w:rPr>
            </w:pPr>
            <w:r w:rsidRPr="00AC7ABB">
              <w:rPr>
                <w:sz w:val="18"/>
                <w:szCs w:val="18"/>
              </w:rPr>
              <w:t>15/01/21</w:t>
            </w:r>
          </w:p>
        </w:tc>
      </w:tr>
      <w:tr w:rsidR="00D55345" w:rsidRPr="00AC7ABB" w14:paraId="165BF657" w14:textId="77777777" w:rsidTr="006B0B1E">
        <w:trPr>
          <w:trHeight w:val="238"/>
        </w:trPr>
        <w:tc>
          <w:tcPr>
            <w:tcW w:w="1158" w:type="dxa"/>
            <w:vMerge w:val="restart"/>
          </w:tcPr>
          <w:p w14:paraId="4517A75F" w14:textId="0ADD92F7" w:rsidR="00D55345" w:rsidRPr="00AC7ABB" w:rsidRDefault="00D55345" w:rsidP="001B754B">
            <w:pPr>
              <w:jc w:val="center"/>
              <w:rPr>
                <w:sz w:val="18"/>
                <w:szCs w:val="18"/>
              </w:rPr>
            </w:pPr>
            <w:r w:rsidRPr="00AC7ABB">
              <w:rPr>
                <w:sz w:val="18"/>
                <w:szCs w:val="18"/>
              </w:rPr>
              <w:t>12</w:t>
            </w:r>
          </w:p>
        </w:tc>
        <w:tc>
          <w:tcPr>
            <w:tcW w:w="1123" w:type="dxa"/>
          </w:tcPr>
          <w:p w14:paraId="377CC759" w14:textId="1EC42D80" w:rsidR="00D55345" w:rsidRPr="00AC7ABB" w:rsidRDefault="00D55345" w:rsidP="001B754B">
            <w:pPr>
              <w:jc w:val="center"/>
              <w:rPr>
                <w:sz w:val="18"/>
                <w:szCs w:val="18"/>
                <w:bdr w:val="none" w:sz="0" w:space="0" w:color="auto" w:frame="1"/>
                <w:lang w:val="es-419"/>
              </w:rPr>
            </w:pPr>
            <w:r w:rsidRPr="00AC7ABB">
              <w:rPr>
                <w:sz w:val="18"/>
                <w:szCs w:val="18"/>
                <w:bdr w:val="none" w:sz="0" w:space="0" w:color="auto" w:frame="1"/>
                <w:lang w:val="es-419"/>
              </w:rPr>
              <w:t>HU-76</w:t>
            </w:r>
          </w:p>
        </w:tc>
        <w:tc>
          <w:tcPr>
            <w:tcW w:w="1182" w:type="dxa"/>
          </w:tcPr>
          <w:p w14:paraId="48F86105" w14:textId="3C1ED1D7" w:rsidR="00D55345" w:rsidRPr="00AC7ABB" w:rsidRDefault="00D55345" w:rsidP="001B754B">
            <w:pPr>
              <w:jc w:val="center"/>
              <w:rPr>
                <w:sz w:val="18"/>
                <w:szCs w:val="18"/>
              </w:rPr>
            </w:pPr>
            <w:r w:rsidRPr="00AC7ABB">
              <w:rPr>
                <w:sz w:val="18"/>
                <w:szCs w:val="18"/>
              </w:rPr>
              <w:t>24</w:t>
            </w:r>
          </w:p>
        </w:tc>
        <w:tc>
          <w:tcPr>
            <w:tcW w:w="1182" w:type="dxa"/>
            <w:vMerge w:val="restart"/>
          </w:tcPr>
          <w:p w14:paraId="7BAEE5CA" w14:textId="332847B3" w:rsidR="00D55345" w:rsidRPr="00AC7ABB" w:rsidRDefault="00D55345" w:rsidP="001B754B">
            <w:pPr>
              <w:jc w:val="center"/>
              <w:rPr>
                <w:sz w:val="18"/>
                <w:szCs w:val="18"/>
              </w:rPr>
            </w:pPr>
            <w:r w:rsidRPr="00AC7ABB">
              <w:rPr>
                <w:sz w:val="18"/>
                <w:szCs w:val="18"/>
              </w:rPr>
              <w:t>120</w:t>
            </w:r>
          </w:p>
        </w:tc>
        <w:tc>
          <w:tcPr>
            <w:tcW w:w="1194" w:type="dxa"/>
          </w:tcPr>
          <w:p w14:paraId="7FB26293" w14:textId="097297AE" w:rsidR="00D55345" w:rsidRPr="00AC7ABB" w:rsidRDefault="00D55345" w:rsidP="001B754B">
            <w:pPr>
              <w:jc w:val="center"/>
              <w:rPr>
                <w:sz w:val="18"/>
                <w:szCs w:val="18"/>
              </w:rPr>
            </w:pPr>
            <w:r w:rsidRPr="00AC7ABB">
              <w:rPr>
                <w:sz w:val="18"/>
                <w:szCs w:val="18"/>
              </w:rPr>
              <w:t>Desarrollo</w:t>
            </w:r>
          </w:p>
        </w:tc>
        <w:tc>
          <w:tcPr>
            <w:tcW w:w="1292" w:type="dxa"/>
          </w:tcPr>
          <w:p w14:paraId="797CACB1" w14:textId="6DF625D4" w:rsidR="00D55345" w:rsidRPr="00AC7ABB" w:rsidRDefault="00D55345" w:rsidP="001B754B">
            <w:pPr>
              <w:jc w:val="center"/>
              <w:rPr>
                <w:sz w:val="18"/>
                <w:szCs w:val="18"/>
              </w:rPr>
            </w:pPr>
            <w:r w:rsidRPr="00AC7ABB">
              <w:rPr>
                <w:sz w:val="18"/>
                <w:szCs w:val="18"/>
              </w:rPr>
              <w:t>18/01/21</w:t>
            </w:r>
          </w:p>
        </w:tc>
        <w:tc>
          <w:tcPr>
            <w:tcW w:w="1365" w:type="dxa"/>
          </w:tcPr>
          <w:p w14:paraId="3EF9F5EA" w14:textId="48C3CF63" w:rsidR="00D55345" w:rsidRPr="00AC7ABB" w:rsidRDefault="00D55345" w:rsidP="001B754B">
            <w:pPr>
              <w:jc w:val="center"/>
              <w:rPr>
                <w:sz w:val="18"/>
                <w:szCs w:val="18"/>
              </w:rPr>
            </w:pPr>
            <w:r w:rsidRPr="00AC7ABB">
              <w:rPr>
                <w:sz w:val="18"/>
                <w:szCs w:val="18"/>
              </w:rPr>
              <w:t>20/01/21</w:t>
            </w:r>
          </w:p>
        </w:tc>
      </w:tr>
      <w:tr w:rsidR="00D55345" w:rsidRPr="00AC7ABB" w14:paraId="5EACF2CE" w14:textId="77777777" w:rsidTr="006B0B1E">
        <w:trPr>
          <w:trHeight w:val="238"/>
        </w:trPr>
        <w:tc>
          <w:tcPr>
            <w:tcW w:w="1158" w:type="dxa"/>
            <w:vMerge/>
          </w:tcPr>
          <w:p w14:paraId="1A2999A1" w14:textId="77777777" w:rsidR="00D55345" w:rsidRPr="00AC7ABB" w:rsidRDefault="00D55345" w:rsidP="001B754B">
            <w:pPr>
              <w:jc w:val="center"/>
              <w:rPr>
                <w:sz w:val="18"/>
                <w:szCs w:val="18"/>
              </w:rPr>
            </w:pPr>
          </w:p>
        </w:tc>
        <w:tc>
          <w:tcPr>
            <w:tcW w:w="1123" w:type="dxa"/>
          </w:tcPr>
          <w:p w14:paraId="48F76644" w14:textId="3B211EB2" w:rsidR="00D55345" w:rsidRPr="00AC7ABB" w:rsidRDefault="00D55345" w:rsidP="001B754B">
            <w:pPr>
              <w:jc w:val="center"/>
              <w:rPr>
                <w:sz w:val="18"/>
                <w:szCs w:val="18"/>
                <w:bdr w:val="none" w:sz="0" w:space="0" w:color="auto" w:frame="1"/>
                <w:lang w:val="es-419"/>
              </w:rPr>
            </w:pPr>
            <w:r w:rsidRPr="00AC7ABB">
              <w:rPr>
                <w:sz w:val="18"/>
                <w:szCs w:val="18"/>
                <w:bdr w:val="none" w:sz="0" w:space="0" w:color="auto" w:frame="1"/>
                <w:lang w:val="es-419"/>
              </w:rPr>
              <w:t>HU-77</w:t>
            </w:r>
          </w:p>
        </w:tc>
        <w:tc>
          <w:tcPr>
            <w:tcW w:w="1182" w:type="dxa"/>
          </w:tcPr>
          <w:p w14:paraId="561B220F" w14:textId="0B3CC221" w:rsidR="00D55345" w:rsidRPr="00AC7ABB" w:rsidRDefault="00D55345" w:rsidP="001B754B">
            <w:pPr>
              <w:jc w:val="center"/>
              <w:rPr>
                <w:sz w:val="18"/>
                <w:szCs w:val="18"/>
              </w:rPr>
            </w:pPr>
            <w:r w:rsidRPr="00AC7ABB">
              <w:rPr>
                <w:sz w:val="18"/>
                <w:szCs w:val="18"/>
              </w:rPr>
              <w:t>24</w:t>
            </w:r>
          </w:p>
        </w:tc>
        <w:tc>
          <w:tcPr>
            <w:tcW w:w="1182" w:type="dxa"/>
            <w:vMerge/>
          </w:tcPr>
          <w:p w14:paraId="69F66DBE" w14:textId="77777777" w:rsidR="00D55345" w:rsidRPr="00AC7ABB" w:rsidRDefault="00D55345" w:rsidP="001B754B">
            <w:pPr>
              <w:jc w:val="center"/>
              <w:rPr>
                <w:sz w:val="18"/>
                <w:szCs w:val="18"/>
              </w:rPr>
            </w:pPr>
          </w:p>
        </w:tc>
        <w:tc>
          <w:tcPr>
            <w:tcW w:w="1194" w:type="dxa"/>
          </w:tcPr>
          <w:p w14:paraId="2DDCF920" w14:textId="7DDCCD28" w:rsidR="00D55345" w:rsidRPr="00AC7ABB" w:rsidRDefault="00D55345" w:rsidP="001B754B">
            <w:pPr>
              <w:jc w:val="center"/>
              <w:rPr>
                <w:sz w:val="18"/>
                <w:szCs w:val="18"/>
              </w:rPr>
            </w:pPr>
            <w:r w:rsidRPr="00AC7ABB">
              <w:rPr>
                <w:sz w:val="18"/>
                <w:szCs w:val="18"/>
              </w:rPr>
              <w:t>Desarrollo</w:t>
            </w:r>
          </w:p>
        </w:tc>
        <w:tc>
          <w:tcPr>
            <w:tcW w:w="1292" w:type="dxa"/>
          </w:tcPr>
          <w:p w14:paraId="114E1812" w14:textId="4ABA8DA0" w:rsidR="00D55345" w:rsidRPr="00AC7ABB" w:rsidRDefault="00D55345" w:rsidP="001B754B">
            <w:pPr>
              <w:jc w:val="center"/>
              <w:rPr>
                <w:sz w:val="18"/>
                <w:szCs w:val="18"/>
              </w:rPr>
            </w:pPr>
            <w:r w:rsidRPr="00AC7ABB">
              <w:rPr>
                <w:sz w:val="18"/>
                <w:szCs w:val="18"/>
              </w:rPr>
              <w:t>21/01/21</w:t>
            </w:r>
          </w:p>
        </w:tc>
        <w:tc>
          <w:tcPr>
            <w:tcW w:w="1365" w:type="dxa"/>
          </w:tcPr>
          <w:p w14:paraId="7BFE1D0A" w14:textId="321B3224" w:rsidR="00D55345" w:rsidRPr="00AC7ABB" w:rsidRDefault="00D55345" w:rsidP="001B754B">
            <w:pPr>
              <w:jc w:val="center"/>
              <w:rPr>
                <w:sz w:val="18"/>
                <w:szCs w:val="18"/>
              </w:rPr>
            </w:pPr>
            <w:r w:rsidRPr="00AC7ABB">
              <w:rPr>
                <w:sz w:val="18"/>
                <w:szCs w:val="18"/>
              </w:rPr>
              <w:t>25/01/21</w:t>
            </w:r>
          </w:p>
        </w:tc>
      </w:tr>
      <w:tr w:rsidR="00D55345" w:rsidRPr="00AC7ABB" w14:paraId="0BE069DC" w14:textId="77777777" w:rsidTr="006B0B1E">
        <w:trPr>
          <w:trHeight w:val="238"/>
        </w:trPr>
        <w:tc>
          <w:tcPr>
            <w:tcW w:w="1158" w:type="dxa"/>
            <w:vMerge/>
          </w:tcPr>
          <w:p w14:paraId="3803102F" w14:textId="77777777" w:rsidR="00D55345" w:rsidRPr="00AC7ABB" w:rsidRDefault="00D55345" w:rsidP="001B754B">
            <w:pPr>
              <w:jc w:val="center"/>
              <w:rPr>
                <w:sz w:val="18"/>
                <w:szCs w:val="18"/>
              </w:rPr>
            </w:pPr>
          </w:p>
        </w:tc>
        <w:tc>
          <w:tcPr>
            <w:tcW w:w="1123" w:type="dxa"/>
          </w:tcPr>
          <w:p w14:paraId="6890A0E8" w14:textId="3F202179" w:rsidR="00D55345" w:rsidRPr="00AC7ABB" w:rsidRDefault="00D55345" w:rsidP="001B754B">
            <w:pPr>
              <w:jc w:val="center"/>
              <w:rPr>
                <w:sz w:val="18"/>
                <w:szCs w:val="18"/>
                <w:bdr w:val="none" w:sz="0" w:space="0" w:color="auto" w:frame="1"/>
                <w:lang w:val="es-419"/>
              </w:rPr>
            </w:pPr>
            <w:r w:rsidRPr="00AC7ABB">
              <w:rPr>
                <w:sz w:val="18"/>
                <w:szCs w:val="18"/>
                <w:bdr w:val="none" w:sz="0" w:space="0" w:color="auto" w:frame="1"/>
                <w:lang w:val="es-419"/>
              </w:rPr>
              <w:t>HU-78</w:t>
            </w:r>
          </w:p>
        </w:tc>
        <w:tc>
          <w:tcPr>
            <w:tcW w:w="1182" w:type="dxa"/>
          </w:tcPr>
          <w:p w14:paraId="0F79C937" w14:textId="7AF3E9E6" w:rsidR="00D55345" w:rsidRPr="00AC7ABB" w:rsidRDefault="00D55345" w:rsidP="001B754B">
            <w:pPr>
              <w:jc w:val="center"/>
              <w:rPr>
                <w:sz w:val="18"/>
                <w:szCs w:val="18"/>
              </w:rPr>
            </w:pPr>
            <w:r w:rsidRPr="00AC7ABB">
              <w:rPr>
                <w:sz w:val="18"/>
                <w:szCs w:val="18"/>
              </w:rPr>
              <w:t>16</w:t>
            </w:r>
          </w:p>
        </w:tc>
        <w:tc>
          <w:tcPr>
            <w:tcW w:w="1182" w:type="dxa"/>
            <w:vMerge/>
          </w:tcPr>
          <w:p w14:paraId="4E28E9CB" w14:textId="77777777" w:rsidR="00D55345" w:rsidRPr="00AC7ABB" w:rsidRDefault="00D55345" w:rsidP="001B754B">
            <w:pPr>
              <w:jc w:val="center"/>
              <w:rPr>
                <w:sz w:val="18"/>
                <w:szCs w:val="18"/>
              </w:rPr>
            </w:pPr>
          </w:p>
        </w:tc>
        <w:tc>
          <w:tcPr>
            <w:tcW w:w="1194" w:type="dxa"/>
          </w:tcPr>
          <w:p w14:paraId="129DEE09" w14:textId="1AB77BEF" w:rsidR="00D55345" w:rsidRPr="00AC7ABB" w:rsidRDefault="00D55345" w:rsidP="001B754B">
            <w:pPr>
              <w:jc w:val="center"/>
              <w:rPr>
                <w:sz w:val="18"/>
                <w:szCs w:val="18"/>
              </w:rPr>
            </w:pPr>
            <w:r w:rsidRPr="00AC7ABB">
              <w:rPr>
                <w:sz w:val="18"/>
                <w:szCs w:val="18"/>
              </w:rPr>
              <w:t>Desarrollo</w:t>
            </w:r>
          </w:p>
        </w:tc>
        <w:tc>
          <w:tcPr>
            <w:tcW w:w="1292" w:type="dxa"/>
          </w:tcPr>
          <w:p w14:paraId="4FC18837" w14:textId="074E1EBA" w:rsidR="00D55345" w:rsidRPr="00AC7ABB" w:rsidRDefault="00D55345" w:rsidP="001B754B">
            <w:pPr>
              <w:jc w:val="center"/>
              <w:rPr>
                <w:sz w:val="18"/>
                <w:szCs w:val="18"/>
              </w:rPr>
            </w:pPr>
            <w:r w:rsidRPr="00AC7ABB">
              <w:rPr>
                <w:sz w:val="18"/>
                <w:szCs w:val="18"/>
              </w:rPr>
              <w:t>26/01/21</w:t>
            </w:r>
          </w:p>
        </w:tc>
        <w:tc>
          <w:tcPr>
            <w:tcW w:w="1365" w:type="dxa"/>
          </w:tcPr>
          <w:p w14:paraId="4E93819E" w14:textId="5B691DA9" w:rsidR="00D55345" w:rsidRPr="00AC7ABB" w:rsidRDefault="00D55345" w:rsidP="001B754B">
            <w:pPr>
              <w:jc w:val="center"/>
              <w:rPr>
                <w:sz w:val="18"/>
                <w:szCs w:val="18"/>
              </w:rPr>
            </w:pPr>
            <w:r w:rsidRPr="00AC7ABB">
              <w:rPr>
                <w:sz w:val="18"/>
                <w:szCs w:val="18"/>
              </w:rPr>
              <w:t>27/01/21</w:t>
            </w:r>
          </w:p>
        </w:tc>
      </w:tr>
      <w:tr w:rsidR="00D55345" w:rsidRPr="00AC7ABB" w14:paraId="5C1C96F3" w14:textId="77777777" w:rsidTr="006B0B1E">
        <w:trPr>
          <w:trHeight w:val="238"/>
        </w:trPr>
        <w:tc>
          <w:tcPr>
            <w:tcW w:w="1158" w:type="dxa"/>
            <w:vMerge/>
          </w:tcPr>
          <w:p w14:paraId="42470753" w14:textId="77777777" w:rsidR="00D55345" w:rsidRPr="00AC7ABB" w:rsidRDefault="00D55345" w:rsidP="001B754B">
            <w:pPr>
              <w:jc w:val="center"/>
              <w:rPr>
                <w:sz w:val="18"/>
                <w:szCs w:val="18"/>
              </w:rPr>
            </w:pPr>
          </w:p>
        </w:tc>
        <w:tc>
          <w:tcPr>
            <w:tcW w:w="1123" w:type="dxa"/>
          </w:tcPr>
          <w:p w14:paraId="39F0E567" w14:textId="0BC15AF9" w:rsidR="00D55345" w:rsidRPr="00AC7ABB" w:rsidRDefault="00D55345" w:rsidP="001B754B">
            <w:pPr>
              <w:jc w:val="center"/>
              <w:rPr>
                <w:sz w:val="18"/>
                <w:szCs w:val="18"/>
                <w:bdr w:val="none" w:sz="0" w:space="0" w:color="auto" w:frame="1"/>
                <w:lang w:val="es-419"/>
              </w:rPr>
            </w:pPr>
            <w:r w:rsidRPr="00AC7ABB">
              <w:rPr>
                <w:sz w:val="18"/>
                <w:szCs w:val="18"/>
                <w:bdr w:val="none" w:sz="0" w:space="0" w:color="auto" w:frame="1"/>
                <w:lang w:val="es-419"/>
              </w:rPr>
              <w:t>HU-79</w:t>
            </w:r>
          </w:p>
        </w:tc>
        <w:tc>
          <w:tcPr>
            <w:tcW w:w="1182" w:type="dxa"/>
          </w:tcPr>
          <w:p w14:paraId="699D699F" w14:textId="7A611C4E" w:rsidR="00D55345" w:rsidRPr="00AC7ABB" w:rsidRDefault="00D55345" w:rsidP="001B754B">
            <w:pPr>
              <w:jc w:val="center"/>
              <w:rPr>
                <w:sz w:val="18"/>
                <w:szCs w:val="18"/>
              </w:rPr>
            </w:pPr>
            <w:r w:rsidRPr="00AC7ABB">
              <w:rPr>
                <w:sz w:val="18"/>
                <w:szCs w:val="18"/>
              </w:rPr>
              <w:t>8</w:t>
            </w:r>
          </w:p>
        </w:tc>
        <w:tc>
          <w:tcPr>
            <w:tcW w:w="1182" w:type="dxa"/>
            <w:vMerge/>
          </w:tcPr>
          <w:p w14:paraId="56E9E45C" w14:textId="77777777" w:rsidR="00D55345" w:rsidRPr="00AC7ABB" w:rsidRDefault="00D55345" w:rsidP="001B754B">
            <w:pPr>
              <w:jc w:val="center"/>
              <w:rPr>
                <w:sz w:val="18"/>
                <w:szCs w:val="18"/>
              </w:rPr>
            </w:pPr>
          </w:p>
        </w:tc>
        <w:tc>
          <w:tcPr>
            <w:tcW w:w="1194" w:type="dxa"/>
          </w:tcPr>
          <w:p w14:paraId="65EA70F7" w14:textId="0C1A31CE" w:rsidR="00D55345" w:rsidRPr="00AC7ABB" w:rsidRDefault="00D55345" w:rsidP="001B754B">
            <w:pPr>
              <w:jc w:val="center"/>
              <w:rPr>
                <w:sz w:val="18"/>
                <w:szCs w:val="18"/>
              </w:rPr>
            </w:pPr>
            <w:r w:rsidRPr="00AC7ABB">
              <w:rPr>
                <w:sz w:val="18"/>
                <w:szCs w:val="18"/>
              </w:rPr>
              <w:t>Desarrollo</w:t>
            </w:r>
          </w:p>
        </w:tc>
        <w:tc>
          <w:tcPr>
            <w:tcW w:w="1292" w:type="dxa"/>
          </w:tcPr>
          <w:p w14:paraId="6DFCA1DF" w14:textId="496A0F69" w:rsidR="00D55345" w:rsidRPr="00AC7ABB" w:rsidRDefault="00D55345" w:rsidP="001B754B">
            <w:pPr>
              <w:jc w:val="center"/>
              <w:rPr>
                <w:sz w:val="18"/>
                <w:szCs w:val="18"/>
              </w:rPr>
            </w:pPr>
            <w:r w:rsidRPr="00AC7ABB">
              <w:rPr>
                <w:sz w:val="18"/>
                <w:szCs w:val="18"/>
              </w:rPr>
              <w:t>28/01/21</w:t>
            </w:r>
          </w:p>
        </w:tc>
        <w:tc>
          <w:tcPr>
            <w:tcW w:w="1365" w:type="dxa"/>
          </w:tcPr>
          <w:p w14:paraId="0FDAE8AB" w14:textId="25DACA3D" w:rsidR="00D55345" w:rsidRPr="00AC7ABB" w:rsidRDefault="00D55345" w:rsidP="001B754B">
            <w:pPr>
              <w:jc w:val="center"/>
              <w:rPr>
                <w:sz w:val="18"/>
                <w:szCs w:val="18"/>
              </w:rPr>
            </w:pPr>
            <w:r w:rsidRPr="00AC7ABB">
              <w:rPr>
                <w:sz w:val="18"/>
                <w:szCs w:val="18"/>
              </w:rPr>
              <w:t>28/01/21</w:t>
            </w:r>
          </w:p>
        </w:tc>
      </w:tr>
      <w:tr w:rsidR="00D55345" w:rsidRPr="00AC7ABB" w14:paraId="66E73491" w14:textId="77777777" w:rsidTr="006B0B1E">
        <w:trPr>
          <w:trHeight w:val="238"/>
        </w:trPr>
        <w:tc>
          <w:tcPr>
            <w:tcW w:w="1158" w:type="dxa"/>
            <w:vMerge/>
          </w:tcPr>
          <w:p w14:paraId="46662365" w14:textId="77777777" w:rsidR="00D55345" w:rsidRPr="00AC7ABB" w:rsidRDefault="00D55345" w:rsidP="001B754B">
            <w:pPr>
              <w:jc w:val="center"/>
              <w:rPr>
                <w:sz w:val="18"/>
                <w:szCs w:val="18"/>
              </w:rPr>
            </w:pPr>
          </w:p>
        </w:tc>
        <w:tc>
          <w:tcPr>
            <w:tcW w:w="1123" w:type="dxa"/>
          </w:tcPr>
          <w:p w14:paraId="5768A5F8" w14:textId="224D0F49" w:rsidR="00D55345" w:rsidRPr="00AC7ABB" w:rsidRDefault="00D55345" w:rsidP="001B754B">
            <w:pPr>
              <w:jc w:val="center"/>
              <w:rPr>
                <w:sz w:val="18"/>
                <w:szCs w:val="18"/>
                <w:bdr w:val="none" w:sz="0" w:space="0" w:color="auto" w:frame="1"/>
                <w:lang w:val="es-419"/>
              </w:rPr>
            </w:pPr>
            <w:r w:rsidRPr="00AC7ABB">
              <w:rPr>
                <w:sz w:val="18"/>
                <w:szCs w:val="18"/>
                <w:bdr w:val="none" w:sz="0" w:space="0" w:color="auto" w:frame="1"/>
                <w:lang w:val="es-419"/>
              </w:rPr>
              <w:t>HU-80</w:t>
            </w:r>
          </w:p>
        </w:tc>
        <w:tc>
          <w:tcPr>
            <w:tcW w:w="1182" w:type="dxa"/>
          </w:tcPr>
          <w:p w14:paraId="64B3F17C" w14:textId="4769BFCC" w:rsidR="00D55345" w:rsidRPr="00AC7ABB" w:rsidRDefault="00D55345" w:rsidP="001B754B">
            <w:pPr>
              <w:jc w:val="center"/>
              <w:rPr>
                <w:sz w:val="18"/>
                <w:szCs w:val="18"/>
              </w:rPr>
            </w:pPr>
            <w:r w:rsidRPr="00AC7ABB">
              <w:rPr>
                <w:sz w:val="18"/>
                <w:szCs w:val="18"/>
              </w:rPr>
              <w:t>24</w:t>
            </w:r>
          </w:p>
        </w:tc>
        <w:tc>
          <w:tcPr>
            <w:tcW w:w="1182" w:type="dxa"/>
            <w:vMerge/>
          </w:tcPr>
          <w:p w14:paraId="66440C71" w14:textId="77777777" w:rsidR="00D55345" w:rsidRPr="00AC7ABB" w:rsidRDefault="00D55345" w:rsidP="001B754B">
            <w:pPr>
              <w:jc w:val="center"/>
              <w:rPr>
                <w:sz w:val="18"/>
                <w:szCs w:val="18"/>
              </w:rPr>
            </w:pPr>
          </w:p>
        </w:tc>
        <w:tc>
          <w:tcPr>
            <w:tcW w:w="1194" w:type="dxa"/>
          </w:tcPr>
          <w:p w14:paraId="5B9E488E" w14:textId="63F5653B" w:rsidR="00D55345" w:rsidRPr="00AC7ABB" w:rsidRDefault="00D55345" w:rsidP="001B754B">
            <w:pPr>
              <w:jc w:val="center"/>
              <w:rPr>
                <w:sz w:val="18"/>
                <w:szCs w:val="18"/>
              </w:rPr>
            </w:pPr>
            <w:r w:rsidRPr="00AC7ABB">
              <w:rPr>
                <w:sz w:val="18"/>
                <w:szCs w:val="18"/>
              </w:rPr>
              <w:t>Desarrollo</w:t>
            </w:r>
          </w:p>
        </w:tc>
        <w:tc>
          <w:tcPr>
            <w:tcW w:w="1292" w:type="dxa"/>
          </w:tcPr>
          <w:p w14:paraId="625252F0" w14:textId="54EEBE83" w:rsidR="00D55345" w:rsidRPr="00AC7ABB" w:rsidRDefault="00D55345" w:rsidP="001B754B">
            <w:pPr>
              <w:jc w:val="center"/>
              <w:rPr>
                <w:sz w:val="18"/>
                <w:szCs w:val="18"/>
              </w:rPr>
            </w:pPr>
            <w:r w:rsidRPr="00AC7ABB">
              <w:rPr>
                <w:sz w:val="18"/>
                <w:szCs w:val="18"/>
              </w:rPr>
              <w:t>29/01/21</w:t>
            </w:r>
          </w:p>
        </w:tc>
        <w:tc>
          <w:tcPr>
            <w:tcW w:w="1365" w:type="dxa"/>
          </w:tcPr>
          <w:p w14:paraId="0B44BBD9" w14:textId="27A67FD8" w:rsidR="00D55345" w:rsidRPr="00AC7ABB" w:rsidRDefault="00D55345" w:rsidP="001B754B">
            <w:pPr>
              <w:jc w:val="center"/>
              <w:rPr>
                <w:sz w:val="18"/>
                <w:szCs w:val="18"/>
              </w:rPr>
            </w:pPr>
            <w:r w:rsidRPr="00AC7ABB">
              <w:rPr>
                <w:sz w:val="18"/>
                <w:szCs w:val="18"/>
              </w:rPr>
              <w:t>02/02/21</w:t>
            </w:r>
          </w:p>
        </w:tc>
      </w:tr>
      <w:tr w:rsidR="00D55345" w:rsidRPr="00AC7ABB" w14:paraId="0B113310" w14:textId="77777777" w:rsidTr="006B0B1E">
        <w:trPr>
          <w:trHeight w:val="238"/>
        </w:trPr>
        <w:tc>
          <w:tcPr>
            <w:tcW w:w="1158" w:type="dxa"/>
            <w:vMerge/>
          </w:tcPr>
          <w:p w14:paraId="713D54B6" w14:textId="77777777" w:rsidR="00D55345" w:rsidRPr="00AC7ABB" w:rsidRDefault="00D55345" w:rsidP="001B754B">
            <w:pPr>
              <w:jc w:val="center"/>
              <w:rPr>
                <w:sz w:val="18"/>
                <w:szCs w:val="18"/>
              </w:rPr>
            </w:pPr>
          </w:p>
        </w:tc>
        <w:tc>
          <w:tcPr>
            <w:tcW w:w="1123" w:type="dxa"/>
          </w:tcPr>
          <w:p w14:paraId="58E7CE97" w14:textId="5C760214" w:rsidR="00D55345" w:rsidRPr="00AC7ABB" w:rsidRDefault="00D55345" w:rsidP="001B754B">
            <w:pPr>
              <w:jc w:val="center"/>
              <w:rPr>
                <w:sz w:val="18"/>
                <w:szCs w:val="18"/>
                <w:bdr w:val="none" w:sz="0" w:space="0" w:color="auto" w:frame="1"/>
                <w:lang w:val="es-419"/>
              </w:rPr>
            </w:pPr>
            <w:r w:rsidRPr="00AC7ABB">
              <w:rPr>
                <w:sz w:val="18"/>
                <w:szCs w:val="18"/>
                <w:bdr w:val="none" w:sz="0" w:space="0" w:color="auto" w:frame="1"/>
                <w:lang w:val="es-419"/>
              </w:rPr>
              <w:t>HU-81</w:t>
            </w:r>
          </w:p>
        </w:tc>
        <w:tc>
          <w:tcPr>
            <w:tcW w:w="1182" w:type="dxa"/>
          </w:tcPr>
          <w:p w14:paraId="4FED5617" w14:textId="3EEFC402" w:rsidR="00D55345" w:rsidRPr="00AC7ABB" w:rsidRDefault="00D55345" w:rsidP="001B754B">
            <w:pPr>
              <w:jc w:val="center"/>
              <w:rPr>
                <w:sz w:val="18"/>
                <w:szCs w:val="18"/>
              </w:rPr>
            </w:pPr>
            <w:r w:rsidRPr="00AC7ABB">
              <w:rPr>
                <w:sz w:val="18"/>
                <w:szCs w:val="18"/>
              </w:rPr>
              <w:t>8</w:t>
            </w:r>
          </w:p>
        </w:tc>
        <w:tc>
          <w:tcPr>
            <w:tcW w:w="1182" w:type="dxa"/>
            <w:vMerge/>
          </w:tcPr>
          <w:p w14:paraId="5F0C8506" w14:textId="77777777" w:rsidR="00D55345" w:rsidRPr="00AC7ABB" w:rsidRDefault="00D55345" w:rsidP="001B754B">
            <w:pPr>
              <w:jc w:val="center"/>
              <w:rPr>
                <w:sz w:val="18"/>
                <w:szCs w:val="18"/>
              </w:rPr>
            </w:pPr>
          </w:p>
        </w:tc>
        <w:tc>
          <w:tcPr>
            <w:tcW w:w="1194" w:type="dxa"/>
          </w:tcPr>
          <w:p w14:paraId="7E581AC2" w14:textId="58396784" w:rsidR="00D55345" w:rsidRPr="00AC7ABB" w:rsidRDefault="00D55345" w:rsidP="001B754B">
            <w:pPr>
              <w:jc w:val="center"/>
              <w:rPr>
                <w:sz w:val="18"/>
                <w:szCs w:val="18"/>
              </w:rPr>
            </w:pPr>
            <w:r w:rsidRPr="00AC7ABB">
              <w:rPr>
                <w:sz w:val="18"/>
                <w:szCs w:val="18"/>
              </w:rPr>
              <w:t>Desarrollo</w:t>
            </w:r>
          </w:p>
        </w:tc>
        <w:tc>
          <w:tcPr>
            <w:tcW w:w="1292" w:type="dxa"/>
          </w:tcPr>
          <w:p w14:paraId="15076DAE" w14:textId="7C41267E" w:rsidR="00D55345" w:rsidRPr="00AC7ABB" w:rsidRDefault="00D55345" w:rsidP="001B754B">
            <w:pPr>
              <w:jc w:val="center"/>
              <w:rPr>
                <w:sz w:val="18"/>
                <w:szCs w:val="18"/>
              </w:rPr>
            </w:pPr>
            <w:r w:rsidRPr="00AC7ABB">
              <w:rPr>
                <w:sz w:val="18"/>
                <w:szCs w:val="18"/>
              </w:rPr>
              <w:t>03/02/21</w:t>
            </w:r>
          </w:p>
        </w:tc>
        <w:tc>
          <w:tcPr>
            <w:tcW w:w="1365" w:type="dxa"/>
          </w:tcPr>
          <w:p w14:paraId="59076096" w14:textId="7B844336" w:rsidR="00D55345" w:rsidRPr="00AC7ABB" w:rsidRDefault="00D55345" w:rsidP="001B754B">
            <w:pPr>
              <w:jc w:val="center"/>
              <w:rPr>
                <w:sz w:val="18"/>
                <w:szCs w:val="18"/>
              </w:rPr>
            </w:pPr>
            <w:r w:rsidRPr="00AC7ABB">
              <w:rPr>
                <w:sz w:val="18"/>
                <w:szCs w:val="18"/>
              </w:rPr>
              <w:t>03/02/21</w:t>
            </w:r>
          </w:p>
        </w:tc>
      </w:tr>
      <w:tr w:rsidR="00D55345" w:rsidRPr="00AC7ABB" w14:paraId="4CF9D8CC" w14:textId="77777777" w:rsidTr="006B0B1E">
        <w:trPr>
          <w:trHeight w:val="238"/>
        </w:trPr>
        <w:tc>
          <w:tcPr>
            <w:tcW w:w="1158" w:type="dxa"/>
            <w:vMerge/>
          </w:tcPr>
          <w:p w14:paraId="6A0606E9" w14:textId="77777777" w:rsidR="00D55345" w:rsidRPr="00AC7ABB" w:rsidRDefault="00D55345" w:rsidP="001B754B">
            <w:pPr>
              <w:jc w:val="center"/>
              <w:rPr>
                <w:sz w:val="18"/>
                <w:szCs w:val="18"/>
              </w:rPr>
            </w:pPr>
          </w:p>
        </w:tc>
        <w:tc>
          <w:tcPr>
            <w:tcW w:w="1123" w:type="dxa"/>
          </w:tcPr>
          <w:p w14:paraId="04440332" w14:textId="27A5A277" w:rsidR="00D55345" w:rsidRPr="00AC7ABB" w:rsidRDefault="00D55345" w:rsidP="001B754B">
            <w:pPr>
              <w:jc w:val="center"/>
              <w:rPr>
                <w:sz w:val="18"/>
                <w:szCs w:val="18"/>
                <w:bdr w:val="none" w:sz="0" w:space="0" w:color="auto" w:frame="1"/>
                <w:lang w:val="es-419"/>
              </w:rPr>
            </w:pPr>
            <w:r w:rsidRPr="00AC7ABB">
              <w:rPr>
                <w:sz w:val="18"/>
                <w:szCs w:val="18"/>
                <w:bdr w:val="none" w:sz="0" w:space="0" w:color="auto" w:frame="1"/>
                <w:lang w:val="es-419"/>
              </w:rPr>
              <w:t>HU-82</w:t>
            </w:r>
          </w:p>
        </w:tc>
        <w:tc>
          <w:tcPr>
            <w:tcW w:w="1182" w:type="dxa"/>
          </w:tcPr>
          <w:p w14:paraId="403B53E1" w14:textId="0F3F64D6" w:rsidR="00D55345" w:rsidRPr="00AC7ABB" w:rsidRDefault="00D55345" w:rsidP="001B754B">
            <w:pPr>
              <w:jc w:val="center"/>
              <w:rPr>
                <w:sz w:val="18"/>
                <w:szCs w:val="18"/>
              </w:rPr>
            </w:pPr>
            <w:r w:rsidRPr="00AC7ABB">
              <w:rPr>
                <w:sz w:val="18"/>
                <w:szCs w:val="18"/>
              </w:rPr>
              <w:t>8</w:t>
            </w:r>
          </w:p>
        </w:tc>
        <w:tc>
          <w:tcPr>
            <w:tcW w:w="1182" w:type="dxa"/>
            <w:vMerge/>
          </w:tcPr>
          <w:p w14:paraId="3F0DB9DA" w14:textId="77777777" w:rsidR="00D55345" w:rsidRPr="00AC7ABB" w:rsidRDefault="00D55345" w:rsidP="001B754B">
            <w:pPr>
              <w:jc w:val="center"/>
              <w:rPr>
                <w:sz w:val="18"/>
                <w:szCs w:val="18"/>
              </w:rPr>
            </w:pPr>
          </w:p>
        </w:tc>
        <w:tc>
          <w:tcPr>
            <w:tcW w:w="1194" w:type="dxa"/>
          </w:tcPr>
          <w:p w14:paraId="0C9FB53E" w14:textId="2D45200D" w:rsidR="00D55345" w:rsidRPr="00AC7ABB" w:rsidRDefault="00D55345" w:rsidP="001B754B">
            <w:pPr>
              <w:jc w:val="center"/>
              <w:rPr>
                <w:sz w:val="18"/>
                <w:szCs w:val="18"/>
              </w:rPr>
            </w:pPr>
            <w:r w:rsidRPr="00AC7ABB">
              <w:rPr>
                <w:sz w:val="18"/>
                <w:szCs w:val="18"/>
              </w:rPr>
              <w:t>Desarrollo</w:t>
            </w:r>
          </w:p>
        </w:tc>
        <w:tc>
          <w:tcPr>
            <w:tcW w:w="1292" w:type="dxa"/>
          </w:tcPr>
          <w:p w14:paraId="65F8C537" w14:textId="30CCB950" w:rsidR="00D55345" w:rsidRPr="00AC7ABB" w:rsidRDefault="00D55345" w:rsidP="001B754B">
            <w:pPr>
              <w:jc w:val="center"/>
              <w:rPr>
                <w:sz w:val="18"/>
                <w:szCs w:val="18"/>
              </w:rPr>
            </w:pPr>
            <w:r w:rsidRPr="00AC7ABB">
              <w:rPr>
                <w:sz w:val="18"/>
                <w:szCs w:val="18"/>
              </w:rPr>
              <w:t>04/02/21</w:t>
            </w:r>
          </w:p>
        </w:tc>
        <w:tc>
          <w:tcPr>
            <w:tcW w:w="1365" w:type="dxa"/>
          </w:tcPr>
          <w:p w14:paraId="13B2C9F1" w14:textId="2D22878E" w:rsidR="00D55345" w:rsidRPr="00AC7ABB" w:rsidRDefault="00D55345" w:rsidP="001B754B">
            <w:pPr>
              <w:jc w:val="center"/>
              <w:rPr>
                <w:sz w:val="18"/>
                <w:szCs w:val="18"/>
              </w:rPr>
            </w:pPr>
            <w:r w:rsidRPr="00AC7ABB">
              <w:rPr>
                <w:sz w:val="18"/>
                <w:szCs w:val="18"/>
              </w:rPr>
              <w:t>04/02/21</w:t>
            </w:r>
          </w:p>
        </w:tc>
      </w:tr>
      <w:tr w:rsidR="00D55345" w:rsidRPr="00AC7ABB" w14:paraId="02FB60BB" w14:textId="77777777" w:rsidTr="006B0B1E">
        <w:trPr>
          <w:trHeight w:val="238"/>
        </w:trPr>
        <w:tc>
          <w:tcPr>
            <w:tcW w:w="1158" w:type="dxa"/>
            <w:vMerge/>
          </w:tcPr>
          <w:p w14:paraId="01BF533C" w14:textId="77777777" w:rsidR="00D55345" w:rsidRPr="00AC7ABB" w:rsidRDefault="00D55345" w:rsidP="001B754B">
            <w:pPr>
              <w:jc w:val="center"/>
              <w:rPr>
                <w:sz w:val="18"/>
                <w:szCs w:val="18"/>
              </w:rPr>
            </w:pPr>
          </w:p>
        </w:tc>
        <w:tc>
          <w:tcPr>
            <w:tcW w:w="1123" w:type="dxa"/>
          </w:tcPr>
          <w:p w14:paraId="23E8D235" w14:textId="4E89F6FC" w:rsidR="00D55345" w:rsidRPr="00AC7ABB" w:rsidRDefault="00D55345" w:rsidP="001B754B">
            <w:pPr>
              <w:jc w:val="center"/>
              <w:rPr>
                <w:sz w:val="18"/>
                <w:szCs w:val="18"/>
                <w:bdr w:val="none" w:sz="0" w:space="0" w:color="auto" w:frame="1"/>
                <w:lang w:val="es-419"/>
              </w:rPr>
            </w:pPr>
            <w:r w:rsidRPr="00AC7ABB">
              <w:rPr>
                <w:sz w:val="18"/>
                <w:szCs w:val="18"/>
                <w:bdr w:val="none" w:sz="0" w:space="0" w:color="auto" w:frame="1"/>
                <w:lang w:val="es-419"/>
              </w:rPr>
              <w:t>HT-1</w:t>
            </w:r>
            <w:r w:rsidR="008453AC" w:rsidRPr="00AC7ABB">
              <w:rPr>
                <w:sz w:val="18"/>
                <w:szCs w:val="18"/>
                <w:bdr w:val="none" w:sz="0" w:space="0" w:color="auto" w:frame="1"/>
                <w:lang w:val="es-419"/>
              </w:rPr>
              <w:t>6</w:t>
            </w:r>
          </w:p>
        </w:tc>
        <w:tc>
          <w:tcPr>
            <w:tcW w:w="1182" w:type="dxa"/>
          </w:tcPr>
          <w:p w14:paraId="35D4F195" w14:textId="0E0C0CA2" w:rsidR="00D55345" w:rsidRPr="00AC7ABB" w:rsidRDefault="00D55345" w:rsidP="001B754B">
            <w:pPr>
              <w:jc w:val="center"/>
              <w:rPr>
                <w:sz w:val="18"/>
                <w:szCs w:val="18"/>
              </w:rPr>
            </w:pPr>
            <w:r w:rsidRPr="00AC7ABB">
              <w:rPr>
                <w:sz w:val="18"/>
                <w:szCs w:val="18"/>
              </w:rPr>
              <w:t>8</w:t>
            </w:r>
          </w:p>
        </w:tc>
        <w:tc>
          <w:tcPr>
            <w:tcW w:w="1182" w:type="dxa"/>
            <w:vMerge/>
          </w:tcPr>
          <w:p w14:paraId="45449FB2" w14:textId="77777777" w:rsidR="00D55345" w:rsidRPr="00AC7ABB" w:rsidRDefault="00D55345" w:rsidP="001B754B">
            <w:pPr>
              <w:jc w:val="center"/>
              <w:rPr>
                <w:sz w:val="18"/>
                <w:szCs w:val="18"/>
              </w:rPr>
            </w:pPr>
          </w:p>
        </w:tc>
        <w:tc>
          <w:tcPr>
            <w:tcW w:w="1194" w:type="dxa"/>
          </w:tcPr>
          <w:p w14:paraId="74AF3CD6" w14:textId="4FEB582E" w:rsidR="00D55345" w:rsidRPr="00AC7ABB" w:rsidRDefault="00D55345" w:rsidP="001B754B">
            <w:pPr>
              <w:jc w:val="center"/>
              <w:rPr>
                <w:sz w:val="18"/>
                <w:szCs w:val="18"/>
              </w:rPr>
            </w:pPr>
            <w:r w:rsidRPr="00AC7ABB">
              <w:rPr>
                <w:sz w:val="18"/>
                <w:szCs w:val="18"/>
              </w:rPr>
              <w:t>Pruebas</w:t>
            </w:r>
          </w:p>
        </w:tc>
        <w:tc>
          <w:tcPr>
            <w:tcW w:w="1292" w:type="dxa"/>
          </w:tcPr>
          <w:p w14:paraId="01BDE165" w14:textId="1E9656BD" w:rsidR="00D55345" w:rsidRPr="00AC7ABB" w:rsidRDefault="00D55345" w:rsidP="001B754B">
            <w:pPr>
              <w:jc w:val="center"/>
              <w:rPr>
                <w:sz w:val="18"/>
                <w:szCs w:val="18"/>
              </w:rPr>
            </w:pPr>
            <w:r w:rsidRPr="00AC7ABB">
              <w:rPr>
                <w:sz w:val="18"/>
                <w:szCs w:val="18"/>
              </w:rPr>
              <w:t>05/02/21</w:t>
            </w:r>
          </w:p>
        </w:tc>
        <w:tc>
          <w:tcPr>
            <w:tcW w:w="1365" w:type="dxa"/>
          </w:tcPr>
          <w:p w14:paraId="6C7C98B6" w14:textId="2ED9BBA4" w:rsidR="00D55345" w:rsidRPr="00AC7ABB" w:rsidRDefault="00D55345" w:rsidP="001B754B">
            <w:pPr>
              <w:jc w:val="center"/>
              <w:rPr>
                <w:sz w:val="18"/>
                <w:szCs w:val="18"/>
              </w:rPr>
            </w:pPr>
            <w:r w:rsidRPr="00AC7ABB">
              <w:rPr>
                <w:sz w:val="18"/>
                <w:szCs w:val="18"/>
              </w:rPr>
              <w:t>05/02/21</w:t>
            </w:r>
          </w:p>
        </w:tc>
      </w:tr>
      <w:tr w:rsidR="001538A2" w:rsidRPr="00AC7ABB" w14:paraId="01B84EF6" w14:textId="77777777" w:rsidTr="006B0B1E">
        <w:trPr>
          <w:trHeight w:val="238"/>
        </w:trPr>
        <w:tc>
          <w:tcPr>
            <w:tcW w:w="1158" w:type="dxa"/>
            <w:vMerge w:val="restart"/>
          </w:tcPr>
          <w:p w14:paraId="29D212B0" w14:textId="4D3DD6DC" w:rsidR="001538A2" w:rsidRPr="00AC7ABB" w:rsidRDefault="001538A2" w:rsidP="001B754B">
            <w:pPr>
              <w:jc w:val="center"/>
              <w:rPr>
                <w:sz w:val="18"/>
                <w:szCs w:val="18"/>
              </w:rPr>
            </w:pPr>
            <w:r w:rsidRPr="00AC7ABB">
              <w:rPr>
                <w:sz w:val="18"/>
                <w:szCs w:val="18"/>
              </w:rPr>
              <w:t>13</w:t>
            </w:r>
          </w:p>
        </w:tc>
        <w:tc>
          <w:tcPr>
            <w:tcW w:w="1123" w:type="dxa"/>
          </w:tcPr>
          <w:p w14:paraId="7B23C007" w14:textId="55F01CF7" w:rsidR="001538A2" w:rsidRPr="00AC7ABB" w:rsidRDefault="001538A2" w:rsidP="001B754B">
            <w:pPr>
              <w:jc w:val="center"/>
              <w:rPr>
                <w:sz w:val="18"/>
                <w:szCs w:val="18"/>
                <w:bdr w:val="none" w:sz="0" w:space="0" w:color="auto" w:frame="1"/>
                <w:lang w:val="es-419"/>
              </w:rPr>
            </w:pPr>
            <w:r w:rsidRPr="00AC7ABB">
              <w:rPr>
                <w:sz w:val="18"/>
                <w:szCs w:val="18"/>
                <w:bdr w:val="none" w:sz="0" w:space="0" w:color="auto" w:frame="1"/>
                <w:lang w:val="es-419"/>
              </w:rPr>
              <w:t>HU-83</w:t>
            </w:r>
          </w:p>
        </w:tc>
        <w:tc>
          <w:tcPr>
            <w:tcW w:w="1182" w:type="dxa"/>
          </w:tcPr>
          <w:p w14:paraId="258AC16F" w14:textId="2585EF2A" w:rsidR="001538A2" w:rsidRPr="00AC7ABB" w:rsidRDefault="001538A2" w:rsidP="001B754B">
            <w:pPr>
              <w:jc w:val="center"/>
              <w:rPr>
                <w:sz w:val="18"/>
                <w:szCs w:val="18"/>
              </w:rPr>
            </w:pPr>
            <w:r w:rsidRPr="00AC7ABB">
              <w:rPr>
                <w:sz w:val="18"/>
                <w:szCs w:val="18"/>
              </w:rPr>
              <w:t>24</w:t>
            </w:r>
          </w:p>
        </w:tc>
        <w:tc>
          <w:tcPr>
            <w:tcW w:w="1182" w:type="dxa"/>
            <w:vMerge w:val="restart"/>
          </w:tcPr>
          <w:p w14:paraId="572B8096" w14:textId="59EA2969" w:rsidR="001538A2" w:rsidRPr="00AC7ABB" w:rsidRDefault="001538A2" w:rsidP="001B754B">
            <w:pPr>
              <w:jc w:val="center"/>
              <w:rPr>
                <w:sz w:val="18"/>
                <w:szCs w:val="18"/>
              </w:rPr>
            </w:pPr>
            <w:r w:rsidRPr="00AC7ABB">
              <w:rPr>
                <w:sz w:val="18"/>
                <w:szCs w:val="18"/>
              </w:rPr>
              <w:t>120</w:t>
            </w:r>
          </w:p>
        </w:tc>
        <w:tc>
          <w:tcPr>
            <w:tcW w:w="1194" w:type="dxa"/>
          </w:tcPr>
          <w:p w14:paraId="3AF0DC59" w14:textId="43DCC493" w:rsidR="001538A2" w:rsidRPr="00AC7ABB" w:rsidRDefault="001538A2" w:rsidP="001B754B">
            <w:pPr>
              <w:jc w:val="center"/>
              <w:rPr>
                <w:sz w:val="18"/>
                <w:szCs w:val="18"/>
              </w:rPr>
            </w:pPr>
            <w:r w:rsidRPr="00AC7ABB">
              <w:rPr>
                <w:sz w:val="18"/>
                <w:szCs w:val="18"/>
              </w:rPr>
              <w:t>Desarrollo</w:t>
            </w:r>
          </w:p>
        </w:tc>
        <w:tc>
          <w:tcPr>
            <w:tcW w:w="1292" w:type="dxa"/>
          </w:tcPr>
          <w:p w14:paraId="454224B6" w14:textId="3FBD3257" w:rsidR="001538A2" w:rsidRPr="00AC7ABB" w:rsidRDefault="001538A2" w:rsidP="001B754B">
            <w:pPr>
              <w:jc w:val="center"/>
              <w:rPr>
                <w:sz w:val="18"/>
                <w:szCs w:val="18"/>
              </w:rPr>
            </w:pPr>
            <w:r w:rsidRPr="00AC7ABB">
              <w:rPr>
                <w:sz w:val="18"/>
                <w:szCs w:val="18"/>
              </w:rPr>
              <w:t>08/02/21</w:t>
            </w:r>
          </w:p>
        </w:tc>
        <w:tc>
          <w:tcPr>
            <w:tcW w:w="1365" w:type="dxa"/>
          </w:tcPr>
          <w:p w14:paraId="158746EA" w14:textId="10E3BDB2" w:rsidR="001538A2" w:rsidRPr="00AC7ABB" w:rsidRDefault="00456457" w:rsidP="001B754B">
            <w:pPr>
              <w:jc w:val="center"/>
              <w:rPr>
                <w:sz w:val="18"/>
                <w:szCs w:val="18"/>
              </w:rPr>
            </w:pPr>
            <w:r w:rsidRPr="00AC7ABB">
              <w:rPr>
                <w:sz w:val="18"/>
                <w:szCs w:val="18"/>
              </w:rPr>
              <w:t>10</w:t>
            </w:r>
            <w:r w:rsidR="001538A2" w:rsidRPr="00AC7ABB">
              <w:rPr>
                <w:sz w:val="18"/>
                <w:szCs w:val="18"/>
              </w:rPr>
              <w:t>/02/21</w:t>
            </w:r>
          </w:p>
        </w:tc>
      </w:tr>
      <w:tr w:rsidR="001538A2" w:rsidRPr="00AC7ABB" w14:paraId="6ADEF171" w14:textId="77777777" w:rsidTr="006B0B1E">
        <w:trPr>
          <w:trHeight w:val="238"/>
        </w:trPr>
        <w:tc>
          <w:tcPr>
            <w:tcW w:w="1158" w:type="dxa"/>
            <w:vMerge/>
          </w:tcPr>
          <w:p w14:paraId="68273D64" w14:textId="77777777" w:rsidR="001538A2" w:rsidRPr="00AC7ABB" w:rsidRDefault="001538A2" w:rsidP="001B754B">
            <w:pPr>
              <w:jc w:val="center"/>
              <w:rPr>
                <w:sz w:val="18"/>
                <w:szCs w:val="18"/>
              </w:rPr>
            </w:pPr>
          </w:p>
        </w:tc>
        <w:tc>
          <w:tcPr>
            <w:tcW w:w="1123" w:type="dxa"/>
          </w:tcPr>
          <w:p w14:paraId="446B2502" w14:textId="3B288238" w:rsidR="001538A2" w:rsidRPr="00AC7ABB" w:rsidRDefault="001538A2" w:rsidP="001B754B">
            <w:pPr>
              <w:jc w:val="center"/>
              <w:rPr>
                <w:sz w:val="18"/>
                <w:szCs w:val="18"/>
                <w:bdr w:val="none" w:sz="0" w:space="0" w:color="auto" w:frame="1"/>
                <w:lang w:val="es-419"/>
              </w:rPr>
            </w:pPr>
            <w:r w:rsidRPr="00AC7ABB">
              <w:rPr>
                <w:sz w:val="18"/>
                <w:szCs w:val="18"/>
                <w:bdr w:val="none" w:sz="0" w:space="0" w:color="auto" w:frame="1"/>
                <w:lang w:val="es-419"/>
              </w:rPr>
              <w:t>HU-84</w:t>
            </w:r>
          </w:p>
        </w:tc>
        <w:tc>
          <w:tcPr>
            <w:tcW w:w="1182" w:type="dxa"/>
          </w:tcPr>
          <w:p w14:paraId="5D7784FB" w14:textId="1E34D362" w:rsidR="001538A2" w:rsidRPr="00AC7ABB" w:rsidRDefault="001538A2" w:rsidP="001B754B">
            <w:pPr>
              <w:jc w:val="center"/>
              <w:rPr>
                <w:sz w:val="18"/>
                <w:szCs w:val="18"/>
              </w:rPr>
            </w:pPr>
            <w:r w:rsidRPr="00AC7ABB">
              <w:rPr>
                <w:sz w:val="18"/>
                <w:szCs w:val="18"/>
              </w:rPr>
              <w:t>8</w:t>
            </w:r>
          </w:p>
        </w:tc>
        <w:tc>
          <w:tcPr>
            <w:tcW w:w="1182" w:type="dxa"/>
            <w:vMerge/>
          </w:tcPr>
          <w:p w14:paraId="4D35876C" w14:textId="77777777" w:rsidR="001538A2" w:rsidRPr="00AC7ABB" w:rsidRDefault="001538A2" w:rsidP="001B754B">
            <w:pPr>
              <w:jc w:val="center"/>
              <w:rPr>
                <w:sz w:val="18"/>
                <w:szCs w:val="18"/>
              </w:rPr>
            </w:pPr>
          </w:p>
        </w:tc>
        <w:tc>
          <w:tcPr>
            <w:tcW w:w="1194" w:type="dxa"/>
          </w:tcPr>
          <w:p w14:paraId="199905D7" w14:textId="076E01C4" w:rsidR="001538A2" w:rsidRPr="00AC7ABB" w:rsidRDefault="001538A2" w:rsidP="001B754B">
            <w:pPr>
              <w:jc w:val="center"/>
              <w:rPr>
                <w:sz w:val="18"/>
                <w:szCs w:val="18"/>
              </w:rPr>
            </w:pPr>
            <w:r w:rsidRPr="00AC7ABB">
              <w:rPr>
                <w:sz w:val="18"/>
                <w:szCs w:val="18"/>
              </w:rPr>
              <w:t>Desarrollo</w:t>
            </w:r>
          </w:p>
        </w:tc>
        <w:tc>
          <w:tcPr>
            <w:tcW w:w="1292" w:type="dxa"/>
          </w:tcPr>
          <w:p w14:paraId="1E81C726" w14:textId="4F5226C1" w:rsidR="001538A2" w:rsidRPr="00AC7ABB" w:rsidRDefault="00456457" w:rsidP="001B754B">
            <w:pPr>
              <w:jc w:val="center"/>
              <w:rPr>
                <w:sz w:val="18"/>
                <w:szCs w:val="18"/>
              </w:rPr>
            </w:pPr>
            <w:r w:rsidRPr="00AC7ABB">
              <w:rPr>
                <w:sz w:val="18"/>
                <w:szCs w:val="18"/>
              </w:rPr>
              <w:t>11/02/21</w:t>
            </w:r>
          </w:p>
        </w:tc>
        <w:tc>
          <w:tcPr>
            <w:tcW w:w="1365" w:type="dxa"/>
          </w:tcPr>
          <w:p w14:paraId="73C1BF90" w14:textId="3A3A6D44" w:rsidR="001538A2" w:rsidRPr="00AC7ABB" w:rsidRDefault="00456457" w:rsidP="001B754B">
            <w:pPr>
              <w:jc w:val="center"/>
              <w:rPr>
                <w:sz w:val="18"/>
                <w:szCs w:val="18"/>
              </w:rPr>
            </w:pPr>
            <w:r w:rsidRPr="00AC7ABB">
              <w:rPr>
                <w:sz w:val="18"/>
                <w:szCs w:val="18"/>
              </w:rPr>
              <w:t>11/02/21</w:t>
            </w:r>
          </w:p>
        </w:tc>
      </w:tr>
      <w:tr w:rsidR="001538A2" w:rsidRPr="00AC7ABB" w14:paraId="2491BB4F" w14:textId="77777777" w:rsidTr="006B0B1E">
        <w:trPr>
          <w:trHeight w:val="238"/>
        </w:trPr>
        <w:tc>
          <w:tcPr>
            <w:tcW w:w="1158" w:type="dxa"/>
            <w:vMerge/>
          </w:tcPr>
          <w:p w14:paraId="62A7BEDB" w14:textId="77777777" w:rsidR="001538A2" w:rsidRPr="00AC7ABB" w:rsidRDefault="001538A2" w:rsidP="001B754B">
            <w:pPr>
              <w:jc w:val="center"/>
              <w:rPr>
                <w:sz w:val="18"/>
                <w:szCs w:val="18"/>
              </w:rPr>
            </w:pPr>
          </w:p>
        </w:tc>
        <w:tc>
          <w:tcPr>
            <w:tcW w:w="1123" w:type="dxa"/>
          </w:tcPr>
          <w:p w14:paraId="5851D07E" w14:textId="03DDB534" w:rsidR="001538A2" w:rsidRPr="00AC7ABB" w:rsidRDefault="001538A2" w:rsidP="001B754B">
            <w:pPr>
              <w:jc w:val="center"/>
              <w:rPr>
                <w:sz w:val="18"/>
                <w:szCs w:val="18"/>
                <w:bdr w:val="none" w:sz="0" w:space="0" w:color="auto" w:frame="1"/>
                <w:lang w:val="es-419"/>
              </w:rPr>
            </w:pPr>
            <w:r w:rsidRPr="00AC7ABB">
              <w:rPr>
                <w:sz w:val="18"/>
                <w:szCs w:val="18"/>
                <w:bdr w:val="none" w:sz="0" w:space="0" w:color="auto" w:frame="1"/>
                <w:lang w:val="es-419"/>
              </w:rPr>
              <w:t>HU-85</w:t>
            </w:r>
          </w:p>
        </w:tc>
        <w:tc>
          <w:tcPr>
            <w:tcW w:w="1182" w:type="dxa"/>
          </w:tcPr>
          <w:p w14:paraId="55B8520E" w14:textId="2D761F14" w:rsidR="001538A2" w:rsidRPr="00AC7ABB" w:rsidRDefault="001538A2" w:rsidP="001B754B">
            <w:pPr>
              <w:jc w:val="center"/>
              <w:rPr>
                <w:sz w:val="18"/>
                <w:szCs w:val="18"/>
              </w:rPr>
            </w:pPr>
            <w:r w:rsidRPr="00AC7ABB">
              <w:rPr>
                <w:sz w:val="18"/>
                <w:szCs w:val="18"/>
              </w:rPr>
              <w:t>16</w:t>
            </w:r>
          </w:p>
        </w:tc>
        <w:tc>
          <w:tcPr>
            <w:tcW w:w="1182" w:type="dxa"/>
            <w:vMerge/>
          </w:tcPr>
          <w:p w14:paraId="1B30CC96" w14:textId="77777777" w:rsidR="001538A2" w:rsidRPr="00AC7ABB" w:rsidRDefault="001538A2" w:rsidP="001B754B">
            <w:pPr>
              <w:jc w:val="center"/>
              <w:rPr>
                <w:sz w:val="18"/>
                <w:szCs w:val="18"/>
              </w:rPr>
            </w:pPr>
          </w:p>
        </w:tc>
        <w:tc>
          <w:tcPr>
            <w:tcW w:w="1194" w:type="dxa"/>
          </w:tcPr>
          <w:p w14:paraId="3A2566BE" w14:textId="22465ED2" w:rsidR="001538A2" w:rsidRPr="00AC7ABB" w:rsidRDefault="001538A2" w:rsidP="001B754B">
            <w:pPr>
              <w:jc w:val="center"/>
              <w:rPr>
                <w:sz w:val="18"/>
                <w:szCs w:val="18"/>
              </w:rPr>
            </w:pPr>
            <w:r w:rsidRPr="00AC7ABB">
              <w:rPr>
                <w:sz w:val="18"/>
                <w:szCs w:val="18"/>
              </w:rPr>
              <w:t>Desarrollo</w:t>
            </w:r>
          </w:p>
        </w:tc>
        <w:tc>
          <w:tcPr>
            <w:tcW w:w="1292" w:type="dxa"/>
          </w:tcPr>
          <w:p w14:paraId="47E34F1B" w14:textId="74C7E232" w:rsidR="001538A2" w:rsidRPr="00AC7ABB" w:rsidRDefault="00456457" w:rsidP="001B754B">
            <w:pPr>
              <w:jc w:val="center"/>
              <w:rPr>
                <w:sz w:val="18"/>
                <w:szCs w:val="18"/>
              </w:rPr>
            </w:pPr>
            <w:r w:rsidRPr="00AC7ABB">
              <w:rPr>
                <w:sz w:val="18"/>
                <w:szCs w:val="18"/>
              </w:rPr>
              <w:t>12/02/21</w:t>
            </w:r>
          </w:p>
        </w:tc>
        <w:tc>
          <w:tcPr>
            <w:tcW w:w="1365" w:type="dxa"/>
          </w:tcPr>
          <w:p w14:paraId="765E8E9B" w14:textId="0B15A004" w:rsidR="001538A2" w:rsidRPr="00AC7ABB" w:rsidRDefault="00456457" w:rsidP="001B754B">
            <w:pPr>
              <w:jc w:val="center"/>
              <w:rPr>
                <w:sz w:val="18"/>
                <w:szCs w:val="18"/>
              </w:rPr>
            </w:pPr>
            <w:r w:rsidRPr="00AC7ABB">
              <w:rPr>
                <w:sz w:val="18"/>
                <w:szCs w:val="18"/>
              </w:rPr>
              <w:t>15/02/21</w:t>
            </w:r>
          </w:p>
        </w:tc>
      </w:tr>
      <w:tr w:rsidR="001538A2" w:rsidRPr="00AC7ABB" w14:paraId="183554C0" w14:textId="77777777" w:rsidTr="006B0B1E">
        <w:trPr>
          <w:trHeight w:val="238"/>
        </w:trPr>
        <w:tc>
          <w:tcPr>
            <w:tcW w:w="1158" w:type="dxa"/>
            <w:vMerge/>
          </w:tcPr>
          <w:p w14:paraId="0A74622E" w14:textId="77777777" w:rsidR="001538A2" w:rsidRPr="00AC7ABB" w:rsidRDefault="001538A2" w:rsidP="001B754B">
            <w:pPr>
              <w:jc w:val="center"/>
              <w:rPr>
                <w:sz w:val="18"/>
                <w:szCs w:val="18"/>
              </w:rPr>
            </w:pPr>
          </w:p>
        </w:tc>
        <w:tc>
          <w:tcPr>
            <w:tcW w:w="1123" w:type="dxa"/>
          </w:tcPr>
          <w:p w14:paraId="2DE73509" w14:textId="639710E5" w:rsidR="001538A2" w:rsidRPr="00AC7ABB" w:rsidRDefault="001538A2" w:rsidP="001B754B">
            <w:pPr>
              <w:jc w:val="center"/>
              <w:rPr>
                <w:sz w:val="18"/>
                <w:szCs w:val="18"/>
                <w:bdr w:val="none" w:sz="0" w:space="0" w:color="auto" w:frame="1"/>
                <w:lang w:val="es-419"/>
              </w:rPr>
            </w:pPr>
            <w:r w:rsidRPr="00AC7ABB">
              <w:rPr>
                <w:sz w:val="18"/>
                <w:szCs w:val="18"/>
                <w:bdr w:val="none" w:sz="0" w:space="0" w:color="auto" w:frame="1"/>
                <w:lang w:val="es-419"/>
              </w:rPr>
              <w:t>HU-86</w:t>
            </w:r>
          </w:p>
        </w:tc>
        <w:tc>
          <w:tcPr>
            <w:tcW w:w="1182" w:type="dxa"/>
          </w:tcPr>
          <w:p w14:paraId="19EA6833" w14:textId="279318CF" w:rsidR="001538A2" w:rsidRPr="00AC7ABB" w:rsidRDefault="001538A2" w:rsidP="001B754B">
            <w:pPr>
              <w:jc w:val="center"/>
              <w:rPr>
                <w:sz w:val="18"/>
                <w:szCs w:val="18"/>
              </w:rPr>
            </w:pPr>
            <w:r w:rsidRPr="00AC7ABB">
              <w:rPr>
                <w:sz w:val="18"/>
                <w:szCs w:val="18"/>
              </w:rPr>
              <w:t>8</w:t>
            </w:r>
          </w:p>
        </w:tc>
        <w:tc>
          <w:tcPr>
            <w:tcW w:w="1182" w:type="dxa"/>
            <w:vMerge/>
          </w:tcPr>
          <w:p w14:paraId="50AC1C68" w14:textId="77777777" w:rsidR="001538A2" w:rsidRPr="00AC7ABB" w:rsidRDefault="001538A2" w:rsidP="001B754B">
            <w:pPr>
              <w:jc w:val="center"/>
              <w:rPr>
                <w:sz w:val="18"/>
                <w:szCs w:val="18"/>
              </w:rPr>
            </w:pPr>
          </w:p>
        </w:tc>
        <w:tc>
          <w:tcPr>
            <w:tcW w:w="1194" w:type="dxa"/>
          </w:tcPr>
          <w:p w14:paraId="75CA9E3D" w14:textId="00B074FC" w:rsidR="001538A2" w:rsidRPr="00AC7ABB" w:rsidRDefault="001538A2" w:rsidP="001B754B">
            <w:pPr>
              <w:jc w:val="center"/>
              <w:rPr>
                <w:sz w:val="18"/>
                <w:szCs w:val="18"/>
              </w:rPr>
            </w:pPr>
            <w:r w:rsidRPr="00AC7ABB">
              <w:rPr>
                <w:sz w:val="18"/>
                <w:szCs w:val="18"/>
              </w:rPr>
              <w:t>Desarrollo</w:t>
            </w:r>
          </w:p>
        </w:tc>
        <w:tc>
          <w:tcPr>
            <w:tcW w:w="1292" w:type="dxa"/>
          </w:tcPr>
          <w:p w14:paraId="79258FE7" w14:textId="5D80FA84" w:rsidR="001538A2" w:rsidRPr="00AC7ABB" w:rsidRDefault="00456457" w:rsidP="001B754B">
            <w:pPr>
              <w:jc w:val="center"/>
              <w:rPr>
                <w:sz w:val="18"/>
                <w:szCs w:val="18"/>
              </w:rPr>
            </w:pPr>
            <w:r w:rsidRPr="00AC7ABB">
              <w:rPr>
                <w:sz w:val="18"/>
                <w:szCs w:val="18"/>
              </w:rPr>
              <w:t>16/02/21</w:t>
            </w:r>
          </w:p>
        </w:tc>
        <w:tc>
          <w:tcPr>
            <w:tcW w:w="1365" w:type="dxa"/>
          </w:tcPr>
          <w:p w14:paraId="310E99F7" w14:textId="756D20DA" w:rsidR="001538A2" w:rsidRPr="00AC7ABB" w:rsidRDefault="00456457" w:rsidP="001B754B">
            <w:pPr>
              <w:jc w:val="center"/>
              <w:rPr>
                <w:sz w:val="18"/>
                <w:szCs w:val="18"/>
              </w:rPr>
            </w:pPr>
            <w:r w:rsidRPr="00AC7ABB">
              <w:rPr>
                <w:sz w:val="18"/>
                <w:szCs w:val="18"/>
              </w:rPr>
              <w:t>16/02/21</w:t>
            </w:r>
          </w:p>
        </w:tc>
      </w:tr>
      <w:tr w:rsidR="001538A2" w:rsidRPr="00AC7ABB" w14:paraId="37EF3B5A" w14:textId="77777777" w:rsidTr="006B0B1E">
        <w:trPr>
          <w:trHeight w:val="238"/>
        </w:trPr>
        <w:tc>
          <w:tcPr>
            <w:tcW w:w="1158" w:type="dxa"/>
            <w:vMerge/>
          </w:tcPr>
          <w:p w14:paraId="088F379D" w14:textId="77777777" w:rsidR="001538A2" w:rsidRPr="00AC7ABB" w:rsidRDefault="001538A2" w:rsidP="001B754B">
            <w:pPr>
              <w:jc w:val="center"/>
              <w:rPr>
                <w:sz w:val="18"/>
                <w:szCs w:val="18"/>
              </w:rPr>
            </w:pPr>
          </w:p>
        </w:tc>
        <w:tc>
          <w:tcPr>
            <w:tcW w:w="1123" w:type="dxa"/>
          </w:tcPr>
          <w:p w14:paraId="79552EB0" w14:textId="19476A15" w:rsidR="001538A2" w:rsidRPr="00AC7ABB" w:rsidRDefault="001538A2" w:rsidP="001B754B">
            <w:pPr>
              <w:jc w:val="center"/>
              <w:rPr>
                <w:sz w:val="18"/>
                <w:szCs w:val="18"/>
                <w:bdr w:val="none" w:sz="0" w:space="0" w:color="auto" w:frame="1"/>
                <w:lang w:val="es-419"/>
              </w:rPr>
            </w:pPr>
            <w:r w:rsidRPr="00AC7ABB">
              <w:rPr>
                <w:sz w:val="18"/>
                <w:szCs w:val="18"/>
                <w:bdr w:val="none" w:sz="0" w:space="0" w:color="auto" w:frame="1"/>
                <w:lang w:val="es-419"/>
              </w:rPr>
              <w:t>HU-87</w:t>
            </w:r>
          </w:p>
        </w:tc>
        <w:tc>
          <w:tcPr>
            <w:tcW w:w="1182" w:type="dxa"/>
          </w:tcPr>
          <w:p w14:paraId="53ED2008" w14:textId="0F2059E3" w:rsidR="001538A2" w:rsidRPr="00AC7ABB" w:rsidRDefault="001538A2" w:rsidP="001B754B">
            <w:pPr>
              <w:jc w:val="center"/>
              <w:rPr>
                <w:sz w:val="18"/>
                <w:szCs w:val="18"/>
              </w:rPr>
            </w:pPr>
            <w:r w:rsidRPr="00AC7ABB">
              <w:rPr>
                <w:sz w:val="18"/>
                <w:szCs w:val="18"/>
              </w:rPr>
              <w:t>16</w:t>
            </w:r>
          </w:p>
        </w:tc>
        <w:tc>
          <w:tcPr>
            <w:tcW w:w="1182" w:type="dxa"/>
            <w:vMerge/>
          </w:tcPr>
          <w:p w14:paraId="4AF2A3C1" w14:textId="77777777" w:rsidR="001538A2" w:rsidRPr="00AC7ABB" w:rsidRDefault="001538A2" w:rsidP="001B754B">
            <w:pPr>
              <w:jc w:val="center"/>
              <w:rPr>
                <w:sz w:val="18"/>
                <w:szCs w:val="18"/>
              </w:rPr>
            </w:pPr>
          </w:p>
        </w:tc>
        <w:tc>
          <w:tcPr>
            <w:tcW w:w="1194" w:type="dxa"/>
          </w:tcPr>
          <w:p w14:paraId="5980FC94" w14:textId="0C84A118" w:rsidR="001538A2" w:rsidRPr="00AC7ABB" w:rsidRDefault="001538A2" w:rsidP="001B754B">
            <w:pPr>
              <w:jc w:val="center"/>
              <w:rPr>
                <w:sz w:val="18"/>
                <w:szCs w:val="18"/>
              </w:rPr>
            </w:pPr>
            <w:r w:rsidRPr="00AC7ABB">
              <w:rPr>
                <w:sz w:val="18"/>
                <w:szCs w:val="18"/>
              </w:rPr>
              <w:t>Desarrollo</w:t>
            </w:r>
          </w:p>
        </w:tc>
        <w:tc>
          <w:tcPr>
            <w:tcW w:w="1292" w:type="dxa"/>
          </w:tcPr>
          <w:p w14:paraId="44668EF6" w14:textId="7A1D7DBF" w:rsidR="001538A2" w:rsidRPr="00AC7ABB" w:rsidRDefault="00456457" w:rsidP="001B754B">
            <w:pPr>
              <w:jc w:val="center"/>
              <w:rPr>
                <w:sz w:val="18"/>
                <w:szCs w:val="18"/>
              </w:rPr>
            </w:pPr>
            <w:r w:rsidRPr="00AC7ABB">
              <w:rPr>
                <w:sz w:val="18"/>
                <w:szCs w:val="18"/>
              </w:rPr>
              <w:t>17/02/21</w:t>
            </w:r>
          </w:p>
        </w:tc>
        <w:tc>
          <w:tcPr>
            <w:tcW w:w="1365" w:type="dxa"/>
          </w:tcPr>
          <w:p w14:paraId="2D873B00" w14:textId="6363B0D2" w:rsidR="001538A2" w:rsidRPr="00AC7ABB" w:rsidRDefault="00456457" w:rsidP="001B754B">
            <w:pPr>
              <w:jc w:val="center"/>
              <w:rPr>
                <w:sz w:val="18"/>
                <w:szCs w:val="18"/>
              </w:rPr>
            </w:pPr>
            <w:r w:rsidRPr="00AC7ABB">
              <w:rPr>
                <w:sz w:val="18"/>
                <w:szCs w:val="18"/>
              </w:rPr>
              <w:t>18/02/21</w:t>
            </w:r>
          </w:p>
        </w:tc>
      </w:tr>
      <w:tr w:rsidR="001538A2" w:rsidRPr="00AC7ABB" w14:paraId="5A1320CF" w14:textId="77777777" w:rsidTr="006B0B1E">
        <w:trPr>
          <w:trHeight w:val="238"/>
        </w:trPr>
        <w:tc>
          <w:tcPr>
            <w:tcW w:w="1158" w:type="dxa"/>
            <w:vMerge/>
          </w:tcPr>
          <w:p w14:paraId="754FC26F" w14:textId="77777777" w:rsidR="001538A2" w:rsidRPr="00AC7ABB" w:rsidRDefault="001538A2" w:rsidP="001B754B">
            <w:pPr>
              <w:jc w:val="center"/>
              <w:rPr>
                <w:sz w:val="18"/>
                <w:szCs w:val="18"/>
              </w:rPr>
            </w:pPr>
          </w:p>
        </w:tc>
        <w:tc>
          <w:tcPr>
            <w:tcW w:w="1123" w:type="dxa"/>
          </w:tcPr>
          <w:p w14:paraId="0FE30B4C" w14:textId="196832A3" w:rsidR="001538A2" w:rsidRPr="00AC7ABB" w:rsidRDefault="001538A2" w:rsidP="001B754B">
            <w:pPr>
              <w:jc w:val="center"/>
              <w:rPr>
                <w:sz w:val="18"/>
                <w:szCs w:val="18"/>
                <w:bdr w:val="none" w:sz="0" w:space="0" w:color="auto" w:frame="1"/>
                <w:lang w:val="es-419"/>
              </w:rPr>
            </w:pPr>
            <w:r w:rsidRPr="00AC7ABB">
              <w:rPr>
                <w:sz w:val="18"/>
                <w:szCs w:val="18"/>
                <w:bdr w:val="none" w:sz="0" w:space="0" w:color="auto" w:frame="1"/>
                <w:lang w:val="es-419"/>
              </w:rPr>
              <w:t>HU-88</w:t>
            </w:r>
          </w:p>
        </w:tc>
        <w:tc>
          <w:tcPr>
            <w:tcW w:w="1182" w:type="dxa"/>
          </w:tcPr>
          <w:p w14:paraId="1435168A" w14:textId="14F81982" w:rsidR="001538A2" w:rsidRPr="00AC7ABB" w:rsidRDefault="001538A2" w:rsidP="001B754B">
            <w:pPr>
              <w:jc w:val="center"/>
              <w:rPr>
                <w:sz w:val="18"/>
                <w:szCs w:val="18"/>
              </w:rPr>
            </w:pPr>
            <w:r w:rsidRPr="00AC7ABB">
              <w:rPr>
                <w:sz w:val="18"/>
                <w:szCs w:val="18"/>
              </w:rPr>
              <w:t>24</w:t>
            </w:r>
          </w:p>
        </w:tc>
        <w:tc>
          <w:tcPr>
            <w:tcW w:w="1182" w:type="dxa"/>
            <w:vMerge/>
          </w:tcPr>
          <w:p w14:paraId="53AE5AE3" w14:textId="77777777" w:rsidR="001538A2" w:rsidRPr="00AC7ABB" w:rsidRDefault="001538A2" w:rsidP="001B754B">
            <w:pPr>
              <w:jc w:val="center"/>
              <w:rPr>
                <w:sz w:val="18"/>
                <w:szCs w:val="18"/>
              </w:rPr>
            </w:pPr>
          </w:p>
        </w:tc>
        <w:tc>
          <w:tcPr>
            <w:tcW w:w="1194" w:type="dxa"/>
          </w:tcPr>
          <w:p w14:paraId="62E19D7D" w14:textId="5724DC60" w:rsidR="001538A2" w:rsidRPr="00AC7ABB" w:rsidRDefault="001538A2" w:rsidP="001B754B">
            <w:pPr>
              <w:jc w:val="center"/>
              <w:rPr>
                <w:sz w:val="18"/>
                <w:szCs w:val="18"/>
              </w:rPr>
            </w:pPr>
            <w:r w:rsidRPr="00AC7ABB">
              <w:rPr>
                <w:sz w:val="18"/>
                <w:szCs w:val="18"/>
              </w:rPr>
              <w:t>Desarrollo</w:t>
            </w:r>
          </w:p>
        </w:tc>
        <w:tc>
          <w:tcPr>
            <w:tcW w:w="1292" w:type="dxa"/>
          </w:tcPr>
          <w:p w14:paraId="0463BB40" w14:textId="0F8BC332" w:rsidR="001538A2" w:rsidRPr="00AC7ABB" w:rsidRDefault="00456457" w:rsidP="001B754B">
            <w:pPr>
              <w:jc w:val="center"/>
              <w:rPr>
                <w:sz w:val="18"/>
                <w:szCs w:val="18"/>
              </w:rPr>
            </w:pPr>
            <w:r w:rsidRPr="00AC7ABB">
              <w:rPr>
                <w:sz w:val="18"/>
                <w:szCs w:val="18"/>
              </w:rPr>
              <w:t>19/02/21</w:t>
            </w:r>
          </w:p>
        </w:tc>
        <w:tc>
          <w:tcPr>
            <w:tcW w:w="1365" w:type="dxa"/>
          </w:tcPr>
          <w:p w14:paraId="01133CE0" w14:textId="023BEA44" w:rsidR="001538A2" w:rsidRPr="00AC7ABB" w:rsidRDefault="00456457" w:rsidP="001B754B">
            <w:pPr>
              <w:jc w:val="center"/>
              <w:rPr>
                <w:sz w:val="18"/>
                <w:szCs w:val="18"/>
              </w:rPr>
            </w:pPr>
            <w:r w:rsidRPr="00AC7ABB">
              <w:rPr>
                <w:sz w:val="18"/>
                <w:szCs w:val="18"/>
              </w:rPr>
              <w:t>23/02/21</w:t>
            </w:r>
          </w:p>
        </w:tc>
      </w:tr>
      <w:tr w:rsidR="001538A2" w:rsidRPr="00AC7ABB" w14:paraId="0ECED612" w14:textId="77777777" w:rsidTr="006B0B1E">
        <w:trPr>
          <w:trHeight w:val="238"/>
        </w:trPr>
        <w:tc>
          <w:tcPr>
            <w:tcW w:w="1158" w:type="dxa"/>
            <w:vMerge/>
          </w:tcPr>
          <w:p w14:paraId="619C3FF6" w14:textId="77777777" w:rsidR="001538A2" w:rsidRPr="00AC7ABB" w:rsidRDefault="001538A2" w:rsidP="001B754B">
            <w:pPr>
              <w:jc w:val="center"/>
              <w:rPr>
                <w:sz w:val="18"/>
                <w:szCs w:val="18"/>
              </w:rPr>
            </w:pPr>
          </w:p>
        </w:tc>
        <w:tc>
          <w:tcPr>
            <w:tcW w:w="1123" w:type="dxa"/>
          </w:tcPr>
          <w:p w14:paraId="424EB0D6" w14:textId="0039DC82" w:rsidR="001538A2" w:rsidRPr="00AC7ABB" w:rsidRDefault="001538A2" w:rsidP="001B754B">
            <w:pPr>
              <w:jc w:val="center"/>
              <w:rPr>
                <w:sz w:val="18"/>
                <w:szCs w:val="18"/>
                <w:bdr w:val="none" w:sz="0" w:space="0" w:color="auto" w:frame="1"/>
                <w:lang w:val="es-419"/>
              </w:rPr>
            </w:pPr>
            <w:r w:rsidRPr="00AC7ABB">
              <w:rPr>
                <w:sz w:val="18"/>
                <w:szCs w:val="18"/>
                <w:bdr w:val="none" w:sz="0" w:space="0" w:color="auto" w:frame="1"/>
                <w:lang w:val="es-419"/>
              </w:rPr>
              <w:t>HU-89</w:t>
            </w:r>
          </w:p>
        </w:tc>
        <w:tc>
          <w:tcPr>
            <w:tcW w:w="1182" w:type="dxa"/>
          </w:tcPr>
          <w:p w14:paraId="5FE2CDDE" w14:textId="067CB017" w:rsidR="001538A2" w:rsidRPr="00AC7ABB" w:rsidRDefault="001538A2" w:rsidP="001B754B">
            <w:pPr>
              <w:jc w:val="center"/>
              <w:rPr>
                <w:sz w:val="18"/>
                <w:szCs w:val="18"/>
              </w:rPr>
            </w:pPr>
            <w:r w:rsidRPr="00AC7ABB">
              <w:rPr>
                <w:sz w:val="18"/>
                <w:szCs w:val="18"/>
              </w:rPr>
              <w:t>16</w:t>
            </w:r>
          </w:p>
        </w:tc>
        <w:tc>
          <w:tcPr>
            <w:tcW w:w="1182" w:type="dxa"/>
            <w:vMerge/>
          </w:tcPr>
          <w:p w14:paraId="1B00AC78" w14:textId="77777777" w:rsidR="001538A2" w:rsidRPr="00AC7ABB" w:rsidRDefault="001538A2" w:rsidP="001B754B">
            <w:pPr>
              <w:jc w:val="center"/>
              <w:rPr>
                <w:sz w:val="18"/>
                <w:szCs w:val="18"/>
              </w:rPr>
            </w:pPr>
          </w:p>
        </w:tc>
        <w:tc>
          <w:tcPr>
            <w:tcW w:w="1194" w:type="dxa"/>
          </w:tcPr>
          <w:p w14:paraId="03E543E0" w14:textId="3C273F3B" w:rsidR="001538A2" w:rsidRPr="00AC7ABB" w:rsidRDefault="001538A2" w:rsidP="001B754B">
            <w:pPr>
              <w:jc w:val="center"/>
              <w:rPr>
                <w:sz w:val="18"/>
                <w:szCs w:val="18"/>
              </w:rPr>
            </w:pPr>
            <w:r w:rsidRPr="00AC7ABB">
              <w:rPr>
                <w:sz w:val="18"/>
                <w:szCs w:val="18"/>
              </w:rPr>
              <w:t>Desarrollo</w:t>
            </w:r>
          </w:p>
        </w:tc>
        <w:tc>
          <w:tcPr>
            <w:tcW w:w="1292" w:type="dxa"/>
          </w:tcPr>
          <w:p w14:paraId="0D699868" w14:textId="528560F7" w:rsidR="001538A2" w:rsidRPr="00AC7ABB" w:rsidRDefault="00456457" w:rsidP="001B754B">
            <w:pPr>
              <w:jc w:val="center"/>
              <w:rPr>
                <w:sz w:val="18"/>
                <w:szCs w:val="18"/>
              </w:rPr>
            </w:pPr>
            <w:r w:rsidRPr="00AC7ABB">
              <w:rPr>
                <w:sz w:val="18"/>
                <w:szCs w:val="18"/>
              </w:rPr>
              <w:t>24/02/21</w:t>
            </w:r>
          </w:p>
        </w:tc>
        <w:tc>
          <w:tcPr>
            <w:tcW w:w="1365" w:type="dxa"/>
          </w:tcPr>
          <w:p w14:paraId="270891D1" w14:textId="6A5163A8" w:rsidR="001538A2" w:rsidRPr="00AC7ABB" w:rsidRDefault="00456457" w:rsidP="001B754B">
            <w:pPr>
              <w:jc w:val="center"/>
              <w:rPr>
                <w:sz w:val="18"/>
                <w:szCs w:val="18"/>
              </w:rPr>
            </w:pPr>
            <w:r w:rsidRPr="00AC7ABB">
              <w:rPr>
                <w:sz w:val="18"/>
                <w:szCs w:val="18"/>
              </w:rPr>
              <w:t>25/02/21</w:t>
            </w:r>
          </w:p>
        </w:tc>
      </w:tr>
      <w:tr w:rsidR="001538A2" w:rsidRPr="00AC7ABB" w14:paraId="20B672FB" w14:textId="77777777" w:rsidTr="006B0B1E">
        <w:trPr>
          <w:trHeight w:val="238"/>
        </w:trPr>
        <w:tc>
          <w:tcPr>
            <w:tcW w:w="1158" w:type="dxa"/>
            <w:vMerge/>
          </w:tcPr>
          <w:p w14:paraId="42920546" w14:textId="77777777" w:rsidR="001538A2" w:rsidRPr="00AC7ABB" w:rsidRDefault="001538A2" w:rsidP="001B754B">
            <w:pPr>
              <w:jc w:val="center"/>
              <w:rPr>
                <w:sz w:val="18"/>
                <w:szCs w:val="18"/>
              </w:rPr>
            </w:pPr>
          </w:p>
        </w:tc>
        <w:tc>
          <w:tcPr>
            <w:tcW w:w="1123" w:type="dxa"/>
          </w:tcPr>
          <w:p w14:paraId="76E12E1C" w14:textId="10D93E54" w:rsidR="001538A2" w:rsidRPr="00AC7ABB" w:rsidRDefault="001538A2" w:rsidP="001B754B">
            <w:pPr>
              <w:jc w:val="center"/>
              <w:rPr>
                <w:sz w:val="18"/>
                <w:szCs w:val="18"/>
                <w:bdr w:val="none" w:sz="0" w:space="0" w:color="auto" w:frame="1"/>
                <w:lang w:val="es-419"/>
              </w:rPr>
            </w:pPr>
            <w:r w:rsidRPr="00AC7ABB">
              <w:rPr>
                <w:sz w:val="18"/>
                <w:szCs w:val="18"/>
                <w:bdr w:val="none" w:sz="0" w:space="0" w:color="auto" w:frame="1"/>
                <w:lang w:val="es-419"/>
              </w:rPr>
              <w:t>HT-1</w:t>
            </w:r>
            <w:r w:rsidR="008453AC" w:rsidRPr="00AC7ABB">
              <w:rPr>
                <w:sz w:val="18"/>
                <w:szCs w:val="18"/>
                <w:bdr w:val="none" w:sz="0" w:space="0" w:color="auto" w:frame="1"/>
                <w:lang w:val="es-419"/>
              </w:rPr>
              <w:t>7</w:t>
            </w:r>
          </w:p>
        </w:tc>
        <w:tc>
          <w:tcPr>
            <w:tcW w:w="1182" w:type="dxa"/>
          </w:tcPr>
          <w:p w14:paraId="37B2E6A7" w14:textId="787C1800" w:rsidR="001538A2" w:rsidRPr="00AC7ABB" w:rsidRDefault="001538A2" w:rsidP="001B754B">
            <w:pPr>
              <w:jc w:val="center"/>
              <w:rPr>
                <w:sz w:val="18"/>
                <w:szCs w:val="18"/>
              </w:rPr>
            </w:pPr>
            <w:r w:rsidRPr="00AC7ABB">
              <w:rPr>
                <w:sz w:val="18"/>
                <w:szCs w:val="18"/>
              </w:rPr>
              <w:t>8</w:t>
            </w:r>
          </w:p>
        </w:tc>
        <w:tc>
          <w:tcPr>
            <w:tcW w:w="1182" w:type="dxa"/>
            <w:vMerge/>
          </w:tcPr>
          <w:p w14:paraId="65475F85" w14:textId="77777777" w:rsidR="001538A2" w:rsidRPr="00AC7ABB" w:rsidRDefault="001538A2" w:rsidP="001B754B">
            <w:pPr>
              <w:jc w:val="center"/>
              <w:rPr>
                <w:sz w:val="18"/>
                <w:szCs w:val="18"/>
              </w:rPr>
            </w:pPr>
          </w:p>
        </w:tc>
        <w:tc>
          <w:tcPr>
            <w:tcW w:w="1194" w:type="dxa"/>
          </w:tcPr>
          <w:p w14:paraId="7E285CC3" w14:textId="48B18F41" w:rsidR="001538A2" w:rsidRPr="00AC7ABB" w:rsidRDefault="001538A2" w:rsidP="001B754B">
            <w:pPr>
              <w:jc w:val="center"/>
              <w:rPr>
                <w:sz w:val="18"/>
                <w:szCs w:val="18"/>
              </w:rPr>
            </w:pPr>
            <w:r w:rsidRPr="00AC7ABB">
              <w:rPr>
                <w:sz w:val="18"/>
                <w:szCs w:val="18"/>
              </w:rPr>
              <w:t>Pruebas</w:t>
            </w:r>
          </w:p>
        </w:tc>
        <w:tc>
          <w:tcPr>
            <w:tcW w:w="1292" w:type="dxa"/>
          </w:tcPr>
          <w:p w14:paraId="6D7B90CF" w14:textId="446A29F0" w:rsidR="001538A2" w:rsidRPr="00AC7ABB" w:rsidRDefault="00456457" w:rsidP="001B754B">
            <w:pPr>
              <w:jc w:val="center"/>
              <w:rPr>
                <w:sz w:val="18"/>
                <w:szCs w:val="18"/>
              </w:rPr>
            </w:pPr>
            <w:r w:rsidRPr="00AC7ABB">
              <w:rPr>
                <w:sz w:val="18"/>
                <w:szCs w:val="18"/>
              </w:rPr>
              <w:t>26/02/21</w:t>
            </w:r>
          </w:p>
        </w:tc>
        <w:tc>
          <w:tcPr>
            <w:tcW w:w="1365" w:type="dxa"/>
          </w:tcPr>
          <w:p w14:paraId="386F4BA9" w14:textId="0C55A95D" w:rsidR="001538A2" w:rsidRPr="00AC7ABB" w:rsidRDefault="00456457" w:rsidP="001B754B">
            <w:pPr>
              <w:jc w:val="center"/>
              <w:rPr>
                <w:sz w:val="18"/>
                <w:szCs w:val="18"/>
              </w:rPr>
            </w:pPr>
            <w:r w:rsidRPr="00AC7ABB">
              <w:rPr>
                <w:sz w:val="18"/>
                <w:szCs w:val="18"/>
              </w:rPr>
              <w:t>26/02/21</w:t>
            </w:r>
          </w:p>
        </w:tc>
      </w:tr>
      <w:tr w:rsidR="00456457" w:rsidRPr="00AC7ABB" w14:paraId="0C4E9923" w14:textId="77777777" w:rsidTr="006B0B1E">
        <w:trPr>
          <w:trHeight w:val="238"/>
        </w:trPr>
        <w:tc>
          <w:tcPr>
            <w:tcW w:w="1158" w:type="dxa"/>
            <w:vMerge w:val="restart"/>
          </w:tcPr>
          <w:p w14:paraId="6BB8B2E6" w14:textId="2C9C889E" w:rsidR="00456457" w:rsidRPr="00AC7ABB" w:rsidRDefault="00456457" w:rsidP="001B754B">
            <w:pPr>
              <w:jc w:val="center"/>
              <w:rPr>
                <w:sz w:val="18"/>
                <w:szCs w:val="18"/>
              </w:rPr>
            </w:pPr>
            <w:r w:rsidRPr="00AC7ABB">
              <w:rPr>
                <w:sz w:val="18"/>
                <w:szCs w:val="18"/>
              </w:rPr>
              <w:t>14</w:t>
            </w:r>
          </w:p>
        </w:tc>
        <w:tc>
          <w:tcPr>
            <w:tcW w:w="1123" w:type="dxa"/>
          </w:tcPr>
          <w:p w14:paraId="27B41339" w14:textId="3DE6419B"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U-90</w:t>
            </w:r>
          </w:p>
        </w:tc>
        <w:tc>
          <w:tcPr>
            <w:tcW w:w="1182" w:type="dxa"/>
          </w:tcPr>
          <w:p w14:paraId="42523A50" w14:textId="34CD59AC" w:rsidR="00456457" w:rsidRPr="00AC7ABB" w:rsidRDefault="00456457" w:rsidP="001B754B">
            <w:pPr>
              <w:jc w:val="center"/>
              <w:rPr>
                <w:sz w:val="18"/>
                <w:szCs w:val="18"/>
              </w:rPr>
            </w:pPr>
            <w:r w:rsidRPr="00AC7ABB">
              <w:rPr>
                <w:sz w:val="18"/>
                <w:szCs w:val="18"/>
              </w:rPr>
              <w:t>16</w:t>
            </w:r>
          </w:p>
        </w:tc>
        <w:tc>
          <w:tcPr>
            <w:tcW w:w="1182" w:type="dxa"/>
            <w:vMerge w:val="restart"/>
          </w:tcPr>
          <w:p w14:paraId="6793E946" w14:textId="012BBE12" w:rsidR="00456457" w:rsidRPr="00AC7ABB" w:rsidRDefault="00456457" w:rsidP="001B754B">
            <w:pPr>
              <w:jc w:val="center"/>
              <w:rPr>
                <w:sz w:val="18"/>
                <w:szCs w:val="18"/>
              </w:rPr>
            </w:pPr>
            <w:r w:rsidRPr="00AC7ABB">
              <w:rPr>
                <w:sz w:val="18"/>
                <w:szCs w:val="18"/>
              </w:rPr>
              <w:t>120</w:t>
            </w:r>
          </w:p>
        </w:tc>
        <w:tc>
          <w:tcPr>
            <w:tcW w:w="1194" w:type="dxa"/>
          </w:tcPr>
          <w:p w14:paraId="306916F2" w14:textId="4E0621B3" w:rsidR="00456457" w:rsidRPr="00AC7ABB" w:rsidRDefault="00456457" w:rsidP="001B754B">
            <w:pPr>
              <w:jc w:val="center"/>
              <w:rPr>
                <w:sz w:val="18"/>
                <w:szCs w:val="18"/>
              </w:rPr>
            </w:pPr>
            <w:r w:rsidRPr="00AC7ABB">
              <w:rPr>
                <w:sz w:val="18"/>
                <w:szCs w:val="18"/>
              </w:rPr>
              <w:t>Desarrollo</w:t>
            </w:r>
          </w:p>
        </w:tc>
        <w:tc>
          <w:tcPr>
            <w:tcW w:w="1292" w:type="dxa"/>
          </w:tcPr>
          <w:p w14:paraId="4AA206B3" w14:textId="684F8925" w:rsidR="00456457" w:rsidRPr="00AC7ABB" w:rsidRDefault="00456457" w:rsidP="001B754B">
            <w:pPr>
              <w:jc w:val="center"/>
              <w:rPr>
                <w:sz w:val="18"/>
                <w:szCs w:val="18"/>
              </w:rPr>
            </w:pPr>
            <w:r w:rsidRPr="00AC7ABB">
              <w:rPr>
                <w:sz w:val="18"/>
                <w:szCs w:val="18"/>
              </w:rPr>
              <w:t>01/03/21</w:t>
            </w:r>
          </w:p>
        </w:tc>
        <w:tc>
          <w:tcPr>
            <w:tcW w:w="1365" w:type="dxa"/>
          </w:tcPr>
          <w:p w14:paraId="44E7D120" w14:textId="6EA6055C" w:rsidR="00456457" w:rsidRPr="00AC7ABB" w:rsidRDefault="00456457" w:rsidP="001B754B">
            <w:pPr>
              <w:jc w:val="center"/>
              <w:rPr>
                <w:sz w:val="18"/>
                <w:szCs w:val="18"/>
              </w:rPr>
            </w:pPr>
            <w:r w:rsidRPr="00AC7ABB">
              <w:rPr>
                <w:sz w:val="18"/>
                <w:szCs w:val="18"/>
              </w:rPr>
              <w:t>02/03/21</w:t>
            </w:r>
          </w:p>
        </w:tc>
      </w:tr>
      <w:tr w:rsidR="00456457" w:rsidRPr="00AC7ABB" w14:paraId="7D9B1E48" w14:textId="77777777" w:rsidTr="006B0B1E">
        <w:trPr>
          <w:trHeight w:val="238"/>
        </w:trPr>
        <w:tc>
          <w:tcPr>
            <w:tcW w:w="1158" w:type="dxa"/>
            <w:vMerge/>
          </w:tcPr>
          <w:p w14:paraId="3F32E676" w14:textId="77777777" w:rsidR="00456457" w:rsidRPr="00AC7ABB" w:rsidRDefault="00456457" w:rsidP="001B754B">
            <w:pPr>
              <w:jc w:val="center"/>
              <w:rPr>
                <w:sz w:val="18"/>
                <w:szCs w:val="18"/>
              </w:rPr>
            </w:pPr>
          </w:p>
        </w:tc>
        <w:tc>
          <w:tcPr>
            <w:tcW w:w="1123" w:type="dxa"/>
          </w:tcPr>
          <w:p w14:paraId="1EC01DAD" w14:textId="696CA69A"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U-91</w:t>
            </w:r>
          </w:p>
        </w:tc>
        <w:tc>
          <w:tcPr>
            <w:tcW w:w="1182" w:type="dxa"/>
          </w:tcPr>
          <w:p w14:paraId="4B3F4366" w14:textId="26DA907A" w:rsidR="00456457" w:rsidRPr="00AC7ABB" w:rsidRDefault="00456457" w:rsidP="001B754B">
            <w:pPr>
              <w:jc w:val="center"/>
              <w:rPr>
                <w:sz w:val="18"/>
                <w:szCs w:val="18"/>
              </w:rPr>
            </w:pPr>
            <w:r w:rsidRPr="00AC7ABB">
              <w:rPr>
                <w:sz w:val="18"/>
                <w:szCs w:val="18"/>
              </w:rPr>
              <w:t>16</w:t>
            </w:r>
          </w:p>
        </w:tc>
        <w:tc>
          <w:tcPr>
            <w:tcW w:w="1182" w:type="dxa"/>
            <w:vMerge/>
          </w:tcPr>
          <w:p w14:paraId="550979D1" w14:textId="77777777" w:rsidR="00456457" w:rsidRPr="00AC7ABB" w:rsidRDefault="00456457" w:rsidP="001B754B">
            <w:pPr>
              <w:jc w:val="center"/>
              <w:rPr>
                <w:sz w:val="18"/>
                <w:szCs w:val="18"/>
              </w:rPr>
            </w:pPr>
          </w:p>
        </w:tc>
        <w:tc>
          <w:tcPr>
            <w:tcW w:w="1194" w:type="dxa"/>
          </w:tcPr>
          <w:p w14:paraId="679337FE" w14:textId="5C47AA8A" w:rsidR="00456457" w:rsidRPr="00AC7ABB" w:rsidRDefault="00456457" w:rsidP="001B754B">
            <w:pPr>
              <w:jc w:val="center"/>
              <w:rPr>
                <w:sz w:val="18"/>
                <w:szCs w:val="18"/>
              </w:rPr>
            </w:pPr>
            <w:r w:rsidRPr="00AC7ABB">
              <w:rPr>
                <w:sz w:val="18"/>
                <w:szCs w:val="18"/>
              </w:rPr>
              <w:t>Desarrollo</w:t>
            </w:r>
          </w:p>
        </w:tc>
        <w:tc>
          <w:tcPr>
            <w:tcW w:w="1292" w:type="dxa"/>
          </w:tcPr>
          <w:p w14:paraId="15D7E8C9" w14:textId="058EED77" w:rsidR="00456457" w:rsidRPr="00AC7ABB" w:rsidRDefault="00456457" w:rsidP="001B754B">
            <w:pPr>
              <w:jc w:val="center"/>
              <w:rPr>
                <w:sz w:val="18"/>
                <w:szCs w:val="18"/>
              </w:rPr>
            </w:pPr>
            <w:r w:rsidRPr="00AC7ABB">
              <w:rPr>
                <w:sz w:val="18"/>
                <w:szCs w:val="18"/>
              </w:rPr>
              <w:t>03/03/21</w:t>
            </w:r>
          </w:p>
        </w:tc>
        <w:tc>
          <w:tcPr>
            <w:tcW w:w="1365" w:type="dxa"/>
          </w:tcPr>
          <w:p w14:paraId="170A34DF" w14:textId="180BFD1E" w:rsidR="00456457" w:rsidRPr="00AC7ABB" w:rsidRDefault="00456457" w:rsidP="001B754B">
            <w:pPr>
              <w:jc w:val="center"/>
              <w:rPr>
                <w:sz w:val="18"/>
                <w:szCs w:val="18"/>
              </w:rPr>
            </w:pPr>
            <w:r w:rsidRPr="00AC7ABB">
              <w:rPr>
                <w:sz w:val="18"/>
                <w:szCs w:val="18"/>
              </w:rPr>
              <w:t>04/03/21</w:t>
            </w:r>
          </w:p>
        </w:tc>
      </w:tr>
      <w:tr w:rsidR="00456457" w:rsidRPr="00AC7ABB" w14:paraId="4C3BF397" w14:textId="77777777" w:rsidTr="006B0B1E">
        <w:trPr>
          <w:trHeight w:val="238"/>
        </w:trPr>
        <w:tc>
          <w:tcPr>
            <w:tcW w:w="1158" w:type="dxa"/>
            <w:vMerge/>
          </w:tcPr>
          <w:p w14:paraId="0A80D99E" w14:textId="77777777" w:rsidR="00456457" w:rsidRPr="00AC7ABB" w:rsidRDefault="00456457" w:rsidP="001B754B">
            <w:pPr>
              <w:jc w:val="center"/>
              <w:rPr>
                <w:sz w:val="18"/>
                <w:szCs w:val="18"/>
              </w:rPr>
            </w:pPr>
          </w:p>
        </w:tc>
        <w:tc>
          <w:tcPr>
            <w:tcW w:w="1123" w:type="dxa"/>
          </w:tcPr>
          <w:p w14:paraId="0C294982" w14:textId="25C92298"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U-92</w:t>
            </w:r>
          </w:p>
        </w:tc>
        <w:tc>
          <w:tcPr>
            <w:tcW w:w="1182" w:type="dxa"/>
          </w:tcPr>
          <w:p w14:paraId="26F5C22A" w14:textId="61D246A5" w:rsidR="00456457" w:rsidRPr="00AC7ABB" w:rsidRDefault="00456457" w:rsidP="001B754B">
            <w:pPr>
              <w:jc w:val="center"/>
              <w:rPr>
                <w:sz w:val="18"/>
                <w:szCs w:val="18"/>
              </w:rPr>
            </w:pPr>
            <w:r w:rsidRPr="00AC7ABB">
              <w:rPr>
                <w:sz w:val="18"/>
                <w:szCs w:val="18"/>
              </w:rPr>
              <w:t>16</w:t>
            </w:r>
          </w:p>
        </w:tc>
        <w:tc>
          <w:tcPr>
            <w:tcW w:w="1182" w:type="dxa"/>
            <w:vMerge/>
          </w:tcPr>
          <w:p w14:paraId="3D26991A" w14:textId="77777777" w:rsidR="00456457" w:rsidRPr="00AC7ABB" w:rsidRDefault="00456457" w:rsidP="001B754B">
            <w:pPr>
              <w:jc w:val="center"/>
              <w:rPr>
                <w:sz w:val="18"/>
                <w:szCs w:val="18"/>
              </w:rPr>
            </w:pPr>
          </w:p>
        </w:tc>
        <w:tc>
          <w:tcPr>
            <w:tcW w:w="1194" w:type="dxa"/>
          </w:tcPr>
          <w:p w14:paraId="0CCC5E1A" w14:textId="44665A28" w:rsidR="00456457" w:rsidRPr="00AC7ABB" w:rsidRDefault="00456457" w:rsidP="001B754B">
            <w:pPr>
              <w:jc w:val="center"/>
              <w:rPr>
                <w:sz w:val="18"/>
                <w:szCs w:val="18"/>
              </w:rPr>
            </w:pPr>
            <w:r w:rsidRPr="00AC7ABB">
              <w:rPr>
                <w:sz w:val="18"/>
                <w:szCs w:val="18"/>
              </w:rPr>
              <w:t>Desarrollo</w:t>
            </w:r>
          </w:p>
        </w:tc>
        <w:tc>
          <w:tcPr>
            <w:tcW w:w="1292" w:type="dxa"/>
          </w:tcPr>
          <w:p w14:paraId="1742D541" w14:textId="318C7AD8" w:rsidR="00456457" w:rsidRPr="00AC7ABB" w:rsidRDefault="00456457" w:rsidP="001B754B">
            <w:pPr>
              <w:jc w:val="center"/>
              <w:rPr>
                <w:sz w:val="18"/>
                <w:szCs w:val="18"/>
              </w:rPr>
            </w:pPr>
            <w:r w:rsidRPr="00AC7ABB">
              <w:rPr>
                <w:sz w:val="18"/>
                <w:szCs w:val="18"/>
              </w:rPr>
              <w:t>05/03/21</w:t>
            </w:r>
          </w:p>
        </w:tc>
        <w:tc>
          <w:tcPr>
            <w:tcW w:w="1365" w:type="dxa"/>
          </w:tcPr>
          <w:p w14:paraId="79FBCEDD" w14:textId="7D5D7382" w:rsidR="00456457" w:rsidRPr="00AC7ABB" w:rsidRDefault="00456457" w:rsidP="001B754B">
            <w:pPr>
              <w:jc w:val="center"/>
              <w:rPr>
                <w:sz w:val="18"/>
                <w:szCs w:val="18"/>
              </w:rPr>
            </w:pPr>
            <w:r w:rsidRPr="00AC7ABB">
              <w:rPr>
                <w:sz w:val="18"/>
                <w:szCs w:val="18"/>
              </w:rPr>
              <w:t>08/03/21</w:t>
            </w:r>
          </w:p>
        </w:tc>
      </w:tr>
      <w:tr w:rsidR="00456457" w:rsidRPr="00AC7ABB" w14:paraId="57F05263" w14:textId="77777777" w:rsidTr="006B0B1E">
        <w:trPr>
          <w:trHeight w:val="238"/>
        </w:trPr>
        <w:tc>
          <w:tcPr>
            <w:tcW w:w="1158" w:type="dxa"/>
            <w:vMerge/>
          </w:tcPr>
          <w:p w14:paraId="1ECA0432" w14:textId="77777777" w:rsidR="00456457" w:rsidRPr="00AC7ABB" w:rsidRDefault="00456457" w:rsidP="001B754B">
            <w:pPr>
              <w:jc w:val="center"/>
              <w:rPr>
                <w:sz w:val="18"/>
                <w:szCs w:val="18"/>
              </w:rPr>
            </w:pPr>
          </w:p>
        </w:tc>
        <w:tc>
          <w:tcPr>
            <w:tcW w:w="1123" w:type="dxa"/>
          </w:tcPr>
          <w:p w14:paraId="470FC7A8" w14:textId="135611A1"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U-93</w:t>
            </w:r>
          </w:p>
        </w:tc>
        <w:tc>
          <w:tcPr>
            <w:tcW w:w="1182" w:type="dxa"/>
          </w:tcPr>
          <w:p w14:paraId="436B5B89" w14:textId="67CF2083" w:rsidR="00456457" w:rsidRPr="00AC7ABB" w:rsidRDefault="00456457" w:rsidP="001B754B">
            <w:pPr>
              <w:jc w:val="center"/>
              <w:rPr>
                <w:sz w:val="18"/>
                <w:szCs w:val="18"/>
              </w:rPr>
            </w:pPr>
            <w:r w:rsidRPr="00AC7ABB">
              <w:rPr>
                <w:sz w:val="18"/>
                <w:szCs w:val="18"/>
              </w:rPr>
              <w:t>24</w:t>
            </w:r>
          </w:p>
        </w:tc>
        <w:tc>
          <w:tcPr>
            <w:tcW w:w="1182" w:type="dxa"/>
            <w:vMerge/>
          </w:tcPr>
          <w:p w14:paraId="08A37901" w14:textId="77777777" w:rsidR="00456457" w:rsidRPr="00AC7ABB" w:rsidRDefault="00456457" w:rsidP="001B754B">
            <w:pPr>
              <w:jc w:val="center"/>
              <w:rPr>
                <w:sz w:val="18"/>
                <w:szCs w:val="18"/>
              </w:rPr>
            </w:pPr>
          </w:p>
        </w:tc>
        <w:tc>
          <w:tcPr>
            <w:tcW w:w="1194" w:type="dxa"/>
          </w:tcPr>
          <w:p w14:paraId="0265D3DD" w14:textId="259D8B32" w:rsidR="00456457" w:rsidRPr="00AC7ABB" w:rsidRDefault="00456457" w:rsidP="001B754B">
            <w:pPr>
              <w:jc w:val="center"/>
              <w:rPr>
                <w:sz w:val="18"/>
                <w:szCs w:val="18"/>
              </w:rPr>
            </w:pPr>
            <w:r w:rsidRPr="00AC7ABB">
              <w:rPr>
                <w:sz w:val="18"/>
                <w:szCs w:val="18"/>
              </w:rPr>
              <w:t>Desarrollo</w:t>
            </w:r>
          </w:p>
        </w:tc>
        <w:tc>
          <w:tcPr>
            <w:tcW w:w="1292" w:type="dxa"/>
          </w:tcPr>
          <w:p w14:paraId="177D771E" w14:textId="502EB8AB" w:rsidR="00456457" w:rsidRPr="00AC7ABB" w:rsidRDefault="00456457" w:rsidP="001B754B">
            <w:pPr>
              <w:jc w:val="center"/>
              <w:rPr>
                <w:sz w:val="18"/>
                <w:szCs w:val="18"/>
              </w:rPr>
            </w:pPr>
            <w:r w:rsidRPr="00AC7ABB">
              <w:rPr>
                <w:sz w:val="18"/>
                <w:szCs w:val="18"/>
              </w:rPr>
              <w:t>09/03/21</w:t>
            </w:r>
          </w:p>
        </w:tc>
        <w:tc>
          <w:tcPr>
            <w:tcW w:w="1365" w:type="dxa"/>
          </w:tcPr>
          <w:p w14:paraId="434F655C" w14:textId="7F899DB1" w:rsidR="00456457" w:rsidRPr="00AC7ABB" w:rsidRDefault="00456457" w:rsidP="001B754B">
            <w:pPr>
              <w:jc w:val="center"/>
              <w:rPr>
                <w:sz w:val="18"/>
                <w:szCs w:val="18"/>
              </w:rPr>
            </w:pPr>
            <w:r w:rsidRPr="00AC7ABB">
              <w:rPr>
                <w:sz w:val="18"/>
                <w:szCs w:val="18"/>
              </w:rPr>
              <w:t>11/03/21</w:t>
            </w:r>
          </w:p>
        </w:tc>
      </w:tr>
      <w:tr w:rsidR="00456457" w:rsidRPr="00AC7ABB" w14:paraId="67F36AEE" w14:textId="77777777" w:rsidTr="006B0B1E">
        <w:trPr>
          <w:trHeight w:val="238"/>
        </w:trPr>
        <w:tc>
          <w:tcPr>
            <w:tcW w:w="1158" w:type="dxa"/>
            <w:vMerge/>
          </w:tcPr>
          <w:p w14:paraId="010D7FDA" w14:textId="77777777" w:rsidR="00456457" w:rsidRPr="00AC7ABB" w:rsidRDefault="00456457" w:rsidP="001B754B">
            <w:pPr>
              <w:jc w:val="center"/>
              <w:rPr>
                <w:sz w:val="18"/>
                <w:szCs w:val="18"/>
              </w:rPr>
            </w:pPr>
          </w:p>
        </w:tc>
        <w:tc>
          <w:tcPr>
            <w:tcW w:w="1123" w:type="dxa"/>
          </w:tcPr>
          <w:p w14:paraId="7DEE869D" w14:textId="63196891"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U-94</w:t>
            </w:r>
          </w:p>
        </w:tc>
        <w:tc>
          <w:tcPr>
            <w:tcW w:w="1182" w:type="dxa"/>
          </w:tcPr>
          <w:p w14:paraId="42AF2C9F" w14:textId="5CB4785C" w:rsidR="00456457" w:rsidRPr="00AC7ABB" w:rsidRDefault="00456457" w:rsidP="001B754B">
            <w:pPr>
              <w:jc w:val="center"/>
              <w:rPr>
                <w:sz w:val="18"/>
                <w:szCs w:val="18"/>
              </w:rPr>
            </w:pPr>
            <w:r w:rsidRPr="00AC7ABB">
              <w:rPr>
                <w:sz w:val="18"/>
                <w:szCs w:val="18"/>
              </w:rPr>
              <w:t>24</w:t>
            </w:r>
          </w:p>
        </w:tc>
        <w:tc>
          <w:tcPr>
            <w:tcW w:w="1182" w:type="dxa"/>
            <w:vMerge/>
          </w:tcPr>
          <w:p w14:paraId="554FB13E" w14:textId="77777777" w:rsidR="00456457" w:rsidRPr="00AC7ABB" w:rsidRDefault="00456457" w:rsidP="001B754B">
            <w:pPr>
              <w:jc w:val="center"/>
              <w:rPr>
                <w:sz w:val="18"/>
                <w:szCs w:val="18"/>
              </w:rPr>
            </w:pPr>
          </w:p>
        </w:tc>
        <w:tc>
          <w:tcPr>
            <w:tcW w:w="1194" w:type="dxa"/>
          </w:tcPr>
          <w:p w14:paraId="6D4F7D6C" w14:textId="27F1CEC3" w:rsidR="00456457" w:rsidRPr="00AC7ABB" w:rsidRDefault="00456457" w:rsidP="001B754B">
            <w:pPr>
              <w:jc w:val="center"/>
              <w:rPr>
                <w:sz w:val="18"/>
                <w:szCs w:val="18"/>
              </w:rPr>
            </w:pPr>
            <w:r w:rsidRPr="00AC7ABB">
              <w:rPr>
                <w:sz w:val="18"/>
                <w:szCs w:val="18"/>
              </w:rPr>
              <w:t>Desarrollo</w:t>
            </w:r>
          </w:p>
        </w:tc>
        <w:tc>
          <w:tcPr>
            <w:tcW w:w="1292" w:type="dxa"/>
          </w:tcPr>
          <w:p w14:paraId="1D8B99A3" w14:textId="6B377E8D" w:rsidR="00456457" w:rsidRPr="00AC7ABB" w:rsidRDefault="00456457" w:rsidP="001B754B">
            <w:pPr>
              <w:jc w:val="center"/>
              <w:rPr>
                <w:sz w:val="18"/>
                <w:szCs w:val="18"/>
              </w:rPr>
            </w:pPr>
            <w:r w:rsidRPr="00AC7ABB">
              <w:rPr>
                <w:sz w:val="18"/>
                <w:szCs w:val="18"/>
              </w:rPr>
              <w:t>12/03/21</w:t>
            </w:r>
          </w:p>
        </w:tc>
        <w:tc>
          <w:tcPr>
            <w:tcW w:w="1365" w:type="dxa"/>
          </w:tcPr>
          <w:p w14:paraId="0F91D05E" w14:textId="32109F2C" w:rsidR="00456457" w:rsidRPr="00AC7ABB" w:rsidRDefault="00456457" w:rsidP="001B754B">
            <w:pPr>
              <w:jc w:val="center"/>
              <w:rPr>
                <w:sz w:val="18"/>
                <w:szCs w:val="18"/>
              </w:rPr>
            </w:pPr>
            <w:r w:rsidRPr="00AC7ABB">
              <w:rPr>
                <w:sz w:val="18"/>
                <w:szCs w:val="18"/>
              </w:rPr>
              <w:t>16/03/21</w:t>
            </w:r>
          </w:p>
        </w:tc>
      </w:tr>
      <w:tr w:rsidR="00456457" w:rsidRPr="00AC7ABB" w14:paraId="5C6BD2C4" w14:textId="77777777" w:rsidTr="006B0B1E">
        <w:trPr>
          <w:trHeight w:val="238"/>
        </w:trPr>
        <w:tc>
          <w:tcPr>
            <w:tcW w:w="1158" w:type="dxa"/>
            <w:vMerge/>
          </w:tcPr>
          <w:p w14:paraId="63E9A2D4" w14:textId="77777777" w:rsidR="00456457" w:rsidRPr="00AC7ABB" w:rsidRDefault="00456457" w:rsidP="001B754B">
            <w:pPr>
              <w:jc w:val="center"/>
              <w:rPr>
                <w:sz w:val="18"/>
                <w:szCs w:val="18"/>
              </w:rPr>
            </w:pPr>
          </w:p>
        </w:tc>
        <w:tc>
          <w:tcPr>
            <w:tcW w:w="1123" w:type="dxa"/>
          </w:tcPr>
          <w:p w14:paraId="15189661" w14:textId="72A6B13A"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U-95</w:t>
            </w:r>
          </w:p>
        </w:tc>
        <w:tc>
          <w:tcPr>
            <w:tcW w:w="1182" w:type="dxa"/>
          </w:tcPr>
          <w:p w14:paraId="6B4DC846" w14:textId="416F3408" w:rsidR="00456457" w:rsidRPr="00AC7ABB" w:rsidRDefault="00456457" w:rsidP="001B754B">
            <w:pPr>
              <w:jc w:val="center"/>
              <w:rPr>
                <w:sz w:val="18"/>
                <w:szCs w:val="18"/>
              </w:rPr>
            </w:pPr>
            <w:r w:rsidRPr="00AC7ABB">
              <w:rPr>
                <w:sz w:val="18"/>
                <w:szCs w:val="18"/>
              </w:rPr>
              <w:t>16</w:t>
            </w:r>
          </w:p>
        </w:tc>
        <w:tc>
          <w:tcPr>
            <w:tcW w:w="1182" w:type="dxa"/>
            <w:vMerge/>
          </w:tcPr>
          <w:p w14:paraId="220918BF" w14:textId="77777777" w:rsidR="00456457" w:rsidRPr="00AC7ABB" w:rsidRDefault="00456457" w:rsidP="001B754B">
            <w:pPr>
              <w:jc w:val="center"/>
              <w:rPr>
                <w:sz w:val="18"/>
                <w:szCs w:val="18"/>
              </w:rPr>
            </w:pPr>
          </w:p>
        </w:tc>
        <w:tc>
          <w:tcPr>
            <w:tcW w:w="1194" w:type="dxa"/>
          </w:tcPr>
          <w:p w14:paraId="52071FD7" w14:textId="0295E144" w:rsidR="00456457" w:rsidRPr="00AC7ABB" w:rsidRDefault="00456457" w:rsidP="001B754B">
            <w:pPr>
              <w:jc w:val="center"/>
              <w:rPr>
                <w:sz w:val="18"/>
                <w:szCs w:val="18"/>
              </w:rPr>
            </w:pPr>
            <w:r w:rsidRPr="00AC7ABB">
              <w:rPr>
                <w:sz w:val="18"/>
                <w:szCs w:val="18"/>
              </w:rPr>
              <w:t>Desarrollo</w:t>
            </w:r>
          </w:p>
        </w:tc>
        <w:tc>
          <w:tcPr>
            <w:tcW w:w="1292" w:type="dxa"/>
          </w:tcPr>
          <w:p w14:paraId="765D6DBE" w14:textId="2D1B73B6" w:rsidR="00456457" w:rsidRPr="00AC7ABB" w:rsidRDefault="00456457" w:rsidP="001B754B">
            <w:pPr>
              <w:jc w:val="center"/>
              <w:rPr>
                <w:sz w:val="18"/>
                <w:szCs w:val="18"/>
              </w:rPr>
            </w:pPr>
            <w:r w:rsidRPr="00AC7ABB">
              <w:rPr>
                <w:sz w:val="18"/>
                <w:szCs w:val="18"/>
              </w:rPr>
              <w:t>17/03/21</w:t>
            </w:r>
          </w:p>
        </w:tc>
        <w:tc>
          <w:tcPr>
            <w:tcW w:w="1365" w:type="dxa"/>
          </w:tcPr>
          <w:p w14:paraId="79480EC7" w14:textId="051FA61E" w:rsidR="00456457" w:rsidRPr="00AC7ABB" w:rsidRDefault="00B37EFB" w:rsidP="001B754B">
            <w:pPr>
              <w:jc w:val="center"/>
              <w:rPr>
                <w:sz w:val="18"/>
                <w:szCs w:val="18"/>
              </w:rPr>
            </w:pPr>
            <w:r w:rsidRPr="00AC7ABB">
              <w:rPr>
                <w:sz w:val="18"/>
                <w:szCs w:val="18"/>
              </w:rPr>
              <w:t>18</w:t>
            </w:r>
            <w:r w:rsidR="00456457" w:rsidRPr="00AC7ABB">
              <w:rPr>
                <w:sz w:val="18"/>
                <w:szCs w:val="18"/>
              </w:rPr>
              <w:t>/03/21</w:t>
            </w:r>
          </w:p>
        </w:tc>
      </w:tr>
      <w:tr w:rsidR="00456457" w:rsidRPr="00AC7ABB" w14:paraId="3BB95F63" w14:textId="77777777" w:rsidTr="006B0B1E">
        <w:trPr>
          <w:trHeight w:val="238"/>
        </w:trPr>
        <w:tc>
          <w:tcPr>
            <w:tcW w:w="1158" w:type="dxa"/>
            <w:vMerge/>
          </w:tcPr>
          <w:p w14:paraId="576CE61B" w14:textId="77777777" w:rsidR="00456457" w:rsidRPr="00AC7ABB" w:rsidRDefault="00456457" w:rsidP="001B754B">
            <w:pPr>
              <w:jc w:val="center"/>
              <w:rPr>
                <w:sz w:val="18"/>
                <w:szCs w:val="18"/>
              </w:rPr>
            </w:pPr>
          </w:p>
        </w:tc>
        <w:tc>
          <w:tcPr>
            <w:tcW w:w="1123" w:type="dxa"/>
          </w:tcPr>
          <w:p w14:paraId="07C46FE8" w14:textId="125F62A8"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T-1</w:t>
            </w:r>
            <w:r w:rsidR="008453AC" w:rsidRPr="00AC7ABB">
              <w:rPr>
                <w:sz w:val="18"/>
                <w:szCs w:val="18"/>
                <w:bdr w:val="none" w:sz="0" w:space="0" w:color="auto" w:frame="1"/>
                <w:lang w:val="es-419"/>
              </w:rPr>
              <w:t>8</w:t>
            </w:r>
          </w:p>
        </w:tc>
        <w:tc>
          <w:tcPr>
            <w:tcW w:w="1182" w:type="dxa"/>
          </w:tcPr>
          <w:p w14:paraId="1605BF72" w14:textId="622BE6C8" w:rsidR="00456457" w:rsidRPr="00AC7ABB" w:rsidRDefault="00456457" w:rsidP="001B754B">
            <w:pPr>
              <w:jc w:val="center"/>
              <w:rPr>
                <w:sz w:val="18"/>
                <w:szCs w:val="18"/>
              </w:rPr>
            </w:pPr>
            <w:r w:rsidRPr="00AC7ABB">
              <w:rPr>
                <w:sz w:val="18"/>
                <w:szCs w:val="18"/>
              </w:rPr>
              <w:t>8</w:t>
            </w:r>
          </w:p>
        </w:tc>
        <w:tc>
          <w:tcPr>
            <w:tcW w:w="1182" w:type="dxa"/>
            <w:vMerge/>
          </w:tcPr>
          <w:p w14:paraId="758E39AC" w14:textId="77777777" w:rsidR="00456457" w:rsidRPr="00AC7ABB" w:rsidRDefault="00456457" w:rsidP="001B754B">
            <w:pPr>
              <w:jc w:val="center"/>
              <w:rPr>
                <w:sz w:val="18"/>
                <w:szCs w:val="18"/>
              </w:rPr>
            </w:pPr>
          </w:p>
        </w:tc>
        <w:tc>
          <w:tcPr>
            <w:tcW w:w="1194" w:type="dxa"/>
          </w:tcPr>
          <w:p w14:paraId="6C4783B4" w14:textId="4AEF99B0" w:rsidR="00456457" w:rsidRPr="00AC7ABB" w:rsidRDefault="00456457" w:rsidP="001B754B">
            <w:pPr>
              <w:jc w:val="center"/>
              <w:rPr>
                <w:sz w:val="18"/>
                <w:szCs w:val="18"/>
              </w:rPr>
            </w:pPr>
            <w:r w:rsidRPr="00AC7ABB">
              <w:rPr>
                <w:sz w:val="18"/>
                <w:szCs w:val="18"/>
              </w:rPr>
              <w:t>Pruebas</w:t>
            </w:r>
          </w:p>
        </w:tc>
        <w:tc>
          <w:tcPr>
            <w:tcW w:w="1292" w:type="dxa"/>
          </w:tcPr>
          <w:p w14:paraId="0E9472ED" w14:textId="68297E4E" w:rsidR="00456457" w:rsidRPr="00AC7ABB" w:rsidRDefault="00B37EFB" w:rsidP="001B754B">
            <w:pPr>
              <w:jc w:val="center"/>
              <w:rPr>
                <w:sz w:val="18"/>
                <w:szCs w:val="18"/>
              </w:rPr>
            </w:pPr>
            <w:r w:rsidRPr="00AC7ABB">
              <w:rPr>
                <w:sz w:val="18"/>
                <w:szCs w:val="18"/>
              </w:rPr>
              <w:t>19/03/21</w:t>
            </w:r>
          </w:p>
        </w:tc>
        <w:tc>
          <w:tcPr>
            <w:tcW w:w="1365" w:type="dxa"/>
          </w:tcPr>
          <w:p w14:paraId="70099C2D" w14:textId="3D2A7DA8" w:rsidR="00456457" w:rsidRPr="00AC7ABB" w:rsidRDefault="00B37EFB" w:rsidP="001B754B">
            <w:pPr>
              <w:jc w:val="center"/>
              <w:rPr>
                <w:sz w:val="18"/>
                <w:szCs w:val="18"/>
              </w:rPr>
            </w:pPr>
            <w:r w:rsidRPr="00AC7ABB">
              <w:rPr>
                <w:sz w:val="18"/>
                <w:szCs w:val="18"/>
              </w:rPr>
              <w:t>19/03/21</w:t>
            </w:r>
          </w:p>
        </w:tc>
      </w:tr>
      <w:tr w:rsidR="00456457" w:rsidRPr="00AC7ABB" w14:paraId="73FEE53D" w14:textId="77777777" w:rsidTr="006B0B1E">
        <w:trPr>
          <w:trHeight w:val="238"/>
        </w:trPr>
        <w:tc>
          <w:tcPr>
            <w:tcW w:w="1158" w:type="dxa"/>
            <w:vMerge w:val="restart"/>
          </w:tcPr>
          <w:p w14:paraId="51AD4203" w14:textId="29C9C9EE" w:rsidR="00456457" w:rsidRPr="00AC7ABB" w:rsidRDefault="00456457" w:rsidP="001B754B">
            <w:pPr>
              <w:jc w:val="center"/>
              <w:rPr>
                <w:sz w:val="18"/>
                <w:szCs w:val="18"/>
              </w:rPr>
            </w:pPr>
            <w:r w:rsidRPr="00AC7ABB">
              <w:rPr>
                <w:sz w:val="18"/>
                <w:szCs w:val="18"/>
              </w:rPr>
              <w:t>15</w:t>
            </w:r>
          </w:p>
        </w:tc>
        <w:tc>
          <w:tcPr>
            <w:tcW w:w="1123" w:type="dxa"/>
          </w:tcPr>
          <w:p w14:paraId="7ECA5E27" w14:textId="0B6C5E22"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U-96</w:t>
            </w:r>
          </w:p>
        </w:tc>
        <w:tc>
          <w:tcPr>
            <w:tcW w:w="1182" w:type="dxa"/>
          </w:tcPr>
          <w:p w14:paraId="348B020B" w14:textId="28701712" w:rsidR="00456457" w:rsidRPr="00AC7ABB" w:rsidRDefault="00456457" w:rsidP="001B754B">
            <w:pPr>
              <w:jc w:val="center"/>
              <w:rPr>
                <w:sz w:val="18"/>
                <w:szCs w:val="18"/>
              </w:rPr>
            </w:pPr>
            <w:r w:rsidRPr="00AC7ABB">
              <w:rPr>
                <w:sz w:val="18"/>
                <w:szCs w:val="18"/>
              </w:rPr>
              <w:t>24</w:t>
            </w:r>
          </w:p>
        </w:tc>
        <w:tc>
          <w:tcPr>
            <w:tcW w:w="1182" w:type="dxa"/>
            <w:vMerge w:val="restart"/>
          </w:tcPr>
          <w:p w14:paraId="53DA2DD9" w14:textId="1D13C973" w:rsidR="00456457" w:rsidRPr="00AC7ABB" w:rsidRDefault="00456457" w:rsidP="001B754B">
            <w:pPr>
              <w:jc w:val="center"/>
              <w:rPr>
                <w:sz w:val="18"/>
                <w:szCs w:val="18"/>
              </w:rPr>
            </w:pPr>
            <w:r w:rsidRPr="00AC7ABB">
              <w:rPr>
                <w:sz w:val="18"/>
                <w:szCs w:val="18"/>
              </w:rPr>
              <w:t>72</w:t>
            </w:r>
          </w:p>
        </w:tc>
        <w:tc>
          <w:tcPr>
            <w:tcW w:w="1194" w:type="dxa"/>
          </w:tcPr>
          <w:p w14:paraId="741DAD1A" w14:textId="2EA0A9C1" w:rsidR="00456457" w:rsidRPr="00AC7ABB" w:rsidRDefault="00456457" w:rsidP="001B754B">
            <w:pPr>
              <w:jc w:val="center"/>
              <w:rPr>
                <w:sz w:val="18"/>
                <w:szCs w:val="18"/>
              </w:rPr>
            </w:pPr>
            <w:r w:rsidRPr="00AC7ABB">
              <w:rPr>
                <w:sz w:val="18"/>
                <w:szCs w:val="18"/>
              </w:rPr>
              <w:t>Desarrollo</w:t>
            </w:r>
          </w:p>
        </w:tc>
        <w:tc>
          <w:tcPr>
            <w:tcW w:w="1292" w:type="dxa"/>
          </w:tcPr>
          <w:p w14:paraId="3186C564" w14:textId="05F3AA6D" w:rsidR="00456457" w:rsidRPr="00AC7ABB" w:rsidRDefault="00B37EFB" w:rsidP="001B754B">
            <w:pPr>
              <w:jc w:val="center"/>
              <w:rPr>
                <w:sz w:val="18"/>
                <w:szCs w:val="18"/>
              </w:rPr>
            </w:pPr>
            <w:r w:rsidRPr="00AC7ABB">
              <w:rPr>
                <w:sz w:val="18"/>
                <w:szCs w:val="18"/>
              </w:rPr>
              <w:t>22/03/21</w:t>
            </w:r>
          </w:p>
        </w:tc>
        <w:tc>
          <w:tcPr>
            <w:tcW w:w="1365" w:type="dxa"/>
          </w:tcPr>
          <w:p w14:paraId="1A4F6C6A" w14:textId="4462315D" w:rsidR="00456457" w:rsidRPr="00AC7ABB" w:rsidRDefault="00B37EFB" w:rsidP="001B754B">
            <w:pPr>
              <w:jc w:val="center"/>
              <w:rPr>
                <w:sz w:val="18"/>
                <w:szCs w:val="18"/>
              </w:rPr>
            </w:pPr>
            <w:r w:rsidRPr="00AC7ABB">
              <w:rPr>
                <w:sz w:val="18"/>
                <w:szCs w:val="18"/>
              </w:rPr>
              <w:t>24/03/21</w:t>
            </w:r>
          </w:p>
        </w:tc>
      </w:tr>
      <w:tr w:rsidR="00456457" w:rsidRPr="00AC7ABB" w14:paraId="5D4A6F8E" w14:textId="77777777" w:rsidTr="006B0B1E">
        <w:trPr>
          <w:trHeight w:val="238"/>
        </w:trPr>
        <w:tc>
          <w:tcPr>
            <w:tcW w:w="1158" w:type="dxa"/>
            <w:vMerge/>
          </w:tcPr>
          <w:p w14:paraId="2BB2723F" w14:textId="77777777" w:rsidR="00456457" w:rsidRPr="00AC7ABB" w:rsidRDefault="00456457" w:rsidP="001B754B">
            <w:pPr>
              <w:jc w:val="center"/>
              <w:rPr>
                <w:sz w:val="18"/>
                <w:szCs w:val="18"/>
              </w:rPr>
            </w:pPr>
          </w:p>
        </w:tc>
        <w:tc>
          <w:tcPr>
            <w:tcW w:w="1123" w:type="dxa"/>
          </w:tcPr>
          <w:p w14:paraId="77D5AE21" w14:textId="7F93E4A0"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U-97</w:t>
            </w:r>
          </w:p>
        </w:tc>
        <w:tc>
          <w:tcPr>
            <w:tcW w:w="1182" w:type="dxa"/>
          </w:tcPr>
          <w:p w14:paraId="5B86209F" w14:textId="66D7194F" w:rsidR="00456457" w:rsidRPr="00AC7ABB" w:rsidRDefault="00456457" w:rsidP="001B754B">
            <w:pPr>
              <w:jc w:val="center"/>
              <w:rPr>
                <w:sz w:val="18"/>
                <w:szCs w:val="18"/>
              </w:rPr>
            </w:pPr>
            <w:r w:rsidRPr="00AC7ABB">
              <w:rPr>
                <w:sz w:val="18"/>
                <w:szCs w:val="18"/>
              </w:rPr>
              <w:t>24</w:t>
            </w:r>
          </w:p>
        </w:tc>
        <w:tc>
          <w:tcPr>
            <w:tcW w:w="1182" w:type="dxa"/>
            <w:vMerge/>
          </w:tcPr>
          <w:p w14:paraId="439E5EAF" w14:textId="77777777" w:rsidR="00456457" w:rsidRPr="00AC7ABB" w:rsidRDefault="00456457" w:rsidP="001B754B">
            <w:pPr>
              <w:jc w:val="center"/>
              <w:rPr>
                <w:sz w:val="18"/>
                <w:szCs w:val="18"/>
              </w:rPr>
            </w:pPr>
          </w:p>
        </w:tc>
        <w:tc>
          <w:tcPr>
            <w:tcW w:w="1194" w:type="dxa"/>
          </w:tcPr>
          <w:p w14:paraId="2DA34122" w14:textId="649D0DF4" w:rsidR="00456457" w:rsidRPr="00AC7ABB" w:rsidRDefault="00456457" w:rsidP="001B754B">
            <w:pPr>
              <w:jc w:val="center"/>
              <w:rPr>
                <w:sz w:val="18"/>
                <w:szCs w:val="18"/>
              </w:rPr>
            </w:pPr>
            <w:r w:rsidRPr="00AC7ABB">
              <w:rPr>
                <w:sz w:val="18"/>
                <w:szCs w:val="18"/>
              </w:rPr>
              <w:t>Desarrollo</w:t>
            </w:r>
          </w:p>
        </w:tc>
        <w:tc>
          <w:tcPr>
            <w:tcW w:w="1292" w:type="dxa"/>
          </w:tcPr>
          <w:p w14:paraId="6B067BDB" w14:textId="2B0C4658" w:rsidR="00456457" w:rsidRPr="00AC7ABB" w:rsidRDefault="00B37EFB" w:rsidP="001B754B">
            <w:pPr>
              <w:jc w:val="center"/>
              <w:rPr>
                <w:sz w:val="18"/>
                <w:szCs w:val="18"/>
              </w:rPr>
            </w:pPr>
            <w:r w:rsidRPr="00AC7ABB">
              <w:rPr>
                <w:sz w:val="18"/>
                <w:szCs w:val="18"/>
              </w:rPr>
              <w:t>25/03/21</w:t>
            </w:r>
          </w:p>
        </w:tc>
        <w:tc>
          <w:tcPr>
            <w:tcW w:w="1365" w:type="dxa"/>
          </w:tcPr>
          <w:p w14:paraId="72CA7DD6" w14:textId="2E319052" w:rsidR="00456457" w:rsidRPr="00AC7ABB" w:rsidRDefault="00B37EFB" w:rsidP="001B754B">
            <w:pPr>
              <w:jc w:val="center"/>
              <w:rPr>
                <w:sz w:val="18"/>
                <w:szCs w:val="18"/>
              </w:rPr>
            </w:pPr>
            <w:r w:rsidRPr="00AC7ABB">
              <w:rPr>
                <w:sz w:val="18"/>
                <w:szCs w:val="18"/>
              </w:rPr>
              <w:t>29/03/21</w:t>
            </w:r>
          </w:p>
        </w:tc>
      </w:tr>
      <w:tr w:rsidR="00456457" w:rsidRPr="00AC7ABB" w14:paraId="5E3ADBFE" w14:textId="77777777" w:rsidTr="006B0B1E">
        <w:trPr>
          <w:trHeight w:val="238"/>
        </w:trPr>
        <w:tc>
          <w:tcPr>
            <w:tcW w:w="1158" w:type="dxa"/>
            <w:vMerge/>
          </w:tcPr>
          <w:p w14:paraId="3994C6DD" w14:textId="77777777" w:rsidR="00456457" w:rsidRPr="00AC7ABB" w:rsidRDefault="00456457" w:rsidP="001B754B">
            <w:pPr>
              <w:jc w:val="center"/>
              <w:rPr>
                <w:sz w:val="18"/>
                <w:szCs w:val="18"/>
              </w:rPr>
            </w:pPr>
          </w:p>
        </w:tc>
        <w:tc>
          <w:tcPr>
            <w:tcW w:w="1123" w:type="dxa"/>
          </w:tcPr>
          <w:p w14:paraId="1B9DD3FE" w14:textId="4FF02CF1"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U-98</w:t>
            </w:r>
          </w:p>
        </w:tc>
        <w:tc>
          <w:tcPr>
            <w:tcW w:w="1182" w:type="dxa"/>
          </w:tcPr>
          <w:p w14:paraId="10DA8A99" w14:textId="51268A14" w:rsidR="00456457" w:rsidRPr="00AC7ABB" w:rsidRDefault="00456457" w:rsidP="001B754B">
            <w:pPr>
              <w:jc w:val="center"/>
              <w:rPr>
                <w:sz w:val="18"/>
                <w:szCs w:val="18"/>
              </w:rPr>
            </w:pPr>
            <w:r w:rsidRPr="00AC7ABB">
              <w:rPr>
                <w:sz w:val="18"/>
                <w:szCs w:val="18"/>
              </w:rPr>
              <w:t>16</w:t>
            </w:r>
          </w:p>
        </w:tc>
        <w:tc>
          <w:tcPr>
            <w:tcW w:w="1182" w:type="dxa"/>
            <w:vMerge/>
          </w:tcPr>
          <w:p w14:paraId="2B03C276" w14:textId="77777777" w:rsidR="00456457" w:rsidRPr="00AC7ABB" w:rsidRDefault="00456457" w:rsidP="001B754B">
            <w:pPr>
              <w:jc w:val="center"/>
              <w:rPr>
                <w:sz w:val="18"/>
                <w:szCs w:val="18"/>
              </w:rPr>
            </w:pPr>
          </w:p>
        </w:tc>
        <w:tc>
          <w:tcPr>
            <w:tcW w:w="1194" w:type="dxa"/>
          </w:tcPr>
          <w:p w14:paraId="4A47E928" w14:textId="782D365C" w:rsidR="00456457" w:rsidRPr="00AC7ABB" w:rsidRDefault="00456457" w:rsidP="001B754B">
            <w:pPr>
              <w:jc w:val="center"/>
              <w:rPr>
                <w:sz w:val="18"/>
                <w:szCs w:val="18"/>
              </w:rPr>
            </w:pPr>
            <w:r w:rsidRPr="00AC7ABB">
              <w:rPr>
                <w:sz w:val="18"/>
                <w:szCs w:val="18"/>
              </w:rPr>
              <w:t>Desarrollo</w:t>
            </w:r>
          </w:p>
        </w:tc>
        <w:tc>
          <w:tcPr>
            <w:tcW w:w="1292" w:type="dxa"/>
          </w:tcPr>
          <w:p w14:paraId="43C87787" w14:textId="6348BFE9" w:rsidR="00456457" w:rsidRPr="00AC7ABB" w:rsidRDefault="00B37EFB" w:rsidP="001B754B">
            <w:pPr>
              <w:jc w:val="center"/>
              <w:rPr>
                <w:sz w:val="18"/>
                <w:szCs w:val="18"/>
              </w:rPr>
            </w:pPr>
            <w:r w:rsidRPr="00AC7ABB">
              <w:rPr>
                <w:sz w:val="18"/>
                <w:szCs w:val="18"/>
              </w:rPr>
              <w:t>30/03/21</w:t>
            </w:r>
          </w:p>
        </w:tc>
        <w:tc>
          <w:tcPr>
            <w:tcW w:w="1365" w:type="dxa"/>
          </w:tcPr>
          <w:p w14:paraId="7C9E4145" w14:textId="79B2E4AB" w:rsidR="00456457" w:rsidRPr="00AC7ABB" w:rsidRDefault="00B37EFB" w:rsidP="001B754B">
            <w:pPr>
              <w:jc w:val="center"/>
              <w:rPr>
                <w:sz w:val="18"/>
                <w:szCs w:val="18"/>
              </w:rPr>
            </w:pPr>
            <w:r w:rsidRPr="00AC7ABB">
              <w:rPr>
                <w:sz w:val="18"/>
                <w:szCs w:val="18"/>
              </w:rPr>
              <w:t>31/03/21</w:t>
            </w:r>
          </w:p>
        </w:tc>
      </w:tr>
      <w:tr w:rsidR="00456457" w:rsidRPr="00AC7ABB" w14:paraId="3B0EBC69" w14:textId="77777777" w:rsidTr="006B0B1E">
        <w:trPr>
          <w:trHeight w:val="238"/>
        </w:trPr>
        <w:tc>
          <w:tcPr>
            <w:tcW w:w="1158" w:type="dxa"/>
            <w:vMerge/>
          </w:tcPr>
          <w:p w14:paraId="63F6CE95" w14:textId="77777777" w:rsidR="00456457" w:rsidRPr="00AC7ABB" w:rsidRDefault="00456457" w:rsidP="001B754B">
            <w:pPr>
              <w:jc w:val="center"/>
              <w:rPr>
                <w:sz w:val="18"/>
                <w:szCs w:val="18"/>
              </w:rPr>
            </w:pPr>
          </w:p>
        </w:tc>
        <w:tc>
          <w:tcPr>
            <w:tcW w:w="1123" w:type="dxa"/>
          </w:tcPr>
          <w:p w14:paraId="0E602550" w14:textId="0F888612" w:rsidR="00456457" w:rsidRPr="00AC7ABB" w:rsidRDefault="00456457" w:rsidP="001B754B">
            <w:pPr>
              <w:jc w:val="center"/>
              <w:rPr>
                <w:sz w:val="18"/>
                <w:szCs w:val="18"/>
                <w:bdr w:val="none" w:sz="0" w:space="0" w:color="auto" w:frame="1"/>
                <w:lang w:val="es-419"/>
              </w:rPr>
            </w:pPr>
            <w:r w:rsidRPr="00AC7ABB">
              <w:rPr>
                <w:sz w:val="18"/>
                <w:szCs w:val="18"/>
                <w:bdr w:val="none" w:sz="0" w:space="0" w:color="auto" w:frame="1"/>
                <w:lang w:val="es-419"/>
              </w:rPr>
              <w:t>HT-1</w:t>
            </w:r>
            <w:r w:rsidR="008453AC" w:rsidRPr="00AC7ABB">
              <w:rPr>
                <w:sz w:val="18"/>
                <w:szCs w:val="18"/>
                <w:bdr w:val="none" w:sz="0" w:space="0" w:color="auto" w:frame="1"/>
                <w:lang w:val="es-419"/>
              </w:rPr>
              <w:t>9</w:t>
            </w:r>
          </w:p>
        </w:tc>
        <w:tc>
          <w:tcPr>
            <w:tcW w:w="1182" w:type="dxa"/>
          </w:tcPr>
          <w:p w14:paraId="19843938" w14:textId="4E8C0A8A" w:rsidR="00456457" w:rsidRPr="00AC7ABB" w:rsidRDefault="00456457" w:rsidP="001B754B">
            <w:pPr>
              <w:jc w:val="center"/>
              <w:rPr>
                <w:sz w:val="18"/>
                <w:szCs w:val="18"/>
              </w:rPr>
            </w:pPr>
            <w:r w:rsidRPr="00AC7ABB">
              <w:rPr>
                <w:sz w:val="18"/>
                <w:szCs w:val="18"/>
              </w:rPr>
              <w:t>8</w:t>
            </w:r>
          </w:p>
        </w:tc>
        <w:tc>
          <w:tcPr>
            <w:tcW w:w="1182" w:type="dxa"/>
            <w:vMerge/>
          </w:tcPr>
          <w:p w14:paraId="0093D3F1" w14:textId="77777777" w:rsidR="00456457" w:rsidRPr="00AC7ABB" w:rsidRDefault="00456457" w:rsidP="001B754B">
            <w:pPr>
              <w:jc w:val="center"/>
              <w:rPr>
                <w:sz w:val="18"/>
                <w:szCs w:val="18"/>
              </w:rPr>
            </w:pPr>
          </w:p>
        </w:tc>
        <w:tc>
          <w:tcPr>
            <w:tcW w:w="1194" w:type="dxa"/>
          </w:tcPr>
          <w:p w14:paraId="423679AD" w14:textId="798B56C3" w:rsidR="00456457" w:rsidRPr="00AC7ABB" w:rsidRDefault="00456457" w:rsidP="001B754B">
            <w:pPr>
              <w:jc w:val="center"/>
              <w:rPr>
                <w:sz w:val="18"/>
                <w:szCs w:val="18"/>
              </w:rPr>
            </w:pPr>
            <w:r w:rsidRPr="00AC7ABB">
              <w:rPr>
                <w:sz w:val="18"/>
                <w:szCs w:val="18"/>
              </w:rPr>
              <w:t>Pruebas</w:t>
            </w:r>
          </w:p>
        </w:tc>
        <w:tc>
          <w:tcPr>
            <w:tcW w:w="1292" w:type="dxa"/>
          </w:tcPr>
          <w:p w14:paraId="3EE6B35F" w14:textId="3E05C275" w:rsidR="00456457" w:rsidRPr="00AC7ABB" w:rsidRDefault="00B37EFB" w:rsidP="001B754B">
            <w:pPr>
              <w:jc w:val="center"/>
              <w:rPr>
                <w:sz w:val="18"/>
                <w:szCs w:val="18"/>
              </w:rPr>
            </w:pPr>
            <w:r w:rsidRPr="00AC7ABB">
              <w:rPr>
                <w:sz w:val="18"/>
                <w:szCs w:val="18"/>
              </w:rPr>
              <w:t>01/04/21</w:t>
            </w:r>
          </w:p>
        </w:tc>
        <w:tc>
          <w:tcPr>
            <w:tcW w:w="1365" w:type="dxa"/>
          </w:tcPr>
          <w:p w14:paraId="337C1A6E" w14:textId="6D1263B2" w:rsidR="00456457" w:rsidRPr="00AC7ABB" w:rsidRDefault="00B37EFB" w:rsidP="001B754B">
            <w:pPr>
              <w:jc w:val="center"/>
              <w:rPr>
                <w:sz w:val="18"/>
                <w:szCs w:val="18"/>
              </w:rPr>
            </w:pPr>
            <w:r w:rsidRPr="00AC7ABB">
              <w:rPr>
                <w:sz w:val="18"/>
                <w:szCs w:val="18"/>
              </w:rPr>
              <w:t>01/04/21</w:t>
            </w:r>
          </w:p>
        </w:tc>
      </w:tr>
      <w:tr w:rsidR="00934537" w:rsidRPr="00AC7ABB" w14:paraId="78C7D312" w14:textId="77777777" w:rsidTr="00537912">
        <w:trPr>
          <w:trHeight w:val="238"/>
        </w:trPr>
        <w:tc>
          <w:tcPr>
            <w:tcW w:w="4645" w:type="dxa"/>
            <w:gridSpan w:val="4"/>
          </w:tcPr>
          <w:p w14:paraId="03E7238E" w14:textId="7EA381F7" w:rsidR="00934537" w:rsidRPr="00AC7ABB" w:rsidRDefault="00934537" w:rsidP="001B754B">
            <w:pPr>
              <w:jc w:val="center"/>
              <w:rPr>
                <w:sz w:val="18"/>
                <w:szCs w:val="18"/>
              </w:rPr>
            </w:pPr>
            <w:r w:rsidRPr="00AC7ABB">
              <w:rPr>
                <w:sz w:val="18"/>
                <w:szCs w:val="18"/>
              </w:rPr>
              <w:t>Puntos totales: 1752</w:t>
            </w:r>
          </w:p>
        </w:tc>
        <w:tc>
          <w:tcPr>
            <w:tcW w:w="3851" w:type="dxa"/>
            <w:gridSpan w:val="3"/>
          </w:tcPr>
          <w:p w14:paraId="52CF60F7" w14:textId="4ADD4277" w:rsidR="00934537" w:rsidRPr="00AC7ABB" w:rsidRDefault="00934537" w:rsidP="001B754B">
            <w:pPr>
              <w:jc w:val="center"/>
              <w:rPr>
                <w:sz w:val="18"/>
                <w:szCs w:val="18"/>
              </w:rPr>
            </w:pPr>
            <w:r w:rsidRPr="00AC7ABB">
              <w:rPr>
                <w:sz w:val="18"/>
                <w:szCs w:val="18"/>
              </w:rPr>
              <w:t>Planificación: Del 01/06/20 Al 01/04/21</w:t>
            </w:r>
          </w:p>
        </w:tc>
      </w:tr>
    </w:tbl>
    <w:p w14:paraId="7411176E" w14:textId="77777777" w:rsidR="0035324A" w:rsidRPr="00A14027" w:rsidRDefault="0035324A" w:rsidP="0035324A">
      <w:pPr>
        <w:pStyle w:val="Textoindependiente"/>
        <w:spacing w:line="360" w:lineRule="auto"/>
        <w:rPr>
          <w:b/>
          <w:sz w:val="16"/>
        </w:rPr>
      </w:pPr>
      <w:r w:rsidRPr="00A14027">
        <w:rPr>
          <w:b/>
          <w:sz w:val="16"/>
        </w:rPr>
        <w:t xml:space="preserve">Realizado por: </w:t>
      </w:r>
      <w:r w:rsidRPr="00A14027">
        <w:rPr>
          <w:sz w:val="16"/>
        </w:rPr>
        <w:t>W. Aldas y C. Pilataxi, 2020</w:t>
      </w:r>
    </w:p>
    <w:p w14:paraId="78E4181A" w14:textId="7469FB5C" w:rsidR="00613C0C" w:rsidRDefault="00613C0C" w:rsidP="00411B4C">
      <w:pPr>
        <w:spacing w:line="360" w:lineRule="auto"/>
      </w:pPr>
    </w:p>
    <w:p w14:paraId="20DCEE23" w14:textId="7036741B" w:rsidR="00703EED" w:rsidRDefault="0035324A" w:rsidP="009C4808">
      <w:pPr>
        <w:spacing w:line="360" w:lineRule="auto"/>
      </w:pPr>
      <w:r>
        <w:t xml:space="preserve">En la </w:t>
      </w:r>
      <w:r w:rsidRPr="0035324A">
        <w:rPr>
          <w:b/>
        </w:rPr>
        <w:t>Tabla 6-3</w:t>
      </w:r>
      <w:r w:rsidR="00703EED">
        <w:t xml:space="preserve"> se estable </w:t>
      </w:r>
      <w:r w:rsidR="00703EED" w:rsidRPr="00703EED">
        <w:t>Sprint Backlog</w:t>
      </w:r>
      <w:r w:rsidR="00703EED">
        <w:t xml:space="preserve"> del sistema, por lo que para clasificarlos se ha considerado los siguientes campos:</w:t>
      </w:r>
    </w:p>
    <w:p w14:paraId="27E62BF5" w14:textId="3F75791C" w:rsidR="00703EED" w:rsidRPr="00703EED" w:rsidRDefault="00703EED" w:rsidP="002572B4">
      <w:pPr>
        <w:pStyle w:val="Prrafodelista"/>
        <w:numPr>
          <w:ilvl w:val="0"/>
          <w:numId w:val="7"/>
        </w:numPr>
        <w:spacing w:line="360" w:lineRule="auto"/>
        <w:rPr>
          <w:b/>
          <w:bCs/>
        </w:rPr>
      </w:pPr>
      <w:r w:rsidRPr="00703EED">
        <w:rPr>
          <w:b/>
          <w:bCs/>
        </w:rPr>
        <w:t>N° Sprint:</w:t>
      </w:r>
      <w:r>
        <w:rPr>
          <w:b/>
          <w:bCs/>
        </w:rPr>
        <w:t xml:space="preserve"> </w:t>
      </w:r>
      <w:r>
        <w:t>Indica la cantidad de sprints que se han establecido para el cumplimiento del proyecto, en este caso van de 1 a 15.</w:t>
      </w:r>
    </w:p>
    <w:p w14:paraId="18B3ECA2" w14:textId="6A47DB85" w:rsidR="00703EED" w:rsidRPr="00703EED" w:rsidRDefault="00703EED" w:rsidP="002572B4">
      <w:pPr>
        <w:pStyle w:val="Prrafodelista"/>
        <w:numPr>
          <w:ilvl w:val="0"/>
          <w:numId w:val="7"/>
        </w:numPr>
        <w:spacing w:line="360" w:lineRule="auto"/>
        <w:rPr>
          <w:b/>
          <w:bCs/>
        </w:rPr>
      </w:pPr>
      <w:r>
        <w:rPr>
          <w:b/>
          <w:bCs/>
        </w:rPr>
        <w:t xml:space="preserve">ID: </w:t>
      </w:r>
      <w:r>
        <w:t>Representa el identificador de la historia de usuario o técnica con su respectivo número, para cada sprint.</w:t>
      </w:r>
    </w:p>
    <w:p w14:paraId="61BD6C95" w14:textId="2E179869" w:rsidR="00703EED" w:rsidRPr="00703EED" w:rsidRDefault="00703EED" w:rsidP="002572B4">
      <w:pPr>
        <w:pStyle w:val="Prrafodelista"/>
        <w:numPr>
          <w:ilvl w:val="0"/>
          <w:numId w:val="7"/>
        </w:numPr>
        <w:spacing w:line="360" w:lineRule="auto"/>
        <w:rPr>
          <w:b/>
          <w:bCs/>
        </w:rPr>
      </w:pPr>
      <w:r>
        <w:rPr>
          <w:b/>
          <w:bCs/>
        </w:rPr>
        <w:t xml:space="preserve">Esfuerzo: </w:t>
      </w:r>
      <w:r>
        <w:t>Es la cantidad de puntos individuales por historia de usuario o técnica que previamente se ha establecido en el producto backlog.</w:t>
      </w:r>
    </w:p>
    <w:p w14:paraId="5A3EB7E1" w14:textId="62D82128" w:rsidR="00703EED" w:rsidRPr="00DC293F" w:rsidRDefault="00703EED" w:rsidP="002572B4">
      <w:pPr>
        <w:pStyle w:val="Prrafodelista"/>
        <w:numPr>
          <w:ilvl w:val="0"/>
          <w:numId w:val="7"/>
        </w:numPr>
        <w:spacing w:line="360" w:lineRule="auto"/>
        <w:rPr>
          <w:b/>
          <w:bCs/>
        </w:rPr>
      </w:pPr>
      <w:r>
        <w:rPr>
          <w:b/>
          <w:bCs/>
        </w:rPr>
        <w:t xml:space="preserve">Esfuerzo total: </w:t>
      </w:r>
      <w:r>
        <w:t>Es la suma total de los puntos individuales de cada una de las historias, por cada sprint, en total cada sprint tiene un valor de 120</w:t>
      </w:r>
      <w:r w:rsidR="00725221">
        <w:t xml:space="preserve"> puntos</w:t>
      </w:r>
      <w:r>
        <w:t xml:space="preserve">, que representa 15 días laborales, a excepción del sprint 15 el cual únicamente cuenta con </w:t>
      </w:r>
      <w:r w:rsidR="00DC293F">
        <w:t>72 puntos.</w:t>
      </w:r>
    </w:p>
    <w:p w14:paraId="0575D746" w14:textId="753F71AE" w:rsidR="00DC293F" w:rsidRDefault="00DC293F" w:rsidP="002572B4">
      <w:pPr>
        <w:pStyle w:val="Prrafodelista"/>
        <w:numPr>
          <w:ilvl w:val="0"/>
          <w:numId w:val="7"/>
        </w:numPr>
        <w:spacing w:line="360" w:lineRule="auto"/>
        <w:rPr>
          <w:b/>
          <w:bCs/>
        </w:rPr>
      </w:pPr>
      <w:r>
        <w:rPr>
          <w:b/>
          <w:bCs/>
        </w:rPr>
        <w:t xml:space="preserve">Fecha de inicio: </w:t>
      </w:r>
      <w:r>
        <w:t>Representa la fecha de inicialización de cada uno de los sprints.</w:t>
      </w:r>
    </w:p>
    <w:p w14:paraId="42C12111" w14:textId="1DF923F0" w:rsidR="00DC293F" w:rsidRPr="00DC293F" w:rsidRDefault="00DC293F" w:rsidP="002572B4">
      <w:pPr>
        <w:pStyle w:val="Prrafodelista"/>
        <w:numPr>
          <w:ilvl w:val="0"/>
          <w:numId w:val="7"/>
        </w:numPr>
        <w:spacing w:line="360" w:lineRule="auto"/>
        <w:rPr>
          <w:b/>
          <w:bCs/>
        </w:rPr>
      </w:pPr>
      <w:r>
        <w:rPr>
          <w:b/>
          <w:bCs/>
        </w:rPr>
        <w:t xml:space="preserve">Fecha de finalización: </w:t>
      </w:r>
      <w:r>
        <w:t>Representa la fecha de finalización de cada uno de los sprints.</w:t>
      </w:r>
    </w:p>
    <w:p w14:paraId="7F18AF98" w14:textId="67C68204" w:rsidR="00AB050D" w:rsidRDefault="00AB050D" w:rsidP="009C4808">
      <w:pPr>
        <w:spacing w:line="360" w:lineRule="auto"/>
        <w:rPr>
          <w:b/>
          <w:bCs/>
        </w:rPr>
      </w:pPr>
    </w:p>
    <w:p w14:paraId="4576CFD6" w14:textId="2510A3C2" w:rsidR="00D3666D" w:rsidRDefault="00AD090B" w:rsidP="00D3666D">
      <w:pPr>
        <w:pStyle w:val="Ttulo3"/>
        <w:numPr>
          <w:ilvl w:val="2"/>
          <w:numId w:val="2"/>
        </w:numPr>
      </w:pPr>
      <w:bookmarkStart w:id="202" w:name="_Toc77780643"/>
      <w:r>
        <w:t>Plan</w:t>
      </w:r>
      <w:r w:rsidR="00666DCA">
        <w:t xml:space="preserve"> de</w:t>
      </w:r>
      <w:r w:rsidR="00D3666D">
        <w:t xml:space="preserve"> pruebas de software</w:t>
      </w:r>
      <w:bookmarkEnd w:id="202"/>
    </w:p>
    <w:p w14:paraId="03F99E33" w14:textId="3FB8C1CD" w:rsidR="00D3666D" w:rsidRDefault="00D3666D" w:rsidP="00D3666D">
      <w:pPr>
        <w:spacing w:line="360" w:lineRule="auto"/>
        <w:rPr>
          <w:highlight w:val="yellow"/>
        </w:rPr>
      </w:pPr>
    </w:p>
    <w:p w14:paraId="5DFBFF1D" w14:textId="5DC73404" w:rsidR="00666DCA" w:rsidRDefault="00666DCA" w:rsidP="00D3666D">
      <w:pPr>
        <w:spacing w:line="360" w:lineRule="auto"/>
      </w:pPr>
      <w:r>
        <w:t xml:space="preserve">Una metodología de pruebas ofrece los pasos </w:t>
      </w:r>
      <w:r w:rsidR="00C25ED5">
        <w:t xml:space="preserve">a seguir para </w:t>
      </w:r>
      <w:r w:rsidR="00731A82">
        <w:t>probar la funcionalidad</w:t>
      </w:r>
      <w:r w:rsidR="00C25ED5">
        <w:t xml:space="preserve"> de un determinado sistema</w:t>
      </w:r>
      <w:r w:rsidR="00F452D1">
        <w:t>, sin embargo, no existe una rutina específica a la cual debamos regirnos, debido a que cada proyecto tiene sus propios objetivos a cubrir.</w:t>
      </w:r>
      <w:r w:rsidR="00E52EBD">
        <w:t xml:space="preserve"> A pesar de esto, la gran mayoría de metodologías coinciden en que las etapas a considerar como esenciales son la identificación, diseño, construcción, ejecución y comparación de resultados de prueba,</w:t>
      </w:r>
      <w:r w:rsidR="00416A15">
        <w:t xml:space="preserve"> todo esto independientemente</w:t>
      </w:r>
      <w:r w:rsidR="00E52EBD">
        <w:t xml:space="preserve"> de que tipo de prueba se vaya a llevar a cabo</w:t>
      </w:r>
      <w:r w:rsidR="0060658F">
        <w:t>, esta serie de pasos deben ser ejecutados de manera secuencial es decir una a continuación de la otra</w:t>
      </w:r>
      <w:r w:rsidR="00416A15">
        <w:t xml:space="preserve"> y en orden</w:t>
      </w:r>
      <w:r w:rsidR="00E52EBD">
        <w:t>. Una vez que se tiene claro la secuencia de tareas por hacer, lo siguiente es identificar los denominados artefactos de prueba, que son herramientas que permiten ejecutar todo el proceso</w:t>
      </w:r>
      <w:r w:rsidR="002428D1">
        <w:t xml:space="preserve"> planteado</w:t>
      </w:r>
      <w:r w:rsidR="00E52EBD">
        <w:t xml:space="preserve">. </w:t>
      </w:r>
    </w:p>
    <w:p w14:paraId="2F9487D3" w14:textId="07212714" w:rsidR="0086255A" w:rsidRDefault="002C0F99" w:rsidP="00D3666D">
      <w:pPr>
        <w:spacing w:line="360" w:lineRule="auto"/>
      </w:pPr>
      <w:r>
        <w:t>Los artefactos al igual que las metodologías pueden variar de proyecto a proyecto, si</w:t>
      </w:r>
      <w:r w:rsidR="0086255A">
        <w:t>n embargo, lo</w:t>
      </w:r>
      <w:r>
        <w:t>s que se consideran indisp</w:t>
      </w:r>
      <w:r w:rsidR="002F0C7D">
        <w:t>ensables son, el plan de pruebas</w:t>
      </w:r>
      <w:r>
        <w:t>, los casos de pru</w:t>
      </w:r>
      <w:r w:rsidR="002F0C7D">
        <w:t>eba</w:t>
      </w:r>
      <w:r>
        <w:t xml:space="preserve">, </w:t>
      </w:r>
      <w:r w:rsidR="002F0C7D">
        <w:t>los scripts de prueba, las suites de prueba, los datos de pru</w:t>
      </w:r>
      <w:r w:rsidR="0086255A">
        <w:t>eba y el informe de resultados.</w:t>
      </w:r>
    </w:p>
    <w:p w14:paraId="1DE4D7E6" w14:textId="02047511" w:rsidR="0086255A" w:rsidRDefault="002428D1" w:rsidP="00D3666D">
      <w:pPr>
        <w:spacing w:line="360" w:lineRule="auto"/>
      </w:pPr>
      <w:r>
        <w:t>Partiendo de esta</w:t>
      </w:r>
      <w:r w:rsidR="0086255A">
        <w:t>s especificaciones, lo siguiente es establecer el tipo de pruebas que se quieran re</w:t>
      </w:r>
      <w:r>
        <w:t>alizar y de acuerdo al modelo V</w:t>
      </w:r>
      <w:r w:rsidR="00416A15">
        <w:t>,</w:t>
      </w:r>
      <w:r w:rsidR="0086255A">
        <w:t xml:space="preserve"> el cual es el más utilizado dentro del ámbito del testing, existen   </w:t>
      </w:r>
      <w:r w:rsidR="0041384C">
        <w:t xml:space="preserve">las pruebas de </w:t>
      </w:r>
      <w:r w:rsidR="0086255A">
        <w:t xml:space="preserve">unidad, integración, </w:t>
      </w:r>
      <w:r w:rsidR="0041384C">
        <w:t xml:space="preserve">sistema y </w:t>
      </w:r>
      <w:r w:rsidR="0086255A">
        <w:t>aceptación</w:t>
      </w:r>
      <w:r w:rsidR="0041384C">
        <w:t>, los cuales a su vez se correspo</w:t>
      </w:r>
      <w:r>
        <w:t xml:space="preserve">nden a las distintas etapas de la metodología de </w:t>
      </w:r>
      <w:r w:rsidR="0041384C">
        <w:t xml:space="preserve">desarrollo de software. </w:t>
      </w:r>
    </w:p>
    <w:p w14:paraId="37C75459" w14:textId="334CBA64" w:rsidR="0033659A" w:rsidRDefault="0033659A" w:rsidP="0033659A">
      <w:pPr>
        <w:spacing w:line="360" w:lineRule="auto"/>
      </w:pPr>
      <w:r>
        <w:t xml:space="preserve">Con la finalidad de demostrar el uso de la </w:t>
      </w:r>
      <w:r w:rsidR="00DB698D">
        <w:t>metodología</w:t>
      </w:r>
      <w:r>
        <w:t xml:space="preserve"> con los respectivos artefactos de prueba anteriormente descritos y tomando como base el modelo V, se ha establecido realizar las pruebas unitarias al sistema de gestión de información de los procesos administrativos de la escuela de conducción profesional Conduespoch E.P., este tipo de pruebas </w:t>
      </w:r>
      <w:r w:rsidR="009F7F3E">
        <w:t xml:space="preserve">ha sido escogido </w:t>
      </w:r>
      <w:r>
        <w:t>debido a su facilidad y rapidez de desarrollo, ejecución y documentación</w:t>
      </w:r>
      <w:r w:rsidR="009F7F3E">
        <w:t>, en comparación a</w:t>
      </w:r>
      <w:r>
        <w:t xml:space="preserve"> otros tipos, que aparte de eso necesitan recursos tecnológicos más específicos de lo cual no disponemos.</w:t>
      </w:r>
    </w:p>
    <w:p w14:paraId="06A4B3DD" w14:textId="4E2F8243" w:rsidR="005B3DAB" w:rsidRDefault="00416A15" w:rsidP="009C4808">
      <w:pPr>
        <w:spacing w:line="360" w:lineRule="auto"/>
      </w:pPr>
      <w:r>
        <w:t xml:space="preserve">Los artefactos </w:t>
      </w:r>
      <w:r w:rsidR="0033659A">
        <w:t xml:space="preserve">establecidos </w:t>
      </w:r>
      <w:r w:rsidR="009F7F3E">
        <w:t xml:space="preserve">a realizar </w:t>
      </w:r>
      <w:r w:rsidR="0033659A">
        <w:t xml:space="preserve">son, el plan de pruebas en cual se detallan de manera descriptiva </w:t>
      </w:r>
      <w:r>
        <w:t>sobre las características a cumplir</w:t>
      </w:r>
      <w:r w:rsidR="0033659A">
        <w:t xml:space="preserve">, </w:t>
      </w:r>
      <w:r w:rsidR="00DB698D">
        <w:t>lo siguiente son los casos de prueba que son denominados</w:t>
      </w:r>
      <w:r w:rsidR="0033659A">
        <w:t xml:space="preserve"> conjunto de condiciones a superar por una funcionalidad, el script de prueba que</w:t>
      </w:r>
      <w:r>
        <w:t xml:space="preserve"> es la cantidad</w:t>
      </w:r>
      <w:r w:rsidR="00DB698D">
        <w:t xml:space="preserve"> de instrucciones</w:t>
      </w:r>
      <w:r w:rsidR="0033659A">
        <w:t xml:space="preserve"> </w:t>
      </w:r>
      <w:r w:rsidR="00DB698D">
        <w:t>p</w:t>
      </w:r>
      <w:r w:rsidR="0033659A">
        <w:t>ara pr</w:t>
      </w:r>
      <w:r w:rsidR="00DB698D">
        <w:t xml:space="preserve">obar un recurso en específico, </w:t>
      </w:r>
      <w:r w:rsidR="0033659A">
        <w:t>la suite de prueba que es el</w:t>
      </w:r>
      <w:r>
        <w:t xml:space="preserve"> total</w:t>
      </w:r>
      <w:r w:rsidR="00DB698D">
        <w:t xml:space="preserve"> de varios casos de prueba, </w:t>
      </w:r>
      <w:r w:rsidR="0033659A">
        <w:t xml:space="preserve">los datos de prueba que son introducidos a cada </w:t>
      </w:r>
      <w:r>
        <w:t>caso</w:t>
      </w:r>
      <w:r w:rsidR="0033659A">
        <w:t xml:space="preserve"> de prueba con el fi</w:t>
      </w:r>
      <w:r w:rsidR="00DB698D">
        <w:t>n de evaluar la funcionalidad y finalmente el inform</w:t>
      </w:r>
      <w:r w:rsidR="005B3DAB">
        <w:t>e de resultados</w:t>
      </w:r>
      <w:r w:rsidR="009F7F3E">
        <w:t xml:space="preserve"> obtenidos</w:t>
      </w:r>
      <w:r w:rsidR="005B3DAB">
        <w:t xml:space="preserve">. </w:t>
      </w:r>
    </w:p>
    <w:p w14:paraId="4B2BA316" w14:textId="33ED142C" w:rsidR="00416A15" w:rsidRDefault="009F7F3E" w:rsidP="009C4808">
      <w:pPr>
        <w:spacing w:line="360" w:lineRule="auto"/>
      </w:pPr>
      <w:r>
        <w:t>Los casos de prueba</w:t>
      </w:r>
      <w:r w:rsidR="00416A15" w:rsidRPr="00416A15">
        <w:t xml:space="preserve"> planteadas pertenecen únicamente a los requerimientos funcionales del sistema, los cuales en su mayoría son de tipo ingresar, listar, modificar y eliminar datos dentro de todo el sistema. Por otro lado,</w:t>
      </w:r>
      <w:r w:rsidR="00416A15">
        <w:t xml:space="preserve"> </w:t>
      </w:r>
    </w:p>
    <w:p w14:paraId="193EE124" w14:textId="77777777" w:rsidR="00E608A6" w:rsidRDefault="00E608A6" w:rsidP="009C4808">
      <w:pPr>
        <w:spacing w:line="360" w:lineRule="auto"/>
      </w:pPr>
      <w:r>
        <w:t xml:space="preserve">La manera más simple de verificar el funcionamiento de una prueba unitaria es midiendo la cobertura de código, el cual es una técnica que consiste en analizar la cantidad de líneas de código que se está y no se está probando dentro de una funcionalidad. La cobertura de código por lo general se expresa en un porcentaje que va de 0 a 100, sin embargo, que una prueba cubra el 100% de las líneas de código no significa que no tenga errores, pero es una forma rápida de obtener un informe detallado de la situación. </w:t>
      </w:r>
    </w:p>
    <w:p w14:paraId="28C1DCE4" w14:textId="6F828A24" w:rsidR="004009A5" w:rsidRDefault="00DB698D" w:rsidP="009C4808">
      <w:pPr>
        <w:spacing w:line="360" w:lineRule="auto"/>
      </w:pPr>
      <w:r w:rsidRPr="004009A5">
        <w:t xml:space="preserve">Para la realización de las </w:t>
      </w:r>
      <w:r w:rsidR="00F13BAD">
        <w:t>pruebas unitarias se emplea</w:t>
      </w:r>
      <w:r w:rsidRPr="004009A5">
        <w:t xml:space="preserve"> el Framework Jest, el cual nos permite escribir, ejecutar y documentar cada una de las pruebas</w:t>
      </w:r>
      <w:r w:rsidR="00E608A6">
        <w:t xml:space="preserve">, esto incluye la obtención de la cobertura de código de cada una de las pruebas realizadas. </w:t>
      </w:r>
    </w:p>
    <w:p w14:paraId="7DFA7658" w14:textId="77777777" w:rsidR="00E608A6" w:rsidRDefault="00E608A6" w:rsidP="009C4808">
      <w:pPr>
        <w:spacing w:line="360" w:lineRule="auto"/>
      </w:pPr>
    </w:p>
    <w:p w14:paraId="1AF72249" w14:textId="6B838162" w:rsidR="002428D1" w:rsidRDefault="001C39E1" w:rsidP="004009A5">
      <w:pPr>
        <w:pStyle w:val="Ttulo4"/>
        <w:numPr>
          <w:ilvl w:val="3"/>
          <w:numId w:val="2"/>
        </w:numPr>
      </w:pPr>
      <w:bookmarkStart w:id="203" w:name="_Toc77780644"/>
      <w:r>
        <w:t>Alcance</w:t>
      </w:r>
      <w:bookmarkEnd w:id="203"/>
    </w:p>
    <w:p w14:paraId="4B15FB34" w14:textId="05A10CC8" w:rsidR="00202C16" w:rsidRDefault="00202C16" w:rsidP="00202C16"/>
    <w:p w14:paraId="092EFD2D" w14:textId="1328E732" w:rsidR="001C39E1" w:rsidRDefault="001C39E1" w:rsidP="001C39E1">
      <w:pPr>
        <w:pStyle w:val="Prrafodelista"/>
        <w:numPr>
          <w:ilvl w:val="0"/>
          <w:numId w:val="7"/>
        </w:numPr>
      </w:pPr>
      <w:r>
        <w:t>Este plan aplica para probar el desarrollo del sistema de gestión de información administrativa de la escuela de conducción profesional Conduespoch E.P en su primera versión.</w:t>
      </w:r>
    </w:p>
    <w:p w14:paraId="6E6ED470" w14:textId="7FEAD221" w:rsidR="004009A5" w:rsidRDefault="001C39E1" w:rsidP="001C39E1">
      <w:pPr>
        <w:pStyle w:val="Prrafodelista"/>
        <w:numPr>
          <w:ilvl w:val="0"/>
          <w:numId w:val="7"/>
        </w:numPr>
      </w:pPr>
      <w:r>
        <w:t>Este plan aplica únicamente para el desarrollo de las funcionalidades planteadas por el usuario</w:t>
      </w:r>
      <w:r w:rsidR="008B7726">
        <w:t>, los cuales por lo general son ingresar, listar, actualizar y eliminar datos</w:t>
      </w:r>
      <w:r>
        <w:t>.</w:t>
      </w:r>
    </w:p>
    <w:p w14:paraId="49FDB2F5" w14:textId="391E32DB" w:rsidR="006F3532" w:rsidRDefault="001C39E1" w:rsidP="006F3532">
      <w:pPr>
        <w:pStyle w:val="Prrafodelista"/>
        <w:numPr>
          <w:ilvl w:val="0"/>
          <w:numId w:val="7"/>
        </w:numPr>
      </w:pPr>
      <w:r>
        <w:t>Las pruebas establecidas dentro de este plan, son las pruebas unitarias</w:t>
      </w:r>
      <w:r w:rsidR="006F3532">
        <w:t>, los cuales son un tipo de prueba de caja blanca.</w:t>
      </w:r>
    </w:p>
    <w:p w14:paraId="0C3101CD" w14:textId="016EEE9F" w:rsidR="006F3532" w:rsidRDefault="006F3532" w:rsidP="006F3532">
      <w:pPr>
        <w:pStyle w:val="Prrafodelista"/>
        <w:numPr>
          <w:ilvl w:val="0"/>
          <w:numId w:val="7"/>
        </w:numPr>
      </w:pPr>
      <w:r>
        <w:t xml:space="preserve">No se realizará </w:t>
      </w:r>
      <w:r w:rsidR="008B7726">
        <w:t xml:space="preserve">ningún </w:t>
      </w:r>
      <w:r>
        <w:t xml:space="preserve">otro tipo de </w:t>
      </w:r>
      <w:r w:rsidR="008B7726">
        <w:t>pruebas ya sean de caja blanca, caja negra o caja gris, debido a que no se cuenta con los recursos necesarios para llevarlos a cabo.</w:t>
      </w:r>
    </w:p>
    <w:p w14:paraId="16D76D59" w14:textId="77777777" w:rsidR="006F3532" w:rsidRDefault="006F3532" w:rsidP="006F3532">
      <w:pPr>
        <w:spacing w:line="360" w:lineRule="auto"/>
      </w:pPr>
    </w:p>
    <w:p w14:paraId="06AC8714" w14:textId="677A4688" w:rsidR="006F3532" w:rsidRDefault="00FE6AF9" w:rsidP="006F3532">
      <w:pPr>
        <w:pStyle w:val="Ttulo4"/>
        <w:numPr>
          <w:ilvl w:val="3"/>
          <w:numId w:val="2"/>
        </w:numPr>
      </w:pPr>
      <w:bookmarkStart w:id="204" w:name="_Toc77780645"/>
      <w:r>
        <w:t>Ítems</w:t>
      </w:r>
      <w:r w:rsidR="006F3532">
        <w:t xml:space="preserve"> a probar</w:t>
      </w:r>
      <w:bookmarkEnd w:id="204"/>
    </w:p>
    <w:p w14:paraId="0AD2732D" w14:textId="16530375" w:rsidR="00254693" w:rsidRDefault="00254693" w:rsidP="006F3532">
      <w:pPr>
        <w:spacing w:line="360" w:lineRule="auto"/>
      </w:pPr>
    </w:p>
    <w:p w14:paraId="4B1D57B4" w14:textId="32E44DB0" w:rsidR="00254693" w:rsidRDefault="00254693" w:rsidP="006F3532">
      <w:pPr>
        <w:spacing w:line="360" w:lineRule="auto"/>
      </w:pPr>
      <w:r>
        <w:t xml:space="preserve">Las pruebas unitarias al ser un tipo de pruebas de caja blanca, necesitan estar ser ejecutadas en un ambiente previamente configurada para dicho propósito. La configuración </w:t>
      </w:r>
      <w:r w:rsidR="00565C78">
        <w:t>requerida se detalla a continuación:</w:t>
      </w:r>
    </w:p>
    <w:p w14:paraId="7B85195F" w14:textId="09D49ED7" w:rsidR="00565C78" w:rsidRDefault="00565C78" w:rsidP="00565C78">
      <w:pPr>
        <w:pStyle w:val="Prrafodelista"/>
        <w:numPr>
          <w:ilvl w:val="0"/>
          <w:numId w:val="7"/>
        </w:numPr>
        <w:spacing w:line="360" w:lineRule="auto"/>
      </w:pPr>
      <w:r>
        <w:t>Tener una versión del sistema cargada y levantada en un servidor de manera local con las respectivas pruebas a desarrollar.</w:t>
      </w:r>
    </w:p>
    <w:p w14:paraId="3CDE57BA" w14:textId="0C2AB67F" w:rsidR="00565C78" w:rsidRDefault="00565C78" w:rsidP="00565C78">
      <w:pPr>
        <w:pStyle w:val="Prrafodelista"/>
        <w:numPr>
          <w:ilvl w:val="0"/>
          <w:numId w:val="7"/>
        </w:numPr>
        <w:spacing w:line="360" w:lineRule="auto"/>
      </w:pPr>
      <w:r>
        <w:t xml:space="preserve">Haber instalado previamente el entorno de desarrollo Node js, el cual </w:t>
      </w:r>
      <w:r w:rsidR="00B26595">
        <w:t>incluye todas las dependencias necesarias para el soporte de React js.</w:t>
      </w:r>
    </w:p>
    <w:p w14:paraId="06297AE3" w14:textId="4B9D11F2" w:rsidR="00565C78" w:rsidRDefault="00565C78" w:rsidP="00565C78">
      <w:pPr>
        <w:pStyle w:val="Prrafodelista"/>
        <w:numPr>
          <w:ilvl w:val="0"/>
          <w:numId w:val="7"/>
        </w:numPr>
        <w:spacing w:line="360" w:lineRule="auto"/>
      </w:pPr>
      <w:r>
        <w:t>Haber instalado previamente la librería Jest en el entorno local, ya sea por medio del archivo de dependencias del mismo proyecto o de manera remota.</w:t>
      </w:r>
    </w:p>
    <w:p w14:paraId="07B11C2D" w14:textId="474CF87D" w:rsidR="006C7DC6" w:rsidRDefault="00565C78" w:rsidP="006F3532">
      <w:pPr>
        <w:pStyle w:val="Prrafodelista"/>
        <w:numPr>
          <w:ilvl w:val="0"/>
          <w:numId w:val="7"/>
        </w:numPr>
        <w:spacing w:line="360" w:lineRule="auto"/>
      </w:pPr>
      <w:r>
        <w:t>Disponibilidad de una consola de comandos que permita iniciar el proceso de pruebas automatizadas mediante el comando correspondiente.</w:t>
      </w:r>
    </w:p>
    <w:p w14:paraId="53A49A65" w14:textId="1821921D" w:rsidR="00254693" w:rsidRDefault="006C7DC6" w:rsidP="006F3532">
      <w:pPr>
        <w:spacing w:line="360" w:lineRule="auto"/>
      </w:pPr>
      <w:r>
        <w:t xml:space="preserve">Cada caso de prueba planteado en este trabajo tiene su propia pre-condición, post-condición y el resultado esperado. Además, se debe tomar en cuenta que para el desarrollo de las pruebas se ha hecho uso de mocks para simular el ingreso de datos </w:t>
      </w:r>
      <w:r w:rsidR="00AB620D">
        <w:t xml:space="preserve">en </w:t>
      </w:r>
      <w:r>
        <w:t>su correspondiente evaluación</w:t>
      </w:r>
      <w:r w:rsidR="00432828">
        <w:t>, básicamente los mocks representan datos falsos, es decir que no alteran los registros reales del sistema</w:t>
      </w:r>
      <w:r>
        <w:t xml:space="preserve">. A </w:t>
      </w:r>
      <w:r w:rsidR="0026656A">
        <w:t xml:space="preserve">continuación, en la </w:t>
      </w:r>
      <w:r w:rsidR="0026656A" w:rsidRPr="0026656A">
        <w:rPr>
          <w:b/>
        </w:rPr>
        <w:t>Tabla 7-3</w:t>
      </w:r>
      <w:r w:rsidR="00254693">
        <w:t>, se detallan los casos de pruebas identificados por cada historia de usuario</w:t>
      </w:r>
      <w:r w:rsidR="00E41F2E">
        <w:t>, los cuales se han llevado a cabo durante los Sprints planteados en la metodología Scrum</w:t>
      </w:r>
      <w:r w:rsidR="00254693">
        <w:t xml:space="preserve">. </w:t>
      </w:r>
    </w:p>
    <w:p w14:paraId="77EE820A" w14:textId="77777777" w:rsidR="00144EED" w:rsidRPr="00FE6AF9" w:rsidRDefault="00144EED" w:rsidP="006F3532">
      <w:pPr>
        <w:spacing w:line="360" w:lineRule="auto"/>
      </w:pPr>
    </w:p>
    <w:p w14:paraId="7C56C4DF" w14:textId="2232B4CE" w:rsidR="00B959D4" w:rsidRPr="00B959D4" w:rsidRDefault="00B959D4" w:rsidP="00B959D4">
      <w:pPr>
        <w:pStyle w:val="Descripcin"/>
        <w:keepNext/>
        <w:rPr>
          <w:b w:val="0"/>
        </w:rPr>
      </w:pPr>
      <w:r>
        <w:t xml:space="preserve">Tabla </w:t>
      </w:r>
      <w:r w:rsidR="00B26E9E">
        <w:fldChar w:fldCharType="begin"/>
      </w:r>
      <w:r w:rsidR="00B26E9E">
        <w:instrText xml:space="preserve"> SEQ Tabla__ \* ARABIC </w:instrText>
      </w:r>
      <w:r w:rsidR="00B26E9E">
        <w:fldChar w:fldCharType="separate"/>
      </w:r>
      <w:r w:rsidR="00504470">
        <w:rPr>
          <w:noProof/>
        </w:rPr>
        <w:t>7</w:t>
      </w:r>
      <w:r w:rsidR="00B26E9E">
        <w:fldChar w:fldCharType="end"/>
      </w:r>
      <w:r>
        <w:t xml:space="preserve">-3: </w:t>
      </w:r>
      <w:r w:rsidR="00207E02">
        <w:rPr>
          <w:b w:val="0"/>
        </w:rPr>
        <w:t>Definición de c</w:t>
      </w:r>
      <w:r>
        <w:rPr>
          <w:b w:val="0"/>
        </w:rPr>
        <w:t>asos de prueba por historia de usuario</w:t>
      </w:r>
    </w:p>
    <w:tbl>
      <w:tblPr>
        <w:tblStyle w:val="Tablaconcuadrcula"/>
        <w:tblpPr w:leftFromText="141" w:rightFromText="141" w:vertAnchor="text" w:tblpY="1"/>
        <w:tblOverlap w:val="never"/>
        <w:tblW w:w="8221" w:type="dxa"/>
        <w:tblLook w:val="04A0" w:firstRow="1" w:lastRow="0" w:firstColumn="1" w:lastColumn="0" w:noHBand="0" w:noVBand="1"/>
      </w:tblPr>
      <w:tblGrid>
        <w:gridCol w:w="2967"/>
        <w:gridCol w:w="430"/>
        <w:gridCol w:w="4824"/>
      </w:tblGrid>
      <w:tr w:rsidR="001E2730" w:rsidRPr="001E2730" w14:paraId="595B57C1" w14:textId="77777777" w:rsidTr="008A7FF6">
        <w:tc>
          <w:tcPr>
            <w:tcW w:w="2967" w:type="dxa"/>
          </w:tcPr>
          <w:p w14:paraId="3B5D9775" w14:textId="35556046" w:rsidR="001E2730" w:rsidRPr="001E2730" w:rsidRDefault="001E2730" w:rsidP="008A7FF6">
            <w:pPr>
              <w:spacing w:line="360" w:lineRule="auto"/>
              <w:jc w:val="center"/>
              <w:textAlignment w:val="baseline"/>
              <w:rPr>
                <w:b/>
                <w:bCs/>
                <w:sz w:val="18"/>
                <w:szCs w:val="18"/>
                <w:bdr w:val="none" w:sz="0" w:space="0" w:color="auto" w:frame="1"/>
                <w:lang w:val="es-419"/>
              </w:rPr>
            </w:pPr>
            <w:r>
              <w:rPr>
                <w:b/>
                <w:bCs/>
                <w:sz w:val="18"/>
                <w:szCs w:val="18"/>
                <w:bdr w:val="none" w:sz="0" w:space="0" w:color="auto" w:frame="1"/>
                <w:lang w:val="es-419"/>
              </w:rPr>
              <w:t>Historias de usuario</w:t>
            </w:r>
          </w:p>
        </w:tc>
        <w:tc>
          <w:tcPr>
            <w:tcW w:w="430" w:type="dxa"/>
          </w:tcPr>
          <w:p w14:paraId="10882AFD" w14:textId="4B4C706F" w:rsidR="001E2730" w:rsidRPr="001E2730" w:rsidRDefault="001E2730" w:rsidP="008A7FF6">
            <w:pPr>
              <w:spacing w:line="360" w:lineRule="auto"/>
              <w:jc w:val="center"/>
              <w:textAlignment w:val="baseline"/>
              <w:rPr>
                <w:b/>
                <w:bCs/>
                <w:sz w:val="18"/>
                <w:szCs w:val="18"/>
                <w:bdr w:val="none" w:sz="0" w:space="0" w:color="auto" w:frame="1"/>
                <w:lang w:val="es-419"/>
              </w:rPr>
            </w:pPr>
            <w:r>
              <w:rPr>
                <w:b/>
                <w:bCs/>
                <w:sz w:val="18"/>
                <w:szCs w:val="18"/>
                <w:bdr w:val="none" w:sz="0" w:space="0" w:color="auto" w:frame="1"/>
                <w:lang w:val="es-419"/>
              </w:rPr>
              <w:t>#</w:t>
            </w:r>
          </w:p>
        </w:tc>
        <w:tc>
          <w:tcPr>
            <w:tcW w:w="4824" w:type="dxa"/>
          </w:tcPr>
          <w:p w14:paraId="52E5EA53" w14:textId="6CDFDC35" w:rsidR="001E2730" w:rsidRPr="001E2730" w:rsidRDefault="001E2730" w:rsidP="008A7FF6">
            <w:pPr>
              <w:spacing w:line="360" w:lineRule="auto"/>
              <w:jc w:val="center"/>
              <w:textAlignment w:val="baseline"/>
              <w:rPr>
                <w:b/>
                <w:bCs/>
                <w:sz w:val="18"/>
                <w:szCs w:val="18"/>
                <w:bdr w:val="none" w:sz="0" w:space="0" w:color="auto" w:frame="1"/>
                <w:lang w:val="es-419"/>
              </w:rPr>
            </w:pPr>
            <w:r>
              <w:rPr>
                <w:b/>
                <w:bCs/>
                <w:sz w:val="18"/>
                <w:szCs w:val="18"/>
                <w:bdr w:val="none" w:sz="0" w:space="0" w:color="auto" w:frame="1"/>
                <w:lang w:val="es-419"/>
              </w:rPr>
              <w:t>Casos de prueba</w:t>
            </w:r>
          </w:p>
        </w:tc>
      </w:tr>
      <w:tr w:rsidR="00294267" w:rsidRPr="001E2730" w14:paraId="2E0ADF77" w14:textId="77777777" w:rsidTr="008A7FF6">
        <w:trPr>
          <w:trHeight w:val="288"/>
        </w:trPr>
        <w:tc>
          <w:tcPr>
            <w:tcW w:w="2967" w:type="dxa"/>
            <w:vMerge w:val="restart"/>
          </w:tcPr>
          <w:p w14:paraId="2F4EAE24" w14:textId="612FB9D3" w:rsidR="00294267" w:rsidRPr="001E2730" w:rsidRDefault="00294267" w:rsidP="008A7FF6">
            <w:pPr>
              <w:spacing w:line="360" w:lineRule="auto"/>
              <w:textAlignment w:val="baseline"/>
              <w:rPr>
                <w:bCs/>
                <w:sz w:val="18"/>
                <w:szCs w:val="18"/>
                <w:bdr w:val="none" w:sz="0" w:space="0" w:color="auto" w:frame="1"/>
                <w:lang w:val="es-419"/>
              </w:rPr>
            </w:pPr>
            <w:r w:rsidRPr="001E2730">
              <w:rPr>
                <w:b/>
                <w:sz w:val="18"/>
                <w:szCs w:val="18"/>
              </w:rPr>
              <w:t>HU-01</w:t>
            </w:r>
            <w:r>
              <w:rPr>
                <w:sz w:val="18"/>
                <w:szCs w:val="18"/>
              </w:rPr>
              <w:t xml:space="preserve"> </w:t>
            </w:r>
            <w:r w:rsidRPr="001E2730">
              <w:rPr>
                <w:sz w:val="18"/>
                <w:szCs w:val="18"/>
              </w:rPr>
              <w:t>Autenticación de los usuarios por número de cédula y contraseña</w:t>
            </w:r>
            <w:r>
              <w:rPr>
                <w:sz w:val="18"/>
                <w:szCs w:val="18"/>
              </w:rPr>
              <w:t xml:space="preserve">. </w:t>
            </w:r>
            <w:r w:rsidR="0007174C">
              <w:rPr>
                <w:b/>
                <w:sz w:val="18"/>
                <w:szCs w:val="18"/>
              </w:rPr>
              <w:t>Sprint 2</w:t>
            </w:r>
          </w:p>
        </w:tc>
        <w:tc>
          <w:tcPr>
            <w:tcW w:w="430" w:type="dxa"/>
          </w:tcPr>
          <w:p w14:paraId="787B5764" w14:textId="4C601ED3" w:rsidR="00294267" w:rsidRPr="001E2730" w:rsidRDefault="00294267"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2ED4A000" w14:textId="7ACF8B0F" w:rsidR="00294267" w:rsidRPr="001E2730" w:rsidRDefault="00AC5B3F"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envío del</w:t>
            </w:r>
            <w:r w:rsidR="00F50ED8">
              <w:rPr>
                <w:bCs/>
                <w:sz w:val="18"/>
                <w:szCs w:val="18"/>
                <w:bdr w:val="none" w:sz="0" w:space="0" w:color="auto" w:frame="1"/>
                <w:lang w:val="es-419"/>
              </w:rPr>
              <w:t xml:space="preserve"> formulario de autenticación</w:t>
            </w:r>
          </w:p>
        </w:tc>
      </w:tr>
      <w:tr w:rsidR="00294267" w:rsidRPr="001E2730" w14:paraId="764533DB" w14:textId="77777777" w:rsidTr="008A7FF6">
        <w:trPr>
          <w:trHeight w:val="276"/>
        </w:trPr>
        <w:tc>
          <w:tcPr>
            <w:tcW w:w="2967" w:type="dxa"/>
            <w:vMerge/>
          </w:tcPr>
          <w:p w14:paraId="703FEA57" w14:textId="77777777" w:rsidR="00294267" w:rsidRPr="001E2730" w:rsidRDefault="00294267" w:rsidP="008A7FF6">
            <w:pPr>
              <w:spacing w:line="360" w:lineRule="auto"/>
              <w:textAlignment w:val="baseline"/>
              <w:rPr>
                <w:b/>
                <w:sz w:val="18"/>
                <w:szCs w:val="18"/>
              </w:rPr>
            </w:pPr>
          </w:p>
        </w:tc>
        <w:tc>
          <w:tcPr>
            <w:tcW w:w="430" w:type="dxa"/>
          </w:tcPr>
          <w:p w14:paraId="5F0DFF12" w14:textId="7AC5ED8B" w:rsidR="00294267" w:rsidRPr="001E2730" w:rsidRDefault="00294267"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36FF2BEF" w14:textId="0F82BB02" w:rsidR="00294267" w:rsidRPr="001E2730" w:rsidRDefault="004D7C4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w:t>
            </w:r>
            <w:r w:rsidR="00AC5B3F">
              <w:rPr>
                <w:bCs/>
                <w:sz w:val="18"/>
                <w:szCs w:val="18"/>
                <w:bdr w:val="none" w:sz="0" w:space="0" w:color="auto" w:frame="1"/>
                <w:lang w:val="es-419"/>
              </w:rPr>
              <w:t>ejecute la función reductora de autenticación de usuarios</w:t>
            </w:r>
          </w:p>
        </w:tc>
      </w:tr>
      <w:tr w:rsidR="004D7C4D" w:rsidRPr="001E2730" w14:paraId="7BF32504" w14:textId="77777777" w:rsidTr="008A7FF6">
        <w:trPr>
          <w:trHeight w:val="276"/>
        </w:trPr>
        <w:tc>
          <w:tcPr>
            <w:tcW w:w="2967" w:type="dxa"/>
            <w:vMerge/>
          </w:tcPr>
          <w:p w14:paraId="5F8E8176" w14:textId="77777777" w:rsidR="004D7C4D" w:rsidRPr="001E2730" w:rsidRDefault="004D7C4D" w:rsidP="008A7FF6">
            <w:pPr>
              <w:spacing w:line="360" w:lineRule="auto"/>
              <w:textAlignment w:val="baseline"/>
              <w:rPr>
                <w:b/>
                <w:sz w:val="18"/>
                <w:szCs w:val="18"/>
              </w:rPr>
            </w:pPr>
          </w:p>
        </w:tc>
        <w:tc>
          <w:tcPr>
            <w:tcW w:w="430" w:type="dxa"/>
          </w:tcPr>
          <w:p w14:paraId="7909737D" w14:textId="7F9E95C6" w:rsidR="004D7C4D" w:rsidRDefault="004D7C4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7AA08AA0" w14:textId="01E4D66D" w:rsidR="004D7C4D" w:rsidRDefault="004D7C4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el token devuelto se aloje en el localstorage del navegador</w:t>
            </w:r>
          </w:p>
        </w:tc>
      </w:tr>
      <w:tr w:rsidR="004D7C4D" w:rsidRPr="001E2730" w14:paraId="442036A1" w14:textId="77777777" w:rsidTr="008A7FF6">
        <w:trPr>
          <w:trHeight w:val="276"/>
        </w:trPr>
        <w:tc>
          <w:tcPr>
            <w:tcW w:w="2967" w:type="dxa"/>
            <w:vMerge/>
          </w:tcPr>
          <w:p w14:paraId="084A2A80" w14:textId="77777777" w:rsidR="004D7C4D" w:rsidRPr="001E2730" w:rsidRDefault="004D7C4D" w:rsidP="008A7FF6">
            <w:pPr>
              <w:spacing w:line="360" w:lineRule="auto"/>
              <w:textAlignment w:val="baseline"/>
              <w:rPr>
                <w:b/>
                <w:sz w:val="18"/>
                <w:szCs w:val="18"/>
              </w:rPr>
            </w:pPr>
          </w:p>
        </w:tc>
        <w:tc>
          <w:tcPr>
            <w:tcW w:w="430" w:type="dxa"/>
          </w:tcPr>
          <w:p w14:paraId="204D1B70" w14:textId="25AD75F0" w:rsidR="004D7C4D" w:rsidRDefault="004D7C4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4</w:t>
            </w:r>
          </w:p>
        </w:tc>
        <w:tc>
          <w:tcPr>
            <w:tcW w:w="4824" w:type="dxa"/>
          </w:tcPr>
          <w:p w14:paraId="49224E3C" w14:textId="54DBA5FC" w:rsidR="004D7C4D" w:rsidRDefault="004D7C4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w:t>
            </w:r>
            <w:r w:rsidR="00810920">
              <w:rPr>
                <w:bCs/>
                <w:sz w:val="18"/>
                <w:szCs w:val="18"/>
                <w:bdr w:val="none" w:sz="0" w:space="0" w:color="auto" w:frame="1"/>
                <w:lang w:val="es-419"/>
              </w:rPr>
              <w:t>que los datos devueltos de usuario no sean nulos</w:t>
            </w:r>
          </w:p>
        </w:tc>
      </w:tr>
      <w:tr w:rsidR="004D7C4D" w:rsidRPr="001E2730" w14:paraId="07CA9668" w14:textId="77777777" w:rsidTr="008A7FF6">
        <w:trPr>
          <w:trHeight w:val="276"/>
        </w:trPr>
        <w:tc>
          <w:tcPr>
            <w:tcW w:w="2967" w:type="dxa"/>
            <w:vMerge/>
          </w:tcPr>
          <w:p w14:paraId="452E3BD9" w14:textId="77777777" w:rsidR="004D7C4D" w:rsidRPr="001E2730" w:rsidRDefault="004D7C4D" w:rsidP="008A7FF6">
            <w:pPr>
              <w:spacing w:line="360" w:lineRule="auto"/>
              <w:textAlignment w:val="baseline"/>
              <w:rPr>
                <w:b/>
                <w:sz w:val="18"/>
                <w:szCs w:val="18"/>
              </w:rPr>
            </w:pPr>
          </w:p>
        </w:tc>
        <w:tc>
          <w:tcPr>
            <w:tcW w:w="430" w:type="dxa"/>
          </w:tcPr>
          <w:p w14:paraId="19BAC5CE" w14:textId="5AF1023B" w:rsidR="004D7C4D" w:rsidRDefault="004D7C4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5</w:t>
            </w:r>
          </w:p>
        </w:tc>
        <w:tc>
          <w:tcPr>
            <w:tcW w:w="4824" w:type="dxa"/>
          </w:tcPr>
          <w:p w14:paraId="2D433EBD" w14:textId="30D9989C" w:rsidR="004D7C4D" w:rsidRDefault="0081092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credenciales de usuario no sean nulos</w:t>
            </w:r>
          </w:p>
        </w:tc>
      </w:tr>
      <w:tr w:rsidR="004D7C4D" w:rsidRPr="001E2730" w14:paraId="04BE86F3" w14:textId="77777777" w:rsidTr="008A7FF6">
        <w:trPr>
          <w:trHeight w:val="276"/>
        </w:trPr>
        <w:tc>
          <w:tcPr>
            <w:tcW w:w="2967" w:type="dxa"/>
            <w:vMerge/>
          </w:tcPr>
          <w:p w14:paraId="366BD442" w14:textId="77777777" w:rsidR="004D7C4D" w:rsidRPr="001E2730" w:rsidRDefault="004D7C4D" w:rsidP="008A7FF6">
            <w:pPr>
              <w:spacing w:line="360" w:lineRule="auto"/>
              <w:textAlignment w:val="baseline"/>
              <w:rPr>
                <w:b/>
                <w:sz w:val="18"/>
                <w:szCs w:val="18"/>
              </w:rPr>
            </w:pPr>
          </w:p>
        </w:tc>
        <w:tc>
          <w:tcPr>
            <w:tcW w:w="430" w:type="dxa"/>
          </w:tcPr>
          <w:p w14:paraId="61BACA0E" w14:textId="651B93BB" w:rsidR="004D7C4D" w:rsidRDefault="004D7C4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6</w:t>
            </w:r>
          </w:p>
        </w:tc>
        <w:tc>
          <w:tcPr>
            <w:tcW w:w="4824" w:type="dxa"/>
          </w:tcPr>
          <w:p w14:paraId="55E6725F" w14:textId="599C36DE" w:rsidR="004D7C4D" w:rsidRDefault="0081092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datos de la foto de usuario no sea nulo</w:t>
            </w:r>
          </w:p>
        </w:tc>
      </w:tr>
      <w:tr w:rsidR="00810920" w:rsidRPr="001E2730" w14:paraId="01B4A219" w14:textId="77777777" w:rsidTr="008A7FF6">
        <w:trPr>
          <w:trHeight w:val="276"/>
        </w:trPr>
        <w:tc>
          <w:tcPr>
            <w:tcW w:w="2967" w:type="dxa"/>
            <w:vMerge/>
          </w:tcPr>
          <w:p w14:paraId="1B58F071" w14:textId="77777777" w:rsidR="00810920" w:rsidRPr="001E2730" w:rsidRDefault="00810920" w:rsidP="008A7FF6">
            <w:pPr>
              <w:spacing w:line="360" w:lineRule="auto"/>
              <w:textAlignment w:val="baseline"/>
              <w:rPr>
                <w:b/>
                <w:sz w:val="18"/>
                <w:szCs w:val="18"/>
              </w:rPr>
            </w:pPr>
          </w:p>
        </w:tc>
        <w:tc>
          <w:tcPr>
            <w:tcW w:w="430" w:type="dxa"/>
          </w:tcPr>
          <w:p w14:paraId="3E0CDBF8" w14:textId="20C1E9FF" w:rsidR="00810920" w:rsidRDefault="0081092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7</w:t>
            </w:r>
          </w:p>
        </w:tc>
        <w:tc>
          <w:tcPr>
            <w:tcW w:w="4824" w:type="dxa"/>
          </w:tcPr>
          <w:p w14:paraId="0E5F866C" w14:textId="4F892B62" w:rsidR="00810920" w:rsidRDefault="0081092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datos de usuario del localstorage asignado al sistema se actualice</w:t>
            </w:r>
          </w:p>
        </w:tc>
      </w:tr>
      <w:tr w:rsidR="00810920" w:rsidRPr="001E2730" w14:paraId="09DA0F29" w14:textId="77777777" w:rsidTr="008A7FF6">
        <w:trPr>
          <w:trHeight w:val="276"/>
        </w:trPr>
        <w:tc>
          <w:tcPr>
            <w:tcW w:w="2967" w:type="dxa"/>
            <w:vMerge/>
          </w:tcPr>
          <w:p w14:paraId="2370F926" w14:textId="77777777" w:rsidR="00810920" w:rsidRPr="001E2730" w:rsidRDefault="00810920" w:rsidP="008A7FF6">
            <w:pPr>
              <w:spacing w:line="360" w:lineRule="auto"/>
              <w:textAlignment w:val="baseline"/>
              <w:rPr>
                <w:b/>
                <w:sz w:val="18"/>
                <w:szCs w:val="18"/>
              </w:rPr>
            </w:pPr>
          </w:p>
        </w:tc>
        <w:tc>
          <w:tcPr>
            <w:tcW w:w="430" w:type="dxa"/>
          </w:tcPr>
          <w:p w14:paraId="4012F9FA" w14:textId="56F79886" w:rsidR="00810920" w:rsidRDefault="0081092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8</w:t>
            </w:r>
          </w:p>
        </w:tc>
        <w:tc>
          <w:tcPr>
            <w:tcW w:w="4824" w:type="dxa"/>
          </w:tcPr>
          <w:p w14:paraId="330CB720" w14:textId="5C5225BE" w:rsidR="00810920" w:rsidRDefault="0081092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credenciales de usuario del localstorage asignado al sistema se actualice</w:t>
            </w:r>
          </w:p>
        </w:tc>
      </w:tr>
      <w:tr w:rsidR="00810920" w:rsidRPr="001E2730" w14:paraId="186B6012" w14:textId="77777777" w:rsidTr="008A7FF6">
        <w:trPr>
          <w:trHeight w:val="276"/>
        </w:trPr>
        <w:tc>
          <w:tcPr>
            <w:tcW w:w="2967" w:type="dxa"/>
            <w:vMerge/>
          </w:tcPr>
          <w:p w14:paraId="326A3217" w14:textId="77777777" w:rsidR="00810920" w:rsidRPr="001E2730" w:rsidRDefault="00810920" w:rsidP="008A7FF6">
            <w:pPr>
              <w:spacing w:line="360" w:lineRule="auto"/>
              <w:textAlignment w:val="baseline"/>
              <w:rPr>
                <w:b/>
                <w:sz w:val="18"/>
                <w:szCs w:val="18"/>
              </w:rPr>
            </w:pPr>
          </w:p>
        </w:tc>
        <w:tc>
          <w:tcPr>
            <w:tcW w:w="430" w:type="dxa"/>
          </w:tcPr>
          <w:p w14:paraId="2F107380" w14:textId="53574E2F" w:rsidR="00810920" w:rsidRDefault="0081092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9</w:t>
            </w:r>
          </w:p>
        </w:tc>
        <w:tc>
          <w:tcPr>
            <w:tcW w:w="4824" w:type="dxa"/>
          </w:tcPr>
          <w:p w14:paraId="252BB27E" w14:textId="567ECD61" w:rsidR="00810920" w:rsidRDefault="0081092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a foto de usuario del localstorage asignado al sistema se actualice</w:t>
            </w:r>
          </w:p>
        </w:tc>
      </w:tr>
      <w:tr w:rsidR="00810920" w:rsidRPr="001E2730" w14:paraId="55CB8FDF" w14:textId="77777777" w:rsidTr="008A7FF6">
        <w:trPr>
          <w:trHeight w:val="334"/>
        </w:trPr>
        <w:tc>
          <w:tcPr>
            <w:tcW w:w="2967" w:type="dxa"/>
            <w:vMerge w:val="restart"/>
          </w:tcPr>
          <w:p w14:paraId="107DD82C" w14:textId="1AC9C412" w:rsidR="00810920" w:rsidRPr="001E2730" w:rsidRDefault="00810920" w:rsidP="008A7FF6">
            <w:pPr>
              <w:spacing w:line="360" w:lineRule="auto"/>
              <w:textAlignment w:val="baseline"/>
              <w:rPr>
                <w:sz w:val="18"/>
                <w:szCs w:val="18"/>
              </w:rPr>
            </w:pPr>
            <w:r w:rsidRPr="001E2730">
              <w:rPr>
                <w:b/>
                <w:sz w:val="18"/>
                <w:szCs w:val="18"/>
              </w:rPr>
              <w:t>HU</w:t>
            </w:r>
            <w:r>
              <w:rPr>
                <w:b/>
                <w:sz w:val="18"/>
                <w:szCs w:val="18"/>
              </w:rPr>
              <w:t xml:space="preserve">-02 </w:t>
            </w:r>
            <w:r w:rsidRPr="001E2730">
              <w:rPr>
                <w:sz w:val="18"/>
                <w:szCs w:val="18"/>
              </w:rPr>
              <w:t>Modificar datos personales</w:t>
            </w:r>
            <w:r>
              <w:rPr>
                <w:sz w:val="18"/>
                <w:szCs w:val="18"/>
              </w:rPr>
              <w:t xml:space="preserve">. </w:t>
            </w:r>
            <w:r w:rsidR="0007174C">
              <w:rPr>
                <w:b/>
                <w:sz w:val="18"/>
                <w:szCs w:val="18"/>
              </w:rPr>
              <w:t>Sprint 2</w:t>
            </w:r>
          </w:p>
        </w:tc>
        <w:tc>
          <w:tcPr>
            <w:tcW w:w="430" w:type="dxa"/>
          </w:tcPr>
          <w:p w14:paraId="46DACD80" w14:textId="40DBF17E" w:rsidR="00810920" w:rsidRPr="001E2730" w:rsidRDefault="0076307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530A8635" w14:textId="128A9E45" w:rsidR="00810920" w:rsidRPr="001E2730" w:rsidRDefault="0076307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acción de modificar los datos del usuario</w:t>
            </w:r>
          </w:p>
        </w:tc>
      </w:tr>
      <w:tr w:rsidR="008664C8" w:rsidRPr="001E2730" w14:paraId="4E6D9BAE" w14:textId="77777777" w:rsidTr="008A7FF6">
        <w:trPr>
          <w:trHeight w:val="334"/>
        </w:trPr>
        <w:tc>
          <w:tcPr>
            <w:tcW w:w="2967" w:type="dxa"/>
            <w:vMerge/>
          </w:tcPr>
          <w:p w14:paraId="63EA462F" w14:textId="77777777" w:rsidR="008664C8" w:rsidRPr="001E2730" w:rsidRDefault="008664C8" w:rsidP="008A7FF6">
            <w:pPr>
              <w:spacing w:line="360" w:lineRule="auto"/>
              <w:textAlignment w:val="baseline"/>
              <w:rPr>
                <w:b/>
                <w:sz w:val="18"/>
                <w:szCs w:val="18"/>
              </w:rPr>
            </w:pPr>
          </w:p>
        </w:tc>
        <w:tc>
          <w:tcPr>
            <w:tcW w:w="430" w:type="dxa"/>
          </w:tcPr>
          <w:p w14:paraId="2D93772E" w14:textId="7954A2FD" w:rsidR="008664C8" w:rsidRPr="001E2730" w:rsidRDefault="0076307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0D4FEE17" w14:textId="6EB86E98" w:rsidR="008664C8" w:rsidRPr="001E2730" w:rsidRDefault="0076307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a información del localstorage se ha actualizado</w:t>
            </w:r>
          </w:p>
        </w:tc>
      </w:tr>
      <w:tr w:rsidR="00763071" w:rsidRPr="001E2730" w14:paraId="2E17F191" w14:textId="77777777" w:rsidTr="008A7FF6">
        <w:trPr>
          <w:trHeight w:val="334"/>
        </w:trPr>
        <w:tc>
          <w:tcPr>
            <w:tcW w:w="2967" w:type="dxa"/>
            <w:vMerge/>
          </w:tcPr>
          <w:p w14:paraId="39C249EA" w14:textId="77777777" w:rsidR="00763071" w:rsidRPr="001E2730" w:rsidRDefault="00763071" w:rsidP="008A7FF6">
            <w:pPr>
              <w:spacing w:line="360" w:lineRule="auto"/>
              <w:textAlignment w:val="baseline"/>
              <w:rPr>
                <w:b/>
                <w:sz w:val="18"/>
                <w:szCs w:val="18"/>
              </w:rPr>
            </w:pPr>
          </w:p>
        </w:tc>
        <w:tc>
          <w:tcPr>
            <w:tcW w:w="430" w:type="dxa"/>
          </w:tcPr>
          <w:p w14:paraId="6D9A752A" w14:textId="5CBE0479" w:rsidR="00763071" w:rsidRDefault="0076307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598DC052" w14:textId="07A3EF44" w:rsidR="00763071" w:rsidRDefault="0076307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a el estado de modificación</w:t>
            </w:r>
          </w:p>
        </w:tc>
      </w:tr>
      <w:tr w:rsidR="00763071" w:rsidRPr="001E2730" w14:paraId="10A57FB6" w14:textId="77777777" w:rsidTr="008A7FF6">
        <w:trPr>
          <w:trHeight w:val="334"/>
        </w:trPr>
        <w:tc>
          <w:tcPr>
            <w:tcW w:w="2967" w:type="dxa"/>
            <w:vMerge/>
          </w:tcPr>
          <w:p w14:paraId="1714C880" w14:textId="77777777" w:rsidR="00763071" w:rsidRPr="001E2730" w:rsidRDefault="00763071" w:rsidP="008A7FF6">
            <w:pPr>
              <w:spacing w:line="360" w:lineRule="auto"/>
              <w:textAlignment w:val="baseline"/>
              <w:rPr>
                <w:b/>
                <w:sz w:val="18"/>
                <w:szCs w:val="18"/>
              </w:rPr>
            </w:pPr>
          </w:p>
        </w:tc>
        <w:tc>
          <w:tcPr>
            <w:tcW w:w="430" w:type="dxa"/>
          </w:tcPr>
          <w:p w14:paraId="135CA5B4" w14:textId="534F6637" w:rsidR="00763071" w:rsidRDefault="0076307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4</w:t>
            </w:r>
          </w:p>
        </w:tc>
        <w:tc>
          <w:tcPr>
            <w:tcW w:w="4824" w:type="dxa"/>
          </w:tcPr>
          <w:p w14:paraId="644D9DA4" w14:textId="08459E80" w:rsidR="00763071" w:rsidRDefault="0076307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actualice los credenciales del usuario</w:t>
            </w:r>
          </w:p>
        </w:tc>
      </w:tr>
      <w:tr w:rsidR="00763071" w:rsidRPr="001E2730" w14:paraId="5F371BA5" w14:textId="77777777" w:rsidTr="008A7FF6">
        <w:trPr>
          <w:trHeight w:val="334"/>
        </w:trPr>
        <w:tc>
          <w:tcPr>
            <w:tcW w:w="2967" w:type="dxa"/>
            <w:vMerge/>
          </w:tcPr>
          <w:p w14:paraId="17E3E4B8" w14:textId="77777777" w:rsidR="00763071" w:rsidRPr="001E2730" w:rsidRDefault="00763071" w:rsidP="008A7FF6">
            <w:pPr>
              <w:spacing w:line="360" w:lineRule="auto"/>
              <w:textAlignment w:val="baseline"/>
              <w:rPr>
                <w:b/>
                <w:sz w:val="18"/>
                <w:szCs w:val="18"/>
              </w:rPr>
            </w:pPr>
          </w:p>
        </w:tc>
        <w:tc>
          <w:tcPr>
            <w:tcW w:w="430" w:type="dxa"/>
          </w:tcPr>
          <w:p w14:paraId="1CCA1930" w14:textId="1BF383E2" w:rsidR="00763071" w:rsidRDefault="0076307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5</w:t>
            </w:r>
          </w:p>
        </w:tc>
        <w:tc>
          <w:tcPr>
            <w:tcW w:w="4824" w:type="dxa"/>
          </w:tcPr>
          <w:p w14:paraId="1035136E" w14:textId="6D0C4E90" w:rsidR="00763071" w:rsidRDefault="0076307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credenciales del usuario se almacenen en el listado de usuarios correspondiente</w:t>
            </w:r>
          </w:p>
        </w:tc>
      </w:tr>
      <w:tr w:rsidR="00763071" w:rsidRPr="001E2730" w14:paraId="57DEA9CB" w14:textId="77777777" w:rsidTr="008A7FF6">
        <w:trPr>
          <w:trHeight w:val="334"/>
        </w:trPr>
        <w:tc>
          <w:tcPr>
            <w:tcW w:w="2967" w:type="dxa"/>
            <w:vMerge/>
          </w:tcPr>
          <w:p w14:paraId="136B05E6" w14:textId="77777777" w:rsidR="00763071" w:rsidRPr="001E2730" w:rsidRDefault="00763071" w:rsidP="008A7FF6">
            <w:pPr>
              <w:spacing w:line="360" w:lineRule="auto"/>
              <w:textAlignment w:val="baseline"/>
              <w:rPr>
                <w:b/>
                <w:sz w:val="18"/>
                <w:szCs w:val="18"/>
              </w:rPr>
            </w:pPr>
          </w:p>
        </w:tc>
        <w:tc>
          <w:tcPr>
            <w:tcW w:w="430" w:type="dxa"/>
          </w:tcPr>
          <w:p w14:paraId="0BCDF61D" w14:textId="1F13C226" w:rsidR="00763071" w:rsidRDefault="0076307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6</w:t>
            </w:r>
          </w:p>
        </w:tc>
        <w:tc>
          <w:tcPr>
            <w:tcW w:w="4824" w:type="dxa"/>
          </w:tcPr>
          <w:p w14:paraId="77677ACB" w14:textId="6E5D30F2" w:rsidR="00763071" w:rsidRDefault="0076307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estado de actualización de los credenciales del usuario</w:t>
            </w:r>
          </w:p>
        </w:tc>
      </w:tr>
      <w:tr w:rsidR="00763071" w:rsidRPr="001E2730" w14:paraId="3517B944" w14:textId="77777777" w:rsidTr="008A7FF6">
        <w:trPr>
          <w:trHeight w:val="334"/>
        </w:trPr>
        <w:tc>
          <w:tcPr>
            <w:tcW w:w="2967" w:type="dxa"/>
            <w:vMerge/>
          </w:tcPr>
          <w:p w14:paraId="5E5B7289" w14:textId="77777777" w:rsidR="00763071" w:rsidRPr="001E2730" w:rsidRDefault="00763071" w:rsidP="008A7FF6">
            <w:pPr>
              <w:spacing w:line="360" w:lineRule="auto"/>
              <w:textAlignment w:val="baseline"/>
              <w:rPr>
                <w:b/>
                <w:sz w:val="18"/>
                <w:szCs w:val="18"/>
              </w:rPr>
            </w:pPr>
          </w:p>
        </w:tc>
        <w:tc>
          <w:tcPr>
            <w:tcW w:w="430" w:type="dxa"/>
          </w:tcPr>
          <w:p w14:paraId="7545CC5B" w14:textId="14AB076D" w:rsidR="00763071" w:rsidRDefault="0076307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7</w:t>
            </w:r>
          </w:p>
        </w:tc>
        <w:tc>
          <w:tcPr>
            <w:tcW w:w="4824" w:type="dxa"/>
          </w:tcPr>
          <w:p w14:paraId="11BDB00E" w14:textId="25481B81" w:rsidR="00763071" w:rsidRDefault="0076307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acción de modificar la foto de usuario</w:t>
            </w:r>
          </w:p>
        </w:tc>
      </w:tr>
      <w:tr w:rsidR="00763071" w:rsidRPr="001E2730" w14:paraId="3A01BB2C" w14:textId="77777777" w:rsidTr="008A7FF6">
        <w:trPr>
          <w:trHeight w:val="334"/>
        </w:trPr>
        <w:tc>
          <w:tcPr>
            <w:tcW w:w="2967" w:type="dxa"/>
            <w:vMerge/>
          </w:tcPr>
          <w:p w14:paraId="4389BBE6" w14:textId="77777777" w:rsidR="00763071" w:rsidRPr="001E2730" w:rsidRDefault="00763071" w:rsidP="008A7FF6">
            <w:pPr>
              <w:spacing w:line="360" w:lineRule="auto"/>
              <w:textAlignment w:val="baseline"/>
              <w:rPr>
                <w:b/>
                <w:sz w:val="18"/>
                <w:szCs w:val="18"/>
              </w:rPr>
            </w:pPr>
          </w:p>
        </w:tc>
        <w:tc>
          <w:tcPr>
            <w:tcW w:w="430" w:type="dxa"/>
          </w:tcPr>
          <w:p w14:paraId="15FA36CE" w14:textId="5B930E0E" w:rsidR="00763071" w:rsidRDefault="0076307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8</w:t>
            </w:r>
          </w:p>
        </w:tc>
        <w:tc>
          <w:tcPr>
            <w:tcW w:w="4824" w:type="dxa"/>
          </w:tcPr>
          <w:p w14:paraId="3B1544EB" w14:textId="103E52B4" w:rsidR="00763071"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actualice la foto de perfil del usuario en el localstorage</w:t>
            </w:r>
          </w:p>
        </w:tc>
      </w:tr>
      <w:tr w:rsidR="00763071" w:rsidRPr="001E2730" w14:paraId="43986C52" w14:textId="77777777" w:rsidTr="008A7FF6">
        <w:trPr>
          <w:trHeight w:val="334"/>
        </w:trPr>
        <w:tc>
          <w:tcPr>
            <w:tcW w:w="2967" w:type="dxa"/>
            <w:vMerge/>
          </w:tcPr>
          <w:p w14:paraId="4FF8D531" w14:textId="77777777" w:rsidR="00763071" w:rsidRPr="001E2730" w:rsidRDefault="00763071" w:rsidP="008A7FF6">
            <w:pPr>
              <w:spacing w:line="360" w:lineRule="auto"/>
              <w:textAlignment w:val="baseline"/>
              <w:rPr>
                <w:b/>
                <w:sz w:val="18"/>
                <w:szCs w:val="18"/>
              </w:rPr>
            </w:pPr>
          </w:p>
        </w:tc>
        <w:tc>
          <w:tcPr>
            <w:tcW w:w="430" w:type="dxa"/>
          </w:tcPr>
          <w:p w14:paraId="1817A141" w14:textId="744F6A45" w:rsidR="00763071"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9</w:t>
            </w:r>
          </w:p>
        </w:tc>
        <w:tc>
          <w:tcPr>
            <w:tcW w:w="4824" w:type="dxa"/>
          </w:tcPr>
          <w:p w14:paraId="5D91F608" w14:textId="03771D2A" w:rsidR="00763071"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mensaje de estado de actualización de la foto de usuario</w:t>
            </w:r>
          </w:p>
        </w:tc>
      </w:tr>
      <w:tr w:rsidR="00810920" w:rsidRPr="001E2730" w14:paraId="05AE8DAD" w14:textId="77777777" w:rsidTr="008A7FF6">
        <w:trPr>
          <w:trHeight w:val="138"/>
        </w:trPr>
        <w:tc>
          <w:tcPr>
            <w:tcW w:w="2967" w:type="dxa"/>
            <w:vMerge w:val="restart"/>
          </w:tcPr>
          <w:p w14:paraId="2F83177B" w14:textId="307860C4" w:rsidR="00810920" w:rsidRPr="001E2730" w:rsidRDefault="00810920" w:rsidP="008A7FF6">
            <w:pPr>
              <w:spacing w:line="360" w:lineRule="auto"/>
              <w:textAlignment w:val="baseline"/>
              <w:rPr>
                <w:bCs/>
                <w:sz w:val="18"/>
                <w:szCs w:val="18"/>
                <w:bdr w:val="none" w:sz="0" w:space="0" w:color="auto" w:frame="1"/>
                <w:lang w:val="es-419"/>
              </w:rPr>
            </w:pPr>
            <w:r w:rsidRPr="001E2730">
              <w:rPr>
                <w:b/>
                <w:sz w:val="18"/>
                <w:szCs w:val="18"/>
              </w:rPr>
              <w:t>HU</w:t>
            </w:r>
            <w:r>
              <w:rPr>
                <w:b/>
                <w:sz w:val="18"/>
                <w:szCs w:val="18"/>
              </w:rPr>
              <w:t xml:space="preserve">-03 </w:t>
            </w:r>
            <w:r>
              <w:rPr>
                <w:sz w:val="18"/>
                <w:szCs w:val="18"/>
              </w:rPr>
              <w:t xml:space="preserve">Registrar un usuario. </w:t>
            </w:r>
            <w:r w:rsidR="0007174C">
              <w:rPr>
                <w:b/>
                <w:sz w:val="18"/>
                <w:szCs w:val="18"/>
              </w:rPr>
              <w:t>Sprint 2</w:t>
            </w:r>
          </w:p>
        </w:tc>
        <w:tc>
          <w:tcPr>
            <w:tcW w:w="430" w:type="dxa"/>
          </w:tcPr>
          <w:p w14:paraId="532896C9" w14:textId="59D347FC" w:rsidR="00810920"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572D7356" w14:textId="075BB4BB" w:rsidR="00810920" w:rsidRPr="001E2730"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acción de ingresar un usuario administrador</w:t>
            </w:r>
          </w:p>
        </w:tc>
      </w:tr>
      <w:tr w:rsidR="004D1EAD" w:rsidRPr="001E2730" w14:paraId="7CD69508" w14:textId="77777777" w:rsidTr="008A7FF6">
        <w:trPr>
          <w:trHeight w:val="138"/>
        </w:trPr>
        <w:tc>
          <w:tcPr>
            <w:tcW w:w="2967" w:type="dxa"/>
            <w:vMerge/>
          </w:tcPr>
          <w:p w14:paraId="16E8627B" w14:textId="77777777" w:rsidR="004D1EAD" w:rsidRPr="001E2730" w:rsidRDefault="004D1EAD" w:rsidP="008A7FF6">
            <w:pPr>
              <w:spacing w:line="360" w:lineRule="auto"/>
              <w:textAlignment w:val="baseline"/>
              <w:rPr>
                <w:b/>
                <w:sz w:val="18"/>
                <w:szCs w:val="18"/>
              </w:rPr>
            </w:pPr>
          </w:p>
        </w:tc>
        <w:tc>
          <w:tcPr>
            <w:tcW w:w="430" w:type="dxa"/>
          </w:tcPr>
          <w:p w14:paraId="6C16BF9B" w14:textId="37D553FA"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3FC17C9E" w14:textId="75A0D9B4" w:rsidR="004D1EAD" w:rsidRPr="001E2730"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datos de registro de administrador sea válido</w:t>
            </w:r>
          </w:p>
        </w:tc>
      </w:tr>
      <w:tr w:rsidR="004D1EAD" w:rsidRPr="001E2730" w14:paraId="211DCA16" w14:textId="77777777" w:rsidTr="008A7FF6">
        <w:trPr>
          <w:trHeight w:val="138"/>
        </w:trPr>
        <w:tc>
          <w:tcPr>
            <w:tcW w:w="2967" w:type="dxa"/>
            <w:vMerge/>
          </w:tcPr>
          <w:p w14:paraId="4D80E439" w14:textId="77777777" w:rsidR="004D1EAD" w:rsidRPr="001E2730" w:rsidRDefault="004D1EAD" w:rsidP="008A7FF6">
            <w:pPr>
              <w:spacing w:line="360" w:lineRule="auto"/>
              <w:textAlignment w:val="baseline"/>
              <w:rPr>
                <w:b/>
                <w:sz w:val="18"/>
                <w:szCs w:val="18"/>
              </w:rPr>
            </w:pPr>
          </w:p>
        </w:tc>
        <w:tc>
          <w:tcPr>
            <w:tcW w:w="430" w:type="dxa"/>
          </w:tcPr>
          <w:p w14:paraId="64C0497A" w14:textId="0FCF9C8A"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3FCFC74E" w14:textId="5F72A4C0" w:rsidR="004D1EAD" w:rsidRPr="001E2730"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nvíe un solo registro de administrador</w:t>
            </w:r>
          </w:p>
        </w:tc>
      </w:tr>
      <w:tr w:rsidR="004D1EAD" w:rsidRPr="001E2730" w14:paraId="41C58A52" w14:textId="77777777" w:rsidTr="008A7FF6">
        <w:trPr>
          <w:trHeight w:val="138"/>
        </w:trPr>
        <w:tc>
          <w:tcPr>
            <w:tcW w:w="2967" w:type="dxa"/>
            <w:vMerge/>
          </w:tcPr>
          <w:p w14:paraId="19F01992" w14:textId="77777777" w:rsidR="004D1EAD" w:rsidRPr="001E2730" w:rsidRDefault="004D1EAD" w:rsidP="008A7FF6">
            <w:pPr>
              <w:spacing w:line="360" w:lineRule="auto"/>
              <w:textAlignment w:val="baseline"/>
              <w:rPr>
                <w:b/>
                <w:sz w:val="18"/>
                <w:szCs w:val="18"/>
              </w:rPr>
            </w:pPr>
          </w:p>
        </w:tc>
        <w:tc>
          <w:tcPr>
            <w:tcW w:w="430" w:type="dxa"/>
          </w:tcPr>
          <w:p w14:paraId="2B11BD86" w14:textId="737A6964"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4</w:t>
            </w:r>
          </w:p>
        </w:tc>
        <w:tc>
          <w:tcPr>
            <w:tcW w:w="4824" w:type="dxa"/>
          </w:tcPr>
          <w:p w14:paraId="62A07C18" w14:textId="21B3C00A" w:rsidR="004D1EAD" w:rsidRPr="001E2730"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no se envíen datos nulos en el registro de administrador.</w:t>
            </w:r>
          </w:p>
        </w:tc>
      </w:tr>
      <w:tr w:rsidR="004D1EAD" w:rsidRPr="001E2730" w14:paraId="46FD2B2D" w14:textId="77777777" w:rsidTr="008A7FF6">
        <w:trPr>
          <w:trHeight w:val="138"/>
        </w:trPr>
        <w:tc>
          <w:tcPr>
            <w:tcW w:w="2967" w:type="dxa"/>
            <w:vMerge/>
          </w:tcPr>
          <w:p w14:paraId="0F317282" w14:textId="77777777" w:rsidR="004D1EAD" w:rsidRPr="001E2730" w:rsidRDefault="004D1EAD" w:rsidP="008A7FF6">
            <w:pPr>
              <w:spacing w:line="360" w:lineRule="auto"/>
              <w:textAlignment w:val="baseline"/>
              <w:rPr>
                <w:b/>
                <w:sz w:val="18"/>
                <w:szCs w:val="18"/>
              </w:rPr>
            </w:pPr>
          </w:p>
        </w:tc>
        <w:tc>
          <w:tcPr>
            <w:tcW w:w="430" w:type="dxa"/>
          </w:tcPr>
          <w:p w14:paraId="7702A729" w14:textId="5A9CC06D"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5</w:t>
            </w:r>
          </w:p>
        </w:tc>
        <w:tc>
          <w:tcPr>
            <w:tcW w:w="4824" w:type="dxa"/>
          </w:tcPr>
          <w:p w14:paraId="3BD3CA1A" w14:textId="54BD3E5D" w:rsidR="004D1EAD" w:rsidRPr="001E2730"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estado de ingreso de administrador</w:t>
            </w:r>
          </w:p>
        </w:tc>
      </w:tr>
      <w:tr w:rsidR="004D1EAD" w:rsidRPr="001E2730" w14:paraId="0C7F6132" w14:textId="77777777" w:rsidTr="008A7FF6">
        <w:trPr>
          <w:trHeight w:val="138"/>
        </w:trPr>
        <w:tc>
          <w:tcPr>
            <w:tcW w:w="2967" w:type="dxa"/>
            <w:vMerge/>
          </w:tcPr>
          <w:p w14:paraId="09852C1A" w14:textId="77777777" w:rsidR="004D1EAD" w:rsidRPr="001E2730" w:rsidRDefault="004D1EAD" w:rsidP="008A7FF6">
            <w:pPr>
              <w:spacing w:line="360" w:lineRule="auto"/>
              <w:textAlignment w:val="baseline"/>
              <w:rPr>
                <w:b/>
                <w:sz w:val="18"/>
                <w:szCs w:val="18"/>
              </w:rPr>
            </w:pPr>
          </w:p>
        </w:tc>
        <w:tc>
          <w:tcPr>
            <w:tcW w:w="430" w:type="dxa"/>
          </w:tcPr>
          <w:p w14:paraId="54F99F2F" w14:textId="5DA1A346"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6</w:t>
            </w:r>
          </w:p>
        </w:tc>
        <w:tc>
          <w:tcPr>
            <w:tcW w:w="4824" w:type="dxa"/>
          </w:tcPr>
          <w:p w14:paraId="075CC1B1" w14:textId="1BC062D5" w:rsidR="004D1EAD" w:rsidRPr="001E2730"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acción de ingresar un usuario directivo</w:t>
            </w:r>
          </w:p>
        </w:tc>
      </w:tr>
      <w:tr w:rsidR="004D1EAD" w:rsidRPr="001E2730" w14:paraId="0CCF8CCF" w14:textId="77777777" w:rsidTr="008A7FF6">
        <w:trPr>
          <w:trHeight w:val="138"/>
        </w:trPr>
        <w:tc>
          <w:tcPr>
            <w:tcW w:w="2967" w:type="dxa"/>
            <w:vMerge/>
          </w:tcPr>
          <w:p w14:paraId="11F6489D" w14:textId="77777777" w:rsidR="004D1EAD" w:rsidRPr="001E2730" w:rsidRDefault="004D1EAD" w:rsidP="008A7FF6">
            <w:pPr>
              <w:spacing w:line="360" w:lineRule="auto"/>
              <w:textAlignment w:val="baseline"/>
              <w:rPr>
                <w:b/>
                <w:sz w:val="18"/>
                <w:szCs w:val="18"/>
              </w:rPr>
            </w:pPr>
          </w:p>
        </w:tc>
        <w:tc>
          <w:tcPr>
            <w:tcW w:w="430" w:type="dxa"/>
          </w:tcPr>
          <w:p w14:paraId="304C79F8" w14:textId="71C4F3F9"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7</w:t>
            </w:r>
          </w:p>
        </w:tc>
        <w:tc>
          <w:tcPr>
            <w:tcW w:w="4824" w:type="dxa"/>
          </w:tcPr>
          <w:p w14:paraId="00EFDBCA" w14:textId="1AB40CDC" w:rsidR="004D1EAD" w:rsidRPr="001E2730"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datos de registro de directivo sea válido</w:t>
            </w:r>
          </w:p>
        </w:tc>
      </w:tr>
      <w:tr w:rsidR="004D1EAD" w:rsidRPr="001E2730" w14:paraId="2CBDFB06" w14:textId="77777777" w:rsidTr="008A7FF6">
        <w:trPr>
          <w:trHeight w:val="138"/>
        </w:trPr>
        <w:tc>
          <w:tcPr>
            <w:tcW w:w="2967" w:type="dxa"/>
            <w:vMerge/>
          </w:tcPr>
          <w:p w14:paraId="7C9D0AA4" w14:textId="77777777" w:rsidR="004D1EAD" w:rsidRPr="001E2730" w:rsidRDefault="004D1EAD" w:rsidP="008A7FF6">
            <w:pPr>
              <w:spacing w:line="360" w:lineRule="auto"/>
              <w:textAlignment w:val="baseline"/>
              <w:rPr>
                <w:b/>
                <w:sz w:val="18"/>
                <w:szCs w:val="18"/>
              </w:rPr>
            </w:pPr>
          </w:p>
        </w:tc>
        <w:tc>
          <w:tcPr>
            <w:tcW w:w="430" w:type="dxa"/>
          </w:tcPr>
          <w:p w14:paraId="2FAE2D64" w14:textId="278D4E7A"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8</w:t>
            </w:r>
          </w:p>
        </w:tc>
        <w:tc>
          <w:tcPr>
            <w:tcW w:w="4824" w:type="dxa"/>
          </w:tcPr>
          <w:p w14:paraId="481019E3" w14:textId="17ED3A00" w:rsidR="004D1EAD" w:rsidRPr="001E2730"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nvíe un solo registro de directivo</w:t>
            </w:r>
          </w:p>
        </w:tc>
      </w:tr>
      <w:tr w:rsidR="004D1EAD" w:rsidRPr="001E2730" w14:paraId="5F7EDC07" w14:textId="77777777" w:rsidTr="008A7FF6">
        <w:trPr>
          <w:trHeight w:val="138"/>
        </w:trPr>
        <w:tc>
          <w:tcPr>
            <w:tcW w:w="2967" w:type="dxa"/>
            <w:vMerge/>
          </w:tcPr>
          <w:p w14:paraId="152E24AE" w14:textId="77777777" w:rsidR="004D1EAD" w:rsidRPr="001E2730" w:rsidRDefault="004D1EAD" w:rsidP="008A7FF6">
            <w:pPr>
              <w:spacing w:line="360" w:lineRule="auto"/>
              <w:textAlignment w:val="baseline"/>
              <w:rPr>
                <w:b/>
                <w:sz w:val="18"/>
                <w:szCs w:val="18"/>
              </w:rPr>
            </w:pPr>
          </w:p>
        </w:tc>
        <w:tc>
          <w:tcPr>
            <w:tcW w:w="430" w:type="dxa"/>
          </w:tcPr>
          <w:p w14:paraId="2641F570" w14:textId="7F3EE91B"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9</w:t>
            </w:r>
          </w:p>
        </w:tc>
        <w:tc>
          <w:tcPr>
            <w:tcW w:w="4824" w:type="dxa"/>
          </w:tcPr>
          <w:p w14:paraId="4B719571" w14:textId="56B0E1DB" w:rsidR="004D1EAD" w:rsidRPr="001E2730"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no se envíen datos nulos en el registro de directivo.</w:t>
            </w:r>
          </w:p>
        </w:tc>
      </w:tr>
      <w:tr w:rsidR="004D1EAD" w:rsidRPr="001E2730" w14:paraId="6E9D11EE" w14:textId="77777777" w:rsidTr="008A7FF6">
        <w:trPr>
          <w:trHeight w:val="138"/>
        </w:trPr>
        <w:tc>
          <w:tcPr>
            <w:tcW w:w="2967" w:type="dxa"/>
            <w:vMerge/>
          </w:tcPr>
          <w:p w14:paraId="1ABF9C42" w14:textId="77777777" w:rsidR="004D1EAD" w:rsidRPr="001E2730" w:rsidRDefault="004D1EAD" w:rsidP="008A7FF6">
            <w:pPr>
              <w:spacing w:line="360" w:lineRule="auto"/>
              <w:textAlignment w:val="baseline"/>
              <w:rPr>
                <w:b/>
                <w:sz w:val="18"/>
                <w:szCs w:val="18"/>
              </w:rPr>
            </w:pPr>
          </w:p>
        </w:tc>
        <w:tc>
          <w:tcPr>
            <w:tcW w:w="430" w:type="dxa"/>
          </w:tcPr>
          <w:p w14:paraId="43DA5A15" w14:textId="4A79FE13"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0</w:t>
            </w:r>
          </w:p>
        </w:tc>
        <w:tc>
          <w:tcPr>
            <w:tcW w:w="4824" w:type="dxa"/>
          </w:tcPr>
          <w:p w14:paraId="2ABEA3C2" w14:textId="6028E03F" w:rsidR="004D1EAD"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estado de ingreso de directivo</w:t>
            </w:r>
          </w:p>
        </w:tc>
      </w:tr>
      <w:tr w:rsidR="004D1EAD" w:rsidRPr="001E2730" w14:paraId="31EDA182" w14:textId="77777777" w:rsidTr="008A7FF6">
        <w:trPr>
          <w:trHeight w:val="138"/>
        </w:trPr>
        <w:tc>
          <w:tcPr>
            <w:tcW w:w="2967" w:type="dxa"/>
            <w:vMerge/>
          </w:tcPr>
          <w:p w14:paraId="57B8384A" w14:textId="77777777" w:rsidR="004D1EAD" w:rsidRPr="001E2730" w:rsidRDefault="004D1EAD" w:rsidP="008A7FF6">
            <w:pPr>
              <w:spacing w:line="360" w:lineRule="auto"/>
              <w:textAlignment w:val="baseline"/>
              <w:rPr>
                <w:b/>
                <w:sz w:val="18"/>
                <w:szCs w:val="18"/>
              </w:rPr>
            </w:pPr>
          </w:p>
        </w:tc>
        <w:tc>
          <w:tcPr>
            <w:tcW w:w="430" w:type="dxa"/>
          </w:tcPr>
          <w:p w14:paraId="51544F51" w14:textId="5BCD59F6"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1</w:t>
            </w:r>
          </w:p>
        </w:tc>
        <w:tc>
          <w:tcPr>
            <w:tcW w:w="4824" w:type="dxa"/>
          </w:tcPr>
          <w:p w14:paraId="2A73A780" w14:textId="4213883A" w:rsidR="004D1EAD"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acción de ingresar un usuario docente</w:t>
            </w:r>
          </w:p>
        </w:tc>
      </w:tr>
      <w:tr w:rsidR="004D1EAD" w:rsidRPr="001E2730" w14:paraId="49C1A951" w14:textId="77777777" w:rsidTr="008A7FF6">
        <w:trPr>
          <w:trHeight w:val="138"/>
        </w:trPr>
        <w:tc>
          <w:tcPr>
            <w:tcW w:w="2967" w:type="dxa"/>
            <w:vMerge/>
          </w:tcPr>
          <w:p w14:paraId="13E2E46A" w14:textId="77777777" w:rsidR="004D1EAD" w:rsidRPr="001E2730" w:rsidRDefault="004D1EAD" w:rsidP="008A7FF6">
            <w:pPr>
              <w:spacing w:line="360" w:lineRule="auto"/>
              <w:textAlignment w:val="baseline"/>
              <w:rPr>
                <w:b/>
                <w:sz w:val="18"/>
                <w:szCs w:val="18"/>
              </w:rPr>
            </w:pPr>
          </w:p>
        </w:tc>
        <w:tc>
          <w:tcPr>
            <w:tcW w:w="430" w:type="dxa"/>
          </w:tcPr>
          <w:p w14:paraId="02616FC2" w14:textId="46A394EE"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2</w:t>
            </w:r>
          </w:p>
        </w:tc>
        <w:tc>
          <w:tcPr>
            <w:tcW w:w="4824" w:type="dxa"/>
          </w:tcPr>
          <w:p w14:paraId="6F091042" w14:textId="63BABA4F" w:rsidR="004D1EAD"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datos de registro de docente sea válido</w:t>
            </w:r>
          </w:p>
        </w:tc>
      </w:tr>
      <w:tr w:rsidR="004D1EAD" w:rsidRPr="001E2730" w14:paraId="32C171C7" w14:textId="77777777" w:rsidTr="008A7FF6">
        <w:trPr>
          <w:trHeight w:val="138"/>
        </w:trPr>
        <w:tc>
          <w:tcPr>
            <w:tcW w:w="2967" w:type="dxa"/>
            <w:vMerge/>
          </w:tcPr>
          <w:p w14:paraId="2F12E72F" w14:textId="77777777" w:rsidR="004D1EAD" w:rsidRPr="001E2730" w:rsidRDefault="004D1EAD" w:rsidP="008A7FF6">
            <w:pPr>
              <w:spacing w:line="360" w:lineRule="auto"/>
              <w:textAlignment w:val="baseline"/>
              <w:rPr>
                <w:b/>
                <w:sz w:val="18"/>
                <w:szCs w:val="18"/>
              </w:rPr>
            </w:pPr>
          </w:p>
        </w:tc>
        <w:tc>
          <w:tcPr>
            <w:tcW w:w="430" w:type="dxa"/>
          </w:tcPr>
          <w:p w14:paraId="033BB1A5" w14:textId="540B311F"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3</w:t>
            </w:r>
          </w:p>
        </w:tc>
        <w:tc>
          <w:tcPr>
            <w:tcW w:w="4824" w:type="dxa"/>
          </w:tcPr>
          <w:p w14:paraId="241AC9EE" w14:textId="08CD0061" w:rsidR="004D1EAD"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nvíe un solo registro de docente</w:t>
            </w:r>
          </w:p>
        </w:tc>
      </w:tr>
      <w:tr w:rsidR="004D1EAD" w:rsidRPr="001E2730" w14:paraId="656D0044" w14:textId="77777777" w:rsidTr="008A7FF6">
        <w:trPr>
          <w:trHeight w:val="138"/>
        </w:trPr>
        <w:tc>
          <w:tcPr>
            <w:tcW w:w="2967" w:type="dxa"/>
            <w:vMerge/>
          </w:tcPr>
          <w:p w14:paraId="058CF0A9" w14:textId="77777777" w:rsidR="004D1EAD" w:rsidRPr="001E2730" w:rsidRDefault="004D1EAD" w:rsidP="008A7FF6">
            <w:pPr>
              <w:spacing w:line="360" w:lineRule="auto"/>
              <w:textAlignment w:val="baseline"/>
              <w:rPr>
                <w:b/>
                <w:sz w:val="18"/>
                <w:szCs w:val="18"/>
              </w:rPr>
            </w:pPr>
          </w:p>
        </w:tc>
        <w:tc>
          <w:tcPr>
            <w:tcW w:w="430" w:type="dxa"/>
          </w:tcPr>
          <w:p w14:paraId="0AF943B0" w14:textId="7FE910D4"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4</w:t>
            </w:r>
          </w:p>
        </w:tc>
        <w:tc>
          <w:tcPr>
            <w:tcW w:w="4824" w:type="dxa"/>
          </w:tcPr>
          <w:p w14:paraId="17A66492" w14:textId="10D81223" w:rsidR="004D1EAD"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no se envíen datos nulos en el registro de docente.</w:t>
            </w:r>
          </w:p>
        </w:tc>
      </w:tr>
      <w:tr w:rsidR="004D1EAD" w:rsidRPr="001E2730" w14:paraId="297589E5" w14:textId="77777777" w:rsidTr="008A7FF6">
        <w:trPr>
          <w:trHeight w:val="138"/>
        </w:trPr>
        <w:tc>
          <w:tcPr>
            <w:tcW w:w="2967" w:type="dxa"/>
            <w:vMerge/>
          </w:tcPr>
          <w:p w14:paraId="2F206FAD" w14:textId="77777777" w:rsidR="004D1EAD" w:rsidRPr="001E2730" w:rsidRDefault="004D1EAD" w:rsidP="008A7FF6">
            <w:pPr>
              <w:spacing w:line="360" w:lineRule="auto"/>
              <w:textAlignment w:val="baseline"/>
              <w:rPr>
                <w:b/>
                <w:sz w:val="18"/>
                <w:szCs w:val="18"/>
              </w:rPr>
            </w:pPr>
          </w:p>
        </w:tc>
        <w:tc>
          <w:tcPr>
            <w:tcW w:w="430" w:type="dxa"/>
          </w:tcPr>
          <w:p w14:paraId="0A68FFC4" w14:textId="55F9DBBE" w:rsidR="004D1EAD" w:rsidRPr="001E2730" w:rsidRDefault="004D1EA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5</w:t>
            </w:r>
          </w:p>
        </w:tc>
        <w:tc>
          <w:tcPr>
            <w:tcW w:w="4824" w:type="dxa"/>
          </w:tcPr>
          <w:p w14:paraId="7928B35A" w14:textId="750733F6" w:rsidR="004D1EAD" w:rsidRDefault="004D1EA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estado de ingreso de docente</w:t>
            </w:r>
          </w:p>
        </w:tc>
      </w:tr>
      <w:tr w:rsidR="004C21AA" w:rsidRPr="001E2730" w14:paraId="1DEEF149" w14:textId="77777777" w:rsidTr="008A7FF6">
        <w:trPr>
          <w:trHeight w:val="138"/>
        </w:trPr>
        <w:tc>
          <w:tcPr>
            <w:tcW w:w="2967" w:type="dxa"/>
            <w:vMerge/>
          </w:tcPr>
          <w:p w14:paraId="0C3B4A81" w14:textId="77777777" w:rsidR="004C21AA" w:rsidRPr="001E2730" w:rsidRDefault="004C21AA" w:rsidP="008A7FF6">
            <w:pPr>
              <w:spacing w:line="360" w:lineRule="auto"/>
              <w:textAlignment w:val="baseline"/>
              <w:rPr>
                <w:b/>
                <w:sz w:val="18"/>
                <w:szCs w:val="18"/>
              </w:rPr>
            </w:pPr>
          </w:p>
        </w:tc>
        <w:tc>
          <w:tcPr>
            <w:tcW w:w="430" w:type="dxa"/>
          </w:tcPr>
          <w:p w14:paraId="59A5DBE0" w14:textId="6FE0661D"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6</w:t>
            </w:r>
          </w:p>
        </w:tc>
        <w:tc>
          <w:tcPr>
            <w:tcW w:w="4824" w:type="dxa"/>
          </w:tcPr>
          <w:p w14:paraId="4AF1163D" w14:textId="23286233"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acción de ingresar un usuario estudiante</w:t>
            </w:r>
          </w:p>
        </w:tc>
      </w:tr>
      <w:tr w:rsidR="004C21AA" w:rsidRPr="001E2730" w14:paraId="7B79961D" w14:textId="77777777" w:rsidTr="008A7FF6">
        <w:trPr>
          <w:trHeight w:val="138"/>
        </w:trPr>
        <w:tc>
          <w:tcPr>
            <w:tcW w:w="2967" w:type="dxa"/>
            <w:vMerge/>
          </w:tcPr>
          <w:p w14:paraId="5B47ACFB" w14:textId="77777777" w:rsidR="004C21AA" w:rsidRPr="001E2730" w:rsidRDefault="004C21AA" w:rsidP="008A7FF6">
            <w:pPr>
              <w:spacing w:line="360" w:lineRule="auto"/>
              <w:textAlignment w:val="baseline"/>
              <w:rPr>
                <w:b/>
                <w:sz w:val="18"/>
                <w:szCs w:val="18"/>
              </w:rPr>
            </w:pPr>
          </w:p>
        </w:tc>
        <w:tc>
          <w:tcPr>
            <w:tcW w:w="430" w:type="dxa"/>
          </w:tcPr>
          <w:p w14:paraId="67C412DD" w14:textId="427680EA"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7</w:t>
            </w:r>
          </w:p>
        </w:tc>
        <w:tc>
          <w:tcPr>
            <w:tcW w:w="4824" w:type="dxa"/>
          </w:tcPr>
          <w:p w14:paraId="6814A7E3" w14:textId="1213F6FD"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datos de registro de estudiante sea válido</w:t>
            </w:r>
          </w:p>
        </w:tc>
      </w:tr>
      <w:tr w:rsidR="004C21AA" w:rsidRPr="001E2730" w14:paraId="657AAD91" w14:textId="77777777" w:rsidTr="008A7FF6">
        <w:trPr>
          <w:trHeight w:val="138"/>
        </w:trPr>
        <w:tc>
          <w:tcPr>
            <w:tcW w:w="2967" w:type="dxa"/>
            <w:vMerge/>
          </w:tcPr>
          <w:p w14:paraId="34A6E7B6" w14:textId="77777777" w:rsidR="004C21AA" w:rsidRPr="001E2730" w:rsidRDefault="004C21AA" w:rsidP="008A7FF6">
            <w:pPr>
              <w:spacing w:line="360" w:lineRule="auto"/>
              <w:textAlignment w:val="baseline"/>
              <w:rPr>
                <w:b/>
                <w:sz w:val="18"/>
                <w:szCs w:val="18"/>
              </w:rPr>
            </w:pPr>
          </w:p>
        </w:tc>
        <w:tc>
          <w:tcPr>
            <w:tcW w:w="430" w:type="dxa"/>
          </w:tcPr>
          <w:p w14:paraId="0213EEA3" w14:textId="342DFAC2"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8</w:t>
            </w:r>
          </w:p>
        </w:tc>
        <w:tc>
          <w:tcPr>
            <w:tcW w:w="4824" w:type="dxa"/>
          </w:tcPr>
          <w:p w14:paraId="51B69B8F" w14:textId="55993FDA"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nvíe un solo registro de  estudiante</w:t>
            </w:r>
          </w:p>
        </w:tc>
      </w:tr>
      <w:tr w:rsidR="004C21AA" w:rsidRPr="001E2730" w14:paraId="144BCB5D" w14:textId="77777777" w:rsidTr="008A7FF6">
        <w:trPr>
          <w:trHeight w:val="138"/>
        </w:trPr>
        <w:tc>
          <w:tcPr>
            <w:tcW w:w="2967" w:type="dxa"/>
            <w:vMerge/>
          </w:tcPr>
          <w:p w14:paraId="0F8E54BD" w14:textId="77777777" w:rsidR="004C21AA" w:rsidRPr="001E2730" w:rsidRDefault="004C21AA" w:rsidP="008A7FF6">
            <w:pPr>
              <w:spacing w:line="360" w:lineRule="auto"/>
              <w:textAlignment w:val="baseline"/>
              <w:rPr>
                <w:b/>
                <w:sz w:val="18"/>
                <w:szCs w:val="18"/>
              </w:rPr>
            </w:pPr>
          </w:p>
        </w:tc>
        <w:tc>
          <w:tcPr>
            <w:tcW w:w="430" w:type="dxa"/>
          </w:tcPr>
          <w:p w14:paraId="625593BA" w14:textId="5262FB63"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9</w:t>
            </w:r>
          </w:p>
        </w:tc>
        <w:tc>
          <w:tcPr>
            <w:tcW w:w="4824" w:type="dxa"/>
          </w:tcPr>
          <w:p w14:paraId="081121D6" w14:textId="480C8E97"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no se envíen datos nulos en el registro de  estudiante.</w:t>
            </w:r>
          </w:p>
        </w:tc>
      </w:tr>
      <w:tr w:rsidR="004C21AA" w:rsidRPr="001E2730" w14:paraId="2930EB33" w14:textId="77777777" w:rsidTr="008A7FF6">
        <w:trPr>
          <w:trHeight w:val="138"/>
        </w:trPr>
        <w:tc>
          <w:tcPr>
            <w:tcW w:w="2967" w:type="dxa"/>
            <w:vMerge/>
          </w:tcPr>
          <w:p w14:paraId="0DF7ABF0" w14:textId="77777777" w:rsidR="004C21AA" w:rsidRPr="001E2730" w:rsidRDefault="004C21AA" w:rsidP="008A7FF6">
            <w:pPr>
              <w:spacing w:line="360" w:lineRule="auto"/>
              <w:textAlignment w:val="baseline"/>
              <w:rPr>
                <w:b/>
                <w:sz w:val="18"/>
                <w:szCs w:val="18"/>
              </w:rPr>
            </w:pPr>
          </w:p>
        </w:tc>
        <w:tc>
          <w:tcPr>
            <w:tcW w:w="430" w:type="dxa"/>
          </w:tcPr>
          <w:p w14:paraId="718BD786" w14:textId="4333074D"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0</w:t>
            </w:r>
          </w:p>
        </w:tc>
        <w:tc>
          <w:tcPr>
            <w:tcW w:w="4824" w:type="dxa"/>
          </w:tcPr>
          <w:p w14:paraId="1CD81882" w14:textId="70DAB7A0"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estado de ingreso de estudiante</w:t>
            </w:r>
          </w:p>
        </w:tc>
      </w:tr>
      <w:tr w:rsidR="004C21AA" w:rsidRPr="001E2730" w14:paraId="133F8450" w14:textId="77777777" w:rsidTr="008A7FF6">
        <w:trPr>
          <w:trHeight w:val="138"/>
        </w:trPr>
        <w:tc>
          <w:tcPr>
            <w:tcW w:w="2967" w:type="dxa"/>
            <w:vMerge/>
          </w:tcPr>
          <w:p w14:paraId="22A9C9F2" w14:textId="77777777" w:rsidR="004C21AA" w:rsidRPr="001E2730" w:rsidRDefault="004C21AA" w:rsidP="008A7FF6">
            <w:pPr>
              <w:spacing w:line="360" w:lineRule="auto"/>
              <w:textAlignment w:val="baseline"/>
              <w:rPr>
                <w:b/>
                <w:sz w:val="18"/>
                <w:szCs w:val="18"/>
              </w:rPr>
            </w:pPr>
          </w:p>
        </w:tc>
        <w:tc>
          <w:tcPr>
            <w:tcW w:w="430" w:type="dxa"/>
          </w:tcPr>
          <w:p w14:paraId="66B519E9" w14:textId="250DA088"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1</w:t>
            </w:r>
          </w:p>
        </w:tc>
        <w:tc>
          <w:tcPr>
            <w:tcW w:w="4824" w:type="dxa"/>
          </w:tcPr>
          <w:p w14:paraId="4CAFE70C" w14:textId="2298058C"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acción de ingresar un usuario practicante</w:t>
            </w:r>
          </w:p>
        </w:tc>
      </w:tr>
      <w:tr w:rsidR="004C21AA" w:rsidRPr="001E2730" w14:paraId="364428E0" w14:textId="77777777" w:rsidTr="008A7FF6">
        <w:trPr>
          <w:trHeight w:val="138"/>
        </w:trPr>
        <w:tc>
          <w:tcPr>
            <w:tcW w:w="2967" w:type="dxa"/>
            <w:vMerge/>
          </w:tcPr>
          <w:p w14:paraId="3EFB565C" w14:textId="77777777" w:rsidR="004C21AA" w:rsidRPr="001E2730" w:rsidRDefault="004C21AA" w:rsidP="008A7FF6">
            <w:pPr>
              <w:spacing w:line="360" w:lineRule="auto"/>
              <w:textAlignment w:val="baseline"/>
              <w:rPr>
                <w:b/>
                <w:sz w:val="18"/>
                <w:szCs w:val="18"/>
              </w:rPr>
            </w:pPr>
          </w:p>
        </w:tc>
        <w:tc>
          <w:tcPr>
            <w:tcW w:w="430" w:type="dxa"/>
          </w:tcPr>
          <w:p w14:paraId="4B2CEA1B" w14:textId="759EB8F7"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2</w:t>
            </w:r>
          </w:p>
        </w:tc>
        <w:tc>
          <w:tcPr>
            <w:tcW w:w="4824" w:type="dxa"/>
          </w:tcPr>
          <w:p w14:paraId="151DE0C2" w14:textId="10DF77DA"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datos de registro de practicante sea válido</w:t>
            </w:r>
          </w:p>
        </w:tc>
      </w:tr>
      <w:tr w:rsidR="004C21AA" w:rsidRPr="001E2730" w14:paraId="000EA1D3" w14:textId="77777777" w:rsidTr="008A7FF6">
        <w:trPr>
          <w:trHeight w:val="138"/>
        </w:trPr>
        <w:tc>
          <w:tcPr>
            <w:tcW w:w="2967" w:type="dxa"/>
            <w:vMerge/>
          </w:tcPr>
          <w:p w14:paraId="68304C22" w14:textId="77777777" w:rsidR="004C21AA" w:rsidRPr="001E2730" w:rsidRDefault="004C21AA" w:rsidP="008A7FF6">
            <w:pPr>
              <w:spacing w:line="360" w:lineRule="auto"/>
              <w:textAlignment w:val="baseline"/>
              <w:rPr>
                <w:b/>
                <w:sz w:val="18"/>
                <w:szCs w:val="18"/>
              </w:rPr>
            </w:pPr>
          </w:p>
        </w:tc>
        <w:tc>
          <w:tcPr>
            <w:tcW w:w="430" w:type="dxa"/>
          </w:tcPr>
          <w:p w14:paraId="1FE5940A" w14:textId="16BCA10B"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3</w:t>
            </w:r>
          </w:p>
        </w:tc>
        <w:tc>
          <w:tcPr>
            <w:tcW w:w="4824" w:type="dxa"/>
          </w:tcPr>
          <w:p w14:paraId="456CF563" w14:textId="70D93500"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nvíe un solo registro de practicante</w:t>
            </w:r>
          </w:p>
        </w:tc>
      </w:tr>
      <w:tr w:rsidR="004C21AA" w:rsidRPr="001E2730" w14:paraId="4F447656" w14:textId="77777777" w:rsidTr="008A7FF6">
        <w:trPr>
          <w:trHeight w:val="138"/>
        </w:trPr>
        <w:tc>
          <w:tcPr>
            <w:tcW w:w="2967" w:type="dxa"/>
            <w:vMerge/>
          </w:tcPr>
          <w:p w14:paraId="32202430" w14:textId="77777777" w:rsidR="004C21AA" w:rsidRPr="001E2730" w:rsidRDefault="004C21AA" w:rsidP="008A7FF6">
            <w:pPr>
              <w:spacing w:line="360" w:lineRule="auto"/>
              <w:textAlignment w:val="baseline"/>
              <w:rPr>
                <w:b/>
                <w:sz w:val="18"/>
                <w:szCs w:val="18"/>
              </w:rPr>
            </w:pPr>
          </w:p>
        </w:tc>
        <w:tc>
          <w:tcPr>
            <w:tcW w:w="430" w:type="dxa"/>
          </w:tcPr>
          <w:p w14:paraId="16191CBB" w14:textId="0D759688"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4</w:t>
            </w:r>
          </w:p>
        </w:tc>
        <w:tc>
          <w:tcPr>
            <w:tcW w:w="4824" w:type="dxa"/>
          </w:tcPr>
          <w:p w14:paraId="5C6FFCDC" w14:textId="3A323C75"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no se envíen datos nulos en el registro de instructor.</w:t>
            </w:r>
          </w:p>
        </w:tc>
      </w:tr>
      <w:tr w:rsidR="004C21AA" w:rsidRPr="001E2730" w14:paraId="1245E573" w14:textId="77777777" w:rsidTr="008A7FF6">
        <w:trPr>
          <w:trHeight w:val="138"/>
        </w:trPr>
        <w:tc>
          <w:tcPr>
            <w:tcW w:w="2967" w:type="dxa"/>
            <w:vMerge/>
          </w:tcPr>
          <w:p w14:paraId="049F001D" w14:textId="77777777" w:rsidR="004C21AA" w:rsidRPr="001E2730" w:rsidRDefault="004C21AA" w:rsidP="008A7FF6">
            <w:pPr>
              <w:spacing w:line="360" w:lineRule="auto"/>
              <w:textAlignment w:val="baseline"/>
              <w:rPr>
                <w:b/>
                <w:sz w:val="18"/>
                <w:szCs w:val="18"/>
              </w:rPr>
            </w:pPr>
          </w:p>
        </w:tc>
        <w:tc>
          <w:tcPr>
            <w:tcW w:w="430" w:type="dxa"/>
          </w:tcPr>
          <w:p w14:paraId="62D40710" w14:textId="2AB0179D" w:rsidR="004C21AA" w:rsidRPr="001E2730" w:rsidRDefault="004C21A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5</w:t>
            </w:r>
          </w:p>
        </w:tc>
        <w:tc>
          <w:tcPr>
            <w:tcW w:w="4824" w:type="dxa"/>
          </w:tcPr>
          <w:p w14:paraId="7B1FE94B" w14:textId="28D4D9FD"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estado de ingreso de instructor</w:t>
            </w:r>
          </w:p>
        </w:tc>
      </w:tr>
      <w:tr w:rsidR="004C21AA" w:rsidRPr="001E2730" w14:paraId="64894DD0" w14:textId="77777777" w:rsidTr="008A7FF6">
        <w:trPr>
          <w:trHeight w:val="138"/>
        </w:trPr>
        <w:tc>
          <w:tcPr>
            <w:tcW w:w="2967" w:type="dxa"/>
            <w:vMerge/>
          </w:tcPr>
          <w:p w14:paraId="723E6B07" w14:textId="77777777" w:rsidR="004C21AA" w:rsidRPr="001E2730" w:rsidRDefault="004C21AA" w:rsidP="008A7FF6">
            <w:pPr>
              <w:spacing w:line="360" w:lineRule="auto"/>
              <w:textAlignment w:val="baseline"/>
              <w:rPr>
                <w:b/>
                <w:sz w:val="18"/>
                <w:szCs w:val="18"/>
              </w:rPr>
            </w:pPr>
          </w:p>
        </w:tc>
        <w:tc>
          <w:tcPr>
            <w:tcW w:w="430" w:type="dxa"/>
          </w:tcPr>
          <w:p w14:paraId="5F9CEC45" w14:textId="3B5793E3" w:rsidR="004C21AA" w:rsidRPr="001E2730" w:rsidRDefault="0023297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6</w:t>
            </w:r>
          </w:p>
        </w:tc>
        <w:tc>
          <w:tcPr>
            <w:tcW w:w="4824" w:type="dxa"/>
          </w:tcPr>
          <w:p w14:paraId="2220EF4E" w14:textId="50361789"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acción de ingresar un usuario instructor</w:t>
            </w:r>
          </w:p>
        </w:tc>
      </w:tr>
      <w:tr w:rsidR="004C21AA" w:rsidRPr="001E2730" w14:paraId="671D09CC" w14:textId="77777777" w:rsidTr="008A7FF6">
        <w:trPr>
          <w:trHeight w:val="138"/>
        </w:trPr>
        <w:tc>
          <w:tcPr>
            <w:tcW w:w="2967" w:type="dxa"/>
            <w:vMerge/>
          </w:tcPr>
          <w:p w14:paraId="3E99E8AC" w14:textId="77777777" w:rsidR="004C21AA" w:rsidRPr="001E2730" w:rsidRDefault="004C21AA" w:rsidP="008A7FF6">
            <w:pPr>
              <w:spacing w:line="360" w:lineRule="auto"/>
              <w:textAlignment w:val="baseline"/>
              <w:rPr>
                <w:b/>
                <w:sz w:val="18"/>
                <w:szCs w:val="18"/>
              </w:rPr>
            </w:pPr>
          </w:p>
        </w:tc>
        <w:tc>
          <w:tcPr>
            <w:tcW w:w="430" w:type="dxa"/>
          </w:tcPr>
          <w:p w14:paraId="317FF583" w14:textId="53BBABC8" w:rsidR="004C21AA" w:rsidRPr="001E2730" w:rsidRDefault="0023297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7</w:t>
            </w:r>
          </w:p>
        </w:tc>
        <w:tc>
          <w:tcPr>
            <w:tcW w:w="4824" w:type="dxa"/>
          </w:tcPr>
          <w:p w14:paraId="14FA7311" w14:textId="77B658BA"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os datos de registro de instructor sea válido</w:t>
            </w:r>
          </w:p>
        </w:tc>
      </w:tr>
      <w:tr w:rsidR="004C21AA" w:rsidRPr="001E2730" w14:paraId="1BADCFD7" w14:textId="77777777" w:rsidTr="008A7FF6">
        <w:trPr>
          <w:trHeight w:val="138"/>
        </w:trPr>
        <w:tc>
          <w:tcPr>
            <w:tcW w:w="2967" w:type="dxa"/>
            <w:vMerge/>
          </w:tcPr>
          <w:p w14:paraId="2C006378" w14:textId="77777777" w:rsidR="004C21AA" w:rsidRPr="001E2730" w:rsidRDefault="004C21AA" w:rsidP="008A7FF6">
            <w:pPr>
              <w:spacing w:line="360" w:lineRule="auto"/>
              <w:textAlignment w:val="baseline"/>
              <w:rPr>
                <w:b/>
                <w:sz w:val="18"/>
                <w:szCs w:val="18"/>
              </w:rPr>
            </w:pPr>
          </w:p>
        </w:tc>
        <w:tc>
          <w:tcPr>
            <w:tcW w:w="430" w:type="dxa"/>
          </w:tcPr>
          <w:p w14:paraId="25F4C923" w14:textId="572ED6A9" w:rsidR="004C21AA" w:rsidRPr="001E2730" w:rsidRDefault="0023297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8</w:t>
            </w:r>
          </w:p>
        </w:tc>
        <w:tc>
          <w:tcPr>
            <w:tcW w:w="4824" w:type="dxa"/>
          </w:tcPr>
          <w:p w14:paraId="3AD515B0" w14:textId="1E4BF3DA"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nvíe un solo registro de instructor</w:t>
            </w:r>
          </w:p>
        </w:tc>
      </w:tr>
      <w:tr w:rsidR="004C21AA" w:rsidRPr="001E2730" w14:paraId="077221E3" w14:textId="77777777" w:rsidTr="008A7FF6">
        <w:trPr>
          <w:trHeight w:val="138"/>
        </w:trPr>
        <w:tc>
          <w:tcPr>
            <w:tcW w:w="2967" w:type="dxa"/>
            <w:vMerge/>
          </w:tcPr>
          <w:p w14:paraId="32C6F22E" w14:textId="77777777" w:rsidR="004C21AA" w:rsidRPr="001E2730" w:rsidRDefault="004C21AA" w:rsidP="008A7FF6">
            <w:pPr>
              <w:spacing w:line="360" w:lineRule="auto"/>
              <w:textAlignment w:val="baseline"/>
              <w:rPr>
                <w:b/>
                <w:sz w:val="18"/>
                <w:szCs w:val="18"/>
              </w:rPr>
            </w:pPr>
          </w:p>
        </w:tc>
        <w:tc>
          <w:tcPr>
            <w:tcW w:w="430" w:type="dxa"/>
          </w:tcPr>
          <w:p w14:paraId="15459479" w14:textId="3EDD00D1" w:rsidR="004C21AA" w:rsidRPr="001E2730" w:rsidRDefault="0023297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9</w:t>
            </w:r>
          </w:p>
        </w:tc>
        <w:tc>
          <w:tcPr>
            <w:tcW w:w="4824" w:type="dxa"/>
          </w:tcPr>
          <w:p w14:paraId="295D9D8E" w14:textId="40DEF4FF"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no se envíen datos nulos en el registro de instructor.</w:t>
            </w:r>
          </w:p>
        </w:tc>
      </w:tr>
      <w:tr w:rsidR="004C21AA" w:rsidRPr="001E2730" w14:paraId="53B54A31" w14:textId="77777777" w:rsidTr="008A7FF6">
        <w:trPr>
          <w:trHeight w:val="138"/>
        </w:trPr>
        <w:tc>
          <w:tcPr>
            <w:tcW w:w="2967" w:type="dxa"/>
            <w:vMerge/>
          </w:tcPr>
          <w:p w14:paraId="592AFEAE" w14:textId="77777777" w:rsidR="004C21AA" w:rsidRPr="001E2730" w:rsidRDefault="004C21AA" w:rsidP="008A7FF6">
            <w:pPr>
              <w:spacing w:line="360" w:lineRule="auto"/>
              <w:textAlignment w:val="baseline"/>
              <w:rPr>
                <w:b/>
                <w:sz w:val="18"/>
                <w:szCs w:val="18"/>
              </w:rPr>
            </w:pPr>
          </w:p>
        </w:tc>
        <w:tc>
          <w:tcPr>
            <w:tcW w:w="430" w:type="dxa"/>
          </w:tcPr>
          <w:p w14:paraId="617937C5" w14:textId="1721C295" w:rsidR="004C21AA" w:rsidRPr="001E2730" w:rsidRDefault="0023297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0</w:t>
            </w:r>
          </w:p>
        </w:tc>
        <w:tc>
          <w:tcPr>
            <w:tcW w:w="4824" w:type="dxa"/>
          </w:tcPr>
          <w:p w14:paraId="025D6340" w14:textId="187C5650" w:rsidR="004C21AA" w:rsidRDefault="004C21A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estado de ingreso de instructor</w:t>
            </w:r>
          </w:p>
        </w:tc>
      </w:tr>
      <w:tr w:rsidR="004C21AA" w:rsidRPr="001E2730" w14:paraId="4BD29240" w14:textId="77777777" w:rsidTr="008A7FF6">
        <w:trPr>
          <w:trHeight w:val="138"/>
        </w:trPr>
        <w:tc>
          <w:tcPr>
            <w:tcW w:w="2967" w:type="dxa"/>
            <w:vMerge/>
          </w:tcPr>
          <w:p w14:paraId="5C22C926" w14:textId="77777777" w:rsidR="004C21AA" w:rsidRPr="001E2730" w:rsidRDefault="004C21AA" w:rsidP="008A7FF6">
            <w:pPr>
              <w:spacing w:line="360" w:lineRule="auto"/>
              <w:textAlignment w:val="baseline"/>
              <w:rPr>
                <w:b/>
                <w:sz w:val="18"/>
                <w:szCs w:val="18"/>
              </w:rPr>
            </w:pPr>
          </w:p>
        </w:tc>
        <w:tc>
          <w:tcPr>
            <w:tcW w:w="430" w:type="dxa"/>
          </w:tcPr>
          <w:p w14:paraId="3D8BAA1F" w14:textId="5203EF22" w:rsidR="004C21AA" w:rsidRPr="001E2730" w:rsidRDefault="0023297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1</w:t>
            </w:r>
          </w:p>
        </w:tc>
        <w:tc>
          <w:tcPr>
            <w:tcW w:w="4824" w:type="dxa"/>
          </w:tcPr>
          <w:p w14:paraId="320A2FA5" w14:textId="6A546944" w:rsidR="004C21AA" w:rsidRDefault="00AC5B3F"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ha ejecutado la función reductora para agregar un nuevo usuario administrador</w:t>
            </w:r>
          </w:p>
        </w:tc>
      </w:tr>
      <w:tr w:rsidR="004C21AA" w:rsidRPr="001E2730" w14:paraId="447E6102" w14:textId="77777777" w:rsidTr="008A7FF6">
        <w:trPr>
          <w:trHeight w:val="138"/>
        </w:trPr>
        <w:tc>
          <w:tcPr>
            <w:tcW w:w="2967" w:type="dxa"/>
            <w:vMerge/>
          </w:tcPr>
          <w:p w14:paraId="7AAFD694" w14:textId="77777777" w:rsidR="004C21AA" w:rsidRPr="001E2730" w:rsidRDefault="004C21AA" w:rsidP="008A7FF6">
            <w:pPr>
              <w:spacing w:line="360" w:lineRule="auto"/>
              <w:textAlignment w:val="baseline"/>
              <w:rPr>
                <w:b/>
                <w:sz w:val="18"/>
                <w:szCs w:val="18"/>
              </w:rPr>
            </w:pPr>
          </w:p>
        </w:tc>
        <w:tc>
          <w:tcPr>
            <w:tcW w:w="430" w:type="dxa"/>
          </w:tcPr>
          <w:p w14:paraId="46C7F0FD" w14:textId="01A7964D" w:rsidR="004C21AA" w:rsidRPr="001E2730" w:rsidRDefault="0023297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2</w:t>
            </w:r>
          </w:p>
        </w:tc>
        <w:tc>
          <w:tcPr>
            <w:tcW w:w="4824" w:type="dxa"/>
          </w:tcPr>
          <w:p w14:paraId="7F74F23F" w14:textId="564E94B3" w:rsidR="004C21AA" w:rsidRDefault="00AC5B3F"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ha ejecutado la función reductora para agregar </w:t>
            </w:r>
            <w:r w:rsidR="001D6947">
              <w:rPr>
                <w:bCs/>
                <w:sz w:val="18"/>
                <w:szCs w:val="18"/>
                <w:bdr w:val="none" w:sz="0" w:space="0" w:color="auto" w:frame="1"/>
                <w:lang w:val="es-419"/>
              </w:rPr>
              <w:t>un nuevo usuario directivo</w:t>
            </w:r>
          </w:p>
        </w:tc>
      </w:tr>
      <w:tr w:rsidR="004C21AA" w:rsidRPr="001E2730" w14:paraId="23252349" w14:textId="77777777" w:rsidTr="008A7FF6">
        <w:trPr>
          <w:trHeight w:val="138"/>
        </w:trPr>
        <w:tc>
          <w:tcPr>
            <w:tcW w:w="2967" w:type="dxa"/>
            <w:vMerge/>
          </w:tcPr>
          <w:p w14:paraId="24AD486C" w14:textId="77777777" w:rsidR="004C21AA" w:rsidRPr="001E2730" w:rsidRDefault="004C21AA" w:rsidP="008A7FF6">
            <w:pPr>
              <w:spacing w:line="360" w:lineRule="auto"/>
              <w:textAlignment w:val="baseline"/>
              <w:rPr>
                <w:b/>
                <w:sz w:val="18"/>
                <w:szCs w:val="18"/>
              </w:rPr>
            </w:pPr>
          </w:p>
        </w:tc>
        <w:tc>
          <w:tcPr>
            <w:tcW w:w="430" w:type="dxa"/>
          </w:tcPr>
          <w:p w14:paraId="26C01D12" w14:textId="7F77422D" w:rsidR="004C21AA" w:rsidRPr="001E2730" w:rsidRDefault="0023297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3</w:t>
            </w:r>
          </w:p>
        </w:tc>
        <w:tc>
          <w:tcPr>
            <w:tcW w:w="4824" w:type="dxa"/>
          </w:tcPr>
          <w:p w14:paraId="3328111C" w14:textId="255F7602" w:rsidR="004C21AA" w:rsidRDefault="00AC5B3F"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ha ejecutado la función reductora para agregar </w:t>
            </w:r>
            <w:r w:rsidR="001D6947">
              <w:rPr>
                <w:bCs/>
                <w:sz w:val="18"/>
                <w:szCs w:val="18"/>
                <w:bdr w:val="none" w:sz="0" w:space="0" w:color="auto" w:frame="1"/>
                <w:lang w:val="es-419"/>
              </w:rPr>
              <w:t>un nuevo usuario docente</w:t>
            </w:r>
          </w:p>
        </w:tc>
      </w:tr>
      <w:tr w:rsidR="004C21AA" w:rsidRPr="001E2730" w14:paraId="0EC1CA82" w14:textId="77777777" w:rsidTr="008A7FF6">
        <w:trPr>
          <w:trHeight w:val="138"/>
        </w:trPr>
        <w:tc>
          <w:tcPr>
            <w:tcW w:w="2967" w:type="dxa"/>
            <w:vMerge/>
          </w:tcPr>
          <w:p w14:paraId="5BD9E489" w14:textId="77777777" w:rsidR="004C21AA" w:rsidRPr="001E2730" w:rsidRDefault="004C21AA" w:rsidP="008A7FF6">
            <w:pPr>
              <w:spacing w:line="360" w:lineRule="auto"/>
              <w:textAlignment w:val="baseline"/>
              <w:rPr>
                <w:b/>
                <w:sz w:val="18"/>
                <w:szCs w:val="18"/>
              </w:rPr>
            </w:pPr>
          </w:p>
        </w:tc>
        <w:tc>
          <w:tcPr>
            <w:tcW w:w="430" w:type="dxa"/>
          </w:tcPr>
          <w:p w14:paraId="51214079" w14:textId="35493B1D" w:rsidR="004C21AA" w:rsidRPr="001E2730" w:rsidRDefault="0023297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4</w:t>
            </w:r>
          </w:p>
        </w:tc>
        <w:tc>
          <w:tcPr>
            <w:tcW w:w="4824" w:type="dxa"/>
          </w:tcPr>
          <w:p w14:paraId="03B34098" w14:textId="5F82F961" w:rsidR="004C21AA" w:rsidRDefault="00AC5B3F"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ha ejecutado la función reductora para agregar </w:t>
            </w:r>
            <w:r w:rsidR="001D6947">
              <w:rPr>
                <w:bCs/>
                <w:sz w:val="18"/>
                <w:szCs w:val="18"/>
                <w:bdr w:val="none" w:sz="0" w:space="0" w:color="auto" w:frame="1"/>
                <w:lang w:val="es-419"/>
              </w:rPr>
              <w:t>un nuevo usuario estudiante</w:t>
            </w:r>
          </w:p>
        </w:tc>
      </w:tr>
      <w:tr w:rsidR="004C21AA" w:rsidRPr="001E2730" w14:paraId="798AE172" w14:textId="77777777" w:rsidTr="008A7FF6">
        <w:trPr>
          <w:trHeight w:val="138"/>
        </w:trPr>
        <w:tc>
          <w:tcPr>
            <w:tcW w:w="2967" w:type="dxa"/>
            <w:vMerge/>
          </w:tcPr>
          <w:p w14:paraId="43686676" w14:textId="77777777" w:rsidR="004C21AA" w:rsidRPr="001E2730" w:rsidRDefault="004C21AA" w:rsidP="008A7FF6">
            <w:pPr>
              <w:spacing w:line="360" w:lineRule="auto"/>
              <w:textAlignment w:val="baseline"/>
              <w:rPr>
                <w:b/>
                <w:sz w:val="18"/>
                <w:szCs w:val="18"/>
              </w:rPr>
            </w:pPr>
          </w:p>
        </w:tc>
        <w:tc>
          <w:tcPr>
            <w:tcW w:w="430" w:type="dxa"/>
          </w:tcPr>
          <w:p w14:paraId="172F895F" w14:textId="32264ACB" w:rsidR="004C21AA" w:rsidRPr="001E2730" w:rsidRDefault="001D6947"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5</w:t>
            </w:r>
          </w:p>
        </w:tc>
        <w:tc>
          <w:tcPr>
            <w:tcW w:w="4824" w:type="dxa"/>
          </w:tcPr>
          <w:p w14:paraId="15B5C673" w14:textId="034AEBEE" w:rsidR="004C21AA" w:rsidRDefault="00AC5B3F"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ha ejecutado la función reductora para agregar </w:t>
            </w:r>
            <w:r w:rsidR="001D6947">
              <w:rPr>
                <w:bCs/>
                <w:sz w:val="18"/>
                <w:szCs w:val="18"/>
                <w:bdr w:val="none" w:sz="0" w:space="0" w:color="auto" w:frame="1"/>
                <w:lang w:val="es-419"/>
              </w:rPr>
              <w:t>un nuevo usuario instructor</w:t>
            </w:r>
          </w:p>
        </w:tc>
      </w:tr>
      <w:tr w:rsidR="0023297C" w:rsidRPr="001E2730" w14:paraId="61758BB7" w14:textId="77777777" w:rsidTr="008A7FF6">
        <w:trPr>
          <w:trHeight w:val="138"/>
        </w:trPr>
        <w:tc>
          <w:tcPr>
            <w:tcW w:w="2967" w:type="dxa"/>
            <w:vMerge/>
          </w:tcPr>
          <w:p w14:paraId="72EE1ED8" w14:textId="77777777" w:rsidR="0023297C" w:rsidRPr="001E2730" w:rsidRDefault="0023297C" w:rsidP="008A7FF6">
            <w:pPr>
              <w:spacing w:line="360" w:lineRule="auto"/>
              <w:textAlignment w:val="baseline"/>
              <w:rPr>
                <w:b/>
                <w:sz w:val="18"/>
                <w:szCs w:val="18"/>
              </w:rPr>
            </w:pPr>
          </w:p>
        </w:tc>
        <w:tc>
          <w:tcPr>
            <w:tcW w:w="430" w:type="dxa"/>
          </w:tcPr>
          <w:p w14:paraId="34222ECB" w14:textId="3C74999B" w:rsidR="0023297C" w:rsidRPr="001E2730" w:rsidRDefault="001D6947"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6</w:t>
            </w:r>
          </w:p>
        </w:tc>
        <w:tc>
          <w:tcPr>
            <w:tcW w:w="4824" w:type="dxa"/>
          </w:tcPr>
          <w:p w14:paraId="1E69F1FF" w14:textId="5BC2AF6F" w:rsidR="0023297C" w:rsidRDefault="00AC5B3F"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ha ejecutado la función reductora para agregar </w:t>
            </w:r>
            <w:r w:rsidR="001D6947">
              <w:rPr>
                <w:bCs/>
                <w:sz w:val="18"/>
                <w:szCs w:val="18"/>
                <w:bdr w:val="none" w:sz="0" w:space="0" w:color="auto" w:frame="1"/>
                <w:lang w:val="es-419"/>
              </w:rPr>
              <w:t>un nuevo usuario practicante</w:t>
            </w:r>
          </w:p>
        </w:tc>
      </w:tr>
      <w:tr w:rsidR="004C21AA" w:rsidRPr="001E2730" w14:paraId="17531C79" w14:textId="77777777" w:rsidTr="008A7FF6">
        <w:trPr>
          <w:trHeight w:val="277"/>
        </w:trPr>
        <w:tc>
          <w:tcPr>
            <w:tcW w:w="2967" w:type="dxa"/>
            <w:vMerge w:val="restart"/>
          </w:tcPr>
          <w:p w14:paraId="3B3DB45E" w14:textId="5F3C11E1" w:rsidR="004C21AA" w:rsidRPr="001E2730" w:rsidRDefault="004C21AA" w:rsidP="008A7FF6">
            <w:pPr>
              <w:spacing w:line="360" w:lineRule="auto"/>
              <w:textAlignment w:val="baseline"/>
              <w:rPr>
                <w:sz w:val="18"/>
                <w:szCs w:val="18"/>
              </w:rPr>
            </w:pPr>
            <w:r w:rsidRPr="001E2730">
              <w:rPr>
                <w:b/>
                <w:sz w:val="18"/>
                <w:szCs w:val="18"/>
              </w:rPr>
              <w:t>HU</w:t>
            </w:r>
            <w:r>
              <w:rPr>
                <w:b/>
                <w:sz w:val="18"/>
                <w:szCs w:val="18"/>
              </w:rPr>
              <w:t xml:space="preserve">-04 </w:t>
            </w:r>
            <w:r w:rsidRPr="001E2730">
              <w:rPr>
                <w:sz w:val="18"/>
                <w:szCs w:val="18"/>
              </w:rPr>
              <w:t>Modificar datos de un usuario</w:t>
            </w:r>
            <w:r>
              <w:rPr>
                <w:sz w:val="18"/>
                <w:szCs w:val="18"/>
              </w:rPr>
              <w:t xml:space="preserve">. </w:t>
            </w:r>
            <w:r>
              <w:rPr>
                <w:b/>
                <w:sz w:val="18"/>
                <w:szCs w:val="18"/>
              </w:rPr>
              <w:t>Sprint 2</w:t>
            </w:r>
          </w:p>
        </w:tc>
        <w:tc>
          <w:tcPr>
            <w:tcW w:w="430" w:type="dxa"/>
          </w:tcPr>
          <w:p w14:paraId="493D51F7" w14:textId="33BDA6FC" w:rsidR="004C21AA"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507E4613" w14:textId="5F1A2F12" w:rsidR="004C21AA"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s acciones de modificar los datos de un administrador</w:t>
            </w:r>
          </w:p>
        </w:tc>
      </w:tr>
      <w:tr w:rsidR="004B2CAE" w:rsidRPr="001E2730" w14:paraId="1031907C" w14:textId="77777777" w:rsidTr="008A7FF6">
        <w:trPr>
          <w:trHeight w:val="277"/>
        </w:trPr>
        <w:tc>
          <w:tcPr>
            <w:tcW w:w="2967" w:type="dxa"/>
            <w:vMerge/>
          </w:tcPr>
          <w:p w14:paraId="1616B474" w14:textId="77777777" w:rsidR="004B2CAE" w:rsidRPr="001E2730" w:rsidRDefault="004B2CAE" w:rsidP="008A7FF6">
            <w:pPr>
              <w:spacing w:line="360" w:lineRule="auto"/>
              <w:textAlignment w:val="baseline"/>
              <w:rPr>
                <w:b/>
                <w:sz w:val="18"/>
                <w:szCs w:val="18"/>
              </w:rPr>
            </w:pPr>
          </w:p>
        </w:tc>
        <w:tc>
          <w:tcPr>
            <w:tcW w:w="430" w:type="dxa"/>
          </w:tcPr>
          <w:p w14:paraId="001582D6" w14:textId="70171054" w:rsidR="004B2CAE"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5449042A" w14:textId="14ABEC07" w:rsidR="004B2CAE"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función de modificar los datos de un administrador</w:t>
            </w:r>
          </w:p>
        </w:tc>
      </w:tr>
      <w:tr w:rsidR="004B2CAE" w:rsidRPr="001E2730" w14:paraId="1812A6B1" w14:textId="77777777" w:rsidTr="008A7FF6">
        <w:trPr>
          <w:trHeight w:val="277"/>
        </w:trPr>
        <w:tc>
          <w:tcPr>
            <w:tcW w:w="2967" w:type="dxa"/>
            <w:vMerge/>
          </w:tcPr>
          <w:p w14:paraId="3C5B8C74" w14:textId="77777777" w:rsidR="004B2CAE" w:rsidRPr="001E2730" w:rsidRDefault="004B2CAE" w:rsidP="008A7FF6">
            <w:pPr>
              <w:spacing w:line="360" w:lineRule="auto"/>
              <w:textAlignment w:val="baseline"/>
              <w:rPr>
                <w:b/>
                <w:sz w:val="18"/>
                <w:szCs w:val="18"/>
              </w:rPr>
            </w:pPr>
          </w:p>
        </w:tc>
        <w:tc>
          <w:tcPr>
            <w:tcW w:w="430" w:type="dxa"/>
          </w:tcPr>
          <w:p w14:paraId="1F280866" w14:textId="700AB873" w:rsidR="004B2CAE"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5DD6E4C1" w14:textId="00102139" w:rsidR="004B2CAE"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retorne el estado de actualización de un administrador</w:t>
            </w:r>
          </w:p>
        </w:tc>
      </w:tr>
      <w:tr w:rsidR="006F66E8" w:rsidRPr="001E2730" w14:paraId="1C1B8CD0" w14:textId="77777777" w:rsidTr="008A7FF6">
        <w:trPr>
          <w:trHeight w:val="277"/>
        </w:trPr>
        <w:tc>
          <w:tcPr>
            <w:tcW w:w="2967" w:type="dxa"/>
            <w:vMerge/>
          </w:tcPr>
          <w:p w14:paraId="67EE00FB" w14:textId="77777777" w:rsidR="006F66E8" w:rsidRPr="001E2730" w:rsidRDefault="006F66E8" w:rsidP="008A7FF6">
            <w:pPr>
              <w:spacing w:line="360" w:lineRule="auto"/>
              <w:textAlignment w:val="baseline"/>
              <w:rPr>
                <w:b/>
                <w:sz w:val="18"/>
                <w:szCs w:val="18"/>
              </w:rPr>
            </w:pPr>
          </w:p>
        </w:tc>
        <w:tc>
          <w:tcPr>
            <w:tcW w:w="430" w:type="dxa"/>
          </w:tcPr>
          <w:p w14:paraId="30A88077" w14:textId="6728F0FF"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4</w:t>
            </w:r>
          </w:p>
        </w:tc>
        <w:tc>
          <w:tcPr>
            <w:tcW w:w="4824" w:type="dxa"/>
          </w:tcPr>
          <w:p w14:paraId="4B55228E" w14:textId="371628EC"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s acciones de modificar los datos de un directivo</w:t>
            </w:r>
          </w:p>
        </w:tc>
      </w:tr>
      <w:tr w:rsidR="006F66E8" w:rsidRPr="001E2730" w14:paraId="304B8EE7" w14:textId="77777777" w:rsidTr="008A7FF6">
        <w:trPr>
          <w:trHeight w:val="277"/>
        </w:trPr>
        <w:tc>
          <w:tcPr>
            <w:tcW w:w="2967" w:type="dxa"/>
            <w:vMerge/>
          </w:tcPr>
          <w:p w14:paraId="334C83FC" w14:textId="77777777" w:rsidR="006F66E8" w:rsidRPr="001E2730" w:rsidRDefault="006F66E8" w:rsidP="008A7FF6">
            <w:pPr>
              <w:spacing w:line="360" w:lineRule="auto"/>
              <w:textAlignment w:val="baseline"/>
              <w:rPr>
                <w:b/>
                <w:sz w:val="18"/>
                <w:szCs w:val="18"/>
              </w:rPr>
            </w:pPr>
          </w:p>
        </w:tc>
        <w:tc>
          <w:tcPr>
            <w:tcW w:w="430" w:type="dxa"/>
          </w:tcPr>
          <w:p w14:paraId="1970379C" w14:textId="0A1B3682"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5</w:t>
            </w:r>
          </w:p>
        </w:tc>
        <w:tc>
          <w:tcPr>
            <w:tcW w:w="4824" w:type="dxa"/>
          </w:tcPr>
          <w:p w14:paraId="01122614" w14:textId="188B999B"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función de modificar los datos de un directivo</w:t>
            </w:r>
          </w:p>
        </w:tc>
      </w:tr>
      <w:tr w:rsidR="006F66E8" w:rsidRPr="001E2730" w14:paraId="42164FB0" w14:textId="77777777" w:rsidTr="008A7FF6">
        <w:trPr>
          <w:trHeight w:val="277"/>
        </w:trPr>
        <w:tc>
          <w:tcPr>
            <w:tcW w:w="2967" w:type="dxa"/>
            <w:vMerge/>
          </w:tcPr>
          <w:p w14:paraId="36DE0999" w14:textId="77777777" w:rsidR="006F66E8" w:rsidRPr="001E2730" w:rsidRDefault="006F66E8" w:rsidP="008A7FF6">
            <w:pPr>
              <w:spacing w:line="360" w:lineRule="auto"/>
              <w:textAlignment w:val="baseline"/>
              <w:rPr>
                <w:b/>
                <w:sz w:val="18"/>
                <w:szCs w:val="18"/>
              </w:rPr>
            </w:pPr>
          </w:p>
        </w:tc>
        <w:tc>
          <w:tcPr>
            <w:tcW w:w="430" w:type="dxa"/>
          </w:tcPr>
          <w:p w14:paraId="7F22FD6F" w14:textId="7DCAEB57"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6</w:t>
            </w:r>
          </w:p>
        </w:tc>
        <w:tc>
          <w:tcPr>
            <w:tcW w:w="4824" w:type="dxa"/>
          </w:tcPr>
          <w:p w14:paraId="7C6176C5" w14:textId="4B83DA3A"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retorne el estado de actualización de un directivo</w:t>
            </w:r>
          </w:p>
        </w:tc>
      </w:tr>
      <w:tr w:rsidR="006F66E8" w:rsidRPr="001E2730" w14:paraId="4E46E51E" w14:textId="77777777" w:rsidTr="008A7FF6">
        <w:trPr>
          <w:trHeight w:val="277"/>
        </w:trPr>
        <w:tc>
          <w:tcPr>
            <w:tcW w:w="2967" w:type="dxa"/>
            <w:vMerge/>
          </w:tcPr>
          <w:p w14:paraId="7A2E7A36" w14:textId="77777777" w:rsidR="006F66E8" w:rsidRPr="001E2730" w:rsidRDefault="006F66E8" w:rsidP="008A7FF6">
            <w:pPr>
              <w:spacing w:line="360" w:lineRule="auto"/>
              <w:textAlignment w:val="baseline"/>
              <w:rPr>
                <w:b/>
                <w:sz w:val="18"/>
                <w:szCs w:val="18"/>
              </w:rPr>
            </w:pPr>
          </w:p>
        </w:tc>
        <w:tc>
          <w:tcPr>
            <w:tcW w:w="430" w:type="dxa"/>
          </w:tcPr>
          <w:p w14:paraId="64135909" w14:textId="7B248FEA"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7</w:t>
            </w:r>
          </w:p>
        </w:tc>
        <w:tc>
          <w:tcPr>
            <w:tcW w:w="4824" w:type="dxa"/>
          </w:tcPr>
          <w:p w14:paraId="554B8C01" w14:textId="4265A7F2"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s acciones de modificar los datos de un docente</w:t>
            </w:r>
          </w:p>
        </w:tc>
      </w:tr>
      <w:tr w:rsidR="006F66E8" w:rsidRPr="001E2730" w14:paraId="08F18C78" w14:textId="77777777" w:rsidTr="008A7FF6">
        <w:trPr>
          <w:trHeight w:val="277"/>
        </w:trPr>
        <w:tc>
          <w:tcPr>
            <w:tcW w:w="2967" w:type="dxa"/>
            <w:vMerge/>
          </w:tcPr>
          <w:p w14:paraId="2F6035D7" w14:textId="77777777" w:rsidR="006F66E8" w:rsidRPr="001E2730" w:rsidRDefault="006F66E8" w:rsidP="008A7FF6">
            <w:pPr>
              <w:spacing w:line="360" w:lineRule="auto"/>
              <w:textAlignment w:val="baseline"/>
              <w:rPr>
                <w:b/>
                <w:sz w:val="18"/>
                <w:szCs w:val="18"/>
              </w:rPr>
            </w:pPr>
          </w:p>
        </w:tc>
        <w:tc>
          <w:tcPr>
            <w:tcW w:w="430" w:type="dxa"/>
          </w:tcPr>
          <w:p w14:paraId="18FE416A" w14:textId="0A845E3C"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8</w:t>
            </w:r>
          </w:p>
        </w:tc>
        <w:tc>
          <w:tcPr>
            <w:tcW w:w="4824" w:type="dxa"/>
          </w:tcPr>
          <w:p w14:paraId="6D203DD9" w14:textId="0877DDD6"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función de modificar los datos de un docente</w:t>
            </w:r>
          </w:p>
        </w:tc>
      </w:tr>
      <w:tr w:rsidR="006F66E8" w:rsidRPr="001E2730" w14:paraId="146182A9" w14:textId="77777777" w:rsidTr="008A7FF6">
        <w:trPr>
          <w:trHeight w:val="277"/>
        </w:trPr>
        <w:tc>
          <w:tcPr>
            <w:tcW w:w="2967" w:type="dxa"/>
            <w:vMerge/>
          </w:tcPr>
          <w:p w14:paraId="63CB6C93" w14:textId="77777777" w:rsidR="006F66E8" w:rsidRPr="001E2730" w:rsidRDefault="006F66E8" w:rsidP="008A7FF6">
            <w:pPr>
              <w:spacing w:line="360" w:lineRule="auto"/>
              <w:textAlignment w:val="baseline"/>
              <w:rPr>
                <w:b/>
                <w:sz w:val="18"/>
                <w:szCs w:val="18"/>
              </w:rPr>
            </w:pPr>
          </w:p>
        </w:tc>
        <w:tc>
          <w:tcPr>
            <w:tcW w:w="430" w:type="dxa"/>
          </w:tcPr>
          <w:p w14:paraId="0E113479" w14:textId="1A0D0FC2"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9</w:t>
            </w:r>
          </w:p>
        </w:tc>
        <w:tc>
          <w:tcPr>
            <w:tcW w:w="4824" w:type="dxa"/>
          </w:tcPr>
          <w:p w14:paraId="4516BD1B" w14:textId="68C57D3F"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retorne el estado de actualización de un docente</w:t>
            </w:r>
          </w:p>
        </w:tc>
      </w:tr>
      <w:tr w:rsidR="006F66E8" w:rsidRPr="001E2730" w14:paraId="6182512E" w14:textId="77777777" w:rsidTr="008A7FF6">
        <w:trPr>
          <w:trHeight w:val="277"/>
        </w:trPr>
        <w:tc>
          <w:tcPr>
            <w:tcW w:w="2967" w:type="dxa"/>
            <w:vMerge/>
          </w:tcPr>
          <w:p w14:paraId="143FE7E9" w14:textId="77777777" w:rsidR="006F66E8" w:rsidRPr="001E2730" w:rsidRDefault="006F66E8" w:rsidP="008A7FF6">
            <w:pPr>
              <w:spacing w:line="360" w:lineRule="auto"/>
              <w:textAlignment w:val="baseline"/>
              <w:rPr>
                <w:b/>
                <w:sz w:val="18"/>
                <w:szCs w:val="18"/>
              </w:rPr>
            </w:pPr>
          </w:p>
        </w:tc>
        <w:tc>
          <w:tcPr>
            <w:tcW w:w="430" w:type="dxa"/>
          </w:tcPr>
          <w:p w14:paraId="72B09435" w14:textId="2819726D"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0</w:t>
            </w:r>
          </w:p>
        </w:tc>
        <w:tc>
          <w:tcPr>
            <w:tcW w:w="4824" w:type="dxa"/>
          </w:tcPr>
          <w:p w14:paraId="7B32A8CA" w14:textId="4ECB86CD"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s acciones de modificar los datos de un estudiante</w:t>
            </w:r>
          </w:p>
        </w:tc>
      </w:tr>
      <w:tr w:rsidR="006F66E8" w:rsidRPr="001E2730" w14:paraId="515208E0" w14:textId="77777777" w:rsidTr="008A7FF6">
        <w:trPr>
          <w:trHeight w:val="277"/>
        </w:trPr>
        <w:tc>
          <w:tcPr>
            <w:tcW w:w="2967" w:type="dxa"/>
            <w:vMerge/>
          </w:tcPr>
          <w:p w14:paraId="618EA7D5" w14:textId="77777777" w:rsidR="006F66E8" w:rsidRPr="001E2730" w:rsidRDefault="006F66E8" w:rsidP="008A7FF6">
            <w:pPr>
              <w:spacing w:line="360" w:lineRule="auto"/>
              <w:textAlignment w:val="baseline"/>
              <w:rPr>
                <w:b/>
                <w:sz w:val="18"/>
                <w:szCs w:val="18"/>
              </w:rPr>
            </w:pPr>
          </w:p>
        </w:tc>
        <w:tc>
          <w:tcPr>
            <w:tcW w:w="430" w:type="dxa"/>
          </w:tcPr>
          <w:p w14:paraId="38C99276" w14:textId="7DCE8684"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1</w:t>
            </w:r>
          </w:p>
        </w:tc>
        <w:tc>
          <w:tcPr>
            <w:tcW w:w="4824" w:type="dxa"/>
          </w:tcPr>
          <w:p w14:paraId="28048AEA" w14:textId="0890E392"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función de modificar los datos de un estudiante</w:t>
            </w:r>
          </w:p>
        </w:tc>
      </w:tr>
      <w:tr w:rsidR="006F66E8" w:rsidRPr="001E2730" w14:paraId="4C23F066" w14:textId="77777777" w:rsidTr="008A7FF6">
        <w:trPr>
          <w:trHeight w:val="277"/>
        </w:trPr>
        <w:tc>
          <w:tcPr>
            <w:tcW w:w="2967" w:type="dxa"/>
            <w:vMerge/>
          </w:tcPr>
          <w:p w14:paraId="3A83CB4A" w14:textId="77777777" w:rsidR="006F66E8" w:rsidRPr="001E2730" w:rsidRDefault="006F66E8" w:rsidP="008A7FF6">
            <w:pPr>
              <w:spacing w:line="360" w:lineRule="auto"/>
              <w:textAlignment w:val="baseline"/>
              <w:rPr>
                <w:b/>
                <w:sz w:val="18"/>
                <w:szCs w:val="18"/>
              </w:rPr>
            </w:pPr>
          </w:p>
        </w:tc>
        <w:tc>
          <w:tcPr>
            <w:tcW w:w="430" w:type="dxa"/>
          </w:tcPr>
          <w:p w14:paraId="6D1AAB86" w14:textId="4B1BB80F"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2</w:t>
            </w:r>
          </w:p>
        </w:tc>
        <w:tc>
          <w:tcPr>
            <w:tcW w:w="4824" w:type="dxa"/>
          </w:tcPr>
          <w:p w14:paraId="3333251F" w14:textId="611D20E2"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retorne el estado de actualización de un estudiante</w:t>
            </w:r>
          </w:p>
        </w:tc>
      </w:tr>
      <w:tr w:rsidR="006F66E8" w:rsidRPr="001E2730" w14:paraId="13ADF92F" w14:textId="77777777" w:rsidTr="008A7FF6">
        <w:trPr>
          <w:trHeight w:val="277"/>
        </w:trPr>
        <w:tc>
          <w:tcPr>
            <w:tcW w:w="2967" w:type="dxa"/>
            <w:vMerge/>
          </w:tcPr>
          <w:p w14:paraId="7DE75D18" w14:textId="77777777" w:rsidR="006F66E8" w:rsidRPr="001E2730" w:rsidRDefault="006F66E8" w:rsidP="008A7FF6">
            <w:pPr>
              <w:spacing w:line="360" w:lineRule="auto"/>
              <w:textAlignment w:val="baseline"/>
              <w:rPr>
                <w:b/>
                <w:sz w:val="18"/>
                <w:szCs w:val="18"/>
              </w:rPr>
            </w:pPr>
          </w:p>
        </w:tc>
        <w:tc>
          <w:tcPr>
            <w:tcW w:w="430" w:type="dxa"/>
          </w:tcPr>
          <w:p w14:paraId="2FEB5436" w14:textId="19683405"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3</w:t>
            </w:r>
          </w:p>
        </w:tc>
        <w:tc>
          <w:tcPr>
            <w:tcW w:w="4824" w:type="dxa"/>
          </w:tcPr>
          <w:p w14:paraId="720A6412" w14:textId="6BBF2335"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s acciones de modificar los datos de un practicante</w:t>
            </w:r>
          </w:p>
        </w:tc>
      </w:tr>
      <w:tr w:rsidR="006F66E8" w:rsidRPr="001E2730" w14:paraId="122C1417" w14:textId="77777777" w:rsidTr="008A7FF6">
        <w:trPr>
          <w:trHeight w:val="277"/>
        </w:trPr>
        <w:tc>
          <w:tcPr>
            <w:tcW w:w="2967" w:type="dxa"/>
            <w:vMerge/>
          </w:tcPr>
          <w:p w14:paraId="6990D49F" w14:textId="77777777" w:rsidR="006F66E8" w:rsidRPr="001E2730" w:rsidRDefault="006F66E8" w:rsidP="008A7FF6">
            <w:pPr>
              <w:spacing w:line="360" w:lineRule="auto"/>
              <w:textAlignment w:val="baseline"/>
              <w:rPr>
                <w:b/>
                <w:sz w:val="18"/>
                <w:szCs w:val="18"/>
              </w:rPr>
            </w:pPr>
          </w:p>
        </w:tc>
        <w:tc>
          <w:tcPr>
            <w:tcW w:w="430" w:type="dxa"/>
          </w:tcPr>
          <w:p w14:paraId="7439D8B6" w14:textId="757AF30E"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4</w:t>
            </w:r>
          </w:p>
        </w:tc>
        <w:tc>
          <w:tcPr>
            <w:tcW w:w="4824" w:type="dxa"/>
          </w:tcPr>
          <w:p w14:paraId="6A3BC61C" w14:textId="6DAB4CB1"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función de modificar los datos de un practicante</w:t>
            </w:r>
          </w:p>
        </w:tc>
      </w:tr>
      <w:tr w:rsidR="006F66E8" w:rsidRPr="001E2730" w14:paraId="1586AEBD" w14:textId="77777777" w:rsidTr="008A7FF6">
        <w:trPr>
          <w:trHeight w:val="277"/>
        </w:trPr>
        <w:tc>
          <w:tcPr>
            <w:tcW w:w="2967" w:type="dxa"/>
            <w:vMerge/>
          </w:tcPr>
          <w:p w14:paraId="45BF4000" w14:textId="77777777" w:rsidR="006F66E8" w:rsidRPr="001E2730" w:rsidRDefault="006F66E8" w:rsidP="008A7FF6">
            <w:pPr>
              <w:spacing w:line="360" w:lineRule="auto"/>
              <w:textAlignment w:val="baseline"/>
              <w:rPr>
                <w:b/>
                <w:sz w:val="18"/>
                <w:szCs w:val="18"/>
              </w:rPr>
            </w:pPr>
          </w:p>
        </w:tc>
        <w:tc>
          <w:tcPr>
            <w:tcW w:w="430" w:type="dxa"/>
          </w:tcPr>
          <w:p w14:paraId="55072574" w14:textId="35B3AFAC"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5</w:t>
            </w:r>
          </w:p>
        </w:tc>
        <w:tc>
          <w:tcPr>
            <w:tcW w:w="4824" w:type="dxa"/>
          </w:tcPr>
          <w:p w14:paraId="0E34AABC" w14:textId="2A4E231D"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retorne el estado de actualización de un practicante</w:t>
            </w:r>
          </w:p>
        </w:tc>
      </w:tr>
      <w:tr w:rsidR="006F66E8" w:rsidRPr="001E2730" w14:paraId="0D5A9C12" w14:textId="77777777" w:rsidTr="008A7FF6">
        <w:trPr>
          <w:trHeight w:val="277"/>
        </w:trPr>
        <w:tc>
          <w:tcPr>
            <w:tcW w:w="2967" w:type="dxa"/>
            <w:vMerge/>
          </w:tcPr>
          <w:p w14:paraId="3549EF79" w14:textId="77777777" w:rsidR="006F66E8" w:rsidRPr="001E2730" w:rsidRDefault="006F66E8" w:rsidP="008A7FF6">
            <w:pPr>
              <w:spacing w:line="360" w:lineRule="auto"/>
              <w:textAlignment w:val="baseline"/>
              <w:rPr>
                <w:b/>
                <w:sz w:val="18"/>
                <w:szCs w:val="18"/>
              </w:rPr>
            </w:pPr>
          </w:p>
        </w:tc>
        <w:tc>
          <w:tcPr>
            <w:tcW w:w="430" w:type="dxa"/>
          </w:tcPr>
          <w:p w14:paraId="7074B82A" w14:textId="40055EBE"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6</w:t>
            </w:r>
          </w:p>
        </w:tc>
        <w:tc>
          <w:tcPr>
            <w:tcW w:w="4824" w:type="dxa"/>
          </w:tcPr>
          <w:p w14:paraId="48CA20D6" w14:textId="061325B0"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s acciones de modificar los datos de un instructor</w:t>
            </w:r>
          </w:p>
        </w:tc>
      </w:tr>
      <w:tr w:rsidR="006F66E8" w:rsidRPr="001E2730" w14:paraId="4BE2D065" w14:textId="77777777" w:rsidTr="008A7FF6">
        <w:trPr>
          <w:trHeight w:val="277"/>
        </w:trPr>
        <w:tc>
          <w:tcPr>
            <w:tcW w:w="2967" w:type="dxa"/>
            <w:vMerge/>
          </w:tcPr>
          <w:p w14:paraId="55054157" w14:textId="77777777" w:rsidR="006F66E8" w:rsidRPr="001E2730" w:rsidRDefault="006F66E8" w:rsidP="008A7FF6">
            <w:pPr>
              <w:spacing w:line="360" w:lineRule="auto"/>
              <w:textAlignment w:val="baseline"/>
              <w:rPr>
                <w:b/>
                <w:sz w:val="18"/>
                <w:szCs w:val="18"/>
              </w:rPr>
            </w:pPr>
          </w:p>
        </w:tc>
        <w:tc>
          <w:tcPr>
            <w:tcW w:w="430" w:type="dxa"/>
          </w:tcPr>
          <w:p w14:paraId="45A87C53" w14:textId="68810DED"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7</w:t>
            </w:r>
          </w:p>
        </w:tc>
        <w:tc>
          <w:tcPr>
            <w:tcW w:w="4824" w:type="dxa"/>
          </w:tcPr>
          <w:p w14:paraId="6BB64E32" w14:textId="0DA405C3"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función de modificar los datos de un instructor</w:t>
            </w:r>
          </w:p>
        </w:tc>
      </w:tr>
      <w:tr w:rsidR="006F66E8" w:rsidRPr="001E2730" w14:paraId="482876E8" w14:textId="77777777" w:rsidTr="008A7FF6">
        <w:trPr>
          <w:trHeight w:val="277"/>
        </w:trPr>
        <w:tc>
          <w:tcPr>
            <w:tcW w:w="2967" w:type="dxa"/>
            <w:vMerge/>
          </w:tcPr>
          <w:p w14:paraId="35BC2320" w14:textId="77777777" w:rsidR="006F66E8" w:rsidRPr="001E2730" w:rsidRDefault="006F66E8" w:rsidP="008A7FF6">
            <w:pPr>
              <w:spacing w:line="360" w:lineRule="auto"/>
              <w:textAlignment w:val="baseline"/>
              <w:rPr>
                <w:b/>
                <w:sz w:val="18"/>
                <w:szCs w:val="18"/>
              </w:rPr>
            </w:pPr>
          </w:p>
        </w:tc>
        <w:tc>
          <w:tcPr>
            <w:tcW w:w="430" w:type="dxa"/>
          </w:tcPr>
          <w:p w14:paraId="0D9C46D0" w14:textId="34DE3E00"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8</w:t>
            </w:r>
          </w:p>
        </w:tc>
        <w:tc>
          <w:tcPr>
            <w:tcW w:w="4824" w:type="dxa"/>
          </w:tcPr>
          <w:p w14:paraId="3F555847" w14:textId="74AEA185" w:rsidR="006F66E8" w:rsidRPr="001E2730" w:rsidRDefault="006F66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retorne el estado de actualización de un instructor</w:t>
            </w:r>
          </w:p>
        </w:tc>
      </w:tr>
      <w:tr w:rsidR="006F66E8" w:rsidRPr="001E2730" w14:paraId="6B715902" w14:textId="77777777" w:rsidTr="008A7FF6">
        <w:trPr>
          <w:trHeight w:val="277"/>
        </w:trPr>
        <w:tc>
          <w:tcPr>
            <w:tcW w:w="2967" w:type="dxa"/>
            <w:vMerge/>
          </w:tcPr>
          <w:p w14:paraId="6E1A47BD" w14:textId="77777777" w:rsidR="006F66E8" w:rsidRPr="001E2730" w:rsidRDefault="006F66E8" w:rsidP="008A7FF6">
            <w:pPr>
              <w:spacing w:line="360" w:lineRule="auto"/>
              <w:textAlignment w:val="baseline"/>
              <w:rPr>
                <w:b/>
                <w:sz w:val="18"/>
                <w:szCs w:val="18"/>
              </w:rPr>
            </w:pPr>
          </w:p>
        </w:tc>
        <w:tc>
          <w:tcPr>
            <w:tcW w:w="430" w:type="dxa"/>
          </w:tcPr>
          <w:p w14:paraId="013EFFEF" w14:textId="6D56E6C9"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9</w:t>
            </w:r>
          </w:p>
        </w:tc>
        <w:tc>
          <w:tcPr>
            <w:tcW w:w="4824" w:type="dxa"/>
          </w:tcPr>
          <w:p w14:paraId="68ED1CA8" w14:textId="0E6B4853" w:rsidR="006F66E8" w:rsidRPr="001E2730" w:rsidRDefault="00CA69F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función reductora para agregar un nuevo administrador</w:t>
            </w:r>
          </w:p>
        </w:tc>
      </w:tr>
      <w:tr w:rsidR="006F66E8" w:rsidRPr="001E2730" w14:paraId="684758CC" w14:textId="77777777" w:rsidTr="008A7FF6">
        <w:trPr>
          <w:trHeight w:val="277"/>
        </w:trPr>
        <w:tc>
          <w:tcPr>
            <w:tcW w:w="2967" w:type="dxa"/>
            <w:vMerge/>
          </w:tcPr>
          <w:p w14:paraId="1437E7D0" w14:textId="77777777" w:rsidR="006F66E8" w:rsidRPr="001E2730" w:rsidRDefault="006F66E8" w:rsidP="008A7FF6">
            <w:pPr>
              <w:spacing w:line="360" w:lineRule="auto"/>
              <w:textAlignment w:val="baseline"/>
              <w:rPr>
                <w:b/>
                <w:sz w:val="18"/>
                <w:szCs w:val="18"/>
              </w:rPr>
            </w:pPr>
          </w:p>
        </w:tc>
        <w:tc>
          <w:tcPr>
            <w:tcW w:w="430" w:type="dxa"/>
          </w:tcPr>
          <w:p w14:paraId="3FC4DFEB" w14:textId="65131928" w:rsidR="006F66E8" w:rsidRPr="001E2730" w:rsidRDefault="006F66E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0</w:t>
            </w:r>
          </w:p>
        </w:tc>
        <w:tc>
          <w:tcPr>
            <w:tcW w:w="4824" w:type="dxa"/>
          </w:tcPr>
          <w:p w14:paraId="7ECF0D8A" w14:textId="0141BE18" w:rsidR="006F66E8" w:rsidRPr="001E2730" w:rsidRDefault="00CA69F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función reductora para agregar un nuevo directivo</w:t>
            </w:r>
          </w:p>
        </w:tc>
      </w:tr>
      <w:tr w:rsidR="006F66E8" w:rsidRPr="001E2730" w14:paraId="7932B54F" w14:textId="77777777" w:rsidTr="008A7FF6">
        <w:trPr>
          <w:trHeight w:val="277"/>
        </w:trPr>
        <w:tc>
          <w:tcPr>
            <w:tcW w:w="2967" w:type="dxa"/>
            <w:vMerge/>
          </w:tcPr>
          <w:p w14:paraId="0865CAF4" w14:textId="77777777" w:rsidR="006F66E8" w:rsidRPr="001E2730" w:rsidRDefault="006F66E8" w:rsidP="008A7FF6">
            <w:pPr>
              <w:spacing w:line="360" w:lineRule="auto"/>
              <w:textAlignment w:val="baseline"/>
              <w:rPr>
                <w:b/>
                <w:sz w:val="18"/>
                <w:szCs w:val="18"/>
              </w:rPr>
            </w:pPr>
          </w:p>
        </w:tc>
        <w:tc>
          <w:tcPr>
            <w:tcW w:w="430" w:type="dxa"/>
          </w:tcPr>
          <w:p w14:paraId="4427B8B3" w14:textId="1C7976B9" w:rsidR="006F66E8" w:rsidRPr="001E2730" w:rsidRDefault="00CA69F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1</w:t>
            </w:r>
          </w:p>
        </w:tc>
        <w:tc>
          <w:tcPr>
            <w:tcW w:w="4824" w:type="dxa"/>
          </w:tcPr>
          <w:p w14:paraId="42E57E7F" w14:textId="30187F65" w:rsidR="006F66E8" w:rsidRPr="001E2730" w:rsidRDefault="00CA69F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función reductora para agregar un nuevo docente</w:t>
            </w:r>
          </w:p>
        </w:tc>
      </w:tr>
      <w:tr w:rsidR="006F66E8" w:rsidRPr="001E2730" w14:paraId="3103E616" w14:textId="77777777" w:rsidTr="008A7FF6">
        <w:trPr>
          <w:trHeight w:val="277"/>
        </w:trPr>
        <w:tc>
          <w:tcPr>
            <w:tcW w:w="2967" w:type="dxa"/>
            <w:vMerge/>
          </w:tcPr>
          <w:p w14:paraId="234256E8" w14:textId="77777777" w:rsidR="006F66E8" w:rsidRPr="001E2730" w:rsidRDefault="006F66E8" w:rsidP="008A7FF6">
            <w:pPr>
              <w:spacing w:line="360" w:lineRule="auto"/>
              <w:textAlignment w:val="baseline"/>
              <w:rPr>
                <w:b/>
                <w:sz w:val="18"/>
                <w:szCs w:val="18"/>
              </w:rPr>
            </w:pPr>
          </w:p>
        </w:tc>
        <w:tc>
          <w:tcPr>
            <w:tcW w:w="430" w:type="dxa"/>
          </w:tcPr>
          <w:p w14:paraId="430CB5D5" w14:textId="160D7F25" w:rsidR="006F66E8" w:rsidRPr="001E2730" w:rsidRDefault="00CA69F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2</w:t>
            </w:r>
          </w:p>
        </w:tc>
        <w:tc>
          <w:tcPr>
            <w:tcW w:w="4824" w:type="dxa"/>
          </w:tcPr>
          <w:p w14:paraId="59A88505" w14:textId="61BE9564" w:rsidR="006F66E8" w:rsidRPr="001E2730" w:rsidRDefault="00CA69F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función reductora para agregar un nuevo instructor</w:t>
            </w:r>
          </w:p>
        </w:tc>
      </w:tr>
      <w:tr w:rsidR="006F66E8" w:rsidRPr="001E2730" w14:paraId="03ECB681" w14:textId="77777777" w:rsidTr="008A7FF6">
        <w:trPr>
          <w:trHeight w:val="277"/>
        </w:trPr>
        <w:tc>
          <w:tcPr>
            <w:tcW w:w="2967" w:type="dxa"/>
            <w:vMerge/>
          </w:tcPr>
          <w:p w14:paraId="1487199F" w14:textId="77777777" w:rsidR="006F66E8" w:rsidRPr="001E2730" w:rsidRDefault="006F66E8" w:rsidP="008A7FF6">
            <w:pPr>
              <w:spacing w:line="360" w:lineRule="auto"/>
              <w:textAlignment w:val="baseline"/>
              <w:rPr>
                <w:b/>
                <w:sz w:val="18"/>
                <w:szCs w:val="18"/>
              </w:rPr>
            </w:pPr>
          </w:p>
        </w:tc>
        <w:tc>
          <w:tcPr>
            <w:tcW w:w="430" w:type="dxa"/>
          </w:tcPr>
          <w:p w14:paraId="1DEEB33F" w14:textId="29831123" w:rsidR="006F66E8" w:rsidRPr="001E2730" w:rsidRDefault="00CA69F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3</w:t>
            </w:r>
          </w:p>
        </w:tc>
        <w:tc>
          <w:tcPr>
            <w:tcW w:w="4824" w:type="dxa"/>
          </w:tcPr>
          <w:p w14:paraId="695F3121" w14:textId="1EEFA171" w:rsidR="006F66E8" w:rsidRPr="001E2730" w:rsidRDefault="00CA69F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función reductora para agregar un nuevo practicante</w:t>
            </w:r>
          </w:p>
        </w:tc>
      </w:tr>
      <w:tr w:rsidR="006F66E8" w:rsidRPr="001E2730" w14:paraId="61BBE73C" w14:textId="77777777" w:rsidTr="008A7FF6">
        <w:trPr>
          <w:trHeight w:val="288"/>
        </w:trPr>
        <w:tc>
          <w:tcPr>
            <w:tcW w:w="2967" w:type="dxa"/>
            <w:vMerge w:val="restart"/>
          </w:tcPr>
          <w:p w14:paraId="1B59F44A" w14:textId="29D3565E" w:rsidR="006F66E8" w:rsidRPr="001E2730" w:rsidRDefault="006F66E8" w:rsidP="008A7FF6">
            <w:pPr>
              <w:spacing w:line="360" w:lineRule="auto"/>
              <w:textAlignment w:val="baseline"/>
              <w:rPr>
                <w:bCs/>
                <w:sz w:val="18"/>
                <w:szCs w:val="18"/>
                <w:bdr w:val="none" w:sz="0" w:space="0" w:color="auto" w:frame="1"/>
                <w:lang w:val="es-419"/>
              </w:rPr>
            </w:pPr>
            <w:r w:rsidRPr="001E2730">
              <w:rPr>
                <w:b/>
                <w:sz w:val="18"/>
                <w:szCs w:val="18"/>
              </w:rPr>
              <w:t>HU</w:t>
            </w:r>
            <w:r>
              <w:rPr>
                <w:b/>
                <w:sz w:val="18"/>
                <w:szCs w:val="18"/>
              </w:rPr>
              <w:t xml:space="preserve">-05 </w:t>
            </w:r>
            <w:r w:rsidRPr="001E2730">
              <w:rPr>
                <w:sz w:val="18"/>
                <w:szCs w:val="18"/>
              </w:rPr>
              <w:t>Eliminar datos de un usuario.</w:t>
            </w:r>
            <w:r>
              <w:rPr>
                <w:sz w:val="18"/>
                <w:szCs w:val="18"/>
              </w:rPr>
              <w:t xml:space="preserve"> </w:t>
            </w:r>
            <w:r>
              <w:rPr>
                <w:b/>
                <w:sz w:val="18"/>
                <w:szCs w:val="18"/>
              </w:rPr>
              <w:t>Sprint 2</w:t>
            </w:r>
          </w:p>
        </w:tc>
        <w:tc>
          <w:tcPr>
            <w:tcW w:w="430" w:type="dxa"/>
          </w:tcPr>
          <w:p w14:paraId="64FD73C0" w14:textId="6ED91D6D" w:rsidR="006F66E8" w:rsidRPr="001E2730" w:rsidRDefault="00CA69F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6A4E87C8" w14:textId="520C562A" w:rsidR="006F66E8" w:rsidRPr="001E2730" w:rsidRDefault="00CA69F1"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ejecuten las acciones de </w:t>
            </w:r>
            <w:r w:rsidR="003F6D2C">
              <w:rPr>
                <w:bCs/>
                <w:sz w:val="18"/>
                <w:szCs w:val="18"/>
                <w:bdr w:val="none" w:sz="0" w:space="0" w:color="auto" w:frame="1"/>
                <w:lang w:val="es-419"/>
              </w:rPr>
              <w:t>eliminar un usuario administrador</w:t>
            </w:r>
          </w:p>
        </w:tc>
      </w:tr>
      <w:tr w:rsidR="00CA69F1" w:rsidRPr="001E2730" w14:paraId="163BDB59" w14:textId="77777777" w:rsidTr="008A7FF6">
        <w:trPr>
          <w:trHeight w:val="288"/>
        </w:trPr>
        <w:tc>
          <w:tcPr>
            <w:tcW w:w="2967" w:type="dxa"/>
            <w:vMerge/>
          </w:tcPr>
          <w:p w14:paraId="27102445" w14:textId="77777777" w:rsidR="00CA69F1" w:rsidRPr="001E2730" w:rsidRDefault="00CA69F1" w:rsidP="008A7FF6">
            <w:pPr>
              <w:spacing w:line="360" w:lineRule="auto"/>
              <w:textAlignment w:val="baseline"/>
              <w:rPr>
                <w:b/>
                <w:sz w:val="18"/>
                <w:szCs w:val="18"/>
              </w:rPr>
            </w:pPr>
          </w:p>
        </w:tc>
        <w:tc>
          <w:tcPr>
            <w:tcW w:w="430" w:type="dxa"/>
          </w:tcPr>
          <w:p w14:paraId="314C27E9" w14:textId="29C4615C" w:rsidR="00CA69F1" w:rsidRPr="001E2730" w:rsidRDefault="00CA69F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51A3DC00" w14:textId="463C8D2F" w:rsidR="00CA69F1" w:rsidRPr="001E2730"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eliminar un usuario administrador</w:t>
            </w:r>
          </w:p>
        </w:tc>
      </w:tr>
      <w:tr w:rsidR="00CA69F1" w:rsidRPr="001E2730" w14:paraId="15332B0B" w14:textId="77777777" w:rsidTr="008A7FF6">
        <w:trPr>
          <w:trHeight w:val="288"/>
        </w:trPr>
        <w:tc>
          <w:tcPr>
            <w:tcW w:w="2967" w:type="dxa"/>
            <w:vMerge/>
          </w:tcPr>
          <w:p w14:paraId="5A6FA9A0" w14:textId="77777777" w:rsidR="00CA69F1" w:rsidRPr="001E2730" w:rsidRDefault="00CA69F1" w:rsidP="008A7FF6">
            <w:pPr>
              <w:spacing w:line="360" w:lineRule="auto"/>
              <w:textAlignment w:val="baseline"/>
              <w:rPr>
                <w:b/>
                <w:sz w:val="18"/>
                <w:szCs w:val="18"/>
              </w:rPr>
            </w:pPr>
          </w:p>
        </w:tc>
        <w:tc>
          <w:tcPr>
            <w:tcW w:w="430" w:type="dxa"/>
          </w:tcPr>
          <w:p w14:paraId="08CB50CB" w14:textId="77E5FF35" w:rsidR="00CA69F1" w:rsidRPr="001E2730" w:rsidRDefault="00CA69F1"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7AE74446" w14:textId="4913CB05" w:rsidR="00CA69F1" w:rsidRPr="001E2730"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a el estado de eliminar un usuario  administrador</w:t>
            </w:r>
          </w:p>
        </w:tc>
      </w:tr>
      <w:tr w:rsidR="003F6D2C" w:rsidRPr="001E2730" w14:paraId="73A74B59" w14:textId="77777777" w:rsidTr="008A7FF6">
        <w:trPr>
          <w:trHeight w:val="288"/>
        </w:trPr>
        <w:tc>
          <w:tcPr>
            <w:tcW w:w="2967" w:type="dxa"/>
            <w:vMerge/>
          </w:tcPr>
          <w:p w14:paraId="2CF19D26" w14:textId="77777777" w:rsidR="003F6D2C" w:rsidRPr="001E2730" w:rsidRDefault="003F6D2C" w:rsidP="008A7FF6">
            <w:pPr>
              <w:spacing w:line="360" w:lineRule="auto"/>
              <w:textAlignment w:val="baseline"/>
              <w:rPr>
                <w:b/>
                <w:sz w:val="18"/>
                <w:szCs w:val="18"/>
              </w:rPr>
            </w:pPr>
          </w:p>
        </w:tc>
        <w:tc>
          <w:tcPr>
            <w:tcW w:w="430" w:type="dxa"/>
          </w:tcPr>
          <w:p w14:paraId="4C267EC4" w14:textId="21693B97" w:rsidR="003F6D2C" w:rsidRPr="001E2730"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4</w:t>
            </w:r>
          </w:p>
        </w:tc>
        <w:tc>
          <w:tcPr>
            <w:tcW w:w="4824" w:type="dxa"/>
          </w:tcPr>
          <w:p w14:paraId="7BD9F560" w14:textId="00293DAD" w:rsidR="003F6D2C" w:rsidRPr="001E2730"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s acciones de eliminar un usuario directivo</w:t>
            </w:r>
          </w:p>
        </w:tc>
      </w:tr>
      <w:tr w:rsidR="003F6D2C" w:rsidRPr="001E2730" w14:paraId="3C66E856" w14:textId="77777777" w:rsidTr="008A7FF6">
        <w:trPr>
          <w:trHeight w:val="288"/>
        </w:trPr>
        <w:tc>
          <w:tcPr>
            <w:tcW w:w="2967" w:type="dxa"/>
            <w:vMerge/>
          </w:tcPr>
          <w:p w14:paraId="205814E4" w14:textId="77777777" w:rsidR="003F6D2C" w:rsidRPr="001E2730" w:rsidRDefault="003F6D2C" w:rsidP="008A7FF6">
            <w:pPr>
              <w:spacing w:line="360" w:lineRule="auto"/>
              <w:textAlignment w:val="baseline"/>
              <w:rPr>
                <w:b/>
                <w:sz w:val="18"/>
                <w:szCs w:val="18"/>
              </w:rPr>
            </w:pPr>
          </w:p>
        </w:tc>
        <w:tc>
          <w:tcPr>
            <w:tcW w:w="430" w:type="dxa"/>
          </w:tcPr>
          <w:p w14:paraId="6E262E97" w14:textId="5170024D" w:rsidR="003F6D2C" w:rsidRPr="001E2730"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5</w:t>
            </w:r>
          </w:p>
        </w:tc>
        <w:tc>
          <w:tcPr>
            <w:tcW w:w="4824" w:type="dxa"/>
          </w:tcPr>
          <w:p w14:paraId="49D646CC" w14:textId="4E873762" w:rsidR="003F6D2C" w:rsidRPr="001E2730"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eliminar un usuario directivo</w:t>
            </w:r>
          </w:p>
        </w:tc>
      </w:tr>
      <w:tr w:rsidR="003F6D2C" w:rsidRPr="001E2730" w14:paraId="14AB2A7D" w14:textId="77777777" w:rsidTr="008A7FF6">
        <w:trPr>
          <w:trHeight w:val="288"/>
        </w:trPr>
        <w:tc>
          <w:tcPr>
            <w:tcW w:w="2967" w:type="dxa"/>
            <w:vMerge/>
          </w:tcPr>
          <w:p w14:paraId="1C94B885" w14:textId="77777777" w:rsidR="003F6D2C" w:rsidRPr="001E2730" w:rsidRDefault="003F6D2C" w:rsidP="008A7FF6">
            <w:pPr>
              <w:spacing w:line="360" w:lineRule="auto"/>
              <w:textAlignment w:val="baseline"/>
              <w:rPr>
                <w:b/>
                <w:sz w:val="18"/>
                <w:szCs w:val="18"/>
              </w:rPr>
            </w:pPr>
          </w:p>
        </w:tc>
        <w:tc>
          <w:tcPr>
            <w:tcW w:w="430" w:type="dxa"/>
          </w:tcPr>
          <w:p w14:paraId="1077833D" w14:textId="371A23AE" w:rsidR="003F6D2C" w:rsidRPr="001E2730"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6</w:t>
            </w:r>
          </w:p>
        </w:tc>
        <w:tc>
          <w:tcPr>
            <w:tcW w:w="4824" w:type="dxa"/>
          </w:tcPr>
          <w:p w14:paraId="53F2621F" w14:textId="6085A69E" w:rsidR="003F6D2C" w:rsidRPr="001E2730"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a el estado de eliminar un usuario directivo</w:t>
            </w:r>
          </w:p>
        </w:tc>
      </w:tr>
      <w:tr w:rsidR="003F6D2C" w:rsidRPr="001E2730" w14:paraId="296185EB" w14:textId="77777777" w:rsidTr="008A7FF6">
        <w:trPr>
          <w:trHeight w:val="288"/>
        </w:trPr>
        <w:tc>
          <w:tcPr>
            <w:tcW w:w="2967" w:type="dxa"/>
            <w:vMerge/>
          </w:tcPr>
          <w:p w14:paraId="29CA69C5" w14:textId="77777777" w:rsidR="003F6D2C" w:rsidRPr="001E2730" w:rsidRDefault="003F6D2C" w:rsidP="008A7FF6">
            <w:pPr>
              <w:spacing w:line="360" w:lineRule="auto"/>
              <w:textAlignment w:val="baseline"/>
              <w:rPr>
                <w:b/>
                <w:sz w:val="18"/>
                <w:szCs w:val="18"/>
              </w:rPr>
            </w:pPr>
          </w:p>
        </w:tc>
        <w:tc>
          <w:tcPr>
            <w:tcW w:w="430" w:type="dxa"/>
          </w:tcPr>
          <w:p w14:paraId="5548787E" w14:textId="4BF08041" w:rsidR="003F6D2C" w:rsidRPr="001E2730"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7</w:t>
            </w:r>
          </w:p>
        </w:tc>
        <w:tc>
          <w:tcPr>
            <w:tcW w:w="4824" w:type="dxa"/>
          </w:tcPr>
          <w:p w14:paraId="58435004" w14:textId="18D60B55" w:rsidR="003F6D2C" w:rsidRPr="001E2730"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s acciones de eliminar un usuario docente</w:t>
            </w:r>
          </w:p>
        </w:tc>
      </w:tr>
      <w:tr w:rsidR="003F6D2C" w:rsidRPr="001E2730" w14:paraId="258EA199" w14:textId="77777777" w:rsidTr="008A7FF6">
        <w:trPr>
          <w:trHeight w:val="288"/>
        </w:trPr>
        <w:tc>
          <w:tcPr>
            <w:tcW w:w="2967" w:type="dxa"/>
            <w:vMerge/>
          </w:tcPr>
          <w:p w14:paraId="38EC1AB9" w14:textId="77777777" w:rsidR="003F6D2C" w:rsidRPr="001E2730" w:rsidRDefault="003F6D2C" w:rsidP="008A7FF6">
            <w:pPr>
              <w:spacing w:line="360" w:lineRule="auto"/>
              <w:textAlignment w:val="baseline"/>
              <w:rPr>
                <w:b/>
                <w:sz w:val="18"/>
                <w:szCs w:val="18"/>
              </w:rPr>
            </w:pPr>
          </w:p>
        </w:tc>
        <w:tc>
          <w:tcPr>
            <w:tcW w:w="430" w:type="dxa"/>
          </w:tcPr>
          <w:p w14:paraId="54CA0D10" w14:textId="439FC23A" w:rsidR="003F6D2C" w:rsidRPr="001E2730"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8</w:t>
            </w:r>
          </w:p>
        </w:tc>
        <w:tc>
          <w:tcPr>
            <w:tcW w:w="4824" w:type="dxa"/>
          </w:tcPr>
          <w:p w14:paraId="66640131" w14:textId="5BD06862" w:rsidR="003F6D2C" w:rsidRPr="001E2730"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eliminar un usuario docente</w:t>
            </w:r>
          </w:p>
        </w:tc>
      </w:tr>
      <w:tr w:rsidR="003F6D2C" w:rsidRPr="001E2730" w14:paraId="419077FC" w14:textId="77777777" w:rsidTr="008A7FF6">
        <w:trPr>
          <w:trHeight w:val="288"/>
        </w:trPr>
        <w:tc>
          <w:tcPr>
            <w:tcW w:w="2967" w:type="dxa"/>
            <w:vMerge/>
          </w:tcPr>
          <w:p w14:paraId="5CF0AE9A" w14:textId="77777777" w:rsidR="003F6D2C" w:rsidRPr="001E2730" w:rsidRDefault="003F6D2C" w:rsidP="008A7FF6">
            <w:pPr>
              <w:spacing w:line="360" w:lineRule="auto"/>
              <w:textAlignment w:val="baseline"/>
              <w:rPr>
                <w:b/>
                <w:sz w:val="18"/>
                <w:szCs w:val="18"/>
              </w:rPr>
            </w:pPr>
          </w:p>
        </w:tc>
        <w:tc>
          <w:tcPr>
            <w:tcW w:w="430" w:type="dxa"/>
          </w:tcPr>
          <w:p w14:paraId="18673E50" w14:textId="4E3D7547" w:rsidR="003F6D2C" w:rsidRPr="001E2730"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9</w:t>
            </w:r>
          </w:p>
        </w:tc>
        <w:tc>
          <w:tcPr>
            <w:tcW w:w="4824" w:type="dxa"/>
          </w:tcPr>
          <w:p w14:paraId="4BCE39E9" w14:textId="17F02DF0" w:rsidR="003F6D2C" w:rsidRPr="001E2730"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a el estado de eliminar un usuario docente</w:t>
            </w:r>
          </w:p>
        </w:tc>
      </w:tr>
      <w:tr w:rsidR="003F6D2C" w:rsidRPr="001E2730" w14:paraId="733CC4B5" w14:textId="77777777" w:rsidTr="008A7FF6">
        <w:trPr>
          <w:trHeight w:val="288"/>
        </w:trPr>
        <w:tc>
          <w:tcPr>
            <w:tcW w:w="2967" w:type="dxa"/>
            <w:vMerge/>
          </w:tcPr>
          <w:p w14:paraId="0A863B6D" w14:textId="77777777" w:rsidR="003F6D2C" w:rsidRPr="001E2730" w:rsidRDefault="003F6D2C" w:rsidP="008A7FF6">
            <w:pPr>
              <w:spacing w:line="360" w:lineRule="auto"/>
              <w:textAlignment w:val="baseline"/>
              <w:rPr>
                <w:b/>
                <w:sz w:val="18"/>
                <w:szCs w:val="18"/>
              </w:rPr>
            </w:pPr>
          </w:p>
        </w:tc>
        <w:tc>
          <w:tcPr>
            <w:tcW w:w="430" w:type="dxa"/>
          </w:tcPr>
          <w:p w14:paraId="5AA26FE8" w14:textId="32C0F8C8" w:rsidR="003F6D2C"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0</w:t>
            </w:r>
          </w:p>
        </w:tc>
        <w:tc>
          <w:tcPr>
            <w:tcW w:w="4824" w:type="dxa"/>
          </w:tcPr>
          <w:p w14:paraId="24ABF0AC" w14:textId="202BD84F" w:rsidR="003F6D2C"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s acciones de eliminar un usuario estudiante</w:t>
            </w:r>
          </w:p>
        </w:tc>
      </w:tr>
      <w:tr w:rsidR="003F6D2C" w:rsidRPr="001E2730" w14:paraId="531D3852" w14:textId="77777777" w:rsidTr="008A7FF6">
        <w:trPr>
          <w:trHeight w:val="288"/>
        </w:trPr>
        <w:tc>
          <w:tcPr>
            <w:tcW w:w="2967" w:type="dxa"/>
            <w:vMerge/>
          </w:tcPr>
          <w:p w14:paraId="25489DE3" w14:textId="77777777" w:rsidR="003F6D2C" w:rsidRPr="001E2730" w:rsidRDefault="003F6D2C" w:rsidP="008A7FF6">
            <w:pPr>
              <w:spacing w:line="360" w:lineRule="auto"/>
              <w:textAlignment w:val="baseline"/>
              <w:rPr>
                <w:b/>
                <w:sz w:val="18"/>
                <w:szCs w:val="18"/>
              </w:rPr>
            </w:pPr>
          </w:p>
        </w:tc>
        <w:tc>
          <w:tcPr>
            <w:tcW w:w="430" w:type="dxa"/>
          </w:tcPr>
          <w:p w14:paraId="6DDDDB9D" w14:textId="39B04C04" w:rsidR="003F6D2C"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1</w:t>
            </w:r>
          </w:p>
        </w:tc>
        <w:tc>
          <w:tcPr>
            <w:tcW w:w="4824" w:type="dxa"/>
          </w:tcPr>
          <w:p w14:paraId="733F012E" w14:textId="4683A14F" w:rsidR="003F6D2C"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eliminar un usuario estudiante</w:t>
            </w:r>
          </w:p>
        </w:tc>
      </w:tr>
      <w:tr w:rsidR="003F6D2C" w:rsidRPr="001E2730" w14:paraId="09B661F7" w14:textId="77777777" w:rsidTr="008A7FF6">
        <w:trPr>
          <w:trHeight w:val="288"/>
        </w:trPr>
        <w:tc>
          <w:tcPr>
            <w:tcW w:w="2967" w:type="dxa"/>
            <w:vMerge/>
          </w:tcPr>
          <w:p w14:paraId="0FA2F04E" w14:textId="77777777" w:rsidR="003F6D2C" w:rsidRPr="001E2730" w:rsidRDefault="003F6D2C" w:rsidP="008A7FF6">
            <w:pPr>
              <w:spacing w:line="360" w:lineRule="auto"/>
              <w:textAlignment w:val="baseline"/>
              <w:rPr>
                <w:b/>
                <w:sz w:val="18"/>
                <w:szCs w:val="18"/>
              </w:rPr>
            </w:pPr>
          </w:p>
        </w:tc>
        <w:tc>
          <w:tcPr>
            <w:tcW w:w="430" w:type="dxa"/>
          </w:tcPr>
          <w:p w14:paraId="78E99096" w14:textId="64894715" w:rsidR="003F6D2C"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2</w:t>
            </w:r>
          </w:p>
        </w:tc>
        <w:tc>
          <w:tcPr>
            <w:tcW w:w="4824" w:type="dxa"/>
          </w:tcPr>
          <w:p w14:paraId="335CC9CC" w14:textId="7D5FFA5C" w:rsidR="003F6D2C"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a el estado de eliminar un usuario estudiante</w:t>
            </w:r>
          </w:p>
        </w:tc>
      </w:tr>
      <w:tr w:rsidR="003F6D2C" w:rsidRPr="001E2730" w14:paraId="1D2E22BE" w14:textId="77777777" w:rsidTr="008A7FF6">
        <w:trPr>
          <w:trHeight w:val="288"/>
        </w:trPr>
        <w:tc>
          <w:tcPr>
            <w:tcW w:w="2967" w:type="dxa"/>
            <w:vMerge/>
          </w:tcPr>
          <w:p w14:paraId="3ACA6843" w14:textId="77777777" w:rsidR="003F6D2C" w:rsidRPr="001E2730" w:rsidRDefault="003F6D2C" w:rsidP="008A7FF6">
            <w:pPr>
              <w:spacing w:line="360" w:lineRule="auto"/>
              <w:textAlignment w:val="baseline"/>
              <w:rPr>
                <w:b/>
                <w:sz w:val="18"/>
                <w:szCs w:val="18"/>
              </w:rPr>
            </w:pPr>
          </w:p>
        </w:tc>
        <w:tc>
          <w:tcPr>
            <w:tcW w:w="430" w:type="dxa"/>
          </w:tcPr>
          <w:p w14:paraId="020EA165" w14:textId="12FF0C0A" w:rsidR="003F6D2C"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3</w:t>
            </w:r>
          </w:p>
        </w:tc>
        <w:tc>
          <w:tcPr>
            <w:tcW w:w="4824" w:type="dxa"/>
          </w:tcPr>
          <w:p w14:paraId="06524502" w14:textId="19D5890B" w:rsidR="003F6D2C"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s acciones de eliminar un usuario practicante</w:t>
            </w:r>
          </w:p>
        </w:tc>
      </w:tr>
      <w:tr w:rsidR="003F6D2C" w:rsidRPr="001E2730" w14:paraId="0DF7E222" w14:textId="77777777" w:rsidTr="008A7FF6">
        <w:trPr>
          <w:trHeight w:val="288"/>
        </w:trPr>
        <w:tc>
          <w:tcPr>
            <w:tcW w:w="2967" w:type="dxa"/>
            <w:vMerge/>
          </w:tcPr>
          <w:p w14:paraId="7894A10D" w14:textId="77777777" w:rsidR="003F6D2C" w:rsidRPr="001E2730" w:rsidRDefault="003F6D2C" w:rsidP="008A7FF6">
            <w:pPr>
              <w:spacing w:line="360" w:lineRule="auto"/>
              <w:textAlignment w:val="baseline"/>
              <w:rPr>
                <w:b/>
                <w:sz w:val="18"/>
                <w:szCs w:val="18"/>
              </w:rPr>
            </w:pPr>
          </w:p>
        </w:tc>
        <w:tc>
          <w:tcPr>
            <w:tcW w:w="430" w:type="dxa"/>
          </w:tcPr>
          <w:p w14:paraId="78F36C40" w14:textId="362B6117" w:rsidR="003F6D2C"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4</w:t>
            </w:r>
          </w:p>
        </w:tc>
        <w:tc>
          <w:tcPr>
            <w:tcW w:w="4824" w:type="dxa"/>
          </w:tcPr>
          <w:p w14:paraId="2D8CCF42" w14:textId="3E5EB01D" w:rsidR="003F6D2C"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eliminar un usuario practicante</w:t>
            </w:r>
          </w:p>
        </w:tc>
      </w:tr>
      <w:tr w:rsidR="003F6D2C" w:rsidRPr="001E2730" w14:paraId="04FE9594" w14:textId="77777777" w:rsidTr="008A7FF6">
        <w:trPr>
          <w:trHeight w:val="288"/>
        </w:trPr>
        <w:tc>
          <w:tcPr>
            <w:tcW w:w="2967" w:type="dxa"/>
            <w:vMerge/>
          </w:tcPr>
          <w:p w14:paraId="2F39067D" w14:textId="77777777" w:rsidR="003F6D2C" w:rsidRPr="001E2730" w:rsidRDefault="003F6D2C" w:rsidP="008A7FF6">
            <w:pPr>
              <w:spacing w:line="360" w:lineRule="auto"/>
              <w:textAlignment w:val="baseline"/>
              <w:rPr>
                <w:b/>
                <w:sz w:val="18"/>
                <w:szCs w:val="18"/>
              </w:rPr>
            </w:pPr>
          </w:p>
        </w:tc>
        <w:tc>
          <w:tcPr>
            <w:tcW w:w="430" w:type="dxa"/>
          </w:tcPr>
          <w:p w14:paraId="39BAA2BB" w14:textId="47A50670" w:rsidR="003F6D2C"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5</w:t>
            </w:r>
          </w:p>
        </w:tc>
        <w:tc>
          <w:tcPr>
            <w:tcW w:w="4824" w:type="dxa"/>
          </w:tcPr>
          <w:p w14:paraId="4801B80D" w14:textId="2EC34374" w:rsidR="003F6D2C"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a el estado de eliminar un usuario practicante</w:t>
            </w:r>
          </w:p>
        </w:tc>
      </w:tr>
      <w:tr w:rsidR="003F6D2C" w:rsidRPr="001E2730" w14:paraId="4719DC8C" w14:textId="77777777" w:rsidTr="008A7FF6">
        <w:trPr>
          <w:trHeight w:val="288"/>
        </w:trPr>
        <w:tc>
          <w:tcPr>
            <w:tcW w:w="2967" w:type="dxa"/>
            <w:vMerge/>
          </w:tcPr>
          <w:p w14:paraId="7ED6AAD8" w14:textId="77777777" w:rsidR="003F6D2C" w:rsidRPr="001E2730" w:rsidRDefault="003F6D2C" w:rsidP="008A7FF6">
            <w:pPr>
              <w:spacing w:line="360" w:lineRule="auto"/>
              <w:textAlignment w:val="baseline"/>
              <w:rPr>
                <w:b/>
                <w:sz w:val="18"/>
                <w:szCs w:val="18"/>
              </w:rPr>
            </w:pPr>
          </w:p>
        </w:tc>
        <w:tc>
          <w:tcPr>
            <w:tcW w:w="430" w:type="dxa"/>
          </w:tcPr>
          <w:p w14:paraId="0C652DDD" w14:textId="21CBDEF5" w:rsidR="003F6D2C" w:rsidRDefault="00CE04A5"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6</w:t>
            </w:r>
          </w:p>
        </w:tc>
        <w:tc>
          <w:tcPr>
            <w:tcW w:w="4824" w:type="dxa"/>
          </w:tcPr>
          <w:p w14:paraId="209D2179" w14:textId="7E12DEE2" w:rsidR="003F6D2C"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s acciones de eliminar un usuario instructor</w:t>
            </w:r>
          </w:p>
        </w:tc>
      </w:tr>
      <w:tr w:rsidR="003F6D2C" w:rsidRPr="001E2730" w14:paraId="3CB9A006" w14:textId="77777777" w:rsidTr="008A7FF6">
        <w:trPr>
          <w:trHeight w:val="288"/>
        </w:trPr>
        <w:tc>
          <w:tcPr>
            <w:tcW w:w="2967" w:type="dxa"/>
            <w:vMerge/>
          </w:tcPr>
          <w:p w14:paraId="66435315" w14:textId="77777777" w:rsidR="003F6D2C" w:rsidRPr="001E2730" w:rsidRDefault="003F6D2C" w:rsidP="008A7FF6">
            <w:pPr>
              <w:spacing w:line="360" w:lineRule="auto"/>
              <w:textAlignment w:val="baseline"/>
              <w:rPr>
                <w:b/>
                <w:sz w:val="18"/>
                <w:szCs w:val="18"/>
              </w:rPr>
            </w:pPr>
          </w:p>
        </w:tc>
        <w:tc>
          <w:tcPr>
            <w:tcW w:w="430" w:type="dxa"/>
          </w:tcPr>
          <w:p w14:paraId="3FD73647" w14:textId="3A5067F5" w:rsidR="003F6D2C" w:rsidRDefault="00CE04A5"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7</w:t>
            </w:r>
          </w:p>
        </w:tc>
        <w:tc>
          <w:tcPr>
            <w:tcW w:w="4824" w:type="dxa"/>
          </w:tcPr>
          <w:p w14:paraId="3E4A1FFA" w14:textId="484DF099" w:rsidR="003F6D2C"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eliminar un usuario instructor</w:t>
            </w:r>
          </w:p>
        </w:tc>
      </w:tr>
      <w:tr w:rsidR="003F6D2C" w:rsidRPr="001E2730" w14:paraId="70B42495" w14:textId="77777777" w:rsidTr="008A7FF6">
        <w:trPr>
          <w:trHeight w:val="288"/>
        </w:trPr>
        <w:tc>
          <w:tcPr>
            <w:tcW w:w="2967" w:type="dxa"/>
            <w:vMerge/>
          </w:tcPr>
          <w:p w14:paraId="6C8AC197" w14:textId="77777777" w:rsidR="003F6D2C" w:rsidRPr="001E2730" w:rsidRDefault="003F6D2C" w:rsidP="008A7FF6">
            <w:pPr>
              <w:spacing w:line="360" w:lineRule="auto"/>
              <w:textAlignment w:val="baseline"/>
              <w:rPr>
                <w:b/>
                <w:sz w:val="18"/>
                <w:szCs w:val="18"/>
              </w:rPr>
            </w:pPr>
          </w:p>
        </w:tc>
        <w:tc>
          <w:tcPr>
            <w:tcW w:w="430" w:type="dxa"/>
          </w:tcPr>
          <w:p w14:paraId="2231BBF6" w14:textId="1D80D3AF" w:rsidR="003F6D2C" w:rsidRDefault="00CE04A5"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8</w:t>
            </w:r>
          </w:p>
        </w:tc>
        <w:tc>
          <w:tcPr>
            <w:tcW w:w="4824" w:type="dxa"/>
          </w:tcPr>
          <w:p w14:paraId="69049AD1" w14:textId="1854DA53" w:rsidR="003F6D2C" w:rsidRDefault="003F6D2C"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a el estado de eliminar un usuario instructor</w:t>
            </w:r>
          </w:p>
        </w:tc>
      </w:tr>
      <w:tr w:rsidR="003F6D2C" w:rsidRPr="001E2730" w14:paraId="085BFBF3" w14:textId="77777777" w:rsidTr="008A7FF6">
        <w:trPr>
          <w:trHeight w:val="288"/>
        </w:trPr>
        <w:tc>
          <w:tcPr>
            <w:tcW w:w="2967" w:type="dxa"/>
            <w:vMerge/>
          </w:tcPr>
          <w:p w14:paraId="69D9AD9D" w14:textId="77777777" w:rsidR="003F6D2C" w:rsidRPr="001E2730" w:rsidRDefault="003F6D2C" w:rsidP="008A7FF6">
            <w:pPr>
              <w:spacing w:line="360" w:lineRule="auto"/>
              <w:textAlignment w:val="baseline"/>
              <w:rPr>
                <w:b/>
                <w:sz w:val="18"/>
                <w:szCs w:val="18"/>
              </w:rPr>
            </w:pPr>
          </w:p>
        </w:tc>
        <w:tc>
          <w:tcPr>
            <w:tcW w:w="430" w:type="dxa"/>
          </w:tcPr>
          <w:p w14:paraId="5EE64B8E" w14:textId="1D0618F6" w:rsidR="003F6D2C" w:rsidRDefault="00CE04A5"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9</w:t>
            </w:r>
          </w:p>
        </w:tc>
        <w:tc>
          <w:tcPr>
            <w:tcW w:w="4824" w:type="dxa"/>
          </w:tcPr>
          <w:p w14:paraId="43ED7987" w14:textId="595E1BD0" w:rsidR="003F6D2C" w:rsidRDefault="008E4862"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función reductora de eliminar un usuario administrador</w:t>
            </w:r>
          </w:p>
        </w:tc>
      </w:tr>
      <w:tr w:rsidR="003F6D2C" w:rsidRPr="001E2730" w14:paraId="0FDDE593" w14:textId="77777777" w:rsidTr="008A7FF6">
        <w:trPr>
          <w:trHeight w:val="288"/>
        </w:trPr>
        <w:tc>
          <w:tcPr>
            <w:tcW w:w="2967" w:type="dxa"/>
            <w:vMerge/>
          </w:tcPr>
          <w:p w14:paraId="5F19BA38" w14:textId="77777777" w:rsidR="003F6D2C" w:rsidRPr="001E2730" w:rsidRDefault="003F6D2C" w:rsidP="008A7FF6">
            <w:pPr>
              <w:spacing w:line="360" w:lineRule="auto"/>
              <w:textAlignment w:val="baseline"/>
              <w:rPr>
                <w:b/>
                <w:sz w:val="18"/>
                <w:szCs w:val="18"/>
              </w:rPr>
            </w:pPr>
          </w:p>
        </w:tc>
        <w:tc>
          <w:tcPr>
            <w:tcW w:w="430" w:type="dxa"/>
          </w:tcPr>
          <w:p w14:paraId="7909E84E" w14:textId="1D9B3852" w:rsidR="003F6D2C" w:rsidRDefault="00CE04A5"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0</w:t>
            </w:r>
          </w:p>
        </w:tc>
        <w:tc>
          <w:tcPr>
            <w:tcW w:w="4824" w:type="dxa"/>
          </w:tcPr>
          <w:p w14:paraId="0C22031B" w14:textId="09402A3C" w:rsidR="003F6D2C" w:rsidRDefault="008E4862"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función reductora de eliminar un usuario directivo</w:t>
            </w:r>
          </w:p>
        </w:tc>
      </w:tr>
      <w:tr w:rsidR="003F6D2C" w:rsidRPr="001E2730" w14:paraId="41930A03" w14:textId="77777777" w:rsidTr="008A7FF6">
        <w:trPr>
          <w:trHeight w:val="288"/>
        </w:trPr>
        <w:tc>
          <w:tcPr>
            <w:tcW w:w="2967" w:type="dxa"/>
            <w:vMerge/>
          </w:tcPr>
          <w:p w14:paraId="33DDD888" w14:textId="77777777" w:rsidR="003F6D2C" w:rsidRPr="001E2730" w:rsidRDefault="003F6D2C" w:rsidP="008A7FF6">
            <w:pPr>
              <w:spacing w:line="360" w:lineRule="auto"/>
              <w:textAlignment w:val="baseline"/>
              <w:rPr>
                <w:b/>
                <w:sz w:val="18"/>
                <w:szCs w:val="18"/>
              </w:rPr>
            </w:pPr>
          </w:p>
        </w:tc>
        <w:tc>
          <w:tcPr>
            <w:tcW w:w="430" w:type="dxa"/>
          </w:tcPr>
          <w:p w14:paraId="60C8B378" w14:textId="15A24841" w:rsidR="003F6D2C" w:rsidRDefault="00CE04A5"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1</w:t>
            </w:r>
          </w:p>
        </w:tc>
        <w:tc>
          <w:tcPr>
            <w:tcW w:w="4824" w:type="dxa"/>
          </w:tcPr>
          <w:p w14:paraId="0E99E92D" w14:textId="2638F8FE" w:rsidR="003F6D2C" w:rsidRDefault="008E4862"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función reductora de eliminar un usuario docente</w:t>
            </w:r>
          </w:p>
        </w:tc>
      </w:tr>
      <w:tr w:rsidR="003F6D2C" w:rsidRPr="001E2730" w14:paraId="2D393513" w14:textId="77777777" w:rsidTr="008A7FF6">
        <w:trPr>
          <w:trHeight w:val="288"/>
        </w:trPr>
        <w:tc>
          <w:tcPr>
            <w:tcW w:w="2967" w:type="dxa"/>
            <w:vMerge/>
          </w:tcPr>
          <w:p w14:paraId="22195EA2" w14:textId="77777777" w:rsidR="003F6D2C" w:rsidRPr="001E2730" w:rsidRDefault="003F6D2C" w:rsidP="008A7FF6">
            <w:pPr>
              <w:spacing w:line="360" w:lineRule="auto"/>
              <w:textAlignment w:val="baseline"/>
              <w:rPr>
                <w:b/>
                <w:sz w:val="18"/>
                <w:szCs w:val="18"/>
              </w:rPr>
            </w:pPr>
          </w:p>
        </w:tc>
        <w:tc>
          <w:tcPr>
            <w:tcW w:w="430" w:type="dxa"/>
          </w:tcPr>
          <w:p w14:paraId="425038D4" w14:textId="0A52C39F" w:rsidR="003F6D2C" w:rsidRDefault="00CE04A5"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2</w:t>
            </w:r>
          </w:p>
        </w:tc>
        <w:tc>
          <w:tcPr>
            <w:tcW w:w="4824" w:type="dxa"/>
          </w:tcPr>
          <w:p w14:paraId="1AA0FDE7" w14:textId="478E2275" w:rsidR="003F6D2C" w:rsidRDefault="008E4862"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función reductora de eliminar un usuario estudiante</w:t>
            </w:r>
          </w:p>
        </w:tc>
      </w:tr>
      <w:tr w:rsidR="003F6D2C" w:rsidRPr="001E2730" w14:paraId="30CB4D2C" w14:textId="77777777" w:rsidTr="008A7FF6">
        <w:trPr>
          <w:trHeight w:val="288"/>
        </w:trPr>
        <w:tc>
          <w:tcPr>
            <w:tcW w:w="2967" w:type="dxa"/>
            <w:vMerge/>
          </w:tcPr>
          <w:p w14:paraId="64B9BE02" w14:textId="77777777" w:rsidR="003F6D2C" w:rsidRPr="001E2730" w:rsidRDefault="003F6D2C" w:rsidP="008A7FF6">
            <w:pPr>
              <w:spacing w:line="360" w:lineRule="auto"/>
              <w:textAlignment w:val="baseline"/>
              <w:rPr>
                <w:b/>
                <w:sz w:val="18"/>
                <w:szCs w:val="18"/>
              </w:rPr>
            </w:pPr>
          </w:p>
        </w:tc>
        <w:tc>
          <w:tcPr>
            <w:tcW w:w="430" w:type="dxa"/>
          </w:tcPr>
          <w:p w14:paraId="44BB443E" w14:textId="78B5DC23" w:rsidR="003F6D2C" w:rsidRDefault="00CE04A5"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3</w:t>
            </w:r>
          </w:p>
        </w:tc>
        <w:tc>
          <w:tcPr>
            <w:tcW w:w="4824" w:type="dxa"/>
          </w:tcPr>
          <w:p w14:paraId="5F35DF7B" w14:textId="68161D96" w:rsidR="003F6D2C" w:rsidRDefault="008E4862"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función reductora de eliminar un usuario instructor</w:t>
            </w:r>
          </w:p>
        </w:tc>
      </w:tr>
      <w:tr w:rsidR="003F6D2C" w:rsidRPr="001E2730" w14:paraId="6B1EEF57" w14:textId="77777777" w:rsidTr="008A7FF6">
        <w:trPr>
          <w:trHeight w:val="288"/>
        </w:trPr>
        <w:tc>
          <w:tcPr>
            <w:tcW w:w="2967" w:type="dxa"/>
            <w:vMerge/>
          </w:tcPr>
          <w:p w14:paraId="14D30514" w14:textId="77777777" w:rsidR="003F6D2C" w:rsidRPr="001E2730" w:rsidRDefault="003F6D2C" w:rsidP="008A7FF6">
            <w:pPr>
              <w:spacing w:line="360" w:lineRule="auto"/>
              <w:textAlignment w:val="baseline"/>
              <w:rPr>
                <w:b/>
                <w:sz w:val="18"/>
                <w:szCs w:val="18"/>
              </w:rPr>
            </w:pPr>
          </w:p>
        </w:tc>
        <w:tc>
          <w:tcPr>
            <w:tcW w:w="430" w:type="dxa"/>
          </w:tcPr>
          <w:p w14:paraId="7E769C50" w14:textId="7557EFE3" w:rsidR="003F6D2C" w:rsidRDefault="00CE04A5"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4</w:t>
            </w:r>
          </w:p>
        </w:tc>
        <w:tc>
          <w:tcPr>
            <w:tcW w:w="4824" w:type="dxa"/>
          </w:tcPr>
          <w:p w14:paraId="2757B747" w14:textId="7AAA07A0" w:rsidR="003F6D2C" w:rsidRDefault="008E4862"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función reductora de eliminar un usuario practicante</w:t>
            </w:r>
          </w:p>
        </w:tc>
      </w:tr>
      <w:tr w:rsidR="003F6D2C" w:rsidRPr="001E2730" w14:paraId="5FEA668F" w14:textId="77777777" w:rsidTr="008A7FF6">
        <w:trPr>
          <w:trHeight w:val="334"/>
        </w:trPr>
        <w:tc>
          <w:tcPr>
            <w:tcW w:w="2967" w:type="dxa"/>
            <w:vMerge w:val="restart"/>
          </w:tcPr>
          <w:p w14:paraId="057C3F93" w14:textId="4309EC72" w:rsidR="00431B49" w:rsidRDefault="003F6D2C" w:rsidP="008A7FF6">
            <w:pPr>
              <w:spacing w:line="360" w:lineRule="auto"/>
              <w:textAlignment w:val="baseline"/>
              <w:rPr>
                <w:b/>
                <w:sz w:val="18"/>
                <w:szCs w:val="18"/>
              </w:rPr>
            </w:pPr>
            <w:bookmarkStart w:id="205" w:name="_Hlk73338315"/>
            <w:r w:rsidRPr="001E2730">
              <w:rPr>
                <w:b/>
                <w:sz w:val="18"/>
                <w:szCs w:val="18"/>
              </w:rPr>
              <w:t>HU</w:t>
            </w:r>
            <w:r>
              <w:rPr>
                <w:b/>
                <w:sz w:val="18"/>
                <w:szCs w:val="18"/>
              </w:rPr>
              <w:t xml:space="preserve">-06 </w:t>
            </w:r>
            <w:r w:rsidRPr="001E2730">
              <w:rPr>
                <w:bCs/>
                <w:sz w:val="18"/>
                <w:szCs w:val="18"/>
                <w:bdr w:val="none" w:sz="0" w:space="0" w:color="auto" w:frame="1"/>
              </w:rPr>
              <w:t>Ver listado de usuarios por roles</w:t>
            </w:r>
            <w:bookmarkEnd w:id="205"/>
            <w:r>
              <w:rPr>
                <w:bCs/>
                <w:sz w:val="18"/>
                <w:szCs w:val="18"/>
                <w:bdr w:val="none" w:sz="0" w:space="0" w:color="auto" w:frame="1"/>
              </w:rPr>
              <w:t xml:space="preserve">. </w:t>
            </w:r>
            <w:r>
              <w:rPr>
                <w:b/>
                <w:sz w:val="18"/>
                <w:szCs w:val="18"/>
              </w:rPr>
              <w:t>Sprint 2</w:t>
            </w:r>
            <w:r w:rsidR="00431B49">
              <w:rPr>
                <w:b/>
                <w:sz w:val="18"/>
                <w:szCs w:val="18"/>
              </w:rPr>
              <w:t>.</w:t>
            </w:r>
          </w:p>
          <w:p w14:paraId="015EFE61" w14:textId="4011C9EC" w:rsidR="003F6D2C" w:rsidRPr="001E2730" w:rsidRDefault="00431B49" w:rsidP="008A7FF6">
            <w:pPr>
              <w:spacing w:line="360" w:lineRule="auto"/>
              <w:textAlignment w:val="baseline"/>
              <w:rPr>
                <w:bCs/>
                <w:sz w:val="18"/>
                <w:szCs w:val="18"/>
                <w:bdr w:val="none" w:sz="0" w:space="0" w:color="auto" w:frame="1"/>
                <w:lang w:val="es-419"/>
              </w:rPr>
            </w:pPr>
            <w:r w:rsidRPr="001E2730">
              <w:rPr>
                <w:b/>
                <w:sz w:val="18"/>
                <w:szCs w:val="18"/>
              </w:rPr>
              <w:t>HU</w:t>
            </w:r>
            <w:r>
              <w:rPr>
                <w:b/>
                <w:sz w:val="18"/>
                <w:szCs w:val="18"/>
              </w:rPr>
              <w:t xml:space="preserve">-07 </w:t>
            </w:r>
            <w:r w:rsidRPr="001E2730">
              <w:rPr>
                <w:bCs/>
                <w:sz w:val="18"/>
                <w:szCs w:val="18"/>
                <w:bdr w:val="none" w:sz="0" w:space="0" w:color="auto" w:frame="1"/>
              </w:rPr>
              <w:t>Buscar usuarios por número de cédula o nombres</w:t>
            </w:r>
            <w:r>
              <w:rPr>
                <w:bCs/>
                <w:sz w:val="18"/>
                <w:szCs w:val="18"/>
                <w:bdr w:val="none" w:sz="0" w:space="0" w:color="auto" w:frame="1"/>
              </w:rPr>
              <w:t xml:space="preserve">. </w:t>
            </w:r>
            <w:r>
              <w:rPr>
                <w:b/>
                <w:sz w:val="18"/>
                <w:szCs w:val="18"/>
              </w:rPr>
              <w:t>Sprint 2</w:t>
            </w:r>
          </w:p>
        </w:tc>
        <w:tc>
          <w:tcPr>
            <w:tcW w:w="430" w:type="dxa"/>
          </w:tcPr>
          <w:p w14:paraId="34518171" w14:textId="03AD4FBB" w:rsidR="003F6D2C" w:rsidRPr="001E2730" w:rsidRDefault="003F6D2C"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35DFA5DA" w14:textId="58BE6018" w:rsidR="003F6D2C" w:rsidRPr="001E2730" w:rsidRDefault="00CE04A5"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la cantidad de usuarios registrados administradores</w:t>
            </w:r>
          </w:p>
        </w:tc>
      </w:tr>
      <w:tr w:rsidR="008E4862" w:rsidRPr="001E2730" w14:paraId="0F5F7ACE" w14:textId="77777777" w:rsidTr="008A7FF6">
        <w:trPr>
          <w:trHeight w:val="334"/>
        </w:trPr>
        <w:tc>
          <w:tcPr>
            <w:tcW w:w="2967" w:type="dxa"/>
            <w:vMerge/>
          </w:tcPr>
          <w:p w14:paraId="145B9C94" w14:textId="77777777" w:rsidR="008E4862" w:rsidRPr="001E2730" w:rsidRDefault="008E4862" w:rsidP="008A7FF6">
            <w:pPr>
              <w:spacing w:line="360" w:lineRule="auto"/>
              <w:textAlignment w:val="baseline"/>
              <w:rPr>
                <w:b/>
                <w:sz w:val="18"/>
                <w:szCs w:val="18"/>
              </w:rPr>
            </w:pPr>
          </w:p>
        </w:tc>
        <w:tc>
          <w:tcPr>
            <w:tcW w:w="430" w:type="dxa"/>
          </w:tcPr>
          <w:p w14:paraId="1992A5BF" w14:textId="78B79FA1" w:rsidR="008E4862"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29ED4AE8" w14:textId="66DBEEBA" w:rsidR="008E4862" w:rsidRPr="001E2730" w:rsidRDefault="00CE04A5"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hay un listado de usuarios administradores</w:t>
            </w:r>
          </w:p>
        </w:tc>
      </w:tr>
      <w:tr w:rsidR="008E4862" w:rsidRPr="001E2730" w14:paraId="1E75966E" w14:textId="77777777" w:rsidTr="008A7FF6">
        <w:trPr>
          <w:trHeight w:val="334"/>
        </w:trPr>
        <w:tc>
          <w:tcPr>
            <w:tcW w:w="2967" w:type="dxa"/>
            <w:vMerge/>
          </w:tcPr>
          <w:p w14:paraId="74948B9E" w14:textId="77777777" w:rsidR="008E4862" w:rsidRPr="001E2730" w:rsidRDefault="008E4862" w:rsidP="008A7FF6">
            <w:pPr>
              <w:spacing w:line="360" w:lineRule="auto"/>
              <w:textAlignment w:val="baseline"/>
              <w:rPr>
                <w:b/>
                <w:sz w:val="18"/>
                <w:szCs w:val="18"/>
              </w:rPr>
            </w:pPr>
          </w:p>
        </w:tc>
        <w:tc>
          <w:tcPr>
            <w:tcW w:w="430" w:type="dxa"/>
          </w:tcPr>
          <w:p w14:paraId="01BD26AF" w14:textId="1955FECB" w:rsidR="008E4862"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5081CBD5" w14:textId="3AA598E5" w:rsidR="008E4862" w:rsidRPr="001E2730" w:rsidRDefault="00CE04A5"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obtener usuarios administradores</w:t>
            </w:r>
          </w:p>
        </w:tc>
      </w:tr>
      <w:tr w:rsidR="009126EA" w:rsidRPr="001E2730" w14:paraId="1B239F32" w14:textId="77777777" w:rsidTr="008A7FF6">
        <w:trPr>
          <w:trHeight w:val="334"/>
        </w:trPr>
        <w:tc>
          <w:tcPr>
            <w:tcW w:w="2967" w:type="dxa"/>
            <w:vMerge/>
          </w:tcPr>
          <w:p w14:paraId="07A42E7A" w14:textId="77777777" w:rsidR="009126EA" w:rsidRPr="001E2730" w:rsidRDefault="009126EA" w:rsidP="008A7FF6">
            <w:pPr>
              <w:spacing w:line="360" w:lineRule="auto"/>
              <w:textAlignment w:val="baseline"/>
              <w:rPr>
                <w:b/>
                <w:sz w:val="18"/>
                <w:szCs w:val="18"/>
              </w:rPr>
            </w:pPr>
          </w:p>
        </w:tc>
        <w:tc>
          <w:tcPr>
            <w:tcW w:w="430" w:type="dxa"/>
          </w:tcPr>
          <w:p w14:paraId="4097A090" w14:textId="6C90C5AC"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4</w:t>
            </w:r>
          </w:p>
        </w:tc>
        <w:tc>
          <w:tcPr>
            <w:tcW w:w="4824" w:type="dxa"/>
          </w:tcPr>
          <w:p w14:paraId="13F78E87" w14:textId="6B90DEF9" w:rsidR="009126EA" w:rsidRPr="001E2730"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la cantidad de usuarios registrado directivos</w:t>
            </w:r>
          </w:p>
        </w:tc>
      </w:tr>
      <w:tr w:rsidR="009126EA" w:rsidRPr="001E2730" w14:paraId="07C5933F" w14:textId="77777777" w:rsidTr="008A7FF6">
        <w:trPr>
          <w:trHeight w:val="334"/>
        </w:trPr>
        <w:tc>
          <w:tcPr>
            <w:tcW w:w="2967" w:type="dxa"/>
            <w:vMerge/>
          </w:tcPr>
          <w:p w14:paraId="6D79419A" w14:textId="77777777" w:rsidR="009126EA" w:rsidRPr="001E2730" w:rsidRDefault="009126EA" w:rsidP="008A7FF6">
            <w:pPr>
              <w:spacing w:line="360" w:lineRule="auto"/>
              <w:textAlignment w:val="baseline"/>
              <w:rPr>
                <w:b/>
                <w:sz w:val="18"/>
                <w:szCs w:val="18"/>
              </w:rPr>
            </w:pPr>
          </w:p>
        </w:tc>
        <w:tc>
          <w:tcPr>
            <w:tcW w:w="430" w:type="dxa"/>
          </w:tcPr>
          <w:p w14:paraId="5FD6A396" w14:textId="516E2266"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5</w:t>
            </w:r>
          </w:p>
        </w:tc>
        <w:tc>
          <w:tcPr>
            <w:tcW w:w="4824" w:type="dxa"/>
          </w:tcPr>
          <w:p w14:paraId="484E8809" w14:textId="3F4D0F89" w:rsidR="009126EA" w:rsidRPr="001E2730"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hay un listado de usuarios directivos</w:t>
            </w:r>
          </w:p>
        </w:tc>
      </w:tr>
      <w:tr w:rsidR="009126EA" w:rsidRPr="001E2730" w14:paraId="1534BCCD" w14:textId="77777777" w:rsidTr="008A7FF6">
        <w:trPr>
          <w:trHeight w:val="334"/>
        </w:trPr>
        <w:tc>
          <w:tcPr>
            <w:tcW w:w="2967" w:type="dxa"/>
            <w:vMerge/>
          </w:tcPr>
          <w:p w14:paraId="6CF441CE" w14:textId="77777777" w:rsidR="009126EA" w:rsidRPr="001E2730" w:rsidRDefault="009126EA" w:rsidP="008A7FF6">
            <w:pPr>
              <w:spacing w:line="360" w:lineRule="auto"/>
              <w:textAlignment w:val="baseline"/>
              <w:rPr>
                <w:b/>
                <w:sz w:val="18"/>
                <w:szCs w:val="18"/>
              </w:rPr>
            </w:pPr>
          </w:p>
        </w:tc>
        <w:tc>
          <w:tcPr>
            <w:tcW w:w="430" w:type="dxa"/>
          </w:tcPr>
          <w:p w14:paraId="718D5B24" w14:textId="4D118F7A"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6</w:t>
            </w:r>
          </w:p>
        </w:tc>
        <w:tc>
          <w:tcPr>
            <w:tcW w:w="4824" w:type="dxa"/>
          </w:tcPr>
          <w:p w14:paraId="56EE7614" w14:textId="7A86AFC1" w:rsidR="009126EA" w:rsidRPr="001E2730"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obtener usuarios directivos</w:t>
            </w:r>
          </w:p>
        </w:tc>
      </w:tr>
      <w:tr w:rsidR="009126EA" w:rsidRPr="001E2730" w14:paraId="7C57D7D7" w14:textId="77777777" w:rsidTr="008A7FF6">
        <w:trPr>
          <w:trHeight w:val="334"/>
        </w:trPr>
        <w:tc>
          <w:tcPr>
            <w:tcW w:w="2967" w:type="dxa"/>
            <w:vMerge/>
          </w:tcPr>
          <w:p w14:paraId="119D780D" w14:textId="77777777" w:rsidR="009126EA" w:rsidRPr="001E2730" w:rsidRDefault="009126EA" w:rsidP="008A7FF6">
            <w:pPr>
              <w:spacing w:line="360" w:lineRule="auto"/>
              <w:textAlignment w:val="baseline"/>
              <w:rPr>
                <w:b/>
                <w:sz w:val="18"/>
                <w:szCs w:val="18"/>
              </w:rPr>
            </w:pPr>
          </w:p>
        </w:tc>
        <w:tc>
          <w:tcPr>
            <w:tcW w:w="430" w:type="dxa"/>
          </w:tcPr>
          <w:p w14:paraId="61134936" w14:textId="10A9B18F"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7</w:t>
            </w:r>
          </w:p>
        </w:tc>
        <w:tc>
          <w:tcPr>
            <w:tcW w:w="4824" w:type="dxa"/>
          </w:tcPr>
          <w:p w14:paraId="3BEC8930" w14:textId="59D859C4"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la cantidad de usuarios registrados estudiantes</w:t>
            </w:r>
          </w:p>
        </w:tc>
      </w:tr>
      <w:tr w:rsidR="009126EA" w:rsidRPr="001E2730" w14:paraId="7D02FD44" w14:textId="77777777" w:rsidTr="008A7FF6">
        <w:trPr>
          <w:trHeight w:val="334"/>
        </w:trPr>
        <w:tc>
          <w:tcPr>
            <w:tcW w:w="2967" w:type="dxa"/>
            <w:vMerge/>
          </w:tcPr>
          <w:p w14:paraId="43B7BF0D" w14:textId="77777777" w:rsidR="009126EA" w:rsidRPr="001E2730" w:rsidRDefault="009126EA" w:rsidP="008A7FF6">
            <w:pPr>
              <w:spacing w:line="360" w:lineRule="auto"/>
              <w:textAlignment w:val="baseline"/>
              <w:rPr>
                <w:b/>
                <w:sz w:val="18"/>
                <w:szCs w:val="18"/>
              </w:rPr>
            </w:pPr>
          </w:p>
        </w:tc>
        <w:tc>
          <w:tcPr>
            <w:tcW w:w="430" w:type="dxa"/>
          </w:tcPr>
          <w:p w14:paraId="7B292478" w14:textId="7F9F6C0C"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8</w:t>
            </w:r>
          </w:p>
        </w:tc>
        <w:tc>
          <w:tcPr>
            <w:tcW w:w="4824" w:type="dxa"/>
          </w:tcPr>
          <w:p w14:paraId="74690C1F" w14:textId="24653DB4"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hay un listado de usuarios estudiantes</w:t>
            </w:r>
          </w:p>
        </w:tc>
      </w:tr>
      <w:tr w:rsidR="009126EA" w:rsidRPr="001E2730" w14:paraId="2FE42A3D" w14:textId="77777777" w:rsidTr="008A7FF6">
        <w:trPr>
          <w:trHeight w:val="334"/>
        </w:trPr>
        <w:tc>
          <w:tcPr>
            <w:tcW w:w="2967" w:type="dxa"/>
            <w:vMerge/>
          </w:tcPr>
          <w:p w14:paraId="028F05D7" w14:textId="77777777" w:rsidR="009126EA" w:rsidRPr="001E2730" w:rsidRDefault="009126EA" w:rsidP="008A7FF6">
            <w:pPr>
              <w:spacing w:line="360" w:lineRule="auto"/>
              <w:textAlignment w:val="baseline"/>
              <w:rPr>
                <w:b/>
                <w:sz w:val="18"/>
                <w:szCs w:val="18"/>
              </w:rPr>
            </w:pPr>
          </w:p>
        </w:tc>
        <w:tc>
          <w:tcPr>
            <w:tcW w:w="430" w:type="dxa"/>
          </w:tcPr>
          <w:p w14:paraId="43DFB996" w14:textId="2C7F58BE"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9</w:t>
            </w:r>
          </w:p>
        </w:tc>
        <w:tc>
          <w:tcPr>
            <w:tcW w:w="4824" w:type="dxa"/>
          </w:tcPr>
          <w:p w14:paraId="78DF76F9" w14:textId="7A784965"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obtener usuarios estudiantes</w:t>
            </w:r>
          </w:p>
        </w:tc>
      </w:tr>
      <w:tr w:rsidR="009126EA" w:rsidRPr="001E2730" w14:paraId="7834DFAA" w14:textId="77777777" w:rsidTr="008A7FF6">
        <w:trPr>
          <w:trHeight w:val="334"/>
        </w:trPr>
        <w:tc>
          <w:tcPr>
            <w:tcW w:w="2967" w:type="dxa"/>
            <w:vMerge/>
          </w:tcPr>
          <w:p w14:paraId="16970013" w14:textId="77777777" w:rsidR="009126EA" w:rsidRPr="001E2730" w:rsidRDefault="009126EA" w:rsidP="008A7FF6">
            <w:pPr>
              <w:spacing w:line="360" w:lineRule="auto"/>
              <w:textAlignment w:val="baseline"/>
              <w:rPr>
                <w:b/>
                <w:sz w:val="18"/>
                <w:szCs w:val="18"/>
              </w:rPr>
            </w:pPr>
          </w:p>
        </w:tc>
        <w:tc>
          <w:tcPr>
            <w:tcW w:w="430" w:type="dxa"/>
          </w:tcPr>
          <w:p w14:paraId="39EA98F7" w14:textId="501BA5F8"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0</w:t>
            </w:r>
          </w:p>
        </w:tc>
        <w:tc>
          <w:tcPr>
            <w:tcW w:w="4824" w:type="dxa"/>
          </w:tcPr>
          <w:p w14:paraId="77FB212E" w14:textId="5D01059C"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la cantidad de usuarios registrados docentes</w:t>
            </w:r>
          </w:p>
        </w:tc>
      </w:tr>
      <w:tr w:rsidR="009126EA" w:rsidRPr="001E2730" w14:paraId="4A5BDCFC" w14:textId="77777777" w:rsidTr="008A7FF6">
        <w:trPr>
          <w:trHeight w:val="334"/>
        </w:trPr>
        <w:tc>
          <w:tcPr>
            <w:tcW w:w="2967" w:type="dxa"/>
            <w:vMerge/>
          </w:tcPr>
          <w:p w14:paraId="7B337E2B" w14:textId="77777777" w:rsidR="009126EA" w:rsidRPr="001E2730" w:rsidRDefault="009126EA" w:rsidP="008A7FF6">
            <w:pPr>
              <w:spacing w:line="360" w:lineRule="auto"/>
              <w:textAlignment w:val="baseline"/>
              <w:rPr>
                <w:b/>
                <w:sz w:val="18"/>
                <w:szCs w:val="18"/>
              </w:rPr>
            </w:pPr>
          </w:p>
        </w:tc>
        <w:tc>
          <w:tcPr>
            <w:tcW w:w="430" w:type="dxa"/>
          </w:tcPr>
          <w:p w14:paraId="017C203A" w14:textId="1EA701F8"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1</w:t>
            </w:r>
          </w:p>
        </w:tc>
        <w:tc>
          <w:tcPr>
            <w:tcW w:w="4824" w:type="dxa"/>
          </w:tcPr>
          <w:p w14:paraId="11ECF411" w14:textId="6952079A"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hay un listado de usuarios docentes</w:t>
            </w:r>
          </w:p>
        </w:tc>
      </w:tr>
      <w:tr w:rsidR="009126EA" w:rsidRPr="001E2730" w14:paraId="3C52BC2B" w14:textId="77777777" w:rsidTr="008A7FF6">
        <w:trPr>
          <w:trHeight w:val="334"/>
        </w:trPr>
        <w:tc>
          <w:tcPr>
            <w:tcW w:w="2967" w:type="dxa"/>
            <w:vMerge/>
          </w:tcPr>
          <w:p w14:paraId="0857755F" w14:textId="77777777" w:rsidR="009126EA" w:rsidRPr="001E2730" w:rsidRDefault="009126EA" w:rsidP="008A7FF6">
            <w:pPr>
              <w:spacing w:line="360" w:lineRule="auto"/>
              <w:textAlignment w:val="baseline"/>
              <w:rPr>
                <w:b/>
                <w:sz w:val="18"/>
                <w:szCs w:val="18"/>
              </w:rPr>
            </w:pPr>
          </w:p>
        </w:tc>
        <w:tc>
          <w:tcPr>
            <w:tcW w:w="430" w:type="dxa"/>
          </w:tcPr>
          <w:p w14:paraId="1E3E830C" w14:textId="244742D0"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2</w:t>
            </w:r>
          </w:p>
        </w:tc>
        <w:tc>
          <w:tcPr>
            <w:tcW w:w="4824" w:type="dxa"/>
          </w:tcPr>
          <w:p w14:paraId="5F362C6A" w14:textId="672677D7"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obtener usuarios docentes</w:t>
            </w:r>
          </w:p>
        </w:tc>
      </w:tr>
      <w:tr w:rsidR="009126EA" w:rsidRPr="001E2730" w14:paraId="744F5C9D" w14:textId="77777777" w:rsidTr="008A7FF6">
        <w:trPr>
          <w:trHeight w:val="334"/>
        </w:trPr>
        <w:tc>
          <w:tcPr>
            <w:tcW w:w="2967" w:type="dxa"/>
            <w:vMerge/>
          </w:tcPr>
          <w:p w14:paraId="43927986" w14:textId="77777777" w:rsidR="009126EA" w:rsidRPr="001E2730" w:rsidRDefault="009126EA" w:rsidP="008A7FF6">
            <w:pPr>
              <w:spacing w:line="360" w:lineRule="auto"/>
              <w:textAlignment w:val="baseline"/>
              <w:rPr>
                <w:b/>
                <w:sz w:val="18"/>
                <w:szCs w:val="18"/>
              </w:rPr>
            </w:pPr>
          </w:p>
        </w:tc>
        <w:tc>
          <w:tcPr>
            <w:tcW w:w="430" w:type="dxa"/>
          </w:tcPr>
          <w:p w14:paraId="654CEC35" w14:textId="5106DD7D"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3</w:t>
            </w:r>
          </w:p>
        </w:tc>
        <w:tc>
          <w:tcPr>
            <w:tcW w:w="4824" w:type="dxa"/>
          </w:tcPr>
          <w:p w14:paraId="530EA7FC" w14:textId="79DD1C32"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la cantidad de usuarios registrados instructores</w:t>
            </w:r>
          </w:p>
        </w:tc>
      </w:tr>
      <w:tr w:rsidR="009126EA" w:rsidRPr="001E2730" w14:paraId="06657302" w14:textId="77777777" w:rsidTr="008A7FF6">
        <w:trPr>
          <w:trHeight w:val="334"/>
        </w:trPr>
        <w:tc>
          <w:tcPr>
            <w:tcW w:w="2967" w:type="dxa"/>
            <w:vMerge/>
          </w:tcPr>
          <w:p w14:paraId="20B1C979" w14:textId="77777777" w:rsidR="009126EA" w:rsidRPr="001E2730" w:rsidRDefault="009126EA" w:rsidP="008A7FF6">
            <w:pPr>
              <w:spacing w:line="360" w:lineRule="auto"/>
              <w:textAlignment w:val="baseline"/>
              <w:rPr>
                <w:b/>
                <w:sz w:val="18"/>
                <w:szCs w:val="18"/>
              </w:rPr>
            </w:pPr>
          </w:p>
        </w:tc>
        <w:tc>
          <w:tcPr>
            <w:tcW w:w="430" w:type="dxa"/>
          </w:tcPr>
          <w:p w14:paraId="5F8AEC44" w14:textId="4AA93C2A"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4</w:t>
            </w:r>
          </w:p>
        </w:tc>
        <w:tc>
          <w:tcPr>
            <w:tcW w:w="4824" w:type="dxa"/>
          </w:tcPr>
          <w:p w14:paraId="6F96C737" w14:textId="0C6BE2B6"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hay un listado de usuarios instructores</w:t>
            </w:r>
          </w:p>
        </w:tc>
      </w:tr>
      <w:tr w:rsidR="009126EA" w:rsidRPr="001E2730" w14:paraId="7203D017" w14:textId="77777777" w:rsidTr="008A7FF6">
        <w:trPr>
          <w:trHeight w:val="334"/>
        </w:trPr>
        <w:tc>
          <w:tcPr>
            <w:tcW w:w="2967" w:type="dxa"/>
            <w:vMerge/>
          </w:tcPr>
          <w:p w14:paraId="55E6E752" w14:textId="77777777" w:rsidR="009126EA" w:rsidRPr="001E2730" w:rsidRDefault="009126EA" w:rsidP="008A7FF6">
            <w:pPr>
              <w:spacing w:line="360" w:lineRule="auto"/>
              <w:textAlignment w:val="baseline"/>
              <w:rPr>
                <w:b/>
                <w:sz w:val="18"/>
                <w:szCs w:val="18"/>
              </w:rPr>
            </w:pPr>
          </w:p>
        </w:tc>
        <w:tc>
          <w:tcPr>
            <w:tcW w:w="430" w:type="dxa"/>
          </w:tcPr>
          <w:p w14:paraId="1645276F" w14:textId="7B7FE202"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5</w:t>
            </w:r>
          </w:p>
        </w:tc>
        <w:tc>
          <w:tcPr>
            <w:tcW w:w="4824" w:type="dxa"/>
          </w:tcPr>
          <w:p w14:paraId="76067D5A" w14:textId="4011AF44"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obtener usuarios instructores</w:t>
            </w:r>
          </w:p>
        </w:tc>
      </w:tr>
      <w:tr w:rsidR="009126EA" w:rsidRPr="001E2730" w14:paraId="6BD9107D" w14:textId="77777777" w:rsidTr="008A7FF6">
        <w:trPr>
          <w:trHeight w:val="334"/>
        </w:trPr>
        <w:tc>
          <w:tcPr>
            <w:tcW w:w="2967" w:type="dxa"/>
            <w:vMerge/>
          </w:tcPr>
          <w:p w14:paraId="5487295E" w14:textId="77777777" w:rsidR="009126EA" w:rsidRPr="001E2730" w:rsidRDefault="009126EA" w:rsidP="008A7FF6">
            <w:pPr>
              <w:spacing w:line="360" w:lineRule="auto"/>
              <w:textAlignment w:val="baseline"/>
              <w:rPr>
                <w:b/>
                <w:sz w:val="18"/>
                <w:szCs w:val="18"/>
              </w:rPr>
            </w:pPr>
          </w:p>
        </w:tc>
        <w:tc>
          <w:tcPr>
            <w:tcW w:w="430" w:type="dxa"/>
          </w:tcPr>
          <w:p w14:paraId="604ADD3A" w14:textId="6824763D"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6</w:t>
            </w:r>
          </w:p>
        </w:tc>
        <w:tc>
          <w:tcPr>
            <w:tcW w:w="4824" w:type="dxa"/>
          </w:tcPr>
          <w:p w14:paraId="3315F15B" w14:textId="449D9172"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la cantidad de usuarios registrados practicantes</w:t>
            </w:r>
          </w:p>
        </w:tc>
      </w:tr>
      <w:tr w:rsidR="009126EA" w:rsidRPr="001E2730" w14:paraId="6071B128" w14:textId="77777777" w:rsidTr="008A7FF6">
        <w:trPr>
          <w:trHeight w:val="334"/>
        </w:trPr>
        <w:tc>
          <w:tcPr>
            <w:tcW w:w="2967" w:type="dxa"/>
            <w:vMerge/>
          </w:tcPr>
          <w:p w14:paraId="65B02A85" w14:textId="77777777" w:rsidR="009126EA" w:rsidRPr="001E2730" w:rsidRDefault="009126EA" w:rsidP="008A7FF6">
            <w:pPr>
              <w:spacing w:line="360" w:lineRule="auto"/>
              <w:textAlignment w:val="baseline"/>
              <w:rPr>
                <w:b/>
                <w:sz w:val="18"/>
                <w:szCs w:val="18"/>
              </w:rPr>
            </w:pPr>
          </w:p>
        </w:tc>
        <w:tc>
          <w:tcPr>
            <w:tcW w:w="430" w:type="dxa"/>
          </w:tcPr>
          <w:p w14:paraId="325C1326" w14:textId="4A594BB8"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7</w:t>
            </w:r>
          </w:p>
        </w:tc>
        <w:tc>
          <w:tcPr>
            <w:tcW w:w="4824" w:type="dxa"/>
          </w:tcPr>
          <w:p w14:paraId="115762B0" w14:textId="03EEE9FD"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hay un listado de usuarios practicantes</w:t>
            </w:r>
          </w:p>
        </w:tc>
      </w:tr>
      <w:tr w:rsidR="009126EA" w:rsidRPr="001E2730" w14:paraId="237C7264" w14:textId="77777777" w:rsidTr="008A7FF6">
        <w:trPr>
          <w:trHeight w:val="334"/>
        </w:trPr>
        <w:tc>
          <w:tcPr>
            <w:tcW w:w="2967" w:type="dxa"/>
            <w:vMerge/>
          </w:tcPr>
          <w:p w14:paraId="61CE520B" w14:textId="77777777" w:rsidR="009126EA" w:rsidRPr="001E2730" w:rsidRDefault="009126EA" w:rsidP="008A7FF6">
            <w:pPr>
              <w:spacing w:line="360" w:lineRule="auto"/>
              <w:textAlignment w:val="baseline"/>
              <w:rPr>
                <w:b/>
                <w:sz w:val="18"/>
                <w:szCs w:val="18"/>
              </w:rPr>
            </w:pPr>
          </w:p>
        </w:tc>
        <w:tc>
          <w:tcPr>
            <w:tcW w:w="430" w:type="dxa"/>
          </w:tcPr>
          <w:p w14:paraId="432E59F2" w14:textId="7679D62B"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8</w:t>
            </w:r>
          </w:p>
        </w:tc>
        <w:tc>
          <w:tcPr>
            <w:tcW w:w="4824" w:type="dxa"/>
          </w:tcPr>
          <w:p w14:paraId="643D6C9B" w14:textId="722D54C5"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obtener usuarios practicantes</w:t>
            </w:r>
          </w:p>
        </w:tc>
      </w:tr>
      <w:tr w:rsidR="009126EA" w:rsidRPr="001E2730" w14:paraId="31D57E86" w14:textId="77777777" w:rsidTr="008A7FF6">
        <w:trPr>
          <w:trHeight w:val="334"/>
        </w:trPr>
        <w:tc>
          <w:tcPr>
            <w:tcW w:w="2967" w:type="dxa"/>
            <w:vMerge/>
          </w:tcPr>
          <w:p w14:paraId="18DF0CB1" w14:textId="77777777" w:rsidR="009126EA" w:rsidRPr="001E2730" w:rsidRDefault="009126EA" w:rsidP="008A7FF6">
            <w:pPr>
              <w:spacing w:line="360" w:lineRule="auto"/>
              <w:textAlignment w:val="baseline"/>
              <w:rPr>
                <w:b/>
                <w:sz w:val="18"/>
                <w:szCs w:val="18"/>
              </w:rPr>
            </w:pPr>
          </w:p>
        </w:tc>
        <w:tc>
          <w:tcPr>
            <w:tcW w:w="430" w:type="dxa"/>
          </w:tcPr>
          <w:p w14:paraId="3FF68F55" w14:textId="348B8B23"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9</w:t>
            </w:r>
          </w:p>
        </w:tc>
        <w:tc>
          <w:tcPr>
            <w:tcW w:w="4824" w:type="dxa"/>
          </w:tcPr>
          <w:p w14:paraId="70E59016" w14:textId="36A8CA9B"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valor por defecto de la función reductora de administradores</w:t>
            </w:r>
          </w:p>
        </w:tc>
      </w:tr>
      <w:tr w:rsidR="009126EA" w:rsidRPr="001E2730" w14:paraId="4B385904" w14:textId="77777777" w:rsidTr="008A7FF6">
        <w:trPr>
          <w:trHeight w:val="334"/>
        </w:trPr>
        <w:tc>
          <w:tcPr>
            <w:tcW w:w="2967" w:type="dxa"/>
            <w:vMerge/>
          </w:tcPr>
          <w:p w14:paraId="075FE0BC" w14:textId="77777777" w:rsidR="009126EA" w:rsidRPr="001E2730" w:rsidRDefault="009126EA" w:rsidP="008A7FF6">
            <w:pPr>
              <w:spacing w:line="360" w:lineRule="auto"/>
              <w:textAlignment w:val="baseline"/>
              <w:rPr>
                <w:b/>
                <w:sz w:val="18"/>
                <w:szCs w:val="18"/>
              </w:rPr>
            </w:pPr>
          </w:p>
        </w:tc>
        <w:tc>
          <w:tcPr>
            <w:tcW w:w="430" w:type="dxa"/>
          </w:tcPr>
          <w:p w14:paraId="043D324A" w14:textId="2AC98C09"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0</w:t>
            </w:r>
          </w:p>
        </w:tc>
        <w:tc>
          <w:tcPr>
            <w:tcW w:w="4824" w:type="dxa"/>
          </w:tcPr>
          <w:p w14:paraId="3ABEF7E1" w14:textId="63F69521"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vacío de administradores</w:t>
            </w:r>
          </w:p>
        </w:tc>
      </w:tr>
      <w:tr w:rsidR="009126EA" w:rsidRPr="001E2730" w14:paraId="6A9CAD8E" w14:textId="77777777" w:rsidTr="008A7FF6">
        <w:trPr>
          <w:trHeight w:val="334"/>
        </w:trPr>
        <w:tc>
          <w:tcPr>
            <w:tcW w:w="2967" w:type="dxa"/>
            <w:vMerge/>
          </w:tcPr>
          <w:p w14:paraId="520A48E1" w14:textId="77777777" w:rsidR="009126EA" w:rsidRPr="001E2730" w:rsidRDefault="009126EA" w:rsidP="008A7FF6">
            <w:pPr>
              <w:spacing w:line="360" w:lineRule="auto"/>
              <w:textAlignment w:val="baseline"/>
              <w:rPr>
                <w:b/>
                <w:sz w:val="18"/>
                <w:szCs w:val="18"/>
              </w:rPr>
            </w:pPr>
          </w:p>
        </w:tc>
        <w:tc>
          <w:tcPr>
            <w:tcW w:w="430" w:type="dxa"/>
          </w:tcPr>
          <w:p w14:paraId="6F9AD29A" w14:textId="73403A60"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1</w:t>
            </w:r>
          </w:p>
        </w:tc>
        <w:tc>
          <w:tcPr>
            <w:tcW w:w="4824" w:type="dxa"/>
          </w:tcPr>
          <w:p w14:paraId="218E493F" w14:textId="4640B31D"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de datos de administradores</w:t>
            </w:r>
          </w:p>
        </w:tc>
      </w:tr>
      <w:tr w:rsidR="009126EA" w:rsidRPr="001E2730" w14:paraId="4CDD9551" w14:textId="77777777" w:rsidTr="008A7FF6">
        <w:trPr>
          <w:trHeight w:val="334"/>
        </w:trPr>
        <w:tc>
          <w:tcPr>
            <w:tcW w:w="2967" w:type="dxa"/>
            <w:vMerge/>
          </w:tcPr>
          <w:p w14:paraId="03157CE3" w14:textId="77777777" w:rsidR="009126EA" w:rsidRPr="001E2730" w:rsidRDefault="009126EA" w:rsidP="008A7FF6">
            <w:pPr>
              <w:spacing w:line="360" w:lineRule="auto"/>
              <w:textAlignment w:val="baseline"/>
              <w:rPr>
                <w:b/>
                <w:sz w:val="18"/>
                <w:szCs w:val="18"/>
              </w:rPr>
            </w:pPr>
          </w:p>
        </w:tc>
        <w:tc>
          <w:tcPr>
            <w:tcW w:w="430" w:type="dxa"/>
          </w:tcPr>
          <w:p w14:paraId="6A64C3CA" w14:textId="078BC90A"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2</w:t>
            </w:r>
          </w:p>
        </w:tc>
        <w:tc>
          <w:tcPr>
            <w:tcW w:w="4824" w:type="dxa"/>
          </w:tcPr>
          <w:p w14:paraId="36B8067C" w14:textId="10D68444"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valor por defecto de la función reductora de directivos</w:t>
            </w:r>
          </w:p>
        </w:tc>
      </w:tr>
      <w:tr w:rsidR="009126EA" w:rsidRPr="001E2730" w14:paraId="7B76980A" w14:textId="77777777" w:rsidTr="008A7FF6">
        <w:trPr>
          <w:trHeight w:val="334"/>
        </w:trPr>
        <w:tc>
          <w:tcPr>
            <w:tcW w:w="2967" w:type="dxa"/>
            <w:vMerge/>
          </w:tcPr>
          <w:p w14:paraId="247D7EE8" w14:textId="77777777" w:rsidR="009126EA" w:rsidRPr="001E2730" w:rsidRDefault="009126EA" w:rsidP="008A7FF6">
            <w:pPr>
              <w:spacing w:line="360" w:lineRule="auto"/>
              <w:textAlignment w:val="baseline"/>
              <w:rPr>
                <w:b/>
                <w:sz w:val="18"/>
                <w:szCs w:val="18"/>
              </w:rPr>
            </w:pPr>
          </w:p>
        </w:tc>
        <w:tc>
          <w:tcPr>
            <w:tcW w:w="430" w:type="dxa"/>
          </w:tcPr>
          <w:p w14:paraId="7D7A56A1" w14:textId="2FBE23D0"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3</w:t>
            </w:r>
          </w:p>
        </w:tc>
        <w:tc>
          <w:tcPr>
            <w:tcW w:w="4824" w:type="dxa"/>
          </w:tcPr>
          <w:p w14:paraId="595A6236" w14:textId="6BB40698"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vacío de directivos</w:t>
            </w:r>
          </w:p>
        </w:tc>
      </w:tr>
      <w:tr w:rsidR="009126EA" w:rsidRPr="001E2730" w14:paraId="3E954E7C" w14:textId="77777777" w:rsidTr="008A7FF6">
        <w:trPr>
          <w:trHeight w:val="334"/>
        </w:trPr>
        <w:tc>
          <w:tcPr>
            <w:tcW w:w="2967" w:type="dxa"/>
            <w:vMerge/>
          </w:tcPr>
          <w:p w14:paraId="13E1D214" w14:textId="77777777" w:rsidR="009126EA" w:rsidRPr="001E2730" w:rsidRDefault="009126EA" w:rsidP="008A7FF6">
            <w:pPr>
              <w:spacing w:line="360" w:lineRule="auto"/>
              <w:textAlignment w:val="baseline"/>
              <w:rPr>
                <w:b/>
                <w:sz w:val="18"/>
                <w:szCs w:val="18"/>
              </w:rPr>
            </w:pPr>
          </w:p>
        </w:tc>
        <w:tc>
          <w:tcPr>
            <w:tcW w:w="430" w:type="dxa"/>
          </w:tcPr>
          <w:p w14:paraId="59450A27" w14:textId="45FC50E9"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4</w:t>
            </w:r>
          </w:p>
        </w:tc>
        <w:tc>
          <w:tcPr>
            <w:tcW w:w="4824" w:type="dxa"/>
          </w:tcPr>
          <w:p w14:paraId="48A35F8C" w14:textId="34B599E8"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de datos de directivos</w:t>
            </w:r>
          </w:p>
        </w:tc>
      </w:tr>
      <w:tr w:rsidR="009126EA" w:rsidRPr="001E2730" w14:paraId="7E21973E" w14:textId="77777777" w:rsidTr="008A7FF6">
        <w:trPr>
          <w:trHeight w:val="334"/>
        </w:trPr>
        <w:tc>
          <w:tcPr>
            <w:tcW w:w="2967" w:type="dxa"/>
            <w:vMerge/>
          </w:tcPr>
          <w:p w14:paraId="741B8C6A" w14:textId="77777777" w:rsidR="009126EA" w:rsidRPr="001E2730" w:rsidRDefault="009126EA" w:rsidP="008A7FF6">
            <w:pPr>
              <w:spacing w:line="360" w:lineRule="auto"/>
              <w:textAlignment w:val="baseline"/>
              <w:rPr>
                <w:b/>
                <w:sz w:val="18"/>
                <w:szCs w:val="18"/>
              </w:rPr>
            </w:pPr>
          </w:p>
        </w:tc>
        <w:tc>
          <w:tcPr>
            <w:tcW w:w="430" w:type="dxa"/>
          </w:tcPr>
          <w:p w14:paraId="5FE6B80A" w14:textId="352960BE"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5</w:t>
            </w:r>
          </w:p>
        </w:tc>
        <w:tc>
          <w:tcPr>
            <w:tcW w:w="4824" w:type="dxa"/>
          </w:tcPr>
          <w:p w14:paraId="312F4973" w14:textId="12DB937D"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valor por defecto de la función reductora de docentes</w:t>
            </w:r>
          </w:p>
        </w:tc>
      </w:tr>
      <w:tr w:rsidR="009126EA" w:rsidRPr="001E2730" w14:paraId="4FD0DC9A" w14:textId="77777777" w:rsidTr="008A7FF6">
        <w:trPr>
          <w:trHeight w:val="334"/>
        </w:trPr>
        <w:tc>
          <w:tcPr>
            <w:tcW w:w="2967" w:type="dxa"/>
            <w:vMerge/>
          </w:tcPr>
          <w:p w14:paraId="2D497D11" w14:textId="77777777" w:rsidR="009126EA" w:rsidRPr="001E2730" w:rsidRDefault="009126EA" w:rsidP="008A7FF6">
            <w:pPr>
              <w:spacing w:line="360" w:lineRule="auto"/>
              <w:textAlignment w:val="baseline"/>
              <w:rPr>
                <w:b/>
                <w:sz w:val="18"/>
                <w:szCs w:val="18"/>
              </w:rPr>
            </w:pPr>
          </w:p>
        </w:tc>
        <w:tc>
          <w:tcPr>
            <w:tcW w:w="430" w:type="dxa"/>
          </w:tcPr>
          <w:p w14:paraId="774FD382" w14:textId="5B82C61A"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6</w:t>
            </w:r>
          </w:p>
        </w:tc>
        <w:tc>
          <w:tcPr>
            <w:tcW w:w="4824" w:type="dxa"/>
          </w:tcPr>
          <w:p w14:paraId="4C72165D" w14:textId="5CF6D5A8"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vacío de docentes</w:t>
            </w:r>
          </w:p>
        </w:tc>
      </w:tr>
      <w:tr w:rsidR="009126EA" w:rsidRPr="001E2730" w14:paraId="1EDD0B04" w14:textId="77777777" w:rsidTr="008A7FF6">
        <w:trPr>
          <w:trHeight w:val="334"/>
        </w:trPr>
        <w:tc>
          <w:tcPr>
            <w:tcW w:w="2967" w:type="dxa"/>
            <w:vMerge/>
          </w:tcPr>
          <w:p w14:paraId="74E5D57E" w14:textId="77777777" w:rsidR="009126EA" w:rsidRPr="001E2730" w:rsidRDefault="009126EA" w:rsidP="008A7FF6">
            <w:pPr>
              <w:spacing w:line="360" w:lineRule="auto"/>
              <w:textAlignment w:val="baseline"/>
              <w:rPr>
                <w:b/>
                <w:sz w:val="18"/>
                <w:szCs w:val="18"/>
              </w:rPr>
            </w:pPr>
          </w:p>
        </w:tc>
        <w:tc>
          <w:tcPr>
            <w:tcW w:w="430" w:type="dxa"/>
          </w:tcPr>
          <w:p w14:paraId="303C42E7" w14:textId="07C54B8D"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7</w:t>
            </w:r>
          </w:p>
        </w:tc>
        <w:tc>
          <w:tcPr>
            <w:tcW w:w="4824" w:type="dxa"/>
          </w:tcPr>
          <w:p w14:paraId="12DF62C6" w14:textId="6101D577"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de datos de docentes</w:t>
            </w:r>
          </w:p>
        </w:tc>
      </w:tr>
      <w:tr w:rsidR="009126EA" w:rsidRPr="001E2730" w14:paraId="67529038" w14:textId="77777777" w:rsidTr="008A7FF6">
        <w:trPr>
          <w:trHeight w:val="334"/>
        </w:trPr>
        <w:tc>
          <w:tcPr>
            <w:tcW w:w="2967" w:type="dxa"/>
            <w:vMerge/>
          </w:tcPr>
          <w:p w14:paraId="6A7FF450" w14:textId="77777777" w:rsidR="009126EA" w:rsidRPr="001E2730" w:rsidRDefault="009126EA" w:rsidP="008A7FF6">
            <w:pPr>
              <w:spacing w:line="360" w:lineRule="auto"/>
              <w:textAlignment w:val="baseline"/>
              <w:rPr>
                <w:b/>
                <w:sz w:val="18"/>
                <w:szCs w:val="18"/>
              </w:rPr>
            </w:pPr>
          </w:p>
        </w:tc>
        <w:tc>
          <w:tcPr>
            <w:tcW w:w="430" w:type="dxa"/>
          </w:tcPr>
          <w:p w14:paraId="49CC87F0" w14:textId="5DC54CFA"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8</w:t>
            </w:r>
          </w:p>
        </w:tc>
        <w:tc>
          <w:tcPr>
            <w:tcW w:w="4824" w:type="dxa"/>
          </w:tcPr>
          <w:p w14:paraId="4687EB16" w14:textId="7F0D0524"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valor por defecto de la función reductora de estudiantes</w:t>
            </w:r>
          </w:p>
        </w:tc>
      </w:tr>
      <w:tr w:rsidR="009126EA" w:rsidRPr="001E2730" w14:paraId="5DDBB093" w14:textId="77777777" w:rsidTr="008A7FF6">
        <w:trPr>
          <w:trHeight w:val="334"/>
        </w:trPr>
        <w:tc>
          <w:tcPr>
            <w:tcW w:w="2967" w:type="dxa"/>
            <w:vMerge/>
          </w:tcPr>
          <w:p w14:paraId="16DBF9FE" w14:textId="77777777" w:rsidR="009126EA" w:rsidRPr="001E2730" w:rsidRDefault="009126EA" w:rsidP="008A7FF6">
            <w:pPr>
              <w:spacing w:line="360" w:lineRule="auto"/>
              <w:textAlignment w:val="baseline"/>
              <w:rPr>
                <w:b/>
                <w:sz w:val="18"/>
                <w:szCs w:val="18"/>
              </w:rPr>
            </w:pPr>
          </w:p>
        </w:tc>
        <w:tc>
          <w:tcPr>
            <w:tcW w:w="430" w:type="dxa"/>
          </w:tcPr>
          <w:p w14:paraId="101236BB" w14:textId="4D557573"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9</w:t>
            </w:r>
          </w:p>
        </w:tc>
        <w:tc>
          <w:tcPr>
            <w:tcW w:w="4824" w:type="dxa"/>
          </w:tcPr>
          <w:p w14:paraId="25CA52EA" w14:textId="7DE3DF5A"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vacío de estudiantes</w:t>
            </w:r>
          </w:p>
        </w:tc>
      </w:tr>
      <w:tr w:rsidR="009126EA" w:rsidRPr="001E2730" w14:paraId="7AE020B7" w14:textId="77777777" w:rsidTr="008A7FF6">
        <w:trPr>
          <w:trHeight w:val="334"/>
        </w:trPr>
        <w:tc>
          <w:tcPr>
            <w:tcW w:w="2967" w:type="dxa"/>
            <w:vMerge/>
          </w:tcPr>
          <w:p w14:paraId="1F075307" w14:textId="77777777" w:rsidR="009126EA" w:rsidRPr="001E2730" w:rsidRDefault="009126EA" w:rsidP="008A7FF6">
            <w:pPr>
              <w:spacing w:line="360" w:lineRule="auto"/>
              <w:textAlignment w:val="baseline"/>
              <w:rPr>
                <w:b/>
                <w:sz w:val="18"/>
                <w:szCs w:val="18"/>
              </w:rPr>
            </w:pPr>
          </w:p>
        </w:tc>
        <w:tc>
          <w:tcPr>
            <w:tcW w:w="430" w:type="dxa"/>
          </w:tcPr>
          <w:p w14:paraId="7708FFBE" w14:textId="61FC98B1"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0</w:t>
            </w:r>
          </w:p>
        </w:tc>
        <w:tc>
          <w:tcPr>
            <w:tcW w:w="4824" w:type="dxa"/>
          </w:tcPr>
          <w:p w14:paraId="2F4811D0" w14:textId="17F5EECB"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de datos de estudiantes</w:t>
            </w:r>
          </w:p>
        </w:tc>
      </w:tr>
      <w:tr w:rsidR="009126EA" w:rsidRPr="001E2730" w14:paraId="742C9309" w14:textId="77777777" w:rsidTr="008A7FF6">
        <w:trPr>
          <w:trHeight w:val="334"/>
        </w:trPr>
        <w:tc>
          <w:tcPr>
            <w:tcW w:w="2967" w:type="dxa"/>
            <w:vMerge/>
          </w:tcPr>
          <w:p w14:paraId="742A97C2" w14:textId="77777777" w:rsidR="009126EA" w:rsidRPr="001E2730" w:rsidRDefault="009126EA" w:rsidP="008A7FF6">
            <w:pPr>
              <w:spacing w:line="360" w:lineRule="auto"/>
              <w:textAlignment w:val="baseline"/>
              <w:rPr>
                <w:b/>
                <w:sz w:val="18"/>
                <w:szCs w:val="18"/>
              </w:rPr>
            </w:pPr>
          </w:p>
        </w:tc>
        <w:tc>
          <w:tcPr>
            <w:tcW w:w="430" w:type="dxa"/>
          </w:tcPr>
          <w:p w14:paraId="210CDB66" w14:textId="69605A62"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1</w:t>
            </w:r>
          </w:p>
        </w:tc>
        <w:tc>
          <w:tcPr>
            <w:tcW w:w="4824" w:type="dxa"/>
          </w:tcPr>
          <w:p w14:paraId="05499D84" w14:textId="33D0AB57"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valor por defecto de la función reductora de instructores</w:t>
            </w:r>
          </w:p>
        </w:tc>
      </w:tr>
      <w:tr w:rsidR="009126EA" w:rsidRPr="001E2730" w14:paraId="096CFC45" w14:textId="77777777" w:rsidTr="008A7FF6">
        <w:trPr>
          <w:trHeight w:val="334"/>
        </w:trPr>
        <w:tc>
          <w:tcPr>
            <w:tcW w:w="2967" w:type="dxa"/>
            <w:vMerge/>
          </w:tcPr>
          <w:p w14:paraId="438EF193" w14:textId="77777777" w:rsidR="009126EA" w:rsidRPr="001E2730" w:rsidRDefault="009126EA" w:rsidP="008A7FF6">
            <w:pPr>
              <w:spacing w:line="360" w:lineRule="auto"/>
              <w:textAlignment w:val="baseline"/>
              <w:rPr>
                <w:b/>
                <w:sz w:val="18"/>
                <w:szCs w:val="18"/>
              </w:rPr>
            </w:pPr>
          </w:p>
        </w:tc>
        <w:tc>
          <w:tcPr>
            <w:tcW w:w="430" w:type="dxa"/>
          </w:tcPr>
          <w:p w14:paraId="5DD67E33" w14:textId="3C101A09"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2</w:t>
            </w:r>
          </w:p>
        </w:tc>
        <w:tc>
          <w:tcPr>
            <w:tcW w:w="4824" w:type="dxa"/>
          </w:tcPr>
          <w:p w14:paraId="08B456A7" w14:textId="6E5A6C7F"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vacío de instructores</w:t>
            </w:r>
          </w:p>
        </w:tc>
      </w:tr>
      <w:tr w:rsidR="009126EA" w:rsidRPr="001E2730" w14:paraId="1438EEEE" w14:textId="77777777" w:rsidTr="008A7FF6">
        <w:trPr>
          <w:trHeight w:val="334"/>
        </w:trPr>
        <w:tc>
          <w:tcPr>
            <w:tcW w:w="2967" w:type="dxa"/>
            <w:vMerge/>
          </w:tcPr>
          <w:p w14:paraId="5DA6FC9A" w14:textId="77777777" w:rsidR="009126EA" w:rsidRPr="001E2730" w:rsidRDefault="009126EA" w:rsidP="008A7FF6">
            <w:pPr>
              <w:spacing w:line="360" w:lineRule="auto"/>
              <w:textAlignment w:val="baseline"/>
              <w:rPr>
                <w:b/>
                <w:sz w:val="18"/>
                <w:szCs w:val="18"/>
              </w:rPr>
            </w:pPr>
          </w:p>
        </w:tc>
        <w:tc>
          <w:tcPr>
            <w:tcW w:w="430" w:type="dxa"/>
          </w:tcPr>
          <w:p w14:paraId="6A357F1A" w14:textId="51438D21"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3</w:t>
            </w:r>
          </w:p>
        </w:tc>
        <w:tc>
          <w:tcPr>
            <w:tcW w:w="4824" w:type="dxa"/>
          </w:tcPr>
          <w:p w14:paraId="2159FC83" w14:textId="661DC432"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de datos de instructores</w:t>
            </w:r>
          </w:p>
        </w:tc>
      </w:tr>
      <w:tr w:rsidR="009126EA" w:rsidRPr="001E2730" w14:paraId="115F9C50" w14:textId="77777777" w:rsidTr="008A7FF6">
        <w:trPr>
          <w:trHeight w:val="334"/>
        </w:trPr>
        <w:tc>
          <w:tcPr>
            <w:tcW w:w="2967" w:type="dxa"/>
            <w:vMerge/>
          </w:tcPr>
          <w:p w14:paraId="1B4A783D" w14:textId="77777777" w:rsidR="009126EA" w:rsidRPr="001E2730" w:rsidRDefault="009126EA" w:rsidP="008A7FF6">
            <w:pPr>
              <w:spacing w:line="360" w:lineRule="auto"/>
              <w:textAlignment w:val="baseline"/>
              <w:rPr>
                <w:b/>
                <w:sz w:val="18"/>
                <w:szCs w:val="18"/>
              </w:rPr>
            </w:pPr>
          </w:p>
        </w:tc>
        <w:tc>
          <w:tcPr>
            <w:tcW w:w="430" w:type="dxa"/>
          </w:tcPr>
          <w:p w14:paraId="12F37003" w14:textId="56A0E75C"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4</w:t>
            </w:r>
          </w:p>
        </w:tc>
        <w:tc>
          <w:tcPr>
            <w:tcW w:w="4824" w:type="dxa"/>
          </w:tcPr>
          <w:p w14:paraId="201CF13E" w14:textId="1650FDAD"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devuelve el valor por defecto de la función reductora de practicantes</w:t>
            </w:r>
          </w:p>
        </w:tc>
      </w:tr>
      <w:tr w:rsidR="009126EA" w:rsidRPr="001E2730" w14:paraId="5B5B7F2D" w14:textId="77777777" w:rsidTr="008A7FF6">
        <w:trPr>
          <w:trHeight w:val="334"/>
        </w:trPr>
        <w:tc>
          <w:tcPr>
            <w:tcW w:w="2967" w:type="dxa"/>
            <w:vMerge/>
          </w:tcPr>
          <w:p w14:paraId="6AB176AE" w14:textId="77777777" w:rsidR="009126EA" w:rsidRPr="001E2730" w:rsidRDefault="009126EA" w:rsidP="008A7FF6">
            <w:pPr>
              <w:spacing w:line="360" w:lineRule="auto"/>
              <w:textAlignment w:val="baseline"/>
              <w:rPr>
                <w:b/>
                <w:sz w:val="18"/>
                <w:szCs w:val="18"/>
              </w:rPr>
            </w:pPr>
          </w:p>
        </w:tc>
        <w:tc>
          <w:tcPr>
            <w:tcW w:w="430" w:type="dxa"/>
          </w:tcPr>
          <w:p w14:paraId="3522EFFE" w14:textId="43A13E3C"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5</w:t>
            </w:r>
          </w:p>
        </w:tc>
        <w:tc>
          <w:tcPr>
            <w:tcW w:w="4824" w:type="dxa"/>
          </w:tcPr>
          <w:p w14:paraId="185DA3A4" w14:textId="0062D579"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vacío de practicantes</w:t>
            </w:r>
          </w:p>
        </w:tc>
      </w:tr>
      <w:tr w:rsidR="009126EA" w:rsidRPr="001E2730" w14:paraId="33608A8B" w14:textId="77777777" w:rsidTr="008A7FF6">
        <w:trPr>
          <w:trHeight w:val="334"/>
        </w:trPr>
        <w:tc>
          <w:tcPr>
            <w:tcW w:w="2967" w:type="dxa"/>
            <w:vMerge/>
          </w:tcPr>
          <w:p w14:paraId="1957251E" w14:textId="77777777" w:rsidR="009126EA" w:rsidRPr="001E2730" w:rsidRDefault="009126EA" w:rsidP="008A7FF6">
            <w:pPr>
              <w:spacing w:line="360" w:lineRule="auto"/>
              <w:textAlignment w:val="baseline"/>
              <w:rPr>
                <w:b/>
                <w:sz w:val="18"/>
                <w:szCs w:val="18"/>
              </w:rPr>
            </w:pPr>
          </w:p>
        </w:tc>
        <w:tc>
          <w:tcPr>
            <w:tcW w:w="430" w:type="dxa"/>
          </w:tcPr>
          <w:p w14:paraId="3F379D01" w14:textId="6FCEFF5C" w:rsidR="009126EA" w:rsidRDefault="00431B49"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6</w:t>
            </w:r>
          </w:p>
        </w:tc>
        <w:tc>
          <w:tcPr>
            <w:tcW w:w="4824" w:type="dxa"/>
          </w:tcPr>
          <w:p w14:paraId="538F168A" w14:textId="2F515291" w:rsidR="009126EA" w:rsidRDefault="009126E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w:t>
            </w:r>
            <w:r w:rsidR="00431B49">
              <w:rPr>
                <w:bCs/>
                <w:sz w:val="18"/>
                <w:szCs w:val="18"/>
                <w:bdr w:val="none" w:sz="0" w:space="0" w:color="auto" w:frame="1"/>
                <w:lang w:val="es-419"/>
              </w:rPr>
              <w:t xml:space="preserve"> se obtiene un listado de datos de practicantes</w:t>
            </w:r>
          </w:p>
        </w:tc>
      </w:tr>
      <w:tr w:rsidR="002E2DDD" w:rsidRPr="001E2730" w14:paraId="780B4AD7" w14:textId="77777777" w:rsidTr="008A7FF6">
        <w:trPr>
          <w:trHeight w:val="323"/>
        </w:trPr>
        <w:tc>
          <w:tcPr>
            <w:tcW w:w="2967" w:type="dxa"/>
            <w:vMerge w:val="restart"/>
          </w:tcPr>
          <w:p w14:paraId="07FBE475" w14:textId="21DE222D" w:rsidR="002E2DDD" w:rsidRPr="001E2730" w:rsidRDefault="002E2DDD" w:rsidP="008A7FF6">
            <w:pPr>
              <w:spacing w:line="360" w:lineRule="auto"/>
              <w:textAlignment w:val="baseline"/>
              <w:rPr>
                <w:bCs/>
                <w:sz w:val="18"/>
                <w:szCs w:val="18"/>
                <w:bdr w:val="none" w:sz="0" w:space="0" w:color="auto" w:frame="1"/>
              </w:rPr>
            </w:pPr>
            <w:bookmarkStart w:id="206" w:name="_Hlk73343853"/>
            <w:r w:rsidRPr="001E2730">
              <w:rPr>
                <w:b/>
                <w:sz w:val="18"/>
                <w:szCs w:val="18"/>
              </w:rPr>
              <w:t>HU</w:t>
            </w:r>
            <w:r>
              <w:rPr>
                <w:b/>
                <w:sz w:val="18"/>
                <w:szCs w:val="18"/>
              </w:rPr>
              <w:t xml:space="preserve">-08 </w:t>
            </w:r>
            <w:r w:rsidRPr="001E2730">
              <w:rPr>
                <w:bCs/>
                <w:sz w:val="18"/>
                <w:szCs w:val="18"/>
                <w:bdr w:val="none" w:sz="0" w:space="0" w:color="auto" w:frame="1"/>
              </w:rPr>
              <w:t>Migrar datos de docentes del sistema de calificaciones de la institución</w:t>
            </w:r>
            <w:bookmarkEnd w:id="206"/>
            <w:r>
              <w:rPr>
                <w:bCs/>
                <w:sz w:val="18"/>
                <w:szCs w:val="18"/>
                <w:bdr w:val="none" w:sz="0" w:space="0" w:color="auto" w:frame="1"/>
              </w:rPr>
              <w:t xml:space="preserve">. </w:t>
            </w:r>
            <w:r w:rsidRPr="001E2730">
              <w:rPr>
                <w:b/>
                <w:sz w:val="18"/>
                <w:szCs w:val="18"/>
              </w:rPr>
              <w:t>S</w:t>
            </w:r>
            <w:r>
              <w:rPr>
                <w:b/>
                <w:sz w:val="18"/>
                <w:szCs w:val="18"/>
              </w:rPr>
              <w:t>print 3</w:t>
            </w:r>
          </w:p>
        </w:tc>
        <w:tc>
          <w:tcPr>
            <w:tcW w:w="430" w:type="dxa"/>
          </w:tcPr>
          <w:p w14:paraId="657814D9" w14:textId="0092052C" w:rsidR="002E2DDD" w:rsidRPr="001E2730" w:rsidRDefault="002E2DD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4AC4B973" w14:textId="71ED50C3" w:rsidR="002E2DDD" w:rsidRPr="001E2730" w:rsidRDefault="002E2DD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haya un listado de docentes</w:t>
            </w:r>
          </w:p>
        </w:tc>
      </w:tr>
      <w:tr w:rsidR="002E2DDD" w:rsidRPr="001E2730" w14:paraId="761300DB" w14:textId="77777777" w:rsidTr="008A7FF6">
        <w:trPr>
          <w:trHeight w:val="323"/>
        </w:trPr>
        <w:tc>
          <w:tcPr>
            <w:tcW w:w="2967" w:type="dxa"/>
            <w:vMerge/>
          </w:tcPr>
          <w:p w14:paraId="2FD68123" w14:textId="77777777" w:rsidR="002E2DDD" w:rsidRPr="001E2730" w:rsidRDefault="002E2DDD" w:rsidP="008A7FF6">
            <w:pPr>
              <w:spacing w:line="360" w:lineRule="auto"/>
              <w:textAlignment w:val="baseline"/>
              <w:rPr>
                <w:b/>
                <w:sz w:val="18"/>
                <w:szCs w:val="18"/>
              </w:rPr>
            </w:pPr>
          </w:p>
        </w:tc>
        <w:tc>
          <w:tcPr>
            <w:tcW w:w="430" w:type="dxa"/>
          </w:tcPr>
          <w:p w14:paraId="5324E991" w14:textId="3DABF0E0" w:rsidR="002E2DDD" w:rsidRDefault="002E2DD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4A212EF3" w14:textId="54199A63" w:rsidR="002E2DDD" w:rsidRPr="001E2730" w:rsidRDefault="002E2DD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obtener los datos de los docentes a migrar</w:t>
            </w:r>
          </w:p>
        </w:tc>
      </w:tr>
      <w:tr w:rsidR="002E2DDD" w:rsidRPr="001E2730" w14:paraId="22946365" w14:textId="77777777" w:rsidTr="008A7FF6">
        <w:trPr>
          <w:trHeight w:val="323"/>
        </w:trPr>
        <w:tc>
          <w:tcPr>
            <w:tcW w:w="2967" w:type="dxa"/>
            <w:vMerge/>
          </w:tcPr>
          <w:p w14:paraId="1D08FE3A" w14:textId="77777777" w:rsidR="002E2DDD" w:rsidRPr="001E2730" w:rsidRDefault="002E2DDD" w:rsidP="008A7FF6">
            <w:pPr>
              <w:spacing w:line="360" w:lineRule="auto"/>
              <w:textAlignment w:val="baseline"/>
              <w:rPr>
                <w:b/>
                <w:sz w:val="18"/>
                <w:szCs w:val="18"/>
              </w:rPr>
            </w:pPr>
          </w:p>
        </w:tc>
        <w:tc>
          <w:tcPr>
            <w:tcW w:w="430" w:type="dxa"/>
          </w:tcPr>
          <w:p w14:paraId="7D0DB0FD" w14:textId="05CA146E" w:rsidR="002E2DDD" w:rsidRDefault="002E2DD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114BC36A" w14:textId="3FCC2763" w:rsidR="002E2DDD" w:rsidRPr="001E2730" w:rsidRDefault="002E2DDD"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s acciones necesarias</w:t>
            </w:r>
            <w:r w:rsidR="00520650">
              <w:rPr>
                <w:bCs/>
                <w:sz w:val="18"/>
                <w:szCs w:val="18"/>
                <w:bdr w:val="none" w:sz="0" w:space="0" w:color="auto" w:frame="1"/>
                <w:lang w:val="es-419"/>
              </w:rPr>
              <w:t xml:space="preserve"> para la obtención de datos</w:t>
            </w:r>
          </w:p>
        </w:tc>
      </w:tr>
      <w:tr w:rsidR="002E2DDD" w:rsidRPr="001E2730" w14:paraId="75B03C86" w14:textId="77777777" w:rsidTr="008A7FF6">
        <w:trPr>
          <w:trHeight w:val="323"/>
        </w:trPr>
        <w:tc>
          <w:tcPr>
            <w:tcW w:w="2967" w:type="dxa"/>
            <w:vMerge/>
          </w:tcPr>
          <w:p w14:paraId="6137545D" w14:textId="77777777" w:rsidR="002E2DDD" w:rsidRPr="001E2730" w:rsidRDefault="002E2DDD" w:rsidP="008A7FF6">
            <w:pPr>
              <w:spacing w:line="360" w:lineRule="auto"/>
              <w:textAlignment w:val="baseline"/>
              <w:rPr>
                <w:b/>
                <w:sz w:val="18"/>
                <w:szCs w:val="18"/>
              </w:rPr>
            </w:pPr>
          </w:p>
        </w:tc>
        <w:tc>
          <w:tcPr>
            <w:tcW w:w="430" w:type="dxa"/>
          </w:tcPr>
          <w:p w14:paraId="22AC617B" w14:textId="0129B827" w:rsidR="002E2DDD" w:rsidRDefault="002E2DDD"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4</w:t>
            </w:r>
          </w:p>
        </w:tc>
        <w:tc>
          <w:tcPr>
            <w:tcW w:w="4824" w:type="dxa"/>
          </w:tcPr>
          <w:p w14:paraId="4A248286" w14:textId="2C843B03" w:rsidR="002E2DDD" w:rsidRPr="001E2730" w:rsidRDefault="0052065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han migrado los docentes seleccionados </w:t>
            </w:r>
          </w:p>
        </w:tc>
      </w:tr>
      <w:tr w:rsidR="002E2DDD" w:rsidRPr="001E2730" w14:paraId="70C7AC18" w14:textId="77777777" w:rsidTr="008A7FF6">
        <w:trPr>
          <w:trHeight w:val="323"/>
        </w:trPr>
        <w:tc>
          <w:tcPr>
            <w:tcW w:w="2967" w:type="dxa"/>
            <w:vMerge/>
          </w:tcPr>
          <w:p w14:paraId="17689DD4" w14:textId="77777777" w:rsidR="002E2DDD" w:rsidRPr="001E2730" w:rsidRDefault="002E2DDD" w:rsidP="008A7FF6">
            <w:pPr>
              <w:spacing w:line="360" w:lineRule="auto"/>
              <w:textAlignment w:val="baseline"/>
              <w:rPr>
                <w:b/>
                <w:sz w:val="18"/>
                <w:szCs w:val="18"/>
              </w:rPr>
            </w:pPr>
          </w:p>
        </w:tc>
        <w:tc>
          <w:tcPr>
            <w:tcW w:w="430" w:type="dxa"/>
          </w:tcPr>
          <w:p w14:paraId="237B9C05" w14:textId="7FB61101" w:rsidR="002E2DDD"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5</w:t>
            </w:r>
          </w:p>
        </w:tc>
        <w:tc>
          <w:tcPr>
            <w:tcW w:w="4824" w:type="dxa"/>
          </w:tcPr>
          <w:p w14:paraId="581D22AA" w14:textId="2B7EBD7F" w:rsidR="002E2DDD" w:rsidRPr="001E2730" w:rsidRDefault="0052065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migrar docentes</w:t>
            </w:r>
          </w:p>
        </w:tc>
      </w:tr>
      <w:tr w:rsidR="002E2DDD" w:rsidRPr="001E2730" w14:paraId="57134C25" w14:textId="77777777" w:rsidTr="008A7FF6">
        <w:trPr>
          <w:trHeight w:val="323"/>
        </w:trPr>
        <w:tc>
          <w:tcPr>
            <w:tcW w:w="2967" w:type="dxa"/>
            <w:vMerge/>
          </w:tcPr>
          <w:p w14:paraId="01249644" w14:textId="77777777" w:rsidR="002E2DDD" w:rsidRPr="001E2730" w:rsidRDefault="002E2DDD" w:rsidP="008A7FF6">
            <w:pPr>
              <w:spacing w:line="360" w:lineRule="auto"/>
              <w:textAlignment w:val="baseline"/>
              <w:rPr>
                <w:b/>
                <w:sz w:val="18"/>
                <w:szCs w:val="18"/>
              </w:rPr>
            </w:pPr>
          </w:p>
        </w:tc>
        <w:tc>
          <w:tcPr>
            <w:tcW w:w="430" w:type="dxa"/>
          </w:tcPr>
          <w:p w14:paraId="73A551FE" w14:textId="4DD42B59" w:rsidR="002E2DDD"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6</w:t>
            </w:r>
          </w:p>
        </w:tc>
        <w:tc>
          <w:tcPr>
            <w:tcW w:w="4824" w:type="dxa"/>
          </w:tcPr>
          <w:p w14:paraId="28476C52" w14:textId="02F1A446" w:rsidR="002E2DDD" w:rsidRPr="001E2730" w:rsidRDefault="0052065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s acciones necesarias para el envío de datos</w:t>
            </w:r>
          </w:p>
        </w:tc>
      </w:tr>
      <w:tr w:rsidR="002E2DDD" w:rsidRPr="001E2730" w14:paraId="6DDEB3C4" w14:textId="77777777" w:rsidTr="008A7FF6">
        <w:trPr>
          <w:trHeight w:val="357"/>
        </w:trPr>
        <w:tc>
          <w:tcPr>
            <w:tcW w:w="2967" w:type="dxa"/>
            <w:vMerge w:val="restart"/>
          </w:tcPr>
          <w:p w14:paraId="63BFC215" w14:textId="677A4375" w:rsidR="002E2DDD" w:rsidRPr="001E2730" w:rsidRDefault="002E2DDD" w:rsidP="008A7FF6">
            <w:pPr>
              <w:spacing w:line="360" w:lineRule="auto"/>
              <w:textAlignment w:val="baseline"/>
              <w:rPr>
                <w:bCs/>
                <w:sz w:val="18"/>
                <w:szCs w:val="18"/>
                <w:bdr w:val="none" w:sz="0" w:space="0" w:color="auto" w:frame="1"/>
              </w:rPr>
            </w:pPr>
            <w:bookmarkStart w:id="207" w:name="_Hlk73346203"/>
            <w:r w:rsidRPr="001E2730">
              <w:rPr>
                <w:b/>
                <w:sz w:val="18"/>
                <w:szCs w:val="18"/>
              </w:rPr>
              <w:t>HU</w:t>
            </w:r>
            <w:r>
              <w:rPr>
                <w:b/>
                <w:sz w:val="18"/>
                <w:szCs w:val="18"/>
              </w:rPr>
              <w:t xml:space="preserve">-09 </w:t>
            </w:r>
            <w:r w:rsidRPr="001E2730">
              <w:rPr>
                <w:bCs/>
                <w:sz w:val="18"/>
                <w:szCs w:val="18"/>
                <w:bdr w:val="none" w:sz="0" w:space="0" w:color="auto" w:frame="1"/>
              </w:rPr>
              <w:t>Cambiar de departamento a un usuario con rol de directivo</w:t>
            </w:r>
            <w:bookmarkEnd w:id="207"/>
            <w:r>
              <w:rPr>
                <w:bCs/>
                <w:sz w:val="18"/>
                <w:szCs w:val="18"/>
                <w:bdr w:val="none" w:sz="0" w:space="0" w:color="auto" w:frame="1"/>
              </w:rPr>
              <w:t xml:space="preserve">. </w:t>
            </w:r>
            <w:r w:rsidRPr="001E2730">
              <w:rPr>
                <w:b/>
                <w:sz w:val="18"/>
                <w:szCs w:val="18"/>
              </w:rPr>
              <w:t>S</w:t>
            </w:r>
            <w:r>
              <w:rPr>
                <w:b/>
                <w:sz w:val="18"/>
                <w:szCs w:val="18"/>
              </w:rPr>
              <w:t>print 3</w:t>
            </w:r>
          </w:p>
        </w:tc>
        <w:tc>
          <w:tcPr>
            <w:tcW w:w="430" w:type="dxa"/>
          </w:tcPr>
          <w:p w14:paraId="4E858348" w14:textId="0EFBC0E7" w:rsidR="002E2DDD" w:rsidRPr="001E2730"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730A5152" w14:textId="226CF956" w:rsidR="002E2DDD" w:rsidRPr="001E2730" w:rsidRDefault="0052065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el listado de roles de usuario</w:t>
            </w:r>
          </w:p>
        </w:tc>
      </w:tr>
      <w:tr w:rsidR="00520650" w:rsidRPr="001E2730" w14:paraId="640591E1" w14:textId="77777777" w:rsidTr="008A7FF6">
        <w:trPr>
          <w:trHeight w:val="357"/>
        </w:trPr>
        <w:tc>
          <w:tcPr>
            <w:tcW w:w="2967" w:type="dxa"/>
            <w:vMerge/>
          </w:tcPr>
          <w:p w14:paraId="302F4351" w14:textId="77777777" w:rsidR="00520650" w:rsidRPr="001E2730" w:rsidRDefault="00520650" w:rsidP="008A7FF6">
            <w:pPr>
              <w:spacing w:line="360" w:lineRule="auto"/>
              <w:textAlignment w:val="baseline"/>
              <w:rPr>
                <w:b/>
                <w:sz w:val="18"/>
                <w:szCs w:val="18"/>
              </w:rPr>
            </w:pPr>
          </w:p>
        </w:tc>
        <w:tc>
          <w:tcPr>
            <w:tcW w:w="430" w:type="dxa"/>
          </w:tcPr>
          <w:p w14:paraId="20364415" w14:textId="7F3869E9" w:rsidR="00520650"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5CDEA24F" w14:textId="6F53DBD9" w:rsidR="00520650" w:rsidRPr="001E2730" w:rsidRDefault="0052065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obtener los roles de usuario</w:t>
            </w:r>
          </w:p>
        </w:tc>
      </w:tr>
      <w:tr w:rsidR="00520650" w:rsidRPr="001E2730" w14:paraId="3C5FFF62" w14:textId="77777777" w:rsidTr="008A7FF6">
        <w:trPr>
          <w:trHeight w:val="357"/>
        </w:trPr>
        <w:tc>
          <w:tcPr>
            <w:tcW w:w="2967" w:type="dxa"/>
            <w:vMerge/>
          </w:tcPr>
          <w:p w14:paraId="2283A477" w14:textId="77777777" w:rsidR="00520650" w:rsidRPr="001E2730" w:rsidRDefault="00520650" w:rsidP="008A7FF6">
            <w:pPr>
              <w:spacing w:line="360" w:lineRule="auto"/>
              <w:textAlignment w:val="baseline"/>
              <w:rPr>
                <w:b/>
                <w:sz w:val="18"/>
                <w:szCs w:val="18"/>
              </w:rPr>
            </w:pPr>
          </w:p>
        </w:tc>
        <w:tc>
          <w:tcPr>
            <w:tcW w:w="430" w:type="dxa"/>
          </w:tcPr>
          <w:p w14:paraId="2F49258D" w14:textId="1614740E" w:rsidR="00520650"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2432652C" w14:textId="5926C8B6" w:rsidR="00520650" w:rsidRPr="001E2730" w:rsidRDefault="0052065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s acciones necesarias para la obtención de roles</w:t>
            </w:r>
          </w:p>
        </w:tc>
      </w:tr>
      <w:tr w:rsidR="00520650" w:rsidRPr="001E2730" w14:paraId="1080A708" w14:textId="77777777" w:rsidTr="008A7FF6">
        <w:trPr>
          <w:trHeight w:val="357"/>
        </w:trPr>
        <w:tc>
          <w:tcPr>
            <w:tcW w:w="2967" w:type="dxa"/>
            <w:vMerge/>
          </w:tcPr>
          <w:p w14:paraId="599A1A85" w14:textId="77777777" w:rsidR="00520650" w:rsidRPr="001E2730" w:rsidRDefault="00520650" w:rsidP="008A7FF6">
            <w:pPr>
              <w:spacing w:line="360" w:lineRule="auto"/>
              <w:textAlignment w:val="baseline"/>
              <w:rPr>
                <w:b/>
                <w:sz w:val="18"/>
                <w:szCs w:val="18"/>
              </w:rPr>
            </w:pPr>
          </w:p>
        </w:tc>
        <w:tc>
          <w:tcPr>
            <w:tcW w:w="430" w:type="dxa"/>
          </w:tcPr>
          <w:p w14:paraId="07F8342A" w14:textId="214F2554" w:rsidR="00520650"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4</w:t>
            </w:r>
          </w:p>
        </w:tc>
        <w:tc>
          <w:tcPr>
            <w:tcW w:w="4824" w:type="dxa"/>
          </w:tcPr>
          <w:p w14:paraId="57F5EC8C" w14:textId="704C231B" w:rsidR="00520650" w:rsidRPr="001E2730" w:rsidRDefault="0052065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el listado de usuarios directivos por roles </w:t>
            </w:r>
          </w:p>
        </w:tc>
      </w:tr>
      <w:tr w:rsidR="00520650" w:rsidRPr="001E2730" w14:paraId="304945FB" w14:textId="77777777" w:rsidTr="008A7FF6">
        <w:trPr>
          <w:trHeight w:val="357"/>
        </w:trPr>
        <w:tc>
          <w:tcPr>
            <w:tcW w:w="2967" w:type="dxa"/>
            <w:vMerge/>
          </w:tcPr>
          <w:p w14:paraId="0958C104" w14:textId="77777777" w:rsidR="00520650" w:rsidRPr="001E2730" w:rsidRDefault="00520650" w:rsidP="008A7FF6">
            <w:pPr>
              <w:spacing w:line="360" w:lineRule="auto"/>
              <w:textAlignment w:val="baseline"/>
              <w:rPr>
                <w:b/>
                <w:sz w:val="18"/>
                <w:szCs w:val="18"/>
              </w:rPr>
            </w:pPr>
          </w:p>
        </w:tc>
        <w:tc>
          <w:tcPr>
            <w:tcW w:w="430" w:type="dxa"/>
          </w:tcPr>
          <w:p w14:paraId="2CF1740C" w14:textId="3F9D7683" w:rsidR="00520650"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5</w:t>
            </w:r>
          </w:p>
        </w:tc>
        <w:tc>
          <w:tcPr>
            <w:tcW w:w="4824" w:type="dxa"/>
          </w:tcPr>
          <w:p w14:paraId="45FDAFAC" w14:textId="168D2EC6" w:rsidR="00520650" w:rsidRPr="001E2730" w:rsidRDefault="0052065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actualizar el rol de usuario directivo</w:t>
            </w:r>
          </w:p>
        </w:tc>
      </w:tr>
      <w:tr w:rsidR="00520650" w:rsidRPr="001E2730" w14:paraId="092D9813" w14:textId="77777777" w:rsidTr="008A7FF6">
        <w:trPr>
          <w:trHeight w:val="357"/>
        </w:trPr>
        <w:tc>
          <w:tcPr>
            <w:tcW w:w="2967" w:type="dxa"/>
            <w:vMerge/>
          </w:tcPr>
          <w:p w14:paraId="02A76623" w14:textId="77777777" w:rsidR="00520650" w:rsidRPr="001E2730" w:rsidRDefault="00520650" w:rsidP="008A7FF6">
            <w:pPr>
              <w:spacing w:line="360" w:lineRule="auto"/>
              <w:textAlignment w:val="baseline"/>
              <w:rPr>
                <w:b/>
                <w:sz w:val="18"/>
                <w:szCs w:val="18"/>
              </w:rPr>
            </w:pPr>
          </w:p>
        </w:tc>
        <w:tc>
          <w:tcPr>
            <w:tcW w:w="430" w:type="dxa"/>
          </w:tcPr>
          <w:p w14:paraId="6B05EC8F" w14:textId="135DAE04" w:rsidR="00520650"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6</w:t>
            </w:r>
          </w:p>
        </w:tc>
        <w:tc>
          <w:tcPr>
            <w:tcW w:w="4824" w:type="dxa"/>
          </w:tcPr>
          <w:p w14:paraId="5D510B5B" w14:textId="2265CCF7" w:rsidR="00520650" w:rsidRPr="001E2730" w:rsidRDefault="00520650"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han ejecutado las acciones necesarias para la actualización de roles.</w:t>
            </w:r>
          </w:p>
        </w:tc>
      </w:tr>
      <w:tr w:rsidR="00520650" w:rsidRPr="001E2730" w14:paraId="31E91937" w14:textId="77777777" w:rsidTr="008A7FF6">
        <w:trPr>
          <w:trHeight w:val="357"/>
        </w:trPr>
        <w:tc>
          <w:tcPr>
            <w:tcW w:w="2967" w:type="dxa"/>
            <w:vMerge/>
          </w:tcPr>
          <w:p w14:paraId="053D42B2" w14:textId="77777777" w:rsidR="00520650" w:rsidRPr="001E2730" w:rsidRDefault="00520650" w:rsidP="008A7FF6">
            <w:pPr>
              <w:spacing w:line="360" w:lineRule="auto"/>
              <w:textAlignment w:val="baseline"/>
              <w:rPr>
                <w:b/>
                <w:sz w:val="18"/>
                <w:szCs w:val="18"/>
              </w:rPr>
            </w:pPr>
          </w:p>
        </w:tc>
        <w:tc>
          <w:tcPr>
            <w:tcW w:w="430" w:type="dxa"/>
          </w:tcPr>
          <w:p w14:paraId="1A344F21" w14:textId="532F1FFB" w:rsidR="00520650"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7</w:t>
            </w:r>
          </w:p>
        </w:tc>
        <w:tc>
          <w:tcPr>
            <w:tcW w:w="4824" w:type="dxa"/>
          </w:tcPr>
          <w:p w14:paraId="63CC5BC2" w14:textId="455510A8" w:rsidR="00520650" w:rsidRPr="001E2730" w:rsidRDefault="0089451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el valor por defecto de la función reductora</w:t>
            </w:r>
          </w:p>
        </w:tc>
      </w:tr>
      <w:tr w:rsidR="00520650" w:rsidRPr="001E2730" w14:paraId="072616FC" w14:textId="77777777" w:rsidTr="008A7FF6">
        <w:trPr>
          <w:trHeight w:val="357"/>
        </w:trPr>
        <w:tc>
          <w:tcPr>
            <w:tcW w:w="2967" w:type="dxa"/>
            <w:vMerge/>
          </w:tcPr>
          <w:p w14:paraId="1442771A" w14:textId="77777777" w:rsidR="00520650" w:rsidRPr="001E2730" w:rsidRDefault="00520650" w:rsidP="008A7FF6">
            <w:pPr>
              <w:spacing w:line="360" w:lineRule="auto"/>
              <w:textAlignment w:val="baseline"/>
              <w:rPr>
                <w:b/>
                <w:sz w:val="18"/>
                <w:szCs w:val="18"/>
              </w:rPr>
            </w:pPr>
          </w:p>
        </w:tc>
        <w:tc>
          <w:tcPr>
            <w:tcW w:w="430" w:type="dxa"/>
          </w:tcPr>
          <w:p w14:paraId="54DFECB9" w14:textId="271EB972" w:rsidR="00520650"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8</w:t>
            </w:r>
          </w:p>
        </w:tc>
        <w:tc>
          <w:tcPr>
            <w:tcW w:w="4824" w:type="dxa"/>
          </w:tcPr>
          <w:p w14:paraId="2D894B9A" w14:textId="2351FA17" w:rsidR="00520650" w:rsidRPr="001E2730" w:rsidRDefault="0089451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el array vacío de roles de usuario</w:t>
            </w:r>
          </w:p>
        </w:tc>
      </w:tr>
      <w:tr w:rsidR="00520650" w:rsidRPr="001E2730" w14:paraId="3C5CFE00" w14:textId="77777777" w:rsidTr="008A7FF6">
        <w:trPr>
          <w:trHeight w:val="357"/>
        </w:trPr>
        <w:tc>
          <w:tcPr>
            <w:tcW w:w="2967" w:type="dxa"/>
            <w:vMerge/>
          </w:tcPr>
          <w:p w14:paraId="1D7B4803" w14:textId="77777777" w:rsidR="00520650" w:rsidRPr="001E2730" w:rsidRDefault="00520650" w:rsidP="008A7FF6">
            <w:pPr>
              <w:spacing w:line="360" w:lineRule="auto"/>
              <w:textAlignment w:val="baseline"/>
              <w:rPr>
                <w:b/>
                <w:sz w:val="18"/>
                <w:szCs w:val="18"/>
              </w:rPr>
            </w:pPr>
          </w:p>
        </w:tc>
        <w:tc>
          <w:tcPr>
            <w:tcW w:w="430" w:type="dxa"/>
          </w:tcPr>
          <w:p w14:paraId="1D86686B" w14:textId="7BF5AA6B" w:rsidR="00520650" w:rsidRDefault="00520650"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9</w:t>
            </w:r>
          </w:p>
        </w:tc>
        <w:tc>
          <w:tcPr>
            <w:tcW w:w="4824" w:type="dxa"/>
          </w:tcPr>
          <w:p w14:paraId="486095BB" w14:textId="6D288D7D" w:rsidR="00520650" w:rsidRPr="001E2730" w:rsidRDefault="0089451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el listado de roles de usuario</w:t>
            </w:r>
          </w:p>
        </w:tc>
      </w:tr>
      <w:tr w:rsidR="002E2DDD" w:rsidRPr="001E2730" w14:paraId="5BB6B91E" w14:textId="77777777" w:rsidTr="008A7FF6">
        <w:trPr>
          <w:trHeight w:val="334"/>
        </w:trPr>
        <w:tc>
          <w:tcPr>
            <w:tcW w:w="2967" w:type="dxa"/>
            <w:vMerge w:val="restart"/>
          </w:tcPr>
          <w:p w14:paraId="7E79F714" w14:textId="0CDE3B40" w:rsidR="002E2DDD" w:rsidRPr="001E2730" w:rsidRDefault="002E2DDD" w:rsidP="008A7FF6">
            <w:pPr>
              <w:spacing w:line="360" w:lineRule="auto"/>
              <w:textAlignment w:val="baseline"/>
              <w:rPr>
                <w:bCs/>
                <w:sz w:val="18"/>
                <w:szCs w:val="18"/>
                <w:bdr w:val="none" w:sz="0" w:space="0" w:color="auto" w:frame="1"/>
              </w:rPr>
            </w:pPr>
            <w:r w:rsidRPr="001E2730">
              <w:rPr>
                <w:b/>
                <w:sz w:val="18"/>
                <w:szCs w:val="18"/>
              </w:rPr>
              <w:t>HU</w:t>
            </w:r>
            <w:r>
              <w:rPr>
                <w:b/>
                <w:sz w:val="18"/>
                <w:szCs w:val="18"/>
              </w:rPr>
              <w:t xml:space="preserve">-10 </w:t>
            </w:r>
            <w:r w:rsidRPr="001E2730">
              <w:rPr>
                <w:bCs/>
                <w:sz w:val="18"/>
                <w:szCs w:val="18"/>
                <w:bdr w:val="none" w:sz="0" w:space="0" w:color="auto" w:frame="1"/>
              </w:rPr>
              <w:t>Registro de datos de inscripción del estudiante</w:t>
            </w:r>
            <w:r>
              <w:rPr>
                <w:bCs/>
                <w:sz w:val="18"/>
                <w:szCs w:val="18"/>
                <w:bdr w:val="none" w:sz="0" w:space="0" w:color="auto" w:frame="1"/>
              </w:rPr>
              <w:t xml:space="preserve">. </w:t>
            </w:r>
            <w:r w:rsidRPr="001E2730">
              <w:rPr>
                <w:b/>
                <w:sz w:val="18"/>
                <w:szCs w:val="18"/>
              </w:rPr>
              <w:t>S</w:t>
            </w:r>
            <w:r>
              <w:rPr>
                <w:b/>
                <w:sz w:val="18"/>
                <w:szCs w:val="18"/>
              </w:rPr>
              <w:t>print 3</w:t>
            </w:r>
          </w:p>
        </w:tc>
        <w:tc>
          <w:tcPr>
            <w:tcW w:w="430" w:type="dxa"/>
          </w:tcPr>
          <w:p w14:paraId="2808A5B7" w14:textId="5C05B11E" w:rsidR="002E2DDD" w:rsidRPr="001E2730" w:rsidRDefault="0089451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6ECA233C" w14:textId="2E04FAF3" w:rsidR="002E2DDD" w:rsidRPr="001E2730" w:rsidRDefault="0089451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el valor por defecto de la función reductora</w:t>
            </w:r>
          </w:p>
        </w:tc>
      </w:tr>
      <w:tr w:rsidR="0089451A" w:rsidRPr="001E2730" w14:paraId="0C635579" w14:textId="77777777" w:rsidTr="008A7FF6">
        <w:trPr>
          <w:trHeight w:val="334"/>
        </w:trPr>
        <w:tc>
          <w:tcPr>
            <w:tcW w:w="2967" w:type="dxa"/>
            <w:vMerge/>
          </w:tcPr>
          <w:p w14:paraId="2C37A53F" w14:textId="77777777" w:rsidR="0089451A" w:rsidRPr="001E2730" w:rsidRDefault="0089451A" w:rsidP="008A7FF6">
            <w:pPr>
              <w:spacing w:line="360" w:lineRule="auto"/>
              <w:textAlignment w:val="baseline"/>
              <w:rPr>
                <w:b/>
                <w:sz w:val="18"/>
                <w:szCs w:val="18"/>
              </w:rPr>
            </w:pPr>
          </w:p>
        </w:tc>
        <w:tc>
          <w:tcPr>
            <w:tcW w:w="430" w:type="dxa"/>
          </w:tcPr>
          <w:p w14:paraId="6DCB33DB" w14:textId="56D06C64" w:rsidR="0089451A" w:rsidRPr="001E2730" w:rsidRDefault="0089451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27914DD3" w14:textId="6483A9A7" w:rsidR="0089451A" w:rsidRPr="001E2730" w:rsidRDefault="0089451A"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w:t>
            </w:r>
            <w:r w:rsidR="00B366A8">
              <w:rPr>
                <w:bCs/>
                <w:sz w:val="18"/>
                <w:szCs w:val="18"/>
                <w:bdr w:val="none" w:sz="0" w:space="0" w:color="auto" w:frame="1"/>
                <w:lang w:val="es-419"/>
              </w:rPr>
              <w:t>rificar los datos vacíos de inscripción del estudiante</w:t>
            </w:r>
          </w:p>
        </w:tc>
      </w:tr>
      <w:tr w:rsidR="0089451A" w:rsidRPr="001E2730" w14:paraId="278C3ECF" w14:textId="77777777" w:rsidTr="008A7FF6">
        <w:trPr>
          <w:trHeight w:val="334"/>
        </w:trPr>
        <w:tc>
          <w:tcPr>
            <w:tcW w:w="2967" w:type="dxa"/>
            <w:vMerge/>
          </w:tcPr>
          <w:p w14:paraId="433D6B00" w14:textId="77777777" w:rsidR="0089451A" w:rsidRPr="001E2730" w:rsidRDefault="0089451A" w:rsidP="008A7FF6">
            <w:pPr>
              <w:spacing w:line="360" w:lineRule="auto"/>
              <w:textAlignment w:val="baseline"/>
              <w:rPr>
                <w:b/>
                <w:sz w:val="18"/>
                <w:szCs w:val="18"/>
              </w:rPr>
            </w:pPr>
          </w:p>
        </w:tc>
        <w:tc>
          <w:tcPr>
            <w:tcW w:w="430" w:type="dxa"/>
          </w:tcPr>
          <w:p w14:paraId="263EB4A5" w14:textId="4B13D456" w:rsidR="0089451A" w:rsidRPr="001E2730" w:rsidRDefault="0089451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4EA4E905" w14:textId="03E5658C" w:rsidR="0089451A" w:rsidRPr="001E2730" w:rsidRDefault="00B366A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los datos almacenados de inscripción del estudiante</w:t>
            </w:r>
          </w:p>
        </w:tc>
      </w:tr>
      <w:tr w:rsidR="002E2DDD" w:rsidRPr="001E2730" w14:paraId="13AA7478" w14:textId="77777777" w:rsidTr="008A7FF6">
        <w:trPr>
          <w:trHeight w:val="311"/>
        </w:trPr>
        <w:tc>
          <w:tcPr>
            <w:tcW w:w="2967" w:type="dxa"/>
            <w:vMerge w:val="restart"/>
          </w:tcPr>
          <w:p w14:paraId="33312333" w14:textId="384DFFA6" w:rsidR="002E2DDD" w:rsidRDefault="002E2DDD" w:rsidP="008A7FF6">
            <w:pPr>
              <w:spacing w:line="360" w:lineRule="auto"/>
              <w:textAlignment w:val="baseline"/>
              <w:rPr>
                <w:b/>
                <w:sz w:val="18"/>
                <w:szCs w:val="18"/>
              </w:rPr>
            </w:pPr>
            <w:bookmarkStart w:id="208" w:name="_Hlk73351708"/>
            <w:r w:rsidRPr="001E2730">
              <w:rPr>
                <w:b/>
                <w:sz w:val="18"/>
                <w:szCs w:val="18"/>
              </w:rPr>
              <w:t>HU</w:t>
            </w:r>
            <w:r>
              <w:rPr>
                <w:b/>
                <w:sz w:val="18"/>
                <w:szCs w:val="18"/>
              </w:rPr>
              <w:t xml:space="preserve">-11 </w:t>
            </w:r>
            <w:r w:rsidRPr="001E2730">
              <w:rPr>
                <w:bCs/>
                <w:sz w:val="18"/>
                <w:szCs w:val="18"/>
                <w:bdr w:val="none" w:sz="0" w:space="0" w:color="auto" w:frame="1"/>
              </w:rPr>
              <w:t>Listar las inscripciones recibidas en su respectivo departamento.</w:t>
            </w:r>
            <w:bookmarkEnd w:id="208"/>
            <w:r>
              <w:rPr>
                <w:bCs/>
                <w:sz w:val="18"/>
                <w:szCs w:val="18"/>
                <w:bdr w:val="none" w:sz="0" w:space="0" w:color="auto" w:frame="1"/>
              </w:rPr>
              <w:t xml:space="preserve"> </w:t>
            </w:r>
            <w:r w:rsidRPr="001E2730">
              <w:rPr>
                <w:b/>
                <w:sz w:val="18"/>
                <w:szCs w:val="18"/>
              </w:rPr>
              <w:t>S</w:t>
            </w:r>
            <w:r>
              <w:rPr>
                <w:b/>
                <w:sz w:val="18"/>
                <w:szCs w:val="18"/>
              </w:rPr>
              <w:t>print 3</w:t>
            </w:r>
            <w:r w:rsidR="00B366A8">
              <w:rPr>
                <w:b/>
                <w:sz w:val="18"/>
                <w:szCs w:val="18"/>
              </w:rPr>
              <w:t>.</w:t>
            </w:r>
          </w:p>
          <w:p w14:paraId="78102999" w14:textId="2B354013" w:rsidR="00B366A8" w:rsidRPr="001E2730" w:rsidRDefault="00B366A8" w:rsidP="008A7FF6">
            <w:pPr>
              <w:spacing w:line="360" w:lineRule="auto"/>
              <w:textAlignment w:val="baseline"/>
              <w:rPr>
                <w:bCs/>
                <w:sz w:val="18"/>
                <w:szCs w:val="18"/>
                <w:bdr w:val="none" w:sz="0" w:space="0" w:color="auto" w:frame="1"/>
              </w:rPr>
            </w:pPr>
            <w:bookmarkStart w:id="209" w:name="_Hlk73361888"/>
            <w:r w:rsidRPr="001E2730">
              <w:rPr>
                <w:b/>
                <w:sz w:val="18"/>
                <w:szCs w:val="18"/>
              </w:rPr>
              <w:t>HU</w:t>
            </w:r>
            <w:r>
              <w:rPr>
                <w:b/>
                <w:sz w:val="18"/>
                <w:szCs w:val="18"/>
              </w:rPr>
              <w:t xml:space="preserve">-12 </w:t>
            </w:r>
            <w:r w:rsidRPr="001E2730">
              <w:rPr>
                <w:bCs/>
                <w:sz w:val="18"/>
                <w:szCs w:val="18"/>
                <w:bdr w:val="none" w:sz="0" w:space="0" w:color="auto" w:frame="1"/>
              </w:rPr>
              <w:t>Buscar datos de inscripción por cédula de identidad o nombres del usuario</w:t>
            </w:r>
            <w:bookmarkEnd w:id="209"/>
            <w:r>
              <w:rPr>
                <w:bCs/>
                <w:sz w:val="18"/>
                <w:szCs w:val="18"/>
                <w:bdr w:val="none" w:sz="0" w:space="0" w:color="auto" w:frame="1"/>
              </w:rPr>
              <w:t xml:space="preserve">. </w:t>
            </w:r>
            <w:r w:rsidRPr="001E2730">
              <w:rPr>
                <w:b/>
                <w:sz w:val="18"/>
                <w:szCs w:val="18"/>
              </w:rPr>
              <w:t>S</w:t>
            </w:r>
            <w:r>
              <w:rPr>
                <w:b/>
                <w:sz w:val="18"/>
                <w:szCs w:val="18"/>
              </w:rPr>
              <w:t>print 3.</w:t>
            </w:r>
          </w:p>
        </w:tc>
        <w:tc>
          <w:tcPr>
            <w:tcW w:w="430" w:type="dxa"/>
          </w:tcPr>
          <w:p w14:paraId="1F18D389" w14:textId="51705B2E" w:rsidR="002E2DDD" w:rsidRPr="001E2730" w:rsidRDefault="0089451A"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w:t>
            </w:r>
          </w:p>
        </w:tc>
        <w:tc>
          <w:tcPr>
            <w:tcW w:w="4824" w:type="dxa"/>
          </w:tcPr>
          <w:p w14:paraId="1677F97A" w14:textId="7DCF6F19" w:rsidR="002E2DDD" w:rsidRPr="001E2730" w:rsidRDefault="00B366A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el listado de inscripciones por departamento</w:t>
            </w:r>
          </w:p>
        </w:tc>
      </w:tr>
      <w:tr w:rsidR="0089451A" w:rsidRPr="001E2730" w14:paraId="1CE868C5" w14:textId="77777777" w:rsidTr="008A7FF6">
        <w:trPr>
          <w:trHeight w:val="311"/>
        </w:trPr>
        <w:tc>
          <w:tcPr>
            <w:tcW w:w="2967" w:type="dxa"/>
            <w:vMerge/>
          </w:tcPr>
          <w:p w14:paraId="7205EB02" w14:textId="77777777" w:rsidR="0089451A" w:rsidRPr="001E2730" w:rsidRDefault="0089451A" w:rsidP="008A7FF6">
            <w:pPr>
              <w:spacing w:line="360" w:lineRule="auto"/>
              <w:textAlignment w:val="baseline"/>
              <w:rPr>
                <w:b/>
                <w:sz w:val="18"/>
                <w:szCs w:val="18"/>
              </w:rPr>
            </w:pPr>
          </w:p>
        </w:tc>
        <w:tc>
          <w:tcPr>
            <w:tcW w:w="430" w:type="dxa"/>
          </w:tcPr>
          <w:p w14:paraId="6815A914" w14:textId="0D8715F3" w:rsidR="0089451A" w:rsidRDefault="00B366A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2</w:t>
            </w:r>
          </w:p>
        </w:tc>
        <w:tc>
          <w:tcPr>
            <w:tcW w:w="4824" w:type="dxa"/>
          </w:tcPr>
          <w:p w14:paraId="22046020" w14:textId="6FC49BD5" w:rsidR="0089451A" w:rsidRPr="001E2730" w:rsidRDefault="00B366A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al menos se tengo una inscripción registrada</w:t>
            </w:r>
          </w:p>
        </w:tc>
      </w:tr>
      <w:tr w:rsidR="0089451A" w:rsidRPr="001E2730" w14:paraId="3E0A031B" w14:textId="77777777" w:rsidTr="008A7FF6">
        <w:trPr>
          <w:trHeight w:val="311"/>
        </w:trPr>
        <w:tc>
          <w:tcPr>
            <w:tcW w:w="2967" w:type="dxa"/>
            <w:vMerge/>
          </w:tcPr>
          <w:p w14:paraId="390D40BE" w14:textId="77777777" w:rsidR="0089451A" w:rsidRPr="001E2730" w:rsidRDefault="0089451A" w:rsidP="008A7FF6">
            <w:pPr>
              <w:spacing w:line="360" w:lineRule="auto"/>
              <w:textAlignment w:val="baseline"/>
              <w:rPr>
                <w:b/>
                <w:sz w:val="18"/>
                <w:szCs w:val="18"/>
              </w:rPr>
            </w:pPr>
          </w:p>
        </w:tc>
        <w:tc>
          <w:tcPr>
            <w:tcW w:w="430" w:type="dxa"/>
          </w:tcPr>
          <w:p w14:paraId="4C7986B9" w14:textId="37C3E0E3" w:rsidR="0089451A" w:rsidRDefault="00B366A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3</w:t>
            </w:r>
          </w:p>
        </w:tc>
        <w:tc>
          <w:tcPr>
            <w:tcW w:w="4824" w:type="dxa"/>
          </w:tcPr>
          <w:p w14:paraId="6D324EE8" w14:textId="47A47328" w:rsidR="0089451A" w:rsidRPr="001E2730" w:rsidRDefault="00B366A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s acciones necesarias para la obtención de inscripciones por departamento.</w:t>
            </w:r>
          </w:p>
        </w:tc>
      </w:tr>
      <w:tr w:rsidR="0089451A" w:rsidRPr="001E2730" w14:paraId="1E115F7A" w14:textId="77777777" w:rsidTr="008A7FF6">
        <w:trPr>
          <w:trHeight w:val="311"/>
        </w:trPr>
        <w:tc>
          <w:tcPr>
            <w:tcW w:w="2967" w:type="dxa"/>
            <w:vMerge/>
          </w:tcPr>
          <w:p w14:paraId="5B1A197D" w14:textId="77777777" w:rsidR="0089451A" w:rsidRPr="001E2730" w:rsidRDefault="0089451A" w:rsidP="008A7FF6">
            <w:pPr>
              <w:spacing w:line="360" w:lineRule="auto"/>
              <w:textAlignment w:val="baseline"/>
              <w:rPr>
                <w:b/>
                <w:sz w:val="18"/>
                <w:szCs w:val="18"/>
              </w:rPr>
            </w:pPr>
          </w:p>
        </w:tc>
        <w:tc>
          <w:tcPr>
            <w:tcW w:w="430" w:type="dxa"/>
          </w:tcPr>
          <w:p w14:paraId="1350B917" w14:textId="5AC77844" w:rsidR="0089451A" w:rsidRDefault="00B366A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4</w:t>
            </w:r>
          </w:p>
        </w:tc>
        <w:tc>
          <w:tcPr>
            <w:tcW w:w="4824" w:type="dxa"/>
          </w:tcPr>
          <w:p w14:paraId="1AD95151" w14:textId="712DD989" w:rsidR="0089451A" w:rsidRPr="001E2730" w:rsidRDefault="004833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acción de aprobar una inscripción</w:t>
            </w:r>
          </w:p>
        </w:tc>
      </w:tr>
      <w:tr w:rsidR="00B366A8" w:rsidRPr="001E2730" w14:paraId="05F805A3" w14:textId="77777777" w:rsidTr="008A7FF6">
        <w:trPr>
          <w:trHeight w:val="311"/>
        </w:trPr>
        <w:tc>
          <w:tcPr>
            <w:tcW w:w="2967" w:type="dxa"/>
            <w:vMerge/>
          </w:tcPr>
          <w:p w14:paraId="7601C2EF" w14:textId="77777777" w:rsidR="00B366A8" w:rsidRPr="001E2730" w:rsidRDefault="00B366A8" w:rsidP="008A7FF6">
            <w:pPr>
              <w:spacing w:line="360" w:lineRule="auto"/>
              <w:textAlignment w:val="baseline"/>
              <w:rPr>
                <w:b/>
                <w:sz w:val="18"/>
                <w:szCs w:val="18"/>
              </w:rPr>
            </w:pPr>
          </w:p>
        </w:tc>
        <w:tc>
          <w:tcPr>
            <w:tcW w:w="430" w:type="dxa"/>
          </w:tcPr>
          <w:p w14:paraId="3CA0434F" w14:textId="07F252FF" w:rsidR="00B366A8" w:rsidRDefault="00B366A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5</w:t>
            </w:r>
          </w:p>
        </w:tc>
        <w:tc>
          <w:tcPr>
            <w:tcW w:w="4824" w:type="dxa"/>
          </w:tcPr>
          <w:p w14:paraId="6B430A88" w14:textId="13E9BD54" w:rsidR="00B366A8" w:rsidRPr="001E2730" w:rsidRDefault="004833E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 cantidad de acciones necesarias para la autorización de inscripciones</w:t>
            </w:r>
          </w:p>
        </w:tc>
      </w:tr>
      <w:tr w:rsidR="00B366A8" w:rsidRPr="001E2730" w14:paraId="20AF1DAE" w14:textId="77777777" w:rsidTr="008A7FF6">
        <w:trPr>
          <w:trHeight w:val="311"/>
        </w:trPr>
        <w:tc>
          <w:tcPr>
            <w:tcW w:w="2967" w:type="dxa"/>
            <w:vMerge/>
          </w:tcPr>
          <w:p w14:paraId="0C43979A" w14:textId="77777777" w:rsidR="00B366A8" w:rsidRPr="001E2730" w:rsidRDefault="00B366A8" w:rsidP="008A7FF6">
            <w:pPr>
              <w:spacing w:line="360" w:lineRule="auto"/>
              <w:textAlignment w:val="baseline"/>
              <w:rPr>
                <w:b/>
                <w:sz w:val="18"/>
                <w:szCs w:val="18"/>
              </w:rPr>
            </w:pPr>
          </w:p>
        </w:tc>
        <w:tc>
          <w:tcPr>
            <w:tcW w:w="430" w:type="dxa"/>
          </w:tcPr>
          <w:p w14:paraId="181B94B6" w14:textId="76F6296F" w:rsidR="00B366A8" w:rsidRDefault="00B366A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6</w:t>
            </w:r>
          </w:p>
        </w:tc>
        <w:tc>
          <w:tcPr>
            <w:tcW w:w="4824" w:type="dxa"/>
          </w:tcPr>
          <w:p w14:paraId="7524D292" w14:textId="6A398FD7" w:rsidR="00B366A8" w:rsidRPr="001E2730" w:rsidRDefault="00EC10FB"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eliminar una autorización</w:t>
            </w:r>
          </w:p>
        </w:tc>
      </w:tr>
      <w:tr w:rsidR="00B366A8" w:rsidRPr="001E2730" w14:paraId="3A1998D3" w14:textId="77777777" w:rsidTr="008A7FF6">
        <w:trPr>
          <w:trHeight w:val="311"/>
        </w:trPr>
        <w:tc>
          <w:tcPr>
            <w:tcW w:w="2967" w:type="dxa"/>
            <w:vMerge/>
          </w:tcPr>
          <w:p w14:paraId="7E3D63CB" w14:textId="77777777" w:rsidR="00B366A8" w:rsidRPr="001E2730" w:rsidRDefault="00B366A8" w:rsidP="008A7FF6">
            <w:pPr>
              <w:spacing w:line="360" w:lineRule="auto"/>
              <w:textAlignment w:val="baseline"/>
              <w:rPr>
                <w:b/>
                <w:sz w:val="18"/>
                <w:szCs w:val="18"/>
              </w:rPr>
            </w:pPr>
          </w:p>
        </w:tc>
        <w:tc>
          <w:tcPr>
            <w:tcW w:w="430" w:type="dxa"/>
          </w:tcPr>
          <w:p w14:paraId="142A5397" w14:textId="1E188FCD" w:rsidR="00B366A8" w:rsidRDefault="00B366A8"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7</w:t>
            </w:r>
          </w:p>
        </w:tc>
        <w:tc>
          <w:tcPr>
            <w:tcW w:w="4824" w:type="dxa"/>
          </w:tcPr>
          <w:p w14:paraId="36D5909D" w14:textId="5E72E0E9" w:rsidR="00B366A8" w:rsidRPr="001E2730" w:rsidRDefault="00EC10FB"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 cantidad de acciones necesarias para eliminar la autorización de una inscripción.</w:t>
            </w:r>
          </w:p>
        </w:tc>
      </w:tr>
      <w:tr w:rsidR="004833E8" w:rsidRPr="001E2730" w14:paraId="707D711E" w14:textId="77777777" w:rsidTr="008A7FF6">
        <w:trPr>
          <w:trHeight w:val="311"/>
        </w:trPr>
        <w:tc>
          <w:tcPr>
            <w:tcW w:w="2967" w:type="dxa"/>
            <w:vMerge/>
          </w:tcPr>
          <w:p w14:paraId="3767DAC0" w14:textId="77777777" w:rsidR="004833E8" w:rsidRPr="001E2730" w:rsidRDefault="004833E8" w:rsidP="008A7FF6">
            <w:pPr>
              <w:spacing w:line="360" w:lineRule="auto"/>
              <w:textAlignment w:val="baseline"/>
              <w:rPr>
                <w:b/>
                <w:sz w:val="18"/>
                <w:szCs w:val="18"/>
              </w:rPr>
            </w:pPr>
          </w:p>
        </w:tc>
        <w:tc>
          <w:tcPr>
            <w:tcW w:w="430" w:type="dxa"/>
          </w:tcPr>
          <w:p w14:paraId="263FB664" w14:textId="6392EE0E" w:rsidR="004833E8" w:rsidRDefault="00EC10FB"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8</w:t>
            </w:r>
          </w:p>
        </w:tc>
        <w:tc>
          <w:tcPr>
            <w:tcW w:w="4824" w:type="dxa"/>
          </w:tcPr>
          <w:p w14:paraId="7544EE78" w14:textId="1F325A70" w:rsidR="004833E8" w:rsidRPr="001E2730" w:rsidRDefault="00EC10FB"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 la acción de eliminar una inscripción</w:t>
            </w:r>
          </w:p>
        </w:tc>
      </w:tr>
      <w:tr w:rsidR="004833E8" w:rsidRPr="001E2730" w14:paraId="4EC9EFDE" w14:textId="77777777" w:rsidTr="008A7FF6">
        <w:trPr>
          <w:trHeight w:val="311"/>
        </w:trPr>
        <w:tc>
          <w:tcPr>
            <w:tcW w:w="2967" w:type="dxa"/>
            <w:vMerge/>
          </w:tcPr>
          <w:p w14:paraId="1CE7A7AD" w14:textId="77777777" w:rsidR="004833E8" w:rsidRPr="001E2730" w:rsidRDefault="004833E8" w:rsidP="008A7FF6">
            <w:pPr>
              <w:spacing w:line="360" w:lineRule="auto"/>
              <w:textAlignment w:val="baseline"/>
              <w:rPr>
                <w:b/>
                <w:sz w:val="18"/>
                <w:szCs w:val="18"/>
              </w:rPr>
            </w:pPr>
          </w:p>
        </w:tc>
        <w:tc>
          <w:tcPr>
            <w:tcW w:w="430" w:type="dxa"/>
          </w:tcPr>
          <w:p w14:paraId="7E186B04" w14:textId="65AAEEAA" w:rsidR="004833E8" w:rsidRDefault="00EC10FB"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9</w:t>
            </w:r>
          </w:p>
        </w:tc>
        <w:tc>
          <w:tcPr>
            <w:tcW w:w="4824" w:type="dxa"/>
          </w:tcPr>
          <w:p w14:paraId="09CE6A1F" w14:textId="6837AF9A" w:rsidR="004833E8" w:rsidRPr="001E2730" w:rsidRDefault="00EC10FB"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w:t>
            </w:r>
            <w:r w:rsidR="00EE1288">
              <w:rPr>
                <w:bCs/>
                <w:sz w:val="18"/>
                <w:szCs w:val="18"/>
                <w:bdr w:val="none" w:sz="0" w:space="0" w:color="auto" w:frame="1"/>
                <w:lang w:val="es-419"/>
              </w:rPr>
              <w:t>que se envía el código de eliminar una inscripción</w:t>
            </w:r>
          </w:p>
        </w:tc>
      </w:tr>
      <w:tr w:rsidR="004833E8" w:rsidRPr="001E2730" w14:paraId="4B26AC04" w14:textId="77777777" w:rsidTr="008A7FF6">
        <w:trPr>
          <w:trHeight w:val="311"/>
        </w:trPr>
        <w:tc>
          <w:tcPr>
            <w:tcW w:w="2967" w:type="dxa"/>
            <w:vMerge/>
          </w:tcPr>
          <w:p w14:paraId="6E1B6519" w14:textId="77777777" w:rsidR="004833E8" w:rsidRPr="001E2730" w:rsidRDefault="004833E8" w:rsidP="008A7FF6">
            <w:pPr>
              <w:spacing w:line="360" w:lineRule="auto"/>
              <w:textAlignment w:val="baseline"/>
              <w:rPr>
                <w:b/>
                <w:sz w:val="18"/>
                <w:szCs w:val="18"/>
              </w:rPr>
            </w:pPr>
          </w:p>
        </w:tc>
        <w:tc>
          <w:tcPr>
            <w:tcW w:w="430" w:type="dxa"/>
          </w:tcPr>
          <w:p w14:paraId="2C0256F6" w14:textId="0F2DF6E8" w:rsidR="004833E8" w:rsidRDefault="00EC10FB"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0</w:t>
            </w:r>
          </w:p>
        </w:tc>
        <w:tc>
          <w:tcPr>
            <w:tcW w:w="4824" w:type="dxa"/>
          </w:tcPr>
          <w:p w14:paraId="70CEDDFA" w14:textId="523BC8AC" w:rsidR="004833E8" w:rsidRPr="001E2730" w:rsidRDefault="00EE128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en la cantidad de acciones para eliminar una inscripción.</w:t>
            </w:r>
          </w:p>
        </w:tc>
      </w:tr>
      <w:tr w:rsidR="004833E8" w:rsidRPr="001E2730" w14:paraId="12D47B78" w14:textId="77777777" w:rsidTr="008A7FF6">
        <w:trPr>
          <w:trHeight w:val="311"/>
        </w:trPr>
        <w:tc>
          <w:tcPr>
            <w:tcW w:w="2967" w:type="dxa"/>
            <w:vMerge/>
          </w:tcPr>
          <w:p w14:paraId="78AE1A42" w14:textId="77777777" w:rsidR="004833E8" w:rsidRPr="001E2730" w:rsidRDefault="004833E8" w:rsidP="008A7FF6">
            <w:pPr>
              <w:spacing w:line="360" w:lineRule="auto"/>
              <w:textAlignment w:val="baseline"/>
              <w:rPr>
                <w:b/>
                <w:sz w:val="18"/>
                <w:szCs w:val="18"/>
              </w:rPr>
            </w:pPr>
          </w:p>
        </w:tc>
        <w:tc>
          <w:tcPr>
            <w:tcW w:w="430" w:type="dxa"/>
          </w:tcPr>
          <w:p w14:paraId="4A324180" w14:textId="1B193E70" w:rsidR="004833E8" w:rsidRDefault="00EC10FB"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1</w:t>
            </w:r>
          </w:p>
        </w:tc>
        <w:tc>
          <w:tcPr>
            <w:tcW w:w="4824" w:type="dxa"/>
          </w:tcPr>
          <w:p w14:paraId="0507AF15" w14:textId="1464B5C4" w:rsidR="004833E8" w:rsidRPr="001E2730" w:rsidRDefault="00EE128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la función devuelva el valor por defecto</w:t>
            </w:r>
          </w:p>
        </w:tc>
      </w:tr>
      <w:tr w:rsidR="004833E8" w:rsidRPr="001E2730" w14:paraId="62CE9A25" w14:textId="77777777" w:rsidTr="008A7FF6">
        <w:trPr>
          <w:trHeight w:val="311"/>
        </w:trPr>
        <w:tc>
          <w:tcPr>
            <w:tcW w:w="2967" w:type="dxa"/>
            <w:vMerge/>
          </w:tcPr>
          <w:p w14:paraId="6266DDF9" w14:textId="77777777" w:rsidR="004833E8" w:rsidRPr="001E2730" w:rsidRDefault="004833E8" w:rsidP="008A7FF6">
            <w:pPr>
              <w:spacing w:line="360" w:lineRule="auto"/>
              <w:textAlignment w:val="baseline"/>
              <w:rPr>
                <w:b/>
                <w:sz w:val="18"/>
                <w:szCs w:val="18"/>
              </w:rPr>
            </w:pPr>
          </w:p>
        </w:tc>
        <w:tc>
          <w:tcPr>
            <w:tcW w:w="430" w:type="dxa"/>
          </w:tcPr>
          <w:p w14:paraId="1F5E8582" w14:textId="13F04DF3" w:rsidR="004833E8" w:rsidRDefault="00EC10FB"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2</w:t>
            </w:r>
          </w:p>
        </w:tc>
        <w:tc>
          <w:tcPr>
            <w:tcW w:w="4824" w:type="dxa"/>
          </w:tcPr>
          <w:p w14:paraId="08348B3F" w14:textId="6EB8F46D" w:rsidR="004833E8" w:rsidRPr="001E2730" w:rsidRDefault="00EE128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obtiene un listado vacío de inscripciones </w:t>
            </w:r>
          </w:p>
        </w:tc>
      </w:tr>
      <w:tr w:rsidR="004833E8" w:rsidRPr="001E2730" w14:paraId="0E06DA5C" w14:textId="77777777" w:rsidTr="008A7FF6">
        <w:trPr>
          <w:trHeight w:val="311"/>
        </w:trPr>
        <w:tc>
          <w:tcPr>
            <w:tcW w:w="2967" w:type="dxa"/>
            <w:vMerge/>
          </w:tcPr>
          <w:p w14:paraId="7BC5E605" w14:textId="77777777" w:rsidR="004833E8" w:rsidRPr="001E2730" w:rsidRDefault="004833E8" w:rsidP="008A7FF6">
            <w:pPr>
              <w:spacing w:line="360" w:lineRule="auto"/>
              <w:textAlignment w:val="baseline"/>
              <w:rPr>
                <w:b/>
                <w:sz w:val="18"/>
                <w:szCs w:val="18"/>
              </w:rPr>
            </w:pPr>
          </w:p>
        </w:tc>
        <w:tc>
          <w:tcPr>
            <w:tcW w:w="430" w:type="dxa"/>
          </w:tcPr>
          <w:p w14:paraId="721655BC" w14:textId="5FE8FE44" w:rsidR="004833E8" w:rsidRDefault="00EC10FB"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3</w:t>
            </w:r>
          </w:p>
        </w:tc>
        <w:tc>
          <w:tcPr>
            <w:tcW w:w="4824" w:type="dxa"/>
          </w:tcPr>
          <w:p w14:paraId="5DE3FA51" w14:textId="6C90A240" w:rsidR="004833E8" w:rsidRPr="001E2730" w:rsidRDefault="00EE128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obtiene un listado de datos de inscripciones</w:t>
            </w:r>
          </w:p>
        </w:tc>
      </w:tr>
      <w:tr w:rsidR="004833E8" w:rsidRPr="001E2730" w14:paraId="0B2BC30E" w14:textId="77777777" w:rsidTr="008A7FF6">
        <w:trPr>
          <w:trHeight w:val="311"/>
        </w:trPr>
        <w:tc>
          <w:tcPr>
            <w:tcW w:w="2967" w:type="dxa"/>
            <w:vMerge/>
          </w:tcPr>
          <w:p w14:paraId="5414614D" w14:textId="77777777" w:rsidR="004833E8" w:rsidRPr="001E2730" w:rsidRDefault="004833E8" w:rsidP="008A7FF6">
            <w:pPr>
              <w:spacing w:line="360" w:lineRule="auto"/>
              <w:textAlignment w:val="baseline"/>
              <w:rPr>
                <w:b/>
                <w:sz w:val="18"/>
                <w:szCs w:val="18"/>
              </w:rPr>
            </w:pPr>
          </w:p>
        </w:tc>
        <w:tc>
          <w:tcPr>
            <w:tcW w:w="430" w:type="dxa"/>
          </w:tcPr>
          <w:p w14:paraId="2CE5ADED" w14:textId="699AD794" w:rsidR="004833E8" w:rsidRDefault="00EC10FB"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4</w:t>
            </w:r>
          </w:p>
        </w:tc>
        <w:tc>
          <w:tcPr>
            <w:tcW w:w="4824" w:type="dxa"/>
          </w:tcPr>
          <w:p w14:paraId="024E269B" w14:textId="32CFF2E4" w:rsidR="004833E8" w:rsidRPr="001E2730" w:rsidRDefault="00EE128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 xml:space="preserve">Verificar que se ejecuta la función reductora de actualizar el estado de una inscripción </w:t>
            </w:r>
          </w:p>
        </w:tc>
      </w:tr>
      <w:tr w:rsidR="004833E8" w:rsidRPr="001E2730" w14:paraId="0E0DA7FA" w14:textId="77777777" w:rsidTr="008A7FF6">
        <w:trPr>
          <w:trHeight w:val="311"/>
        </w:trPr>
        <w:tc>
          <w:tcPr>
            <w:tcW w:w="2967" w:type="dxa"/>
            <w:vMerge/>
          </w:tcPr>
          <w:p w14:paraId="11688DB8" w14:textId="77777777" w:rsidR="004833E8" w:rsidRPr="001E2730" w:rsidRDefault="004833E8" w:rsidP="008A7FF6">
            <w:pPr>
              <w:spacing w:line="360" w:lineRule="auto"/>
              <w:textAlignment w:val="baseline"/>
              <w:rPr>
                <w:b/>
                <w:sz w:val="18"/>
                <w:szCs w:val="18"/>
              </w:rPr>
            </w:pPr>
          </w:p>
        </w:tc>
        <w:tc>
          <w:tcPr>
            <w:tcW w:w="430" w:type="dxa"/>
          </w:tcPr>
          <w:p w14:paraId="73118935" w14:textId="3DCB70AB" w:rsidR="004833E8" w:rsidRDefault="00EC10FB" w:rsidP="008A7FF6">
            <w:pPr>
              <w:spacing w:line="360" w:lineRule="auto"/>
              <w:jc w:val="center"/>
              <w:textAlignment w:val="baseline"/>
              <w:rPr>
                <w:bCs/>
                <w:sz w:val="18"/>
                <w:szCs w:val="18"/>
                <w:bdr w:val="none" w:sz="0" w:space="0" w:color="auto" w:frame="1"/>
                <w:lang w:val="es-419"/>
              </w:rPr>
            </w:pPr>
            <w:r>
              <w:rPr>
                <w:bCs/>
                <w:sz w:val="18"/>
                <w:szCs w:val="18"/>
                <w:bdr w:val="none" w:sz="0" w:space="0" w:color="auto" w:frame="1"/>
                <w:lang w:val="es-419"/>
              </w:rPr>
              <w:t>15</w:t>
            </w:r>
          </w:p>
        </w:tc>
        <w:tc>
          <w:tcPr>
            <w:tcW w:w="4824" w:type="dxa"/>
          </w:tcPr>
          <w:p w14:paraId="02C9AD65" w14:textId="2CDD3820" w:rsidR="004833E8" w:rsidRPr="001E2730" w:rsidRDefault="00EE1288" w:rsidP="008A7FF6">
            <w:pPr>
              <w:spacing w:line="360" w:lineRule="auto"/>
              <w:textAlignment w:val="baseline"/>
              <w:rPr>
                <w:bCs/>
                <w:sz w:val="18"/>
                <w:szCs w:val="18"/>
                <w:bdr w:val="none" w:sz="0" w:space="0" w:color="auto" w:frame="1"/>
                <w:lang w:val="es-419"/>
              </w:rPr>
            </w:pPr>
            <w:r>
              <w:rPr>
                <w:bCs/>
                <w:sz w:val="18"/>
                <w:szCs w:val="18"/>
                <w:bdr w:val="none" w:sz="0" w:space="0" w:color="auto" w:frame="1"/>
                <w:lang w:val="es-419"/>
              </w:rPr>
              <w:t>Verificar que se ejecuta la función reductora de eliminar una inscripción</w:t>
            </w:r>
          </w:p>
        </w:tc>
      </w:tr>
      <w:tr w:rsidR="002E2DDD" w:rsidRPr="001E2730" w14:paraId="04913BD0" w14:textId="77777777" w:rsidTr="008A7FF6">
        <w:trPr>
          <w:trHeight w:val="150"/>
        </w:trPr>
        <w:tc>
          <w:tcPr>
            <w:tcW w:w="2967" w:type="dxa"/>
            <w:vMerge w:val="restart"/>
          </w:tcPr>
          <w:p w14:paraId="7FBA7B5E" w14:textId="5C4E3066" w:rsidR="002E2DDD" w:rsidRPr="001E2730" w:rsidRDefault="002E2DDD" w:rsidP="008A7FF6">
            <w:pPr>
              <w:spacing w:line="360" w:lineRule="auto"/>
              <w:textAlignment w:val="baseline"/>
              <w:rPr>
                <w:bCs/>
                <w:sz w:val="18"/>
                <w:szCs w:val="18"/>
                <w:bdr w:val="none" w:sz="0" w:space="0" w:color="auto" w:frame="1"/>
              </w:rPr>
            </w:pPr>
            <w:bookmarkStart w:id="210" w:name="_Hlk73364108"/>
            <w:r w:rsidRPr="001E2730">
              <w:rPr>
                <w:b/>
                <w:sz w:val="18"/>
                <w:szCs w:val="18"/>
              </w:rPr>
              <w:t>HU</w:t>
            </w:r>
            <w:r>
              <w:rPr>
                <w:b/>
                <w:sz w:val="18"/>
                <w:szCs w:val="18"/>
              </w:rPr>
              <w:t xml:space="preserve">-13 </w:t>
            </w:r>
            <w:r w:rsidRPr="001E2730">
              <w:rPr>
                <w:bCs/>
                <w:sz w:val="18"/>
                <w:szCs w:val="18"/>
                <w:bdr w:val="none" w:sz="0" w:space="0" w:color="auto" w:frame="1"/>
              </w:rPr>
              <w:t>Ingresar fecha de inicio y fin de inscripción o matrícula</w:t>
            </w:r>
            <w:bookmarkEnd w:id="210"/>
            <w:r>
              <w:rPr>
                <w:bCs/>
                <w:sz w:val="18"/>
                <w:szCs w:val="18"/>
                <w:bdr w:val="none" w:sz="0" w:space="0" w:color="auto" w:frame="1"/>
              </w:rPr>
              <w:t xml:space="preserve">. </w:t>
            </w:r>
            <w:r w:rsidRPr="001E2730">
              <w:rPr>
                <w:b/>
                <w:sz w:val="18"/>
                <w:szCs w:val="18"/>
              </w:rPr>
              <w:t>S</w:t>
            </w:r>
            <w:r>
              <w:rPr>
                <w:b/>
                <w:sz w:val="18"/>
                <w:szCs w:val="18"/>
              </w:rPr>
              <w:t>print 3</w:t>
            </w:r>
          </w:p>
        </w:tc>
        <w:tc>
          <w:tcPr>
            <w:tcW w:w="430" w:type="dxa"/>
          </w:tcPr>
          <w:p w14:paraId="301BD0D1" w14:textId="42120D96" w:rsidR="002E2DDD" w:rsidRPr="001E2730" w:rsidRDefault="00DA7AAF"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626AB95" w14:textId="73FC96C7" w:rsidR="002E2DDD" w:rsidRPr="001E2730" w:rsidRDefault="00DA7AAF"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el ingreso de fechas de inscripción o matricula</w:t>
            </w:r>
          </w:p>
        </w:tc>
      </w:tr>
      <w:tr w:rsidR="002E2DDD" w:rsidRPr="001E2730" w14:paraId="0F3936C7" w14:textId="77777777" w:rsidTr="008A7FF6">
        <w:trPr>
          <w:trHeight w:val="276"/>
        </w:trPr>
        <w:tc>
          <w:tcPr>
            <w:tcW w:w="2967" w:type="dxa"/>
            <w:vMerge/>
          </w:tcPr>
          <w:p w14:paraId="253E4D66" w14:textId="77777777" w:rsidR="002E2DDD" w:rsidRPr="001E2730" w:rsidRDefault="002E2DDD" w:rsidP="008A7FF6">
            <w:pPr>
              <w:spacing w:line="360" w:lineRule="auto"/>
              <w:textAlignment w:val="baseline"/>
              <w:rPr>
                <w:bCs/>
                <w:sz w:val="18"/>
                <w:szCs w:val="18"/>
                <w:bdr w:val="none" w:sz="0" w:space="0" w:color="auto" w:frame="1"/>
              </w:rPr>
            </w:pPr>
          </w:p>
        </w:tc>
        <w:tc>
          <w:tcPr>
            <w:tcW w:w="430" w:type="dxa"/>
          </w:tcPr>
          <w:p w14:paraId="622C08A3" w14:textId="5CE497B8" w:rsidR="002E2DDD" w:rsidRPr="001E2730" w:rsidRDefault="00DA7AAF"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E543319" w14:textId="213FB815" w:rsidR="002E2DDD" w:rsidRPr="001E2730" w:rsidRDefault="00DA7AAF" w:rsidP="008A7FF6">
            <w:pPr>
              <w:spacing w:line="360" w:lineRule="auto"/>
              <w:textAlignment w:val="baseline"/>
              <w:rPr>
                <w:bCs/>
                <w:sz w:val="18"/>
                <w:szCs w:val="18"/>
                <w:bdr w:val="none" w:sz="0" w:space="0" w:color="auto" w:frame="1"/>
              </w:rPr>
            </w:pPr>
            <w:r>
              <w:rPr>
                <w:bCs/>
                <w:sz w:val="18"/>
                <w:szCs w:val="18"/>
                <w:bdr w:val="none" w:sz="0" w:space="0" w:color="auto" w:frame="1"/>
              </w:rPr>
              <w:t>Verificar que el ingreso de una fecha de inscripción o matrícula</w:t>
            </w:r>
          </w:p>
        </w:tc>
      </w:tr>
      <w:tr w:rsidR="00DA7AAF" w:rsidRPr="001E2730" w14:paraId="0EB5BEE9" w14:textId="77777777" w:rsidTr="008A7FF6">
        <w:trPr>
          <w:trHeight w:val="276"/>
        </w:trPr>
        <w:tc>
          <w:tcPr>
            <w:tcW w:w="2967" w:type="dxa"/>
            <w:vMerge/>
          </w:tcPr>
          <w:p w14:paraId="228AE838" w14:textId="77777777" w:rsidR="00DA7AAF" w:rsidRPr="001E2730" w:rsidRDefault="00DA7AAF" w:rsidP="008A7FF6">
            <w:pPr>
              <w:spacing w:line="360" w:lineRule="auto"/>
              <w:textAlignment w:val="baseline"/>
              <w:rPr>
                <w:bCs/>
                <w:sz w:val="18"/>
                <w:szCs w:val="18"/>
                <w:bdr w:val="none" w:sz="0" w:space="0" w:color="auto" w:frame="1"/>
              </w:rPr>
            </w:pPr>
          </w:p>
        </w:tc>
        <w:tc>
          <w:tcPr>
            <w:tcW w:w="430" w:type="dxa"/>
          </w:tcPr>
          <w:p w14:paraId="45FB7446" w14:textId="4809C006" w:rsidR="00DA7AAF" w:rsidRDefault="00DA7AAF"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AA889A7" w14:textId="62A20C7F" w:rsidR="00DA7AAF" w:rsidRPr="001E2730" w:rsidRDefault="00DA7AAF" w:rsidP="008A7FF6">
            <w:pPr>
              <w:spacing w:line="360" w:lineRule="auto"/>
              <w:textAlignment w:val="baseline"/>
              <w:rPr>
                <w:bCs/>
                <w:sz w:val="18"/>
                <w:szCs w:val="18"/>
                <w:bdr w:val="none" w:sz="0" w:space="0" w:color="auto" w:frame="1"/>
              </w:rPr>
            </w:pPr>
            <w:r>
              <w:rPr>
                <w:bCs/>
                <w:sz w:val="18"/>
                <w:szCs w:val="18"/>
                <w:bdr w:val="none" w:sz="0" w:space="0" w:color="auto" w:frame="1"/>
              </w:rPr>
              <w:t>Verificar que se envía un registro de fecha de inscripción o matrícula</w:t>
            </w:r>
          </w:p>
        </w:tc>
      </w:tr>
      <w:tr w:rsidR="009770BB" w:rsidRPr="001E2730" w14:paraId="6AA57E09" w14:textId="77777777" w:rsidTr="008A7FF6">
        <w:trPr>
          <w:trHeight w:val="276"/>
        </w:trPr>
        <w:tc>
          <w:tcPr>
            <w:tcW w:w="2967" w:type="dxa"/>
            <w:vMerge/>
          </w:tcPr>
          <w:p w14:paraId="41BA5374" w14:textId="77777777" w:rsidR="009770BB" w:rsidRPr="001E2730" w:rsidRDefault="009770BB" w:rsidP="008A7FF6">
            <w:pPr>
              <w:spacing w:line="360" w:lineRule="auto"/>
              <w:textAlignment w:val="baseline"/>
              <w:rPr>
                <w:bCs/>
                <w:sz w:val="18"/>
                <w:szCs w:val="18"/>
                <w:bdr w:val="none" w:sz="0" w:space="0" w:color="auto" w:frame="1"/>
              </w:rPr>
            </w:pPr>
          </w:p>
        </w:tc>
        <w:tc>
          <w:tcPr>
            <w:tcW w:w="430" w:type="dxa"/>
          </w:tcPr>
          <w:p w14:paraId="242058A4" w14:textId="7CDFD2E2" w:rsidR="009770BB" w:rsidRDefault="009770BB" w:rsidP="008A7FF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07F55AB5" w14:textId="3422DA35" w:rsidR="009770BB" w:rsidRDefault="009770BB" w:rsidP="008A7FF6">
            <w:pPr>
              <w:spacing w:line="360" w:lineRule="auto"/>
              <w:textAlignment w:val="baseline"/>
              <w:rPr>
                <w:bCs/>
                <w:sz w:val="18"/>
                <w:szCs w:val="18"/>
                <w:bdr w:val="none" w:sz="0" w:space="0" w:color="auto" w:frame="1"/>
              </w:rPr>
            </w:pPr>
            <w:r>
              <w:rPr>
                <w:bCs/>
                <w:sz w:val="18"/>
                <w:szCs w:val="18"/>
                <w:bdr w:val="none" w:sz="0" w:space="0" w:color="auto" w:frame="1"/>
              </w:rPr>
              <w:t>Verificar que no se envían datos nulos</w:t>
            </w:r>
          </w:p>
        </w:tc>
      </w:tr>
      <w:tr w:rsidR="00DA7AAF" w:rsidRPr="001E2730" w14:paraId="0B3BA80C" w14:textId="77777777" w:rsidTr="008A7FF6">
        <w:trPr>
          <w:trHeight w:val="276"/>
        </w:trPr>
        <w:tc>
          <w:tcPr>
            <w:tcW w:w="2967" w:type="dxa"/>
            <w:vMerge/>
          </w:tcPr>
          <w:p w14:paraId="59E72F22" w14:textId="77777777" w:rsidR="00DA7AAF" w:rsidRPr="001E2730" w:rsidRDefault="00DA7AAF" w:rsidP="008A7FF6">
            <w:pPr>
              <w:spacing w:line="360" w:lineRule="auto"/>
              <w:textAlignment w:val="baseline"/>
              <w:rPr>
                <w:bCs/>
                <w:sz w:val="18"/>
                <w:szCs w:val="18"/>
                <w:bdr w:val="none" w:sz="0" w:space="0" w:color="auto" w:frame="1"/>
              </w:rPr>
            </w:pPr>
          </w:p>
        </w:tc>
        <w:tc>
          <w:tcPr>
            <w:tcW w:w="430" w:type="dxa"/>
          </w:tcPr>
          <w:p w14:paraId="15081946" w14:textId="4A332DB2" w:rsidR="00DA7AAF" w:rsidRDefault="009770BB" w:rsidP="008A7FF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72BE57CF" w14:textId="46462D03" w:rsidR="00DA7AAF" w:rsidRPr="001E2730" w:rsidRDefault="00DA7AAF"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recibe el estado de registro de la fecha de inscripción o matrícula </w:t>
            </w:r>
          </w:p>
        </w:tc>
      </w:tr>
      <w:tr w:rsidR="00DA7AAF" w:rsidRPr="001E2730" w14:paraId="41D84D13" w14:textId="77777777" w:rsidTr="008A7FF6">
        <w:trPr>
          <w:trHeight w:val="276"/>
        </w:trPr>
        <w:tc>
          <w:tcPr>
            <w:tcW w:w="2967" w:type="dxa"/>
            <w:vMerge/>
          </w:tcPr>
          <w:p w14:paraId="60144008" w14:textId="77777777" w:rsidR="00DA7AAF" w:rsidRPr="001E2730" w:rsidRDefault="00DA7AAF" w:rsidP="008A7FF6">
            <w:pPr>
              <w:spacing w:line="360" w:lineRule="auto"/>
              <w:textAlignment w:val="baseline"/>
              <w:rPr>
                <w:bCs/>
                <w:sz w:val="18"/>
                <w:szCs w:val="18"/>
                <w:bdr w:val="none" w:sz="0" w:space="0" w:color="auto" w:frame="1"/>
              </w:rPr>
            </w:pPr>
          </w:p>
        </w:tc>
        <w:tc>
          <w:tcPr>
            <w:tcW w:w="430" w:type="dxa"/>
          </w:tcPr>
          <w:p w14:paraId="03E96E2B" w14:textId="1632AF29" w:rsidR="00DA7AAF" w:rsidRDefault="009770BB" w:rsidP="008A7FF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2D341361" w14:textId="7BA7295A" w:rsidR="00DA7AAF" w:rsidRPr="001E2730" w:rsidRDefault="00DA7AAF"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función reductora de obtención de datos de las fechas de inscripción o matrícula</w:t>
            </w:r>
          </w:p>
        </w:tc>
      </w:tr>
      <w:tr w:rsidR="002E2DDD" w:rsidRPr="001E2730" w14:paraId="517C7D06" w14:textId="77777777" w:rsidTr="008A7FF6">
        <w:trPr>
          <w:trHeight w:val="346"/>
        </w:trPr>
        <w:tc>
          <w:tcPr>
            <w:tcW w:w="2967" w:type="dxa"/>
            <w:vMerge w:val="restart"/>
          </w:tcPr>
          <w:p w14:paraId="51C85AA1" w14:textId="30227669" w:rsidR="002E2DDD" w:rsidRPr="001E2730" w:rsidRDefault="002E2DDD" w:rsidP="008A7FF6">
            <w:pPr>
              <w:spacing w:line="360" w:lineRule="auto"/>
              <w:textAlignment w:val="baseline"/>
              <w:rPr>
                <w:bCs/>
                <w:sz w:val="18"/>
                <w:szCs w:val="18"/>
                <w:bdr w:val="none" w:sz="0" w:space="0" w:color="auto" w:frame="1"/>
              </w:rPr>
            </w:pPr>
            <w:r w:rsidRPr="001E2730">
              <w:rPr>
                <w:b/>
                <w:sz w:val="18"/>
                <w:szCs w:val="18"/>
              </w:rPr>
              <w:t>HU</w:t>
            </w:r>
            <w:r>
              <w:rPr>
                <w:b/>
                <w:sz w:val="18"/>
                <w:szCs w:val="18"/>
              </w:rPr>
              <w:t xml:space="preserve">-14 </w:t>
            </w:r>
            <w:r w:rsidRPr="001E2730">
              <w:rPr>
                <w:bCs/>
                <w:sz w:val="18"/>
                <w:szCs w:val="18"/>
                <w:bdr w:val="none" w:sz="0" w:space="0" w:color="auto" w:frame="1"/>
              </w:rPr>
              <w:t>Listar fechas de inscripción y matrícula</w:t>
            </w:r>
            <w:r>
              <w:rPr>
                <w:bCs/>
                <w:sz w:val="18"/>
                <w:szCs w:val="18"/>
                <w:bdr w:val="none" w:sz="0" w:space="0" w:color="auto" w:frame="1"/>
              </w:rPr>
              <w:t xml:space="preserve">. </w:t>
            </w:r>
            <w:r w:rsidRPr="001E2730">
              <w:rPr>
                <w:b/>
                <w:sz w:val="18"/>
                <w:szCs w:val="18"/>
              </w:rPr>
              <w:t>S</w:t>
            </w:r>
            <w:r>
              <w:rPr>
                <w:b/>
                <w:sz w:val="18"/>
                <w:szCs w:val="18"/>
              </w:rPr>
              <w:t>print 4</w:t>
            </w:r>
          </w:p>
        </w:tc>
        <w:tc>
          <w:tcPr>
            <w:tcW w:w="430" w:type="dxa"/>
          </w:tcPr>
          <w:p w14:paraId="0E49BE04" w14:textId="432DD152" w:rsidR="002E2DDD" w:rsidRPr="001E2730" w:rsidRDefault="00DA7AAF"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E0B45AB" w14:textId="7334BD5F" w:rsidR="002E2DDD" w:rsidRPr="001E2730" w:rsidRDefault="009974DC"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inscripciones y matriculas</w:t>
            </w:r>
          </w:p>
        </w:tc>
      </w:tr>
      <w:tr w:rsidR="009974DC" w:rsidRPr="001E2730" w14:paraId="0A21991A" w14:textId="77777777" w:rsidTr="008A7FF6">
        <w:trPr>
          <w:trHeight w:val="346"/>
        </w:trPr>
        <w:tc>
          <w:tcPr>
            <w:tcW w:w="2967" w:type="dxa"/>
            <w:vMerge/>
          </w:tcPr>
          <w:p w14:paraId="1348B9A3" w14:textId="77777777" w:rsidR="009974DC" w:rsidRPr="001E2730" w:rsidRDefault="009974DC" w:rsidP="008A7FF6">
            <w:pPr>
              <w:spacing w:line="360" w:lineRule="auto"/>
              <w:textAlignment w:val="baseline"/>
              <w:rPr>
                <w:b/>
                <w:sz w:val="18"/>
                <w:szCs w:val="18"/>
              </w:rPr>
            </w:pPr>
          </w:p>
        </w:tc>
        <w:tc>
          <w:tcPr>
            <w:tcW w:w="430" w:type="dxa"/>
          </w:tcPr>
          <w:p w14:paraId="68065BAF" w14:textId="5B1694CF" w:rsidR="009974DC" w:rsidRPr="001E2730" w:rsidRDefault="009974DC"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56F82EA0" w14:textId="1138F616" w:rsidR="009974DC" w:rsidRPr="001E2730" w:rsidRDefault="009974DC" w:rsidP="008A7FF6">
            <w:pPr>
              <w:spacing w:line="360" w:lineRule="auto"/>
              <w:textAlignment w:val="baseline"/>
              <w:rPr>
                <w:bCs/>
                <w:sz w:val="18"/>
                <w:szCs w:val="18"/>
                <w:bdr w:val="none" w:sz="0" w:space="0" w:color="auto" w:frame="1"/>
              </w:rPr>
            </w:pPr>
            <w:r>
              <w:rPr>
                <w:bCs/>
                <w:sz w:val="18"/>
                <w:szCs w:val="18"/>
                <w:bdr w:val="none" w:sz="0" w:space="0" w:color="auto" w:frame="1"/>
              </w:rPr>
              <w:t>Verificar la última fecha de inscripción</w:t>
            </w:r>
          </w:p>
        </w:tc>
      </w:tr>
      <w:tr w:rsidR="009974DC" w:rsidRPr="001E2730" w14:paraId="58425E33" w14:textId="77777777" w:rsidTr="008A7FF6">
        <w:trPr>
          <w:trHeight w:val="346"/>
        </w:trPr>
        <w:tc>
          <w:tcPr>
            <w:tcW w:w="2967" w:type="dxa"/>
            <w:vMerge/>
          </w:tcPr>
          <w:p w14:paraId="588EA55F" w14:textId="77777777" w:rsidR="009974DC" w:rsidRPr="001E2730" w:rsidRDefault="009974DC" w:rsidP="008A7FF6">
            <w:pPr>
              <w:spacing w:line="360" w:lineRule="auto"/>
              <w:textAlignment w:val="baseline"/>
              <w:rPr>
                <w:b/>
                <w:sz w:val="18"/>
                <w:szCs w:val="18"/>
              </w:rPr>
            </w:pPr>
          </w:p>
        </w:tc>
        <w:tc>
          <w:tcPr>
            <w:tcW w:w="430" w:type="dxa"/>
          </w:tcPr>
          <w:p w14:paraId="736B21B9" w14:textId="79C6EAF6" w:rsidR="009974DC" w:rsidRPr="001E2730" w:rsidRDefault="009974DC"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6FF9ABD8" w14:textId="0E2D4838" w:rsidR="009974DC" w:rsidRPr="001E2730" w:rsidRDefault="009974DC" w:rsidP="008A7FF6">
            <w:pPr>
              <w:spacing w:line="360" w:lineRule="auto"/>
              <w:textAlignment w:val="baseline"/>
              <w:rPr>
                <w:bCs/>
                <w:sz w:val="18"/>
                <w:szCs w:val="18"/>
                <w:bdr w:val="none" w:sz="0" w:space="0" w:color="auto" w:frame="1"/>
              </w:rPr>
            </w:pPr>
            <w:r>
              <w:rPr>
                <w:bCs/>
                <w:sz w:val="18"/>
                <w:szCs w:val="18"/>
                <w:bdr w:val="none" w:sz="0" w:space="0" w:color="auto" w:frame="1"/>
              </w:rPr>
              <w:t>Verificar la última fecha de matrícula</w:t>
            </w:r>
          </w:p>
        </w:tc>
      </w:tr>
      <w:tr w:rsidR="009974DC" w:rsidRPr="001E2730" w14:paraId="3297BD0C" w14:textId="77777777" w:rsidTr="008A7FF6">
        <w:trPr>
          <w:trHeight w:val="346"/>
        </w:trPr>
        <w:tc>
          <w:tcPr>
            <w:tcW w:w="2967" w:type="dxa"/>
            <w:vMerge/>
          </w:tcPr>
          <w:p w14:paraId="3B036118" w14:textId="77777777" w:rsidR="009974DC" w:rsidRPr="001E2730" w:rsidRDefault="009974DC" w:rsidP="008A7FF6">
            <w:pPr>
              <w:spacing w:line="360" w:lineRule="auto"/>
              <w:textAlignment w:val="baseline"/>
              <w:rPr>
                <w:b/>
                <w:sz w:val="18"/>
                <w:szCs w:val="18"/>
              </w:rPr>
            </w:pPr>
          </w:p>
        </w:tc>
        <w:tc>
          <w:tcPr>
            <w:tcW w:w="430" w:type="dxa"/>
          </w:tcPr>
          <w:p w14:paraId="0BB09855" w14:textId="07AD8A40" w:rsidR="009974DC" w:rsidRPr="001E2730" w:rsidRDefault="009974DC" w:rsidP="008A7FF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10D0BAB7" w14:textId="227D75F8" w:rsidR="009974DC" w:rsidRPr="001E2730" w:rsidRDefault="009974DC"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 por cada acción</w:t>
            </w:r>
          </w:p>
        </w:tc>
      </w:tr>
      <w:tr w:rsidR="009974DC" w:rsidRPr="001E2730" w14:paraId="71303036" w14:textId="77777777" w:rsidTr="008A7FF6">
        <w:trPr>
          <w:trHeight w:val="346"/>
        </w:trPr>
        <w:tc>
          <w:tcPr>
            <w:tcW w:w="2967" w:type="dxa"/>
            <w:vMerge/>
          </w:tcPr>
          <w:p w14:paraId="2F80B3DD" w14:textId="77777777" w:rsidR="009974DC" w:rsidRPr="001E2730" w:rsidRDefault="009974DC" w:rsidP="008A7FF6">
            <w:pPr>
              <w:spacing w:line="360" w:lineRule="auto"/>
              <w:textAlignment w:val="baseline"/>
              <w:rPr>
                <w:b/>
                <w:sz w:val="18"/>
                <w:szCs w:val="18"/>
              </w:rPr>
            </w:pPr>
          </w:p>
        </w:tc>
        <w:tc>
          <w:tcPr>
            <w:tcW w:w="430" w:type="dxa"/>
          </w:tcPr>
          <w:p w14:paraId="7780FA2D" w14:textId="57AC2ED2" w:rsidR="009974DC" w:rsidRPr="001E2730" w:rsidRDefault="009974DC" w:rsidP="008A7FF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2A0A88D6" w14:textId="1F227C62" w:rsidR="009974DC"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que la función reductora retorna el valor por defecto del listado de fechas</w:t>
            </w:r>
          </w:p>
        </w:tc>
      </w:tr>
      <w:tr w:rsidR="009974DC" w:rsidRPr="001E2730" w14:paraId="40277F74" w14:textId="77777777" w:rsidTr="008A7FF6">
        <w:trPr>
          <w:trHeight w:val="346"/>
        </w:trPr>
        <w:tc>
          <w:tcPr>
            <w:tcW w:w="2967" w:type="dxa"/>
            <w:vMerge/>
          </w:tcPr>
          <w:p w14:paraId="5A0852CB" w14:textId="77777777" w:rsidR="009974DC" w:rsidRPr="001E2730" w:rsidRDefault="009974DC" w:rsidP="008A7FF6">
            <w:pPr>
              <w:spacing w:line="360" w:lineRule="auto"/>
              <w:textAlignment w:val="baseline"/>
              <w:rPr>
                <w:b/>
                <w:sz w:val="18"/>
                <w:szCs w:val="18"/>
              </w:rPr>
            </w:pPr>
          </w:p>
        </w:tc>
        <w:tc>
          <w:tcPr>
            <w:tcW w:w="430" w:type="dxa"/>
          </w:tcPr>
          <w:p w14:paraId="0C5D1ECD" w14:textId="6A5033C0" w:rsidR="009974DC" w:rsidRPr="001E2730" w:rsidRDefault="009974DC" w:rsidP="008A7FF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6B7344E9" w14:textId="3C149025" w:rsidR="009974DC"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vacío de fechas</w:t>
            </w:r>
          </w:p>
        </w:tc>
      </w:tr>
      <w:tr w:rsidR="009974DC" w:rsidRPr="001E2730" w14:paraId="7A12E3CC" w14:textId="77777777" w:rsidTr="008A7FF6">
        <w:trPr>
          <w:trHeight w:val="346"/>
        </w:trPr>
        <w:tc>
          <w:tcPr>
            <w:tcW w:w="2967" w:type="dxa"/>
            <w:vMerge/>
          </w:tcPr>
          <w:p w14:paraId="3F9C6365" w14:textId="77777777" w:rsidR="009974DC" w:rsidRPr="001E2730" w:rsidRDefault="009974DC" w:rsidP="008A7FF6">
            <w:pPr>
              <w:spacing w:line="360" w:lineRule="auto"/>
              <w:textAlignment w:val="baseline"/>
              <w:rPr>
                <w:b/>
                <w:sz w:val="18"/>
                <w:szCs w:val="18"/>
              </w:rPr>
            </w:pPr>
          </w:p>
        </w:tc>
        <w:tc>
          <w:tcPr>
            <w:tcW w:w="430" w:type="dxa"/>
          </w:tcPr>
          <w:p w14:paraId="6D9DE3B8" w14:textId="227FFDC3" w:rsidR="009974DC" w:rsidRPr="001E2730" w:rsidRDefault="009974DC" w:rsidP="008A7FF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5D35F55D" w14:textId="399B455B" w:rsidR="009974DC"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fechas de inscripción y matricula</w:t>
            </w:r>
          </w:p>
        </w:tc>
      </w:tr>
      <w:tr w:rsidR="005B62F7" w:rsidRPr="001E2730" w14:paraId="243684BB" w14:textId="77777777" w:rsidTr="008A7FF6">
        <w:trPr>
          <w:trHeight w:val="346"/>
        </w:trPr>
        <w:tc>
          <w:tcPr>
            <w:tcW w:w="2967" w:type="dxa"/>
            <w:vMerge/>
          </w:tcPr>
          <w:p w14:paraId="380D0CEE" w14:textId="77777777" w:rsidR="005B62F7" w:rsidRPr="001E2730" w:rsidRDefault="005B62F7" w:rsidP="008A7FF6">
            <w:pPr>
              <w:spacing w:line="360" w:lineRule="auto"/>
              <w:textAlignment w:val="baseline"/>
              <w:rPr>
                <w:b/>
                <w:sz w:val="18"/>
                <w:szCs w:val="18"/>
              </w:rPr>
            </w:pPr>
          </w:p>
        </w:tc>
        <w:tc>
          <w:tcPr>
            <w:tcW w:w="430" w:type="dxa"/>
          </w:tcPr>
          <w:p w14:paraId="67B5CB78" w14:textId="592A519F" w:rsidR="005B62F7" w:rsidRPr="001E2730" w:rsidRDefault="005B62F7" w:rsidP="008A7FF6">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444B9F99" w14:textId="44DF89AF" w:rsidR="005B62F7"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que la función reductora retorna el valor por defecto de una fecha en específico</w:t>
            </w:r>
          </w:p>
        </w:tc>
      </w:tr>
      <w:tr w:rsidR="005B62F7" w:rsidRPr="001E2730" w14:paraId="465FDCEA" w14:textId="77777777" w:rsidTr="008A7FF6">
        <w:trPr>
          <w:trHeight w:val="346"/>
        </w:trPr>
        <w:tc>
          <w:tcPr>
            <w:tcW w:w="2967" w:type="dxa"/>
            <w:vMerge/>
          </w:tcPr>
          <w:p w14:paraId="61EB65FC" w14:textId="77777777" w:rsidR="005B62F7" w:rsidRPr="001E2730" w:rsidRDefault="005B62F7" w:rsidP="008A7FF6">
            <w:pPr>
              <w:spacing w:line="360" w:lineRule="auto"/>
              <w:textAlignment w:val="baseline"/>
              <w:rPr>
                <w:b/>
                <w:sz w:val="18"/>
                <w:szCs w:val="18"/>
              </w:rPr>
            </w:pPr>
          </w:p>
        </w:tc>
        <w:tc>
          <w:tcPr>
            <w:tcW w:w="430" w:type="dxa"/>
          </w:tcPr>
          <w:p w14:paraId="1EB464CB" w14:textId="07718088" w:rsidR="005B62F7" w:rsidRPr="001E2730" w:rsidRDefault="005B62F7" w:rsidP="008A7FF6">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098B76F9" w14:textId="4AD8CD8B" w:rsidR="005B62F7"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una fecha en específico</w:t>
            </w:r>
          </w:p>
        </w:tc>
      </w:tr>
      <w:tr w:rsidR="005B62F7" w:rsidRPr="001E2730" w14:paraId="025C86E9" w14:textId="77777777" w:rsidTr="008A7FF6">
        <w:trPr>
          <w:trHeight w:val="346"/>
        </w:trPr>
        <w:tc>
          <w:tcPr>
            <w:tcW w:w="2967" w:type="dxa"/>
            <w:vMerge/>
          </w:tcPr>
          <w:p w14:paraId="078840F4" w14:textId="77777777" w:rsidR="005B62F7" w:rsidRPr="001E2730" w:rsidRDefault="005B62F7" w:rsidP="008A7FF6">
            <w:pPr>
              <w:spacing w:line="360" w:lineRule="auto"/>
              <w:textAlignment w:val="baseline"/>
              <w:rPr>
                <w:b/>
                <w:sz w:val="18"/>
                <w:szCs w:val="18"/>
              </w:rPr>
            </w:pPr>
          </w:p>
        </w:tc>
        <w:tc>
          <w:tcPr>
            <w:tcW w:w="430" w:type="dxa"/>
          </w:tcPr>
          <w:p w14:paraId="11307775" w14:textId="18B82964" w:rsidR="005B62F7" w:rsidRPr="001E2730" w:rsidRDefault="005B62F7" w:rsidP="008A7FF6">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0B637A6E" w14:textId="78D1D092" w:rsidR="005B62F7"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con datos de una fecha en específico</w:t>
            </w:r>
          </w:p>
        </w:tc>
      </w:tr>
      <w:tr w:rsidR="005B62F7" w:rsidRPr="001E2730" w14:paraId="376B2701" w14:textId="77777777" w:rsidTr="008A7FF6">
        <w:trPr>
          <w:trHeight w:val="346"/>
        </w:trPr>
        <w:tc>
          <w:tcPr>
            <w:tcW w:w="2967" w:type="dxa"/>
            <w:vMerge/>
          </w:tcPr>
          <w:p w14:paraId="18AC8B38" w14:textId="77777777" w:rsidR="005B62F7" w:rsidRPr="001E2730" w:rsidRDefault="005B62F7" w:rsidP="008A7FF6">
            <w:pPr>
              <w:spacing w:line="360" w:lineRule="auto"/>
              <w:textAlignment w:val="baseline"/>
              <w:rPr>
                <w:b/>
                <w:sz w:val="18"/>
                <w:szCs w:val="18"/>
              </w:rPr>
            </w:pPr>
          </w:p>
        </w:tc>
        <w:tc>
          <w:tcPr>
            <w:tcW w:w="430" w:type="dxa"/>
          </w:tcPr>
          <w:p w14:paraId="2E659339" w14:textId="6AA3387D" w:rsidR="005B62F7" w:rsidRPr="001E2730" w:rsidRDefault="00C26E4B" w:rsidP="008A7FF6">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09CDCE2C" w14:textId="62EE1EAD" w:rsidR="005B62F7"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que la función reductora retorna el valor por defecto de la última fecha de inscripción </w:t>
            </w:r>
          </w:p>
        </w:tc>
      </w:tr>
      <w:tr w:rsidR="005B62F7" w:rsidRPr="001E2730" w14:paraId="544CAB93" w14:textId="77777777" w:rsidTr="008A7FF6">
        <w:trPr>
          <w:trHeight w:val="346"/>
        </w:trPr>
        <w:tc>
          <w:tcPr>
            <w:tcW w:w="2967" w:type="dxa"/>
            <w:vMerge/>
          </w:tcPr>
          <w:p w14:paraId="2CE6E146" w14:textId="77777777" w:rsidR="005B62F7" w:rsidRPr="001E2730" w:rsidRDefault="005B62F7" w:rsidP="008A7FF6">
            <w:pPr>
              <w:spacing w:line="360" w:lineRule="auto"/>
              <w:textAlignment w:val="baseline"/>
              <w:rPr>
                <w:b/>
                <w:sz w:val="18"/>
                <w:szCs w:val="18"/>
              </w:rPr>
            </w:pPr>
          </w:p>
        </w:tc>
        <w:tc>
          <w:tcPr>
            <w:tcW w:w="430" w:type="dxa"/>
          </w:tcPr>
          <w:p w14:paraId="305D09A1" w14:textId="539C5E07" w:rsidR="005B62F7" w:rsidRPr="001E2730" w:rsidRDefault="00C26E4B" w:rsidP="008A7FF6">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7C473F19" w14:textId="4053CAE4" w:rsidR="005B62F7"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la última fecha de inscripción</w:t>
            </w:r>
          </w:p>
        </w:tc>
      </w:tr>
      <w:tr w:rsidR="005B62F7" w:rsidRPr="001E2730" w14:paraId="1371E48C" w14:textId="77777777" w:rsidTr="008A7FF6">
        <w:trPr>
          <w:trHeight w:val="346"/>
        </w:trPr>
        <w:tc>
          <w:tcPr>
            <w:tcW w:w="2967" w:type="dxa"/>
            <w:vMerge/>
          </w:tcPr>
          <w:p w14:paraId="44D22A8D" w14:textId="77777777" w:rsidR="005B62F7" w:rsidRPr="001E2730" w:rsidRDefault="005B62F7" w:rsidP="008A7FF6">
            <w:pPr>
              <w:spacing w:line="360" w:lineRule="auto"/>
              <w:textAlignment w:val="baseline"/>
              <w:rPr>
                <w:b/>
                <w:sz w:val="18"/>
                <w:szCs w:val="18"/>
              </w:rPr>
            </w:pPr>
          </w:p>
        </w:tc>
        <w:tc>
          <w:tcPr>
            <w:tcW w:w="430" w:type="dxa"/>
          </w:tcPr>
          <w:p w14:paraId="4DB73CFC" w14:textId="4E8DE809" w:rsidR="005B62F7" w:rsidRPr="001E2730" w:rsidRDefault="00C26E4B" w:rsidP="008A7FF6">
            <w:pPr>
              <w:spacing w:line="360" w:lineRule="auto"/>
              <w:jc w:val="center"/>
              <w:textAlignment w:val="baseline"/>
              <w:rPr>
                <w:bCs/>
                <w:sz w:val="18"/>
                <w:szCs w:val="18"/>
                <w:bdr w:val="none" w:sz="0" w:space="0" w:color="auto" w:frame="1"/>
              </w:rPr>
            </w:pPr>
            <w:r>
              <w:rPr>
                <w:bCs/>
                <w:sz w:val="18"/>
                <w:szCs w:val="18"/>
                <w:bdr w:val="none" w:sz="0" w:space="0" w:color="auto" w:frame="1"/>
              </w:rPr>
              <w:t>13</w:t>
            </w:r>
          </w:p>
        </w:tc>
        <w:tc>
          <w:tcPr>
            <w:tcW w:w="4824" w:type="dxa"/>
          </w:tcPr>
          <w:p w14:paraId="09AB809E" w14:textId="66189ED5" w:rsidR="005B62F7"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con datos de la última fecha de inscripción</w:t>
            </w:r>
          </w:p>
        </w:tc>
      </w:tr>
      <w:tr w:rsidR="005B62F7" w:rsidRPr="001E2730" w14:paraId="0D709CA7" w14:textId="77777777" w:rsidTr="008A7FF6">
        <w:trPr>
          <w:trHeight w:val="346"/>
        </w:trPr>
        <w:tc>
          <w:tcPr>
            <w:tcW w:w="2967" w:type="dxa"/>
            <w:vMerge/>
          </w:tcPr>
          <w:p w14:paraId="447036ED" w14:textId="77777777" w:rsidR="005B62F7" w:rsidRPr="001E2730" w:rsidRDefault="005B62F7" w:rsidP="008A7FF6">
            <w:pPr>
              <w:spacing w:line="360" w:lineRule="auto"/>
              <w:textAlignment w:val="baseline"/>
              <w:rPr>
                <w:b/>
                <w:sz w:val="18"/>
                <w:szCs w:val="18"/>
              </w:rPr>
            </w:pPr>
          </w:p>
        </w:tc>
        <w:tc>
          <w:tcPr>
            <w:tcW w:w="430" w:type="dxa"/>
          </w:tcPr>
          <w:p w14:paraId="1FF7EE01" w14:textId="22E73F78" w:rsidR="005B62F7" w:rsidRPr="001E2730" w:rsidRDefault="00C26E4B" w:rsidP="008A7FF6">
            <w:pPr>
              <w:spacing w:line="360" w:lineRule="auto"/>
              <w:jc w:val="center"/>
              <w:textAlignment w:val="baseline"/>
              <w:rPr>
                <w:bCs/>
                <w:sz w:val="18"/>
                <w:szCs w:val="18"/>
                <w:bdr w:val="none" w:sz="0" w:space="0" w:color="auto" w:frame="1"/>
              </w:rPr>
            </w:pPr>
            <w:r>
              <w:rPr>
                <w:bCs/>
                <w:sz w:val="18"/>
                <w:szCs w:val="18"/>
                <w:bdr w:val="none" w:sz="0" w:space="0" w:color="auto" w:frame="1"/>
              </w:rPr>
              <w:t>14</w:t>
            </w:r>
          </w:p>
        </w:tc>
        <w:tc>
          <w:tcPr>
            <w:tcW w:w="4824" w:type="dxa"/>
          </w:tcPr>
          <w:p w14:paraId="05724FEB" w14:textId="2C60FD95" w:rsidR="005B62F7"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que la función reductora retorna el valor por defecto de la última fecha de matricula</w:t>
            </w:r>
          </w:p>
        </w:tc>
      </w:tr>
      <w:tr w:rsidR="005B62F7" w:rsidRPr="001E2730" w14:paraId="382912DE" w14:textId="77777777" w:rsidTr="008A7FF6">
        <w:trPr>
          <w:trHeight w:val="346"/>
        </w:trPr>
        <w:tc>
          <w:tcPr>
            <w:tcW w:w="2967" w:type="dxa"/>
            <w:vMerge/>
          </w:tcPr>
          <w:p w14:paraId="302465CB" w14:textId="77777777" w:rsidR="005B62F7" w:rsidRPr="001E2730" w:rsidRDefault="005B62F7" w:rsidP="008A7FF6">
            <w:pPr>
              <w:spacing w:line="360" w:lineRule="auto"/>
              <w:textAlignment w:val="baseline"/>
              <w:rPr>
                <w:b/>
                <w:sz w:val="18"/>
                <w:szCs w:val="18"/>
              </w:rPr>
            </w:pPr>
          </w:p>
        </w:tc>
        <w:tc>
          <w:tcPr>
            <w:tcW w:w="430" w:type="dxa"/>
          </w:tcPr>
          <w:p w14:paraId="7F61F66F" w14:textId="5C254E65" w:rsidR="005B62F7" w:rsidRPr="001E2730" w:rsidRDefault="00C26E4B" w:rsidP="008A7FF6">
            <w:pPr>
              <w:spacing w:line="360" w:lineRule="auto"/>
              <w:jc w:val="center"/>
              <w:textAlignment w:val="baseline"/>
              <w:rPr>
                <w:bCs/>
                <w:sz w:val="18"/>
                <w:szCs w:val="18"/>
                <w:bdr w:val="none" w:sz="0" w:space="0" w:color="auto" w:frame="1"/>
              </w:rPr>
            </w:pPr>
            <w:r>
              <w:rPr>
                <w:bCs/>
                <w:sz w:val="18"/>
                <w:szCs w:val="18"/>
                <w:bdr w:val="none" w:sz="0" w:space="0" w:color="auto" w:frame="1"/>
              </w:rPr>
              <w:t>15</w:t>
            </w:r>
          </w:p>
        </w:tc>
        <w:tc>
          <w:tcPr>
            <w:tcW w:w="4824" w:type="dxa"/>
          </w:tcPr>
          <w:p w14:paraId="6C37EA6C" w14:textId="3FF1EDCE" w:rsidR="005B62F7"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la última fecha de matricula</w:t>
            </w:r>
          </w:p>
        </w:tc>
      </w:tr>
      <w:tr w:rsidR="005B62F7" w:rsidRPr="001E2730" w14:paraId="7F45017F" w14:textId="77777777" w:rsidTr="008A7FF6">
        <w:trPr>
          <w:trHeight w:val="276"/>
        </w:trPr>
        <w:tc>
          <w:tcPr>
            <w:tcW w:w="2967" w:type="dxa"/>
            <w:vMerge/>
          </w:tcPr>
          <w:p w14:paraId="29BDECCC" w14:textId="77777777" w:rsidR="005B62F7" w:rsidRPr="001E2730" w:rsidRDefault="005B62F7" w:rsidP="008A7FF6">
            <w:pPr>
              <w:spacing w:line="360" w:lineRule="auto"/>
              <w:textAlignment w:val="baseline"/>
              <w:rPr>
                <w:bCs/>
                <w:sz w:val="18"/>
                <w:szCs w:val="18"/>
                <w:bdr w:val="none" w:sz="0" w:space="0" w:color="auto" w:frame="1"/>
              </w:rPr>
            </w:pPr>
          </w:p>
        </w:tc>
        <w:tc>
          <w:tcPr>
            <w:tcW w:w="430" w:type="dxa"/>
          </w:tcPr>
          <w:p w14:paraId="76321909" w14:textId="54F1FDEA" w:rsidR="005B62F7" w:rsidRPr="001E2730" w:rsidRDefault="00C26E4B" w:rsidP="008A7FF6">
            <w:pPr>
              <w:spacing w:line="360" w:lineRule="auto"/>
              <w:jc w:val="center"/>
              <w:textAlignment w:val="baseline"/>
              <w:rPr>
                <w:bCs/>
                <w:sz w:val="18"/>
                <w:szCs w:val="18"/>
                <w:bdr w:val="none" w:sz="0" w:space="0" w:color="auto" w:frame="1"/>
              </w:rPr>
            </w:pPr>
            <w:r>
              <w:rPr>
                <w:bCs/>
                <w:sz w:val="18"/>
                <w:szCs w:val="18"/>
                <w:bdr w:val="none" w:sz="0" w:space="0" w:color="auto" w:frame="1"/>
              </w:rPr>
              <w:t>16</w:t>
            </w:r>
          </w:p>
        </w:tc>
        <w:tc>
          <w:tcPr>
            <w:tcW w:w="4824" w:type="dxa"/>
          </w:tcPr>
          <w:p w14:paraId="7AF760AF" w14:textId="19F16327" w:rsidR="005B62F7" w:rsidRPr="001E2730" w:rsidRDefault="005B62F7" w:rsidP="008A7FF6">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con datos de la última fecha de matricula</w:t>
            </w:r>
          </w:p>
        </w:tc>
      </w:tr>
      <w:tr w:rsidR="005B62F7" w:rsidRPr="001E2730" w14:paraId="129CA627" w14:textId="77777777" w:rsidTr="008A7FF6">
        <w:trPr>
          <w:trHeight w:val="253"/>
        </w:trPr>
        <w:tc>
          <w:tcPr>
            <w:tcW w:w="2967" w:type="dxa"/>
          </w:tcPr>
          <w:p w14:paraId="1F96565C" w14:textId="1033EF84" w:rsidR="005B62F7" w:rsidRPr="001E2730" w:rsidRDefault="005B62F7" w:rsidP="008A7FF6">
            <w:pPr>
              <w:spacing w:line="360" w:lineRule="auto"/>
              <w:textAlignment w:val="baseline"/>
              <w:rPr>
                <w:bCs/>
                <w:sz w:val="18"/>
                <w:szCs w:val="18"/>
                <w:bdr w:val="none" w:sz="0" w:space="0" w:color="auto" w:frame="1"/>
              </w:rPr>
            </w:pPr>
            <w:bookmarkStart w:id="211" w:name="_Hlk73368600"/>
            <w:r w:rsidRPr="001E2730">
              <w:rPr>
                <w:b/>
                <w:sz w:val="18"/>
                <w:szCs w:val="18"/>
              </w:rPr>
              <w:t>HU</w:t>
            </w:r>
            <w:r>
              <w:rPr>
                <w:b/>
                <w:sz w:val="18"/>
                <w:szCs w:val="18"/>
              </w:rPr>
              <w:t xml:space="preserve">-15 </w:t>
            </w:r>
            <w:r w:rsidRPr="001E2730">
              <w:rPr>
                <w:bCs/>
                <w:sz w:val="18"/>
                <w:szCs w:val="18"/>
                <w:bdr w:val="none" w:sz="0" w:space="0" w:color="auto" w:frame="1"/>
              </w:rPr>
              <w:t>Eliminar la fecha de inscripción o matrícula</w:t>
            </w:r>
            <w:bookmarkEnd w:id="211"/>
            <w:r>
              <w:rPr>
                <w:bCs/>
                <w:sz w:val="18"/>
                <w:szCs w:val="18"/>
                <w:bdr w:val="none" w:sz="0" w:space="0" w:color="auto" w:frame="1"/>
              </w:rPr>
              <w:t xml:space="preserve">. </w:t>
            </w:r>
            <w:r w:rsidRPr="001E2730">
              <w:rPr>
                <w:b/>
                <w:sz w:val="18"/>
                <w:szCs w:val="18"/>
              </w:rPr>
              <w:t>S</w:t>
            </w:r>
            <w:r>
              <w:rPr>
                <w:b/>
                <w:sz w:val="18"/>
                <w:szCs w:val="18"/>
              </w:rPr>
              <w:t>print 4</w:t>
            </w:r>
          </w:p>
        </w:tc>
        <w:tc>
          <w:tcPr>
            <w:tcW w:w="430" w:type="dxa"/>
          </w:tcPr>
          <w:p w14:paraId="657BDCB0" w14:textId="0BB39047" w:rsidR="005B62F7" w:rsidRPr="001E2730" w:rsidRDefault="008C47E6"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BCE40E6" w14:textId="5EFDD5A7" w:rsidR="005B62F7" w:rsidRPr="001E2730" w:rsidRDefault="008C47E6"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función de eliminar una fecha de inscripción o matrícula</w:t>
            </w:r>
          </w:p>
        </w:tc>
      </w:tr>
      <w:tr w:rsidR="005B62F7" w:rsidRPr="001E2730" w14:paraId="61612097" w14:textId="77777777" w:rsidTr="008A7FF6">
        <w:trPr>
          <w:trHeight w:val="276"/>
        </w:trPr>
        <w:tc>
          <w:tcPr>
            <w:tcW w:w="2967" w:type="dxa"/>
          </w:tcPr>
          <w:p w14:paraId="4FA5D9E3" w14:textId="6EBD90E4" w:rsidR="005B62F7" w:rsidRPr="001E2730" w:rsidRDefault="005B62F7" w:rsidP="008A7FF6">
            <w:pPr>
              <w:spacing w:line="360" w:lineRule="auto"/>
              <w:textAlignment w:val="baseline"/>
              <w:rPr>
                <w:bCs/>
                <w:sz w:val="18"/>
                <w:szCs w:val="18"/>
                <w:bdr w:val="none" w:sz="0" w:space="0" w:color="auto" w:frame="1"/>
              </w:rPr>
            </w:pPr>
            <w:bookmarkStart w:id="212" w:name="_Hlk73371467"/>
            <w:r w:rsidRPr="001E2730">
              <w:rPr>
                <w:b/>
                <w:sz w:val="18"/>
                <w:szCs w:val="18"/>
              </w:rPr>
              <w:t>HU</w:t>
            </w:r>
            <w:r>
              <w:rPr>
                <w:b/>
                <w:sz w:val="18"/>
                <w:szCs w:val="18"/>
              </w:rPr>
              <w:t xml:space="preserve">-16 </w:t>
            </w:r>
            <w:r w:rsidRPr="001E2730">
              <w:rPr>
                <w:bCs/>
                <w:sz w:val="18"/>
                <w:szCs w:val="18"/>
                <w:bdr w:val="none" w:sz="0" w:space="0" w:color="auto" w:frame="1"/>
              </w:rPr>
              <w:t>Modificar las fechas de inscripción o matrícula</w:t>
            </w:r>
            <w:bookmarkEnd w:id="212"/>
            <w:r>
              <w:rPr>
                <w:bCs/>
                <w:sz w:val="18"/>
                <w:szCs w:val="18"/>
                <w:bdr w:val="none" w:sz="0" w:space="0" w:color="auto" w:frame="1"/>
              </w:rPr>
              <w:t xml:space="preserve">. </w:t>
            </w:r>
            <w:r w:rsidRPr="001E2730">
              <w:rPr>
                <w:b/>
                <w:sz w:val="18"/>
                <w:szCs w:val="18"/>
              </w:rPr>
              <w:t>S</w:t>
            </w:r>
            <w:r>
              <w:rPr>
                <w:b/>
                <w:sz w:val="18"/>
                <w:szCs w:val="18"/>
              </w:rPr>
              <w:t>print 4</w:t>
            </w:r>
          </w:p>
        </w:tc>
        <w:tc>
          <w:tcPr>
            <w:tcW w:w="430" w:type="dxa"/>
          </w:tcPr>
          <w:p w14:paraId="28A4C2BE" w14:textId="5E4A1F01" w:rsidR="005B62F7" w:rsidRPr="001E2730" w:rsidRDefault="008C47E6"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3CFAE5E" w14:textId="3D0C8E13" w:rsidR="005B62F7" w:rsidRPr="001E2730" w:rsidRDefault="008C47E6"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 al momento de modificar una fecha de inscripción o matrícula</w:t>
            </w:r>
          </w:p>
        </w:tc>
      </w:tr>
      <w:tr w:rsidR="005B62F7" w:rsidRPr="001E2730" w14:paraId="0E651AF8" w14:textId="77777777" w:rsidTr="008A7FF6">
        <w:trPr>
          <w:trHeight w:val="358"/>
        </w:trPr>
        <w:tc>
          <w:tcPr>
            <w:tcW w:w="2967" w:type="dxa"/>
            <w:vMerge w:val="restart"/>
          </w:tcPr>
          <w:p w14:paraId="491C6164" w14:textId="1FE0703C" w:rsidR="005B62F7" w:rsidRPr="001E2730" w:rsidRDefault="005B62F7" w:rsidP="008A7FF6">
            <w:pPr>
              <w:spacing w:line="360" w:lineRule="auto"/>
              <w:textAlignment w:val="baseline"/>
              <w:rPr>
                <w:bCs/>
                <w:sz w:val="18"/>
                <w:szCs w:val="18"/>
                <w:bdr w:val="none" w:sz="0" w:space="0" w:color="auto" w:frame="1"/>
              </w:rPr>
            </w:pPr>
            <w:bookmarkStart w:id="213" w:name="_Hlk73374889"/>
            <w:r w:rsidRPr="001E2730">
              <w:rPr>
                <w:b/>
                <w:sz w:val="18"/>
                <w:szCs w:val="18"/>
              </w:rPr>
              <w:t>HU</w:t>
            </w:r>
            <w:r>
              <w:rPr>
                <w:b/>
                <w:sz w:val="18"/>
                <w:szCs w:val="18"/>
              </w:rPr>
              <w:t xml:space="preserve">-17 </w:t>
            </w:r>
            <w:r w:rsidRPr="001E2730">
              <w:rPr>
                <w:bCs/>
                <w:sz w:val="18"/>
                <w:szCs w:val="18"/>
                <w:bdr w:val="none" w:sz="0" w:space="0" w:color="auto" w:frame="1"/>
              </w:rPr>
              <w:t>Registrar datos de matrícula de un estudiante</w:t>
            </w:r>
            <w:bookmarkEnd w:id="213"/>
            <w:r>
              <w:rPr>
                <w:bCs/>
                <w:sz w:val="18"/>
                <w:szCs w:val="18"/>
                <w:bdr w:val="none" w:sz="0" w:space="0" w:color="auto" w:frame="1"/>
              </w:rPr>
              <w:t xml:space="preserve">. </w:t>
            </w:r>
            <w:r w:rsidRPr="001E2730">
              <w:rPr>
                <w:b/>
                <w:sz w:val="18"/>
                <w:szCs w:val="18"/>
              </w:rPr>
              <w:t>S</w:t>
            </w:r>
            <w:r>
              <w:rPr>
                <w:b/>
                <w:sz w:val="18"/>
                <w:szCs w:val="18"/>
              </w:rPr>
              <w:t>print 4</w:t>
            </w:r>
          </w:p>
        </w:tc>
        <w:tc>
          <w:tcPr>
            <w:tcW w:w="430" w:type="dxa"/>
          </w:tcPr>
          <w:p w14:paraId="60D112F1" w14:textId="05136B1A" w:rsidR="005B62F7" w:rsidRPr="001E2730" w:rsidRDefault="008C47E6"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4FD08AAE" w14:textId="2E151AE4" w:rsidR="005B62F7"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que se envía el formulario de registro de matrícula por estudiante</w:t>
            </w:r>
          </w:p>
        </w:tc>
      </w:tr>
      <w:tr w:rsidR="00096D7C" w:rsidRPr="001E2730" w14:paraId="70F6554C" w14:textId="77777777" w:rsidTr="008A7FF6">
        <w:trPr>
          <w:trHeight w:val="358"/>
        </w:trPr>
        <w:tc>
          <w:tcPr>
            <w:tcW w:w="2967" w:type="dxa"/>
            <w:vMerge/>
          </w:tcPr>
          <w:p w14:paraId="2E1100E6" w14:textId="77777777" w:rsidR="00096D7C" w:rsidRPr="001E2730" w:rsidRDefault="00096D7C" w:rsidP="008A7FF6">
            <w:pPr>
              <w:spacing w:line="360" w:lineRule="auto"/>
              <w:textAlignment w:val="baseline"/>
              <w:rPr>
                <w:b/>
                <w:sz w:val="18"/>
                <w:szCs w:val="18"/>
              </w:rPr>
            </w:pPr>
          </w:p>
        </w:tc>
        <w:tc>
          <w:tcPr>
            <w:tcW w:w="430" w:type="dxa"/>
          </w:tcPr>
          <w:p w14:paraId="5D5C51FE" w14:textId="055CBFEE"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39C26054" w14:textId="523BCA14" w:rsidR="00096D7C"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que se obtiene la matricula registrada</w:t>
            </w:r>
          </w:p>
        </w:tc>
      </w:tr>
      <w:tr w:rsidR="00096D7C" w:rsidRPr="001E2730" w14:paraId="6F87AFD0" w14:textId="77777777" w:rsidTr="008A7FF6">
        <w:trPr>
          <w:trHeight w:val="358"/>
        </w:trPr>
        <w:tc>
          <w:tcPr>
            <w:tcW w:w="2967" w:type="dxa"/>
            <w:vMerge/>
          </w:tcPr>
          <w:p w14:paraId="7CB5B6C6" w14:textId="77777777" w:rsidR="00096D7C" w:rsidRPr="001E2730" w:rsidRDefault="00096D7C" w:rsidP="008A7FF6">
            <w:pPr>
              <w:spacing w:line="360" w:lineRule="auto"/>
              <w:textAlignment w:val="baseline"/>
              <w:rPr>
                <w:b/>
                <w:sz w:val="18"/>
                <w:szCs w:val="18"/>
              </w:rPr>
            </w:pPr>
          </w:p>
        </w:tc>
        <w:tc>
          <w:tcPr>
            <w:tcW w:w="430" w:type="dxa"/>
          </w:tcPr>
          <w:p w14:paraId="6231C722" w14:textId="42F444BB"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AB15146" w14:textId="60BEEE60" w:rsidR="00096D7C"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obtiene el valor por defecto de la función reductora </w:t>
            </w:r>
          </w:p>
        </w:tc>
      </w:tr>
      <w:tr w:rsidR="00096D7C" w:rsidRPr="001E2730" w14:paraId="3B2DCCAE" w14:textId="77777777" w:rsidTr="008A7FF6">
        <w:trPr>
          <w:trHeight w:val="358"/>
        </w:trPr>
        <w:tc>
          <w:tcPr>
            <w:tcW w:w="2967" w:type="dxa"/>
            <w:vMerge/>
          </w:tcPr>
          <w:p w14:paraId="2A46F2D7" w14:textId="77777777" w:rsidR="00096D7C" w:rsidRPr="001E2730" w:rsidRDefault="00096D7C" w:rsidP="008A7FF6">
            <w:pPr>
              <w:spacing w:line="360" w:lineRule="auto"/>
              <w:textAlignment w:val="baseline"/>
              <w:rPr>
                <w:b/>
                <w:sz w:val="18"/>
                <w:szCs w:val="18"/>
              </w:rPr>
            </w:pPr>
          </w:p>
        </w:tc>
        <w:tc>
          <w:tcPr>
            <w:tcW w:w="430" w:type="dxa"/>
          </w:tcPr>
          <w:p w14:paraId="7EDEE6E3" w14:textId="26B3FEB0"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484C88ED" w14:textId="29E91D9B" w:rsidR="00096D7C"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el arreglo vacío de la matrícula del estudiante</w:t>
            </w:r>
          </w:p>
        </w:tc>
      </w:tr>
      <w:tr w:rsidR="00096D7C" w:rsidRPr="001E2730" w14:paraId="1BDAF6E6" w14:textId="77777777" w:rsidTr="008A7FF6">
        <w:trPr>
          <w:trHeight w:val="358"/>
        </w:trPr>
        <w:tc>
          <w:tcPr>
            <w:tcW w:w="2967" w:type="dxa"/>
            <w:vMerge/>
          </w:tcPr>
          <w:p w14:paraId="66269BE7" w14:textId="77777777" w:rsidR="00096D7C" w:rsidRPr="001E2730" w:rsidRDefault="00096D7C" w:rsidP="008A7FF6">
            <w:pPr>
              <w:spacing w:line="360" w:lineRule="auto"/>
              <w:textAlignment w:val="baseline"/>
              <w:rPr>
                <w:b/>
                <w:sz w:val="18"/>
                <w:szCs w:val="18"/>
              </w:rPr>
            </w:pPr>
          </w:p>
        </w:tc>
        <w:tc>
          <w:tcPr>
            <w:tcW w:w="430" w:type="dxa"/>
          </w:tcPr>
          <w:p w14:paraId="7237EAA5" w14:textId="367F8E13"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6631B433" w14:textId="3DC3A2F2" w:rsidR="00096D7C"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el arreglo de datos de la matrícula del estudiante</w:t>
            </w:r>
          </w:p>
        </w:tc>
      </w:tr>
      <w:tr w:rsidR="00096D7C" w:rsidRPr="001E2730" w14:paraId="6751FE29" w14:textId="77777777" w:rsidTr="008A7FF6">
        <w:trPr>
          <w:trHeight w:val="380"/>
        </w:trPr>
        <w:tc>
          <w:tcPr>
            <w:tcW w:w="2967" w:type="dxa"/>
            <w:vMerge w:val="restart"/>
          </w:tcPr>
          <w:p w14:paraId="1DB2B922" w14:textId="37577A6C" w:rsidR="00096D7C" w:rsidRDefault="00096D7C" w:rsidP="008A7FF6">
            <w:pPr>
              <w:spacing w:line="360" w:lineRule="auto"/>
              <w:textAlignment w:val="baseline"/>
              <w:rPr>
                <w:b/>
                <w:sz w:val="18"/>
                <w:szCs w:val="18"/>
              </w:rPr>
            </w:pPr>
            <w:bookmarkStart w:id="214" w:name="_Hlk73377166"/>
            <w:r w:rsidRPr="001E2730">
              <w:rPr>
                <w:b/>
                <w:sz w:val="18"/>
                <w:szCs w:val="18"/>
              </w:rPr>
              <w:t>HU</w:t>
            </w:r>
            <w:r>
              <w:rPr>
                <w:b/>
                <w:sz w:val="18"/>
                <w:szCs w:val="18"/>
              </w:rPr>
              <w:t xml:space="preserve">-18 </w:t>
            </w:r>
            <w:r w:rsidRPr="001E2730">
              <w:rPr>
                <w:bCs/>
                <w:sz w:val="18"/>
                <w:szCs w:val="18"/>
                <w:bdr w:val="none" w:sz="0" w:space="0" w:color="auto" w:frame="1"/>
              </w:rPr>
              <w:t>Listar las matrículas recibidas en su respectivo departamento.</w:t>
            </w:r>
            <w:bookmarkEnd w:id="214"/>
            <w:r>
              <w:rPr>
                <w:bCs/>
                <w:sz w:val="18"/>
                <w:szCs w:val="18"/>
                <w:bdr w:val="none" w:sz="0" w:space="0" w:color="auto" w:frame="1"/>
              </w:rPr>
              <w:t xml:space="preserve"> </w:t>
            </w:r>
            <w:r w:rsidRPr="001E2730">
              <w:rPr>
                <w:b/>
                <w:sz w:val="18"/>
                <w:szCs w:val="18"/>
              </w:rPr>
              <w:t>S</w:t>
            </w:r>
            <w:r>
              <w:rPr>
                <w:b/>
                <w:sz w:val="18"/>
                <w:szCs w:val="18"/>
              </w:rPr>
              <w:t>print 4</w:t>
            </w:r>
          </w:p>
          <w:p w14:paraId="38B8BBB2" w14:textId="17B78634" w:rsidR="00F57BF5" w:rsidRPr="001E2730" w:rsidRDefault="00F57BF5" w:rsidP="008A7FF6">
            <w:pPr>
              <w:spacing w:line="360" w:lineRule="auto"/>
              <w:textAlignment w:val="baseline"/>
              <w:rPr>
                <w:bCs/>
                <w:sz w:val="18"/>
                <w:szCs w:val="18"/>
                <w:bdr w:val="none" w:sz="0" w:space="0" w:color="auto" w:frame="1"/>
              </w:rPr>
            </w:pPr>
            <w:r>
              <w:rPr>
                <w:b/>
                <w:sz w:val="18"/>
                <w:szCs w:val="18"/>
              </w:rPr>
              <w:t xml:space="preserve">HU-19: </w:t>
            </w:r>
            <w:r w:rsidRPr="00F57BF5">
              <w:rPr>
                <w:sz w:val="18"/>
                <w:szCs w:val="18"/>
              </w:rPr>
              <w:t>Buscar datos de matrícula por cédula de identidad o nombres del usuario</w:t>
            </w:r>
            <w:r>
              <w:rPr>
                <w:sz w:val="18"/>
                <w:szCs w:val="18"/>
              </w:rPr>
              <w:t xml:space="preserve">. </w:t>
            </w:r>
            <w:r w:rsidRPr="001E2730">
              <w:rPr>
                <w:b/>
                <w:sz w:val="18"/>
                <w:szCs w:val="18"/>
              </w:rPr>
              <w:t>S</w:t>
            </w:r>
            <w:r>
              <w:rPr>
                <w:b/>
                <w:sz w:val="18"/>
                <w:szCs w:val="18"/>
              </w:rPr>
              <w:t>print 4</w:t>
            </w:r>
          </w:p>
        </w:tc>
        <w:tc>
          <w:tcPr>
            <w:tcW w:w="430" w:type="dxa"/>
          </w:tcPr>
          <w:p w14:paraId="22057F19" w14:textId="581B211F" w:rsidR="00096D7C" w:rsidRPr="001E2730"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47E996FB" w14:textId="6DE32E9B" w:rsidR="00096D7C"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matrículas por departamento</w:t>
            </w:r>
          </w:p>
        </w:tc>
      </w:tr>
      <w:tr w:rsidR="00096D7C" w:rsidRPr="001E2730" w14:paraId="3DCC042B" w14:textId="77777777" w:rsidTr="008A7FF6">
        <w:trPr>
          <w:trHeight w:val="380"/>
        </w:trPr>
        <w:tc>
          <w:tcPr>
            <w:tcW w:w="2967" w:type="dxa"/>
            <w:vMerge/>
          </w:tcPr>
          <w:p w14:paraId="215F8C15" w14:textId="77777777" w:rsidR="00096D7C" w:rsidRPr="001E2730" w:rsidRDefault="00096D7C" w:rsidP="008A7FF6">
            <w:pPr>
              <w:spacing w:line="360" w:lineRule="auto"/>
              <w:textAlignment w:val="baseline"/>
              <w:rPr>
                <w:b/>
                <w:sz w:val="18"/>
                <w:szCs w:val="18"/>
              </w:rPr>
            </w:pPr>
          </w:p>
        </w:tc>
        <w:tc>
          <w:tcPr>
            <w:tcW w:w="430" w:type="dxa"/>
          </w:tcPr>
          <w:p w14:paraId="698DB926" w14:textId="1FDA7CB7"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7D04D77E" w14:textId="03FBD06A" w:rsidR="00096D7C"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que se actualiza el estado del registro de matrícula</w:t>
            </w:r>
          </w:p>
        </w:tc>
      </w:tr>
      <w:tr w:rsidR="00096D7C" w:rsidRPr="001E2730" w14:paraId="4F71CEDD" w14:textId="77777777" w:rsidTr="008A7FF6">
        <w:trPr>
          <w:trHeight w:val="380"/>
        </w:trPr>
        <w:tc>
          <w:tcPr>
            <w:tcW w:w="2967" w:type="dxa"/>
            <w:vMerge/>
          </w:tcPr>
          <w:p w14:paraId="7FB13863" w14:textId="77777777" w:rsidR="00096D7C" w:rsidRPr="001E2730" w:rsidRDefault="00096D7C" w:rsidP="008A7FF6">
            <w:pPr>
              <w:spacing w:line="360" w:lineRule="auto"/>
              <w:textAlignment w:val="baseline"/>
              <w:rPr>
                <w:b/>
                <w:sz w:val="18"/>
                <w:szCs w:val="18"/>
              </w:rPr>
            </w:pPr>
          </w:p>
        </w:tc>
        <w:tc>
          <w:tcPr>
            <w:tcW w:w="430" w:type="dxa"/>
          </w:tcPr>
          <w:p w14:paraId="4CCD2FE4" w14:textId="26D8AE6F"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76B31677" w14:textId="602710E9" w:rsidR="00096D7C"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que se elimina el estado de la matricula</w:t>
            </w:r>
          </w:p>
        </w:tc>
      </w:tr>
      <w:tr w:rsidR="00096D7C" w:rsidRPr="001E2730" w14:paraId="0CFA70E0" w14:textId="77777777" w:rsidTr="008A7FF6">
        <w:trPr>
          <w:trHeight w:val="380"/>
        </w:trPr>
        <w:tc>
          <w:tcPr>
            <w:tcW w:w="2967" w:type="dxa"/>
            <w:vMerge/>
          </w:tcPr>
          <w:p w14:paraId="520F2D86" w14:textId="77777777" w:rsidR="00096D7C" w:rsidRPr="001E2730" w:rsidRDefault="00096D7C" w:rsidP="008A7FF6">
            <w:pPr>
              <w:spacing w:line="360" w:lineRule="auto"/>
              <w:textAlignment w:val="baseline"/>
              <w:rPr>
                <w:b/>
                <w:sz w:val="18"/>
                <w:szCs w:val="18"/>
              </w:rPr>
            </w:pPr>
          </w:p>
        </w:tc>
        <w:tc>
          <w:tcPr>
            <w:tcW w:w="430" w:type="dxa"/>
          </w:tcPr>
          <w:p w14:paraId="2B525B00" w14:textId="12ABE287"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1179E95E" w14:textId="3A5B4E48" w:rsidR="00096D7C"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elimina los datos de una matrícula </w:t>
            </w:r>
          </w:p>
        </w:tc>
      </w:tr>
      <w:tr w:rsidR="00096D7C" w:rsidRPr="001E2730" w14:paraId="37F81E1B" w14:textId="77777777" w:rsidTr="008A7FF6">
        <w:trPr>
          <w:trHeight w:val="380"/>
        </w:trPr>
        <w:tc>
          <w:tcPr>
            <w:tcW w:w="2967" w:type="dxa"/>
            <w:vMerge/>
          </w:tcPr>
          <w:p w14:paraId="09F7A168" w14:textId="77777777" w:rsidR="00096D7C" w:rsidRPr="001E2730" w:rsidRDefault="00096D7C" w:rsidP="008A7FF6">
            <w:pPr>
              <w:spacing w:line="360" w:lineRule="auto"/>
              <w:textAlignment w:val="baseline"/>
              <w:rPr>
                <w:b/>
                <w:sz w:val="18"/>
                <w:szCs w:val="18"/>
              </w:rPr>
            </w:pPr>
          </w:p>
        </w:tc>
        <w:tc>
          <w:tcPr>
            <w:tcW w:w="430" w:type="dxa"/>
          </w:tcPr>
          <w:p w14:paraId="7BF7D46A" w14:textId="4311EABA"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6D9CEB34" w14:textId="3A01989C" w:rsidR="00096D7C"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que se devuelva el valor por defecto de la función reductora</w:t>
            </w:r>
          </w:p>
        </w:tc>
      </w:tr>
      <w:tr w:rsidR="00096D7C" w:rsidRPr="001E2730" w14:paraId="04E2B4D8" w14:textId="77777777" w:rsidTr="008A7FF6">
        <w:trPr>
          <w:trHeight w:val="380"/>
        </w:trPr>
        <w:tc>
          <w:tcPr>
            <w:tcW w:w="2967" w:type="dxa"/>
            <w:vMerge/>
          </w:tcPr>
          <w:p w14:paraId="232BFF0E" w14:textId="77777777" w:rsidR="00096D7C" w:rsidRPr="001E2730" w:rsidRDefault="00096D7C" w:rsidP="008A7FF6">
            <w:pPr>
              <w:spacing w:line="360" w:lineRule="auto"/>
              <w:textAlignment w:val="baseline"/>
              <w:rPr>
                <w:b/>
                <w:sz w:val="18"/>
                <w:szCs w:val="18"/>
              </w:rPr>
            </w:pPr>
          </w:p>
        </w:tc>
        <w:tc>
          <w:tcPr>
            <w:tcW w:w="430" w:type="dxa"/>
          </w:tcPr>
          <w:p w14:paraId="69E48C68" w14:textId="3476B810"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7FEB6731" w14:textId="44068B73" w:rsidR="00096D7C"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el array vacío de matrículas en un determinado departamento</w:t>
            </w:r>
          </w:p>
        </w:tc>
      </w:tr>
      <w:tr w:rsidR="00096D7C" w:rsidRPr="001E2730" w14:paraId="4EF4C348" w14:textId="77777777" w:rsidTr="008A7FF6">
        <w:trPr>
          <w:trHeight w:val="380"/>
        </w:trPr>
        <w:tc>
          <w:tcPr>
            <w:tcW w:w="2967" w:type="dxa"/>
            <w:vMerge/>
          </w:tcPr>
          <w:p w14:paraId="04959A28" w14:textId="77777777" w:rsidR="00096D7C" w:rsidRPr="001E2730" w:rsidRDefault="00096D7C" w:rsidP="008A7FF6">
            <w:pPr>
              <w:spacing w:line="360" w:lineRule="auto"/>
              <w:textAlignment w:val="baseline"/>
              <w:rPr>
                <w:b/>
                <w:sz w:val="18"/>
                <w:szCs w:val="18"/>
              </w:rPr>
            </w:pPr>
          </w:p>
        </w:tc>
        <w:tc>
          <w:tcPr>
            <w:tcW w:w="430" w:type="dxa"/>
          </w:tcPr>
          <w:p w14:paraId="7A47A4E7" w14:textId="4B0AE661"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298E30D9" w14:textId="5F8E401C" w:rsidR="00096D7C"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matrículas en un determinado departamento</w:t>
            </w:r>
          </w:p>
        </w:tc>
      </w:tr>
      <w:tr w:rsidR="00096D7C" w:rsidRPr="001E2730" w14:paraId="79099291" w14:textId="77777777" w:rsidTr="008A7FF6">
        <w:trPr>
          <w:trHeight w:val="380"/>
        </w:trPr>
        <w:tc>
          <w:tcPr>
            <w:tcW w:w="2967" w:type="dxa"/>
            <w:vMerge/>
          </w:tcPr>
          <w:p w14:paraId="56FA6A84" w14:textId="77777777" w:rsidR="00096D7C" w:rsidRPr="001E2730" w:rsidRDefault="00096D7C" w:rsidP="008A7FF6">
            <w:pPr>
              <w:spacing w:line="360" w:lineRule="auto"/>
              <w:textAlignment w:val="baseline"/>
              <w:rPr>
                <w:b/>
                <w:sz w:val="18"/>
                <w:szCs w:val="18"/>
              </w:rPr>
            </w:pPr>
          </w:p>
        </w:tc>
        <w:tc>
          <w:tcPr>
            <w:tcW w:w="430" w:type="dxa"/>
          </w:tcPr>
          <w:p w14:paraId="5FD5412A" w14:textId="300D32BE"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1331D01D" w14:textId="7417AB40" w:rsidR="00096D7C"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función reductora de actualizar datos de una matrícula</w:t>
            </w:r>
          </w:p>
        </w:tc>
      </w:tr>
      <w:tr w:rsidR="00096D7C" w:rsidRPr="001E2730" w14:paraId="32740629" w14:textId="77777777" w:rsidTr="008A7FF6">
        <w:trPr>
          <w:trHeight w:val="380"/>
        </w:trPr>
        <w:tc>
          <w:tcPr>
            <w:tcW w:w="2967" w:type="dxa"/>
            <w:vMerge/>
          </w:tcPr>
          <w:p w14:paraId="7C13563E" w14:textId="77777777" w:rsidR="00096D7C" w:rsidRPr="001E2730" w:rsidRDefault="00096D7C" w:rsidP="008A7FF6">
            <w:pPr>
              <w:spacing w:line="360" w:lineRule="auto"/>
              <w:textAlignment w:val="baseline"/>
              <w:rPr>
                <w:b/>
                <w:sz w:val="18"/>
                <w:szCs w:val="18"/>
              </w:rPr>
            </w:pPr>
          </w:p>
        </w:tc>
        <w:tc>
          <w:tcPr>
            <w:tcW w:w="430" w:type="dxa"/>
          </w:tcPr>
          <w:p w14:paraId="0CE08A87" w14:textId="37A147DF" w:rsidR="00096D7C" w:rsidRDefault="00096D7C" w:rsidP="008A7FF6">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1D2F1637" w14:textId="2923DDEC" w:rsidR="00096D7C" w:rsidRPr="001E2730" w:rsidRDefault="00096D7C"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ejecute la función reductora de eliminar datos de una matrícula </w:t>
            </w:r>
          </w:p>
        </w:tc>
      </w:tr>
      <w:tr w:rsidR="00096D7C" w:rsidRPr="001E2730" w14:paraId="4501D5E3" w14:textId="77777777" w:rsidTr="008A7FF6">
        <w:trPr>
          <w:trHeight w:val="242"/>
        </w:trPr>
        <w:tc>
          <w:tcPr>
            <w:tcW w:w="2967" w:type="dxa"/>
            <w:vMerge w:val="restart"/>
          </w:tcPr>
          <w:p w14:paraId="721BD33E" w14:textId="6FF0B819" w:rsidR="00096D7C" w:rsidRPr="001E2730" w:rsidRDefault="00F57BF5" w:rsidP="008A7FF6">
            <w:pPr>
              <w:spacing w:line="360" w:lineRule="auto"/>
              <w:textAlignment w:val="baseline"/>
              <w:rPr>
                <w:bCs/>
                <w:sz w:val="18"/>
                <w:szCs w:val="18"/>
                <w:bdr w:val="none" w:sz="0" w:space="0" w:color="auto" w:frame="1"/>
              </w:rPr>
            </w:pPr>
            <w:r w:rsidRPr="001E2730">
              <w:rPr>
                <w:b/>
                <w:sz w:val="18"/>
                <w:szCs w:val="18"/>
              </w:rPr>
              <w:t>HU</w:t>
            </w:r>
            <w:r>
              <w:rPr>
                <w:b/>
                <w:sz w:val="18"/>
                <w:szCs w:val="18"/>
              </w:rPr>
              <w:t xml:space="preserve">-20 </w:t>
            </w:r>
            <w:r w:rsidRPr="001E2730">
              <w:rPr>
                <w:bCs/>
                <w:sz w:val="18"/>
                <w:szCs w:val="18"/>
                <w:bdr w:val="none" w:sz="0" w:space="0" w:color="auto" w:frame="1"/>
              </w:rPr>
              <w:t>Ingresar una solicitud al departamento de Asesoría Vial</w:t>
            </w:r>
            <w:r>
              <w:rPr>
                <w:bCs/>
                <w:sz w:val="18"/>
                <w:szCs w:val="18"/>
                <w:bdr w:val="none" w:sz="0" w:space="0" w:color="auto" w:frame="1"/>
              </w:rPr>
              <w:t xml:space="preserve">. </w:t>
            </w:r>
            <w:r w:rsidRPr="001E2730">
              <w:rPr>
                <w:b/>
                <w:sz w:val="18"/>
                <w:szCs w:val="18"/>
              </w:rPr>
              <w:t>S</w:t>
            </w:r>
            <w:r>
              <w:rPr>
                <w:b/>
                <w:sz w:val="18"/>
                <w:szCs w:val="18"/>
              </w:rPr>
              <w:t>print 4</w:t>
            </w:r>
          </w:p>
        </w:tc>
        <w:tc>
          <w:tcPr>
            <w:tcW w:w="430" w:type="dxa"/>
          </w:tcPr>
          <w:p w14:paraId="3083ED75" w14:textId="0E6810B7" w:rsidR="009B6380" w:rsidRPr="001E2730" w:rsidRDefault="009B6380"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03965C3" w14:textId="6F89A579" w:rsidR="00096D7C" w:rsidRPr="001E2730" w:rsidRDefault="009B6380"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envíe el formulario sin datos nulos </w:t>
            </w:r>
          </w:p>
        </w:tc>
      </w:tr>
      <w:tr w:rsidR="009B6380" w:rsidRPr="001E2730" w14:paraId="1DD87A48" w14:textId="77777777" w:rsidTr="008A7FF6">
        <w:trPr>
          <w:trHeight w:val="242"/>
        </w:trPr>
        <w:tc>
          <w:tcPr>
            <w:tcW w:w="2967" w:type="dxa"/>
            <w:vMerge/>
          </w:tcPr>
          <w:p w14:paraId="7B47B832" w14:textId="77777777" w:rsidR="009B6380" w:rsidRPr="001E2730" w:rsidRDefault="009B6380" w:rsidP="008A7FF6">
            <w:pPr>
              <w:spacing w:line="360" w:lineRule="auto"/>
              <w:textAlignment w:val="baseline"/>
              <w:rPr>
                <w:b/>
                <w:sz w:val="18"/>
                <w:szCs w:val="18"/>
              </w:rPr>
            </w:pPr>
          </w:p>
        </w:tc>
        <w:tc>
          <w:tcPr>
            <w:tcW w:w="430" w:type="dxa"/>
          </w:tcPr>
          <w:p w14:paraId="09725519" w14:textId="1D43D8A1" w:rsidR="009B6380" w:rsidRDefault="009B6380"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237482C" w14:textId="7BB8FA69" w:rsidR="009B6380" w:rsidRDefault="009B6380"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envío de formulario de solicitud</w:t>
            </w:r>
          </w:p>
        </w:tc>
      </w:tr>
      <w:tr w:rsidR="00096D7C" w:rsidRPr="001E2730" w14:paraId="21F61ED5" w14:textId="77777777" w:rsidTr="008A7FF6">
        <w:trPr>
          <w:trHeight w:val="380"/>
        </w:trPr>
        <w:tc>
          <w:tcPr>
            <w:tcW w:w="2967" w:type="dxa"/>
            <w:vMerge/>
          </w:tcPr>
          <w:p w14:paraId="385AD4D1" w14:textId="77777777" w:rsidR="00096D7C" w:rsidRPr="001E2730" w:rsidRDefault="00096D7C" w:rsidP="008A7FF6">
            <w:pPr>
              <w:spacing w:line="360" w:lineRule="auto"/>
              <w:textAlignment w:val="baseline"/>
              <w:rPr>
                <w:bCs/>
                <w:sz w:val="18"/>
                <w:szCs w:val="18"/>
                <w:bdr w:val="none" w:sz="0" w:space="0" w:color="auto" w:frame="1"/>
              </w:rPr>
            </w:pPr>
          </w:p>
        </w:tc>
        <w:tc>
          <w:tcPr>
            <w:tcW w:w="430" w:type="dxa"/>
          </w:tcPr>
          <w:p w14:paraId="0FA33743" w14:textId="31F2809D" w:rsidR="00096D7C" w:rsidRPr="001E2730" w:rsidRDefault="009B6380"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38BB6F2" w14:textId="78654796" w:rsidR="00096D7C" w:rsidRPr="001E2730" w:rsidRDefault="009B6380" w:rsidP="008A7FF6">
            <w:pPr>
              <w:spacing w:line="360" w:lineRule="auto"/>
              <w:textAlignment w:val="baseline"/>
              <w:rPr>
                <w:bCs/>
                <w:sz w:val="18"/>
                <w:szCs w:val="18"/>
                <w:bdr w:val="none" w:sz="0" w:space="0" w:color="auto" w:frame="1"/>
              </w:rPr>
            </w:pPr>
            <w:r>
              <w:rPr>
                <w:bCs/>
                <w:sz w:val="18"/>
                <w:szCs w:val="18"/>
                <w:bdr w:val="none" w:sz="0" w:space="0" w:color="auto" w:frame="1"/>
              </w:rPr>
              <w:t>Verificar que se devuelva el estado de envío de la solicitud</w:t>
            </w:r>
          </w:p>
        </w:tc>
      </w:tr>
      <w:tr w:rsidR="00096D7C" w:rsidRPr="001E2730" w14:paraId="7307675A" w14:textId="77777777" w:rsidTr="008A7FF6">
        <w:trPr>
          <w:trHeight w:val="115"/>
        </w:trPr>
        <w:tc>
          <w:tcPr>
            <w:tcW w:w="2967" w:type="dxa"/>
            <w:vMerge w:val="restart"/>
          </w:tcPr>
          <w:p w14:paraId="635729EC" w14:textId="52D8505F" w:rsidR="00096D7C" w:rsidRPr="001E2730" w:rsidRDefault="00F57BF5" w:rsidP="008A7FF6">
            <w:pPr>
              <w:spacing w:line="360" w:lineRule="auto"/>
              <w:textAlignment w:val="baseline"/>
              <w:rPr>
                <w:bCs/>
                <w:sz w:val="18"/>
                <w:szCs w:val="18"/>
                <w:bdr w:val="none" w:sz="0" w:space="0" w:color="auto" w:frame="1"/>
              </w:rPr>
            </w:pPr>
            <w:bookmarkStart w:id="215" w:name="_Hlk73390361"/>
            <w:r w:rsidRPr="001E2730">
              <w:rPr>
                <w:b/>
                <w:sz w:val="18"/>
                <w:szCs w:val="18"/>
              </w:rPr>
              <w:t>HU</w:t>
            </w:r>
            <w:r>
              <w:rPr>
                <w:b/>
                <w:sz w:val="18"/>
                <w:szCs w:val="18"/>
              </w:rPr>
              <w:t xml:space="preserve">-21 </w:t>
            </w:r>
            <w:r w:rsidRPr="001E2730">
              <w:rPr>
                <w:bCs/>
                <w:sz w:val="18"/>
                <w:szCs w:val="18"/>
                <w:bdr w:val="none" w:sz="0" w:space="0" w:color="auto" w:frame="1"/>
              </w:rPr>
              <w:t>Modificar una solicitud al departamento de Asesoría Vial</w:t>
            </w:r>
            <w:bookmarkEnd w:id="215"/>
            <w:r>
              <w:rPr>
                <w:bCs/>
                <w:sz w:val="18"/>
                <w:szCs w:val="18"/>
                <w:bdr w:val="none" w:sz="0" w:space="0" w:color="auto" w:frame="1"/>
              </w:rPr>
              <w:t>.</w:t>
            </w:r>
            <w:r w:rsidRPr="001E2730">
              <w:rPr>
                <w:b/>
                <w:sz w:val="18"/>
                <w:szCs w:val="18"/>
              </w:rPr>
              <w:t xml:space="preserve"> S</w:t>
            </w:r>
            <w:r>
              <w:rPr>
                <w:b/>
                <w:sz w:val="18"/>
                <w:szCs w:val="18"/>
              </w:rPr>
              <w:t>print 4</w:t>
            </w:r>
          </w:p>
        </w:tc>
        <w:tc>
          <w:tcPr>
            <w:tcW w:w="430" w:type="dxa"/>
          </w:tcPr>
          <w:p w14:paraId="21F01F46" w14:textId="2623DB67" w:rsidR="00096D7C" w:rsidRPr="001E2730" w:rsidRDefault="009B6380"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3EC806C" w14:textId="1BD3F834" w:rsidR="00096D7C" w:rsidRPr="001E2730" w:rsidRDefault="009B6380"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an las acciones correspondiente para la actualización de los datos de la solicitud</w:t>
            </w:r>
          </w:p>
        </w:tc>
      </w:tr>
      <w:tr w:rsidR="00096D7C" w:rsidRPr="001E2730" w14:paraId="5C4C0696" w14:textId="77777777" w:rsidTr="008A7FF6">
        <w:trPr>
          <w:trHeight w:val="288"/>
        </w:trPr>
        <w:tc>
          <w:tcPr>
            <w:tcW w:w="2967" w:type="dxa"/>
            <w:vMerge/>
          </w:tcPr>
          <w:p w14:paraId="42421720" w14:textId="77777777" w:rsidR="00096D7C" w:rsidRPr="001E2730" w:rsidRDefault="00096D7C" w:rsidP="008A7FF6">
            <w:pPr>
              <w:spacing w:line="360" w:lineRule="auto"/>
              <w:textAlignment w:val="baseline"/>
              <w:rPr>
                <w:bCs/>
                <w:sz w:val="18"/>
                <w:szCs w:val="18"/>
                <w:bdr w:val="none" w:sz="0" w:space="0" w:color="auto" w:frame="1"/>
              </w:rPr>
            </w:pPr>
          </w:p>
        </w:tc>
        <w:tc>
          <w:tcPr>
            <w:tcW w:w="430" w:type="dxa"/>
          </w:tcPr>
          <w:p w14:paraId="7C7E0AA7" w14:textId="004613F0" w:rsidR="00096D7C" w:rsidRPr="001E2730" w:rsidRDefault="009B6380"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A6B9551" w14:textId="2D785E8E" w:rsidR="00096D7C" w:rsidRPr="001E2730" w:rsidRDefault="009B6380" w:rsidP="008A7FF6">
            <w:pPr>
              <w:spacing w:line="360" w:lineRule="auto"/>
              <w:textAlignment w:val="baseline"/>
              <w:rPr>
                <w:bCs/>
                <w:sz w:val="18"/>
                <w:szCs w:val="18"/>
                <w:bdr w:val="none" w:sz="0" w:space="0" w:color="auto" w:frame="1"/>
              </w:rPr>
            </w:pPr>
            <w:r>
              <w:rPr>
                <w:bCs/>
                <w:sz w:val="18"/>
                <w:szCs w:val="18"/>
                <w:bdr w:val="none" w:sz="0" w:space="0" w:color="auto" w:frame="1"/>
              </w:rPr>
              <w:t>Verificar que se actualiza los datos de la solicitud</w:t>
            </w:r>
          </w:p>
        </w:tc>
      </w:tr>
      <w:tr w:rsidR="00096D7C" w:rsidRPr="001E2730" w14:paraId="0CECC4CB" w14:textId="77777777" w:rsidTr="008A7FF6">
        <w:trPr>
          <w:trHeight w:val="346"/>
        </w:trPr>
        <w:tc>
          <w:tcPr>
            <w:tcW w:w="2967" w:type="dxa"/>
            <w:vMerge w:val="restart"/>
          </w:tcPr>
          <w:p w14:paraId="466E28F0" w14:textId="67E04C2F" w:rsidR="00096D7C" w:rsidRPr="001E2730" w:rsidRDefault="00096D7C" w:rsidP="008A7FF6">
            <w:pPr>
              <w:spacing w:line="360" w:lineRule="auto"/>
              <w:textAlignment w:val="baseline"/>
              <w:rPr>
                <w:bCs/>
                <w:sz w:val="18"/>
                <w:szCs w:val="18"/>
                <w:bdr w:val="none" w:sz="0" w:space="0" w:color="auto" w:frame="1"/>
              </w:rPr>
            </w:pPr>
            <w:bookmarkStart w:id="216" w:name="_Hlk73394365"/>
            <w:r w:rsidRPr="001E2730">
              <w:rPr>
                <w:b/>
                <w:sz w:val="18"/>
                <w:szCs w:val="18"/>
              </w:rPr>
              <w:t>HU</w:t>
            </w:r>
            <w:r>
              <w:rPr>
                <w:b/>
                <w:sz w:val="18"/>
                <w:szCs w:val="18"/>
              </w:rPr>
              <w:t xml:space="preserve">-22 </w:t>
            </w:r>
            <w:r w:rsidRPr="001E2730">
              <w:rPr>
                <w:bCs/>
                <w:sz w:val="18"/>
                <w:szCs w:val="18"/>
                <w:bdr w:val="none" w:sz="0" w:space="0" w:color="auto" w:frame="1"/>
              </w:rPr>
              <w:t>Eliminar una solicitud al departamento de Asesoría Vial</w:t>
            </w:r>
            <w:bookmarkEnd w:id="216"/>
            <w:r>
              <w:rPr>
                <w:bCs/>
                <w:sz w:val="18"/>
                <w:szCs w:val="18"/>
                <w:bdr w:val="none" w:sz="0" w:space="0" w:color="auto" w:frame="1"/>
              </w:rPr>
              <w:t xml:space="preserve">. </w:t>
            </w:r>
            <w:r w:rsidRPr="001E2730">
              <w:rPr>
                <w:b/>
                <w:sz w:val="18"/>
                <w:szCs w:val="18"/>
              </w:rPr>
              <w:t>S</w:t>
            </w:r>
            <w:r>
              <w:rPr>
                <w:b/>
                <w:sz w:val="18"/>
                <w:szCs w:val="18"/>
              </w:rPr>
              <w:t>print 5</w:t>
            </w:r>
          </w:p>
        </w:tc>
        <w:tc>
          <w:tcPr>
            <w:tcW w:w="430" w:type="dxa"/>
          </w:tcPr>
          <w:p w14:paraId="0B255343" w14:textId="14975C98" w:rsidR="00096D7C" w:rsidRPr="001E2730" w:rsidRDefault="00F57BF5"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1F7DD2D" w14:textId="36A03B05" w:rsidR="00096D7C" w:rsidRPr="001E2730" w:rsidRDefault="00F57BF5"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 al momento de eliminar una solicitud</w:t>
            </w:r>
          </w:p>
        </w:tc>
      </w:tr>
      <w:tr w:rsidR="00F57BF5" w:rsidRPr="001E2730" w14:paraId="3485B710" w14:textId="77777777" w:rsidTr="008A7FF6">
        <w:trPr>
          <w:trHeight w:val="346"/>
        </w:trPr>
        <w:tc>
          <w:tcPr>
            <w:tcW w:w="2967" w:type="dxa"/>
            <w:vMerge/>
          </w:tcPr>
          <w:p w14:paraId="0B4171E3" w14:textId="77777777" w:rsidR="00F57BF5" w:rsidRPr="001E2730" w:rsidRDefault="00F57BF5" w:rsidP="008A7FF6">
            <w:pPr>
              <w:spacing w:line="360" w:lineRule="auto"/>
              <w:textAlignment w:val="baseline"/>
              <w:rPr>
                <w:b/>
                <w:sz w:val="18"/>
                <w:szCs w:val="18"/>
              </w:rPr>
            </w:pPr>
          </w:p>
        </w:tc>
        <w:tc>
          <w:tcPr>
            <w:tcW w:w="430" w:type="dxa"/>
          </w:tcPr>
          <w:p w14:paraId="68BABA00" w14:textId="20623238" w:rsidR="00F57BF5" w:rsidRPr="001E2730" w:rsidRDefault="00F57BF5"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5E7E761A" w14:textId="5A899F69" w:rsidR="00F57BF5" w:rsidRPr="001E2730" w:rsidRDefault="00F57BF5"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eliminar una solicitud</w:t>
            </w:r>
          </w:p>
        </w:tc>
      </w:tr>
      <w:tr w:rsidR="00F57BF5" w:rsidRPr="001E2730" w14:paraId="4A532EA6" w14:textId="77777777" w:rsidTr="008A7FF6">
        <w:trPr>
          <w:trHeight w:val="346"/>
        </w:trPr>
        <w:tc>
          <w:tcPr>
            <w:tcW w:w="2967" w:type="dxa"/>
            <w:vMerge/>
          </w:tcPr>
          <w:p w14:paraId="28486BE7" w14:textId="77777777" w:rsidR="00F57BF5" w:rsidRPr="001E2730" w:rsidRDefault="00F57BF5" w:rsidP="008A7FF6">
            <w:pPr>
              <w:spacing w:line="360" w:lineRule="auto"/>
              <w:textAlignment w:val="baseline"/>
              <w:rPr>
                <w:b/>
                <w:sz w:val="18"/>
                <w:szCs w:val="18"/>
              </w:rPr>
            </w:pPr>
          </w:p>
        </w:tc>
        <w:tc>
          <w:tcPr>
            <w:tcW w:w="430" w:type="dxa"/>
          </w:tcPr>
          <w:p w14:paraId="7D604140" w14:textId="34128E13" w:rsidR="00F57BF5" w:rsidRPr="001E2730" w:rsidRDefault="00F57BF5"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70B42743" w14:textId="11DB9CB3" w:rsidR="00F57BF5" w:rsidRPr="001E2730" w:rsidRDefault="00F57BF5"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devuelva el estado de </w:t>
            </w:r>
            <w:r w:rsidR="00DA6ED2">
              <w:rPr>
                <w:bCs/>
                <w:sz w:val="18"/>
                <w:szCs w:val="18"/>
                <w:bdr w:val="none" w:sz="0" w:space="0" w:color="auto" w:frame="1"/>
              </w:rPr>
              <w:t>eliminar una solicitud</w:t>
            </w:r>
          </w:p>
        </w:tc>
      </w:tr>
      <w:tr w:rsidR="00096D7C" w:rsidRPr="001E2730" w14:paraId="35CF74AF" w14:textId="77777777" w:rsidTr="008A7FF6">
        <w:trPr>
          <w:trHeight w:val="162"/>
        </w:trPr>
        <w:tc>
          <w:tcPr>
            <w:tcW w:w="2967" w:type="dxa"/>
            <w:vMerge w:val="restart"/>
          </w:tcPr>
          <w:p w14:paraId="25D0468E" w14:textId="77777777" w:rsidR="00096D7C" w:rsidRDefault="00096D7C" w:rsidP="008A7FF6">
            <w:pPr>
              <w:spacing w:line="360" w:lineRule="auto"/>
              <w:textAlignment w:val="baseline"/>
              <w:rPr>
                <w:b/>
                <w:sz w:val="18"/>
                <w:szCs w:val="18"/>
              </w:rPr>
            </w:pPr>
            <w:r w:rsidRPr="001E2730">
              <w:rPr>
                <w:b/>
                <w:sz w:val="18"/>
                <w:szCs w:val="18"/>
              </w:rPr>
              <w:t>HU</w:t>
            </w:r>
            <w:r>
              <w:rPr>
                <w:b/>
                <w:sz w:val="18"/>
                <w:szCs w:val="18"/>
              </w:rPr>
              <w:t xml:space="preserve">-23 </w:t>
            </w:r>
            <w:r w:rsidRPr="001E2730">
              <w:rPr>
                <w:bCs/>
                <w:sz w:val="18"/>
                <w:szCs w:val="18"/>
                <w:bdr w:val="none" w:sz="0" w:space="0" w:color="auto" w:frame="1"/>
              </w:rPr>
              <w:t>Listar las solicitudes al departamento de Asesoría Vial</w:t>
            </w:r>
            <w:r>
              <w:rPr>
                <w:bCs/>
                <w:sz w:val="18"/>
                <w:szCs w:val="18"/>
                <w:bdr w:val="none" w:sz="0" w:space="0" w:color="auto" w:frame="1"/>
              </w:rPr>
              <w:t xml:space="preserve">. </w:t>
            </w:r>
            <w:r w:rsidRPr="001E2730">
              <w:rPr>
                <w:b/>
                <w:sz w:val="18"/>
                <w:szCs w:val="18"/>
              </w:rPr>
              <w:t>S</w:t>
            </w:r>
            <w:r>
              <w:rPr>
                <w:b/>
                <w:sz w:val="18"/>
                <w:szCs w:val="18"/>
              </w:rPr>
              <w:t>print 5</w:t>
            </w:r>
          </w:p>
          <w:p w14:paraId="0EA30701" w14:textId="3D4A436D" w:rsidR="00DA6ED2" w:rsidRPr="001E2730" w:rsidRDefault="00DA6ED2" w:rsidP="008A7FF6">
            <w:pPr>
              <w:spacing w:line="360" w:lineRule="auto"/>
              <w:textAlignment w:val="baseline"/>
              <w:rPr>
                <w:bCs/>
                <w:sz w:val="18"/>
                <w:szCs w:val="18"/>
                <w:bdr w:val="none" w:sz="0" w:space="0" w:color="auto" w:frame="1"/>
              </w:rPr>
            </w:pPr>
            <w:bookmarkStart w:id="217" w:name="_Hlk73425860"/>
            <w:r w:rsidRPr="001E2730">
              <w:rPr>
                <w:b/>
                <w:sz w:val="18"/>
                <w:szCs w:val="18"/>
              </w:rPr>
              <w:t>HU</w:t>
            </w:r>
            <w:r>
              <w:rPr>
                <w:b/>
                <w:sz w:val="18"/>
                <w:szCs w:val="18"/>
              </w:rPr>
              <w:t xml:space="preserve">-24 </w:t>
            </w:r>
            <w:r w:rsidRPr="001E2730">
              <w:rPr>
                <w:bCs/>
                <w:sz w:val="18"/>
                <w:szCs w:val="18"/>
                <w:bdr w:val="none" w:sz="0" w:space="0" w:color="auto" w:frame="1"/>
              </w:rPr>
              <w:t>Buscar una solicitud del departamento de Asesoría Vial</w:t>
            </w:r>
            <w:bookmarkEnd w:id="217"/>
            <w:r>
              <w:rPr>
                <w:bCs/>
                <w:sz w:val="18"/>
                <w:szCs w:val="18"/>
                <w:bdr w:val="none" w:sz="0" w:space="0" w:color="auto" w:frame="1"/>
              </w:rPr>
              <w:t xml:space="preserve">. </w:t>
            </w:r>
            <w:r w:rsidRPr="001E2730">
              <w:rPr>
                <w:b/>
                <w:sz w:val="18"/>
                <w:szCs w:val="18"/>
              </w:rPr>
              <w:t>S</w:t>
            </w:r>
            <w:r>
              <w:rPr>
                <w:b/>
                <w:sz w:val="18"/>
                <w:szCs w:val="18"/>
              </w:rPr>
              <w:t>print 5</w:t>
            </w:r>
          </w:p>
        </w:tc>
        <w:tc>
          <w:tcPr>
            <w:tcW w:w="430" w:type="dxa"/>
          </w:tcPr>
          <w:p w14:paraId="1F5064D7" w14:textId="6127FCB4" w:rsidR="00096D7C" w:rsidRPr="001E2730" w:rsidRDefault="00DA6ED2"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6A395DC6" w14:textId="1B72F884" w:rsidR="00096D7C" w:rsidRPr="001E2730" w:rsidRDefault="00F53790"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w:t>
            </w:r>
          </w:p>
        </w:tc>
      </w:tr>
      <w:tr w:rsidR="00096D7C" w:rsidRPr="001E2730" w14:paraId="1E393F64" w14:textId="77777777" w:rsidTr="008A7FF6">
        <w:trPr>
          <w:trHeight w:val="230"/>
        </w:trPr>
        <w:tc>
          <w:tcPr>
            <w:tcW w:w="2967" w:type="dxa"/>
            <w:vMerge/>
          </w:tcPr>
          <w:p w14:paraId="15576F63" w14:textId="77777777" w:rsidR="00096D7C" w:rsidRPr="001E2730" w:rsidRDefault="00096D7C" w:rsidP="008A7FF6">
            <w:pPr>
              <w:spacing w:line="360" w:lineRule="auto"/>
              <w:textAlignment w:val="baseline"/>
              <w:rPr>
                <w:bCs/>
                <w:sz w:val="18"/>
                <w:szCs w:val="18"/>
                <w:bdr w:val="none" w:sz="0" w:space="0" w:color="auto" w:frame="1"/>
              </w:rPr>
            </w:pPr>
          </w:p>
        </w:tc>
        <w:tc>
          <w:tcPr>
            <w:tcW w:w="430" w:type="dxa"/>
          </w:tcPr>
          <w:p w14:paraId="5658F491" w14:textId="71FCAEFE" w:rsidR="00096D7C" w:rsidRPr="001E2730" w:rsidRDefault="00DA6ED2"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DAB4315" w14:textId="6E135C29" w:rsidR="00096D7C" w:rsidRPr="001E2730" w:rsidRDefault="007E4EBB"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solicitudes enviadas</w:t>
            </w:r>
          </w:p>
        </w:tc>
      </w:tr>
      <w:tr w:rsidR="00DA6ED2" w:rsidRPr="001E2730" w14:paraId="2B60CA10" w14:textId="77777777" w:rsidTr="008A7FF6">
        <w:trPr>
          <w:trHeight w:val="230"/>
        </w:trPr>
        <w:tc>
          <w:tcPr>
            <w:tcW w:w="2967" w:type="dxa"/>
            <w:vMerge/>
          </w:tcPr>
          <w:p w14:paraId="7EAAC108" w14:textId="77777777" w:rsidR="00DA6ED2" w:rsidRPr="001E2730" w:rsidRDefault="00DA6ED2" w:rsidP="008A7FF6">
            <w:pPr>
              <w:spacing w:line="360" w:lineRule="auto"/>
              <w:textAlignment w:val="baseline"/>
              <w:rPr>
                <w:bCs/>
                <w:sz w:val="18"/>
                <w:szCs w:val="18"/>
                <w:bdr w:val="none" w:sz="0" w:space="0" w:color="auto" w:frame="1"/>
              </w:rPr>
            </w:pPr>
          </w:p>
        </w:tc>
        <w:tc>
          <w:tcPr>
            <w:tcW w:w="430" w:type="dxa"/>
          </w:tcPr>
          <w:p w14:paraId="77BC3967" w14:textId="089BEC1C" w:rsidR="00DA6ED2" w:rsidRDefault="007E4EBB"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AF31B08" w14:textId="2B25842D" w:rsidR="00DA6ED2" w:rsidRPr="001E2730" w:rsidRDefault="007E4EBB" w:rsidP="008A7FF6">
            <w:pPr>
              <w:spacing w:line="360" w:lineRule="auto"/>
              <w:textAlignment w:val="baseline"/>
              <w:rPr>
                <w:bCs/>
                <w:sz w:val="18"/>
                <w:szCs w:val="18"/>
                <w:bdr w:val="none" w:sz="0" w:space="0" w:color="auto" w:frame="1"/>
              </w:rPr>
            </w:pPr>
            <w:r>
              <w:rPr>
                <w:bCs/>
                <w:sz w:val="18"/>
                <w:szCs w:val="18"/>
                <w:bdr w:val="none" w:sz="0" w:space="0" w:color="auto" w:frame="1"/>
              </w:rPr>
              <w:t>Verificar el estado por defecto de la función reductora</w:t>
            </w:r>
          </w:p>
        </w:tc>
      </w:tr>
      <w:tr w:rsidR="00DA6ED2" w:rsidRPr="001E2730" w14:paraId="2145486C" w14:textId="77777777" w:rsidTr="008A7FF6">
        <w:trPr>
          <w:trHeight w:val="230"/>
        </w:trPr>
        <w:tc>
          <w:tcPr>
            <w:tcW w:w="2967" w:type="dxa"/>
            <w:vMerge/>
          </w:tcPr>
          <w:p w14:paraId="7EF1A228" w14:textId="77777777" w:rsidR="00DA6ED2" w:rsidRPr="001E2730" w:rsidRDefault="00DA6ED2" w:rsidP="008A7FF6">
            <w:pPr>
              <w:spacing w:line="360" w:lineRule="auto"/>
              <w:textAlignment w:val="baseline"/>
              <w:rPr>
                <w:bCs/>
                <w:sz w:val="18"/>
                <w:szCs w:val="18"/>
                <w:bdr w:val="none" w:sz="0" w:space="0" w:color="auto" w:frame="1"/>
              </w:rPr>
            </w:pPr>
          </w:p>
        </w:tc>
        <w:tc>
          <w:tcPr>
            <w:tcW w:w="430" w:type="dxa"/>
          </w:tcPr>
          <w:p w14:paraId="16E6DB6F" w14:textId="6C1F0BF1" w:rsidR="00DA6ED2" w:rsidRDefault="007E4EBB" w:rsidP="008A7FF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317CF164" w14:textId="05C2090F" w:rsidR="00DA6ED2" w:rsidRPr="001E2730" w:rsidRDefault="007E4EBB"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el arreglo vacío de las solicitudes enviadas </w:t>
            </w:r>
          </w:p>
        </w:tc>
      </w:tr>
      <w:tr w:rsidR="00DA6ED2" w:rsidRPr="001E2730" w14:paraId="66CDE1FA" w14:textId="77777777" w:rsidTr="008A7FF6">
        <w:trPr>
          <w:trHeight w:val="230"/>
        </w:trPr>
        <w:tc>
          <w:tcPr>
            <w:tcW w:w="2967" w:type="dxa"/>
            <w:vMerge/>
          </w:tcPr>
          <w:p w14:paraId="0E160E28" w14:textId="77777777" w:rsidR="00DA6ED2" w:rsidRPr="001E2730" w:rsidRDefault="00DA6ED2" w:rsidP="008A7FF6">
            <w:pPr>
              <w:spacing w:line="360" w:lineRule="auto"/>
              <w:textAlignment w:val="baseline"/>
              <w:rPr>
                <w:bCs/>
                <w:sz w:val="18"/>
                <w:szCs w:val="18"/>
                <w:bdr w:val="none" w:sz="0" w:space="0" w:color="auto" w:frame="1"/>
              </w:rPr>
            </w:pPr>
          </w:p>
        </w:tc>
        <w:tc>
          <w:tcPr>
            <w:tcW w:w="430" w:type="dxa"/>
          </w:tcPr>
          <w:p w14:paraId="7F29DCFC" w14:textId="3C612AFB" w:rsidR="00DA6ED2" w:rsidRDefault="007E4EBB" w:rsidP="008A7FF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040FA231" w14:textId="4C54BF31" w:rsidR="00DA6ED2" w:rsidRPr="001E2730" w:rsidRDefault="007E4EBB"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solicitudes enviadas</w:t>
            </w:r>
          </w:p>
        </w:tc>
      </w:tr>
      <w:tr w:rsidR="00DA6ED2" w:rsidRPr="001E2730" w14:paraId="533627A4" w14:textId="77777777" w:rsidTr="008A7FF6">
        <w:trPr>
          <w:trHeight w:val="230"/>
        </w:trPr>
        <w:tc>
          <w:tcPr>
            <w:tcW w:w="2967" w:type="dxa"/>
            <w:vMerge/>
          </w:tcPr>
          <w:p w14:paraId="32BAC9E5" w14:textId="77777777" w:rsidR="00DA6ED2" w:rsidRPr="001E2730" w:rsidRDefault="00DA6ED2" w:rsidP="008A7FF6">
            <w:pPr>
              <w:spacing w:line="360" w:lineRule="auto"/>
              <w:textAlignment w:val="baseline"/>
              <w:rPr>
                <w:bCs/>
                <w:sz w:val="18"/>
                <w:szCs w:val="18"/>
                <w:bdr w:val="none" w:sz="0" w:space="0" w:color="auto" w:frame="1"/>
              </w:rPr>
            </w:pPr>
          </w:p>
        </w:tc>
        <w:tc>
          <w:tcPr>
            <w:tcW w:w="430" w:type="dxa"/>
          </w:tcPr>
          <w:p w14:paraId="42E0368D" w14:textId="25F99950" w:rsidR="00DA6ED2" w:rsidRDefault="007E4EBB" w:rsidP="008A7FF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2E998954" w14:textId="4B4DDE42" w:rsidR="00DA6ED2" w:rsidRPr="001E2730" w:rsidRDefault="007E4EBB"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eliminar una solicitud enviada</w:t>
            </w:r>
          </w:p>
        </w:tc>
      </w:tr>
      <w:tr w:rsidR="00DA6ED2" w:rsidRPr="001E2730" w14:paraId="5DFF9429" w14:textId="77777777" w:rsidTr="008A7FF6">
        <w:trPr>
          <w:trHeight w:val="230"/>
        </w:trPr>
        <w:tc>
          <w:tcPr>
            <w:tcW w:w="2967" w:type="dxa"/>
            <w:vMerge/>
          </w:tcPr>
          <w:p w14:paraId="1E1BFA30" w14:textId="77777777" w:rsidR="00DA6ED2" w:rsidRPr="001E2730" w:rsidRDefault="00DA6ED2" w:rsidP="008A7FF6">
            <w:pPr>
              <w:spacing w:line="360" w:lineRule="auto"/>
              <w:textAlignment w:val="baseline"/>
              <w:rPr>
                <w:bCs/>
                <w:sz w:val="18"/>
                <w:szCs w:val="18"/>
                <w:bdr w:val="none" w:sz="0" w:space="0" w:color="auto" w:frame="1"/>
              </w:rPr>
            </w:pPr>
          </w:p>
        </w:tc>
        <w:tc>
          <w:tcPr>
            <w:tcW w:w="430" w:type="dxa"/>
          </w:tcPr>
          <w:p w14:paraId="3259B737" w14:textId="57A30423" w:rsidR="00DA6ED2" w:rsidRDefault="007E4EBB" w:rsidP="008A7FF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36D6802A" w14:textId="0E2260D6" w:rsidR="00DA6ED2" w:rsidRPr="001E2730" w:rsidRDefault="007E4EBB"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modificar una solicitud enviada</w:t>
            </w:r>
          </w:p>
        </w:tc>
      </w:tr>
      <w:tr w:rsidR="007E4EBB" w:rsidRPr="001E2730" w14:paraId="14F532AC" w14:textId="77777777" w:rsidTr="008A7FF6">
        <w:trPr>
          <w:trHeight w:val="295"/>
        </w:trPr>
        <w:tc>
          <w:tcPr>
            <w:tcW w:w="2967" w:type="dxa"/>
            <w:vMerge w:val="restart"/>
          </w:tcPr>
          <w:p w14:paraId="105D1107" w14:textId="6B126DE4" w:rsidR="007E4EBB" w:rsidRPr="001E2730" w:rsidRDefault="007E4EBB" w:rsidP="008A7FF6">
            <w:pPr>
              <w:spacing w:line="360" w:lineRule="auto"/>
              <w:textAlignment w:val="baseline"/>
              <w:rPr>
                <w:bCs/>
                <w:sz w:val="18"/>
                <w:szCs w:val="18"/>
                <w:bdr w:val="none" w:sz="0" w:space="0" w:color="auto" w:frame="1"/>
                <w:lang w:val="es-EC"/>
              </w:rPr>
            </w:pPr>
            <w:r w:rsidRPr="001E2730">
              <w:rPr>
                <w:b/>
                <w:sz w:val="18"/>
                <w:szCs w:val="18"/>
              </w:rPr>
              <w:t>HU</w:t>
            </w:r>
            <w:r>
              <w:rPr>
                <w:b/>
                <w:sz w:val="18"/>
                <w:szCs w:val="18"/>
              </w:rPr>
              <w:t xml:space="preserve">-25 </w:t>
            </w:r>
            <w:r w:rsidRPr="001E2730">
              <w:rPr>
                <w:bCs/>
                <w:sz w:val="18"/>
                <w:szCs w:val="18"/>
                <w:bdr w:val="none" w:sz="0" w:space="0" w:color="auto" w:frame="1"/>
                <w:lang w:val="es-419"/>
              </w:rPr>
              <w:t>Listar los vehículos de la institución</w:t>
            </w:r>
            <w:r>
              <w:rPr>
                <w:bCs/>
                <w:sz w:val="18"/>
                <w:szCs w:val="18"/>
                <w:bdr w:val="none" w:sz="0" w:space="0" w:color="auto" w:frame="1"/>
                <w:lang w:val="es-419"/>
              </w:rPr>
              <w:t xml:space="preserve">. </w:t>
            </w:r>
            <w:r w:rsidRPr="001E2730">
              <w:rPr>
                <w:b/>
                <w:sz w:val="18"/>
                <w:szCs w:val="18"/>
              </w:rPr>
              <w:t>S</w:t>
            </w:r>
            <w:r>
              <w:rPr>
                <w:b/>
                <w:sz w:val="18"/>
                <w:szCs w:val="18"/>
              </w:rPr>
              <w:t>print 5</w:t>
            </w:r>
          </w:p>
        </w:tc>
        <w:tc>
          <w:tcPr>
            <w:tcW w:w="430" w:type="dxa"/>
          </w:tcPr>
          <w:p w14:paraId="5D62FEED" w14:textId="267679D5" w:rsidR="007E4EBB" w:rsidRPr="001E2730" w:rsidRDefault="007E4EBB"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9DAAB94" w14:textId="711461C1" w:rsidR="007E4EBB" w:rsidRPr="001E2730" w:rsidRDefault="007E4EBB"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de vehículos que posee la institución</w:t>
            </w:r>
          </w:p>
        </w:tc>
      </w:tr>
      <w:tr w:rsidR="007E4EBB" w:rsidRPr="001E2730" w14:paraId="1271E1F5" w14:textId="77777777" w:rsidTr="008A7FF6">
        <w:trPr>
          <w:trHeight w:val="295"/>
        </w:trPr>
        <w:tc>
          <w:tcPr>
            <w:tcW w:w="2967" w:type="dxa"/>
            <w:vMerge/>
          </w:tcPr>
          <w:p w14:paraId="08BBC132" w14:textId="77777777" w:rsidR="007E4EBB" w:rsidRPr="001E2730" w:rsidRDefault="007E4EBB" w:rsidP="008A7FF6">
            <w:pPr>
              <w:spacing w:line="360" w:lineRule="auto"/>
              <w:textAlignment w:val="baseline"/>
              <w:rPr>
                <w:b/>
                <w:sz w:val="18"/>
                <w:szCs w:val="18"/>
              </w:rPr>
            </w:pPr>
          </w:p>
        </w:tc>
        <w:tc>
          <w:tcPr>
            <w:tcW w:w="430" w:type="dxa"/>
          </w:tcPr>
          <w:p w14:paraId="25EF528A" w14:textId="311CFC2B" w:rsidR="007E4EBB" w:rsidRPr="001E2730" w:rsidRDefault="007E4EBB"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693E3486" w14:textId="19A5BED2" w:rsidR="007E4EBB" w:rsidRPr="001E2730" w:rsidRDefault="008A7FF6"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vehículos de la institución</w:t>
            </w:r>
          </w:p>
        </w:tc>
      </w:tr>
      <w:tr w:rsidR="007E4EBB" w:rsidRPr="001E2730" w14:paraId="414CE3D3" w14:textId="77777777" w:rsidTr="008A7FF6">
        <w:trPr>
          <w:trHeight w:val="295"/>
        </w:trPr>
        <w:tc>
          <w:tcPr>
            <w:tcW w:w="2967" w:type="dxa"/>
            <w:vMerge/>
          </w:tcPr>
          <w:p w14:paraId="19A80A86" w14:textId="77777777" w:rsidR="007E4EBB" w:rsidRPr="001E2730" w:rsidRDefault="007E4EBB" w:rsidP="008A7FF6">
            <w:pPr>
              <w:spacing w:line="360" w:lineRule="auto"/>
              <w:textAlignment w:val="baseline"/>
              <w:rPr>
                <w:b/>
                <w:sz w:val="18"/>
                <w:szCs w:val="18"/>
              </w:rPr>
            </w:pPr>
          </w:p>
        </w:tc>
        <w:tc>
          <w:tcPr>
            <w:tcW w:w="430" w:type="dxa"/>
          </w:tcPr>
          <w:p w14:paraId="5EA864FC" w14:textId="08A1CB3D" w:rsidR="007E4EBB" w:rsidRPr="001E2730" w:rsidRDefault="007E4EBB"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7D36FB20" w14:textId="4E482F69" w:rsidR="007E4EBB" w:rsidRPr="001E2730" w:rsidRDefault="007E4EBB"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 para el listado de vehículos</w:t>
            </w:r>
          </w:p>
        </w:tc>
      </w:tr>
      <w:tr w:rsidR="00096D7C" w:rsidRPr="001E2730" w14:paraId="6D577A61" w14:textId="77777777" w:rsidTr="008A7FF6">
        <w:trPr>
          <w:trHeight w:val="231"/>
        </w:trPr>
        <w:tc>
          <w:tcPr>
            <w:tcW w:w="2967" w:type="dxa"/>
            <w:vMerge w:val="restart"/>
          </w:tcPr>
          <w:p w14:paraId="76BDE3F8" w14:textId="49AE2968" w:rsidR="00096D7C" w:rsidRPr="001E2730" w:rsidRDefault="00096D7C" w:rsidP="008A7FF6">
            <w:pPr>
              <w:spacing w:line="360" w:lineRule="auto"/>
              <w:textAlignment w:val="baseline"/>
              <w:rPr>
                <w:bCs/>
                <w:sz w:val="18"/>
                <w:szCs w:val="18"/>
                <w:bdr w:val="none" w:sz="0" w:space="0" w:color="auto" w:frame="1"/>
                <w:lang w:val="es-419"/>
              </w:rPr>
            </w:pPr>
            <w:bookmarkStart w:id="218" w:name="_Hlk73433049"/>
            <w:r w:rsidRPr="001E2730">
              <w:rPr>
                <w:b/>
                <w:sz w:val="18"/>
                <w:szCs w:val="18"/>
              </w:rPr>
              <w:t>HU</w:t>
            </w:r>
            <w:r>
              <w:rPr>
                <w:b/>
                <w:sz w:val="18"/>
                <w:szCs w:val="18"/>
              </w:rPr>
              <w:t xml:space="preserve">-26 </w:t>
            </w:r>
            <w:r w:rsidRPr="001E2730">
              <w:rPr>
                <w:bCs/>
                <w:sz w:val="18"/>
                <w:szCs w:val="18"/>
                <w:bdr w:val="none" w:sz="0" w:space="0" w:color="auto" w:frame="1"/>
                <w:lang w:val="es-419"/>
              </w:rPr>
              <w:t>Ingresar un informe de gestión vehicular</w:t>
            </w:r>
            <w:bookmarkEnd w:id="218"/>
            <w:r>
              <w:rPr>
                <w:bCs/>
                <w:sz w:val="18"/>
                <w:szCs w:val="18"/>
                <w:bdr w:val="none" w:sz="0" w:space="0" w:color="auto" w:frame="1"/>
                <w:lang w:val="es-419"/>
              </w:rPr>
              <w:t xml:space="preserve">. </w:t>
            </w:r>
            <w:r w:rsidRPr="001E2730">
              <w:rPr>
                <w:b/>
                <w:sz w:val="18"/>
                <w:szCs w:val="18"/>
              </w:rPr>
              <w:t>S</w:t>
            </w:r>
            <w:r>
              <w:rPr>
                <w:b/>
                <w:sz w:val="18"/>
                <w:szCs w:val="18"/>
              </w:rPr>
              <w:t>print 5</w:t>
            </w:r>
          </w:p>
        </w:tc>
        <w:tc>
          <w:tcPr>
            <w:tcW w:w="430" w:type="dxa"/>
          </w:tcPr>
          <w:p w14:paraId="6DDF8545" w14:textId="50615D01" w:rsidR="00096D7C" w:rsidRPr="001E2730" w:rsidRDefault="008A7FF6"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308A2BA" w14:textId="01F0CEAC" w:rsidR="00096D7C" w:rsidRPr="001E2730" w:rsidRDefault="008A7FF6" w:rsidP="008A7FF6">
            <w:pPr>
              <w:spacing w:line="360" w:lineRule="auto"/>
              <w:textAlignment w:val="baseline"/>
              <w:rPr>
                <w:bCs/>
                <w:sz w:val="18"/>
                <w:szCs w:val="18"/>
                <w:bdr w:val="none" w:sz="0" w:space="0" w:color="auto" w:frame="1"/>
              </w:rPr>
            </w:pPr>
            <w:r>
              <w:rPr>
                <w:bCs/>
                <w:sz w:val="18"/>
                <w:szCs w:val="18"/>
                <w:bdr w:val="none" w:sz="0" w:space="0" w:color="auto" w:frame="1"/>
              </w:rPr>
              <w:t>Verificar que se envíe un informe válido del estado vehicular</w:t>
            </w:r>
          </w:p>
        </w:tc>
      </w:tr>
      <w:tr w:rsidR="00096D7C" w:rsidRPr="001E2730" w14:paraId="3EDAE49C" w14:textId="77777777" w:rsidTr="008A7FF6">
        <w:trPr>
          <w:trHeight w:val="253"/>
        </w:trPr>
        <w:tc>
          <w:tcPr>
            <w:tcW w:w="2967" w:type="dxa"/>
            <w:vMerge/>
          </w:tcPr>
          <w:p w14:paraId="61084FCD" w14:textId="77777777" w:rsidR="00096D7C" w:rsidRPr="001E2730" w:rsidRDefault="00096D7C" w:rsidP="008A7FF6">
            <w:pPr>
              <w:spacing w:line="360" w:lineRule="auto"/>
              <w:textAlignment w:val="baseline"/>
              <w:rPr>
                <w:bCs/>
                <w:sz w:val="18"/>
                <w:szCs w:val="18"/>
                <w:bdr w:val="none" w:sz="0" w:space="0" w:color="auto" w:frame="1"/>
                <w:lang w:val="es-419"/>
              </w:rPr>
            </w:pPr>
          </w:p>
        </w:tc>
        <w:tc>
          <w:tcPr>
            <w:tcW w:w="430" w:type="dxa"/>
          </w:tcPr>
          <w:p w14:paraId="16EA46BD" w14:textId="6E2FC4C5" w:rsidR="00096D7C" w:rsidRPr="001E2730" w:rsidRDefault="008A7FF6"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34A87D47" w14:textId="79670F45" w:rsidR="00096D7C" w:rsidRPr="001E2730" w:rsidRDefault="008A7FF6" w:rsidP="008A7FF6">
            <w:pPr>
              <w:spacing w:line="360" w:lineRule="auto"/>
              <w:textAlignment w:val="baseline"/>
              <w:rPr>
                <w:bCs/>
                <w:sz w:val="18"/>
                <w:szCs w:val="18"/>
                <w:bdr w:val="none" w:sz="0" w:space="0" w:color="auto" w:frame="1"/>
              </w:rPr>
            </w:pPr>
            <w:r>
              <w:rPr>
                <w:bCs/>
                <w:sz w:val="18"/>
                <w:szCs w:val="18"/>
                <w:bdr w:val="none" w:sz="0" w:space="0" w:color="auto" w:frame="1"/>
              </w:rPr>
              <w:t>Verificar la acción que se ejecuta para el envío del informe</w:t>
            </w:r>
          </w:p>
        </w:tc>
      </w:tr>
      <w:tr w:rsidR="00096D7C" w:rsidRPr="001E2730" w14:paraId="609DF902" w14:textId="77777777" w:rsidTr="008A7FF6">
        <w:trPr>
          <w:trHeight w:val="115"/>
        </w:trPr>
        <w:tc>
          <w:tcPr>
            <w:tcW w:w="2967" w:type="dxa"/>
            <w:vMerge/>
          </w:tcPr>
          <w:p w14:paraId="3F613FB8" w14:textId="77777777" w:rsidR="00096D7C" w:rsidRPr="001E2730" w:rsidRDefault="00096D7C" w:rsidP="008A7FF6">
            <w:pPr>
              <w:spacing w:line="360" w:lineRule="auto"/>
              <w:textAlignment w:val="baseline"/>
              <w:rPr>
                <w:bCs/>
                <w:sz w:val="18"/>
                <w:szCs w:val="18"/>
                <w:bdr w:val="none" w:sz="0" w:space="0" w:color="auto" w:frame="1"/>
                <w:lang w:val="es-419"/>
              </w:rPr>
            </w:pPr>
          </w:p>
        </w:tc>
        <w:tc>
          <w:tcPr>
            <w:tcW w:w="430" w:type="dxa"/>
          </w:tcPr>
          <w:p w14:paraId="10D64DD0" w14:textId="4D464F9E" w:rsidR="00096D7C" w:rsidRPr="001E2730" w:rsidRDefault="008A7FF6"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873E17C" w14:textId="04B0E3B9" w:rsidR="00096D7C" w:rsidRPr="001E2730" w:rsidRDefault="008A7FF6"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w:t>
            </w:r>
          </w:p>
        </w:tc>
      </w:tr>
      <w:tr w:rsidR="008A7FF6" w:rsidRPr="001E2730" w14:paraId="4CA8FE34" w14:textId="77777777" w:rsidTr="008A7FF6">
        <w:trPr>
          <w:trHeight w:val="307"/>
        </w:trPr>
        <w:tc>
          <w:tcPr>
            <w:tcW w:w="2967" w:type="dxa"/>
            <w:vMerge w:val="restart"/>
          </w:tcPr>
          <w:p w14:paraId="7FE4A7D5" w14:textId="522D89B1" w:rsidR="008A7FF6" w:rsidRPr="001E2730" w:rsidRDefault="008A7FF6" w:rsidP="008A7FF6">
            <w:pPr>
              <w:spacing w:line="360" w:lineRule="auto"/>
              <w:textAlignment w:val="baseline"/>
              <w:rPr>
                <w:bCs/>
                <w:sz w:val="18"/>
                <w:szCs w:val="18"/>
                <w:bdr w:val="none" w:sz="0" w:space="0" w:color="auto" w:frame="1"/>
                <w:lang w:val="es-419"/>
              </w:rPr>
            </w:pPr>
            <w:bookmarkStart w:id="219" w:name="_Hlk73434597"/>
            <w:r w:rsidRPr="001E2730">
              <w:rPr>
                <w:b/>
                <w:sz w:val="18"/>
                <w:szCs w:val="18"/>
              </w:rPr>
              <w:t>HU</w:t>
            </w:r>
            <w:r>
              <w:rPr>
                <w:b/>
                <w:sz w:val="18"/>
                <w:szCs w:val="18"/>
              </w:rPr>
              <w:t xml:space="preserve">-27 </w:t>
            </w:r>
            <w:r w:rsidRPr="001E2730">
              <w:rPr>
                <w:bCs/>
                <w:sz w:val="18"/>
                <w:szCs w:val="18"/>
                <w:bdr w:val="none" w:sz="0" w:space="0" w:color="auto" w:frame="1"/>
                <w:lang w:val="es-419"/>
              </w:rPr>
              <w:t>Listar informes de gestión vehicular</w:t>
            </w:r>
            <w:bookmarkEnd w:id="219"/>
            <w:r>
              <w:rPr>
                <w:bCs/>
                <w:sz w:val="18"/>
                <w:szCs w:val="18"/>
                <w:bdr w:val="none" w:sz="0" w:space="0" w:color="auto" w:frame="1"/>
                <w:lang w:val="es-419"/>
              </w:rPr>
              <w:t xml:space="preserve">. </w:t>
            </w:r>
            <w:r w:rsidRPr="001E2730">
              <w:rPr>
                <w:b/>
                <w:sz w:val="18"/>
                <w:szCs w:val="18"/>
              </w:rPr>
              <w:t>S</w:t>
            </w:r>
            <w:r>
              <w:rPr>
                <w:b/>
                <w:sz w:val="18"/>
                <w:szCs w:val="18"/>
              </w:rPr>
              <w:t>print 5</w:t>
            </w:r>
          </w:p>
        </w:tc>
        <w:tc>
          <w:tcPr>
            <w:tcW w:w="430" w:type="dxa"/>
          </w:tcPr>
          <w:p w14:paraId="020780EE" w14:textId="7BC021A7" w:rsidR="008A7FF6" w:rsidRPr="001E2730" w:rsidRDefault="008A7FF6"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4E9E953" w14:textId="5F8BAF58" w:rsidR="008A7FF6" w:rsidRPr="001E2730" w:rsidRDefault="008A7FF6"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el listado de informes de estado vehicular </w:t>
            </w:r>
          </w:p>
        </w:tc>
      </w:tr>
      <w:tr w:rsidR="008A7FF6" w:rsidRPr="001E2730" w14:paraId="6E4447F7" w14:textId="77777777" w:rsidTr="008A7FF6">
        <w:trPr>
          <w:trHeight w:val="307"/>
        </w:trPr>
        <w:tc>
          <w:tcPr>
            <w:tcW w:w="2967" w:type="dxa"/>
            <w:vMerge/>
          </w:tcPr>
          <w:p w14:paraId="351F626A" w14:textId="77777777" w:rsidR="008A7FF6" w:rsidRPr="001E2730" w:rsidRDefault="008A7FF6" w:rsidP="008A7FF6">
            <w:pPr>
              <w:spacing w:line="360" w:lineRule="auto"/>
              <w:textAlignment w:val="baseline"/>
              <w:rPr>
                <w:b/>
                <w:sz w:val="18"/>
                <w:szCs w:val="18"/>
              </w:rPr>
            </w:pPr>
          </w:p>
        </w:tc>
        <w:tc>
          <w:tcPr>
            <w:tcW w:w="430" w:type="dxa"/>
          </w:tcPr>
          <w:p w14:paraId="100F4C9C" w14:textId="600A5716" w:rsidR="008A7FF6" w:rsidRDefault="008A7FF6"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35FAB6D1" w14:textId="2247610E" w:rsidR="008A7FF6" w:rsidRDefault="008A7FF6"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listado de informes de estado vehicular</w:t>
            </w:r>
          </w:p>
        </w:tc>
      </w:tr>
      <w:tr w:rsidR="008A7FF6" w:rsidRPr="001E2730" w14:paraId="6EB424F9" w14:textId="77777777" w:rsidTr="008A7FF6">
        <w:trPr>
          <w:trHeight w:val="308"/>
        </w:trPr>
        <w:tc>
          <w:tcPr>
            <w:tcW w:w="2967" w:type="dxa"/>
            <w:vMerge/>
          </w:tcPr>
          <w:p w14:paraId="5FB16D88" w14:textId="77777777" w:rsidR="008A7FF6" w:rsidRPr="001E2730" w:rsidRDefault="008A7FF6" w:rsidP="008A7FF6">
            <w:pPr>
              <w:spacing w:line="360" w:lineRule="auto"/>
              <w:textAlignment w:val="baseline"/>
              <w:rPr>
                <w:b/>
                <w:sz w:val="18"/>
                <w:szCs w:val="18"/>
              </w:rPr>
            </w:pPr>
          </w:p>
        </w:tc>
        <w:tc>
          <w:tcPr>
            <w:tcW w:w="430" w:type="dxa"/>
          </w:tcPr>
          <w:p w14:paraId="34C3EA6D" w14:textId="3AC6EF36" w:rsidR="008A7FF6" w:rsidRPr="001E2730" w:rsidRDefault="008A7FF6"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B052047" w14:textId="12E6E8AF" w:rsidR="008A7FF6" w:rsidRPr="001E2730" w:rsidRDefault="008A7FF6"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 para la obtención de informes de estado vehicular</w:t>
            </w:r>
          </w:p>
        </w:tc>
      </w:tr>
      <w:tr w:rsidR="00096D7C" w:rsidRPr="001E2730" w14:paraId="3684C9C2" w14:textId="77777777" w:rsidTr="008A7FF6">
        <w:trPr>
          <w:trHeight w:val="322"/>
        </w:trPr>
        <w:tc>
          <w:tcPr>
            <w:tcW w:w="2967" w:type="dxa"/>
            <w:vMerge w:val="restart"/>
          </w:tcPr>
          <w:p w14:paraId="79B70846" w14:textId="3308CED6" w:rsidR="00096D7C" w:rsidRPr="001E2730" w:rsidRDefault="00096D7C" w:rsidP="008A7FF6">
            <w:pPr>
              <w:spacing w:line="360" w:lineRule="auto"/>
              <w:textAlignment w:val="baseline"/>
              <w:rPr>
                <w:bCs/>
                <w:sz w:val="18"/>
                <w:szCs w:val="18"/>
                <w:bdr w:val="none" w:sz="0" w:space="0" w:color="auto" w:frame="1"/>
                <w:lang w:val="es-419"/>
              </w:rPr>
            </w:pPr>
            <w:bookmarkStart w:id="220" w:name="_Hlk73437183"/>
            <w:r w:rsidRPr="001E2730">
              <w:rPr>
                <w:b/>
                <w:sz w:val="18"/>
                <w:szCs w:val="18"/>
              </w:rPr>
              <w:t>HU</w:t>
            </w:r>
            <w:r>
              <w:rPr>
                <w:b/>
                <w:sz w:val="18"/>
                <w:szCs w:val="18"/>
              </w:rPr>
              <w:t xml:space="preserve">-28 </w:t>
            </w:r>
            <w:r w:rsidRPr="001E2730">
              <w:rPr>
                <w:bCs/>
                <w:sz w:val="18"/>
                <w:szCs w:val="18"/>
                <w:bdr w:val="none" w:sz="0" w:space="0" w:color="auto" w:frame="1"/>
                <w:lang w:val="es-419"/>
              </w:rPr>
              <w:t>Eliminar un informe de gestión vehicular</w:t>
            </w:r>
            <w:bookmarkEnd w:id="220"/>
            <w:r>
              <w:rPr>
                <w:bCs/>
                <w:sz w:val="18"/>
                <w:szCs w:val="18"/>
                <w:bdr w:val="none" w:sz="0" w:space="0" w:color="auto" w:frame="1"/>
                <w:lang w:val="es-419"/>
              </w:rPr>
              <w:t xml:space="preserve">. </w:t>
            </w:r>
            <w:r w:rsidRPr="001E2730">
              <w:rPr>
                <w:b/>
                <w:sz w:val="18"/>
                <w:szCs w:val="18"/>
              </w:rPr>
              <w:t>S</w:t>
            </w:r>
            <w:r>
              <w:rPr>
                <w:b/>
                <w:sz w:val="18"/>
                <w:szCs w:val="18"/>
              </w:rPr>
              <w:t>print 5</w:t>
            </w:r>
          </w:p>
        </w:tc>
        <w:tc>
          <w:tcPr>
            <w:tcW w:w="430" w:type="dxa"/>
          </w:tcPr>
          <w:p w14:paraId="7DC5560B" w14:textId="435A51DF" w:rsidR="00096D7C" w:rsidRPr="001E2730" w:rsidRDefault="00E64500"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682E480" w14:textId="13687028" w:rsidR="00096D7C" w:rsidRPr="001E2730" w:rsidRDefault="00770F12"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eliminar un informe</w:t>
            </w:r>
          </w:p>
        </w:tc>
      </w:tr>
      <w:tr w:rsidR="00E64500" w:rsidRPr="001E2730" w14:paraId="4C399061" w14:textId="77777777" w:rsidTr="008A7FF6">
        <w:trPr>
          <w:trHeight w:val="322"/>
        </w:trPr>
        <w:tc>
          <w:tcPr>
            <w:tcW w:w="2967" w:type="dxa"/>
            <w:vMerge/>
          </w:tcPr>
          <w:p w14:paraId="2432D024" w14:textId="77777777" w:rsidR="00E64500" w:rsidRPr="001E2730" w:rsidRDefault="00E64500" w:rsidP="008A7FF6">
            <w:pPr>
              <w:spacing w:line="360" w:lineRule="auto"/>
              <w:textAlignment w:val="baseline"/>
              <w:rPr>
                <w:b/>
                <w:sz w:val="18"/>
                <w:szCs w:val="18"/>
              </w:rPr>
            </w:pPr>
          </w:p>
        </w:tc>
        <w:tc>
          <w:tcPr>
            <w:tcW w:w="430" w:type="dxa"/>
          </w:tcPr>
          <w:p w14:paraId="4C67C553" w14:textId="214EE32C" w:rsidR="00E64500" w:rsidRDefault="00E64500"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409EF99" w14:textId="4557D1C4" w:rsidR="00E64500" w:rsidRPr="001E2730" w:rsidRDefault="00770F12" w:rsidP="00770F12">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 para eliminar un informe</w:t>
            </w:r>
          </w:p>
        </w:tc>
      </w:tr>
      <w:tr w:rsidR="00770F12" w:rsidRPr="001E2730" w14:paraId="477664D0" w14:textId="77777777" w:rsidTr="008A7FF6">
        <w:trPr>
          <w:trHeight w:val="322"/>
        </w:trPr>
        <w:tc>
          <w:tcPr>
            <w:tcW w:w="2967" w:type="dxa"/>
            <w:vMerge/>
          </w:tcPr>
          <w:p w14:paraId="64CA69AD" w14:textId="77777777" w:rsidR="00770F12" w:rsidRPr="001E2730" w:rsidRDefault="00770F12" w:rsidP="008A7FF6">
            <w:pPr>
              <w:spacing w:line="360" w:lineRule="auto"/>
              <w:textAlignment w:val="baseline"/>
              <w:rPr>
                <w:b/>
                <w:sz w:val="18"/>
                <w:szCs w:val="18"/>
              </w:rPr>
            </w:pPr>
          </w:p>
        </w:tc>
        <w:tc>
          <w:tcPr>
            <w:tcW w:w="430" w:type="dxa"/>
          </w:tcPr>
          <w:p w14:paraId="4444EF49" w14:textId="34BD370B" w:rsidR="00770F12" w:rsidRDefault="00770F12"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39C8A67" w14:textId="3C10970C" w:rsidR="00770F12" w:rsidRPr="001E2730" w:rsidRDefault="00770F12" w:rsidP="008A7FF6">
            <w:pPr>
              <w:spacing w:line="360" w:lineRule="auto"/>
              <w:textAlignment w:val="baseline"/>
              <w:rPr>
                <w:bCs/>
                <w:sz w:val="18"/>
                <w:szCs w:val="18"/>
                <w:bdr w:val="none" w:sz="0" w:space="0" w:color="auto" w:frame="1"/>
              </w:rPr>
            </w:pPr>
            <w:r>
              <w:rPr>
                <w:bCs/>
                <w:sz w:val="18"/>
                <w:szCs w:val="18"/>
                <w:bdr w:val="none" w:sz="0" w:space="0" w:color="auto" w:frame="1"/>
              </w:rPr>
              <w:t>Verificar el valor por defecto de la función reductora de listado de vehículos</w:t>
            </w:r>
          </w:p>
        </w:tc>
      </w:tr>
      <w:tr w:rsidR="00770F12" w:rsidRPr="001E2730" w14:paraId="65CD62CE" w14:textId="77777777" w:rsidTr="008A7FF6">
        <w:trPr>
          <w:trHeight w:val="322"/>
        </w:trPr>
        <w:tc>
          <w:tcPr>
            <w:tcW w:w="2967" w:type="dxa"/>
            <w:vMerge/>
          </w:tcPr>
          <w:p w14:paraId="7D1F5BB1" w14:textId="77777777" w:rsidR="00770F12" w:rsidRPr="001E2730" w:rsidRDefault="00770F12" w:rsidP="008A7FF6">
            <w:pPr>
              <w:spacing w:line="360" w:lineRule="auto"/>
              <w:textAlignment w:val="baseline"/>
              <w:rPr>
                <w:b/>
                <w:sz w:val="18"/>
                <w:szCs w:val="18"/>
              </w:rPr>
            </w:pPr>
          </w:p>
        </w:tc>
        <w:tc>
          <w:tcPr>
            <w:tcW w:w="430" w:type="dxa"/>
          </w:tcPr>
          <w:p w14:paraId="370DA2C4" w14:textId="0EDA85B2" w:rsidR="00770F12" w:rsidRDefault="00770F12" w:rsidP="008A7FF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212A10A6" w14:textId="6C733C90" w:rsidR="00770F12" w:rsidRPr="001E2730" w:rsidRDefault="00D120ED" w:rsidP="008A7FF6">
            <w:pPr>
              <w:spacing w:line="360" w:lineRule="auto"/>
              <w:textAlignment w:val="baseline"/>
              <w:rPr>
                <w:bCs/>
                <w:sz w:val="18"/>
                <w:szCs w:val="18"/>
                <w:bdr w:val="none" w:sz="0" w:space="0" w:color="auto" w:frame="1"/>
              </w:rPr>
            </w:pPr>
            <w:r>
              <w:rPr>
                <w:bCs/>
                <w:sz w:val="18"/>
                <w:szCs w:val="18"/>
                <w:bdr w:val="none" w:sz="0" w:space="0" w:color="auto" w:frame="1"/>
              </w:rPr>
              <w:t>Verificar el arreglo vacío de vehículos</w:t>
            </w:r>
          </w:p>
        </w:tc>
      </w:tr>
      <w:tr w:rsidR="00770F12" w:rsidRPr="001E2730" w14:paraId="6DC88268" w14:textId="77777777" w:rsidTr="008A7FF6">
        <w:trPr>
          <w:trHeight w:val="322"/>
        </w:trPr>
        <w:tc>
          <w:tcPr>
            <w:tcW w:w="2967" w:type="dxa"/>
            <w:vMerge/>
          </w:tcPr>
          <w:p w14:paraId="5E41E1EF" w14:textId="77777777" w:rsidR="00770F12" w:rsidRPr="001E2730" w:rsidRDefault="00770F12" w:rsidP="008A7FF6">
            <w:pPr>
              <w:spacing w:line="360" w:lineRule="auto"/>
              <w:textAlignment w:val="baseline"/>
              <w:rPr>
                <w:b/>
                <w:sz w:val="18"/>
                <w:szCs w:val="18"/>
              </w:rPr>
            </w:pPr>
          </w:p>
        </w:tc>
        <w:tc>
          <w:tcPr>
            <w:tcW w:w="430" w:type="dxa"/>
          </w:tcPr>
          <w:p w14:paraId="20857CDF" w14:textId="5A53B747" w:rsidR="00770F12" w:rsidRDefault="003040E5" w:rsidP="008A7FF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3C1431D5" w14:textId="21ABB63D" w:rsidR="00770F12" w:rsidRPr="001E2730" w:rsidRDefault="00D120ED"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vehículos de la institución</w:t>
            </w:r>
          </w:p>
        </w:tc>
      </w:tr>
      <w:tr w:rsidR="00770F12" w:rsidRPr="001E2730" w14:paraId="7ECD7F3A" w14:textId="77777777" w:rsidTr="008A7FF6">
        <w:trPr>
          <w:trHeight w:val="322"/>
        </w:trPr>
        <w:tc>
          <w:tcPr>
            <w:tcW w:w="2967" w:type="dxa"/>
            <w:vMerge/>
          </w:tcPr>
          <w:p w14:paraId="3F86A487" w14:textId="77777777" w:rsidR="00770F12" w:rsidRPr="001E2730" w:rsidRDefault="00770F12" w:rsidP="008A7FF6">
            <w:pPr>
              <w:spacing w:line="360" w:lineRule="auto"/>
              <w:textAlignment w:val="baseline"/>
              <w:rPr>
                <w:b/>
                <w:sz w:val="18"/>
                <w:szCs w:val="18"/>
              </w:rPr>
            </w:pPr>
          </w:p>
        </w:tc>
        <w:tc>
          <w:tcPr>
            <w:tcW w:w="430" w:type="dxa"/>
          </w:tcPr>
          <w:p w14:paraId="2B629255" w14:textId="32572667" w:rsidR="00770F12" w:rsidRDefault="003040E5" w:rsidP="008A7FF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7F947EB2" w14:textId="7987D6B5" w:rsidR="00770F12" w:rsidRPr="001E2730" w:rsidRDefault="00D120ED" w:rsidP="00D120ED">
            <w:pPr>
              <w:spacing w:line="360" w:lineRule="auto"/>
              <w:textAlignment w:val="baseline"/>
              <w:rPr>
                <w:bCs/>
                <w:sz w:val="18"/>
                <w:szCs w:val="18"/>
                <w:bdr w:val="none" w:sz="0" w:space="0" w:color="auto" w:frame="1"/>
              </w:rPr>
            </w:pPr>
            <w:r>
              <w:rPr>
                <w:bCs/>
                <w:sz w:val="18"/>
                <w:szCs w:val="18"/>
                <w:bdr w:val="none" w:sz="0" w:space="0" w:color="auto" w:frame="1"/>
              </w:rPr>
              <w:t>Verificar el valor por defecto de la función reductora del estado de un vehículo</w:t>
            </w:r>
          </w:p>
        </w:tc>
      </w:tr>
      <w:tr w:rsidR="00770F12" w:rsidRPr="001E2730" w14:paraId="04DA486E" w14:textId="77777777" w:rsidTr="008A7FF6">
        <w:trPr>
          <w:trHeight w:val="322"/>
        </w:trPr>
        <w:tc>
          <w:tcPr>
            <w:tcW w:w="2967" w:type="dxa"/>
            <w:vMerge/>
          </w:tcPr>
          <w:p w14:paraId="3F90F4BD" w14:textId="77777777" w:rsidR="00770F12" w:rsidRPr="001E2730" w:rsidRDefault="00770F12" w:rsidP="008A7FF6">
            <w:pPr>
              <w:spacing w:line="360" w:lineRule="auto"/>
              <w:textAlignment w:val="baseline"/>
              <w:rPr>
                <w:b/>
                <w:sz w:val="18"/>
                <w:szCs w:val="18"/>
              </w:rPr>
            </w:pPr>
          </w:p>
        </w:tc>
        <w:tc>
          <w:tcPr>
            <w:tcW w:w="430" w:type="dxa"/>
          </w:tcPr>
          <w:p w14:paraId="3709BB38" w14:textId="373D4F37" w:rsidR="00770F12" w:rsidRDefault="003040E5" w:rsidP="008A7FF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0B6034E7" w14:textId="6202B38E" w:rsidR="00770F12" w:rsidRPr="001E2730" w:rsidRDefault="00D120ED" w:rsidP="008A7FF6">
            <w:pPr>
              <w:spacing w:line="360" w:lineRule="auto"/>
              <w:textAlignment w:val="baseline"/>
              <w:rPr>
                <w:bCs/>
                <w:sz w:val="18"/>
                <w:szCs w:val="18"/>
                <w:bdr w:val="none" w:sz="0" w:space="0" w:color="auto" w:frame="1"/>
              </w:rPr>
            </w:pPr>
            <w:r>
              <w:rPr>
                <w:bCs/>
                <w:sz w:val="18"/>
                <w:szCs w:val="18"/>
                <w:bdr w:val="none" w:sz="0" w:space="0" w:color="auto" w:frame="1"/>
              </w:rPr>
              <w:t>Verificar el arreglo vacío del estado del vehículo</w:t>
            </w:r>
          </w:p>
        </w:tc>
      </w:tr>
      <w:tr w:rsidR="00770F12" w:rsidRPr="001E2730" w14:paraId="037F4B23" w14:textId="77777777" w:rsidTr="008A7FF6">
        <w:trPr>
          <w:trHeight w:val="322"/>
        </w:trPr>
        <w:tc>
          <w:tcPr>
            <w:tcW w:w="2967" w:type="dxa"/>
            <w:vMerge/>
          </w:tcPr>
          <w:p w14:paraId="31B66145" w14:textId="77777777" w:rsidR="00770F12" w:rsidRPr="001E2730" w:rsidRDefault="00770F12" w:rsidP="008A7FF6">
            <w:pPr>
              <w:spacing w:line="360" w:lineRule="auto"/>
              <w:textAlignment w:val="baseline"/>
              <w:rPr>
                <w:b/>
                <w:sz w:val="18"/>
                <w:szCs w:val="18"/>
              </w:rPr>
            </w:pPr>
          </w:p>
        </w:tc>
        <w:tc>
          <w:tcPr>
            <w:tcW w:w="430" w:type="dxa"/>
          </w:tcPr>
          <w:p w14:paraId="3CBE5F72" w14:textId="17E5661F" w:rsidR="00770F12" w:rsidRDefault="003040E5" w:rsidP="008A7FF6">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6E6067E9" w14:textId="5A4EC8C1" w:rsidR="00770F12" w:rsidRPr="001E2730" w:rsidRDefault="00D120ED"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el listado de datos de estado del vehículo </w:t>
            </w:r>
          </w:p>
        </w:tc>
      </w:tr>
      <w:tr w:rsidR="00D120ED" w:rsidRPr="001E2730" w14:paraId="69D23CBB" w14:textId="77777777" w:rsidTr="008A7FF6">
        <w:trPr>
          <w:trHeight w:val="322"/>
        </w:trPr>
        <w:tc>
          <w:tcPr>
            <w:tcW w:w="2967" w:type="dxa"/>
            <w:vMerge/>
          </w:tcPr>
          <w:p w14:paraId="750785D6" w14:textId="77777777" w:rsidR="00D120ED" w:rsidRPr="001E2730" w:rsidRDefault="00D120ED" w:rsidP="008A7FF6">
            <w:pPr>
              <w:spacing w:line="360" w:lineRule="auto"/>
              <w:textAlignment w:val="baseline"/>
              <w:rPr>
                <w:b/>
                <w:sz w:val="18"/>
                <w:szCs w:val="18"/>
              </w:rPr>
            </w:pPr>
          </w:p>
        </w:tc>
        <w:tc>
          <w:tcPr>
            <w:tcW w:w="430" w:type="dxa"/>
          </w:tcPr>
          <w:p w14:paraId="3CA662DF" w14:textId="3F3B623C" w:rsidR="00D120ED" w:rsidRDefault="003040E5" w:rsidP="008A7FF6">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562BCFDD" w14:textId="170FF660" w:rsidR="00D120ED" w:rsidRDefault="00D120ED" w:rsidP="008A7FF6">
            <w:pPr>
              <w:spacing w:line="360" w:lineRule="auto"/>
              <w:textAlignment w:val="baseline"/>
              <w:rPr>
                <w:bCs/>
                <w:sz w:val="18"/>
                <w:szCs w:val="18"/>
                <w:bdr w:val="none" w:sz="0" w:space="0" w:color="auto" w:frame="1"/>
              </w:rPr>
            </w:pPr>
            <w:r>
              <w:rPr>
                <w:bCs/>
                <w:sz w:val="18"/>
                <w:szCs w:val="18"/>
                <w:bdr w:val="none" w:sz="0" w:space="0" w:color="auto" w:frame="1"/>
              </w:rPr>
              <w:t>Verificar si se agrega un nuevo estado del vehículo</w:t>
            </w:r>
          </w:p>
        </w:tc>
      </w:tr>
      <w:tr w:rsidR="00096D7C" w:rsidRPr="001E2730" w14:paraId="24B7194B" w14:textId="77777777" w:rsidTr="008A7FF6">
        <w:trPr>
          <w:trHeight w:val="300"/>
        </w:trPr>
        <w:tc>
          <w:tcPr>
            <w:tcW w:w="2967" w:type="dxa"/>
            <w:vMerge/>
          </w:tcPr>
          <w:p w14:paraId="49283FA8" w14:textId="77777777" w:rsidR="00096D7C" w:rsidRPr="001E2730" w:rsidRDefault="00096D7C" w:rsidP="008A7FF6">
            <w:pPr>
              <w:spacing w:line="360" w:lineRule="auto"/>
              <w:textAlignment w:val="baseline"/>
              <w:rPr>
                <w:bCs/>
                <w:sz w:val="18"/>
                <w:szCs w:val="18"/>
                <w:bdr w:val="none" w:sz="0" w:space="0" w:color="auto" w:frame="1"/>
                <w:lang w:val="es-419"/>
              </w:rPr>
            </w:pPr>
          </w:p>
        </w:tc>
        <w:tc>
          <w:tcPr>
            <w:tcW w:w="430" w:type="dxa"/>
          </w:tcPr>
          <w:p w14:paraId="281EE4DA" w14:textId="637502D7" w:rsidR="00096D7C" w:rsidRPr="001E2730" w:rsidRDefault="003040E5" w:rsidP="008A7FF6">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443E4A59" w14:textId="0476B9CD" w:rsidR="00D120ED" w:rsidRPr="001E2730" w:rsidRDefault="00D120ED" w:rsidP="00D120ED">
            <w:pPr>
              <w:spacing w:line="360" w:lineRule="auto"/>
              <w:textAlignment w:val="baseline"/>
              <w:rPr>
                <w:bCs/>
                <w:sz w:val="18"/>
                <w:szCs w:val="18"/>
                <w:bdr w:val="none" w:sz="0" w:space="0" w:color="auto" w:frame="1"/>
              </w:rPr>
            </w:pPr>
            <w:r>
              <w:rPr>
                <w:bCs/>
                <w:sz w:val="18"/>
                <w:szCs w:val="18"/>
                <w:bdr w:val="none" w:sz="0" w:space="0" w:color="auto" w:frame="1"/>
              </w:rPr>
              <w:t>Verificar si se elimina un estado del vehículo</w:t>
            </w:r>
          </w:p>
        </w:tc>
      </w:tr>
      <w:tr w:rsidR="00096D7C" w:rsidRPr="001E2730" w14:paraId="1F3D04C1" w14:textId="77777777" w:rsidTr="008A7FF6">
        <w:trPr>
          <w:trHeight w:val="173"/>
        </w:trPr>
        <w:tc>
          <w:tcPr>
            <w:tcW w:w="2967" w:type="dxa"/>
          </w:tcPr>
          <w:p w14:paraId="7E84334B" w14:textId="02DD3F66" w:rsidR="003040E5" w:rsidRPr="00A87C1A" w:rsidRDefault="00096D7C" w:rsidP="008A7FF6">
            <w:pPr>
              <w:spacing w:line="360" w:lineRule="auto"/>
              <w:textAlignment w:val="baseline"/>
              <w:rPr>
                <w:b/>
                <w:sz w:val="18"/>
                <w:szCs w:val="18"/>
              </w:rPr>
            </w:pPr>
            <w:r w:rsidRPr="001E2730">
              <w:rPr>
                <w:b/>
                <w:sz w:val="18"/>
                <w:szCs w:val="18"/>
              </w:rPr>
              <w:t>HU</w:t>
            </w:r>
            <w:r>
              <w:rPr>
                <w:b/>
                <w:sz w:val="18"/>
                <w:szCs w:val="18"/>
              </w:rPr>
              <w:t xml:space="preserve">-29 </w:t>
            </w:r>
            <w:r w:rsidRPr="001E2730">
              <w:rPr>
                <w:bCs/>
                <w:sz w:val="18"/>
                <w:szCs w:val="18"/>
                <w:bdr w:val="none" w:sz="0" w:space="0" w:color="auto" w:frame="1"/>
                <w:lang w:val="es-419"/>
              </w:rPr>
              <w:t>Ingreso de solicitud al departamento de DTIC</w:t>
            </w:r>
            <w:r>
              <w:rPr>
                <w:bCs/>
                <w:sz w:val="18"/>
                <w:szCs w:val="18"/>
                <w:bdr w:val="none" w:sz="0" w:space="0" w:color="auto" w:frame="1"/>
                <w:lang w:val="es-419"/>
              </w:rPr>
              <w:t xml:space="preserve">. </w:t>
            </w:r>
            <w:r w:rsidRPr="001E2730">
              <w:rPr>
                <w:b/>
                <w:sz w:val="18"/>
                <w:szCs w:val="18"/>
              </w:rPr>
              <w:t>S</w:t>
            </w:r>
            <w:r>
              <w:rPr>
                <w:b/>
                <w:sz w:val="18"/>
                <w:szCs w:val="18"/>
              </w:rPr>
              <w:t>print 5</w:t>
            </w:r>
          </w:p>
        </w:tc>
        <w:tc>
          <w:tcPr>
            <w:tcW w:w="430" w:type="dxa"/>
          </w:tcPr>
          <w:p w14:paraId="30B0CF04" w14:textId="7DE87177" w:rsidR="00096D7C" w:rsidRPr="001E2730" w:rsidRDefault="003040E5"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0A028F38" w14:textId="1B83F5D6" w:rsidR="00096D7C" w:rsidRPr="001E2730" w:rsidRDefault="00A87C1A" w:rsidP="008A7FF6">
            <w:pPr>
              <w:spacing w:line="360" w:lineRule="auto"/>
              <w:textAlignment w:val="baseline"/>
              <w:rPr>
                <w:bCs/>
                <w:sz w:val="18"/>
                <w:szCs w:val="18"/>
                <w:bdr w:val="none" w:sz="0" w:space="0" w:color="auto" w:frame="1"/>
              </w:rPr>
            </w:pPr>
            <w:r>
              <w:rPr>
                <w:bCs/>
                <w:sz w:val="18"/>
                <w:szCs w:val="18"/>
                <w:bdr w:val="none" w:sz="0" w:space="0" w:color="auto" w:frame="1"/>
              </w:rPr>
              <w:t>Verificar el ingreso de datos correctos en la solicitud</w:t>
            </w:r>
          </w:p>
        </w:tc>
      </w:tr>
      <w:tr w:rsidR="00096D7C" w:rsidRPr="001E2730" w14:paraId="64A47E4B" w14:textId="77777777" w:rsidTr="008A7FF6">
        <w:trPr>
          <w:trHeight w:val="150"/>
        </w:trPr>
        <w:tc>
          <w:tcPr>
            <w:tcW w:w="2967" w:type="dxa"/>
            <w:vMerge w:val="restart"/>
          </w:tcPr>
          <w:p w14:paraId="3625949D" w14:textId="332EE2C5" w:rsidR="00096D7C" w:rsidRPr="001E2730" w:rsidRDefault="00096D7C" w:rsidP="008A7FF6">
            <w:pPr>
              <w:spacing w:line="360" w:lineRule="auto"/>
              <w:textAlignment w:val="baseline"/>
              <w:rPr>
                <w:bCs/>
                <w:sz w:val="18"/>
                <w:szCs w:val="18"/>
                <w:bdr w:val="none" w:sz="0" w:space="0" w:color="auto" w:frame="1"/>
                <w:lang w:val="es-419"/>
              </w:rPr>
            </w:pPr>
            <w:bookmarkStart w:id="221" w:name="_Hlk73445096"/>
            <w:r w:rsidRPr="001E2730">
              <w:rPr>
                <w:b/>
                <w:sz w:val="18"/>
                <w:szCs w:val="18"/>
              </w:rPr>
              <w:t>HU</w:t>
            </w:r>
            <w:r>
              <w:rPr>
                <w:b/>
                <w:sz w:val="18"/>
                <w:szCs w:val="18"/>
              </w:rPr>
              <w:t xml:space="preserve">-30 </w:t>
            </w:r>
            <w:r w:rsidRPr="001E2730">
              <w:rPr>
                <w:bCs/>
                <w:sz w:val="18"/>
                <w:szCs w:val="18"/>
                <w:bdr w:val="none" w:sz="0" w:space="0" w:color="auto" w:frame="1"/>
                <w:lang w:val="es-419"/>
              </w:rPr>
              <w:t>Listar solicitudes del departamento de DTIC</w:t>
            </w:r>
            <w:bookmarkEnd w:id="221"/>
            <w:r>
              <w:rPr>
                <w:bCs/>
                <w:sz w:val="18"/>
                <w:szCs w:val="18"/>
                <w:bdr w:val="none" w:sz="0" w:space="0" w:color="auto" w:frame="1"/>
                <w:lang w:val="es-419"/>
              </w:rPr>
              <w:t xml:space="preserve">. </w:t>
            </w:r>
            <w:r w:rsidRPr="001E2730">
              <w:rPr>
                <w:b/>
                <w:sz w:val="18"/>
                <w:szCs w:val="18"/>
              </w:rPr>
              <w:t>S</w:t>
            </w:r>
            <w:r>
              <w:rPr>
                <w:b/>
                <w:sz w:val="18"/>
                <w:szCs w:val="18"/>
              </w:rPr>
              <w:t>print 5</w:t>
            </w:r>
          </w:p>
        </w:tc>
        <w:tc>
          <w:tcPr>
            <w:tcW w:w="430" w:type="dxa"/>
          </w:tcPr>
          <w:p w14:paraId="5AC32147" w14:textId="652BC597" w:rsidR="00096D7C" w:rsidRPr="001E2730" w:rsidRDefault="00A87C1A"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0AE09443" w14:textId="25D3E070" w:rsidR="00096D7C" w:rsidRPr="001E2730" w:rsidRDefault="00A87C1A"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w:t>
            </w:r>
          </w:p>
        </w:tc>
      </w:tr>
      <w:tr w:rsidR="00096D7C" w:rsidRPr="001E2730" w14:paraId="2F72A16B" w14:textId="77777777" w:rsidTr="008A7FF6">
        <w:trPr>
          <w:trHeight w:val="184"/>
        </w:trPr>
        <w:tc>
          <w:tcPr>
            <w:tcW w:w="2967" w:type="dxa"/>
            <w:vMerge/>
          </w:tcPr>
          <w:p w14:paraId="6B862737" w14:textId="77777777" w:rsidR="00096D7C" w:rsidRPr="001E2730" w:rsidRDefault="00096D7C" w:rsidP="008A7FF6">
            <w:pPr>
              <w:spacing w:line="360" w:lineRule="auto"/>
              <w:textAlignment w:val="baseline"/>
              <w:rPr>
                <w:bCs/>
                <w:sz w:val="18"/>
                <w:szCs w:val="18"/>
                <w:bdr w:val="none" w:sz="0" w:space="0" w:color="auto" w:frame="1"/>
                <w:lang w:val="es-419"/>
              </w:rPr>
            </w:pPr>
          </w:p>
        </w:tc>
        <w:tc>
          <w:tcPr>
            <w:tcW w:w="430" w:type="dxa"/>
          </w:tcPr>
          <w:p w14:paraId="149B6810" w14:textId="52A9A854" w:rsidR="00096D7C" w:rsidRPr="001E2730" w:rsidRDefault="00A87C1A"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8F3E3B0" w14:textId="5E1BEE4D" w:rsidR="00096D7C" w:rsidRPr="001E2730" w:rsidRDefault="00A87C1A"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solicitudes recibidas</w:t>
            </w:r>
          </w:p>
        </w:tc>
      </w:tr>
      <w:tr w:rsidR="00096D7C" w:rsidRPr="001E2730" w14:paraId="35E074A6" w14:textId="77777777" w:rsidTr="008A7FF6">
        <w:trPr>
          <w:trHeight w:val="276"/>
        </w:trPr>
        <w:tc>
          <w:tcPr>
            <w:tcW w:w="2967" w:type="dxa"/>
            <w:vMerge/>
          </w:tcPr>
          <w:p w14:paraId="5CD0420E" w14:textId="77777777" w:rsidR="00096D7C" w:rsidRPr="001E2730" w:rsidRDefault="00096D7C" w:rsidP="008A7FF6">
            <w:pPr>
              <w:spacing w:line="360" w:lineRule="auto"/>
              <w:textAlignment w:val="baseline"/>
              <w:rPr>
                <w:bCs/>
                <w:sz w:val="18"/>
                <w:szCs w:val="18"/>
                <w:bdr w:val="none" w:sz="0" w:space="0" w:color="auto" w:frame="1"/>
                <w:lang w:val="es-419"/>
              </w:rPr>
            </w:pPr>
          </w:p>
        </w:tc>
        <w:tc>
          <w:tcPr>
            <w:tcW w:w="430" w:type="dxa"/>
          </w:tcPr>
          <w:p w14:paraId="3C82F76A" w14:textId="658CE115" w:rsidR="00096D7C" w:rsidRPr="001E2730" w:rsidRDefault="00A87C1A"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75A7FAB" w14:textId="37E5236E" w:rsidR="00096D7C" w:rsidRPr="001E2730" w:rsidRDefault="00A87C1A"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listar solicitudes</w:t>
            </w:r>
          </w:p>
        </w:tc>
      </w:tr>
      <w:tr w:rsidR="00096D7C" w:rsidRPr="001E2730" w14:paraId="5B4836C3" w14:textId="77777777" w:rsidTr="008A7FF6">
        <w:trPr>
          <w:trHeight w:val="265"/>
        </w:trPr>
        <w:tc>
          <w:tcPr>
            <w:tcW w:w="2967" w:type="dxa"/>
            <w:vMerge w:val="restart"/>
          </w:tcPr>
          <w:p w14:paraId="7FD7561B" w14:textId="2257E789" w:rsidR="00096D7C" w:rsidRPr="001E2730" w:rsidRDefault="00096D7C" w:rsidP="008A7FF6">
            <w:pPr>
              <w:spacing w:line="360" w:lineRule="auto"/>
              <w:textAlignment w:val="baseline"/>
              <w:rPr>
                <w:bCs/>
                <w:sz w:val="18"/>
                <w:szCs w:val="18"/>
                <w:bdr w:val="none" w:sz="0" w:space="0" w:color="auto" w:frame="1"/>
                <w:lang w:val="es-419"/>
              </w:rPr>
            </w:pPr>
            <w:bookmarkStart w:id="222" w:name="_Hlk73446291"/>
            <w:r w:rsidRPr="001E2730">
              <w:rPr>
                <w:b/>
                <w:sz w:val="18"/>
                <w:szCs w:val="18"/>
              </w:rPr>
              <w:t>HU</w:t>
            </w:r>
            <w:r>
              <w:rPr>
                <w:b/>
                <w:sz w:val="18"/>
                <w:szCs w:val="18"/>
              </w:rPr>
              <w:t xml:space="preserve">-31 </w:t>
            </w:r>
            <w:r w:rsidR="003040E5">
              <w:rPr>
                <w:bCs/>
                <w:sz w:val="18"/>
                <w:szCs w:val="18"/>
                <w:bdr w:val="none" w:sz="0" w:space="0" w:color="auto" w:frame="1"/>
                <w:lang w:val="es-419"/>
              </w:rPr>
              <w:t xml:space="preserve">Modificar </w:t>
            </w:r>
            <w:r w:rsidRPr="001E2730">
              <w:rPr>
                <w:bCs/>
                <w:sz w:val="18"/>
                <w:szCs w:val="18"/>
                <w:bdr w:val="none" w:sz="0" w:space="0" w:color="auto" w:frame="1"/>
                <w:lang w:val="es-419"/>
              </w:rPr>
              <w:t>solicitud al departamento de DTIC</w:t>
            </w:r>
            <w:bookmarkEnd w:id="222"/>
            <w:r>
              <w:rPr>
                <w:bCs/>
                <w:sz w:val="18"/>
                <w:szCs w:val="18"/>
                <w:bdr w:val="none" w:sz="0" w:space="0" w:color="auto" w:frame="1"/>
                <w:lang w:val="es-419"/>
              </w:rPr>
              <w:t xml:space="preserve">. </w:t>
            </w:r>
            <w:r w:rsidRPr="001E2730">
              <w:rPr>
                <w:b/>
                <w:sz w:val="18"/>
                <w:szCs w:val="18"/>
              </w:rPr>
              <w:t>S</w:t>
            </w:r>
            <w:r>
              <w:rPr>
                <w:b/>
                <w:sz w:val="18"/>
                <w:szCs w:val="18"/>
              </w:rPr>
              <w:t>print 5</w:t>
            </w:r>
          </w:p>
        </w:tc>
        <w:tc>
          <w:tcPr>
            <w:tcW w:w="430" w:type="dxa"/>
          </w:tcPr>
          <w:p w14:paraId="030F5328" w14:textId="0B38C479" w:rsidR="00096D7C" w:rsidRPr="001E2730" w:rsidRDefault="00A87C1A"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DF5D70E" w14:textId="3D0B3D4D" w:rsidR="00096D7C" w:rsidRPr="001E2730" w:rsidRDefault="005044B8"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necesaria de acciones ejecutadas</w:t>
            </w:r>
          </w:p>
        </w:tc>
      </w:tr>
      <w:tr w:rsidR="00A87C1A" w:rsidRPr="001E2730" w14:paraId="3896F3FD" w14:textId="77777777" w:rsidTr="008A7FF6">
        <w:trPr>
          <w:trHeight w:val="265"/>
        </w:trPr>
        <w:tc>
          <w:tcPr>
            <w:tcW w:w="2967" w:type="dxa"/>
            <w:vMerge/>
          </w:tcPr>
          <w:p w14:paraId="5116D30B" w14:textId="77777777" w:rsidR="00A87C1A" w:rsidRPr="001E2730" w:rsidRDefault="00A87C1A" w:rsidP="008A7FF6">
            <w:pPr>
              <w:spacing w:line="360" w:lineRule="auto"/>
              <w:textAlignment w:val="baseline"/>
              <w:rPr>
                <w:b/>
                <w:sz w:val="18"/>
                <w:szCs w:val="18"/>
              </w:rPr>
            </w:pPr>
          </w:p>
        </w:tc>
        <w:tc>
          <w:tcPr>
            <w:tcW w:w="430" w:type="dxa"/>
          </w:tcPr>
          <w:p w14:paraId="73AB1C7E" w14:textId="7ECDF3EF" w:rsidR="00A87C1A" w:rsidRDefault="00A87C1A"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6710344" w14:textId="1921CA79" w:rsidR="00A87C1A" w:rsidRPr="001E2730" w:rsidRDefault="005044B8" w:rsidP="008A7FF6">
            <w:pPr>
              <w:spacing w:line="360" w:lineRule="auto"/>
              <w:textAlignment w:val="baseline"/>
              <w:rPr>
                <w:bCs/>
                <w:sz w:val="18"/>
                <w:szCs w:val="18"/>
                <w:bdr w:val="none" w:sz="0" w:space="0" w:color="auto" w:frame="1"/>
              </w:rPr>
            </w:pPr>
            <w:r>
              <w:rPr>
                <w:bCs/>
                <w:sz w:val="18"/>
                <w:szCs w:val="18"/>
                <w:bdr w:val="none" w:sz="0" w:space="0" w:color="auto" w:frame="1"/>
              </w:rPr>
              <w:t>Verificar que se actualice los datos de la solicitud</w:t>
            </w:r>
          </w:p>
        </w:tc>
      </w:tr>
      <w:tr w:rsidR="00096D7C" w:rsidRPr="001E2730" w14:paraId="652826BA" w14:textId="77777777" w:rsidTr="008A7FF6">
        <w:trPr>
          <w:trHeight w:val="242"/>
        </w:trPr>
        <w:tc>
          <w:tcPr>
            <w:tcW w:w="2967" w:type="dxa"/>
            <w:vMerge w:val="restart"/>
          </w:tcPr>
          <w:p w14:paraId="7FDF3B88" w14:textId="3009FEC0" w:rsidR="00096D7C" w:rsidRPr="001E2730" w:rsidRDefault="00096D7C" w:rsidP="008A7FF6">
            <w:pPr>
              <w:spacing w:line="360" w:lineRule="auto"/>
              <w:textAlignment w:val="baseline"/>
              <w:rPr>
                <w:bCs/>
                <w:sz w:val="18"/>
                <w:szCs w:val="18"/>
                <w:bdr w:val="none" w:sz="0" w:space="0" w:color="auto" w:frame="1"/>
                <w:lang w:val="es-419"/>
              </w:rPr>
            </w:pPr>
            <w:bookmarkStart w:id="223" w:name="_Hlk73447519"/>
            <w:r w:rsidRPr="001E2730">
              <w:rPr>
                <w:b/>
                <w:sz w:val="18"/>
                <w:szCs w:val="18"/>
              </w:rPr>
              <w:t>HU</w:t>
            </w:r>
            <w:r>
              <w:rPr>
                <w:b/>
                <w:sz w:val="18"/>
                <w:szCs w:val="18"/>
              </w:rPr>
              <w:t xml:space="preserve">-32 </w:t>
            </w:r>
            <w:r w:rsidRPr="001E2730">
              <w:rPr>
                <w:bCs/>
                <w:sz w:val="18"/>
                <w:szCs w:val="18"/>
                <w:bdr w:val="none" w:sz="0" w:space="0" w:color="auto" w:frame="1"/>
                <w:lang w:val="es-419"/>
              </w:rPr>
              <w:t>Eliminar una solicitud al departamento de DTIC</w:t>
            </w:r>
            <w:bookmarkEnd w:id="223"/>
            <w:r>
              <w:rPr>
                <w:bCs/>
                <w:sz w:val="18"/>
                <w:szCs w:val="18"/>
                <w:bdr w:val="none" w:sz="0" w:space="0" w:color="auto" w:frame="1"/>
                <w:lang w:val="es-419"/>
              </w:rPr>
              <w:t xml:space="preserve">. </w:t>
            </w:r>
            <w:r w:rsidRPr="001E2730">
              <w:rPr>
                <w:b/>
                <w:sz w:val="18"/>
                <w:szCs w:val="18"/>
              </w:rPr>
              <w:t>S</w:t>
            </w:r>
            <w:r>
              <w:rPr>
                <w:b/>
                <w:sz w:val="18"/>
                <w:szCs w:val="18"/>
              </w:rPr>
              <w:t>print 6</w:t>
            </w:r>
          </w:p>
        </w:tc>
        <w:tc>
          <w:tcPr>
            <w:tcW w:w="430" w:type="dxa"/>
          </w:tcPr>
          <w:p w14:paraId="31FBCE36" w14:textId="0329DD2B" w:rsidR="00096D7C" w:rsidRPr="001E2730" w:rsidRDefault="005044B8"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2422C68F" w14:textId="092A2D3B" w:rsidR="00096D7C" w:rsidRPr="001E2730" w:rsidRDefault="005044B8"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w:t>
            </w:r>
          </w:p>
        </w:tc>
      </w:tr>
      <w:tr w:rsidR="00096D7C" w:rsidRPr="001E2730" w14:paraId="68F8076D" w14:textId="77777777" w:rsidTr="008A7FF6">
        <w:trPr>
          <w:trHeight w:val="172"/>
        </w:trPr>
        <w:tc>
          <w:tcPr>
            <w:tcW w:w="2967" w:type="dxa"/>
            <w:vMerge/>
          </w:tcPr>
          <w:p w14:paraId="69432A4C" w14:textId="77777777" w:rsidR="00096D7C" w:rsidRPr="001E2730" w:rsidRDefault="00096D7C" w:rsidP="008A7FF6">
            <w:pPr>
              <w:spacing w:line="360" w:lineRule="auto"/>
              <w:textAlignment w:val="baseline"/>
              <w:rPr>
                <w:bCs/>
                <w:sz w:val="18"/>
                <w:szCs w:val="18"/>
                <w:bdr w:val="none" w:sz="0" w:space="0" w:color="auto" w:frame="1"/>
                <w:lang w:val="es-419"/>
              </w:rPr>
            </w:pPr>
          </w:p>
        </w:tc>
        <w:tc>
          <w:tcPr>
            <w:tcW w:w="430" w:type="dxa"/>
          </w:tcPr>
          <w:p w14:paraId="50BA93D4" w14:textId="0B9CE6C9" w:rsidR="00096D7C" w:rsidRPr="001E2730" w:rsidRDefault="005044B8"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0C60D46" w14:textId="22E59381" w:rsidR="00096D7C" w:rsidRPr="001E2730" w:rsidRDefault="005044B8" w:rsidP="008A7FF6">
            <w:pPr>
              <w:spacing w:line="360" w:lineRule="auto"/>
              <w:textAlignment w:val="baseline"/>
              <w:rPr>
                <w:bCs/>
                <w:sz w:val="18"/>
                <w:szCs w:val="18"/>
                <w:bdr w:val="none" w:sz="0" w:space="0" w:color="auto" w:frame="1"/>
              </w:rPr>
            </w:pPr>
            <w:r>
              <w:rPr>
                <w:bCs/>
                <w:sz w:val="18"/>
                <w:szCs w:val="18"/>
                <w:bdr w:val="none" w:sz="0" w:space="0" w:color="auto" w:frame="1"/>
              </w:rPr>
              <w:t>Verificar que se elimina un registro de solicitud</w:t>
            </w:r>
          </w:p>
        </w:tc>
      </w:tr>
      <w:tr w:rsidR="00096D7C" w:rsidRPr="001E2730" w14:paraId="160016DB" w14:textId="77777777" w:rsidTr="008A7FF6">
        <w:trPr>
          <w:trHeight w:val="196"/>
        </w:trPr>
        <w:tc>
          <w:tcPr>
            <w:tcW w:w="2967" w:type="dxa"/>
            <w:vMerge/>
          </w:tcPr>
          <w:p w14:paraId="6F178143" w14:textId="77777777" w:rsidR="00096D7C" w:rsidRPr="001E2730" w:rsidRDefault="00096D7C" w:rsidP="008A7FF6">
            <w:pPr>
              <w:spacing w:line="360" w:lineRule="auto"/>
              <w:textAlignment w:val="baseline"/>
              <w:rPr>
                <w:bCs/>
                <w:sz w:val="18"/>
                <w:szCs w:val="18"/>
                <w:bdr w:val="none" w:sz="0" w:space="0" w:color="auto" w:frame="1"/>
                <w:lang w:val="es-419"/>
              </w:rPr>
            </w:pPr>
          </w:p>
        </w:tc>
        <w:tc>
          <w:tcPr>
            <w:tcW w:w="430" w:type="dxa"/>
          </w:tcPr>
          <w:p w14:paraId="73C6D51B" w14:textId="2E8427A7" w:rsidR="00096D7C" w:rsidRPr="001E2730" w:rsidRDefault="005044B8"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DEA710F" w14:textId="4911AED3" w:rsidR="00096D7C" w:rsidRPr="001E2730" w:rsidRDefault="005044B8" w:rsidP="008A7FF6">
            <w:pPr>
              <w:spacing w:line="360" w:lineRule="auto"/>
              <w:textAlignment w:val="baseline"/>
              <w:rPr>
                <w:bCs/>
                <w:sz w:val="18"/>
                <w:szCs w:val="18"/>
                <w:bdr w:val="none" w:sz="0" w:space="0" w:color="auto" w:frame="1"/>
              </w:rPr>
            </w:pPr>
            <w:r>
              <w:rPr>
                <w:bCs/>
                <w:sz w:val="18"/>
                <w:szCs w:val="18"/>
                <w:bdr w:val="none" w:sz="0" w:space="0" w:color="auto" w:frame="1"/>
              </w:rPr>
              <w:t>Verificar el estado devuelto de eliminar una solicitud</w:t>
            </w:r>
          </w:p>
        </w:tc>
      </w:tr>
      <w:tr w:rsidR="00096D7C" w:rsidRPr="001E2730" w14:paraId="0C1A70C4" w14:textId="77777777" w:rsidTr="008A7FF6">
        <w:trPr>
          <w:trHeight w:val="138"/>
        </w:trPr>
        <w:tc>
          <w:tcPr>
            <w:tcW w:w="2967" w:type="dxa"/>
            <w:vMerge w:val="restart"/>
          </w:tcPr>
          <w:p w14:paraId="7089C673" w14:textId="2885FADA" w:rsidR="00096D7C" w:rsidRPr="001E2730" w:rsidRDefault="00A87C1A" w:rsidP="008A7FF6">
            <w:pPr>
              <w:spacing w:line="360" w:lineRule="auto"/>
              <w:textAlignment w:val="baseline"/>
              <w:rPr>
                <w:bCs/>
                <w:sz w:val="18"/>
                <w:szCs w:val="18"/>
                <w:bdr w:val="none" w:sz="0" w:space="0" w:color="auto" w:frame="1"/>
                <w:lang w:val="es-419"/>
              </w:rPr>
            </w:pPr>
            <w:bookmarkStart w:id="224" w:name="_Hlk73448442"/>
            <w:r w:rsidRPr="001E2730">
              <w:rPr>
                <w:b/>
                <w:sz w:val="18"/>
                <w:szCs w:val="18"/>
              </w:rPr>
              <w:t>HU</w:t>
            </w:r>
            <w:r>
              <w:rPr>
                <w:b/>
                <w:sz w:val="18"/>
                <w:szCs w:val="18"/>
              </w:rPr>
              <w:t xml:space="preserve">-33 </w:t>
            </w:r>
            <w:r w:rsidRPr="001E2730">
              <w:rPr>
                <w:bCs/>
                <w:sz w:val="18"/>
                <w:szCs w:val="18"/>
                <w:bdr w:val="none" w:sz="0" w:space="0" w:color="auto" w:frame="1"/>
              </w:rPr>
              <w:t>Buscar una solicitud del departamento de DTIC</w:t>
            </w:r>
            <w:bookmarkEnd w:id="224"/>
            <w:r>
              <w:rPr>
                <w:bCs/>
                <w:sz w:val="18"/>
                <w:szCs w:val="18"/>
                <w:bdr w:val="none" w:sz="0" w:space="0" w:color="auto" w:frame="1"/>
              </w:rPr>
              <w:t xml:space="preserve">. </w:t>
            </w:r>
            <w:r w:rsidRPr="001E2730">
              <w:rPr>
                <w:b/>
                <w:sz w:val="18"/>
                <w:szCs w:val="18"/>
              </w:rPr>
              <w:t>S</w:t>
            </w:r>
            <w:r>
              <w:rPr>
                <w:b/>
                <w:sz w:val="18"/>
                <w:szCs w:val="18"/>
              </w:rPr>
              <w:t>print 6</w:t>
            </w:r>
          </w:p>
        </w:tc>
        <w:tc>
          <w:tcPr>
            <w:tcW w:w="430" w:type="dxa"/>
          </w:tcPr>
          <w:p w14:paraId="708F1FC9" w14:textId="0F129008" w:rsidR="00096D7C" w:rsidRPr="001E2730" w:rsidRDefault="003A1F40"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DC36585" w14:textId="2065C3CC" w:rsidR="00096D7C" w:rsidRPr="001E2730" w:rsidRDefault="003A1F40"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cantidad de acciones correspondientes a la búsqueda de una solicitud</w:t>
            </w:r>
          </w:p>
        </w:tc>
      </w:tr>
      <w:tr w:rsidR="00096D7C" w:rsidRPr="001E2730" w14:paraId="4BF3052C" w14:textId="77777777" w:rsidTr="008A7FF6">
        <w:trPr>
          <w:trHeight w:val="276"/>
        </w:trPr>
        <w:tc>
          <w:tcPr>
            <w:tcW w:w="2967" w:type="dxa"/>
            <w:vMerge/>
          </w:tcPr>
          <w:p w14:paraId="638DD0D9" w14:textId="77777777" w:rsidR="00096D7C" w:rsidRPr="001E2730" w:rsidRDefault="00096D7C" w:rsidP="008A7FF6">
            <w:pPr>
              <w:spacing w:line="360" w:lineRule="auto"/>
              <w:textAlignment w:val="baseline"/>
              <w:rPr>
                <w:bCs/>
                <w:sz w:val="18"/>
                <w:szCs w:val="18"/>
                <w:bdr w:val="none" w:sz="0" w:space="0" w:color="auto" w:frame="1"/>
              </w:rPr>
            </w:pPr>
          </w:p>
        </w:tc>
        <w:tc>
          <w:tcPr>
            <w:tcW w:w="430" w:type="dxa"/>
          </w:tcPr>
          <w:p w14:paraId="5291F4AA" w14:textId="533D9966" w:rsidR="00096D7C" w:rsidRPr="001E2730" w:rsidRDefault="003A1F40"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46403CF" w14:textId="4A4759ED" w:rsidR="00096D7C" w:rsidRPr="001E2730" w:rsidRDefault="003A1F40" w:rsidP="008A7FF6">
            <w:pPr>
              <w:spacing w:line="360" w:lineRule="auto"/>
              <w:textAlignment w:val="baseline"/>
              <w:rPr>
                <w:bCs/>
                <w:sz w:val="18"/>
                <w:szCs w:val="18"/>
                <w:bdr w:val="none" w:sz="0" w:space="0" w:color="auto" w:frame="1"/>
              </w:rPr>
            </w:pPr>
            <w:r>
              <w:rPr>
                <w:bCs/>
                <w:sz w:val="18"/>
                <w:szCs w:val="18"/>
                <w:bdr w:val="none" w:sz="0" w:space="0" w:color="auto" w:frame="1"/>
              </w:rPr>
              <w:t>Verificar el estado de búsqueda de datos</w:t>
            </w:r>
          </w:p>
        </w:tc>
      </w:tr>
      <w:tr w:rsidR="00096D7C" w:rsidRPr="001E2730" w14:paraId="4590A368" w14:textId="77777777" w:rsidTr="008A7FF6">
        <w:trPr>
          <w:trHeight w:val="196"/>
        </w:trPr>
        <w:tc>
          <w:tcPr>
            <w:tcW w:w="2967" w:type="dxa"/>
            <w:vMerge w:val="restart"/>
          </w:tcPr>
          <w:p w14:paraId="5019E186" w14:textId="479D58B6" w:rsidR="00096D7C" w:rsidRPr="001E2730" w:rsidRDefault="00096D7C" w:rsidP="008A7FF6">
            <w:pPr>
              <w:spacing w:line="360" w:lineRule="auto"/>
              <w:textAlignment w:val="baseline"/>
              <w:rPr>
                <w:bCs/>
                <w:sz w:val="18"/>
                <w:szCs w:val="18"/>
                <w:bdr w:val="none" w:sz="0" w:space="0" w:color="auto" w:frame="1"/>
                <w:lang w:val="es-419"/>
              </w:rPr>
            </w:pPr>
            <w:bookmarkStart w:id="225" w:name="_Hlk73449521"/>
            <w:r w:rsidRPr="001E2730">
              <w:rPr>
                <w:b/>
                <w:sz w:val="18"/>
                <w:szCs w:val="18"/>
              </w:rPr>
              <w:t>HU</w:t>
            </w:r>
            <w:r>
              <w:rPr>
                <w:b/>
                <w:sz w:val="18"/>
                <w:szCs w:val="18"/>
              </w:rPr>
              <w:t xml:space="preserve">-34 </w:t>
            </w:r>
            <w:r w:rsidRPr="001E2730">
              <w:rPr>
                <w:bCs/>
                <w:sz w:val="18"/>
                <w:szCs w:val="18"/>
                <w:bdr w:val="none" w:sz="0" w:space="0" w:color="auto" w:frame="1"/>
                <w:lang w:val="es-419"/>
              </w:rPr>
              <w:t>Ingresar un nuevo proyecto de DTIC</w:t>
            </w:r>
            <w:bookmarkEnd w:id="225"/>
            <w:r>
              <w:rPr>
                <w:bCs/>
                <w:sz w:val="18"/>
                <w:szCs w:val="18"/>
                <w:bdr w:val="none" w:sz="0" w:space="0" w:color="auto" w:frame="1"/>
                <w:lang w:val="es-419"/>
              </w:rPr>
              <w:t xml:space="preserve">. </w:t>
            </w:r>
            <w:r w:rsidRPr="001E2730">
              <w:rPr>
                <w:b/>
                <w:sz w:val="18"/>
                <w:szCs w:val="18"/>
              </w:rPr>
              <w:t>S</w:t>
            </w:r>
            <w:r>
              <w:rPr>
                <w:b/>
                <w:sz w:val="18"/>
                <w:szCs w:val="18"/>
              </w:rPr>
              <w:t>print 6</w:t>
            </w:r>
          </w:p>
        </w:tc>
        <w:tc>
          <w:tcPr>
            <w:tcW w:w="430" w:type="dxa"/>
          </w:tcPr>
          <w:p w14:paraId="0BEDC2C0" w14:textId="3CD5C9D9" w:rsidR="00096D7C" w:rsidRPr="001E2730" w:rsidRDefault="003A1F40"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B54F6E6" w14:textId="6023DFCB" w:rsidR="00096D7C" w:rsidRPr="001E2730" w:rsidRDefault="00C72C79" w:rsidP="008A7FF6">
            <w:pPr>
              <w:spacing w:line="360" w:lineRule="auto"/>
              <w:textAlignment w:val="baseline"/>
              <w:rPr>
                <w:bCs/>
                <w:sz w:val="18"/>
                <w:szCs w:val="18"/>
                <w:bdr w:val="none" w:sz="0" w:space="0" w:color="auto" w:frame="1"/>
              </w:rPr>
            </w:pPr>
            <w:r>
              <w:rPr>
                <w:bCs/>
                <w:sz w:val="18"/>
                <w:szCs w:val="18"/>
                <w:bdr w:val="none" w:sz="0" w:space="0" w:color="auto" w:frame="1"/>
              </w:rPr>
              <w:t>Verificar que se envíe datos correctos en el formulario</w:t>
            </w:r>
          </w:p>
        </w:tc>
      </w:tr>
      <w:tr w:rsidR="003A1F40" w:rsidRPr="001E2730" w14:paraId="10E043DF" w14:textId="77777777" w:rsidTr="008A7FF6">
        <w:trPr>
          <w:trHeight w:val="196"/>
        </w:trPr>
        <w:tc>
          <w:tcPr>
            <w:tcW w:w="2967" w:type="dxa"/>
            <w:vMerge/>
          </w:tcPr>
          <w:p w14:paraId="5A7F69B0" w14:textId="77777777" w:rsidR="003A1F40" w:rsidRPr="001E2730" w:rsidRDefault="003A1F40" w:rsidP="008A7FF6">
            <w:pPr>
              <w:spacing w:line="360" w:lineRule="auto"/>
              <w:textAlignment w:val="baseline"/>
              <w:rPr>
                <w:b/>
                <w:sz w:val="18"/>
                <w:szCs w:val="18"/>
              </w:rPr>
            </w:pPr>
          </w:p>
        </w:tc>
        <w:tc>
          <w:tcPr>
            <w:tcW w:w="430" w:type="dxa"/>
          </w:tcPr>
          <w:p w14:paraId="65065D93" w14:textId="4172384D" w:rsidR="003A1F40" w:rsidRDefault="00C72C79"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040CC09" w14:textId="0C7B3ECA" w:rsidR="003A1F40" w:rsidRPr="001E2730" w:rsidRDefault="00C72C79" w:rsidP="008A7FF6">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ejecute la cantidad de acciones correspondientes </w:t>
            </w:r>
          </w:p>
        </w:tc>
      </w:tr>
      <w:tr w:rsidR="003A1F40" w:rsidRPr="001E2730" w14:paraId="27F7113A" w14:textId="77777777" w:rsidTr="008A7FF6">
        <w:trPr>
          <w:trHeight w:val="196"/>
        </w:trPr>
        <w:tc>
          <w:tcPr>
            <w:tcW w:w="2967" w:type="dxa"/>
            <w:vMerge/>
          </w:tcPr>
          <w:p w14:paraId="7CD7D392" w14:textId="77777777" w:rsidR="003A1F40" w:rsidRPr="001E2730" w:rsidRDefault="003A1F40" w:rsidP="008A7FF6">
            <w:pPr>
              <w:spacing w:line="360" w:lineRule="auto"/>
              <w:textAlignment w:val="baseline"/>
              <w:rPr>
                <w:b/>
                <w:sz w:val="18"/>
                <w:szCs w:val="18"/>
              </w:rPr>
            </w:pPr>
          </w:p>
        </w:tc>
        <w:tc>
          <w:tcPr>
            <w:tcW w:w="430" w:type="dxa"/>
          </w:tcPr>
          <w:p w14:paraId="7EDC7D60" w14:textId="3A24437B" w:rsidR="003A1F40" w:rsidRDefault="00C72C79"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6BC2B718" w14:textId="1457EB14" w:rsidR="003A1F40" w:rsidRPr="001E2730" w:rsidRDefault="00C72C79" w:rsidP="008A7FF6">
            <w:pPr>
              <w:spacing w:line="360" w:lineRule="auto"/>
              <w:textAlignment w:val="baseline"/>
              <w:rPr>
                <w:bCs/>
                <w:sz w:val="18"/>
                <w:szCs w:val="18"/>
                <w:bdr w:val="none" w:sz="0" w:space="0" w:color="auto" w:frame="1"/>
              </w:rPr>
            </w:pPr>
            <w:r>
              <w:rPr>
                <w:bCs/>
                <w:sz w:val="18"/>
                <w:szCs w:val="18"/>
                <w:bdr w:val="none" w:sz="0" w:space="0" w:color="auto" w:frame="1"/>
              </w:rPr>
              <w:t>Verificar que envíe el formulario de registro</w:t>
            </w:r>
          </w:p>
        </w:tc>
      </w:tr>
      <w:tr w:rsidR="00C72C79" w:rsidRPr="001E2730" w14:paraId="06225B79" w14:textId="77777777" w:rsidTr="008A7FF6">
        <w:trPr>
          <w:trHeight w:val="196"/>
        </w:trPr>
        <w:tc>
          <w:tcPr>
            <w:tcW w:w="2967" w:type="dxa"/>
            <w:vMerge/>
          </w:tcPr>
          <w:p w14:paraId="42422B32" w14:textId="77777777" w:rsidR="00C72C79" w:rsidRPr="001E2730" w:rsidRDefault="00C72C79" w:rsidP="008A7FF6">
            <w:pPr>
              <w:spacing w:line="360" w:lineRule="auto"/>
              <w:textAlignment w:val="baseline"/>
              <w:rPr>
                <w:b/>
                <w:sz w:val="18"/>
                <w:szCs w:val="18"/>
              </w:rPr>
            </w:pPr>
          </w:p>
        </w:tc>
        <w:tc>
          <w:tcPr>
            <w:tcW w:w="430" w:type="dxa"/>
          </w:tcPr>
          <w:p w14:paraId="7F7FF9EC" w14:textId="506F5B05" w:rsidR="00C72C79" w:rsidRDefault="00C72C79" w:rsidP="008A7FF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6BA3CDFD" w14:textId="0A1B01D8" w:rsidR="00C72C79" w:rsidRPr="001E2730" w:rsidRDefault="00C72C79" w:rsidP="008A7FF6">
            <w:pPr>
              <w:spacing w:line="360" w:lineRule="auto"/>
              <w:textAlignment w:val="baseline"/>
              <w:rPr>
                <w:bCs/>
                <w:sz w:val="18"/>
                <w:szCs w:val="18"/>
                <w:bdr w:val="none" w:sz="0" w:space="0" w:color="auto" w:frame="1"/>
              </w:rPr>
            </w:pPr>
            <w:r>
              <w:rPr>
                <w:bCs/>
                <w:sz w:val="18"/>
                <w:szCs w:val="18"/>
                <w:bdr w:val="none" w:sz="0" w:space="0" w:color="auto" w:frame="1"/>
              </w:rPr>
              <w:t>Verificar que se envíe únicamente un formulario a la vez</w:t>
            </w:r>
          </w:p>
        </w:tc>
      </w:tr>
      <w:tr w:rsidR="00096D7C" w:rsidRPr="001E2730" w14:paraId="20D8B08E" w14:textId="77777777" w:rsidTr="008A7FF6">
        <w:trPr>
          <w:trHeight w:val="127"/>
        </w:trPr>
        <w:tc>
          <w:tcPr>
            <w:tcW w:w="2967" w:type="dxa"/>
            <w:vMerge w:val="restart"/>
          </w:tcPr>
          <w:p w14:paraId="2F44A5AB" w14:textId="24DBE8B2" w:rsidR="00096D7C" w:rsidRPr="001E2730" w:rsidRDefault="00096D7C" w:rsidP="008A7FF6">
            <w:pPr>
              <w:spacing w:line="360" w:lineRule="auto"/>
              <w:textAlignment w:val="baseline"/>
              <w:rPr>
                <w:bCs/>
                <w:sz w:val="18"/>
                <w:szCs w:val="18"/>
                <w:bdr w:val="none" w:sz="0" w:space="0" w:color="auto" w:frame="1"/>
                <w:lang w:val="es-419"/>
              </w:rPr>
            </w:pPr>
            <w:bookmarkStart w:id="226" w:name="_Hlk73451239"/>
            <w:r w:rsidRPr="001E2730">
              <w:rPr>
                <w:b/>
                <w:sz w:val="18"/>
                <w:szCs w:val="18"/>
              </w:rPr>
              <w:t>HU</w:t>
            </w:r>
            <w:r>
              <w:rPr>
                <w:b/>
                <w:sz w:val="18"/>
                <w:szCs w:val="18"/>
              </w:rPr>
              <w:t xml:space="preserve">-35 </w:t>
            </w:r>
            <w:r w:rsidRPr="001E2730">
              <w:rPr>
                <w:bCs/>
                <w:sz w:val="18"/>
                <w:szCs w:val="18"/>
                <w:bdr w:val="none" w:sz="0" w:space="0" w:color="auto" w:frame="1"/>
                <w:lang w:val="es-419"/>
              </w:rPr>
              <w:t>Listar los proyectos de DTIC</w:t>
            </w:r>
            <w:bookmarkEnd w:id="226"/>
            <w:r>
              <w:rPr>
                <w:bCs/>
                <w:sz w:val="18"/>
                <w:szCs w:val="18"/>
                <w:bdr w:val="none" w:sz="0" w:space="0" w:color="auto" w:frame="1"/>
                <w:lang w:val="es-419"/>
              </w:rPr>
              <w:t xml:space="preserve">. </w:t>
            </w:r>
            <w:r w:rsidRPr="001E2730">
              <w:rPr>
                <w:b/>
                <w:sz w:val="18"/>
                <w:szCs w:val="18"/>
              </w:rPr>
              <w:t>S</w:t>
            </w:r>
            <w:r>
              <w:rPr>
                <w:b/>
                <w:sz w:val="18"/>
                <w:szCs w:val="18"/>
              </w:rPr>
              <w:t>print 6</w:t>
            </w:r>
          </w:p>
        </w:tc>
        <w:tc>
          <w:tcPr>
            <w:tcW w:w="430" w:type="dxa"/>
          </w:tcPr>
          <w:p w14:paraId="77947021" w14:textId="379A0B56" w:rsidR="00096D7C" w:rsidRPr="001E2730" w:rsidRDefault="00085454"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49E881E" w14:textId="37DCD28D" w:rsidR="00096D7C" w:rsidRPr="001E2730" w:rsidRDefault="00085454"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solicitudes aprobadas</w:t>
            </w:r>
          </w:p>
        </w:tc>
      </w:tr>
      <w:tr w:rsidR="00085454" w:rsidRPr="001E2730" w14:paraId="516FDFFC" w14:textId="77777777" w:rsidTr="008A7FF6">
        <w:trPr>
          <w:trHeight w:val="127"/>
        </w:trPr>
        <w:tc>
          <w:tcPr>
            <w:tcW w:w="2967" w:type="dxa"/>
            <w:vMerge/>
          </w:tcPr>
          <w:p w14:paraId="3E597EBA" w14:textId="77777777" w:rsidR="00085454" w:rsidRPr="001E2730" w:rsidRDefault="00085454" w:rsidP="008A7FF6">
            <w:pPr>
              <w:spacing w:line="360" w:lineRule="auto"/>
              <w:textAlignment w:val="baseline"/>
              <w:rPr>
                <w:b/>
                <w:sz w:val="18"/>
                <w:szCs w:val="18"/>
              </w:rPr>
            </w:pPr>
          </w:p>
        </w:tc>
        <w:tc>
          <w:tcPr>
            <w:tcW w:w="430" w:type="dxa"/>
          </w:tcPr>
          <w:p w14:paraId="0A5F7AD8" w14:textId="591595C0" w:rsidR="00085454" w:rsidRDefault="00085454"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BF858B5" w14:textId="64839D15" w:rsidR="00085454" w:rsidRPr="001E2730" w:rsidRDefault="00085454"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que permite listar las solicitudes aprobadas</w:t>
            </w:r>
          </w:p>
        </w:tc>
      </w:tr>
      <w:tr w:rsidR="00085454" w:rsidRPr="001E2730" w14:paraId="2169A556" w14:textId="77777777" w:rsidTr="008A7FF6">
        <w:trPr>
          <w:trHeight w:val="127"/>
        </w:trPr>
        <w:tc>
          <w:tcPr>
            <w:tcW w:w="2967" w:type="dxa"/>
            <w:vMerge/>
          </w:tcPr>
          <w:p w14:paraId="751404FF" w14:textId="77777777" w:rsidR="00085454" w:rsidRPr="001E2730" w:rsidRDefault="00085454" w:rsidP="008A7FF6">
            <w:pPr>
              <w:spacing w:line="360" w:lineRule="auto"/>
              <w:textAlignment w:val="baseline"/>
              <w:rPr>
                <w:b/>
                <w:sz w:val="18"/>
                <w:szCs w:val="18"/>
              </w:rPr>
            </w:pPr>
          </w:p>
        </w:tc>
        <w:tc>
          <w:tcPr>
            <w:tcW w:w="430" w:type="dxa"/>
          </w:tcPr>
          <w:p w14:paraId="1C10A632" w14:textId="54D0B750" w:rsidR="00085454" w:rsidRDefault="00085454" w:rsidP="008A7FF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45C493DF" w14:textId="0844B7D8" w:rsidR="00085454" w:rsidRPr="001E2730" w:rsidRDefault="00085454" w:rsidP="008A7FF6">
            <w:pPr>
              <w:spacing w:line="360" w:lineRule="auto"/>
              <w:textAlignment w:val="baseline"/>
              <w:rPr>
                <w:bCs/>
                <w:sz w:val="18"/>
                <w:szCs w:val="18"/>
                <w:bdr w:val="none" w:sz="0" w:space="0" w:color="auto" w:frame="1"/>
              </w:rPr>
            </w:pPr>
            <w:r>
              <w:rPr>
                <w:bCs/>
                <w:sz w:val="18"/>
                <w:szCs w:val="18"/>
                <w:bdr w:val="none" w:sz="0" w:space="0" w:color="auto" w:frame="1"/>
              </w:rPr>
              <w:t>Verificar la cantidad de proyectos aprobados</w:t>
            </w:r>
          </w:p>
        </w:tc>
      </w:tr>
      <w:tr w:rsidR="00085454" w:rsidRPr="001E2730" w14:paraId="46C6631E" w14:textId="77777777" w:rsidTr="008A7FF6">
        <w:trPr>
          <w:trHeight w:val="127"/>
        </w:trPr>
        <w:tc>
          <w:tcPr>
            <w:tcW w:w="2967" w:type="dxa"/>
            <w:vMerge/>
          </w:tcPr>
          <w:p w14:paraId="498544B1" w14:textId="77777777" w:rsidR="00085454" w:rsidRPr="001E2730" w:rsidRDefault="00085454" w:rsidP="008A7FF6">
            <w:pPr>
              <w:spacing w:line="360" w:lineRule="auto"/>
              <w:textAlignment w:val="baseline"/>
              <w:rPr>
                <w:b/>
                <w:sz w:val="18"/>
                <w:szCs w:val="18"/>
              </w:rPr>
            </w:pPr>
          </w:p>
        </w:tc>
        <w:tc>
          <w:tcPr>
            <w:tcW w:w="430" w:type="dxa"/>
          </w:tcPr>
          <w:p w14:paraId="18A925FA" w14:textId="2BC8EBDB" w:rsidR="00085454" w:rsidRDefault="00085454" w:rsidP="008A7FF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2C229BF9" w14:textId="4F6A45C9" w:rsidR="00085454" w:rsidRPr="001E2730" w:rsidRDefault="002F2975"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proyectos por solicitud aprobada</w:t>
            </w:r>
          </w:p>
        </w:tc>
      </w:tr>
      <w:tr w:rsidR="00085454" w:rsidRPr="001E2730" w14:paraId="039F2ABF" w14:textId="77777777" w:rsidTr="008A7FF6">
        <w:trPr>
          <w:trHeight w:val="127"/>
        </w:trPr>
        <w:tc>
          <w:tcPr>
            <w:tcW w:w="2967" w:type="dxa"/>
            <w:vMerge/>
          </w:tcPr>
          <w:p w14:paraId="142C2DDE" w14:textId="77777777" w:rsidR="00085454" w:rsidRPr="001E2730" w:rsidRDefault="00085454" w:rsidP="008A7FF6">
            <w:pPr>
              <w:spacing w:line="360" w:lineRule="auto"/>
              <w:textAlignment w:val="baseline"/>
              <w:rPr>
                <w:b/>
                <w:sz w:val="18"/>
                <w:szCs w:val="18"/>
              </w:rPr>
            </w:pPr>
          </w:p>
        </w:tc>
        <w:tc>
          <w:tcPr>
            <w:tcW w:w="430" w:type="dxa"/>
          </w:tcPr>
          <w:p w14:paraId="7DE847C1" w14:textId="371FA923" w:rsidR="00085454" w:rsidRDefault="00085454" w:rsidP="008A7FF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5315BA76" w14:textId="0AE16C75" w:rsidR="002F2975" w:rsidRPr="001E2730" w:rsidRDefault="002F2975"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w:t>
            </w:r>
          </w:p>
        </w:tc>
      </w:tr>
      <w:tr w:rsidR="002F2975" w:rsidRPr="001E2730" w14:paraId="4C3EBEC5" w14:textId="77777777" w:rsidTr="008A7FF6">
        <w:trPr>
          <w:trHeight w:val="127"/>
        </w:trPr>
        <w:tc>
          <w:tcPr>
            <w:tcW w:w="2967" w:type="dxa"/>
            <w:vMerge/>
          </w:tcPr>
          <w:p w14:paraId="25CEFC82" w14:textId="77777777" w:rsidR="002F2975" w:rsidRPr="001E2730" w:rsidRDefault="002F2975" w:rsidP="008A7FF6">
            <w:pPr>
              <w:spacing w:line="360" w:lineRule="auto"/>
              <w:textAlignment w:val="baseline"/>
              <w:rPr>
                <w:b/>
                <w:sz w:val="18"/>
                <w:szCs w:val="18"/>
              </w:rPr>
            </w:pPr>
          </w:p>
        </w:tc>
        <w:tc>
          <w:tcPr>
            <w:tcW w:w="430" w:type="dxa"/>
          </w:tcPr>
          <w:p w14:paraId="10B9E0B2" w14:textId="29928885" w:rsidR="002F2975" w:rsidRDefault="002F2975" w:rsidP="008A7FF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45EDBB7F" w14:textId="1F357D4A" w:rsidR="002F2975" w:rsidRDefault="002F2975" w:rsidP="008A7FF6">
            <w:pPr>
              <w:spacing w:line="360" w:lineRule="auto"/>
              <w:textAlignment w:val="baseline"/>
              <w:rPr>
                <w:bCs/>
                <w:sz w:val="18"/>
                <w:szCs w:val="18"/>
                <w:bdr w:val="none" w:sz="0" w:space="0" w:color="auto" w:frame="1"/>
              </w:rPr>
            </w:pPr>
            <w:r>
              <w:rPr>
                <w:bCs/>
                <w:sz w:val="18"/>
                <w:szCs w:val="18"/>
                <w:bdr w:val="none" w:sz="0" w:space="0" w:color="auto" w:frame="1"/>
              </w:rPr>
              <w:t>Verificar el resultado por defecto de la función reductora</w:t>
            </w:r>
          </w:p>
        </w:tc>
      </w:tr>
      <w:tr w:rsidR="002F2975" w:rsidRPr="001E2730" w14:paraId="5D038C1A" w14:textId="77777777" w:rsidTr="008A7FF6">
        <w:trPr>
          <w:trHeight w:val="127"/>
        </w:trPr>
        <w:tc>
          <w:tcPr>
            <w:tcW w:w="2967" w:type="dxa"/>
            <w:vMerge/>
          </w:tcPr>
          <w:p w14:paraId="7AC024E5" w14:textId="77777777" w:rsidR="002F2975" w:rsidRPr="001E2730" w:rsidRDefault="002F2975" w:rsidP="008A7FF6">
            <w:pPr>
              <w:spacing w:line="360" w:lineRule="auto"/>
              <w:textAlignment w:val="baseline"/>
              <w:rPr>
                <w:b/>
                <w:sz w:val="18"/>
                <w:szCs w:val="18"/>
              </w:rPr>
            </w:pPr>
          </w:p>
        </w:tc>
        <w:tc>
          <w:tcPr>
            <w:tcW w:w="430" w:type="dxa"/>
          </w:tcPr>
          <w:p w14:paraId="38545E80" w14:textId="7556B78F" w:rsidR="002F2975" w:rsidRDefault="002F2975" w:rsidP="008A7FF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17BA3157" w14:textId="659A0FCC" w:rsidR="002F2975" w:rsidRDefault="002F2975" w:rsidP="008A7FF6">
            <w:pPr>
              <w:spacing w:line="360" w:lineRule="auto"/>
              <w:textAlignment w:val="baseline"/>
              <w:rPr>
                <w:bCs/>
                <w:sz w:val="18"/>
                <w:szCs w:val="18"/>
                <w:bdr w:val="none" w:sz="0" w:space="0" w:color="auto" w:frame="1"/>
              </w:rPr>
            </w:pPr>
            <w:r>
              <w:rPr>
                <w:bCs/>
                <w:sz w:val="18"/>
                <w:szCs w:val="18"/>
                <w:bdr w:val="none" w:sz="0" w:space="0" w:color="auto" w:frame="1"/>
              </w:rPr>
              <w:t>Verificar el array vacío de las solicitudes aprobadas</w:t>
            </w:r>
          </w:p>
        </w:tc>
      </w:tr>
      <w:tr w:rsidR="002F2975" w:rsidRPr="001E2730" w14:paraId="4FCC02F8" w14:textId="77777777" w:rsidTr="008A7FF6">
        <w:trPr>
          <w:trHeight w:val="127"/>
        </w:trPr>
        <w:tc>
          <w:tcPr>
            <w:tcW w:w="2967" w:type="dxa"/>
            <w:vMerge/>
          </w:tcPr>
          <w:p w14:paraId="4A709303" w14:textId="77777777" w:rsidR="002F2975" w:rsidRPr="001E2730" w:rsidRDefault="002F2975" w:rsidP="008A7FF6">
            <w:pPr>
              <w:spacing w:line="360" w:lineRule="auto"/>
              <w:textAlignment w:val="baseline"/>
              <w:rPr>
                <w:b/>
                <w:sz w:val="18"/>
                <w:szCs w:val="18"/>
              </w:rPr>
            </w:pPr>
          </w:p>
        </w:tc>
        <w:tc>
          <w:tcPr>
            <w:tcW w:w="430" w:type="dxa"/>
          </w:tcPr>
          <w:p w14:paraId="5BC4A611" w14:textId="7E907B9A" w:rsidR="002F2975" w:rsidRDefault="002F2975" w:rsidP="008A7FF6">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2223BB0F" w14:textId="37881B7F" w:rsidR="002F2975" w:rsidRDefault="002F2975" w:rsidP="008A7FF6">
            <w:pPr>
              <w:spacing w:line="360" w:lineRule="auto"/>
              <w:textAlignment w:val="baseline"/>
              <w:rPr>
                <w:bCs/>
                <w:sz w:val="18"/>
                <w:szCs w:val="18"/>
                <w:bdr w:val="none" w:sz="0" w:space="0" w:color="auto" w:frame="1"/>
              </w:rPr>
            </w:pPr>
            <w:r>
              <w:rPr>
                <w:bCs/>
                <w:sz w:val="18"/>
                <w:szCs w:val="18"/>
                <w:bdr w:val="none" w:sz="0" w:space="0" w:color="auto" w:frame="1"/>
              </w:rPr>
              <w:t>Verificar el listado de solicitudes aprobadas devueltas por la función reductora</w:t>
            </w:r>
          </w:p>
        </w:tc>
      </w:tr>
      <w:tr w:rsidR="00096D7C" w:rsidRPr="001E2730" w14:paraId="5ABEBC2F" w14:textId="77777777" w:rsidTr="008A7FF6">
        <w:trPr>
          <w:trHeight w:val="150"/>
        </w:trPr>
        <w:tc>
          <w:tcPr>
            <w:tcW w:w="2967" w:type="dxa"/>
            <w:vMerge w:val="restart"/>
          </w:tcPr>
          <w:p w14:paraId="18E911E3" w14:textId="110711C8" w:rsidR="00096D7C" w:rsidRPr="001E2730" w:rsidRDefault="00096D7C" w:rsidP="008A7FF6">
            <w:pPr>
              <w:spacing w:line="360" w:lineRule="auto"/>
              <w:textAlignment w:val="baseline"/>
              <w:rPr>
                <w:bCs/>
                <w:sz w:val="18"/>
                <w:szCs w:val="18"/>
                <w:bdr w:val="none" w:sz="0" w:space="0" w:color="auto" w:frame="1"/>
                <w:lang w:val="es-419"/>
              </w:rPr>
            </w:pPr>
            <w:bookmarkStart w:id="227" w:name="_Hlk73453300"/>
            <w:r w:rsidRPr="001E2730">
              <w:rPr>
                <w:b/>
                <w:sz w:val="18"/>
                <w:szCs w:val="18"/>
              </w:rPr>
              <w:t>HU</w:t>
            </w:r>
            <w:r>
              <w:rPr>
                <w:b/>
                <w:sz w:val="18"/>
                <w:szCs w:val="18"/>
              </w:rPr>
              <w:t xml:space="preserve">-36 </w:t>
            </w:r>
            <w:r w:rsidRPr="001E2730">
              <w:rPr>
                <w:bCs/>
                <w:sz w:val="18"/>
                <w:szCs w:val="18"/>
                <w:bdr w:val="none" w:sz="0" w:space="0" w:color="auto" w:frame="1"/>
                <w:lang w:val="es-419"/>
              </w:rPr>
              <w:t>Modificar un proyecto de DTIC</w:t>
            </w:r>
            <w:bookmarkEnd w:id="227"/>
            <w:r>
              <w:rPr>
                <w:bCs/>
                <w:sz w:val="18"/>
                <w:szCs w:val="18"/>
                <w:bdr w:val="none" w:sz="0" w:space="0" w:color="auto" w:frame="1"/>
                <w:lang w:val="es-419"/>
              </w:rPr>
              <w:t xml:space="preserve">. </w:t>
            </w:r>
            <w:r w:rsidRPr="001E2730">
              <w:rPr>
                <w:b/>
                <w:sz w:val="18"/>
                <w:szCs w:val="18"/>
              </w:rPr>
              <w:t>S</w:t>
            </w:r>
            <w:r>
              <w:rPr>
                <w:b/>
                <w:sz w:val="18"/>
                <w:szCs w:val="18"/>
              </w:rPr>
              <w:t>print 6</w:t>
            </w:r>
          </w:p>
        </w:tc>
        <w:tc>
          <w:tcPr>
            <w:tcW w:w="430" w:type="dxa"/>
          </w:tcPr>
          <w:p w14:paraId="405FFB7F" w14:textId="680FB54C" w:rsidR="00096D7C" w:rsidRPr="001E2730" w:rsidRDefault="002F2975" w:rsidP="008A7FF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D3FFC4C" w14:textId="51B8279F" w:rsidR="00096D7C" w:rsidRPr="001E2730" w:rsidRDefault="002F2975" w:rsidP="008A7FF6">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modificar los datos de un proyecto</w:t>
            </w:r>
          </w:p>
        </w:tc>
      </w:tr>
      <w:tr w:rsidR="002F2975" w:rsidRPr="001E2730" w14:paraId="381024FD" w14:textId="77777777" w:rsidTr="008A7FF6">
        <w:trPr>
          <w:trHeight w:val="150"/>
        </w:trPr>
        <w:tc>
          <w:tcPr>
            <w:tcW w:w="2967" w:type="dxa"/>
            <w:vMerge/>
          </w:tcPr>
          <w:p w14:paraId="03C2A009" w14:textId="77777777" w:rsidR="002F2975" w:rsidRPr="001E2730" w:rsidRDefault="002F2975" w:rsidP="008A7FF6">
            <w:pPr>
              <w:spacing w:line="360" w:lineRule="auto"/>
              <w:textAlignment w:val="baseline"/>
              <w:rPr>
                <w:b/>
                <w:sz w:val="18"/>
                <w:szCs w:val="18"/>
              </w:rPr>
            </w:pPr>
          </w:p>
        </w:tc>
        <w:tc>
          <w:tcPr>
            <w:tcW w:w="430" w:type="dxa"/>
          </w:tcPr>
          <w:p w14:paraId="5C823C67" w14:textId="718412C0" w:rsidR="002F2975" w:rsidRDefault="002F2975" w:rsidP="008A7FF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B543208" w14:textId="56DFC576" w:rsidR="002F2975" w:rsidRPr="001E2730" w:rsidRDefault="002F2975" w:rsidP="008A7FF6">
            <w:pPr>
              <w:spacing w:line="360" w:lineRule="auto"/>
              <w:textAlignment w:val="baseline"/>
              <w:rPr>
                <w:bCs/>
                <w:sz w:val="18"/>
                <w:szCs w:val="18"/>
                <w:bdr w:val="none" w:sz="0" w:space="0" w:color="auto" w:frame="1"/>
              </w:rPr>
            </w:pPr>
            <w:r>
              <w:rPr>
                <w:bCs/>
                <w:sz w:val="18"/>
                <w:szCs w:val="18"/>
                <w:bdr w:val="none" w:sz="0" w:space="0" w:color="auto" w:frame="1"/>
              </w:rPr>
              <w:t>Verificar que se actualice los datos de un proyecto</w:t>
            </w:r>
          </w:p>
        </w:tc>
      </w:tr>
      <w:tr w:rsidR="002F2975" w:rsidRPr="001E2730" w14:paraId="0C62A608" w14:textId="77777777" w:rsidTr="008A7FF6">
        <w:trPr>
          <w:trHeight w:val="173"/>
        </w:trPr>
        <w:tc>
          <w:tcPr>
            <w:tcW w:w="2967" w:type="dxa"/>
            <w:vMerge w:val="restart"/>
          </w:tcPr>
          <w:p w14:paraId="3D786885" w14:textId="2169CA1D" w:rsidR="002F2975" w:rsidRPr="001E2730" w:rsidRDefault="002F2975" w:rsidP="002F2975">
            <w:pPr>
              <w:spacing w:line="360" w:lineRule="auto"/>
              <w:textAlignment w:val="baseline"/>
              <w:rPr>
                <w:bCs/>
                <w:sz w:val="18"/>
                <w:szCs w:val="18"/>
                <w:bdr w:val="none" w:sz="0" w:space="0" w:color="auto" w:frame="1"/>
                <w:lang w:val="es-419"/>
              </w:rPr>
            </w:pPr>
            <w:bookmarkStart w:id="228" w:name="_Hlk73455635"/>
            <w:r w:rsidRPr="001E2730">
              <w:rPr>
                <w:b/>
                <w:sz w:val="18"/>
                <w:szCs w:val="18"/>
              </w:rPr>
              <w:t>HU</w:t>
            </w:r>
            <w:r>
              <w:rPr>
                <w:b/>
                <w:sz w:val="18"/>
                <w:szCs w:val="18"/>
              </w:rPr>
              <w:t xml:space="preserve">-37 </w:t>
            </w:r>
            <w:r w:rsidRPr="001E2730">
              <w:rPr>
                <w:bCs/>
                <w:sz w:val="18"/>
                <w:szCs w:val="18"/>
                <w:bdr w:val="none" w:sz="0" w:space="0" w:color="auto" w:frame="1"/>
                <w:lang w:val="es-419"/>
              </w:rPr>
              <w:t>Eliminar un proyecto de DTIC</w:t>
            </w:r>
            <w:bookmarkEnd w:id="228"/>
            <w:r>
              <w:rPr>
                <w:bCs/>
                <w:sz w:val="18"/>
                <w:szCs w:val="18"/>
                <w:bdr w:val="none" w:sz="0" w:space="0" w:color="auto" w:frame="1"/>
                <w:lang w:val="es-419"/>
              </w:rPr>
              <w:t xml:space="preserve">. </w:t>
            </w:r>
            <w:r w:rsidRPr="001E2730">
              <w:rPr>
                <w:b/>
                <w:sz w:val="18"/>
                <w:szCs w:val="18"/>
              </w:rPr>
              <w:t>S</w:t>
            </w:r>
            <w:r>
              <w:rPr>
                <w:b/>
                <w:sz w:val="18"/>
                <w:szCs w:val="18"/>
              </w:rPr>
              <w:t>print 6</w:t>
            </w:r>
          </w:p>
        </w:tc>
        <w:tc>
          <w:tcPr>
            <w:tcW w:w="430" w:type="dxa"/>
          </w:tcPr>
          <w:p w14:paraId="4F4E8EF5" w14:textId="487A7D74" w:rsidR="002F2975" w:rsidRPr="001E2730" w:rsidRDefault="0058480E" w:rsidP="002F2975">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3CF2246" w14:textId="360CC997" w:rsidR="002F2975" w:rsidRPr="001E2730" w:rsidRDefault="002F2975" w:rsidP="002F2975">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eliminar un proyecto</w:t>
            </w:r>
          </w:p>
        </w:tc>
      </w:tr>
      <w:tr w:rsidR="002F2975" w:rsidRPr="001E2730" w14:paraId="63AA3C9E" w14:textId="77777777" w:rsidTr="008A7FF6">
        <w:trPr>
          <w:trHeight w:val="138"/>
        </w:trPr>
        <w:tc>
          <w:tcPr>
            <w:tcW w:w="2967" w:type="dxa"/>
            <w:vMerge/>
          </w:tcPr>
          <w:p w14:paraId="62496F4A" w14:textId="77777777" w:rsidR="002F2975" w:rsidRPr="001E2730" w:rsidRDefault="002F2975" w:rsidP="002F2975">
            <w:pPr>
              <w:spacing w:line="360" w:lineRule="auto"/>
              <w:textAlignment w:val="baseline"/>
              <w:rPr>
                <w:bCs/>
                <w:sz w:val="18"/>
                <w:szCs w:val="18"/>
                <w:bdr w:val="none" w:sz="0" w:space="0" w:color="auto" w:frame="1"/>
                <w:lang w:val="es-419"/>
              </w:rPr>
            </w:pPr>
          </w:p>
        </w:tc>
        <w:tc>
          <w:tcPr>
            <w:tcW w:w="430" w:type="dxa"/>
          </w:tcPr>
          <w:p w14:paraId="363F53D5" w14:textId="7611B0EB" w:rsidR="002F2975" w:rsidRPr="001E2730" w:rsidRDefault="0058480E" w:rsidP="002F2975">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367FE613" w14:textId="42EBC21D" w:rsidR="002F2975" w:rsidRPr="001E2730" w:rsidRDefault="002F2975" w:rsidP="002F2975">
            <w:pPr>
              <w:spacing w:line="360" w:lineRule="auto"/>
              <w:textAlignment w:val="baseline"/>
              <w:rPr>
                <w:bCs/>
                <w:sz w:val="18"/>
                <w:szCs w:val="18"/>
                <w:bdr w:val="none" w:sz="0" w:space="0" w:color="auto" w:frame="1"/>
              </w:rPr>
            </w:pPr>
            <w:r>
              <w:rPr>
                <w:bCs/>
                <w:sz w:val="18"/>
                <w:szCs w:val="18"/>
                <w:bdr w:val="none" w:sz="0" w:space="0" w:color="auto" w:frame="1"/>
              </w:rPr>
              <w:t>Verificar que se elimine los datos de un proyecto</w:t>
            </w:r>
          </w:p>
        </w:tc>
      </w:tr>
      <w:tr w:rsidR="002F2975" w:rsidRPr="001E2730" w14:paraId="64E389EA" w14:textId="77777777" w:rsidTr="008A7FF6">
        <w:trPr>
          <w:trHeight w:val="115"/>
        </w:trPr>
        <w:tc>
          <w:tcPr>
            <w:tcW w:w="2967" w:type="dxa"/>
            <w:vMerge w:val="restart"/>
          </w:tcPr>
          <w:p w14:paraId="6A6AA173" w14:textId="5743E8BD" w:rsidR="002F2975" w:rsidRPr="001E2730" w:rsidRDefault="002F2975" w:rsidP="002F2975">
            <w:pPr>
              <w:spacing w:line="360" w:lineRule="auto"/>
              <w:textAlignment w:val="baseline"/>
              <w:rPr>
                <w:bCs/>
                <w:sz w:val="18"/>
                <w:szCs w:val="18"/>
                <w:bdr w:val="none" w:sz="0" w:space="0" w:color="auto" w:frame="1"/>
                <w:lang w:val="es-419"/>
              </w:rPr>
            </w:pPr>
            <w:bookmarkStart w:id="229" w:name="_Hlk73457030"/>
            <w:r w:rsidRPr="001E2730">
              <w:rPr>
                <w:b/>
                <w:sz w:val="18"/>
                <w:szCs w:val="18"/>
              </w:rPr>
              <w:t>HU</w:t>
            </w:r>
            <w:r>
              <w:rPr>
                <w:b/>
                <w:sz w:val="18"/>
                <w:szCs w:val="18"/>
              </w:rPr>
              <w:t xml:space="preserve">-38 </w:t>
            </w:r>
            <w:r w:rsidRPr="001E2730">
              <w:rPr>
                <w:bCs/>
                <w:sz w:val="18"/>
                <w:szCs w:val="18"/>
                <w:bdr w:val="none" w:sz="0" w:space="0" w:color="auto" w:frame="1"/>
                <w:lang w:val="es-419"/>
              </w:rPr>
              <w:t>Ingresar tareas por proyecto</w:t>
            </w:r>
            <w:bookmarkEnd w:id="229"/>
            <w:r>
              <w:rPr>
                <w:bCs/>
                <w:sz w:val="18"/>
                <w:szCs w:val="18"/>
                <w:bdr w:val="none" w:sz="0" w:space="0" w:color="auto" w:frame="1"/>
                <w:lang w:val="es-419"/>
              </w:rPr>
              <w:t xml:space="preserve">. </w:t>
            </w:r>
            <w:r w:rsidRPr="001E2730">
              <w:rPr>
                <w:b/>
                <w:sz w:val="18"/>
                <w:szCs w:val="18"/>
              </w:rPr>
              <w:t>S</w:t>
            </w:r>
            <w:r>
              <w:rPr>
                <w:b/>
                <w:sz w:val="18"/>
                <w:szCs w:val="18"/>
              </w:rPr>
              <w:t>print 6</w:t>
            </w:r>
          </w:p>
        </w:tc>
        <w:tc>
          <w:tcPr>
            <w:tcW w:w="430" w:type="dxa"/>
          </w:tcPr>
          <w:p w14:paraId="17C09B89" w14:textId="4C1DA201" w:rsidR="002F2975" w:rsidRPr="001E2730" w:rsidRDefault="002F2975" w:rsidP="002F2975">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31B99AE" w14:textId="22ACAFD9" w:rsidR="002F2975" w:rsidRPr="001E2730" w:rsidRDefault="0058480E" w:rsidP="002F2975">
            <w:pPr>
              <w:spacing w:line="360" w:lineRule="auto"/>
              <w:textAlignment w:val="baseline"/>
              <w:rPr>
                <w:bCs/>
                <w:sz w:val="18"/>
                <w:szCs w:val="18"/>
                <w:bdr w:val="none" w:sz="0" w:space="0" w:color="auto" w:frame="1"/>
              </w:rPr>
            </w:pPr>
            <w:r>
              <w:rPr>
                <w:bCs/>
                <w:sz w:val="18"/>
                <w:szCs w:val="18"/>
                <w:bdr w:val="none" w:sz="0" w:space="0" w:color="auto" w:frame="1"/>
              </w:rPr>
              <w:t>Verificar que no se envíe datos nulos en el formulario de tarea</w:t>
            </w:r>
          </w:p>
        </w:tc>
      </w:tr>
      <w:tr w:rsidR="002F2975" w:rsidRPr="001E2730" w14:paraId="1A6BC9B3" w14:textId="77777777" w:rsidTr="008A7FF6">
        <w:trPr>
          <w:trHeight w:val="115"/>
        </w:trPr>
        <w:tc>
          <w:tcPr>
            <w:tcW w:w="2967" w:type="dxa"/>
            <w:vMerge/>
          </w:tcPr>
          <w:p w14:paraId="33E9B914" w14:textId="77777777" w:rsidR="002F2975" w:rsidRPr="001E2730" w:rsidRDefault="002F2975" w:rsidP="002F2975">
            <w:pPr>
              <w:spacing w:line="360" w:lineRule="auto"/>
              <w:textAlignment w:val="baseline"/>
              <w:rPr>
                <w:b/>
                <w:sz w:val="18"/>
                <w:szCs w:val="18"/>
              </w:rPr>
            </w:pPr>
          </w:p>
        </w:tc>
        <w:tc>
          <w:tcPr>
            <w:tcW w:w="430" w:type="dxa"/>
          </w:tcPr>
          <w:p w14:paraId="286E0DE2" w14:textId="694855FE" w:rsidR="002F2975" w:rsidRDefault="0058480E" w:rsidP="002F2975">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1176AE0" w14:textId="16E92B47" w:rsidR="002F2975" w:rsidRPr="001E2730" w:rsidRDefault="0058480E" w:rsidP="002F2975">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 ingreso de tareas.</w:t>
            </w:r>
          </w:p>
        </w:tc>
      </w:tr>
      <w:tr w:rsidR="002F2975" w:rsidRPr="001E2730" w14:paraId="23D75361" w14:textId="77777777" w:rsidTr="008A7FF6">
        <w:trPr>
          <w:trHeight w:val="115"/>
        </w:trPr>
        <w:tc>
          <w:tcPr>
            <w:tcW w:w="2967" w:type="dxa"/>
            <w:vMerge/>
          </w:tcPr>
          <w:p w14:paraId="5CF24E3E" w14:textId="77777777" w:rsidR="002F2975" w:rsidRPr="001E2730" w:rsidRDefault="002F2975" w:rsidP="002F2975">
            <w:pPr>
              <w:spacing w:line="360" w:lineRule="auto"/>
              <w:textAlignment w:val="baseline"/>
              <w:rPr>
                <w:b/>
                <w:sz w:val="18"/>
                <w:szCs w:val="18"/>
              </w:rPr>
            </w:pPr>
          </w:p>
        </w:tc>
        <w:tc>
          <w:tcPr>
            <w:tcW w:w="430" w:type="dxa"/>
          </w:tcPr>
          <w:p w14:paraId="56B0774A" w14:textId="73B0E837" w:rsidR="002F2975" w:rsidRDefault="0058480E" w:rsidP="002F2975">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4ADD38C2" w14:textId="60C7A1FE" w:rsidR="002F2975" w:rsidRPr="001E2730" w:rsidRDefault="0058480E" w:rsidP="002F2975">
            <w:pPr>
              <w:spacing w:line="360" w:lineRule="auto"/>
              <w:textAlignment w:val="baseline"/>
              <w:rPr>
                <w:bCs/>
                <w:sz w:val="18"/>
                <w:szCs w:val="18"/>
                <w:bdr w:val="none" w:sz="0" w:space="0" w:color="auto" w:frame="1"/>
              </w:rPr>
            </w:pPr>
            <w:r>
              <w:rPr>
                <w:bCs/>
                <w:sz w:val="18"/>
                <w:szCs w:val="18"/>
                <w:bdr w:val="none" w:sz="0" w:space="0" w:color="auto" w:frame="1"/>
              </w:rPr>
              <w:t>Verificar que se agregue una nueva tarea a un proyecto</w:t>
            </w:r>
          </w:p>
        </w:tc>
      </w:tr>
      <w:tr w:rsidR="002F2975" w:rsidRPr="001E2730" w14:paraId="65B8D062" w14:textId="77777777" w:rsidTr="008A7FF6">
        <w:trPr>
          <w:trHeight w:val="115"/>
        </w:trPr>
        <w:tc>
          <w:tcPr>
            <w:tcW w:w="2967" w:type="dxa"/>
            <w:vMerge/>
          </w:tcPr>
          <w:p w14:paraId="64F01437" w14:textId="77777777" w:rsidR="002F2975" w:rsidRPr="001E2730" w:rsidRDefault="002F2975" w:rsidP="002F2975">
            <w:pPr>
              <w:spacing w:line="360" w:lineRule="auto"/>
              <w:textAlignment w:val="baseline"/>
              <w:rPr>
                <w:b/>
                <w:sz w:val="18"/>
                <w:szCs w:val="18"/>
              </w:rPr>
            </w:pPr>
          </w:p>
        </w:tc>
        <w:tc>
          <w:tcPr>
            <w:tcW w:w="430" w:type="dxa"/>
          </w:tcPr>
          <w:p w14:paraId="69447FB5" w14:textId="230A350D" w:rsidR="002F2975" w:rsidRDefault="0058480E" w:rsidP="002F2975">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03E43B05" w14:textId="51E085BD" w:rsidR="002F2975" w:rsidRPr="001E2730" w:rsidRDefault="0058480E" w:rsidP="002F2975">
            <w:pPr>
              <w:spacing w:line="360" w:lineRule="auto"/>
              <w:textAlignment w:val="baseline"/>
              <w:rPr>
                <w:bCs/>
                <w:sz w:val="18"/>
                <w:szCs w:val="18"/>
                <w:bdr w:val="none" w:sz="0" w:space="0" w:color="auto" w:frame="1"/>
              </w:rPr>
            </w:pPr>
            <w:r>
              <w:rPr>
                <w:bCs/>
                <w:sz w:val="18"/>
                <w:szCs w:val="18"/>
                <w:bdr w:val="none" w:sz="0" w:space="0" w:color="auto" w:frame="1"/>
              </w:rPr>
              <w:t>Verificar que se obtenga el valor por defecto de la función reductora de ingreso de tarea</w:t>
            </w:r>
          </w:p>
        </w:tc>
      </w:tr>
      <w:tr w:rsidR="0058480E" w:rsidRPr="001E2730" w14:paraId="53237FD3" w14:textId="77777777" w:rsidTr="008A7FF6">
        <w:trPr>
          <w:trHeight w:val="115"/>
        </w:trPr>
        <w:tc>
          <w:tcPr>
            <w:tcW w:w="2967" w:type="dxa"/>
            <w:vMerge/>
          </w:tcPr>
          <w:p w14:paraId="2352D0CA" w14:textId="77777777" w:rsidR="0058480E" w:rsidRPr="001E2730" w:rsidRDefault="0058480E" w:rsidP="002F2975">
            <w:pPr>
              <w:spacing w:line="360" w:lineRule="auto"/>
              <w:textAlignment w:val="baseline"/>
              <w:rPr>
                <w:b/>
                <w:sz w:val="18"/>
                <w:szCs w:val="18"/>
              </w:rPr>
            </w:pPr>
          </w:p>
        </w:tc>
        <w:tc>
          <w:tcPr>
            <w:tcW w:w="430" w:type="dxa"/>
          </w:tcPr>
          <w:p w14:paraId="3B208AE2" w14:textId="762E027D" w:rsidR="0058480E" w:rsidRDefault="0058480E" w:rsidP="002F2975">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6A7CDC7C" w14:textId="0D06091F" w:rsidR="0058480E" w:rsidRPr="001E2730" w:rsidRDefault="00A6163D" w:rsidP="002F2975">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ay vacío de tareas</w:t>
            </w:r>
          </w:p>
        </w:tc>
      </w:tr>
      <w:tr w:rsidR="0058480E" w:rsidRPr="001E2730" w14:paraId="7FAE7820" w14:textId="77777777" w:rsidTr="008A7FF6">
        <w:trPr>
          <w:trHeight w:val="115"/>
        </w:trPr>
        <w:tc>
          <w:tcPr>
            <w:tcW w:w="2967" w:type="dxa"/>
            <w:vMerge/>
          </w:tcPr>
          <w:p w14:paraId="753D4420" w14:textId="77777777" w:rsidR="0058480E" w:rsidRPr="001E2730" w:rsidRDefault="0058480E" w:rsidP="002F2975">
            <w:pPr>
              <w:spacing w:line="360" w:lineRule="auto"/>
              <w:textAlignment w:val="baseline"/>
              <w:rPr>
                <w:b/>
                <w:sz w:val="18"/>
                <w:szCs w:val="18"/>
              </w:rPr>
            </w:pPr>
          </w:p>
        </w:tc>
        <w:tc>
          <w:tcPr>
            <w:tcW w:w="430" w:type="dxa"/>
          </w:tcPr>
          <w:p w14:paraId="4A6B738A" w14:textId="7EA6E86D" w:rsidR="0058480E" w:rsidRDefault="00A6163D" w:rsidP="002F2975">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173C4EFA" w14:textId="4F6A2443" w:rsidR="0058480E" w:rsidRPr="001E2730" w:rsidRDefault="00A6163D" w:rsidP="002F2975">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tareas de un proyecto por practicante</w:t>
            </w:r>
          </w:p>
        </w:tc>
      </w:tr>
      <w:tr w:rsidR="0058480E" w:rsidRPr="001E2730" w14:paraId="15242938" w14:textId="77777777" w:rsidTr="008A7FF6">
        <w:trPr>
          <w:trHeight w:val="115"/>
        </w:trPr>
        <w:tc>
          <w:tcPr>
            <w:tcW w:w="2967" w:type="dxa"/>
            <w:vMerge/>
          </w:tcPr>
          <w:p w14:paraId="0B582057" w14:textId="77777777" w:rsidR="0058480E" w:rsidRPr="001E2730" w:rsidRDefault="0058480E" w:rsidP="002F2975">
            <w:pPr>
              <w:spacing w:line="360" w:lineRule="auto"/>
              <w:textAlignment w:val="baseline"/>
              <w:rPr>
                <w:b/>
                <w:sz w:val="18"/>
                <w:szCs w:val="18"/>
              </w:rPr>
            </w:pPr>
          </w:p>
        </w:tc>
        <w:tc>
          <w:tcPr>
            <w:tcW w:w="430" w:type="dxa"/>
          </w:tcPr>
          <w:p w14:paraId="4EDD5237" w14:textId="45608C02" w:rsidR="0058480E" w:rsidRDefault="00A6163D" w:rsidP="002F2975">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1BA7F30E" w14:textId="433DB3AD" w:rsidR="0058480E" w:rsidRPr="001E2730" w:rsidRDefault="00A6163D" w:rsidP="002F2975">
            <w:pPr>
              <w:spacing w:line="360" w:lineRule="auto"/>
              <w:textAlignment w:val="baseline"/>
              <w:rPr>
                <w:bCs/>
                <w:sz w:val="18"/>
                <w:szCs w:val="18"/>
                <w:bdr w:val="none" w:sz="0" w:space="0" w:color="auto" w:frame="1"/>
              </w:rPr>
            </w:pPr>
            <w:r>
              <w:rPr>
                <w:bCs/>
                <w:sz w:val="18"/>
                <w:szCs w:val="18"/>
                <w:bdr w:val="none" w:sz="0" w:space="0" w:color="auto" w:frame="1"/>
              </w:rPr>
              <w:t>Verificar que se ha actualizado el estado de una tarea</w:t>
            </w:r>
            <w:r w:rsidR="00D86112">
              <w:rPr>
                <w:bCs/>
                <w:sz w:val="18"/>
                <w:szCs w:val="18"/>
                <w:bdr w:val="none" w:sz="0" w:space="0" w:color="auto" w:frame="1"/>
              </w:rPr>
              <w:t xml:space="preserve"> mediante la función reductora correspondiente</w:t>
            </w:r>
          </w:p>
        </w:tc>
      </w:tr>
      <w:tr w:rsidR="00A6163D" w:rsidRPr="001E2730" w14:paraId="5EE428F5" w14:textId="77777777" w:rsidTr="008A7FF6">
        <w:trPr>
          <w:trHeight w:val="115"/>
        </w:trPr>
        <w:tc>
          <w:tcPr>
            <w:tcW w:w="2967" w:type="dxa"/>
            <w:vMerge/>
          </w:tcPr>
          <w:p w14:paraId="0BBFDD10" w14:textId="77777777" w:rsidR="00A6163D" w:rsidRPr="001E2730" w:rsidRDefault="00A6163D" w:rsidP="002F2975">
            <w:pPr>
              <w:spacing w:line="360" w:lineRule="auto"/>
              <w:textAlignment w:val="baseline"/>
              <w:rPr>
                <w:b/>
                <w:sz w:val="18"/>
                <w:szCs w:val="18"/>
              </w:rPr>
            </w:pPr>
          </w:p>
        </w:tc>
        <w:tc>
          <w:tcPr>
            <w:tcW w:w="430" w:type="dxa"/>
          </w:tcPr>
          <w:p w14:paraId="5A905CD1" w14:textId="39BFCDA8" w:rsidR="00A6163D" w:rsidRDefault="00A6163D" w:rsidP="002F2975">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6F45ABFE" w14:textId="2399039B" w:rsidR="00A6163D" w:rsidRDefault="00A6163D" w:rsidP="00D86112">
            <w:pPr>
              <w:spacing w:line="360" w:lineRule="auto"/>
              <w:textAlignment w:val="baseline"/>
              <w:rPr>
                <w:bCs/>
                <w:sz w:val="18"/>
                <w:szCs w:val="18"/>
                <w:bdr w:val="none" w:sz="0" w:space="0" w:color="auto" w:frame="1"/>
              </w:rPr>
            </w:pPr>
            <w:r>
              <w:rPr>
                <w:bCs/>
                <w:sz w:val="18"/>
                <w:szCs w:val="18"/>
                <w:bdr w:val="none" w:sz="0" w:space="0" w:color="auto" w:frame="1"/>
              </w:rPr>
              <w:t>Verificar que se ha eliminado la tarea de un proyecto</w:t>
            </w:r>
            <w:r w:rsidR="00D86112">
              <w:rPr>
                <w:bCs/>
                <w:sz w:val="18"/>
                <w:szCs w:val="18"/>
                <w:bdr w:val="none" w:sz="0" w:space="0" w:color="auto" w:frame="1"/>
              </w:rPr>
              <w:t xml:space="preserve"> mediante la función reductora correspondiente</w:t>
            </w:r>
          </w:p>
        </w:tc>
      </w:tr>
      <w:tr w:rsidR="00A6163D" w:rsidRPr="001E2730" w14:paraId="57A7BAB1" w14:textId="77777777" w:rsidTr="008A7FF6">
        <w:trPr>
          <w:trHeight w:val="115"/>
        </w:trPr>
        <w:tc>
          <w:tcPr>
            <w:tcW w:w="2967" w:type="dxa"/>
            <w:vMerge/>
          </w:tcPr>
          <w:p w14:paraId="0B0752C4" w14:textId="77777777" w:rsidR="00A6163D" w:rsidRPr="001E2730" w:rsidRDefault="00A6163D" w:rsidP="002F2975">
            <w:pPr>
              <w:spacing w:line="360" w:lineRule="auto"/>
              <w:textAlignment w:val="baseline"/>
              <w:rPr>
                <w:b/>
                <w:sz w:val="18"/>
                <w:szCs w:val="18"/>
              </w:rPr>
            </w:pPr>
          </w:p>
        </w:tc>
        <w:tc>
          <w:tcPr>
            <w:tcW w:w="430" w:type="dxa"/>
          </w:tcPr>
          <w:p w14:paraId="32FEDBDB" w14:textId="48A213C0" w:rsidR="00A6163D" w:rsidRDefault="00A6163D" w:rsidP="002F2975">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7645324D" w14:textId="7B25A563" w:rsidR="00A6163D" w:rsidRDefault="00D86112" w:rsidP="002F2975">
            <w:pPr>
              <w:spacing w:line="360" w:lineRule="auto"/>
              <w:textAlignment w:val="baseline"/>
              <w:rPr>
                <w:bCs/>
                <w:sz w:val="18"/>
                <w:szCs w:val="18"/>
                <w:bdr w:val="none" w:sz="0" w:space="0" w:color="auto" w:frame="1"/>
              </w:rPr>
            </w:pPr>
            <w:r>
              <w:rPr>
                <w:bCs/>
                <w:sz w:val="18"/>
                <w:szCs w:val="18"/>
                <w:bdr w:val="none" w:sz="0" w:space="0" w:color="auto" w:frame="1"/>
              </w:rPr>
              <w:t>Verificar que se ha ingresado un nuevo proyecto mediante la función reductora correspondiente</w:t>
            </w:r>
          </w:p>
        </w:tc>
      </w:tr>
      <w:tr w:rsidR="00D86112" w:rsidRPr="001E2730" w14:paraId="58F866F1" w14:textId="77777777" w:rsidTr="008A7FF6">
        <w:trPr>
          <w:trHeight w:val="115"/>
        </w:trPr>
        <w:tc>
          <w:tcPr>
            <w:tcW w:w="2967" w:type="dxa"/>
            <w:vMerge/>
          </w:tcPr>
          <w:p w14:paraId="712089AD" w14:textId="77777777" w:rsidR="00D86112" w:rsidRPr="001E2730" w:rsidRDefault="00D86112" w:rsidP="002F2975">
            <w:pPr>
              <w:spacing w:line="360" w:lineRule="auto"/>
              <w:textAlignment w:val="baseline"/>
              <w:rPr>
                <w:b/>
                <w:sz w:val="18"/>
                <w:szCs w:val="18"/>
              </w:rPr>
            </w:pPr>
          </w:p>
        </w:tc>
        <w:tc>
          <w:tcPr>
            <w:tcW w:w="430" w:type="dxa"/>
          </w:tcPr>
          <w:p w14:paraId="084EA3AB" w14:textId="4042C002" w:rsidR="00D86112" w:rsidRDefault="00D86112" w:rsidP="002F2975">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4BE9874D" w14:textId="21AA3265" w:rsidR="00D86112" w:rsidRDefault="00D86112" w:rsidP="002F2975">
            <w:pPr>
              <w:spacing w:line="360" w:lineRule="auto"/>
              <w:textAlignment w:val="baseline"/>
              <w:rPr>
                <w:bCs/>
                <w:sz w:val="18"/>
                <w:szCs w:val="18"/>
                <w:bdr w:val="none" w:sz="0" w:space="0" w:color="auto" w:frame="1"/>
              </w:rPr>
            </w:pPr>
            <w:r>
              <w:rPr>
                <w:bCs/>
                <w:sz w:val="18"/>
                <w:szCs w:val="18"/>
                <w:bdr w:val="none" w:sz="0" w:space="0" w:color="auto" w:frame="1"/>
              </w:rPr>
              <w:t>Verificar que se ha ingresado una nueva tarea mediante la función reductora correspondiente</w:t>
            </w:r>
          </w:p>
        </w:tc>
      </w:tr>
      <w:tr w:rsidR="00A6163D" w:rsidRPr="001E2730" w14:paraId="603713DE" w14:textId="77777777" w:rsidTr="008A7FF6">
        <w:trPr>
          <w:trHeight w:val="115"/>
        </w:trPr>
        <w:tc>
          <w:tcPr>
            <w:tcW w:w="2967" w:type="dxa"/>
            <w:vMerge/>
          </w:tcPr>
          <w:p w14:paraId="60F71618" w14:textId="77777777" w:rsidR="00A6163D" w:rsidRPr="001E2730" w:rsidRDefault="00A6163D" w:rsidP="002F2975">
            <w:pPr>
              <w:spacing w:line="360" w:lineRule="auto"/>
              <w:textAlignment w:val="baseline"/>
              <w:rPr>
                <w:b/>
                <w:sz w:val="18"/>
                <w:szCs w:val="18"/>
              </w:rPr>
            </w:pPr>
          </w:p>
        </w:tc>
        <w:tc>
          <w:tcPr>
            <w:tcW w:w="430" w:type="dxa"/>
          </w:tcPr>
          <w:p w14:paraId="02178551" w14:textId="5C6F7F6A" w:rsidR="00A6163D" w:rsidRDefault="00D86112" w:rsidP="002F2975">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5B622BCC" w14:textId="226F8942" w:rsidR="00A6163D" w:rsidRDefault="00D86112" w:rsidP="002F2975">
            <w:pPr>
              <w:spacing w:line="360" w:lineRule="auto"/>
              <w:textAlignment w:val="baseline"/>
              <w:rPr>
                <w:bCs/>
                <w:sz w:val="18"/>
                <w:szCs w:val="18"/>
                <w:bdr w:val="none" w:sz="0" w:space="0" w:color="auto" w:frame="1"/>
              </w:rPr>
            </w:pPr>
            <w:r>
              <w:rPr>
                <w:bCs/>
                <w:sz w:val="18"/>
                <w:szCs w:val="18"/>
                <w:bdr w:val="none" w:sz="0" w:space="0" w:color="auto" w:frame="1"/>
              </w:rPr>
              <w:t>Verificar que se ha ingresado un nuevo avance de tarea mediante la función reductora correspondiente</w:t>
            </w:r>
          </w:p>
        </w:tc>
      </w:tr>
      <w:tr w:rsidR="00A6163D" w:rsidRPr="001E2730" w14:paraId="189FE934" w14:textId="77777777" w:rsidTr="008A7FF6">
        <w:trPr>
          <w:trHeight w:val="115"/>
        </w:trPr>
        <w:tc>
          <w:tcPr>
            <w:tcW w:w="2967" w:type="dxa"/>
            <w:vMerge/>
          </w:tcPr>
          <w:p w14:paraId="59B883E4" w14:textId="77777777" w:rsidR="00A6163D" w:rsidRPr="001E2730" w:rsidRDefault="00A6163D" w:rsidP="002F2975">
            <w:pPr>
              <w:spacing w:line="360" w:lineRule="auto"/>
              <w:textAlignment w:val="baseline"/>
              <w:rPr>
                <w:b/>
                <w:sz w:val="18"/>
                <w:szCs w:val="18"/>
              </w:rPr>
            </w:pPr>
          </w:p>
        </w:tc>
        <w:tc>
          <w:tcPr>
            <w:tcW w:w="430" w:type="dxa"/>
          </w:tcPr>
          <w:p w14:paraId="16A89E5E" w14:textId="7AC6643E" w:rsidR="00A6163D" w:rsidRDefault="00D86112" w:rsidP="002F2975">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5DD03C23" w14:textId="2BE98799" w:rsidR="00A6163D" w:rsidRDefault="00D86112" w:rsidP="002F2975">
            <w:pPr>
              <w:spacing w:line="360" w:lineRule="auto"/>
              <w:textAlignment w:val="baseline"/>
              <w:rPr>
                <w:bCs/>
                <w:sz w:val="18"/>
                <w:szCs w:val="18"/>
                <w:bdr w:val="none" w:sz="0" w:space="0" w:color="auto" w:frame="1"/>
              </w:rPr>
            </w:pPr>
            <w:r>
              <w:rPr>
                <w:bCs/>
                <w:sz w:val="18"/>
                <w:szCs w:val="18"/>
                <w:bdr w:val="none" w:sz="0" w:space="0" w:color="auto" w:frame="1"/>
              </w:rPr>
              <w:t>Verificar que se ha eliminado un archivo de tarea mediante la función reductora correspondiente</w:t>
            </w:r>
          </w:p>
        </w:tc>
      </w:tr>
      <w:tr w:rsidR="002F2975" w:rsidRPr="001E2730" w14:paraId="3B445837" w14:textId="77777777" w:rsidTr="008A7FF6">
        <w:trPr>
          <w:trHeight w:val="173"/>
        </w:trPr>
        <w:tc>
          <w:tcPr>
            <w:tcW w:w="2967" w:type="dxa"/>
            <w:vMerge w:val="restart"/>
          </w:tcPr>
          <w:p w14:paraId="58F747B3" w14:textId="31FD3112" w:rsidR="002F2975" w:rsidRDefault="002F2975" w:rsidP="002F2975">
            <w:pPr>
              <w:spacing w:line="360" w:lineRule="auto"/>
              <w:textAlignment w:val="baseline"/>
              <w:rPr>
                <w:b/>
                <w:sz w:val="18"/>
                <w:szCs w:val="18"/>
              </w:rPr>
            </w:pPr>
            <w:bookmarkStart w:id="230" w:name="_Hlk73458333"/>
            <w:r w:rsidRPr="001E2730">
              <w:rPr>
                <w:b/>
                <w:sz w:val="18"/>
                <w:szCs w:val="18"/>
              </w:rPr>
              <w:t>HU</w:t>
            </w:r>
            <w:r>
              <w:rPr>
                <w:b/>
                <w:sz w:val="18"/>
                <w:szCs w:val="18"/>
              </w:rPr>
              <w:t xml:space="preserve">-39 </w:t>
            </w:r>
            <w:r w:rsidRPr="001E2730">
              <w:rPr>
                <w:bCs/>
                <w:sz w:val="18"/>
                <w:szCs w:val="18"/>
                <w:bdr w:val="none" w:sz="0" w:space="0" w:color="auto" w:frame="1"/>
                <w:lang w:val="es-419"/>
              </w:rPr>
              <w:t>Asignar un practicante a una tarea</w:t>
            </w:r>
            <w:bookmarkEnd w:id="230"/>
            <w:r>
              <w:rPr>
                <w:bCs/>
                <w:sz w:val="18"/>
                <w:szCs w:val="18"/>
                <w:bdr w:val="none" w:sz="0" w:space="0" w:color="auto" w:frame="1"/>
                <w:lang w:val="es-419"/>
              </w:rPr>
              <w:t xml:space="preserve">. </w:t>
            </w:r>
            <w:r w:rsidRPr="001E2730">
              <w:rPr>
                <w:b/>
                <w:sz w:val="18"/>
                <w:szCs w:val="18"/>
              </w:rPr>
              <w:t>S</w:t>
            </w:r>
            <w:r>
              <w:rPr>
                <w:b/>
                <w:sz w:val="18"/>
                <w:szCs w:val="18"/>
              </w:rPr>
              <w:t>print 6</w:t>
            </w:r>
          </w:p>
          <w:p w14:paraId="070DB09B" w14:textId="40516EF2" w:rsidR="001F70E2" w:rsidRPr="001E2730" w:rsidRDefault="001F70E2" w:rsidP="002F2975">
            <w:pPr>
              <w:spacing w:line="360" w:lineRule="auto"/>
              <w:textAlignment w:val="baseline"/>
              <w:rPr>
                <w:bCs/>
                <w:sz w:val="18"/>
                <w:szCs w:val="18"/>
                <w:bdr w:val="none" w:sz="0" w:space="0" w:color="auto" w:frame="1"/>
                <w:lang w:val="es-419"/>
              </w:rPr>
            </w:pPr>
            <w:bookmarkStart w:id="231" w:name="_Hlk73460390"/>
            <w:r w:rsidRPr="001E2730">
              <w:rPr>
                <w:b/>
                <w:sz w:val="18"/>
                <w:szCs w:val="18"/>
              </w:rPr>
              <w:t>HU</w:t>
            </w:r>
            <w:r>
              <w:rPr>
                <w:b/>
                <w:sz w:val="18"/>
                <w:szCs w:val="18"/>
              </w:rPr>
              <w:t xml:space="preserve">-40 </w:t>
            </w:r>
            <w:r w:rsidRPr="001E2730">
              <w:rPr>
                <w:bCs/>
                <w:sz w:val="18"/>
                <w:szCs w:val="18"/>
                <w:bdr w:val="none" w:sz="0" w:space="0" w:color="auto" w:frame="1"/>
                <w:lang w:val="es-419"/>
              </w:rPr>
              <w:t>Eliminar un practicante de una tarea</w:t>
            </w:r>
            <w:bookmarkEnd w:id="231"/>
            <w:r>
              <w:rPr>
                <w:bCs/>
                <w:sz w:val="18"/>
                <w:szCs w:val="18"/>
                <w:bdr w:val="none" w:sz="0" w:space="0" w:color="auto" w:frame="1"/>
                <w:lang w:val="es-419"/>
              </w:rPr>
              <w:t xml:space="preserve">. </w:t>
            </w:r>
            <w:r w:rsidRPr="001E2730">
              <w:rPr>
                <w:b/>
                <w:sz w:val="18"/>
                <w:szCs w:val="18"/>
              </w:rPr>
              <w:t>S</w:t>
            </w:r>
            <w:r>
              <w:rPr>
                <w:b/>
                <w:sz w:val="18"/>
                <w:szCs w:val="18"/>
              </w:rPr>
              <w:t>print 6</w:t>
            </w:r>
          </w:p>
        </w:tc>
        <w:tc>
          <w:tcPr>
            <w:tcW w:w="430" w:type="dxa"/>
          </w:tcPr>
          <w:p w14:paraId="333CD325" w14:textId="131B4C01" w:rsidR="002F2975" w:rsidRPr="001E2730" w:rsidRDefault="001F70E2" w:rsidP="002F2975">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F7D0C0E" w14:textId="2BE91E4B" w:rsidR="002F2975" w:rsidRPr="001E2730" w:rsidRDefault="00D75E39" w:rsidP="002F2975">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correspondientes</w:t>
            </w:r>
          </w:p>
        </w:tc>
      </w:tr>
      <w:tr w:rsidR="001F70E2" w:rsidRPr="001E2730" w14:paraId="257D7EBA" w14:textId="77777777" w:rsidTr="008A7FF6">
        <w:trPr>
          <w:trHeight w:val="173"/>
        </w:trPr>
        <w:tc>
          <w:tcPr>
            <w:tcW w:w="2967" w:type="dxa"/>
            <w:vMerge/>
          </w:tcPr>
          <w:p w14:paraId="4993AF55" w14:textId="77777777" w:rsidR="001F70E2" w:rsidRPr="001E2730" w:rsidRDefault="001F70E2" w:rsidP="002F2975">
            <w:pPr>
              <w:spacing w:line="360" w:lineRule="auto"/>
              <w:textAlignment w:val="baseline"/>
              <w:rPr>
                <w:b/>
                <w:sz w:val="18"/>
                <w:szCs w:val="18"/>
              </w:rPr>
            </w:pPr>
          </w:p>
        </w:tc>
        <w:tc>
          <w:tcPr>
            <w:tcW w:w="430" w:type="dxa"/>
          </w:tcPr>
          <w:p w14:paraId="41BA39E7" w14:textId="5374541B" w:rsidR="001F70E2" w:rsidRDefault="00D75E39" w:rsidP="002F2975">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04C2D95" w14:textId="1F7223B4" w:rsidR="001F70E2" w:rsidRPr="001E2730" w:rsidRDefault="00D75E39" w:rsidP="002F2975">
            <w:pPr>
              <w:spacing w:line="360" w:lineRule="auto"/>
              <w:textAlignment w:val="baseline"/>
              <w:rPr>
                <w:bCs/>
                <w:sz w:val="18"/>
                <w:szCs w:val="18"/>
                <w:bdr w:val="none" w:sz="0" w:space="0" w:color="auto" w:frame="1"/>
              </w:rPr>
            </w:pPr>
            <w:r>
              <w:rPr>
                <w:bCs/>
                <w:sz w:val="18"/>
                <w:szCs w:val="18"/>
                <w:bdr w:val="none" w:sz="0" w:space="0" w:color="auto" w:frame="1"/>
              </w:rPr>
              <w:t>Verificar que se agregue un nuevo practicante a una tarea</w:t>
            </w:r>
          </w:p>
        </w:tc>
      </w:tr>
      <w:tr w:rsidR="001F70E2" w:rsidRPr="001E2730" w14:paraId="4C4B58A4" w14:textId="77777777" w:rsidTr="008A7FF6">
        <w:trPr>
          <w:trHeight w:val="173"/>
        </w:trPr>
        <w:tc>
          <w:tcPr>
            <w:tcW w:w="2967" w:type="dxa"/>
            <w:vMerge/>
          </w:tcPr>
          <w:p w14:paraId="1947D650" w14:textId="77777777" w:rsidR="001F70E2" w:rsidRPr="001E2730" w:rsidRDefault="001F70E2" w:rsidP="002F2975">
            <w:pPr>
              <w:spacing w:line="360" w:lineRule="auto"/>
              <w:textAlignment w:val="baseline"/>
              <w:rPr>
                <w:b/>
                <w:sz w:val="18"/>
                <w:szCs w:val="18"/>
              </w:rPr>
            </w:pPr>
          </w:p>
        </w:tc>
        <w:tc>
          <w:tcPr>
            <w:tcW w:w="430" w:type="dxa"/>
          </w:tcPr>
          <w:p w14:paraId="73F5864A" w14:textId="5C53CAAF" w:rsidR="001F70E2" w:rsidRDefault="00D75E39" w:rsidP="002F2975">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D2DACCF" w14:textId="5A7D073F" w:rsidR="001F70E2" w:rsidRPr="001E2730" w:rsidRDefault="00D75E39" w:rsidP="002F2975">
            <w:pPr>
              <w:spacing w:line="360" w:lineRule="auto"/>
              <w:textAlignment w:val="baseline"/>
              <w:rPr>
                <w:bCs/>
                <w:sz w:val="18"/>
                <w:szCs w:val="18"/>
                <w:bdr w:val="none" w:sz="0" w:space="0" w:color="auto" w:frame="1"/>
              </w:rPr>
            </w:pPr>
            <w:r>
              <w:rPr>
                <w:bCs/>
                <w:sz w:val="18"/>
                <w:szCs w:val="18"/>
                <w:bdr w:val="none" w:sz="0" w:space="0" w:color="auto" w:frame="1"/>
              </w:rPr>
              <w:t>Verificar el listado de practicantes por tareas</w:t>
            </w:r>
          </w:p>
        </w:tc>
      </w:tr>
      <w:tr w:rsidR="002F2975" w:rsidRPr="001E2730" w14:paraId="4729BDCE" w14:textId="77777777" w:rsidTr="008A7FF6">
        <w:trPr>
          <w:trHeight w:val="161"/>
        </w:trPr>
        <w:tc>
          <w:tcPr>
            <w:tcW w:w="2967" w:type="dxa"/>
            <w:vMerge w:val="restart"/>
          </w:tcPr>
          <w:p w14:paraId="11FD8C51" w14:textId="4ED59B4A" w:rsidR="002F2975" w:rsidRPr="001E2730" w:rsidRDefault="002F2975" w:rsidP="002F2975">
            <w:pPr>
              <w:spacing w:line="360" w:lineRule="auto"/>
              <w:textAlignment w:val="baseline"/>
              <w:rPr>
                <w:bCs/>
                <w:sz w:val="18"/>
                <w:szCs w:val="18"/>
                <w:bdr w:val="none" w:sz="0" w:space="0" w:color="auto" w:frame="1"/>
                <w:lang w:val="es-419"/>
              </w:rPr>
            </w:pPr>
            <w:r w:rsidRPr="001E2730">
              <w:rPr>
                <w:b/>
                <w:sz w:val="18"/>
                <w:szCs w:val="18"/>
              </w:rPr>
              <w:t>HU</w:t>
            </w:r>
            <w:r>
              <w:rPr>
                <w:b/>
                <w:sz w:val="18"/>
                <w:szCs w:val="18"/>
              </w:rPr>
              <w:t xml:space="preserve">-41 </w:t>
            </w:r>
            <w:r w:rsidRPr="001E2730">
              <w:rPr>
                <w:bCs/>
                <w:sz w:val="18"/>
                <w:szCs w:val="18"/>
                <w:bdr w:val="none" w:sz="0" w:space="0" w:color="auto" w:frame="1"/>
                <w:lang w:val="es-419"/>
              </w:rPr>
              <w:t>Modificar una tarea</w:t>
            </w:r>
            <w:r>
              <w:rPr>
                <w:bCs/>
                <w:sz w:val="18"/>
                <w:szCs w:val="18"/>
                <w:bdr w:val="none" w:sz="0" w:space="0" w:color="auto" w:frame="1"/>
                <w:lang w:val="es-419"/>
              </w:rPr>
              <w:t xml:space="preserve">. </w:t>
            </w:r>
            <w:r w:rsidRPr="001E2730">
              <w:rPr>
                <w:b/>
                <w:sz w:val="18"/>
                <w:szCs w:val="18"/>
              </w:rPr>
              <w:t>S</w:t>
            </w:r>
            <w:r>
              <w:rPr>
                <w:b/>
                <w:sz w:val="18"/>
                <w:szCs w:val="18"/>
              </w:rPr>
              <w:t>print 7</w:t>
            </w:r>
          </w:p>
        </w:tc>
        <w:tc>
          <w:tcPr>
            <w:tcW w:w="430" w:type="dxa"/>
          </w:tcPr>
          <w:p w14:paraId="46FCAE68" w14:textId="38BE44A4" w:rsidR="002F2975" w:rsidRPr="001E2730" w:rsidRDefault="00D75E39" w:rsidP="002F2975">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66BBA159" w14:textId="73A6A94E" w:rsidR="002F2975" w:rsidRPr="001E2730" w:rsidRDefault="00D75E39" w:rsidP="004D3C03">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ejecuten las acciones correspondientes </w:t>
            </w:r>
            <w:r w:rsidR="004D3C03">
              <w:rPr>
                <w:bCs/>
                <w:sz w:val="18"/>
                <w:szCs w:val="18"/>
                <w:bdr w:val="none" w:sz="0" w:space="0" w:color="auto" w:frame="1"/>
              </w:rPr>
              <w:t>para modificar una tarea</w:t>
            </w:r>
          </w:p>
        </w:tc>
      </w:tr>
      <w:tr w:rsidR="00D75E39" w:rsidRPr="001E2730" w14:paraId="4ACD6B1A" w14:textId="77777777" w:rsidTr="008A7FF6">
        <w:trPr>
          <w:trHeight w:val="161"/>
        </w:trPr>
        <w:tc>
          <w:tcPr>
            <w:tcW w:w="2967" w:type="dxa"/>
            <w:vMerge/>
          </w:tcPr>
          <w:p w14:paraId="7149EBA3" w14:textId="77777777" w:rsidR="00D75E39" w:rsidRPr="001E2730" w:rsidRDefault="00D75E39" w:rsidP="002F2975">
            <w:pPr>
              <w:spacing w:line="360" w:lineRule="auto"/>
              <w:textAlignment w:val="baseline"/>
              <w:rPr>
                <w:b/>
                <w:sz w:val="18"/>
                <w:szCs w:val="18"/>
              </w:rPr>
            </w:pPr>
          </w:p>
        </w:tc>
        <w:tc>
          <w:tcPr>
            <w:tcW w:w="430" w:type="dxa"/>
          </w:tcPr>
          <w:p w14:paraId="3BE1BAF6" w14:textId="0C07A581" w:rsidR="00D75E39" w:rsidRDefault="00D75E39" w:rsidP="002F2975">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5DCE34D3" w14:textId="1CC18B81" w:rsidR="00D75E39" w:rsidRPr="001E2730" w:rsidRDefault="00D75E39" w:rsidP="002F2975">
            <w:pPr>
              <w:spacing w:line="360" w:lineRule="auto"/>
              <w:textAlignment w:val="baseline"/>
              <w:rPr>
                <w:bCs/>
                <w:sz w:val="18"/>
                <w:szCs w:val="18"/>
                <w:bdr w:val="none" w:sz="0" w:space="0" w:color="auto" w:frame="1"/>
              </w:rPr>
            </w:pPr>
            <w:r>
              <w:rPr>
                <w:bCs/>
                <w:sz w:val="18"/>
                <w:szCs w:val="18"/>
                <w:bdr w:val="none" w:sz="0" w:space="0" w:color="auto" w:frame="1"/>
              </w:rPr>
              <w:t xml:space="preserve">Verificar </w:t>
            </w:r>
            <w:r w:rsidR="00A91251">
              <w:rPr>
                <w:bCs/>
                <w:sz w:val="18"/>
                <w:szCs w:val="18"/>
                <w:bdr w:val="none" w:sz="0" w:space="0" w:color="auto" w:frame="1"/>
              </w:rPr>
              <w:t>que se actualiza la tarea de un proyecto</w:t>
            </w:r>
          </w:p>
        </w:tc>
      </w:tr>
      <w:tr w:rsidR="00D75E39" w:rsidRPr="001E2730" w14:paraId="5A8709AB" w14:textId="77777777" w:rsidTr="008A7FF6">
        <w:trPr>
          <w:trHeight w:val="161"/>
        </w:trPr>
        <w:tc>
          <w:tcPr>
            <w:tcW w:w="2967" w:type="dxa"/>
            <w:vMerge/>
          </w:tcPr>
          <w:p w14:paraId="64BDF247" w14:textId="77777777" w:rsidR="00D75E39" w:rsidRPr="001E2730" w:rsidRDefault="00D75E39" w:rsidP="002F2975">
            <w:pPr>
              <w:spacing w:line="360" w:lineRule="auto"/>
              <w:textAlignment w:val="baseline"/>
              <w:rPr>
                <w:b/>
                <w:sz w:val="18"/>
                <w:szCs w:val="18"/>
              </w:rPr>
            </w:pPr>
          </w:p>
        </w:tc>
        <w:tc>
          <w:tcPr>
            <w:tcW w:w="430" w:type="dxa"/>
          </w:tcPr>
          <w:p w14:paraId="660477AA" w14:textId="51F70E92" w:rsidR="00D75E39" w:rsidRDefault="00A91251" w:rsidP="002F2975">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46FA7D9" w14:textId="1F81D995" w:rsidR="00D75E39" w:rsidRPr="001E2730" w:rsidRDefault="004D3C03" w:rsidP="002F2975">
            <w:pPr>
              <w:spacing w:line="360" w:lineRule="auto"/>
              <w:textAlignment w:val="baseline"/>
              <w:rPr>
                <w:bCs/>
                <w:sz w:val="18"/>
                <w:szCs w:val="18"/>
                <w:bdr w:val="none" w:sz="0" w:space="0" w:color="auto" w:frame="1"/>
              </w:rPr>
            </w:pPr>
            <w:r>
              <w:rPr>
                <w:bCs/>
                <w:sz w:val="18"/>
                <w:szCs w:val="18"/>
                <w:bdr w:val="none" w:sz="0" w:space="0" w:color="auto" w:frame="1"/>
              </w:rPr>
              <w:t>Verificar que se envía un formulario de actualización</w:t>
            </w:r>
          </w:p>
        </w:tc>
      </w:tr>
      <w:tr w:rsidR="004D3C03" w:rsidRPr="001E2730" w14:paraId="2487759D" w14:textId="77777777" w:rsidTr="008A7FF6">
        <w:trPr>
          <w:trHeight w:val="161"/>
        </w:trPr>
        <w:tc>
          <w:tcPr>
            <w:tcW w:w="2967" w:type="dxa"/>
            <w:vMerge/>
          </w:tcPr>
          <w:p w14:paraId="58A8362F" w14:textId="77777777" w:rsidR="004D3C03" w:rsidRPr="001E2730" w:rsidRDefault="004D3C03" w:rsidP="002F2975">
            <w:pPr>
              <w:spacing w:line="360" w:lineRule="auto"/>
              <w:textAlignment w:val="baseline"/>
              <w:rPr>
                <w:b/>
                <w:sz w:val="18"/>
                <w:szCs w:val="18"/>
              </w:rPr>
            </w:pPr>
          </w:p>
        </w:tc>
        <w:tc>
          <w:tcPr>
            <w:tcW w:w="430" w:type="dxa"/>
          </w:tcPr>
          <w:p w14:paraId="48339AE4" w14:textId="1641D54A" w:rsidR="004D3C03" w:rsidRDefault="004D3C03" w:rsidP="002F2975">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7EC9F34B" w14:textId="2F43739F" w:rsidR="004D3C03" w:rsidRDefault="004D3C03" w:rsidP="002F2975">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correspondientes para modificar el estado de una tarea</w:t>
            </w:r>
          </w:p>
        </w:tc>
      </w:tr>
      <w:tr w:rsidR="004D3C03" w:rsidRPr="001E2730" w14:paraId="15E7B3CD" w14:textId="77777777" w:rsidTr="008A7FF6">
        <w:trPr>
          <w:trHeight w:val="161"/>
        </w:trPr>
        <w:tc>
          <w:tcPr>
            <w:tcW w:w="2967" w:type="dxa"/>
            <w:vMerge/>
          </w:tcPr>
          <w:p w14:paraId="01242026" w14:textId="77777777" w:rsidR="004D3C03" w:rsidRPr="001E2730" w:rsidRDefault="004D3C03" w:rsidP="002F2975">
            <w:pPr>
              <w:spacing w:line="360" w:lineRule="auto"/>
              <w:textAlignment w:val="baseline"/>
              <w:rPr>
                <w:b/>
                <w:sz w:val="18"/>
                <w:szCs w:val="18"/>
              </w:rPr>
            </w:pPr>
          </w:p>
        </w:tc>
        <w:tc>
          <w:tcPr>
            <w:tcW w:w="430" w:type="dxa"/>
          </w:tcPr>
          <w:p w14:paraId="61F2104B" w14:textId="040BB267" w:rsidR="004D3C03" w:rsidRDefault="004D3C03" w:rsidP="002F2975">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1E67F9D2" w14:textId="28C386D7" w:rsidR="004D3C03" w:rsidRDefault="004D3C03" w:rsidP="002F2975">
            <w:pPr>
              <w:spacing w:line="360" w:lineRule="auto"/>
              <w:textAlignment w:val="baseline"/>
              <w:rPr>
                <w:bCs/>
                <w:sz w:val="18"/>
                <w:szCs w:val="18"/>
                <w:bdr w:val="none" w:sz="0" w:space="0" w:color="auto" w:frame="1"/>
              </w:rPr>
            </w:pPr>
            <w:r>
              <w:rPr>
                <w:bCs/>
                <w:sz w:val="18"/>
                <w:szCs w:val="18"/>
                <w:bdr w:val="none" w:sz="0" w:space="0" w:color="auto" w:frame="1"/>
              </w:rPr>
              <w:t>Verificar que se actualiza el estado de una tarea</w:t>
            </w:r>
          </w:p>
        </w:tc>
      </w:tr>
      <w:tr w:rsidR="004D3C03" w:rsidRPr="001E2730" w14:paraId="414F385D" w14:textId="77777777" w:rsidTr="008A7FF6">
        <w:trPr>
          <w:trHeight w:val="161"/>
        </w:trPr>
        <w:tc>
          <w:tcPr>
            <w:tcW w:w="2967" w:type="dxa"/>
            <w:vMerge/>
          </w:tcPr>
          <w:p w14:paraId="06D00CEC" w14:textId="77777777" w:rsidR="004D3C03" w:rsidRPr="001E2730" w:rsidRDefault="004D3C03" w:rsidP="004D3C03">
            <w:pPr>
              <w:spacing w:line="360" w:lineRule="auto"/>
              <w:textAlignment w:val="baseline"/>
              <w:rPr>
                <w:b/>
                <w:sz w:val="18"/>
                <w:szCs w:val="18"/>
              </w:rPr>
            </w:pPr>
          </w:p>
        </w:tc>
        <w:tc>
          <w:tcPr>
            <w:tcW w:w="430" w:type="dxa"/>
          </w:tcPr>
          <w:p w14:paraId="768C741A" w14:textId="3A63F969" w:rsidR="004D3C03" w:rsidRDefault="004D3C03" w:rsidP="004D3C03">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054EF665" w14:textId="65F41FBD" w:rsidR="004D3C03" w:rsidRDefault="004D3C03"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correspondientes para eliminar el estado de una tarea</w:t>
            </w:r>
          </w:p>
        </w:tc>
      </w:tr>
      <w:tr w:rsidR="004D3C03" w:rsidRPr="001E2730" w14:paraId="7599E0D8" w14:textId="77777777" w:rsidTr="008A7FF6">
        <w:trPr>
          <w:trHeight w:val="161"/>
        </w:trPr>
        <w:tc>
          <w:tcPr>
            <w:tcW w:w="2967" w:type="dxa"/>
            <w:vMerge/>
          </w:tcPr>
          <w:p w14:paraId="64029125" w14:textId="77777777" w:rsidR="004D3C03" w:rsidRPr="001E2730" w:rsidRDefault="004D3C03" w:rsidP="004D3C03">
            <w:pPr>
              <w:spacing w:line="360" w:lineRule="auto"/>
              <w:textAlignment w:val="baseline"/>
              <w:rPr>
                <w:b/>
                <w:sz w:val="18"/>
                <w:szCs w:val="18"/>
              </w:rPr>
            </w:pPr>
          </w:p>
        </w:tc>
        <w:tc>
          <w:tcPr>
            <w:tcW w:w="430" w:type="dxa"/>
          </w:tcPr>
          <w:p w14:paraId="518716C6" w14:textId="4F6A858B" w:rsidR="004D3C03" w:rsidRDefault="004D3C03" w:rsidP="004D3C03">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46819E12" w14:textId="68EB1A71" w:rsidR="004D3C03" w:rsidRDefault="004D3C03" w:rsidP="004D3C03">
            <w:pPr>
              <w:spacing w:line="360" w:lineRule="auto"/>
              <w:textAlignment w:val="baseline"/>
              <w:rPr>
                <w:bCs/>
                <w:sz w:val="18"/>
                <w:szCs w:val="18"/>
                <w:bdr w:val="none" w:sz="0" w:space="0" w:color="auto" w:frame="1"/>
              </w:rPr>
            </w:pPr>
            <w:r>
              <w:rPr>
                <w:bCs/>
                <w:sz w:val="18"/>
                <w:szCs w:val="18"/>
                <w:bdr w:val="none" w:sz="0" w:space="0" w:color="auto" w:frame="1"/>
              </w:rPr>
              <w:t>Verificar que sea eliminado una tarea</w:t>
            </w:r>
          </w:p>
        </w:tc>
      </w:tr>
      <w:tr w:rsidR="004D3C03" w:rsidRPr="001E2730" w14:paraId="02B39C0C" w14:textId="77777777" w:rsidTr="008A7FF6">
        <w:trPr>
          <w:trHeight w:val="173"/>
        </w:trPr>
        <w:tc>
          <w:tcPr>
            <w:tcW w:w="2967" w:type="dxa"/>
            <w:vMerge w:val="restart"/>
          </w:tcPr>
          <w:p w14:paraId="2B4AD426" w14:textId="3D5C7E71" w:rsidR="004D3C03" w:rsidRPr="001E2730" w:rsidRDefault="004D3C03" w:rsidP="004D3C03">
            <w:pPr>
              <w:spacing w:line="360" w:lineRule="auto"/>
              <w:textAlignment w:val="baseline"/>
              <w:rPr>
                <w:bCs/>
                <w:sz w:val="18"/>
                <w:szCs w:val="18"/>
                <w:bdr w:val="none" w:sz="0" w:space="0" w:color="auto" w:frame="1"/>
                <w:lang w:val="es-419"/>
              </w:rPr>
            </w:pPr>
            <w:bookmarkStart w:id="232" w:name="_Hlk73463552"/>
            <w:r w:rsidRPr="001E2730">
              <w:rPr>
                <w:b/>
                <w:sz w:val="18"/>
                <w:szCs w:val="18"/>
              </w:rPr>
              <w:t>HU</w:t>
            </w:r>
            <w:r>
              <w:rPr>
                <w:b/>
                <w:sz w:val="18"/>
                <w:szCs w:val="18"/>
              </w:rPr>
              <w:t xml:space="preserve">-42 </w:t>
            </w:r>
            <w:r w:rsidRPr="001E2730">
              <w:rPr>
                <w:bCs/>
                <w:sz w:val="18"/>
                <w:szCs w:val="18"/>
                <w:bdr w:val="none" w:sz="0" w:space="0" w:color="auto" w:frame="1"/>
                <w:lang w:val="es-419"/>
              </w:rPr>
              <w:t>Eliminar una tarea</w:t>
            </w:r>
            <w:bookmarkEnd w:id="232"/>
            <w:r>
              <w:rPr>
                <w:bCs/>
                <w:sz w:val="18"/>
                <w:szCs w:val="18"/>
                <w:bdr w:val="none" w:sz="0" w:space="0" w:color="auto" w:frame="1"/>
                <w:lang w:val="es-419"/>
              </w:rPr>
              <w:t xml:space="preserve">. </w:t>
            </w:r>
            <w:r w:rsidRPr="001E2730">
              <w:rPr>
                <w:b/>
                <w:sz w:val="18"/>
                <w:szCs w:val="18"/>
              </w:rPr>
              <w:t>S</w:t>
            </w:r>
            <w:r>
              <w:rPr>
                <w:b/>
                <w:sz w:val="18"/>
                <w:szCs w:val="18"/>
              </w:rPr>
              <w:t>print 7</w:t>
            </w:r>
          </w:p>
        </w:tc>
        <w:tc>
          <w:tcPr>
            <w:tcW w:w="430" w:type="dxa"/>
          </w:tcPr>
          <w:p w14:paraId="70B98A79" w14:textId="552B2E14" w:rsidR="004D3C03" w:rsidRPr="001E2730" w:rsidRDefault="00BB2AB2"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902278A" w14:textId="6D5709B1" w:rsidR="004D3C03" w:rsidRPr="001E2730" w:rsidRDefault="00BB2AB2" w:rsidP="00BB2AB2">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correspondientes para eliminar una tarea</w:t>
            </w:r>
          </w:p>
        </w:tc>
      </w:tr>
      <w:tr w:rsidR="004D3C03" w:rsidRPr="001E2730" w14:paraId="0D6435D5" w14:textId="77777777" w:rsidTr="008A7FF6">
        <w:trPr>
          <w:trHeight w:val="138"/>
        </w:trPr>
        <w:tc>
          <w:tcPr>
            <w:tcW w:w="2967" w:type="dxa"/>
            <w:vMerge/>
          </w:tcPr>
          <w:p w14:paraId="3FA9604E" w14:textId="77777777" w:rsidR="004D3C03" w:rsidRPr="001E2730" w:rsidRDefault="004D3C03" w:rsidP="004D3C03">
            <w:pPr>
              <w:spacing w:line="360" w:lineRule="auto"/>
              <w:textAlignment w:val="baseline"/>
              <w:rPr>
                <w:bCs/>
                <w:sz w:val="18"/>
                <w:szCs w:val="18"/>
                <w:bdr w:val="none" w:sz="0" w:space="0" w:color="auto" w:frame="1"/>
                <w:lang w:val="es-419"/>
              </w:rPr>
            </w:pPr>
          </w:p>
        </w:tc>
        <w:tc>
          <w:tcPr>
            <w:tcW w:w="430" w:type="dxa"/>
          </w:tcPr>
          <w:p w14:paraId="5FE06860" w14:textId="0A1EC13E" w:rsidR="004D3C03" w:rsidRPr="001E2730" w:rsidRDefault="00BB2AB2"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3F111520" w14:textId="063E95F1" w:rsidR="004D3C03" w:rsidRPr="001E2730" w:rsidRDefault="00BB2AB2"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eliminado la tarea de un proyecto</w:t>
            </w:r>
          </w:p>
        </w:tc>
      </w:tr>
      <w:tr w:rsidR="004D3C03" w:rsidRPr="001E2730" w14:paraId="679A8496" w14:textId="77777777" w:rsidTr="008A7FF6">
        <w:trPr>
          <w:trHeight w:val="323"/>
        </w:trPr>
        <w:tc>
          <w:tcPr>
            <w:tcW w:w="2967" w:type="dxa"/>
            <w:vMerge w:val="restart"/>
          </w:tcPr>
          <w:p w14:paraId="34AA54D7" w14:textId="34AA5292" w:rsidR="004D3C03" w:rsidRPr="001E2730" w:rsidRDefault="004D3C03" w:rsidP="004D3C03">
            <w:pPr>
              <w:spacing w:line="360" w:lineRule="auto"/>
              <w:textAlignment w:val="baseline"/>
              <w:rPr>
                <w:bCs/>
                <w:sz w:val="18"/>
                <w:szCs w:val="18"/>
                <w:bdr w:val="none" w:sz="0" w:space="0" w:color="auto" w:frame="1"/>
                <w:lang w:val="es-419"/>
              </w:rPr>
            </w:pPr>
            <w:bookmarkStart w:id="233" w:name="_Hlk73465072"/>
            <w:r w:rsidRPr="001E2730">
              <w:rPr>
                <w:b/>
                <w:sz w:val="18"/>
                <w:szCs w:val="18"/>
              </w:rPr>
              <w:t>HU</w:t>
            </w:r>
            <w:r>
              <w:rPr>
                <w:b/>
                <w:sz w:val="18"/>
                <w:szCs w:val="18"/>
              </w:rPr>
              <w:t xml:space="preserve">-43 </w:t>
            </w:r>
            <w:r w:rsidRPr="001E2730">
              <w:rPr>
                <w:bCs/>
                <w:sz w:val="18"/>
                <w:szCs w:val="18"/>
                <w:bdr w:val="none" w:sz="0" w:space="0" w:color="auto" w:frame="1"/>
                <w:lang w:val="es-419"/>
              </w:rPr>
              <w:t>Listar las tareas asignadas a un practicante</w:t>
            </w:r>
            <w:bookmarkEnd w:id="233"/>
            <w:r>
              <w:rPr>
                <w:bCs/>
                <w:sz w:val="18"/>
                <w:szCs w:val="18"/>
                <w:bdr w:val="none" w:sz="0" w:space="0" w:color="auto" w:frame="1"/>
                <w:lang w:val="es-419"/>
              </w:rPr>
              <w:t xml:space="preserve">. </w:t>
            </w:r>
            <w:r w:rsidRPr="001E2730">
              <w:rPr>
                <w:b/>
                <w:sz w:val="18"/>
                <w:szCs w:val="18"/>
              </w:rPr>
              <w:t>S</w:t>
            </w:r>
            <w:r>
              <w:rPr>
                <w:b/>
                <w:sz w:val="18"/>
                <w:szCs w:val="18"/>
              </w:rPr>
              <w:t>print 7</w:t>
            </w:r>
          </w:p>
        </w:tc>
        <w:tc>
          <w:tcPr>
            <w:tcW w:w="430" w:type="dxa"/>
          </w:tcPr>
          <w:p w14:paraId="05857B6C" w14:textId="4C52651E" w:rsidR="004D3C03" w:rsidRPr="001E2730" w:rsidRDefault="00BB2AB2"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6CDCA45D" w14:textId="39972C50" w:rsidR="004D3C03" w:rsidRPr="001E2730" w:rsidRDefault="001D1312" w:rsidP="004D3C03">
            <w:pPr>
              <w:spacing w:line="360" w:lineRule="auto"/>
              <w:textAlignment w:val="baseline"/>
              <w:rPr>
                <w:bCs/>
                <w:sz w:val="18"/>
                <w:szCs w:val="18"/>
                <w:bdr w:val="none" w:sz="0" w:space="0" w:color="auto" w:frame="1"/>
              </w:rPr>
            </w:pPr>
            <w:r>
              <w:rPr>
                <w:bCs/>
                <w:sz w:val="18"/>
                <w:szCs w:val="18"/>
                <w:bdr w:val="none" w:sz="0" w:space="0" w:color="auto" w:frame="1"/>
              </w:rPr>
              <w:t>Verificar la cantidad de tareas por de los practicantes</w:t>
            </w:r>
          </w:p>
        </w:tc>
      </w:tr>
      <w:tr w:rsidR="00BB2AB2" w:rsidRPr="001E2730" w14:paraId="36CDE91D" w14:textId="77777777" w:rsidTr="008A7FF6">
        <w:trPr>
          <w:trHeight w:val="323"/>
        </w:trPr>
        <w:tc>
          <w:tcPr>
            <w:tcW w:w="2967" w:type="dxa"/>
            <w:vMerge/>
          </w:tcPr>
          <w:p w14:paraId="7BBACC70" w14:textId="77777777" w:rsidR="00BB2AB2" w:rsidRPr="001E2730" w:rsidRDefault="00BB2AB2" w:rsidP="004D3C03">
            <w:pPr>
              <w:spacing w:line="360" w:lineRule="auto"/>
              <w:textAlignment w:val="baseline"/>
              <w:rPr>
                <w:b/>
                <w:sz w:val="18"/>
                <w:szCs w:val="18"/>
              </w:rPr>
            </w:pPr>
          </w:p>
        </w:tc>
        <w:tc>
          <w:tcPr>
            <w:tcW w:w="430" w:type="dxa"/>
          </w:tcPr>
          <w:p w14:paraId="4841DD06" w14:textId="305AC4B5" w:rsidR="00BB2AB2" w:rsidRDefault="001D1312"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1C8FE3B" w14:textId="04B9BFDB" w:rsidR="00BB2AB2" w:rsidRPr="001E2730" w:rsidRDefault="001D1312"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tareas de los practicantes</w:t>
            </w:r>
          </w:p>
        </w:tc>
      </w:tr>
      <w:tr w:rsidR="00BB2AB2" w:rsidRPr="001E2730" w14:paraId="455399D0" w14:textId="77777777" w:rsidTr="008A7FF6">
        <w:trPr>
          <w:trHeight w:val="323"/>
        </w:trPr>
        <w:tc>
          <w:tcPr>
            <w:tcW w:w="2967" w:type="dxa"/>
            <w:vMerge/>
          </w:tcPr>
          <w:p w14:paraId="21F3D5B2" w14:textId="77777777" w:rsidR="00BB2AB2" w:rsidRPr="001E2730" w:rsidRDefault="00BB2AB2" w:rsidP="004D3C03">
            <w:pPr>
              <w:spacing w:line="360" w:lineRule="auto"/>
              <w:textAlignment w:val="baseline"/>
              <w:rPr>
                <w:b/>
                <w:sz w:val="18"/>
                <w:szCs w:val="18"/>
              </w:rPr>
            </w:pPr>
          </w:p>
        </w:tc>
        <w:tc>
          <w:tcPr>
            <w:tcW w:w="430" w:type="dxa"/>
          </w:tcPr>
          <w:p w14:paraId="2259E243" w14:textId="459AC80E" w:rsidR="00BB2AB2" w:rsidRDefault="001D1312"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6D49DA96" w14:textId="778CEBAF" w:rsidR="00BB2AB2" w:rsidRPr="001E2730" w:rsidRDefault="001D1312"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ejecutadas para el listado de tareas</w:t>
            </w:r>
          </w:p>
        </w:tc>
      </w:tr>
      <w:tr w:rsidR="00BB2AB2" w:rsidRPr="001E2730" w14:paraId="7E3E1A63" w14:textId="77777777" w:rsidTr="008A7FF6">
        <w:trPr>
          <w:trHeight w:val="323"/>
        </w:trPr>
        <w:tc>
          <w:tcPr>
            <w:tcW w:w="2967" w:type="dxa"/>
            <w:vMerge/>
          </w:tcPr>
          <w:p w14:paraId="1D618657" w14:textId="77777777" w:rsidR="00BB2AB2" w:rsidRPr="001E2730" w:rsidRDefault="00BB2AB2" w:rsidP="004D3C03">
            <w:pPr>
              <w:spacing w:line="360" w:lineRule="auto"/>
              <w:textAlignment w:val="baseline"/>
              <w:rPr>
                <w:b/>
                <w:sz w:val="18"/>
                <w:szCs w:val="18"/>
              </w:rPr>
            </w:pPr>
          </w:p>
        </w:tc>
        <w:tc>
          <w:tcPr>
            <w:tcW w:w="430" w:type="dxa"/>
          </w:tcPr>
          <w:p w14:paraId="416B67A2" w14:textId="0E4B6AA3" w:rsidR="00BB2AB2" w:rsidRDefault="001D1312" w:rsidP="004D3C03">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50739C40" w14:textId="11EF63BE" w:rsidR="00BB2AB2" w:rsidRPr="001E2730" w:rsidRDefault="001D1312" w:rsidP="004D3C03">
            <w:pPr>
              <w:spacing w:line="360" w:lineRule="auto"/>
              <w:textAlignment w:val="baseline"/>
              <w:rPr>
                <w:bCs/>
                <w:sz w:val="18"/>
                <w:szCs w:val="18"/>
                <w:bdr w:val="none" w:sz="0" w:space="0" w:color="auto" w:frame="1"/>
              </w:rPr>
            </w:pPr>
            <w:r>
              <w:rPr>
                <w:bCs/>
                <w:sz w:val="18"/>
                <w:szCs w:val="18"/>
                <w:bdr w:val="none" w:sz="0" w:space="0" w:color="auto" w:frame="1"/>
              </w:rPr>
              <w:t>Verificarla cantidad de tareas de un practicante</w:t>
            </w:r>
          </w:p>
        </w:tc>
      </w:tr>
      <w:tr w:rsidR="00BB2AB2" w:rsidRPr="001E2730" w14:paraId="1F0AF470" w14:textId="77777777" w:rsidTr="008A7FF6">
        <w:trPr>
          <w:trHeight w:val="323"/>
        </w:trPr>
        <w:tc>
          <w:tcPr>
            <w:tcW w:w="2967" w:type="dxa"/>
            <w:vMerge/>
          </w:tcPr>
          <w:p w14:paraId="27B6EC62" w14:textId="77777777" w:rsidR="00BB2AB2" w:rsidRPr="001E2730" w:rsidRDefault="00BB2AB2" w:rsidP="004D3C03">
            <w:pPr>
              <w:spacing w:line="360" w:lineRule="auto"/>
              <w:textAlignment w:val="baseline"/>
              <w:rPr>
                <w:b/>
                <w:sz w:val="18"/>
                <w:szCs w:val="18"/>
              </w:rPr>
            </w:pPr>
          </w:p>
        </w:tc>
        <w:tc>
          <w:tcPr>
            <w:tcW w:w="430" w:type="dxa"/>
          </w:tcPr>
          <w:p w14:paraId="2F973B7B" w14:textId="74146F2E" w:rsidR="00BB2AB2" w:rsidRDefault="001D1312" w:rsidP="004D3C03">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57D199ED" w14:textId="7A67CCD1" w:rsidR="00BB2AB2" w:rsidRPr="001E2730" w:rsidRDefault="001D1312" w:rsidP="004D3C03">
            <w:pPr>
              <w:spacing w:line="360" w:lineRule="auto"/>
              <w:textAlignment w:val="baseline"/>
              <w:rPr>
                <w:bCs/>
                <w:sz w:val="18"/>
                <w:szCs w:val="18"/>
                <w:bdr w:val="none" w:sz="0" w:space="0" w:color="auto" w:frame="1"/>
              </w:rPr>
            </w:pPr>
            <w:r>
              <w:rPr>
                <w:bCs/>
                <w:sz w:val="18"/>
                <w:szCs w:val="18"/>
                <w:bdr w:val="none" w:sz="0" w:space="0" w:color="auto" w:frame="1"/>
              </w:rPr>
              <w:t>Verificar el listado de un practicante</w:t>
            </w:r>
          </w:p>
        </w:tc>
      </w:tr>
      <w:tr w:rsidR="001D1312" w:rsidRPr="001E2730" w14:paraId="3B4EF967" w14:textId="77777777" w:rsidTr="008A7FF6">
        <w:trPr>
          <w:trHeight w:val="323"/>
        </w:trPr>
        <w:tc>
          <w:tcPr>
            <w:tcW w:w="2967" w:type="dxa"/>
            <w:vMerge/>
          </w:tcPr>
          <w:p w14:paraId="4F2CD9D7" w14:textId="77777777" w:rsidR="001D1312" w:rsidRPr="001E2730" w:rsidRDefault="001D1312" w:rsidP="004D3C03">
            <w:pPr>
              <w:spacing w:line="360" w:lineRule="auto"/>
              <w:textAlignment w:val="baseline"/>
              <w:rPr>
                <w:b/>
                <w:sz w:val="18"/>
                <w:szCs w:val="18"/>
              </w:rPr>
            </w:pPr>
          </w:p>
        </w:tc>
        <w:tc>
          <w:tcPr>
            <w:tcW w:w="430" w:type="dxa"/>
          </w:tcPr>
          <w:p w14:paraId="06ADEED1" w14:textId="46013ABD" w:rsidR="001D1312" w:rsidRDefault="001D1312" w:rsidP="004D3C03">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59AF7601" w14:textId="4BB750E7" w:rsidR="001D1312" w:rsidRDefault="001D1312" w:rsidP="004D3C03">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 al listar las tareas de un practicante</w:t>
            </w:r>
          </w:p>
        </w:tc>
      </w:tr>
      <w:tr w:rsidR="003504E2" w:rsidRPr="001E2730" w14:paraId="1471F09E" w14:textId="77777777" w:rsidTr="008A7FF6">
        <w:trPr>
          <w:trHeight w:val="323"/>
        </w:trPr>
        <w:tc>
          <w:tcPr>
            <w:tcW w:w="2967" w:type="dxa"/>
            <w:vMerge/>
          </w:tcPr>
          <w:p w14:paraId="198CA274" w14:textId="77777777" w:rsidR="003504E2" w:rsidRPr="001E2730" w:rsidRDefault="003504E2" w:rsidP="004D3C03">
            <w:pPr>
              <w:spacing w:line="360" w:lineRule="auto"/>
              <w:textAlignment w:val="baseline"/>
              <w:rPr>
                <w:b/>
                <w:sz w:val="18"/>
                <w:szCs w:val="18"/>
              </w:rPr>
            </w:pPr>
          </w:p>
        </w:tc>
        <w:tc>
          <w:tcPr>
            <w:tcW w:w="430" w:type="dxa"/>
          </w:tcPr>
          <w:p w14:paraId="434107D1" w14:textId="51113807" w:rsidR="003504E2"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30D5C84D" w14:textId="7B26A632" w:rsidR="003504E2" w:rsidRDefault="003504E2" w:rsidP="004D3C03">
            <w:pPr>
              <w:spacing w:line="360" w:lineRule="auto"/>
              <w:textAlignment w:val="baseline"/>
              <w:rPr>
                <w:bCs/>
                <w:sz w:val="18"/>
                <w:szCs w:val="18"/>
                <w:bdr w:val="none" w:sz="0" w:space="0" w:color="auto" w:frame="1"/>
              </w:rPr>
            </w:pPr>
            <w:r>
              <w:rPr>
                <w:bCs/>
                <w:sz w:val="18"/>
                <w:szCs w:val="18"/>
                <w:bdr w:val="none" w:sz="0" w:space="0" w:color="auto" w:frame="1"/>
              </w:rPr>
              <w:t>Verificar el listado de tareas de un practicante</w:t>
            </w:r>
          </w:p>
        </w:tc>
      </w:tr>
      <w:tr w:rsidR="001D1312" w:rsidRPr="001E2730" w14:paraId="03EF52BB" w14:textId="77777777" w:rsidTr="008A7FF6">
        <w:trPr>
          <w:trHeight w:val="323"/>
        </w:trPr>
        <w:tc>
          <w:tcPr>
            <w:tcW w:w="2967" w:type="dxa"/>
            <w:vMerge/>
          </w:tcPr>
          <w:p w14:paraId="1EFEDA93" w14:textId="77777777" w:rsidR="001D1312" w:rsidRPr="001E2730" w:rsidRDefault="001D1312" w:rsidP="004D3C03">
            <w:pPr>
              <w:spacing w:line="360" w:lineRule="auto"/>
              <w:textAlignment w:val="baseline"/>
              <w:rPr>
                <w:b/>
                <w:sz w:val="18"/>
                <w:szCs w:val="18"/>
              </w:rPr>
            </w:pPr>
          </w:p>
        </w:tc>
        <w:tc>
          <w:tcPr>
            <w:tcW w:w="430" w:type="dxa"/>
          </w:tcPr>
          <w:p w14:paraId="3213F4F9" w14:textId="60FDC181" w:rsidR="001D1312"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42A9B771" w14:textId="10F6F9AF" w:rsidR="001D1312" w:rsidRDefault="001D1312" w:rsidP="004D3C03">
            <w:pPr>
              <w:spacing w:line="360" w:lineRule="auto"/>
              <w:textAlignment w:val="baseline"/>
              <w:rPr>
                <w:bCs/>
                <w:sz w:val="18"/>
                <w:szCs w:val="18"/>
                <w:bdr w:val="none" w:sz="0" w:space="0" w:color="auto" w:frame="1"/>
              </w:rPr>
            </w:pPr>
            <w:r>
              <w:rPr>
                <w:bCs/>
                <w:sz w:val="18"/>
                <w:szCs w:val="18"/>
                <w:bdr w:val="none" w:sz="0" w:space="0" w:color="auto" w:frame="1"/>
              </w:rPr>
              <w:t>Verificar que se agrega un nuevo practicante a la tarea de un proyecto</w:t>
            </w:r>
          </w:p>
        </w:tc>
      </w:tr>
      <w:tr w:rsidR="001D1312" w:rsidRPr="001E2730" w14:paraId="65DD0AEE" w14:textId="77777777" w:rsidTr="008A7FF6">
        <w:trPr>
          <w:trHeight w:val="323"/>
        </w:trPr>
        <w:tc>
          <w:tcPr>
            <w:tcW w:w="2967" w:type="dxa"/>
            <w:vMerge/>
          </w:tcPr>
          <w:p w14:paraId="4E5BD734" w14:textId="77777777" w:rsidR="001D1312" w:rsidRPr="001E2730" w:rsidRDefault="001D1312" w:rsidP="004D3C03">
            <w:pPr>
              <w:spacing w:line="360" w:lineRule="auto"/>
              <w:textAlignment w:val="baseline"/>
              <w:rPr>
                <w:b/>
                <w:sz w:val="18"/>
                <w:szCs w:val="18"/>
              </w:rPr>
            </w:pPr>
          </w:p>
        </w:tc>
        <w:tc>
          <w:tcPr>
            <w:tcW w:w="430" w:type="dxa"/>
          </w:tcPr>
          <w:p w14:paraId="345BC041" w14:textId="2A2747B1" w:rsidR="001D1312"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3EEB59B3" w14:textId="7DA66B4B" w:rsidR="001D1312" w:rsidRDefault="001D1312"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removido un practicante de la tarea de un proyecto</w:t>
            </w:r>
          </w:p>
        </w:tc>
      </w:tr>
      <w:tr w:rsidR="001D1312" w:rsidRPr="001E2730" w14:paraId="2A0CC4DA" w14:textId="77777777" w:rsidTr="008A7FF6">
        <w:trPr>
          <w:trHeight w:val="323"/>
        </w:trPr>
        <w:tc>
          <w:tcPr>
            <w:tcW w:w="2967" w:type="dxa"/>
            <w:vMerge/>
          </w:tcPr>
          <w:p w14:paraId="6A3DC2C7" w14:textId="77777777" w:rsidR="001D1312" w:rsidRPr="001E2730" w:rsidRDefault="001D1312" w:rsidP="004D3C03">
            <w:pPr>
              <w:spacing w:line="360" w:lineRule="auto"/>
              <w:textAlignment w:val="baseline"/>
              <w:rPr>
                <w:b/>
                <w:sz w:val="18"/>
                <w:szCs w:val="18"/>
              </w:rPr>
            </w:pPr>
          </w:p>
        </w:tc>
        <w:tc>
          <w:tcPr>
            <w:tcW w:w="430" w:type="dxa"/>
          </w:tcPr>
          <w:p w14:paraId="5E6644C7" w14:textId="34998F11" w:rsidR="001D1312"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14696322" w14:textId="3F47138F" w:rsidR="001D1312" w:rsidRDefault="001D1312" w:rsidP="004D3C03">
            <w:pPr>
              <w:spacing w:line="360" w:lineRule="auto"/>
              <w:textAlignment w:val="baseline"/>
              <w:rPr>
                <w:bCs/>
                <w:sz w:val="18"/>
                <w:szCs w:val="18"/>
                <w:bdr w:val="none" w:sz="0" w:space="0" w:color="auto" w:frame="1"/>
              </w:rPr>
            </w:pPr>
            <w:r>
              <w:rPr>
                <w:bCs/>
                <w:sz w:val="18"/>
                <w:szCs w:val="18"/>
                <w:bdr w:val="none" w:sz="0" w:space="0" w:color="auto" w:frame="1"/>
              </w:rPr>
              <w:t>Verificar que se devuelve el estado por defecto de la función reductora</w:t>
            </w:r>
          </w:p>
        </w:tc>
      </w:tr>
      <w:tr w:rsidR="001D1312" w:rsidRPr="001E2730" w14:paraId="0C78AC4F" w14:textId="77777777" w:rsidTr="008A7FF6">
        <w:trPr>
          <w:trHeight w:val="323"/>
        </w:trPr>
        <w:tc>
          <w:tcPr>
            <w:tcW w:w="2967" w:type="dxa"/>
            <w:vMerge/>
          </w:tcPr>
          <w:p w14:paraId="3DD1D0DD" w14:textId="77777777" w:rsidR="001D1312" w:rsidRPr="001E2730" w:rsidRDefault="001D1312" w:rsidP="004D3C03">
            <w:pPr>
              <w:spacing w:line="360" w:lineRule="auto"/>
              <w:textAlignment w:val="baseline"/>
              <w:rPr>
                <w:b/>
                <w:sz w:val="18"/>
                <w:szCs w:val="18"/>
              </w:rPr>
            </w:pPr>
          </w:p>
        </w:tc>
        <w:tc>
          <w:tcPr>
            <w:tcW w:w="430" w:type="dxa"/>
          </w:tcPr>
          <w:p w14:paraId="354678D7" w14:textId="57F50FE2" w:rsidR="001D1312"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6B969FAD" w14:textId="29A1B8EA" w:rsidR="001D1312" w:rsidRDefault="001D1312" w:rsidP="00802FEB">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obtiene un </w:t>
            </w:r>
            <w:r w:rsidR="00802FEB">
              <w:rPr>
                <w:bCs/>
                <w:sz w:val="18"/>
                <w:szCs w:val="18"/>
                <w:bdr w:val="none" w:sz="0" w:space="0" w:color="auto" w:frame="1"/>
              </w:rPr>
              <w:t>arreglo vacío de proyectos</w:t>
            </w:r>
          </w:p>
        </w:tc>
      </w:tr>
      <w:tr w:rsidR="001D1312" w:rsidRPr="001E2730" w14:paraId="03654FF9" w14:textId="77777777" w:rsidTr="008A7FF6">
        <w:trPr>
          <w:trHeight w:val="323"/>
        </w:trPr>
        <w:tc>
          <w:tcPr>
            <w:tcW w:w="2967" w:type="dxa"/>
            <w:vMerge/>
          </w:tcPr>
          <w:p w14:paraId="3095C579" w14:textId="77777777" w:rsidR="001D1312" w:rsidRPr="001E2730" w:rsidRDefault="001D1312" w:rsidP="004D3C03">
            <w:pPr>
              <w:spacing w:line="360" w:lineRule="auto"/>
              <w:textAlignment w:val="baseline"/>
              <w:rPr>
                <w:b/>
                <w:sz w:val="18"/>
                <w:szCs w:val="18"/>
              </w:rPr>
            </w:pPr>
          </w:p>
        </w:tc>
        <w:tc>
          <w:tcPr>
            <w:tcW w:w="430" w:type="dxa"/>
          </w:tcPr>
          <w:p w14:paraId="7CC5738B" w14:textId="0D2AEB95" w:rsidR="001D1312"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3DEE8B5D" w14:textId="6EE10264" w:rsidR="001D1312" w:rsidRDefault="00802FEB" w:rsidP="004D3C03">
            <w:pPr>
              <w:spacing w:line="360" w:lineRule="auto"/>
              <w:textAlignment w:val="baseline"/>
              <w:rPr>
                <w:bCs/>
                <w:sz w:val="18"/>
                <w:szCs w:val="18"/>
                <w:bdr w:val="none" w:sz="0" w:space="0" w:color="auto" w:frame="1"/>
              </w:rPr>
            </w:pPr>
            <w:r>
              <w:rPr>
                <w:bCs/>
                <w:sz w:val="18"/>
                <w:szCs w:val="18"/>
                <w:bdr w:val="none" w:sz="0" w:space="0" w:color="auto" w:frame="1"/>
              </w:rPr>
              <w:t>Verificar que se obtiene un listado de proyectos</w:t>
            </w:r>
          </w:p>
        </w:tc>
      </w:tr>
      <w:tr w:rsidR="00802FEB" w:rsidRPr="001E2730" w14:paraId="467126DF" w14:textId="77777777" w:rsidTr="008A7FF6">
        <w:trPr>
          <w:trHeight w:val="323"/>
        </w:trPr>
        <w:tc>
          <w:tcPr>
            <w:tcW w:w="2967" w:type="dxa"/>
            <w:vMerge/>
          </w:tcPr>
          <w:p w14:paraId="354D59E1" w14:textId="77777777" w:rsidR="00802FEB" w:rsidRPr="001E2730" w:rsidRDefault="00802FEB" w:rsidP="004D3C03">
            <w:pPr>
              <w:spacing w:line="360" w:lineRule="auto"/>
              <w:textAlignment w:val="baseline"/>
              <w:rPr>
                <w:b/>
                <w:sz w:val="18"/>
                <w:szCs w:val="18"/>
              </w:rPr>
            </w:pPr>
          </w:p>
        </w:tc>
        <w:tc>
          <w:tcPr>
            <w:tcW w:w="430" w:type="dxa"/>
          </w:tcPr>
          <w:p w14:paraId="737DCCB9" w14:textId="27646EF3" w:rsidR="00802FEB"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13</w:t>
            </w:r>
          </w:p>
        </w:tc>
        <w:tc>
          <w:tcPr>
            <w:tcW w:w="4824" w:type="dxa"/>
          </w:tcPr>
          <w:p w14:paraId="3C23DA0E" w14:textId="582C3D56" w:rsidR="00802FEB" w:rsidRDefault="003C3D16"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eliminado un proyecto</w:t>
            </w:r>
          </w:p>
        </w:tc>
      </w:tr>
      <w:tr w:rsidR="00802FEB" w:rsidRPr="001E2730" w14:paraId="6775CA16" w14:textId="77777777" w:rsidTr="008A7FF6">
        <w:trPr>
          <w:trHeight w:val="323"/>
        </w:trPr>
        <w:tc>
          <w:tcPr>
            <w:tcW w:w="2967" w:type="dxa"/>
            <w:vMerge/>
          </w:tcPr>
          <w:p w14:paraId="27543C69" w14:textId="77777777" w:rsidR="00802FEB" w:rsidRPr="001E2730" w:rsidRDefault="00802FEB" w:rsidP="004D3C03">
            <w:pPr>
              <w:spacing w:line="360" w:lineRule="auto"/>
              <w:textAlignment w:val="baseline"/>
              <w:rPr>
                <w:b/>
                <w:sz w:val="18"/>
                <w:szCs w:val="18"/>
              </w:rPr>
            </w:pPr>
          </w:p>
        </w:tc>
        <w:tc>
          <w:tcPr>
            <w:tcW w:w="430" w:type="dxa"/>
          </w:tcPr>
          <w:p w14:paraId="659E5984" w14:textId="16873A4B" w:rsidR="00802FEB"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14</w:t>
            </w:r>
          </w:p>
        </w:tc>
        <w:tc>
          <w:tcPr>
            <w:tcW w:w="4824" w:type="dxa"/>
          </w:tcPr>
          <w:p w14:paraId="06DD00D6" w14:textId="4C2808FF" w:rsidR="00802FEB" w:rsidRDefault="003C3D16"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actualizado los datos de un proyecto</w:t>
            </w:r>
          </w:p>
        </w:tc>
      </w:tr>
      <w:tr w:rsidR="00802FEB" w:rsidRPr="001E2730" w14:paraId="22A8AC7E" w14:textId="77777777" w:rsidTr="008A7FF6">
        <w:trPr>
          <w:trHeight w:val="323"/>
        </w:trPr>
        <w:tc>
          <w:tcPr>
            <w:tcW w:w="2967" w:type="dxa"/>
            <w:vMerge/>
          </w:tcPr>
          <w:p w14:paraId="2E9EE58A" w14:textId="77777777" w:rsidR="00802FEB" w:rsidRPr="001E2730" w:rsidRDefault="00802FEB" w:rsidP="004D3C03">
            <w:pPr>
              <w:spacing w:line="360" w:lineRule="auto"/>
              <w:textAlignment w:val="baseline"/>
              <w:rPr>
                <w:b/>
                <w:sz w:val="18"/>
                <w:szCs w:val="18"/>
              </w:rPr>
            </w:pPr>
          </w:p>
        </w:tc>
        <w:tc>
          <w:tcPr>
            <w:tcW w:w="430" w:type="dxa"/>
          </w:tcPr>
          <w:p w14:paraId="20D8BDB2" w14:textId="5F03983C" w:rsidR="00802FEB"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15</w:t>
            </w:r>
          </w:p>
        </w:tc>
        <w:tc>
          <w:tcPr>
            <w:tcW w:w="4824" w:type="dxa"/>
          </w:tcPr>
          <w:p w14:paraId="35F211FB" w14:textId="3B5F62A4" w:rsidR="00802FEB" w:rsidRDefault="003C3D16"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almacenado un nuevo proyecto por solicitud aprobada</w:t>
            </w:r>
          </w:p>
        </w:tc>
      </w:tr>
      <w:tr w:rsidR="00802FEB" w:rsidRPr="001E2730" w14:paraId="564F7DDF" w14:textId="77777777" w:rsidTr="008A7FF6">
        <w:trPr>
          <w:trHeight w:val="323"/>
        </w:trPr>
        <w:tc>
          <w:tcPr>
            <w:tcW w:w="2967" w:type="dxa"/>
            <w:vMerge/>
          </w:tcPr>
          <w:p w14:paraId="29AD6CA9" w14:textId="77777777" w:rsidR="00802FEB" w:rsidRPr="001E2730" w:rsidRDefault="00802FEB" w:rsidP="004D3C03">
            <w:pPr>
              <w:spacing w:line="360" w:lineRule="auto"/>
              <w:textAlignment w:val="baseline"/>
              <w:rPr>
                <w:b/>
                <w:sz w:val="18"/>
                <w:szCs w:val="18"/>
              </w:rPr>
            </w:pPr>
          </w:p>
        </w:tc>
        <w:tc>
          <w:tcPr>
            <w:tcW w:w="430" w:type="dxa"/>
          </w:tcPr>
          <w:p w14:paraId="7D2E500E" w14:textId="64F96B1E" w:rsidR="00802FEB"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16</w:t>
            </w:r>
          </w:p>
        </w:tc>
        <w:tc>
          <w:tcPr>
            <w:tcW w:w="4824" w:type="dxa"/>
          </w:tcPr>
          <w:p w14:paraId="74C21FEB" w14:textId="539C2FC2" w:rsidR="00802FEB" w:rsidRDefault="003C3D16"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actualizado el estado de un practicante</w:t>
            </w:r>
          </w:p>
        </w:tc>
      </w:tr>
      <w:tr w:rsidR="00802FEB" w:rsidRPr="001E2730" w14:paraId="6082F713" w14:textId="77777777" w:rsidTr="008A7FF6">
        <w:trPr>
          <w:trHeight w:val="323"/>
        </w:trPr>
        <w:tc>
          <w:tcPr>
            <w:tcW w:w="2967" w:type="dxa"/>
            <w:vMerge/>
          </w:tcPr>
          <w:p w14:paraId="2F496E7D" w14:textId="77777777" w:rsidR="00802FEB" w:rsidRPr="001E2730" w:rsidRDefault="00802FEB" w:rsidP="004D3C03">
            <w:pPr>
              <w:spacing w:line="360" w:lineRule="auto"/>
              <w:textAlignment w:val="baseline"/>
              <w:rPr>
                <w:b/>
                <w:sz w:val="18"/>
                <w:szCs w:val="18"/>
              </w:rPr>
            </w:pPr>
          </w:p>
        </w:tc>
        <w:tc>
          <w:tcPr>
            <w:tcW w:w="430" w:type="dxa"/>
          </w:tcPr>
          <w:p w14:paraId="2F20893A" w14:textId="052775C1" w:rsidR="00802FEB"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17</w:t>
            </w:r>
          </w:p>
        </w:tc>
        <w:tc>
          <w:tcPr>
            <w:tcW w:w="4824" w:type="dxa"/>
          </w:tcPr>
          <w:p w14:paraId="0E3D4B6B" w14:textId="3D59C7C1" w:rsidR="00802FEB" w:rsidRDefault="003C3D16"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eliminado un practicante de la tarea de un proyecto</w:t>
            </w:r>
          </w:p>
        </w:tc>
      </w:tr>
      <w:tr w:rsidR="00BB2AB2" w:rsidRPr="001E2730" w14:paraId="2D1E8D06" w14:textId="77777777" w:rsidTr="008A7FF6">
        <w:trPr>
          <w:trHeight w:val="323"/>
        </w:trPr>
        <w:tc>
          <w:tcPr>
            <w:tcW w:w="2967" w:type="dxa"/>
            <w:vMerge/>
          </w:tcPr>
          <w:p w14:paraId="0C9FD3A4" w14:textId="77777777" w:rsidR="00BB2AB2" w:rsidRPr="001E2730" w:rsidRDefault="00BB2AB2" w:rsidP="004D3C03">
            <w:pPr>
              <w:spacing w:line="360" w:lineRule="auto"/>
              <w:textAlignment w:val="baseline"/>
              <w:rPr>
                <w:b/>
                <w:sz w:val="18"/>
                <w:szCs w:val="18"/>
              </w:rPr>
            </w:pPr>
          </w:p>
        </w:tc>
        <w:tc>
          <w:tcPr>
            <w:tcW w:w="430" w:type="dxa"/>
          </w:tcPr>
          <w:p w14:paraId="6A86F000" w14:textId="5EB76DFC" w:rsidR="00BB2AB2"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18</w:t>
            </w:r>
          </w:p>
        </w:tc>
        <w:tc>
          <w:tcPr>
            <w:tcW w:w="4824" w:type="dxa"/>
          </w:tcPr>
          <w:p w14:paraId="55B21D65" w14:textId="394C5B07" w:rsidR="00BB2AB2" w:rsidRPr="001E2730" w:rsidRDefault="003C3D16"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modificado las tareas de un proyecto</w:t>
            </w:r>
          </w:p>
        </w:tc>
      </w:tr>
      <w:tr w:rsidR="004D3C03" w:rsidRPr="001E2730" w14:paraId="7D1EE0D8" w14:textId="77777777" w:rsidTr="008A7FF6">
        <w:trPr>
          <w:trHeight w:val="288"/>
        </w:trPr>
        <w:tc>
          <w:tcPr>
            <w:tcW w:w="2967" w:type="dxa"/>
            <w:vMerge w:val="restart"/>
          </w:tcPr>
          <w:p w14:paraId="1E912684" w14:textId="5A240C91" w:rsidR="004D3C03" w:rsidRPr="001E2730" w:rsidRDefault="004D3C03" w:rsidP="004D3C03">
            <w:pPr>
              <w:spacing w:line="360" w:lineRule="auto"/>
              <w:textAlignment w:val="baseline"/>
              <w:rPr>
                <w:bCs/>
                <w:sz w:val="18"/>
                <w:szCs w:val="18"/>
                <w:bdr w:val="none" w:sz="0" w:space="0" w:color="auto" w:frame="1"/>
                <w:lang w:val="es-419"/>
              </w:rPr>
            </w:pPr>
            <w:bookmarkStart w:id="234" w:name="_Hlk73470837"/>
            <w:r w:rsidRPr="001E2730">
              <w:rPr>
                <w:b/>
                <w:sz w:val="18"/>
                <w:szCs w:val="18"/>
              </w:rPr>
              <w:t>HU</w:t>
            </w:r>
            <w:r>
              <w:rPr>
                <w:b/>
                <w:sz w:val="18"/>
                <w:szCs w:val="18"/>
              </w:rPr>
              <w:t xml:space="preserve">-44 </w:t>
            </w:r>
            <w:r w:rsidRPr="001E2730">
              <w:rPr>
                <w:bCs/>
                <w:sz w:val="18"/>
                <w:szCs w:val="18"/>
                <w:bdr w:val="none" w:sz="0" w:space="0" w:color="auto" w:frame="1"/>
                <w:lang w:val="es-419"/>
              </w:rPr>
              <w:t>Ingresar una solicitud al departamento Gerencial</w:t>
            </w:r>
            <w:bookmarkEnd w:id="234"/>
            <w:r>
              <w:rPr>
                <w:bCs/>
                <w:sz w:val="18"/>
                <w:szCs w:val="18"/>
                <w:bdr w:val="none" w:sz="0" w:space="0" w:color="auto" w:frame="1"/>
                <w:lang w:val="es-419"/>
              </w:rPr>
              <w:t xml:space="preserve">. </w:t>
            </w:r>
            <w:r w:rsidRPr="001E2730">
              <w:rPr>
                <w:b/>
                <w:sz w:val="18"/>
                <w:szCs w:val="18"/>
              </w:rPr>
              <w:t>S</w:t>
            </w:r>
            <w:r>
              <w:rPr>
                <w:b/>
                <w:sz w:val="18"/>
                <w:szCs w:val="18"/>
              </w:rPr>
              <w:t>print 7</w:t>
            </w:r>
          </w:p>
        </w:tc>
        <w:tc>
          <w:tcPr>
            <w:tcW w:w="430" w:type="dxa"/>
          </w:tcPr>
          <w:p w14:paraId="417F630E" w14:textId="41ACA6BB" w:rsidR="004D3C03" w:rsidRPr="001E2730" w:rsidRDefault="003504E2" w:rsidP="003504E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4F07E667" w14:textId="00864D8F" w:rsidR="004D3C03" w:rsidRPr="001E2730" w:rsidRDefault="003504E2" w:rsidP="004D3C03">
            <w:pPr>
              <w:spacing w:line="360" w:lineRule="auto"/>
              <w:textAlignment w:val="baseline"/>
              <w:rPr>
                <w:bCs/>
                <w:sz w:val="18"/>
                <w:szCs w:val="18"/>
                <w:bdr w:val="none" w:sz="0" w:space="0" w:color="auto" w:frame="1"/>
              </w:rPr>
            </w:pPr>
            <w:r>
              <w:rPr>
                <w:bCs/>
                <w:sz w:val="18"/>
                <w:szCs w:val="18"/>
                <w:bdr w:val="none" w:sz="0" w:space="0" w:color="auto" w:frame="1"/>
              </w:rPr>
              <w:t>Verificar que se envíe datos de formulario validos</w:t>
            </w:r>
          </w:p>
        </w:tc>
      </w:tr>
      <w:tr w:rsidR="003504E2" w:rsidRPr="001E2730" w14:paraId="5E5750E8" w14:textId="77777777" w:rsidTr="008A7FF6">
        <w:trPr>
          <w:trHeight w:val="288"/>
        </w:trPr>
        <w:tc>
          <w:tcPr>
            <w:tcW w:w="2967" w:type="dxa"/>
            <w:vMerge/>
          </w:tcPr>
          <w:p w14:paraId="4DD2C411" w14:textId="77777777" w:rsidR="003504E2" w:rsidRPr="001E2730" w:rsidRDefault="003504E2" w:rsidP="004D3C03">
            <w:pPr>
              <w:spacing w:line="360" w:lineRule="auto"/>
              <w:textAlignment w:val="baseline"/>
              <w:rPr>
                <w:b/>
                <w:sz w:val="18"/>
                <w:szCs w:val="18"/>
              </w:rPr>
            </w:pPr>
          </w:p>
        </w:tc>
        <w:tc>
          <w:tcPr>
            <w:tcW w:w="430" w:type="dxa"/>
          </w:tcPr>
          <w:p w14:paraId="29B89EE3" w14:textId="116F54EE" w:rsidR="003504E2" w:rsidRDefault="003504E2" w:rsidP="003504E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AB434B8" w14:textId="2F05607E" w:rsidR="003504E2" w:rsidRPr="001E2730" w:rsidRDefault="003504E2"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w:t>
            </w:r>
          </w:p>
        </w:tc>
      </w:tr>
      <w:tr w:rsidR="004D3C03" w:rsidRPr="001E2730" w14:paraId="7EA5A385" w14:textId="77777777" w:rsidTr="008A7FF6">
        <w:trPr>
          <w:trHeight w:val="334"/>
        </w:trPr>
        <w:tc>
          <w:tcPr>
            <w:tcW w:w="2967" w:type="dxa"/>
            <w:vMerge/>
          </w:tcPr>
          <w:p w14:paraId="5F4695F8" w14:textId="77777777" w:rsidR="004D3C03" w:rsidRPr="001E2730" w:rsidRDefault="004D3C03" w:rsidP="004D3C03">
            <w:pPr>
              <w:spacing w:line="360" w:lineRule="auto"/>
              <w:textAlignment w:val="baseline"/>
              <w:rPr>
                <w:bCs/>
                <w:sz w:val="18"/>
                <w:szCs w:val="18"/>
                <w:bdr w:val="none" w:sz="0" w:space="0" w:color="auto" w:frame="1"/>
                <w:lang w:val="es-419"/>
              </w:rPr>
            </w:pPr>
          </w:p>
        </w:tc>
        <w:tc>
          <w:tcPr>
            <w:tcW w:w="430" w:type="dxa"/>
          </w:tcPr>
          <w:p w14:paraId="31F43C3D" w14:textId="3A2BE4E5" w:rsidR="004D3C03" w:rsidRPr="001E2730" w:rsidRDefault="003504E2"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1B7AE48" w14:textId="747FB046" w:rsidR="004D3C03" w:rsidRPr="001E2730" w:rsidRDefault="003504E2" w:rsidP="004D3C03">
            <w:pPr>
              <w:spacing w:line="360" w:lineRule="auto"/>
              <w:textAlignment w:val="baseline"/>
              <w:rPr>
                <w:bCs/>
                <w:sz w:val="18"/>
                <w:szCs w:val="18"/>
                <w:bdr w:val="none" w:sz="0" w:space="0" w:color="auto" w:frame="1"/>
              </w:rPr>
            </w:pPr>
            <w:r>
              <w:rPr>
                <w:bCs/>
                <w:sz w:val="18"/>
                <w:szCs w:val="18"/>
                <w:bdr w:val="none" w:sz="0" w:space="0" w:color="auto" w:frame="1"/>
              </w:rPr>
              <w:t>Verificar que se agrega una nueva solicitud</w:t>
            </w:r>
          </w:p>
        </w:tc>
      </w:tr>
      <w:tr w:rsidR="004D3C03" w:rsidRPr="001E2730" w14:paraId="2393C98A" w14:textId="77777777" w:rsidTr="008A7FF6">
        <w:trPr>
          <w:trHeight w:val="253"/>
        </w:trPr>
        <w:tc>
          <w:tcPr>
            <w:tcW w:w="2967" w:type="dxa"/>
            <w:vMerge w:val="restart"/>
          </w:tcPr>
          <w:p w14:paraId="5F6A3BD9" w14:textId="28C4CFEF" w:rsidR="004D3C03" w:rsidRPr="001E2730" w:rsidRDefault="004D3C03" w:rsidP="004D3C03">
            <w:pPr>
              <w:spacing w:line="360" w:lineRule="auto"/>
              <w:textAlignment w:val="baseline"/>
              <w:rPr>
                <w:bCs/>
                <w:sz w:val="18"/>
                <w:szCs w:val="18"/>
                <w:bdr w:val="none" w:sz="0" w:space="0" w:color="auto" w:frame="1"/>
                <w:lang w:val="es-419"/>
              </w:rPr>
            </w:pPr>
            <w:bookmarkStart w:id="235" w:name="_Hlk73472522"/>
            <w:r w:rsidRPr="001E2730">
              <w:rPr>
                <w:b/>
                <w:sz w:val="18"/>
                <w:szCs w:val="18"/>
              </w:rPr>
              <w:t>HU</w:t>
            </w:r>
            <w:r>
              <w:rPr>
                <w:b/>
                <w:sz w:val="18"/>
                <w:szCs w:val="18"/>
              </w:rPr>
              <w:t xml:space="preserve">-45 </w:t>
            </w:r>
            <w:r w:rsidRPr="001E2730">
              <w:rPr>
                <w:bCs/>
                <w:sz w:val="18"/>
                <w:szCs w:val="18"/>
                <w:bdr w:val="none" w:sz="0" w:space="0" w:color="auto" w:frame="1"/>
                <w:lang w:val="es-419"/>
              </w:rPr>
              <w:t>Listado de solicitudes del departamento Gerencial</w:t>
            </w:r>
            <w:bookmarkEnd w:id="235"/>
            <w:r>
              <w:rPr>
                <w:bCs/>
                <w:sz w:val="18"/>
                <w:szCs w:val="18"/>
                <w:bdr w:val="none" w:sz="0" w:space="0" w:color="auto" w:frame="1"/>
                <w:lang w:val="es-419"/>
              </w:rPr>
              <w:t xml:space="preserve">. </w:t>
            </w:r>
            <w:r w:rsidRPr="001E2730">
              <w:rPr>
                <w:b/>
                <w:sz w:val="18"/>
                <w:szCs w:val="18"/>
              </w:rPr>
              <w:t>S</w:t>
            </w:r>
            <w:r>
              <w:rPr>
                <w:b/>
                <w:sz w:val="18"/>
                <w:szCs w:val="18"/>
              </w:rPr>
              <w:t>print 7</w:t>
            </w:r>
          </w:p>
        </w:tc>
        <w:tc>
          <w:tcPr>
            <w:tcW w:w="430" w:type="dxa"/>
          </w:tcPr>
          <w:p w14:paraId="0986D997" w14:textId="6D9A9A80" w:rsidR="004D3C03" w:rsidRPr="001E2730" w:rsidRDefault="00866592"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5561C99" w14:textId="37A5F79D" w:rsidR="004D3C03" w:rsidRPr="001E2730" w:rsidRDefault="00495C0C"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w:t>
            </w:r>
          </w:p>
        </w:tc>
      </w:tr>
      <w:tr w:rsidR="00866592" w:rsidRPr="001E2730" w14:paraId="6AB4F567" w14:textId="77777777" w:rsidTr="008A7FF6">
        <w:trPr>
          <w:trHeight w:val="253"/>
        </w:trPr>
        <w:tc>
          <w:tcPr>
            <w:tcW w:w="2967" w:type="dxa"/>
            <w:vMerge/>
          </w:tcPr>
          <w:p w14:paraId="14634032" w14:textId="77777777" w:rsidR="00866592" w:rsidRPr="001E2730" w:rsidRDefault="00866592" w:rsidP="004D3C03">
            <w:pPr>
              <w:spacing w:line="360" w:lineRule="auto"/>
              <w:textAlignment w:val="baseline"/>
              <w:rPr>
                <w:b/>
                <w:sz w:val="18"/>
                <w:szCs w:val="18"/>
              </w:rPr>
            </w:pPr>
          </w:p>
        </w:tc>
        <w:tc>
          <w:tcPr>
            <w:tcW w:w="430" w:type="dxa"/>
          </w:tcPr>
          <w:p w14:paraId="3EA2711E" w14:textId="68ADD856" w:rsidR="00866592" w:rsidRDefault="00495C0C"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78DA5327" w14:textId="79766186" w:rsidR="00866592" w:rsidRPr="001E2730" w:rsidRDefault="00495C0C" w:rsidP="004D3C03">
            <w:pPr>
              <w:spacing w:line="360" w:lineRule="auto"/>
              <w:textAlignment w:val="baseline"/>
              <w:rPr>
                <w:bCs/>
                <w:sz w:val="18"/>
                <w:szCs w:val="18"/>
                <w:bdr w:val="none" w:sz="0" w:space="0" w:color="auto" w:frame="1"/>
              </w:rPr>
            </w:pPr>
            <w:r>
              <w:rPr>
                <w:bCs/>
                <w:sz w:val="18"/>
                <w:szCs w:val="18"/>
                <w:bdr w:val="none" w:sz="0" w:space="0" w:color="auto" w:frame="1"/>
              </w:rPr>
              <w:t>Verificar el listado de solicitudes enviadas</w:t>
            </w:r>
          </w:p>
        </w:tc>
      </w:tr>
      <w:tr w:rsidR="00866592" w:rsidRPr="001E2730" w14:paraId="2812479A" w14:textId="77777777" w:rsidTr="008A7FF6">
        <w:trPr>
          <w:trHeight w:val="253"/>
        </w:trPr>
        <w:tc>
          <w:tcPr>
            <w:tcW w:w="2967" w:type="dxa"/>
            <w:vMerge/>
          </w:tcPr>
          <w:p w14:paraId="415F2B3C" w14:textId="77777777" w:rsidR="00866592" w:rsidRPr="001E2730" w:rsidRDefault="00866592" w:rsidP="004D3C03">
            <w:pPr>
              <w:spacing w:line="360" w:lineRule="auto"/>
              <w:textAlignment w:val="baseline"/>
              <w:rPr>
                <w:b/>
                <w:sz w:val="18"/>
                <w:szCs w:val="18"/>
              </w:rPr>
            </w:pPr>
          </w:p>
        </w:tc>
        <w:tc>
          <w:tcPr>
            <w:tcW w:w="430" w:type="dxa"/>
          </w:tcPr>
          <w:p w14:paraId="7B0A76DB" w14:textId="6B36177A" w:rsidR="00866592" w:rsidRDefault="00495C0C"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B7EBC7F" w14:textId="68D5C90F" w:rsidR="00866592" w:rsidRPr="001E2730" w:rsidRDefault="00495C0C"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listar solicitudes enviadas</w:t>
            </w:r>
          </w:p>
        </w:tc>
      </w:tr>
      <w:tr w:rsidR="004D3C03" w:rsidRPr="001E2730" w14:paraId="18C33AF2" w14:textId="77777777" w:rsidTr="008A7FF6">
        <w:trPr>
          <w:trHeight w:val="369"/>
        </w:trPr>
        <w:tc>
          <w:tcPr>
            <w:tcW w:w="2967" w:type="dxa"/>
            <w:vMerge w:val="restart"/>
          </w:tcPr>
          <w:p w14:paraId="6D882FCA" w14:textId="284F5D6F" w:rsidR="004D3C03" w:rsidRPr="001E2730" w:rsidRDefault="004D3C03" w:rsidP="004D3C03">
            <w:pPr>
              <w:spacing w:line="360" w:lineRule="auto"/>
              <w:textAlignment w:val="baseline"/>
              <w:rPr>
                <w:bCs/>
                <w:sz w:val="18"/>
                <w:szCs w:val="18"/>
                <w:bdr w:val="none" w:sz="0" w:space="0" w:color="auto" w:frame="1"/>
                <w:lang w:val="es-419"/>
              </w:rPr>
            </w:pPr>
            <w:bookmarkStart w:id="236" w:name="_Hlk73473809"/>
            <w:r w:rsidRPr="001E2730">
              <w:rPr>
                <w:b/>
                <w:sz w:val="18"/>
                <w:szCs w:val="18"/>
              </w:rPr>
              <w:t>HU</w:t>
            </w:r>
            <w:r>
              <w:rPr>
                <w:b/>
                <w:sz w:val="18"/>
                <w:szCs w:val="18"/>
              </w:rPr>
              <w:t xml:space="preserve">-46 </w:t>
            </w:r>
            <w:r w:rsidRPr="001E2730">
              <w:rPr>
                <w:bCs/>
                <w:sz w:val="18"/>
                <w:szCs w:val="18"/>
                <w:bdr w:val="none" w:sz="0" w:space="0" w:color="auto" w:frame="1"/>
                <w:lang w:val="es-419"/>
              </w:rPr>
              <w:t>Eliminar una solicitud del departamento Gerencial</w:t>
            </w:r>
            <w:bookmarkEnd w:id="236"/>
            <w:r>
              <w:rPr>
                <w:bCs/>
                <w:sz w:val="18"/>
                <w:szCs w:val="18"/>
                <w:bdr w:val="none" w:sz="0" w:space="0" w:color="auto" w:frame="1"/>
                <w:lang w:val="es-419"/>
              </w:rPr>
              <w:t xml:space="preserve">. </w:t>
            </w:r>
            <w:r w:rsidRPr="001E2730">
              <w:rPr>
                <w:b/>
                <w:sz w:val="18"/>
                <w:szCs w:val="18"/>
              </w:rPr>
              <w:t>S</w:t>
            </w:r>
            <w:r>
              <w:rPr>
                <w:b/>
                <w:sz w:val="18"/>
                <w:szCs w:val="18"/>
              </w:rPr>
              <w:t>print 7</w:t>
            </w:r>
          </w:p>
        </w:tc>
        <w:tc>
          <w:tcPr>
            <w:tcW w:w="430" w:type="dxa"/>
          </w:tcPr>
          <w:p w14:paraId="1C9E3B84" w14:textId="564C193F" w:rsidR="004D3C03" w:rsidRPr="001E2730" w:rsidRDefault="00495C0C"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D5DF66A" w14:textId="1C1389B3" w:rsidR="004D3C03" w:rsidRPr="001E2730" w:rsidRDefault="00495C0C"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iminar una solicitud</w:t>
            </w:r>
          </w:p>
        </w:tc>
      </w:tr>
      <w:tr w:rsidR="00495C0C" w:rsidRPr="001E2730" w14:paraId="334BB2DC" w14:textId="77777777" w:rsidTr="008A7FF6">
        <w:trPr>
          <w:trHeight w:val="369"/>
        </w:trPr>
        <w:tc>
          <w:tcPr>
            <w:tcW w:w="2967" w:type="dxa"/>
            <w:vMerge/>
          </w:tcPr>
          <w:p w14:paraId="4B4B894B" w14:textId="77777777" w:rsidR="00495C0C" w:rsidRPr="001E2730" w:rsidRDefault="00495C0C" w:rsidP="004D3C03">
            <w:pPr>
              <w:spacing w:line="360" w:lineRule="auto"/>
              <w:textAlignment w:val="baseline"/>
              <w:rPr>
                <w:b/>
                <w:sz w:val="18"/>
                <w:szCs w:val="18"/>
              </w:rPr>
            </w:pPr>
          </w:p>
        </w:tc>
        <w:tc>
          <w:tcPr>
            <w:tcW w:w="430" w:type="dxa"/>
          </w:tcPr>
          <w:p w14:paraId="2BDEEC0C" w14:textId="049C2C2F" w:rsidR="00495C0C" w:rsidRPr="001E2730" w:rsidRDefault="00495C0C"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2124E1F" w14:textId="72A04A90" w:rsidR="00495C0C" w:rsidRPr="001E2730" w:rsidRDefault="00495C0C"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eliminar una solicitud enviada</w:t>
            </w:r>
          </w:p>
        </w:tc>
      </w:tr>
      <w:tr w:rsidR="00495C0C" w:rsidRPr="001E2730" w14:paraId="6544E365" w14:textId="77777777" w:rsidTr="008A7FF6">
        <w:trPr>
          <w:trHeight w:val="369"/>
        </w:trPr>
        <w:tc>
          <w:tcPr>
            <w:tcW w:w="2967" w:type="dxa"/>
            <w:vMerge/>
          </w:tcPr>
          <w:p w14:paraId="20EB9B52" w14:textId="77777777" w:rsidR="00495C0C" w:rsidRPr="001E2730" w:rsidRDefault="00495C0C" w:rsidP="004D3C03">
            <w:pPr>
              <w:spacing w:line="360" w:lineRule="auto"/>
              <w:textAlignment w:val="baseline"/>
              <w:rPr>
                <w:b/>
                <w:sz w:val="18"/>
                <w:szCs w:val="18"/>
              </w:rPr>
            </w:pPr>
          </w:p>
        </w:tc>
        <w:tc>
          <w:tcPr>
            <w:tcW w:w="430" w:type="dxa"/>
          </w:tcPr>
          <w:p w14:paraId="09B25675" w14:textId="67EF7583" w:rsidR="00495C0C" w:rsidRPr="001E2730" w:rsidRDefault="00495C0C"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19AB8CCA" w14:textId="7C73D6B9" w:rsidR="00495C0C" w:rsidRPr="001E2730" w:rsidRDefault="00495C0C" w:rsidP="004D3C03">
            <w:pPr>
              <w:spacing w:line="360" w:lineRule="auto"/>
              <w:textAlignment w:val="baseline"/>
              <w:rPr>
                <w:bCs/>
                <w:sz w:val="18"/>
                <w:szCs w:val="18"/>
                <w:bdr w:val="none" w:sz="0" w:space="0" w:color="auto" w:frame="1"/>
              </w:rPr>
            </w:pPr>
            <w:r>
              <w:rPr>
                <w:bCs/>
                <w:sz w:val="18"/>
                <w:szCs w:val="18"/>
                <w:bdr w:val="none" w:sz="0" w:space="0" w:color="auto" w:frame="1"/>
              </w:rPr>
              <w:t>Verificar que se muestre el estado de eliminar una solicitud enviada</w:t>
            </w:r>
          </w:p>
        </w:tc>
      </w:tr>
      <w:tr w:rsidR="00495C0C" w:rsidRPr="001E2730" w14:paraId="33F26C87" w14:textId="77777777" w:rsidTr="008A7FF6">
        <w:trPr>
          <w:trHeight w:val="369"/>
        </w:trPr>
        <w:tc>
          <w:tcPr>
            <w:tcW w:w="2967" w:type="dxa"/>
            <w:vMerge/>
          </w:tcPr>
          <w:p w14:paraId="2200FB45" w14:textId="77777777" w:rsidR="00495C0C" w:rsidRPr="001E2730" w:rsidRDefault="00495C0C" w:rsidP="004D3C03">
            <w:pPr>
              <w:spacing w:line="360" w:lineRule="auto"/>
              <w:textAlignment w:val="baseline"/>
              <w:rPr>
                <w:b/>
                <w:sz w:val="18"/>
                <w:szCs w:val="18"/>
              </w:rPr>
            </w:pPr>
          </w:p>
        </w:tc>
        <w:tc>
          <w:tcPr>
            <w:tcW w:w="430" w:type="dxa"/>
          </w:tcPr>
          <w:p w14:paraId="1AB458B7" w14:textId="4B87DF76" w:rsidR="00495C0C" w:rsidRPr="001E2730" w:rsidRDefault="00495C0C" w:rsidP="004D3C03">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13BC255F" w14:textId="27F15C8C" w:rsidR="00495C0C" w:rsidRPr="001E2730" w:rsidRDefault="00495C0C" w:rsidP="004D3C03">
            <w:pPr>
              <w:spacing w:line="360" w:lineRule="auto"/>
              <w:textAlignment w:val="baseline"/>
              <w:rPr>
                <w:bCs/>
                <w:sz w:val="18"/>
                <w:szCs w:val="18"/>
                <w:bdr w:val="none" w:sz="0" w:space="0" w:color="auto" w:frame="1"/>
              </w:rPr>
            </w:pPr>
            <w:r>
              <w:rPr>
                <w:bCs/>
                <w:sz w:val="18"/>
                <w:szCs w:val="18"/>
                <w:bdr w:val="none" w:sz="0" w:space="0" w:color="auto" w:frame="1"/>
              </w:rPr>
              <w:t>Ve</w:t>
            </w:r>
            <w:r w:rsidR="00D4656A">
              <w:rPr>
                <w:bCs/>
                <w:sz w:val="18"/>
                <w:szCs w:val="18"/>
                <w:bdr w:val="none" w:sz="0" w:space="0" w:color="auto" w:frame="1"/>
              </w:rPr>
              <w:t>rificar el listado de solicitudes enviadas</w:t>
            </w:r>
          </w:p>
        </w:tc>
      </w:tr>
      <w:tr w:rsidR="00495C0C" w:rsidRPr="001E2730" w14:paraId="482AB49A" w14:textId="77777777" w:rsidTr="008A7FF6">
        <w:trPr>
          <w:trHeight w:val="369"/>
        </w:trPr>
        <w:tc>
          <w:tcPr>
            <w:tcW w:w="2967" w:type="dxa"/>
            <w:vMerge/>
          </w:tcPr>
          <w:p w14:paraId="395F2578" w14:textId="77777777" w:rsidR="00495C0C" w:rsidRPr="001E2730" w:rsidRDefault="00495C0C" w:rsidP="004D3C03">
            <w:pPr>
              <w:spacing w:line="360" w:lineRule="auto"/>
              <w:textAlignment w:val="baseline"/>
              <w:rPr>
                <w:b/>
                <w:sz w:val="18"/>
                <w:szCs w:val="18"/>
              </w:rPr>
            </w:pPr>
          </w:p>
        </w:tc>
        <w:tc>
          <w:tcPr>
            <w:tcW w:w="430" w:type="dxa"/>
          </w:tcPr>
          <w:p w14:paraId="122D429D" w14:textId="2801D198" w:rsidR="00495C0C" w:rsidRDefault="00D4656A" w:rsidP="004D3C03">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6D614897" w14:textId="12D1ACB2" w:rsidR="00495C0C" w:rsidRPr="001E2730" w:rsidRDefault="00D4656A"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a la acción de eliminar una solicitud</w:t>
            </w:r>
          </w:p>
        </w:tc>
      </w:tr>
      <w:tr w:rsidR="00495C0C" w:rsidRPr="001E2730" w14:paraId="4ACDF91D" w14:textId="77777777" w:rsidTr="008A7FF6">
        <w:trPr>
          <w:trHeight w:val="369"/>
        </w:trPr>
        <w:tc>
          <w:tcPr>
            <w:tcW w:w="2967" w:type="dxa"/>
            <w:vMerge/>
          </w:tcPr>
          <w:p w14:paraId="30743278" w14:textId="77777777" w:rsidR="00495C0C" w:rsidRPr="001E2730" w:rsidRDefault="00495C0C" w:rsidP="004D3C03">
            <w:pPr>
              <w:spacing w:line="360" w:lineRule="auto"/>
              <w:textAlignment w:val="baseline"/>
              <w:rPr>
                <w:b/>
                <w:sz w:val="18"/>
                <w:szCs w:val="18"/>
              </w:rPr>
            </w:pPr>
          </w:p>
        </w:tc>
        <w:tc>
          <w:tcPr>
            <w:tcW w:w="430" w:type="dxa"/>
          </w:tcPr>
          <w:p w14:paraId="74C0F517" w14:textId="5284741F" w:rsidR="00495C0C" w:rsidRDefault="00D4656A" w:rsidP="004D3C03">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298768D8" w14:textId="26B10CE9" w:rsidR="00495C0C" w:rsidRPr="001E2730" w:rsidRDefault="00D4656A" w:rsidP="004D3C03">
            <w:pPr>
              <w:spacing w:line="360" w:lineRule="auto"/>
              <w:textAlignment w:val="baseline"/>
              <w:rPr>
                <w:bCs/>
                <w:sz w:val="18"/>
                <w:szCs w:val="18"/>
                <w:bdr w:val="none" w:sz="0" w:space="0" w:color="auto" w:frame="1"/>
              </w:rPr>
            </w:pPr>
            <w:r>
              <w:rPr>
                <w:bCs/>
                <w:sz w:val="18"/>
                <w:szCs w:val="18"/>
                <w:bdr w:val="none" w:sz="0" w:space="0" w:color="auto" w:frame="1"/>
              </w:rPr>
              <w:t>Verificar que se actualiza los datos de una solicitud enviada</w:t>
            </w:r>
          </w:p>
        </w:tc>
      </w:tr>
      <w:tr w:rsidR="00495C0C" w:rsidRPr="001E2730" w14:paraId="0EFAF41F" w14:textId="77777777" w:rsidTr="008A7FF6">
        <w:trPr>
          <w:trHeight w:val="369"/>
        </w:trPr>
        <w:tc>
          <w:tcPr>
            <w:tcW w:w="2967" w:type="dxa"/>
            <w:vMerge/>
          </w:tcPr>
          <w:p w14:paraId="3C9E0BE4" w14:textId="77777777" w:rsidR="00495C0C" w:rsidRPr="001E2730" w:rsidRDefault="00495C0C" w:rsidP="004D3C03">
            <w:pPr>
              <w:spacing w:line="360" w:lineRule="auto"/>
              <w:textAlignment w:val="baseline"/>
              <w:rPr>
                <w:b/>
                <w:sz w:val="18"/>
                <w:szCs w:val="18"/>
              </w:rPr>
            </w:pPr>
          </w:p>
        </w:tc>
        <w:tc>
          <w:tcPr>
            <w:tcW w:w="430" w:type="dxa"/>
          </w:tcPr>
          <w:p w14:paraId="163B02FF" w14:textId="538CA888" w:rsidR="00495C0C" w:rsidRDefault="00D4656A" w:rsidP="004D3C03">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70EEA9F4" w14:textId="72C21299" w:rsidR="00495C0C" w:rsidRPr="001E2730" w:rsidRDefault="00D4656A" w:rsidP="004D3C03">
            <w:pPr>
              <w:spacing w:line="360" w:lineRule="auto"/>
              <w:textAlignment w:val="baseline"/>
              <w:rPr>
                <w:bCs/>
                <w:sz w:val="18"/>
                <w:szCs w:val="18"/>
                <w:bdr w:val="none" w:sz="0" w:space="0" w:color="auto" w:frame="1"/>
              </w:rPr>
            </w:pPr>
            <w:r>
              <w:rPr>
                <w:bCs/>
                <w:sz w:val="18"/>
                <w:szCs w:val="18"/>
                <w:bdr w:val="none" w:sz="0" w:space="0" w:color="auto" w:frame="1"/>
              </w:rPr>
              <w:t>Verificar que se elimina la autorización de una solicitud</w:t>
            </w:r>
          </w:p>
        </w:tc>
      </w:tr>
      <w:tr w:rsidR="00495C0C" w:rsidRPr="001E2730" w14:paraId="2B1FBA1A" w14:textId="77777777" w:rsidTr="008A7FF6">
        <w:trPr>
          <w:trHeight w:val="369"/>
        </w:trPr>
        <w:tc>
          <w:tcPr>
            <w:tcW w:w="2967" w:type="dxa"/>
            <w:vMerge/>
          </w:tcPr>
          <w:p w14:paraId="1B344F64" w14:textId="77777777" w:rsidR="00495C0C" w:rsidRPr="001E2730" w:rsidRDefault="00495C0C" w:rsidP="004D3C03">
            <w:pPr>
              <w:spacing w:line="360" w:lineRule="auto"/>
              <w:textAlignment w:val="baseline"/>
              <w:rPr>
                <w:b/>
                <w:sz w:val="18"/>
                <w:szCs w:val="18"/>
              </w:rPr>
            </w:pPr>
          </w:p>
        </w:tc>
        <w:tc>
          <w:tcPr>
            <w:tcW w:w="430" w:type="dxa"/>
          </w:tcPr>
          <w:p w14:paraId="40D66487" w14:textId="00A69315" w:rsidR="00495C0C" w:rsidRDefault="00D4656A" w:rsidP="004D3C03">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7BDB6788" w14:textId="2CE13659" w:rsidR="00495C0C" w:rsidRPr="001E2730" w:rsidRDefault="00D4656A"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obtenido el valor por defecto de la función reductora</w:t>
            </w:r>
          </w:p>
        </w:tc>
      </w:tr>
      <w:tr w:rsidR="00495C0C" w:rsidRPr="001E2730" w14:paraId="2F3F8126" w14:textId="77777777" w:rsidTr="008A7FF6">
        <w:trPr>
          <w:trHeight w:val="369"/>
        </w:trPr>
        <w:tc>
          <w:tcPr>
            <w:tcW w:w="2967" w:type="dxa"/>
            <w:vMerge/>
          </w:tcPr>
          <w:p w14:paraId="4A82A4B8" w14:textId="77777777" w:rsidR="00495C0C" w:rsidRPr="001E2730" w:rsidRDefault="00495C0C" w:rsidP="004D3C03">
            <w:pPr>
              <w:spacing w:line="360" w:lineRule="auto"/>
              <w:textAlignment w:val="baseline"/>
              <w:rPr>
                <w:b/>
                <w:sz w:val="18"/>
                <w:szCs w:val="18"/>
              </w:rPr>
            </w:pPr>
          </w:p>
        </w:tc>
        <w:tc>
          <w:tcPr>
            <w:tcW w:w="430" w:type="dxa"/>
          </w:tcPr>
          <w:p w14:paraId="10F5FB4B" w14:textId="3ED3BDCF" w:rsidR="00495C0C" w:rsidRDefault="00D4656A" w:rsidP="004D3C03">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47B6148F" w14:textId="129A976E" w:rsidR="00495C0C" w:rsidRPr="001E2730" w:rsidRDefault="00D4656A"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datos</w:t>
            </w:r>
          </w:p>
        </w:tc>
      </w:tr>
      <w:tr w:rsidR="00495C0C" w:rsidRPr="001E2730" w14:paraId="2375BBB5" w14:textId="77777777" w:rsidTr="008A7FF6">
        <w:trPr>
          <w:trHeight w:val="369"/>
        </w:trPr>
        <w:tc>
          <w:tcPr>
            <w:tcW w:w="2967" w:type="dxa"/>
            <w:vMerge/>
          </w:tcPr>
          <w:p w14:paraId="4D876E2A" w14:textId="77777777" w:rsidR="00495C0C" w:rsidRPr="001E2730" w:rsidRDefault="00495C0C" w:rsidP="004D3C03">
            <w:pPr>
              <w:spacing w:line="360" w:lineRule="auto"/>
              <w:textAlignment w:val="baseline"/>
              <w:rPr>
                <w:b/>
                <w:sz w:val="18"/>
                <w:szCs w:val="18"/>
              </w:rPr>
            </w:pPr>
          </w:p>
        </w:tc>
        <w:tc>
          <w:tcPr>
            <w:tcW w:w="430" w:type="dxa"/>
          </w:tcPr>
          <w:p w14:paraId="5F9A1A45" w14:textId="0B5EAD97" w:rsidR="00495C0C" w:rsidRDefault="00D4656A" w:rsidP="004D3C03">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35EEC12D" w14:textId="0C134DA7" w:rsidR="00495C0C" w:rsidRPr="001E2730" w:rsidRDefault="00D4656A"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solicitudes enviadas</w:t>
            </w:r>
          </w:p>
        </w:tc>
      </w:tr>
      <w:tr w:rsidR="00495C0C" w:rsidRPr="001E2730" w14:paraId="4FB9607B" w14:textId="77777777" w:rsidTr="008A7FF6">
        <w:trPr>
          <w:trHeight w:val="369"/>
        </w:trPr>
        <w:tc>
          <w:tcPr>
            <w:tcW w:w="2967" w:type="dxa"/>
            <w:vMerge/>
          </w:tcPr>
          <w:p w14:paraId="38D0C7FD" w14:textId="77777777" w:rsidR="00495C0C" w:rsidRPr="001E2730" w:rsidRDefault="00495C0C" w:rsidP="004D3C03">
            <w:pPr>
              <w:spacing w:line="360" w:lineRule="auto"/>
              <w:textAlignment w:val="baseline"/>
              <w:rPr>
                <w:b/>
                <w:sz w:val="18"/>
                <w:szCs w:val="18"/>
              </w:rPr>
            </w:pPr>
          </w:p>
        </w:tc>
        <w:tc>
          <w:tcPr>
            <w:tcW w:w="430" w:type="dxa"/>
          </w:tcPr>
          <w:p w14:paraId="3C9508AE" w14:textId="6981CFE7" w:rsidR="00495C0C" w:rsidRDefault="00D4656A" w:rsidP="004D3C03">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3C7AD7E6" w14:textId="3C29148A" w:rsidR="00495C0C" w:rsidRPr="001E2730" w:rsidRDefault="00CD0A73"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eliminado los datos de una solicitud enviada</w:t>
            </w:r>
          </w:p>
        </w:tc>
      </w:tr>
      <w:tr w:rsidR="00495C0C" w:rsidRPr="001E2730" w14:paraId="08B82088" w14:textId="77777777" w:rsidTr="008A7FF6">
        <w:trPr>
          <w:trHeight w:val="369"/>
        </w:trPr>
        <w:tc>
          <w:tcPr>
            <w:tcW w:w="2967" w:type="dxa"/>
            <w:vMerge/>
          </w:tcPr>
          <w:p w14:paraId="2EF894A8" w14:textId="77777777" w:rsidR="00495C0C" w:rsidRPr="001E2730" w:rsidRDefault="00495C0C" w:rsidP="004D3C03">
            <w:pPr>
              <w:spacing w:line="360" w:lineRule="auto"/>
              <w:textAlignment w:val="baseline"/>
              <w:rPr>
                <w:b/>
                <w:sz w:val="18"/>
                <w:szCs w:val="18"/>
              </w:rPr>
            </w:pPr>
          </w:p>
        </w:tc>
        <w:tc>
          <w:tcPr>
            <w:tcW w:w="430" w:type="dxa"/>
          </w:tcPr>
          <w:p w14:paraId="116BCB2C" w14:textId="31D01943" w:rsidR="00495C0C" w:rsidRDefault="00D4656A" w:rsidP="004D3C03">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6F5E1E2A" w14:textId="289CCEA0" w:rsidR="00495C0C" w:rsidRPr="001E2730" w:rsidRDefault="00CD0A73"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modificado los datos de una solicitud enviada</w:t>
            </w:r>
          </w:p>
        </w:tc>
      </w:tr>
      <w:tr w:rsidR="004D3C03" w:rsidRPr="001E2730" w14:paraId="25D81471" w14:textId="77777777" w:rsidTr="008A7FF6">
        <w:trPr>
          <w:trHeight w:val="288"/>
        </w:trPr>
        <w:tc>
          <w:tcPr>
            <w:tcW w:w="2967" w:type="dxa"/>
            <w:vMerge w:val="restart"/>
          </w:tcPr>
          <w:p w14:paraId="188A9FEF" w14:textId="4FC7A07F" w:rsidR="004D3C03" w:rsidRPr="001E2730" w:rsidRDefault="004D3C03" w:rsidP="004D3C03">
            <w:pPr>
              <w:spacing w:line="360" w:lineRule="auto"/>
              <w:textAlignment w:val="baseline"/>
              <w:rPr>
                <w:bCs/>
                <w:sz w:val="18"/>
                <w:szCs w:val="18"/>
                <w:bdr w:val="none" w:sz="0" w:space="0" w:color="auto" w:frame="1"/>
                <w:lang w:val="es-419"/>
              </w:rPr>
            </w:pPr>
            <w:bookmarkStart w:id="237" w:name="_Hlk73475435"/>
            <w:r w:rsidRPr="001E2730">
              <w:rPr>
                <w:b/>
                <w:sz w:val="18"/>
                <w:szCs w:val="18"/>
              </w:rPr>
              <w:t>HU</w:t>
            </w:r>
            <w:r>
              <w:rPr>
                <w:b/>
                <w:sz w:val="18"/>
                <w:szCs w:val="18"/>
              </w:rPr>
              <w:t xml:space="preserve">-47 </w:t>
            </w:r>
            <w:r w:rsidRPr="001E2730">
              <w:rPr>
                <w:bCs/>
                <w:sz w:val="18"/>
                <w:szCs w:val="18"/>
                <w:bdr w:val="none" w:sz="0" w:space="0" w:color="auto" w:frame="1"/>
                <w:lang w:val="es-419"/>
              </w:rPr>
              <w:t>Ingreso de novedades de los docentes, instructores y estudiantes</w:t>
            </w:r>
            <w:bookmarkEnd w:id="237"/>
            <w:r>
              <w:rPr>
                <w:bCs/>
                <w:sz w:val="18"/>
                <w:szCs w:val="18"/>
                <w:bdr w:val="none" w:sz="0" w:space="0" w:color="auto" w:frame="1"/>
                <w:lang w:val="es-419"/>
              </w:rPr>
              <w:t xml:space="preserve">. </w:t>
            </w:r>
            <w:r w:rsidRPr="001E2730">
              <w:rPr>
                <w:b/>
                <w:sz w:val="18"/>
                <w:szCs w:val="18"/>
              </w:rPr>
              <w:t>S</w:t>
            </w:r>
            <w:r>
              <w:rPr>
                <w:b/>
                <w:sz w:val="18"/>
                <w:szCs w:val="18"/>
              </w:rPr>
              <w:t>print 7</w:t>
            </w:r>
          </w:p>
        </w:tc>
        <w:tc>
          <w:tcPr>
            <w:tcW w:w="430" w:type="dxa"/>
          </w:tcPr>
          <w:p w14:paraId="19266353" w14:textId="162BC902" w:rsidR="004D3C03" w:rsidRPr="001E2730" w:rsidRDefault="00CD0A73"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0BD3646" w14:textId="4477B1DE" w:rsidR="004D3C03" w:rsidRPr="001E2730" w:rsidRDefault="007568BA" w:rsidP="004D3C03">
            <w:pPr>
              <w:spacing w:line="360" w:lineRule="auto"/>
              <w:textAlignment w:val="baseline"/>
              <w:rPr>
                <w:bCs/>
                <w:sz w:val="18"/>
                <w:szCs w:val="18"/>
                <w:bdr w:val="none" w:sz="0" w:space="0" w:color="auto" w:frame="1"/>
              </w:rPr>
            </w:pPr>
            <w:r>
              <w:rPr>
                <w:bCs/>
                <w:sz w:val="18"/>
                <w:szCs w:val="18"/>
                <w:bdr w:val="none" w:sz="0" w:space="0" w:color="auto" w:frame="1"/>
              </w:rPr>
              <w:t>Verificar que se envíe datos correctos</w:t>
            </w:r>
          </w:p>
        </w:tc>
      </w:tr>
      <w:tr w:rsidR="00CD0A73" w:rsidRPr="001E2730" w14:paraId="0152B55A" w14:textId="77777777" w:rsidTr="008A7FF6">
        <w:trPr>
          <w:trHeight w:val="288"/>
        </w:trPr>
        <w:tc>
          <w:tcPr>
            <w:tcW w:w="2967" w:type="dxa"/>
            <w:vMerge/>
          </w:tcPr>
          <w:p w14:paraId="52416077" w14:textId="77777777" w:rsidR="00CD0A73" w:rsidRPr="001E2730" w:rsidRDefault="00CD0A73" w:rsidP="004D3C03">
            <w:pPr>
              <w:spacing w:line="360" w:lineRule="auto"/>
              <w:textAlignment w:val="baseline"/>
              <w:rPr>
                <w:b/>
                <w:sz w:val="18"/>
                <w:szCs w:val="18"/>
              </w:rPr>
            </w:pPr>
          </w:p>
        </w:tc>
        <w:tc>
          <w:tcPr>
            <w:tcW w:w="430" w:type="dxa"/>
          </w:tcPr>
          <w:p w14:paraId="311E85EE" w14:textId="533C6069" w:rsidR="00CD0A73" w:rsidRPr="001E2730" w:rsidRDefault="00CD0A73"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7B04C6FC" w14:textId="02F2697D" w:rsidR="00CD0A73" w:rsidRPr="001E2730" w:rsidRDefault="007568BA"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w:t>
            </w:r>
          </w:p>
        </w:tc>
      </w:tr>
      <w:tr w:rsidR="00CD0A73" w:rsidRPr="001E2730" w14:paraId="4F464BF5" w14:textId="77777777" w:rsidTr="008A7FF6">
        <w:trPr>
          <w:trHeight w:val="288"/>
        </w:trPr>
        <w:tc>
          <w:tcPr>
            <w:tcW w:w="2967" w:type="dxa"/>
            <w:vMerge/>
          </w:tcPr>
          <w:p w14:paraId="045EBBB5" w14:textId="77777777" w:rsidR="00CD0A73" w:rsidRPr="001E2730" w:rsidRDefault="00CD0A73" w:rsidP="004D3C03">
            <w:pPr>
              <w:spacing w:line="360" w:lineRule="auto"/>
              <w:textAlignment w:val="baseline"/>
              <w:rPr>
                <w:b/>
                <w:sz w:val="18"/>
                <w:szCs w:val="18"/>
              </w:rPr>
            </w:pPr>
          </w:p>
        </w:tc>
        <w:tc>
          <w:tcPr>
            <w:tcW w:w="430" w:type="dxa"/>
          </w:tcPr>
          <w:p w14:paraId="4153B352" w14:textId="476A3D75" w:rsidR="00CD0A73" w:rsidRPr="001E2730" w:rsidRDefault="00CD0A73"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43131CD7" w14:textId="61B16B55" w:rsidR="00CD0A73" w:rsidRPr="001E2730" w:rsidRDefault="007568BA" w:rsidP="004D3C03">
            <w:pPr>
              <w:spacing w:line="360" w:lineRule="auto"/>
              <w:textAlignment w:val="baseline"/>
              <w:rPr>
                <w:bCs/>
                <w:sz w:val="18"/>
                <w:szCs w:val="18"/>
                <w:bdr w:val="none" w:sz="0" w:space="0" w:color="auto" w:frame="1"/>
              </w:rPr>
            </w:pPr>
            <w:r>
              <w:rPr>
                <w:bCs/>
                <w:sz w:val="18"/>
                <w:szCs w:val="18"/>
                <w:bdr w:val="none" w:sz="0" w:space="0" w:color="auto" w:frame="1"/>
              </w:rPr>
              <w:t>Verificar que se ingresa una novedad</w:t>
            </w:r>
          </w:p>
        </w:tc>
      </w:tr>
      <w:tr w:rsidR="00CD0A73" w:rsidRPr="001E2730" w14:paraId="7F59832D" w14:textId="77777777" w:rsidTr="008A7FF6">
        <w:trPr>
          <w:trHeight w:val="288"/>
        </w:trPr>
        <w:tc>
          <w:tcPr>
            <w:tcW w:w="2967" w:type="dxa"/>
            <w:vMerge/>
          </w:tcPr>
          <w:p w14:paraId="08A99E4F" w14:textId="77777777" w:rsidR="00CD0A73" w:rsidRPr="001E2730" w:rsidRDefault="00CD0A73" w:rsidP="004D3C03">
            <w:pPr>
              <w:spacing w:line="360" w:lineRule="auto"/>
              <w:textAlignment w:val="baseline"/>
              <w:rPr>
                <w:b/>
                <w:sz w:val="18"/>
                <w:szCs w:val="18"/>
              </w:rPr>
            </w:pPr>
          </w:p>
        </w:tc>
        <w:tc>
          <w:tcPr>
            <w:tcW w:w="430" w:type="dxa"/>
          </w:tcPr>
          <w:p w14:paraId="6E2B04DA" w14:textId="4EC94E63" w:rsidR="00CD0A73" w:rsidRPr="001E2730" w:rsidRDefault="00CD0A73" w:rsidP="004D3C03">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03661C54" w14:textId="10DBB391" w:rsidR="00CD0A73" w:rsidRPr="001E2730" w:rsidRDefault="007568BA"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registro de una novedad</w:t>
            </w:r>
          </w:p>
        </w:tc>
      </w:tr>
      <w:tr w:rsidR="004D3C03" w:rsidRPr="001E2730" w14:paraId="41A91643" w14:textId="77777777" w:rsidTr="008A7FF6">
        <w:trPr>
          <w:trHeight w:val="322"/>
        </w:trPr>
        <w:tc>
          <w:tcPr>
            <w:tcW w:w="2967" w:type="dxa"/>
            <w:vMerge w:val="restart"/>
          </w:tcPr>
          <w:p w14:paraId="06620371" w14:textId="1A1282EC" w:rsidR="004D3C03" w:rsidRPr="001E2730" w:rsidRDefault="004D3C03" w:rsidP="004D3C03">
            <w:pPr>
              <w:spacing w:line="360" w:lineRule="auto"/>
              <w:textAlignment w:val="baseline"/>
              <w:rPr>
                <w:bCs/>
                <w:sz w:val="18"/>
                <w:szCs w:val="18"/>
                <w:bdr w:val="none" w:sz="0" w:space="0" w:color="auto" w:frame="1"/>
                <w:lang w:val="es-419"/>
              </w:rPr>
            </w:pPr>
            <w:bookmarkStart w:id="238" w:name="_Hlk73478430"/>
            <w:r w:rsidRPr="001E2730">
              <w:rPr>
                <w:b/>
                <w:sz w:val="18"/>
                <w:szCs w:val="18"/>
              </w:rPr>
              <w:t>HU</w:t>
            </w:r>
            <w:r>
              <w:rPr>
                <w:b/>
                <w:sz w:val="18"/>
                <w:szCs w:val="18"/>
              </w:rPr>
              <w:t xml:space="preserve">-48 </w:t>
            </w:r>
            <w:r w:rsidRPr="001E2730">
              <w:rPr>
                <w:bCs/>
                <w:sz w:val="18"/>
                <w:szCs w:val="18"/>
                <w:bdr w:val="none" w:sz="0" w:space="0" w:color="auto" w:frame="1"/>
                <w:lang w:val="es-419"/>
              </w:rPr>
              <w:t>Modificar novedades de los docentes, instructores y estudiantes</w:t>
            </w:r>
            <w:bookmarkEnd w:id="238"/>
            <w:r>
              <w:rPr>
                <w:bCs/>
                <w:sz w:val="18"/>
                <w:szCs w:val="18"/>
                <w:bdr w:val="none" w:sz="0" w:space="0" w:color="auto" w:frame="1"/>
                <w:lang w:val="es-419"/>
              </w:rPr>
              <w:t xml:space="preserve">. </w:t>
            </w:r>
            <w:r w:rsidRPr="001E2730">
              <w:rPr>
                <w:b/>
                <w:sz w:val="18"/>
                <w:szCs w:val="18"/>
              </w:rPr>
              <w:t>S</w:t>
            </w:r>
            <w:r>
              <w:rPr>
                <w:b/>
                <w:sz w:val="18"/>
                <w:szCs w:val="18"/>
              </w:rPr>
              <w:t>print 7</w:t>
            </w:r>
          </w:p>
        </w:tc>
        <w:tc>
          <w:tcPr>
            <w:tcW w:w="430" w:type="dxa"/>
          </w:tcPr>
          <w:p w14:paraId="792AAC56" w14:textId="2A9D1F63" w:rsidR="004D3C03" w:rsidRPr="001E2730" w:rsidRDefault="007568BA"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5225879" w14:textId="4C5BED77" w:rsidR="004D3C03" w:rsidRPr="001E2730" w:rsidRDefault="007568BA" w:rsidP="004D3C03">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ejecuten la cantidad de acciones </w:t>
            </w:r>
            <w:r w:rsidR="00286FDC">
              <w:rPr>
                <w:bCs/>
                <w:sz w:val="18"/>
                <w:szCs w:val="18"/>
                <w:bdr w:val="none" w:sz="0" w:space="0" w:color="auto" w:frame="1"/>
              </w:rPr>
              <w:t>necesarias</w:t>
            </w:r>
            <w:r>
              <w:rPr>
                <w:bCs/>
                <w:sz w:val="18"/>
                <w:szCs w:val="18"/>
                <w:bdr w:val="none" w:sz="0" w:space="0" w:color="auto" w:frame="1"/>
              </w:rPr>
              <w:t xml:space="preserve"> para modificar una novedad de usuario</w:t>
            </w:r>
          </w:p>
        </w:tc>
      </w:tr>
      <w:tr w:rsidR="00CE6E7B" w:rsidRPr="001E2730" w14:paraId="689F25C0" w14:textId="77777777" w:rsidTr="008A7FF6">
        <w:trPr>
          <w:trHeight w:val="322"/>
        </w:trPr>
        <w:tc>
          <w:tcPr>
            <w:tcW w:w="2967" w:type="dxa"/>
            <w:vMerge/>
          </w:tcPr>
          <w:p w14:paraId="51358C43" w14:textId="77777777" w:rsidR="00CE6E7B" w:rsidRPr="001E2730" w:rsidRDefault="00CE6E7B" w:rsidP="004D3C03">
            <w:pPr>
              <w:spacing w:line="360" w:lineRule="auto"/>
              <w:textAlignment w:val="baseline"/>
              <w:rPr>
                <w:b/>
                <w:sz w:val="18"/>
                <w:szCs w:val="18"/>
              </w:rPr>
            </w:pPr>
          </w:p>
        </w:tc>
        <w:tc>
          <w:tcPr>
            <w:tcW w:w="430" w:type="dxa"/>
          </w:tcPr>
          <w:p w14:paraId="0E52D6F6" w14:textId="1675EDFB" w:rsidR="00CE6E7B" w:rsidRDefault="00CE6E7B"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1B0D4F12" w14:textId="41A7A2F4" w:rsidR="00CE6E7B" w:rsidRDefault="00CE6E7B"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modificado una novedad de usuario</w:t>
            </w:r>
          </w:p>
        </w:tc>
      </w:tr>
      <w:tr w:rsidR="004D3C03" w:rsidRPr="001E2730" w14:paraId="1E9BC3AD" w14:textId="77777777" w:rsidTr="008A7FF6">
        <w:trPr>
          <w:trHeight w:val="300"/>
        </w:trPr>
        <w:tc>
          <w:tcPr>
            <w:tcW w:w="2967" w:type="dxa"/>
            <w:vMerge/>
          </w:tcPr>
          <w:p w14:paraId="5FC3B5AE" w14:textId="77777777" w:rsidR="004D3C03" w:rsidRPr="001E2730" w:rsidRDefault="004D3C03" w:rsidP="004D3C03">
            <w:pPr>
              <w:spacing w:line="360" w:lineRule="auto"/>
              <w:textAlignment w:val="baseline"/>
              <w:rPr>
                <w:bCs/>
                <w:sz w:val="18"/>
                <w:szCs w:val="18"/>
                <w:bdr w:val="none" w:sz="0" w:space="0" w:color="auto" w:frame="1"/>
                <w:lang w:val="es-419"/>
              </w:rPr>
            </w:pPr>
          </w:p>
        </w:tc>
        <w:tc>
          <w:tcPr>
            <w:tcW w:w="430" w:type="dxa"/>
          </w:tcPr>
          <w:p w14:paraId="721DB11F" w14:textId="3C4F56A6" w:rsidR="004D3C03" w:rsidRPr="001E2730" w:rsidRDefault="00CE6E7B"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7820D517" w14:textId="45D16120" w:rsidR="004D3C03" w:rsidRPr="001E2730" w:rsidRDefault="00CE6E7B"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actualizar una novedad</w:t>
            </w:r>
          </w:p>
        </w:tc>
      </w:tr>
      <w:tr w:rsidR="004D3C03" w:rsidRPr="001E2730" w14:paraId="58D88932" w14:textId="77777777" w:rsidTr="008A7FF6">
        <w:trPr>
          <w:trHeight w:val="265"/>
        </w:trPr>
        <w:tc>
          <w:tcPr>
            <w:tcW w:w="2967" w:type="dxa"/>
            <w:vMerge w:val="restart"/>
          </w:tcPr>
          <w:p w14:paraId="2736B9A0" w14:textId="0F240997" w:rsidR="004D3C03" w:rsidRPr="001E2730" w:rsidRDefault="004D3C03" w:rsidP="004D3C03">
            <w:pPr>
              <w:spacing w:line="360" w:lineRule="auto"/>
              <w:textAlignment w:val="baseline"/>
              <w:rPr>
                <w:bCs/>
                <w:sz w:val="18"/>
                <w:szCs w:val="18"/>
                <w:bdr w:val="none" w:sz="0" w:space="0" w:color="auto" w:frame="1"/>
                <w:lang w:val="es-419"/>
              </w:rPr>
            </w:pPr>
            <w:r w:rsidRPr="001E2730">
              <w:rPr>
                <w:b/>
                <w:sz w:val="18"/>
                <w:szCs w:val="18"/>
              </w:rPr>
              <w:t>HU</w:t>
            </w:r>
            <w:r>
              <w:rPr>
                <w:b/>
                <w:sz w:val="18"/>
                <w:szCs w:val="18"/>
              </w:rPr>
              <w:t xml:space="preserve">-49 </w:t>
            </w:r>
            <w:r w:rsidRPr="001E2730">
              <w:rPr>
                <w:bCs/>
                <w:sz w:val="18"/>
                <w:szCs w:val="18"/>
                <w:bdr w:val="none" w:sz="0" w:space="0" w:color="auto" w:frame="1"/>
                <w:lang w:val="es-419"/>
              </w:rPr>
              <w:t>Eliminar novedades de los docentes, instructores y estudiantes</w:t>
            </w:r>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797BE5BF" w14:textId="061D6804" w:rsidR="00CE6E7B" w:rsidRPr="001E2730" w:rsidRDefault="00CE6E7B" w:rsidP="00CE6E7B">
            <w:pPr>
              <w:spacing w:line="360" w:lineRule="auto"/>
              <w:textAlignment w:val="baseline"/>
              <w:rPr>
                <w:bCs/>
                <w:sz w:val="18"/>
                <w:szCs w:val="18"/>
                <w:bdr w:val="none" w:sz="0" w:space="0" w:color="auto" w:frame="1"/>
              </w:rPr>
            </w:pPr>
            <w:r>
              <w:rPr>
                <w:bCs/>
                <w:sz w:val="18"/>
                <w:szCs w:val="18"/>
                <w:bdr w:val="none" w:sz="0" w:space="0" w:color="auto" w:frame="1"/>
              </w:rPr>
              <w:t>1</w:t>
            </w:r>
          </w:p>
        </w:tc>
        <w:tc>
          <w:tcPr>
            <w:tcW w:w="4824" w:type="dxa"/>
          </w:tcPr>
          <w:p w14:paraId="2129BA30" w14:textId="37609B47" w:rsidR="004D3C03" w:rsidRPr="001E2730" w:rsidRDefault="00060D65"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iminar una novedad</w:t>
            </w:r>
          </w:p>
        </w:tc>
      </w:tr>
      <w:tr w:rsidR="00060D65" w:rsidRPr="001E2730" w14:paraId="775103FD" w14:textId="77777777" w:rsidTr="008A7FF6">
        <w:trPr>
          <w:trHeight w:val="265"/>
        </w:trPr>
        <w:tc>
          <w:tcPr>
            <w:tcW w:w="2967" w:type="dxa"/>
            <w:vMerge/>
          </w:tcPr>
          <w:p w14:paraId="361EAC80" w14:textId="77777777" w:rsidR="00060D65" w:rsidRPr="001E2730" w:rsidRDefault="00060D65" w:rsidP="004D3C03">
            <w:pPr>
              <w:spacing w:line="360" w:lineRule="auto"/>
              <w:textAlignment w:val="baseline"/>
              <w:rPr>
                <w:b/>
                <w:sz w:val="18"/>
                <w:szCs w:val="18"/>
              </w:rPr>
            </w:pPr>
          </w:p>
        </w:tc>
        <w:tc>
          <w:tcPr>
            <w:tcW w:w="430" w:type="dxa"/>
          </w:tcPr>
          <w:p w14:paraId="51CC7C3F" w14:textId="754FA1E4" w:rsidR="00060D65" w:rsidRDefault="00060D65" w:rsidP="00060D65">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CC75D3F" w14:textId="3F4777C8" w:rsidR="00060D65" w:rsidRDefault="00060D65" w:rsidP="004D3C03">
            <w:pPr>
              <w:spacing w:line="360" w:lineRule="auto"/>
              <w:textAlignment w:val="baseline"/>
              <w:rPr>
                <w:bCs/>
                <w:sz w:val="18"/>
                <w:szCs w:val="18"/>
                <w:bdr w:val="none" w:sz="0" w:space="0" w:color="auto" w:frame="1"/>
              </w:rPr>
            </w:pPr>
            <w:r>
              <w:rPr>
                <w:bCs/>
                <w:sz w:val="18"/>
                <w:szCs w:val="18"/>
                <w:bdr w:val="none" w:sz="0" w:space="0" w:color="auto" w:frame="1"/>
              </w:rPr>
              <w:t>Verificar que se elimine una novedad</w:t>
            </w:r>
          </w:p>
        </w:tc>
      </w:tr>
      <w:tr w:rsidR="004D3C03" w:rsidRPr="001E2730" w14:paraId="63E080F9" w14:textId="77777777" w:rsidTr="008A7FF6">
        <w:trPr>
          <w:trHeight w:val="357"/>
        </w:trPr>
        <w:tc>
          <w:tcPr>
            <w:tcW w:w="2967" w:type="dxa"/>
            <w:vMerge/>
          </w:tcPr>
          <w:p w14:paraId="1A5DB530" w14:textId="77777777" w:rsidR="004D3C03" w:rsidRPr="001E2730" w:rsidRDefault="004D3C03" w:rsidP="004D3C03">
            <w:pPr>
              <w:spacing w:line="360" w:lineRule="auto"/>
              <w:textAlignment w:val="baseline"/>
              <w:rPr>
                <w:bCs/>
                <w:sz w:val="18"/>
                <w:szCs w:val="18"/>
                <w:bdr w:val="none" w:sz="0" w:space="0" w:color="auto" w:frame="1"/>
                <w:lang w:val="es-419"/>
              </w:rPr>
            </w:pPr>
          </w:p>
        </w:tc>
        <w:tc>
          <w:tcPr>
            <w:tcW w:w="430" w:type="dxa"/>
          </w:tcPr>
          <w:p w14:paraId="17FCA7B7" w14:textId="7771BC39" w:rsidR="004D3C03" w:rsidRPr="001E2730" w:rsidRDefault="00060D65"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2BAD093" w14:textId="53B92FD4" w:rsidR="004D3C03" w:rsidRPr="001E2730" w:rsidRDefault="00060D65"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eliminar una novedad</w:t>
            </w:r>
          </w:p>
        </w:tc>
      </w:tr>
      <w:tr w:rsidR="004D3C03" w:rsidRPr="001E2730" w14:paraId="5399A8CF" w14:textId="77777777" w:rsidTr="008A7FF6">
        <w:trPr>
          <w:trHeight w:val="311"/>
        </w:trPr>
        <w:tc>
          <w:tcPr>
            <w:tcW w:w="2967" w:type="dxa"/>
            <w:vMerge w:val="restart"/>
          </w:tcPr>
          <w:p w14:paraId="4D4799EC" w14:textId="0463289E" w:rsidR="004D3C03" w:rsidRPr="001E2730" w:rsidRDefault="004D3C03" w:rsidP="004D3C03">
            <w:pPr>
              <w:spacing w:line="360" w:lineRule="auto"/>
              <w:textAlignment w:val="baseline"/>
              <w:rPr>
                <w:bCs/>
                <w:sz w:val="18"/>
                <w:szCs w:val="18"/>
                <w:bdr w:val="none" w:sz="0" w:space="0" w:color="auto" w:frame="1"/>
                <w:lang w:val="es-419"/>
              </w:rPr>
            </w:pPr>
            <w:bookmarkStart w:id="239" w:name="_Hlk73509217"/>
            <w:r w:rsidRPr="001E2730">
              <w:rPr>
                <w:b/>
                <w:sz w:val="18"/>
                <w:szCs w:val="18"/>
              </w:rPr>
              <w:t>HU</w:t>
            </w:r>
            <w:r>
              <w:rPr>
                <w:b/>
                <w:sz w:val="18"/>
                <w:szCs w:val="18"/>
              </w:rPr>
              <w:t xml:space="preserve">-50 </w:t>
            </w:r>
            <w:r w:rsidRPr="001E2730">
              <w:rPr>
                <w:bCs/>
                <w:sz w:val="18"/>
                <w:szCs w:val="18"/>
                <w:bdr w:val="none" w:sz="0" w:space="0" w:color="auto" w:frame="1"/>
                <w:lang w:val="es-419"/>
              </w:rPr>
              <w:t>Listar novedades de los docentes, instructores y estudiantes</w:t>
            </w:r>
            <w:bookmarkEnd w:id="239"/>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4EE8CFA5" w14:textId="5701EBA7" w:rsidR="004D3C03" w:rsidRPr="001E2730" w:rsidRDefault="00060D65"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472CFC5" w14:textId="7EF8CC5A" w:rsidR="004D3C03" w:rsidRPr="001E2730" w:rsidRDefault="006B5574" w:rsidP="004D3C03">
            <w:pPr>
              <w:spacing w:line="360" w:lineRule="auto"/>
              <w:textAlignment w:val="baseline"/>
              <w:rPr>
                <w:bCs/>
                <w:sz w:val="18"/>
                <w:szCs w:val="18"/>
                <w:bdr w:val="none" w:sz="0" w:space="0" w:color="auto" w:frame="1"/>
              </w:rPr>
            </w:pPr>
            <w:r>
              <w:rPr>
                <w:bCs/>
                <w:sz w:val="18"/>
                <w:szCs w:val="18"/>
                <w:bdr w:val="none" w:sz="0" w:space="0" w:color="auto" w:frame="1"/>
              </w:rPr>
              <w:t>Verificar la cantidad de novedades recibidas</w:t>
            </w:r>
          </w:p>
        </w:tc>
      </w:tr>
      <w:tr w:rsidR="006B5574" w:rsidRPr="001E2730" w14:paraId="1687114E" w14:textId="77777777" w:rsidTr="008A7FF6">
        <w:trPr>
          <w:trHeight w:val="311"/>
        </w:trPr>
        <w:tc>
          <w:tcPr>
            <w:tcW w:w="2967" w:type="dxa"/>
            <w:vMerge/>
          </w:tcPr>
          <w:p w14:paraId="1D0577B7" w14:textId="77777777" w:rsidR="006B5574" w:rsidRPr="001E2730" w:rsidRDefault="006B5574" w:rsidP="004D3C03">
            <w:pPr>
              <w:spacing w:line="360" w:lineRule="auto"/>
              <w:textAlignment w:val="baseline"/>
              <w:rPr>
                <w:b/>
                <w:sz w:val="18"/>
                <w:szCs w:val="18"/>
              </w:rPr>
            </w:pPr>
          </w:p>
        </w:tc>
        <w:tc>
          <w:tcPr>
            <w:tcW w:w="430" w:type="dxa"/>
          </w:tcPr>
          <w:p w14:paraId="75CE63DF" w14:textId="52319EBF" w:rsidR="006B5574" w:rsidRDefault="006B5574"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9DA4B4A" w14:textId="11916BE0" w:rsidR="006B5574" w:rsidRDefault="006B5574" w:rsidP="004D3C03">
            <w:pPr>
              <w:spacing w:line="360" w:lineRule="auto"/>
              <w:textAlignment w:val="baseline"/>
              <w:rPr>
                <w:bCs/>
                <w:sz w:val="18"/>
                <w:szCs w:val="18"/>
                <w:bdr w:val="none" w:sz="0" w:space="0" w:color="auto" w:frame="1"/>
              </w:rPr>
            </w:pPr>
            <w:r>
              <w:rPr>
                <w:bCs/>
                <w:sz w:val="18"/>
                <w:szCs w:val="18"/>
                <w:bdr w:val="none" w:sz="0" w:space="0" w:color="auto" w:frame="1"/>
              </w:rPr>
              <w:t>Verificar el listado de novedades ingresadas</w:t>
            </w:r>
          </w:p>
        </w:tc>
      </w:tr>
      <w:tr w:rsidR="006B5574" w:rsidRPr="001E2730" w14:paraId="6E28E383" w14:textId="77777777" w:rsidTr="008A7FF6">
        <w:trPr>
          <w:trHeight w:val="311"/>
        </w:trPr>
        <w:tc>
          <w:tcPr>
            <w:tcW w:w="2967" w:type="dxa"/>
            <w:vMerge/>
          </w:tcPr>
          <w:p w14:paraId="2EE130DD" w14:textId="77777777" w:rsidR="006B5574" w:rsidRPr="001E2730" w:rsidRDefault="006B5574" w:rsidP="004D3C03">
            <w:pPr>
              <w:spacing w:line="360" w:lineRule="auto"/>
              <w:textAlignment w:val="baseline"/>
              <w:rPr>
                <w:b/>
                <w:sz w:val="18"/>
                <w:szCs w:val="18"/>
              </w:rPr>
            </w:pPr>
          </w:p>
        </w:tc>
        <w:tc>
          <w:tcPr>
            <w:tcW w:w="430" w:type="dxa"/>
          </w:tcPr>
          <w:p w14:paraId="101C6B33" w14:textId="5516B8BF" w:rsidR="006B5574" w:rsidRDefault="006B5574"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D493FFF" w14:textId="0FCCF9C3" w:rsidR="006B5574" w:rsidRDefault="006B5574"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listar novedades</w:t>
            </w:r>
          </w:p>
        </w:tc>
      </w:tr>
      <w:tr w:rsidR="004D3C03" w:rsidRPr="001E2730" w14:paraId="042D0451" w14:textId="77777777" w:rsidTr="008A7FF6">
        <w:trPr>
          <w:trHeight w:val="207"/>
        </w:trPr>
        <w:tc>
          <w:tcPr>
            <w:tcW w:w="2967" w:type="dxa"/>
            <w:vMerge w:val="restart"/>
          </w:tcPr>
          <w:p w14:paraId="6A54F5D6" w14:textId="3B2FE97D" w:rsidR="004D3C03" w:rsidRPr="001E2730" w:rsidRDefault="004D3C03" w:rsidP="004D3C03">
            <w:pPr>
              <w:spacing w:line="360" w:lineRule="auto"/>
              <w:textAlignment w:val="baseline"/>
              <w:rPr>
                <w:bCs/>
                <w:sz w:val="18"/>
                <w:szCs w:val="18"/>
                <w:bdr w:val="none" w:sz="0" w:space="0" w:color="auto" w:frame="1"/>
                <w:lang w:val="es-419"/>
              </w:rPr>
            </w:pPr>
            <w:bookmarkStart w:id="240" w:name="_Hlk73510339"/>
            <w:r w:rsidRPr="001E2730">
              <w:rPr>
                <w:b/>
                <w:sz w:val="18"/>
                <w:szCs w:val="18"/>
              </w:rPr>
              <w:t>HU</w:t>
            </w:r>
            <w:r>
              <w:rPr>
                <w:b/>
                <w:sz w:val="18"/>
                <w:szCs w:val="18"/>
              </w:rPr>
              <w:t xml:space="preserve">-51 </w:t>
            </w:r>
            <w:r w:rsidRPr="001E2730">
              <w:rPr>
                <w:bCs/>
                <w:sz w:val="18"/>
                <w:szCs w:val="18"/>
                <w:bdr w:val="none" w:sz="0" w:space="0" w:color="auto" w:frame="1"/>
                <w:lang w:val="es-419"/>
              </w:rPr>
              <w:t>Ingresar un comunicado</w:t>
            </w:r>
            <w:bookmarkEnd w:id="240"/>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58680442" w14:textId="53C2646C" w:rsidR="004D3C03" w:rsidRPr="001E2730" w:rsidRDefault="006B5574"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297838EF" w14:textId="5572EE7F" w:rsidR="004D3C03" w:rsidRPr="001E2730" w:rsidRDefault="006B5574" w:rsidP="004D3C03">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envía el formulario con datos validos </w:t>
            </w:r>
          </w:p>
        </w:tc>
      </w:tr>
      <w:tr w:rsidR="006B5574" w:rsidRPr="001E2730" w14:paraId="594888AB" w14:textId="77777777" w:rsidTr="008A7FF6">
        <w:trPr>
          <w:trHeight w:val="207"/>
        </w:trPr>
        <w:tc>
          <w:tcPr>
            <w:tcW w:w="2967" w:type="dxa"/>
            <w:vMerge/>
          </w:tcPr>
          <w:p w14:paraId="23953197" w14:textId="77777777" w:rsidR="006B5574" w:rsidRPr="001E2730" w:rsidRDefault="006B5574" w:rsidP="004D3C03">
            <w:pPr>
              <w:spacing w:line="360" w:lineRule="auto"/>
              <w:textAlignment w:val="baseline"/>
              <w:rPr>
                <w:b/>
                <w:sz w:val="18"/>
                <w:szCs w:val="18"/>
              </w:rPr>
            </w:pPr>
          </w:p>
        </w:tc>
        <w:tc>
          <w:tcPr>
            <w:tcW w:w="430" w:type="dxa"/>
          </w:tcPr>
          <w:p w14:paraId="2D9C368A" w14:textId="72D401EA" w:rsidR="006B5574" w:rsidRDefault="006B5574"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5CE506F3" w14:textId="21C09ED0" w:rsidR="006B5574" w:rsidRPr="001E2730" w:rsidRDefault="006B5574"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 ingreso de un comunicado</w:t>
            </w:r>
          </w:p>
        </w:tc>
      </w:tr>
      <w:tr w:rsidR="004D3C03" w:rsidRPr="001E2730" w14:paraId="74D2284D" w14:textId="77777777" w:rsidTr="008A7FF6">
        <w:trPr>
          <w:trHeight w:val="104"/>
        </w:trPr>
        <w:tc>
          <w:tcPr>
            <w:tcW w:w="2967" w:type="dxa"/>
            <w:vMerge/>
          </w:tcPr>
          <w:p w14:paraId="71B1ACF9" w14:textId="77777777" w:rsidR="004D3C03" w:rsidRPr="001E2730" w:rsidRDefault="004D3C03" w:rsidP="004D3C03">
            <w:pPr>
              <w:spacing w:line="360" w:lineRule="auto"/>
              <w:textAlignment w:val="baseline"/>
              <w:rPr>
                <w:bCs/>
                <w:sz w:val="18"/>
                <w:szCs w:val="18"/>
                <w:bdr w:val="none" w:sz="0" w:space="0" w:color="auto" w:frame="1"/>
                <w:lang w:val="es-419"/>
              </w:rPr>
            </w:pPr>
          </w:p>
        </w:tc>
        <w:tc>
          <w:tcPr>
            <w:tcW w:w="430" w:type="dxa"/>
          </w:tcPr>
          <w:p w14:paraId="4845BDAC" w14:textId="674E5B31" w:rsidR="004D3C03" w:rsidRPr="001E2730" w:rsidRDefault="006B5574"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368A5B02" w14:textId="3F8AECBB" w:rsidR="004D3C03" w:rsidRPr="001E2730" w:rsidRDefault="006B5574" w:rsidP="004D3C03">
            <w:pPr>
              <w:spacing w:line="360" w:lineRule="auto"/>
              <w:textAlignment w:val="baseline"/>
              <w:rPr>
                <w:bCs/>
                <w:sz w:val="18"/>
                <w:szCs w:val="18"/>
                <w:bdr w:val="none" w:sz="0" w:space="0" w:color="auto" w:frame="1"/>
              </w:rPr>
            </w:pPr>
            <w:r>
              <w:rPr>
                <w:bCs/>
                <w:sz w:val="18"/>
                <w:szCs w:val="18"/>
                <w:bdr w:val="none" w:sz="0" w:space="0" w:color="auto" w:frame="1"/>
              </w:rPr>
              <w:t>Verificar que se devuelve el estado de ingreso de comunicado</w:t>
            </w:r>
          </w:p>
        </w:tc>
      </w:tr>
      <w:tr w:rsidR="004D3C03" w:rsidRPr="001E2730" w14:paraId="7B520453" w14:textId="77777777" w:rsidTr="008A7FF6">
        <w:trPr>
          <w:trHeight w:val="184"/>
        </w:trPr>
        <w:tc>
          <w:tcPr>
            <w:tcW w:w="2967" w:type="dxa"/>
            <w:vMerge w:val="restart"/>
          </w:tcPr>
          <w:p w14:paraId="21063FF2" w14:textId="3CA76EFF" w:rsidR="004D3C03" w:rsidRPr="001E2730" w:rsidRDefault="004D3C03" w:rsidP="004D3C03">
            <w:pPr>
              <w:spacing w:line="360" w:lineRule="auto"/>
              <w:textAlignment w:val="baseline"/>
              <w:rPr>
                <w:bCs/>
                <w:sz w:val="18"/>
                <w:szCs w:val="18"/>
                <w:bdr w:val="none" w:sz="0" w:space="0" w:color="auto" w:frame="1"/>
                <w:lang w:val="es-419"/>
              </w:rPr>
            </w:pPr>
            <w:bookmarkStart w:id="241" w:name="_Hlk73517724"/>
            <w:r w:rsidRPr="001E2730">
              <w:rPr>
                <w:b/>
                <w:sz w:val="18"/>
                <w:szCs w:val="18"/>
              </w:rPr>
              <w:t>HU</w:t>
            </w:r>
            <w:r>
              <w:rPr>
                <w:b/>
                <w:sz w:val="18"/>
                <w:szCs w:val="18"/>
              </w:rPr>
              <w:t xml:space="preserve">-52 </w:t>
            </w:r>
            <w:r w:rsidRPr="001E2730">
              <w:rPr>
                <w:bCs/>
                <w:sz w:val="18"/>
                <w:szCs w:val="18"/>
                <w:bdr w:val="none" w:sz="0" w:space="0" w:color="auto" w:frame="1"/>
                <w:lang w:val="es-419"/>
              </w:rPr>
              <w:t>Modificar un comunicado</w:t>
            </w:r>
            <w:bookmarkEnd w:id="241"/>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07CFFD63" w14:textId="56453218" w:rsidR="004D3C03" w:rsidRPr="001E2730" w:rsidRDefault="00CA05CE"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138639B" w14:textId="486EA844" w:rsidR="004D3C03" w:rsidRPr="001E2730" w:rsidRDefault="00CA05CE"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 modificar un comunicado</w:t>
            </w:r>
          </w:p>
        </w:tc>
      </w:tr>
      <w:tr w:rsidR="00CA05CE" w:rsidRPr="001E2730" w14:paraId="3526EA71" w14:textId="77777777" w:rsidTr="008A7FF6">
        <w:trPr>
          <w:trHeight w:val="184"/>
        </w:trPr>
        <w:tc>
          <w:tcPr>
            <w:tcW w:w="2967" w:type="dxa"/>
            <w:vMerge/>
          </w:tcPr>
          <w:p w14:paraId="484FE338" w14:textId="77777777" w:rsidR="00CA05CE" w:rsidRPr="001E2730" w:rsidRDefault="00CA05CE" w:rsidP="004D3C03">
            <w:pPr>
              <w:spacing w:line="360" w:lineRule="auto"/>
              <w:textAlignment w:val="baseline"/>
              <w:rPr>
                <w:b/>
                <w:sz w:val="18"/>
                <w:szCs w:val="18"/>
              </w:rPr>
            </w:pPr>
          </w:p>
        </w:tc>
        <w:tc>
          <w:tcPr>
            <w:tcW w:w="430" w:type="dxa"/>
          </w:tcPr>
          <w:p w14:paraId="3BCCC7EA" w14:textId="646723E5" w:rsidR="00CA05CE" w:rsidRDefault="00CA05CE"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3A1E3D6A" w14:textId="728CD608" w:rsidR="00CA05CE" w:rsidRPr="001E2730" w:rsidRDefault="00CA05CE"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modificado un comunicado enviado</w:t>
            </w:r>
          </w:p>
        </w:tc>
      </w:tr>
      <w:tr w:rsidR="004D3C03" w:rsidRPr="001E2730" w14:paraId="4946B6E7" w14:textId="77777777" w:rsidTr="008A7FF6">
        <w:trPr>
          <w:trHeight w:val="139"/>
        </w:trPr>
        <w:tc>
          <w:tcPr>
            <w:tcW w:w="2967" w:type="dxa"/>
            <w:vMerge w:val="restart"/>
          </w:tcPr>
          <w:p w14:paraId="17CCB7BD" w14:textId="26E20A8C" w:rsidR="004D3C03" w:rsidRPr="001E2730" w:rsidRDefault="004D3C03" w:rsidP="004D3C03">
            <w:pPr>
              <w:spacing w:line="360" w:lineRule="auto"/>
              <w:textAlignment w:val="baseline"/>
              <w:rPr>
                <w:bCs/>
                <w:sz w:val="18"/>
                <w:szCs w:val="18"/>
                <w:bdr w:val="none" w:sz="0" w:space="0" w:color="auto" w:frame="1"/>
                <w:lang w:val="es-419"/>
              </w:rPr>
            </w:pPr>
            <w:bookmarkStart w:id="242" w:name="_Hlk73519210"/>
            <w:r w:rsidRPr="001E2730">
              <w:rPr>
                <w:b/>
                <w:sz w:val="18"/>
                <w:szCs w:val="18"/>
              </w:rPr>
              <w:t>HU</w:t>
            </w:r>
            <w:r>
              <w:rPr>
                <w:b/>
                <w:sz w:val="18"/>
                <w:szCs w:val="18"/>
              </w:rPr>
              <w:t xml:space="preserve">-53 </w:t>
            </w:r>
            <w:r w:rsidRPr="001E2730">
              <w:rPr>
                <w:bCs/>
                <w:sz w:val="18"/>
                <w:szCs w:val="18"/>
                <w:bdr w:val="none" w:sz="0" w:space="0" w:color="auto" w:frame="1"/>
                <w:lang w:val="es-419"/>
              </w:rPr>
              <w:t>Eliminar un comunicado</w:t>
            </w:r>
            <w:bookmarkEnd w:id="242"/>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23B180C3" w14:textId="68537E05" w:rsidR="004D3C03" w:rsidRPr="001E2730" w:rsidRDefault="008D144B"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6BA58E08" w14:textId="7D482C8F" w:rsidR="004D3C03" w:rsidRPr="001E2730" w:rsidRDefault="008D144B" w:rsidP="008D144B">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 eliminar un comunicado</w:t>
            </w:r>
          </w:p>
        </w:tc>
      </w:tr>
      <w:tr w:rsidR="008D144B" w:rsidRPr="001E2730" w14:paraId="583E18FE" w14:textId="77777777" w:rsidTr="008A7FF6">
        <w:trPr>
          <w:trHeight w:val="139"/>
        </w:trPr>
        <w:tc>
          <w:tcPr>
            <w:tcW w:w="2967" w:type="dxa"/>
            <w:vMerge/>
          </w:tcPr>
          <w:p w14:paraId="7221DAC9" w14:textId="77777777" w:rsidR="008D144B" w:rsidRPr="001E2730" w:rsidRDefault="008D144B" w:rsidP="004D3C03">
            <w:pPr>
              <w:spacing w:line="360" w:lineRule="auto"/>
              <w:textAlignment w:val="baseline"/>
              <w:rPr>
                <w:b/>
                <w:sz w:val="18"/>
                <w:szCs w:val="18"/>
              </w:rPr>
            </w:pPr>
          </w:p>
        </w:tc>
        <w:tc>
          <w:tcPr>
            <w:tcW w:w="430" w:type="dxa"/>
          </w:tcPr>
          <w:p w14:paraId="17D3453C" w14:textId="4708B860" w:rsidR="008D144B" w:rsidRPr="001E2730" w:rsidRDefault="008D144B"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1F13DE26" w14:textId="4C2697D2" w:rsidR="008D144B" w:rsidRDefault="008D144B" w:rsidP="008D144B">
            <w:pPr>
              <w:spacing w:line="360" w:lineRule="auto"/>
              <w:textAlignment w:val="baseline"/>
              <w:rPr>
                <w:bCs/>
                <w:sz w:val="18"/>
                <w:szCs w:val="18"/>
                <w:bdr w:val="none" w:sz="0" w:space="0" w:color="auto" w:frame="1"/>
              </w:rPr>
            </w:pPr>
            <w:r>
              <w:rPr>
                <w:bCs/>
                <w:sz w:val="18"/>
                <w:szCs w:val="18"/>
                <w:bdr w:val="none" w:sz="0" w:space="0" w:color="auto" w:frame="1"/>
              </w:rPr>
              <w:t>Verificar que se ha eliminado un comunicado enviado</w:t>
            </w:r>
          </w:p>
        </w:tc>
      </w:tr>
      <w:tr w:rsidR="004D3C03" w:rsidRPr="001E2730" w14:paraId="28C65088" w14:textId="77777777" w:rsidTr="008A7FF6">
        <w:trPr>
          <w:trHeight w:val="161"/>
        </w:trPr>
        <w:tc>
          <w:tcPr>
            <w:tcW w:w="2967" w:type="dxa"/>
            <w:vMerge/>
          </w:tcPr>
          <w:p w14:paraId="13A215B2" w14:textId="77777777" w:rsidR="004D3C03" w:rsidRPr="001E2730" w:rsidRDefault="004D3C03" w:rsidP="004D3C03">
            <w:pPr>
              <w:spacing w:line="360" w:lineRule="auto"/>
              <w:textAlignment w:val="baseline"/>
              <w:rPr>
                <w:bCs/>
                <w:sz w:val="18"/>
                <w:szCs w:val="18"/>
                <w:bdr w:val="none" w:sz="0" w:space="0" w:color="auto" w:frame="1"/>
                <w:lang w:val="es-419"/>
              </w:rPr>
            </w:pPr>
          </w:p>
        </w:tc>
        <w:tc>
          <w:tcPr>
            <w:tcW w:w="430" w:type="dxa"/>
          </w:tcPr>
          <w:p w14:paraId="4C271AEA" w14:textId="28AA9FC5" w:rsidR="004D3C03" w:rsidRPr="001E2730" w:rsidRDefault="008D144B"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13406744" w14:textId="5D29757B" w:rsidR="004D3C03" w:rsidRPr="001E2730" w:rsidRDefault="008D144B"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eliminar un comunicado</w:t>
            </w:r>
          </w:p>
        </w:tc>
      </w:tr>
      <w:tr w:rsidR="004D3C03" w:rsidRPr="001E2730" w14:paraId="438B31AA" w14:textId="77777777" w:rsidTr="008A7FF6">
        <w:trPr>
          <w:trHeight w:val="219"/>
        </w:trPr>
        <w:tc>
          <w:tcPr>
            <w:tcW w:w="2967" w:type="dxa"/>
            <w:vMerge w:val="restart"/>
          </w:tcPr>
          <w:p w14:paraId="0BEF9C6E" w14:textId="686D8D89" w:rsidR="004D3C03" w:rsidRPr="001E2730" w:rsidRDefault="004D3C03" w:rsidP="004D3C03">
            <w:pPr>
              <w:spacing w:line="360" w:lineRule="auto"/>
              <w:textAlignment w:val="baseline"/>
              <w:rPr>
                <w:bCs/>
                <w:sz w:val="18"/>
                <w:szCs w:val="18"/>
                <w:bdr w:val="none" w:sz="0" w:space="0" w:color="auto" w:frame="1"/>
                <w:lang w:val="es-419"/>
              </w:rPr>
            </w:pPr>
            <w:bookmarkStart w:id="243" w:name="_Hlk73520658"/>
            <w:r w:rsidRPr="001E2730">
              <w:rPr>
                <w:b/>
                <w:sz w:val="18"/>
                <w:szCs w:val="18"/>
              </w:rPr>
              <w:t>HU</w:t>
            </w:r>
            <w:r>
              <w:rPr>
                <w:b/>
                <w:sz w:val="18"/>
                <w:szCs w:val="18"/>
              </w:rPr>
              <w:t xml:space="preserve">-54 </w:t>
            </w:r>
            <w:r w:rsidRPr="001E2730">
              <w:rPr>
                <w:bCs/>
                <w:sz w:val="18"/>
                <w:szCs w:val="18"/>
                <w:bdr w:val="none" w:sz="0" w:space="0" w:color="auto" w:frame="1"/>
                <w:lang w:val="es-419"/>
              </w:rPr>
              <w:t>Listar comunicados</w:t>
            </w:r>
            <w:bookmarkEnd w:id="243"/>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0250E7E1" w14:textId="5ED4BBA0" w:rsidR="004D3C03" w:rsidRPr="001E2730" w:rsidRDefault="008D144B"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4DC53E3" w14:textId="0D254383" w:rsidR="004D3C03" w:rsidRPr="001E2730" w:rsidRDefault="00B178AD" w:rsidP="004D3C03">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ejecutadas para el listado de comunicados</w:t>
            </w:r>
          </w:p>
        </w:tc>
      </w:tr>
      <w:tr w:rsidR="00B178AD" w:rsidRPr="001E2730" w14:paraId="42378FE9" w14:textId="77777777" w:rsidTr="008A7FF6">
        <w:trPr>
          <w:trHeight w:val="219"/>
        </w:trPr>
        <w:tc>
          <w:tcPr>
            <w:tcW w:w="2967" w:type="dxa"/>
            <w:vMerge/>
          </w:tcPr>
          <w:p w14:paraId="3F844DE1" w14:textId="77777777" w:rsidR="00B178AD" w:rsidRPr="001E2730" w:rsidRDefault="00B178AD" w:rsidP="004D3C03">
            <w:pPr>
              <w:spacing w:line="360" w:lineRule="auto"/>
              <w:textAlignment w:val="baseline"/>
              <w:rPr>
                <w:b/>
                <w:sz w:val="18"/>
                <w:szCs w:val="18"/>
              </w:rPr>
            </w:pPr>
          </w:p>
        </w:tc>
        <w:tc>
          <w:tcPr>
            <w:tcW w:w="430" w:type="dxa"/>
          </w:tcPr>
          <w:p w14:paraId="51AC9657" w14:textId="0231A7B9" w:rsidR="00B178AD" w:rsidRDefault="00B178AD"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65106D22" w14:textId="76093588" w:rsidR="00B178AD" w:rsidRPr="001E2730" w:rsidRDefault="00212830" w:rsidP="004D3C03">
            <w:pPr>
              <w:spacing w:line="360" w:lineRule="auto"/>
              <w:textAlignment w:val="baseline"/>
              <w:rPr>
                <w:bCs/>
                <w:sz w:val="18"/>
                <w:szCs w:val="18"/>
                <w:bdr w:val="none" w:sz="0" w:space="0" w:color="auto" w:frame="1"/>
              </w:rPr>
            </w:pPr>
            <w:r>
              <w:rPr>
                <w:bCs/>
                <w:sz w:val="18"/>
                <w:szCs w:val="18"/>
                <w:bdr w:val="none" w:sz="0" w:space="0" w:color="auto" w:frame="1"/>
              </w:rPr>
              <w:t xml:space="preserve">Verificar el listado de comunicados enviados </w:t>
            </w:r>
          </w:p>
        </w:tc>
      </w:tr>
      <w:tr w:rsidR="00B178AD" w:rsidRPr="001E2730" w14:paraId="4C289D90" w14:textId="77777777" w:rsidTr="008A7FF6">
        <w:trPr>
          <w:trHeight w:val="219"/>
        </w:trPr>
        <w:tc>
          <w:tcPr>
            <w:tcW w:w="2967" w:type="dxa"/>
            <w:vMerge/>
          </w:tcPr>
          <w:p w14:paraId="299E9DD9" w14:textId="77777777" w:rsidR="00B178AD" w:rsidRPr="001E2730" w:rsidRDefault="00B178AD" w:rsidP="004D3C03">
            <w:pPr>
              <w:spacing w:line="360" w:lineRule="auto"/>
              <w:textAlignment w:val="baseline"/>
              <w:rPr>
                <w:b/>
                <w:sz w:val="18"/>
                <w:szCs w:val="18"/>
              </w:rPr>
            </w:pPr>
          </w:p>
        </w:tc>
        <w:tc>
          <w:tcPr>
            <w:tcW w:w="430" w:type="dxa"/>
          </w:tcPr>
          <w:p w14:paraId="451A4A73" w14:textId="7B5740C6" w:rsidR="00B178AD" w:rsidRDefault="00B178AD"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1CA6F599" w14:textId="6E57D4C0" w:rsidR="00B178AD" w:rsidRPr="001E2730" w:rsidRDefault="00E676DE"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listar comunicados</w:t>
            </w:r>
          </w:p>
        </w:tc>
      </w:tr>
      <w:tr w:rsidR="00E676DE" w:rsidRPr="001E2730" w14:paraId="15165F4F" w14:textId="77777777" w:rsidTr="008A7FF6">
        <w:trPr>
          <w:trHeight w:val="219"/>
        </w:trPr>
        <w:tc>
          <w:tcPr>
            <w:tcW w:w="2967" w:type="dxa"/>
            <w:vMerge/>
          </w:tcPr>
          <w:p w14:paraId="3DB8F735" w14:textId="77777777" w:rsidR="00E676DE" w:rsidRPr="001E2730" w:rsidRDefault="00E676DE" w:rsidP="004D3C03">
            <w:pPr>
              <w:spacing w:line="360" w:lineRule="auto"/>
              <w:textAlignment w:val="baseline"/>
              <w:rPr>
                <w:b/>
                <w:sz w:val="18"/>
                <w:szCs w:val="18"/>
              </w:rPr>
            </w:pPr>
          </w:p>
        </w:tc>
        <w:tc>
          <w:tcPr>
            <w:tcW w:w="430" w:type="dxa"/>
          </w:tcPr>
          <w:p w14:paraId="7BF08A96" w14:textId="02CFB0DF" w:rsidR="00E676DE" w:rsidRDefault="00E676DE" w:rsidP="004D3C03">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560190A1" w14:textId="2A682062" w:rsidR="00E676DE" w:rsidRDefault="00E676DE" w:rsidP="004D3C03">
            <w:pPr>
              <w:spacing w:line="360" w:lineRule="auto"/>
              <w:textAlignment w:val="baseline"/>
              <w:rPr>
                <w:bCs/>
                <w:sz w:val="18"/>
                <w:szCs w:val="18"/>
                <w:bdr w:val="none" w:sz="0" w:space="0" w:color="auto" w:frame="1"/>
              </w:rPr>
            </w:pPr>
            <w:r>
              <w:rPr>
                <w:bCs/>
                <w:sz w:val="18"/>
                <w:szCs w:val="18"/>
                <w:bdr w:val="none" w:sz="0" w:space="0" w:color="auto" w:frame="1"/>
              </w:rPr>
              <w:t>Verificar que la función reductora ha devuelto el estado por defecto del listado de comunicados</w:t>
            </w:r>
          </w:p>
        </w:tc>
      </w:tr>
      <w:tr w:rsidR="00E676DE" w:rsidRPr="001E2730" w14:paraId="226C9429" w14:textId="77777777" w:rsidTr="008A7FF6">
        <w:trPr>
          <w:trHeight w:val="219"/>
        </w:trPr>
        <w:tc>
          <w:tcPr>
            <w:tcW w:w="2967" w:type="dxa"/>
            <w:vMerge/>
          </w:tcPr>
          <w:p w14:paraId="36F3DE64" w14:textId="77777777" w:rsidR="00E676DE" w:rsidRPr="001E2730" w:rsidRDefault="00E676DE" w:rsidP="004D3C03">
            <w:pPr>
              <w:spacing w:line="360" w:lineRule="auto"/>
              <w:textAlignment w:val="baseline"/>
              <w:rPr>
                <w:b/>
                <w:sz w:val="18"/>
                <w:szCs w:val="18"/>
              </w:rPr>
            </w:pPr>
          </w:p>
        </w:tc>
        <w:tc>
          <w:tcPr>
            <w:tcW w:w="430" w:type="dxa"/>
          </w:tcPr>
          <w:p w14:paraId="44A76CBB" w14:textId="4C22794A" w:rsidR="00E676DE" w:rsidRDefault="00E676DE" w:rsidP="004D3C03">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660329EF" w14:textId="46884796" w:rsidR="00E676DE" w:rsidRDefault="005F3CE3"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l listado de comunicados</w:t>
            </w:r>
          </w:p>
        </w:tc>
      </w:tr>
      <w:tr w:rsidR="00E676DE" w:rsidRPr="001E2730" w14:paraId="07486A5F" w14:textId="77777777" w:rsidTr="008A7FF6">
        <w:trPr>
          <w:trHeight w:val="219"/>
        </w:trPr>
        <w:tc>
          <w:tcPr>
            <w:tcW w:w="2967" w:type="dxa"/>
            <w:vMerge/>
          </w:tcPr>
          <w:p w14:paraId="35542118" w14:textId="77777777" w:rsidR="00E676DE" w:rsidRPr="001E2730" w:rsidRDefault="00E676DE" w:rsidP="004D3C03">
            <w:pPr>
              <w:spacing w:line="360" w:lineRule="auto"/>
              <w:textAlignment w:val="baseline"/>
              <w:rPr>
                <w:b/>
                <w:sz w:val="18"/>
                <w:szCs w:val="18"/>
              </w:rPr>
            </w:pPr>
          </w:p>
        </w:tc>
        <w:tc>
          <w:tcPr>
            <w:tcW w:w="430" w:type="dxa"/>
          </w:tcPr>
          <w:p w14:paraId="77866A9C" w14:textId="5243608C" w:rsidR="00E676DE" w:rsidRDefault="00E676DE" w:rsidP="004D3C03">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7AB4DB27" w14:textId="4933F1BB" w:rsidR="00E676DE" w:rsidRDefault="00F67214"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comunicados</w:t>
            </w:r>
          </w:p>
        </w:tc>
      </w:tr>
      <w:tr w:rsidR="00E676DE" w:rsidRPr="001E2730" w14:paraId="3E4E9F9F" w14:textId="77777777" w:rsidTr="008A7FF6">
        <w:trPr>
          <w:trHeight w:val="219"/>
        </w:trPr>
        <w:tc>
          <w:tcPr>
            <w:tcW w:w="2967" w:type="dxa"/>
            <w:vMerge/>
          </w:tcPr>
          <w:p w14:paraId="63021AA3" w14:textId="77777777" w:rsidR="00E676DE" w:rsidRPr="001E2730" w:rsidRDefault="00E676DE" w:rsidP="004D3C03">
            <w:pPr>
              <w:spacing w:line="360" w:lineRule="auto"/>
              <w:textAlignment w:val="baseline"/>
              <w:rPr>
                <w:b/>
                <w:sz w:val="18"/>
                <w:szCs w:val="18"/>
              </w:rPr>
            </w:pPr>
          </w:p>
        </w:tc>
        <w:tc>
          <w:tcPr>
            <w:tcW w:w="430" w:type="dxa"/>
          </w:tcPr>
          <w:p w14:paraId="62C4DD8B" w14:textId="5207B044" w:rsidR="00E676DE" w:rsidRDefault="00E676DE" w:rsidP="004D3C03">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357400C7" w14:textId="0F798EBE" w:rsidR="00E676DE" w:rsidRDefault="00F67214"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eliminado un comunicado</w:t>
            </w:r>
          </w:p>
        </w:tc>
      </w:tr>
      <w:tr w:rsidR="00E676DE" w:rsidRPr="001E2730" w14:paraId="380B0CCD" w14:textId="77777777" w:rsidTr="008A7FF6">
        <w:trPr>
          <w:trHeight w:val="219"/>
        </w:trPr>
        <w:tc>
          <w:tcPr>
            <w:tcW w:w="2967" w:type="dxa"/>
            <w:vMerge/>
          </w:tcPr>
          <w:p w14:paraId="30D5C35E" w14:textId="77777777" w:rsidR="00E676DE" w:rsidRPr="001E2730" w:rsidRDefault="00E676DE" w:rsidP="004D3C03">
            <w:pPr>
              <w:spacing w:line="360" w:lineRule="auto"/>
              <w:textAlignment w:val="baseline"/>
              <w:rPr>
                <w:b/>
                <w:sz w:val="18"/>
                <w:szCs w:val="18"/>
              </w:rPr>
            </w:pPr>
          </w:p>
        </w:tc>
        <w:tc>
          <w:tcPr>
            <w:tcW w:w="430" w:type="dxa"/>
          </w:tcPr>
          <w:p w14:paraId="13B4A8A5" w14:textId="0A67C443" w:rsidR="00E676DE" w:rsidRDefault="00E676DE" w:rsidP="004D3C03">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14B67DF6" w14:textId="33F414E1" w:rsidR="00E676DE" w:rsidRDefault="00F67214"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modificado un comunicado</w:t>
            </w:r>
          </w:p>
        </w:tc>
      </w:tr>
      <w:tr w:rsidR="004D3C03" w:rsidRPr="001E2730" w14:paraId="45563C1D" w14:textId="77777777" w:rsidTr="008A7FF6">
        <w:trPr>
          <w:trHeight w:val="161"/>
        </w:trPr>
        <w:tc>
          <w:tcPr>
            <w:tcW w:w="2967" w:type="dxa"/>
            <w:vMerge w:val="restart"/>
          </w:tcPr>
          <w:p w14:paraId="025FA4B1" w14:textId="58AB1229" w:rsidR="004D3C03" w:rsidRPr="001E2730" w:rsidRDefault="004D3C03" w:rsidP="004D3C03">
            <w:pPr>
              <w:spacing w:line="360" w:lineRule="auto"/>
              <w:textAlignment w:val="baseline"/>
              <w:rPr>
                <w:bCs/>
                <w:sz w:val="18"/>
                <w:szCs w:val="18"/>
                <w:bdr w:val="none" w:sz="0" w:space="0" w:color="auto" w:frame="1"/>
                <w:lang w:val="es-419"/>
              </w:rPr>
            </w:pPr>
            <w:bookmarkStart w:id="244" w:name="_Hlk73521755"/>
            <w:r w:rsidRPr="001E2730">
              <w:rPr>
                <w:b/>
                <w:sz w:val="18"/>
                <w:szCs w:val="18"/>
              </w:rPr>
              <w:t>HU</w:t>
            </w:r>
            <w:r>
              <w:rPr>
                <w:b/>
                <w:sz w:val="18"/>
                <w:szCs w:val="18"/>
              </w:rPr>
              <w:t xml:space="preserve">-55 </w:t>
            </w:r>
            <w:r w:rsidRPr="001E2730">
              <w:rPr>
                <w:bCs/>
                <w:sz w:val="18"/>
                <w:szCs w:val="18"/>
                <w:bdr w:val="none" w:sz="0" w:space="0" w:color="auto" w:frame="1"/>
                <w:lang w:val="es-419"/>
              </w:rPr>
              <w:t>Registro de aulas</w:t>
            </w:r>
            <w:bookmarkEnd w:id="244"/>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2A3DBA99" w14:textId="7788BC4A" w:rsidR="004D3C03" w:rsidRPr="001E2730" w:rsidRDefault="00F67214"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D2C3E14" w14:textId="230CB48E" w:rsidR="004D3C03" w:rsidRPr="001E2730" w:rsidRDefault="00F67214" w:rsidP="004D3C03">
            <w:pPr>
              <w:spacing w:line="360" w:lineRule="auto"/>
              <w:textAlignment w:val="baseline"/>
              <w:rPr>
                <w:bCs/>
                <w:sz w:val="18"/>
                <w:szCs w:val="18"/>
                <w:bdr w:val="none" w:sz="0" w:space="0" w:color="auto" w:frame="1"/>
              </w:rPr>
            </w:pPr>
            <w:r>
              <w:rPr>
                <w:bCs/>
                <w:sz w:val="18"/>
                <w:szCs w:val="18"/>
                <w:bdr w:val="none" w:sz="0" w:space="0" w:color="auto" w:frame="1"/>
              </w:rPr>
              <w:t>Verificar que se envía un formulario válido</w:t>
            </w:r>
          </w:p>
        </w:tc>
      </w:tr>
      <w:tr w:rsidR="00F67214" w:rsidRPr="001E2730" w14:paraId="5C2F9289" w14:textId="77777777" w:rsidTr="008A7FF6">
        <w:trPr>
          <w:trHeight w:val="161"/>
        </w:trPr>
        <w:tc>
          <w:tcPr>
            <w:tcW w:w="2967" w:type="dxa"/>
            <w:vMerge/>
          </w:tcPr>
          <w:p w14:paraId="62B1F970" w14:textId="77777777" w:rsidR="00F67214" w:rsidRPr="001E2730" w:rsidRDefault="00F67214" w:rsidP="004D3C03">
            <w:pPr>
              <w:spacing w:line="360" w:lineRule="auto"/>
              <w:textAlignment w:val="baseline"/>
              <w:rPr>
                <w:b/>
                <w:sz w:val="18"/>
                <w:szCs w:val="18"/>
              </w:rPr>
            </w:pPr>
          </w:p>
        </w:tc>
        <w:tc>
          <w:tcPr>
            <w:tcW w:w="430" w:type="dxa"/>
          </w:tcPr>
          <w:p w14:paraId="60BB2F0D" w14:textId="57260078" w:rsidR="00F67214" w:rsidRDefault="00F67214"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808FF1C" w14:textId="092B5857" w:rsidR="00F67214" w:rsidRPr="001E2730" w:rsidRDefault="00F67214"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 registro de un aula</w:t>
            </w:r>
          </w:p>
        </w:tc>
      </w:tr>
      <w:tr w:rsidR="004D3C03" w:rsidRPr="001E2730" w14:paraId="7A7F58FA" w14:textId="77777777" w:rsidTr="008A7FF6">
        <w:trPr>
          <w:trHeight w:val="150"/>
        </w:trPr>
        <w:tc>
          <w:tcPr>
            <w:tcW w:w="2967" w:type="dxa"/>
            <w:vMerge/>
          </w:tcPr>
          <w:p w14:paraId="0F14062B" w14:textId="77777777" w:rsidR="004D3C03" w:rsidRPr="001E2730" w:rsidRDefault="004D3C03" w:rsidP="004D3C03">
            <w:pPr>
              <w:spacing w:line="360" w:lineRule="auto"/>
              <w:textAlignment w:val="baseline"/>
              <w:rPr>
                <w:bCs/>
                <w:sz w:val="18"/>
                <w:szCs w:val="18"/>
                <w:bdr w:val="none" w:sz="0" w:space="0" w:color="auto" w:frame="1"/>
                <w:lang w:val="es-419"/>
              </w:rPr>
            </w:pPr>
          </w:p>
        </w:tc>
        <w:tc>
          <w:tcPr>
            <w:tcW w:w="430" w:type="dxa"/>
          </w:tcPr>
          <w:p w14:paraId="0E3D4670" w14:textId="19899DF6" w:rsidR="004D3C03" w:rsidRPr="001E2730" w:rsidRDefault="00F67214"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FC3ED9C" w14:textId="27D8E375" w:rsidR="004D3C03" w:rsidRPr="001E2730" w:rsidRDefault="008D7379" w:rsidP="004D3C03">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registro de un aula</w:t>
            </w:r>
          </w:p>
        </w:tc>
      </w:tr>
      <w:tr w:rsidR="004D3C03" w:rsidRPr="001E2730" w14:paraId="68F7C7B1" w14:textId="77777777" w:rsidTr="008A7FF6">
        <w:trPr>
          <w:trHeight w:val="161"/>
        </w:trPr>
        <w:tc>
          <w:tcPr>
            <w:tcW w:w="2967" w:type="dxa"/>
            <w:vMerge w:val="restart"/>
          </w:tcPr>
          <w:p w14:paraId="5C8DFD22" w14:textId="1BACD75D" w:rsidR="004D3C03" w:rsidRPr="001E2730" w:rsidRDefault="004D3C03" w:rsidP="004D3C03">
            <w:pPr>
              <w:spacing w:line="360" w:lineRule="auto"/>
              <w:textAlignment w:val="baseline"/>
              <w:rPr>
                <w:bCs/>
                <w:sz w:val="18"/>
                <w:szCs w:val="18"/>
                <w:bdr w:val="none" w:sz="0" w:space="0" w:color="auto" w:frame="1"/>
                <w:lang w:val="es-419"/>
              </w:rPr>
            </w:pPr>
            <w:bookmarkStart w:id="245" w:name="_Hlk73524137"/>
            <w:r w:rsidRPr="001E2730">
              <w:rPr>
                <w:b/>
                <w:sz w:val="18"/>
                <w:szCs w:val="18"/>
              </w:rPr>
              <w:t>HU</w:t>
            </w:r>
            <w:r>
              <w:rPr>
                <w:b/>
                <w:sz w:val="18"/>
                <w:szCs w:val="18"/>
              </w:rPr>
              <w:t xml:space="preserve">-56 </w:t>
            </w:r>
            <w:r w:rsidRPr="001E2730">
              <w:rPr>
                <w:bCs/>
                <w:sz w:val="18"/>
                <w:szCs w:val="18"/>
                <w:bdr w:val="none" w:sz="0" w:space="0" w:color="auto" w:frame="1"/>
                <w:lang w:val="es-419"/>
              </w:rPr>
              <w:t>Listado de aulas</w:t>
            </w:r>
            <w:bookmarkEnd w:id="245"/>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4E34E06F" w14:textId="1F933419" w:rsidR="004D3C03" w:rsidRPr="001E2730" w:rsidRDefault="008D7379" w:rsidP="004D3C03">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D92EF6B" w14:textId="2EEF8E97" w:rsidR="004D3C03" w:rsidRPr="001E2730" w:rsidRDefault="008424D6" w:rsidP="004D3C03">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ejecutadas para el listado de aulas</w:t>
            </w:r>
          </w:p>
        </w:tc>
      </w:tr>
      <w:tr w:rsidR="008D7379" w:rsidRPr="001E2730" w14:paraId="4F4C83A0" w14:textId="77777777" w:rsidTr="008A7FF6">
        <w:trPr>
          <w:trHeight w:val="161"/>
        </w:trPr>
        <w:tc>
          <w:tcPr>
            <w:tcW w:w="2967" w:type="dxa"/>
            <w:vMerge/>
          </w:tcPr>
          <w:p w14:paraId="3ADA8207" w14:textId="77777777" w:rsidR="008D7379" w:rsidRPr="001E2730" w:rsidRDefault="008D7379" w:rsidP="004D3C03">
            <w:pPr>
              <w:spacing w:line="360" w:lineRule="auto"/>
              <w:textAlignment w:val="baseline"/>
              <w:rPr>
                <w:b/>
                <w:sz w:val="18"/>
                <w:szCs w:val="18"/>
              </w:rPr>
            </w:pPr>
          </w:p>
        </w:tc>
        <w:tc>
          <w:tcPr>
            <w:tcW w:w="430" w:type="dxa"/>
          </w:tcPr>
          <w:p w14:paraId="6BBB19B6" w14:textId="69B24023" w:rsidR="008D7379" w:rsidRDefault="008424D6" w:rsidP="004D3C03">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3D64CCA" w14:textId="220FF7F4" w:rsidR="008D7379" w:rsidRPr="001E2730" w:rsidRDefault="008424D6" w:rsidP="004D3C03">
            <w:pPr>
              <w:spacing w:line="360" w:lineRule="auto"/>
              <w:textAlignment w:val="baseline"/>
              <w:rPr>
                <w:bCs/>
                <w:sz w:val="18"/>
                <w:szCs w:val="18"/>
                <w:bdr w:val="none" w:sz="0" w:space="0" w:color="auto" w:frame="1"/>
              </w:rPr>
            </w:pPr>
            <w:r>
              <w:rPr>
                <w:bCs/>
                <w:sz w:val="18"/>
                <w:szCs w:val="18"/>
                <w:bdr w:val="none" w:sz="0" w:space="0" w:color="auto" w:frame="1"/>
              </w:rPr>
              <w:t>Verificar el listado de las aulas</w:t>
            </w:r>
          </w:p>
        </w:tc>
      </w:tr>
      <w:tr w:rsidR="008D7379" w:rsidRPr="001E2730" w14:paraId="0FC14FCD" w14:textId="77777777" w:rsidTr="008A7FF6">
        <w:trPr>
          <w:trHeight w:val="161"/>
        </w:trPr>
        <w:tc>
          <w:tcPr>
            <w:tcW w:w="2967" w:type="dxa"/>
            <w:vMerge/>
          </w:tcPr>
          <w:p w14:paraId="768DBF62" w14:textId="77777777" w:rsidR="008D7379" w:rsidRPr="001E2730" w:rsidRDefault="008D7379" w:rsidP="004D3C03">
            <w:pPr>
              <w:spacing w:line="360" w:lineRule="auto"/>
              <w:textAlignment w:val="baseline"/>
              <w:rPr>
                <w:b/>
                <w:sz w:val="18"/>
                <w:szCs w:val="18"/>
              </w:rPr>
            </w:pPr>
          </w:p>
        </w:tc>
        <w:tc>
          <w:tcPr>
            <w:tcW w:w="430" w:type="dxa"/>
          </w:tcPr>
          <w:p w14:paraId="36F411E8" w14:textId="4626CA78" w:rsidR="008D7379" w:rsidRDefault="008424D6" w:rsidP="004D3C03">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4C5FBC22" w14:textId="567285B9" w:rsidR="008D7379" w:rsidRPr="001E2730" w:rsidRDefault="008424D6" w:rsidP="004D3C03">
            <w:pPr>
              <w:spacing w:line="360" w:lineRule="auto"/>
              <w:textAlignment w:val="baseline"/>
              <w:rPr>
                <w:bCs/>
                <w:sz w:val="18"/>
                <w:szCs w:val="18"/>
                <w:bdr w:val="none" w:sz="0" w:space="0" w:color="auto" w:frame="1"/>
              </w:rPr>
            </w:pPr>
            <w:r>
              <w:rPr>
                <w:bCs/>
                <w:sz w:val="18"/>
                <w:szCs w:val="18"/>
                <w:bdr w:val="none" w:sz="0" w:space="0" w:color="auto" w:frame="1"/>
              </w:rPr>
              <w:t>Verificar que se ejecuta la acción de listado de las aulas</w:t>
            </w:r>
          </w:p>
        </w:tc>
      </w:tr>
      <w:tr w:rsidR="008424D6" w:rsidRPr="001E2730" w14:paraId="0BB3900C" w14:textId="77777777" w:rsidTr="008A7FF6">
        <w:trPr>
          <w:trHeight w:val="207"/>
        </w:trPr>
        <w:tc>
          <w:tcPr>
            <w:tcW w:w="2967" w:type="dxa"/>
            <w:vMerge w:val="restart"/>
          </w:tcPr>
          <w:p w14:paraId="2446DC89" w14:textId="4EDEC136" w:rsidR="008424D6" w:rsidRPr="001E2730" w:rsidRDefault="008424D6" w:rsidP="008424D6">
            <w:pPr>
              <w:spacing w:line="360" w:lineRule="auto"/>
              <w:textAlignment w:val="baseline"/>
              <w:rPr>
                <w:bCs/>
                <w:sz w:val="18"/>
                <w:szCs w:val="18"/>
                <w:bdr w:val="none" w:sz="0" w:space="0" w:color="auto" w:frame="1"/>
                <w:lang w:val="es-419"/>
              </w:rPr>
            </w:pPr>
            <w:bookmarkStart w:id="246" w:name="_Hlk73527220"/>
            <w:r w:rsidRPr="001E2730">
              <w:rPr>
                <w:b/>
                <w:sz w:val="18"/>
                <w:szCs w:val="18"/>
              </w:rPr>
              <w:t>HU</w:t>
            </w:r>
            <w:r>
              <w:rPr>
                <w:b/>
                <w:sz w:val="18"/>
                <w:szCs w:val="18"/>
              </w:rPr>
              <w:t xml:space="preserve">-57 </w:t>
            </w:r>
            <w:r w:rsidRPr="001E2730">
              <w:rPr>
                <w:bCs/>
                <w:sz w:val="18"/>
                <w:szCs w:val="18"/>
                <w:bdr w:val="none" w:sz="0" w:space="0" w:color="auto" w:frame="1"/>
                <w:lang w:val="es-419"/>
              </w:rPr>
              <w:t>Modificar datos de las aulas</w:t>
            </w:r>
            <w:bookmarkEnd w:id="246"/>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4D8728D1" w14:textId="0B26E3EB" w:rsidR="008424D6" w:rsidRPr="001E2730" w:rsidRDefault="008424D6"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535CAD7" w14:textId="2BDEE9F2" w:rsidR="008424D6" w:rsidRPr="001E2730" w:rsidRDefault="008424D6" w:rsidP="008424D6">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ejecutadas para modificar el aula</w:t>
            </w:r>
          </w:p>
        </w:tc>
      </w:tr>
      <w:tr w:rsidR="008424D6" w:rsidRPr="001E2730" w14:paraId="3FA9EA87" w14:textId="77777777" w:rsidTr="008A7FF6">
        <w:trPr>
          <w:trHeight w:val="207"/>
        </w:trPr>
        <w:tc>
          <w:tcPr>
            <w:tcW w:w="2967" w:type="dxa"/>
            <w:vMerge/>
          </w:tcPr>
          <w:p w14:paraId="56193691" w14:textId="77777777" w:rsidR="008424D6" w:rsidRPr="001E2730" w:rsidRDefault="008424D6" w:rsidP="008424D6">
            <w:pPr>
              <w:spacing w:line="360" w:lineRule="auto"/>
              <w:textAlignment w:val="baseline"/>
              <w:rPr>
                <w:b/>
                <w:sz w:val="18"/>
                <w:szCs w:val="18"/>
              </w:rPr>
            </w:pPr>
          </w:p>
        </w:tc>
        <w:tc>
          <w:tcPr>
            <w:tcW w:w="430" w:type="dxa"/>
          </w:tcPr>
          <w:p w14:paraId="204F2E65" w14:textId="006B71F3" w:rsidR="008424D6" w:rsidRDefault="008424D6"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18B3AABE" w14:textId="3D751FCB" w:rsidR="008424D6" w:rsidRPr="001E2730" w:rsidRDefault="008424D6" w:rsidP="008424D6">
            <w:pPr>
              <w:spacing w:line="360" w:lineRule="auto"/>
              <w:textAlignment w:val="baseline"/>
              <w:rPr>
                <w:bCs/>
                <w:sz w:val="18"/>
                <w:szCs w:val="18"/>
                <w:bdr w:val="none" w:sz="0" w:space="0" w:color="auto" w:frame="1"/>
              </w:rPr>
            </w:pPr>
            <w:r>
              <w:rPr>
                <w:bCs/>
                <w:sz w:val="18"/>
                <w:szCs w:val="18"/>
                <w:bdr w:val="none" w:sz="0" w:space="0" w:color="auto" w:frame="1"/>
              </w:rPr>
              <w:t>Verificar que se actualiza los datos del aula</w:t>
            </w:r>
          </w:p>
        </w:tc>
      </w:tr>
      <w:tr w:rsidR="008424D6" w:rsidRPr="001E2730" w14:paraId="46671643" w14:textId="77777777" w:rsidTr="008A7FF6">
        <w:trPr>
          <w:trHeight w:val="104"/>
        </w:trPr>
        <w:tc>
          <w:tcPr>
            <w:tcW w:w="2967" w:type="dxa"/>
            <w:vMerge/>
          </w:tcPr>
          <w:p w14:paraId="4722A332" w14:textId="77777777" w:rsidR="008424D6" w:rsidRPr="001E2730" w:rsidRDefault="008424D6" w:rsidP="008424D6">
            <w:pPr>
              <w:spacing w:line="360" w:lineRule="auto"/>
              <w:textAlignment w:val="baseline"/>
              <w:rPr>
                <w:bCs/>
                <w:sz w:val="18"/>
                <w:szCs w:val="18"/>
                <w:bdr w:val="none" w:sz="0" w:space="0" w:color="auto" w:frame="1"/>
                <w:lang w:val="es-419"/>
              </w:rPr>
            </w:pPr>
          </w:p>
        </w:tc>
        <w:tc>
          <w:tcPr>
            <w:tcW w:w="430" w:type="dxa"/>
          </w:tcPr>
          <w:p w14:paraId="16DB9F0A" w14:textId="4B28727D" w:rsidR="008424D6" w:rsidRPr="001E2730" w:rsidRDefault="008424D6"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2710F5D" w14:textId="2ECBBDE9" w:rsidR="008424D6" w:rsidRPr="001E2730" w:rsidRDefault="008424D6" w:rsidP="008424D6">
            <w:pPr>
              <w:spacing w:line="360" w:lineRule="auto"/>
              <w:textAlignment w:val="baseline"/>
              <w:rPr>
                <w:bCs/>
                <w:sz w:val="18"/>
                <w:szCs w:val="18"/>
                <w:bdr w:val="none" w:sz="0" w:space="0" w:color="auto" w:frame="1"/>
              </w:rPr>
            </w:pPr>
            <w:r>
              <w:rPr>
                <w:bCs/>
                <w:sz w:val="18"/>
                <w:szCs w:val="18"/>
                <w:bdr w:val="none" w:sz="0" w:space="0" w:color="auto" w:frame="1"/>
              </w:rPr>
              <w:t>Verificar que se envíe un registro de modificar un aula</w:t>
            </w:r>
          </w:p>
        </w:tc>
      </w:tr>
      <w:tr w:rsidR="008424D6" w:rsidRPr="001E2730" w14:paraId="4D5E7E42" w14:textId="77777777" w:rsidTr="008A7FF6">
        <w:trPr>
          <w:trHeight w:val="81"/>
        </w:trPr>
        <w:tc>
          <w:tcPr>
            <w:tcW w:w="2967" w:type="dxa"/>
            <w:vMerge w:val="restart"/>
          </w:tcPr>
          <w:p w14:paraId="47075CE1" w14:textId="64D8C384" w:rsidR="008424D6" w:rsidRPr="001E2730" w:rsidRDefault="008424D6" w:rsidP="008424D6">
            <w:pPr>
              <w:spacing w:line="360" w:lineRule="auto"/>
              <w:textAlignment w:val="baseline"/>
              <w:rPr>
                <w:bCs/>
                <w:sz w:val="18"/>
                <w:szCs w:val="18"/>
                <w:bdr w:val="none" w:sz="0" w:space="0" w:color="auto" w:frame="1"/>
                <w:lang w:val="es-419"/>
              </w:rPr>
            </w:pPr>
            <w:bookmarkStart w:id="247" w:name="_Hlk73529895"/>
            <w:r w:rsidRPr="001E2730">
              <w:rPr>
                <w:b/>
                <w:sz w:val="18"/>
                <w:szCs w:val="18"/>
              </w:rPr>
              <w:t>HU</w:t>
            </w:r>
            <w:r>
              <w:rPr>
                <w:b/>
                <w:sz w:val="18"/>
                <w:szCs w:val="18"/>
              </w:rPr>
              <w:t xml:space="preserve">-58 </w:t>
            </w:r>
            <w:r w:rsidRPr="001E2730">
              <w:rPr>
                <w:bCs/>
                <w:sz w:val="18"/>
                <w:szCs w:val="18"/>
                <w:bdr w:val="none" w:sz="0" w:space="0" w:color="auto" w:frame="1"/>
                <w:lang w:val="es-419"/>
              </w:rPr>
              <w:t>Eliminar datos de las aulas</w:t>
            </w:r>
            <w:bookmarkEnd w:id="247"/>
            <w:r>
              <w:rPr>
                <w:bCs/>
                <w:sz w:val="18"/>
                <w:szCs w:val="18"/>
                <w:bdr w:val="none" w:sz="0" w:space="0" w:color="auto" w:frame="1"/>
                <w:lang w:val="es-419"/>
              </w:rPr>
              <w:t xml:space="preserve">. </w:t>
            </w:r>
            <w:r w:rsidRPr="001E2730">
              <w:rPr>
                <w:b/>
                <w:sz w:val="18"/>
                <w:szCs w:val="18"/>
              </w:rPr>
              <w:t>S</w:t>
            </w:r>
            <w:r>
              <w:rPr>
                <w:b/>
                <w:sz w:val="18"/>
                <w:szCs w:val="18"/>
              </w:rPr>
              <w:t>print 8</w:t>
            </w:r>
          </w:p>
        </w:tc>
        <w:tc>
          <w:tcPr>
            <w:tcW w:w="430" w:type="dxa"/>
          </w:tcPr>
          <w:p w14:paraId="00830B5F" w14:textId="5C43F454" w:rsidR="008424D6" w:rsidRPr="001E2730" w:rsidRDefault="008424D6"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E57E7A5" w14:textId="2925B391" w:rsidR="008424D6" w:rsidRPr="001E2730" w:rsidRDefault="008424D6" w:rsidP="008424D6">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 para eliminar los datos de un aula</w:t>
            </w:r>
          </w:p>
        </w:tc>
      </w:tr>
      <w:tr w:rsidR="008424D6" w:rsidRPr="001E2730" w14:paraId="21C98B66" w14:textId="77777777" w:rsidTr="008A7FF6">
        <w:trPr>
          <w:trHeight w:val="81"/>
        </w:trPr>
        <w:tc>
          <w:tcPr>
            <w:tcW w:w="2967" w:type="dxa"/>
            <w:vMerge/>
          </w:tcPr>
          <w:p w14:paraId="0A283BD5" w14:textId="77777777" w:rsidR="008424D6" w:rsidRPr="001E2730" w:rsidRDefault="008424D6" w:rsidP="008424D6">
            <w:pPr>
              <w:spacing w:line="360" w:lineRule="auto"/>
              <w:textAlignment w:val="baseline"/>
              <w:rPr>
                <w:b/>
                <w:sz w:val="18"/>
                <w:szCs w:val="18"/>
              </w:rPr>
            </w:pPr>
          </w:p>
        </w:tc>
        <w:tc>
          <w:tcPr>
            <w:tcW w:w="430" w:type="dxa"/>
          </w:tcPr>
          <w:p w14:paraId="448C053D" w14:textId="087A7F0C" w:rsidR="008424D6" w:rsidRDefault="008424D6"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AB1CB1A" w14:textId="39563639" w:rsidR="008424D6" w:rsidRPr="001E2730" w:rsidRDefault="008424D6" w:rsidP="008424D6">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eliminar un aula</w:t>
            </w:r>
          </w:p>
        </w:tc>
      </w:tr>
      <w:tr w:rsidR="008424D6" w:rsidRPr="001E2730" w14:paraId="1EB8BB5A" w14:textId="77777777" w:rsidTr="008A7FF6">
        <w:trPr>
          <w:trHeight w:val="81"/>
        </w:trPr>
        <w:tc>
          <w:tcPr>
            <w:tcW w:w="2967" w:type="dxa"/>
            <w:vMerge/>
          </w:tcPr>
          <w:p w14:paraId="3364A076" w14:textId="77777777" w:rsidR="008424D6" w:rsidRPr="001E2730" w:rsidRDefault="008424D6" w:rsidP="008424D6">
            <w:pPr>
              <w:spacing w:line="360" w:lineRule="auto"/>
              <w:textAlignment w:val="baseline"/>
              <w:rPr>
                <w:b/>
                <w:sz w:val="18"/>
                <w:szCs w:val="18"/>
              </w:rPr>
            </w:pPr>
          </w:p>
        </w:tc>
        <w:tc>
          <w:tcPr>
            <w:tcW w:w="430" w:type="dxa"/>
          </w:tcPr>
          <w:p w14:paraId="366C8DBC" w14:textId="4BD3AB4E" w:rsidR="008424D6" w:rsidRDefault="008424D6"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7D8627FB" w14:textId="0FF43381" w:rsidR="008424D6" w:rsidRDefault="008424D6"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eliminar un aula</w:t>
            </w:r>
          </w:p>
        </w:tc>
      </w:tr>
      <w:tr w:rsidR="008424D6" w:rsidRPr="001E2730" w14:paraId="3AAE380A" w14:textId="77777777" w:rsidTr="008A7FF6">
        <w:trPr>
          <w:trHeight w:val="81"/>
        </w:trPr>
        <w:tc>
          <w:tcPr>
            <w:tcW w:w="2967" w:type="dxa"/>
            <w:vMerge/>
          </w:tcPr>
          <w:p w14:paraId="42350910" w14:textId="77777777" w:rsidR="008424D6" w:rsidRPr="001E2730" w:rsidRDefault="008424D6" w:rsidP="008424D6">
            <w:pPr>
              <w:spacing w:line="360" w:lineRule="auto"/>
              <w:textAlignment w:val="baseline"/>
              <w:rPr>
                <w:b/>
                <w:sz w:val="18"/>
                <w:szCs w:val="18"/>
              </w:rPr>
            </w:pPr>
          </w:p>
        </w:tc>
        <w:tc>
          <w:tcPr>
            <w:tcW w:w="430" w:type="dxa"/>
          </w:tcPr>
          <w:p w14:paraId="07A97D16" w14:textId="0DDAB89F" w:rsidR="008424D6" w:rsidRDefault="008424D6" w:rsidP="008424D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0C307968" w14:textId="555D6E99" w:rsidR="008424D6" w:rsidRDefault="008424D6" w:rsidP="008424D6">
            <w:pPr>
              <w:spacing w:line="360" w:lineRule="auto"/>
              <w:textAlignment w:val="baseline"/>
              <w:rPr>
                <w:bCs/>
                <w:sz w:val="18"/>
                <w:szCs w:val="18"/>
                <w:bdr w:val="none" w:sz="0" w:space="0" w:color="auto" w:frame="1"/>
              </w:rPr>
            </w:pPr>
            <w:r>
              <w:rPr>
                <w:bCs/>
                <w:sz w:val="18"/>
                <w:szCs w:val="18"/>
                <w:bdr w:val="none" w:sz="0" w:space="0" w:color="auto" w:frame="1"/>
              </w:rPr>
              <w:t>Verificar que se devuelva el estado por defecto por la función reductora</w:t>
            </w:r>
          </w:p>
        </w:tc>
      </w:tr>
      <w:tr w:rsidR="008424D6" w:rsidRPr="001E2730" w14:paraId="016DB9BA" w14:textId="77777777" w:rsidTr="008A7FF6">
        <w:trPr>
          <w:trHeight w:val="81"/>
        </w:trPr>
        <w:tc>
          <w:tcPr>
            <w:tcW w:w="2967" w:type="dxa"/>
            <w:vMerge/>
          </w:tcPr>
          <w:p w14:paraId="12BD2D02" w14:textId="77777777" w:rsidR="008424D6" w:rsidRPr="001E2730" w:rsidRDefault="008424D6" w:rsidP="008424D6">
            <w:pPr>
              <w:spacing w:line="360" w:lineRule="auto"/>
              <w:textAlignment w:val="baseline"/>
              <w:rPr>
                <w:b/>
                <w:sz w:val="18"/>
                <w:szCs w:val="18"/>
              </w:rPr>
            </w:pPr>
          </w:p>
        </w:tc>
        <w:tc>
          <w:tcPr>
            <w:tcW w:w="430" w:type="dxa"/>
          </w:tcPr>
          <w:p w14:paraId="7E744F02" w14:textId="7BB4537D" w:rsidR="008424D6" w:rsidRDefault="008424D6" w:rsidP="008424D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4F080326" w14:textId="5EC7EE45" w:rsidR="008424D6" w:rsidRDefault="008424D6"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devuelto un arreglo vac</w:t>
            </w:r>
            <w:r w:rsidR="00A14B08">
              <w:rPr>
                <w:bCs/>
                <w:sz w:val="18"/>
                <w:szCs w:val="18"/>
                <w:bdr w:val="none" w:sz="0" w:space="0" w:color="auto" w:frame="1"/>
              </w:rPr>
              <w:t>ío del listado de aulas</w:t>
            </w:r>
          </w:p>
        </w:tc>
      </w:tr>
      <w:tr w:rsidR="008424D6" w:rsidRPr="001E2730" w14:paraId="3FE9ED5B" w14:textId="77777777" w:rsidTr="008A7FF6">
        <w:trPr>
          <w:trHeight w:val="81"/>
        </w:trPr>
        <w:tc>
          <w:tcPr>
            <w:tcW w:w="2967" w:type="dxa"/>
            <w:vMerge/>
          </w:tcPr>
          <w:p w14:paraId="3CB11B3B" w14:textId="77777777" w:rsidR="008424D6" w:rsidRPr="001E2730" w:rsidRDefault="008424D6" w:rsidP="008424D6">
            <w:pPr>
              <w:spacing w:line="360" w:lineRule="auto"/>
              <w:textAlignment w:val="baseline"/>
              <w:rPr>
                <w:b/>
                <w:sz w:val="18"/>
                <w:szCs w:val="18"/>
              </w:rPr>
            </w:pPr>
          </w:p>
        </w:tc>
        <w:tc>
          <w:tcPr>
            <w:tcW w:w="430" w:type="dxa"/>
          </w:tcPr>
          <w:p w14:paraId="716E787A" w14:textId="73BC7FEF" w:rsidR="008424D6" w:rsidRDefault="00A14B08" w:rsidP="008424D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3610DC8D" w14:textId="7AA75A6A" w:rsidR="008424D6" w:rsidRDefault="00A14B08"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aulas</w:t>
            </w:r>
          </w:p>
        </w:tc>
      </w:tr>
      <w:tr w:rsidR="008424D6" w:rsidRPr="001E2730" w14:paraId="45991513" w14:textId="77777777" w:rsidTr="008A7FF6">
        <w:trPr>
          <w:trHeight w:val="81"/>
        </w:trPr>
        <w:tc>
          <w:tcPr>
            <w:tcW w:w="2967" w:type="dxa"/>
            <w:vMerge/>
          </w:tcPr>
          <w:p w14:paraId="2B2CF615" w14:textId="77777777" w:rsidR="008424D6" w:rsidRPr="001E2730" w:rsidRDefault="008424D6" w:rsidP="008424D6">
            <w:pPr>
              <w:spacing w:line="360" w:lineRule="auto"/>
              <w:textAlignment w:val="baseline"/>
              <w:rPr>
                <w:b/>
                <w:sz w:val="18"/>
                <w:szCs w:val="18"/>
              </w:rPr>
            </w:pPr>
          </w:p>
        </w:tc>
        <w:tc>
          <w:tcPr>
            <w:tcW w:w="430" w:type="dxa"/>
          </w:tcPr>
          <w:p w14:paraId="76E93D52" w14:textId="0719040A" w:rsidR="008424D6" w:rsidRDefault="00A14B08" w:rsidP="008424D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6CE26DBE" w14:textId="5EC2576E" w:rsidR="008424D6" w:rsidRDefault="00A14B08"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ingresado una nueva aula</w:t>
            </w:r>
          </w:p>
        </w:tc>
      </w:tr>
      <w:tr w:rsidR="008424D6" w:rsidRPr="001E2730" w14:paraId="1F40CA64" w14:textId="77777777" w:rsidTr="008A7FF6">
        <w:trPr>
          <w:trHeight w:val="81"/>
        </w:trPr>
        <w:tc>
          <w:tcPr>
            <w:tcW w:w="2967" w:type="dxa"/>
            <w:vMerge/>
          </w:tcPr>
          <w:p w14:paraId="7B23C317" w14:textId="77777777" w:rsidR="008424D6" w:rsidRPr="001E2730" w:rsidRDefault="008424D6" w:rsidP="008424D6">
            <w:pPr>
              <w:spacing w:line="360" w:lineRule="auto"/>
              <w:textAlignment w:val="baseline"/>
              <w:rPr>
                <w:b/>
                <w:sz w:val="18"/>
                <w:szCs w:val="18"/>
              </w:rPr>
            </w:pPr>
          </w:p>
        </w:tc>
        <w:tc>
          <w:tcPr>
            <w:tcW w:w="430" w:type="dxa"/>
          </w:tcPr>
          <w:p w14:paraId="2600382D" w14:textId="7389AA1E" w:rsidR="008424D6" w:rsidRDefault="00A14B08" w:rsidP="008424D6">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7177E2B2" w14:textId="799C8D93" w:rsidR="008424D6" w:rsidRDefault="00A14B08"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eliminado un aula</w:t>
            </w:r>
          </w:p>
        </w:tc>
      </w:tr>
      <w:tr w:rsidR="008424D6" w:rsidRPr="001E2730" w14:paraId="3D56EF86" w14:textId="77777777" w:rsidTr="008A7FF6">
        <w:trPr>
          <w:trHeight w:val="81"/>
        </w:trPr>
        <w:tc>
          <w:tcPr>
            <w:tcW w:w="2967" w:type="dxa"/>
            <w:vMerge/>
          </w:tcPr>
          <w:p w14:paraId="5BDCA09B" w14:textId="77777777" w:rsidR="008424D6" w:rsidRPr="001E2730" w:rsidRDefault="008424D6" w:rsidP="008424D6">
            <w:pPr>
              <w:spacing w:line="360" w:lineRule="auto"/>
              <w:textAlignment w:val="baseline"/>
              <w:rPr>
                <w:b/>
                <w:sz w:val="18"/>
                <w:szCs w:val="18"/>
              </w:rPr>
            </w:pPr>
          </w:p>
        </w:tc>
        <w:tc>
          <w:tcPr>
            <w:tcW w:w="430" w:type="dxa"/>
          </w:tcPr>
          <w:p w14:paraId="3A0A51BF" w14:textId="090E9C00" w:rsidR="008424D6" w:rsidRDefault="00A14B08" w:rsidP="008424D6">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38EED465" w14:textId="6592473E" w:rsidR="008424D6" w:rsidRDefault="00A14B08"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actualizado los datos de un aula</w:t>
            </w:r>
          </w:p>
        </w:tc>
      </w:tr>
      <w:tr w:rsidR="008424D6" w:rsidRPr="001E2730" w14:paraId="52371745" w14:textId="77777777" w:rsidTr="008A7FF6">
        <w:trPr>
          <w:trHeight w:val="184"/>
        </w:trPr>
        <w:tc>
          <w:tcPr>
            <w:tcW w:w="2967" w:type="dxa"/>
            <w:vMerge w:val="restart"/>
          </w:tcPr>
          <w:p w14:paraId="55A2A6E2" w14:textId="0405442D" w:rsidR="008424D6" w:rsidRPr="001E2730" w:rsidRDefault="008424D6" w:rsidP="008424D6">
            <w:pPr>
              <w:spacing w:line="360" w:lineRule="auto"/>
              <w:textAlignment w:val="baseline"/>
              <w:rPr>
                <w:bCs/>
                <w:sz w:val="18"/>
                <w:szCs w:val="18"/>
                <w:bdr w:val="none" w:sz="0" w:space="0" w:color="auto" w:frame="1"/>
                <w:lang w:val="es-419"/>
              </w:rPr>
            </w:pPr>
            <w:bookmarkStart w:id="248" w:name="_Hlk73540809"/>
            <w:r w:rsidRPr="001E2730">
              <w:rPr>
                <w:b/>
                <w:sz w:val="18"/>
                <w:szCs w:val="18"/>
              </w:rPr>
              <w:t>HU</w:t>
            </w:r>
            <w:r>
              <w:rPr>
                <w:b/>
                <w:sz w:val="18"/>
                <w:szCs w:val="18"/>
              </w:rPr>
              <w:t xml:space="preserve">-59 </w:t>
            </w:r>
            <w:r w:rsidRPr="001E2730">
              <w:rPr>
                <w:bCs/>
                <w:sz w:val="18"/>
                <w:szCs w:val="18"/>
                <w:bdr w:val="none" w:sz="0" w:space="0" w:color="auto" w:frame="1"/>
                <w:lang w:val="es-419"/>
              </w:rPr>
              <w:t>Ingresar recursos de un aula</w:t>
            </w:r>
            <w:bookmarkEnd w:id="248"/>
            <w:r>
              <w:rPr>
                <w:bCs/>
                <w:sz w:val="18"/>
                <w:szCs w:val="18"/>
                <w:bdr w:val="none" w:sz="0" w:space="0" w:color="auto" w:frame="1"/>
                <w:lang w:val="es-419"/>
              </w:rPr>
              <w:t xml:space="preserve">. </w:t>
            </w:r>
            <w:r w:rsidRPr="001E2730">
              <w:rPr>
                <w:b/>
                <w:sz w:val="18"/>
                <w:szCs w:val="18"/>
              </w:rPr>
              <w:t>S</w:t>
            </w:r>
            <w:r>
              <w:rPr>
                <w:b/>
                <w:sz w:val="18"/>
                <w:szCs w:val="18"/>
              </w:rPr>
              <w:t>print 9</w:t>
            </w:r>
          </w:p>
        </w:tc>
        <w:tc>
          <w:tcPr>
            <w:tcW w:w="430" w:type="dxa"/>
          </w:tcPr>
          <w:p w14:paraId="5BE90D5B" w14:textId="1C7DF504" w:rsidR="008424D6" w:rsidRPr="001E2730" w:rsidRDefault="00A14B08"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6B2536C" w14:textId="620A4862" w:rsidR="008424D6" w:rsidRPr="001E2730" w:rsidRDefault="00A14B08" w:rsidP="008424D6">
            <w:pPr>
              <w:spacing w:line="360" w:lineRule="auto"/>
              <w:textAlignment w:val="baseline"/>
              <w:rPr>
                <w:bCs/>
                <w:sz w:val="18"/>
                <w:szCs w:val="18"/>
                <w:bdr w:val="none" w:sz="0" w:space="0" w:color="auto" w:frame="1"/>
              </w:rPr>
            </w:pPr>
            <w:r>
              <w:rPr>
                <w:bCs/>
                <w:sz w:val="18"/>
                <w:szCs w:val="18"/>
                <w:bdr w:val="none" w:sz="0" w:space="0" w:color="auto" w:frame="1"/>
              </w:rPr>
              <w:t>Verificar</w:t>
            </w:r>
            <w:r w:rsidR="00411419">
              <w:rPr>
                <w:bCs/>
                <w:sz w:val="18"/>
                <w:szCs w:val="18"/>
                <w:bdr w:val="none" w:sz="0" w:space="0" w:color="auto" w:frame="1"/>
              </w:rPr>
              <w:t xml:space="preserve"> </w:t>
            </w:r>
            <w:r w:rsidR="000233AB">
              <w:rPr>
                <w:bCs/>
                <w:sz w:val="18"/>
                <w:szCs w:val="18"/>
                <w:bdr w:val="none" w:sz="0" w:space="0" w:color="auto" w:frame="1"/>
              </w:rPr>
              <w:t>que se ha enviado un formulario de datos válido</w:t>
            </w:r>
          </w:p>
        </w:tc>
      </w:tr>
      <w:tr w:rsidR="00A14B08" w:rsidRPr="001E2730" w14:paraId="3066C8DB" w14:textId="77777777" w:rsidTr="008A7FF6">
        <w:trPr>
          <w:trHeight w:val="184"/>
        </w:trPr>
        <w:tc>
          <w:tcPr>
            <w:tcW w:w="2967" w:type="dxa"/>
            <w:vMerge/>
          </w:tcPr>
          <w:p w14:paraId="04F1107C" w14:textId="77777777" w:rsidR="00A14B08" w:rsidRPr="001E2730" w:rsidRDefault="00A14B08" w:rsidP="008424D6">
            <w:pPr>
              <w:spacing w:line="360" w:lineRule="auto"/>
              <w:textAlignment w:val="baseline"/>
              <w:rPr>
                <w:b/>
                <w:sz w:val="18"/>
                <w:szCs w:val="18"/>
              </w:rPr>
            </w:pPr>
          </w:p>
        </w:tc>
        <w:tc>
          <w:tcPr>
            <w:tcW w:w="430" w:type="dxa"/>
          </w:tcPr>
          <w:p w14:paraId="2F122197" w14:textId="7F3FC7D3" w:rsidR="00A14B08" w:rsidRPr="001E2730" w:rsidRDefault="00A14B08"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659F6EB3" w14:textId="042DC08C" w:rsidR="00A14B08" w:rsidRPr="001E2730" w:rsidRDefault="00A14B08" w:rsidP="008424D6">
            <w:pPr>
              <w:spacing w:line="360" w:lineRule="auto"/>
              <w:textAlignment w:val="baseline"/>
              <w:rPr>
                <w:bCs/>
                <w:sz w:val="18"/>
                <w:szCs w:val="18"/>
                <w:bdr w:val="none" w:sz="0" w:space="0" w:color="auto" w:frame="1"/>
              </w:rPr>
            </w:pPr>
            <w:r>
              <w:rPr>
                <w:bCs/>
                <w:sz w:val="18"/>
                <w:szCs w:val="18"/>
                <w:bdr w:val="none" w:sz="0" w:space="0" w:color="auto" w:frame="1"/>
              </w:rPr>
              <w:t>Verificar</w:t>
            </w:r>
            <w:r w:rsidR="00411419">
              <w:rPr>
                <w:bCs/>
                <w:sz w:val="18"/>
                <w:szCs w:val="18"/>
                <w:bdr w:val="none" w:sz="0" w:space="0" w:color="auto" w:frame="1"/>
              </w:rPr>
              <w:t xml:space="preserve"> </w:t>
            </w:r>
            <w:r w:rsidR="000233AB">
              <w:rPr>
                <w:bCs/>
                <w:sz w:val="18"/>
                <w:szCs w:val="18"/>
                <w:bdr w:val="none" w:sz="0" w:space="0" w:color="auto" w:frame="1"/>
              </w:rPr>
              <w:t>que se ejecuten la cantidad de acciones necesarias para el ingreso del recurso de un aula</w:t>
            </w:r>
          </w:p>
        </w:tc>
      </w:tr>
      <w:tr w:rsidR="008424D6" w:rsidRPr="001E2730" w14:paraId="16905A8B" w14:textId="77777777" w:rsidTr="008A7FF6">
        <w:trPr>
          <w:trHeight w:val="127"/>
        </w:trPr>
        <w:tc>
          <w:tcPr>
            <w:tcW w:w="2967" w:type="dxa"/>
            <w:vMerge/>
          </w:tcPr>
          <w:p w14:paraId="4909B109" w14:textId="77777777" w:rsidR="008424D6" w:rsidRPr="001E2730" w:rsidRDefault="008424D6" w:rsidP="008424D6">
            <w:pPr>
              <w:spacing w:line="360" w:lineRule="auto"/>
              <w:textAlignment w:val="baseline"/>
              <w:rPr>
                <w:bCs/>
                <w:sz w:val="18"/>
                <w:szCs w:val="18"/>
                <w:bdr w:val="none" w:sz="0" w:space="0" w:color="auto" w:frame="1"/>
                <w:lang w:val="es-419"/>
              </w:rPr>
            </w:pPr>
          </w:p>
        </w:tc>
        <w:tc>
          <w:tcPr>
            <w:tcW w:w="430" w:type="dxa"/>
          </w:tcPr>
          <w:p w14:paraId="13D972A0" w14:textId="31193C7C" w:rsidR="008424D6" w:rsidRPr="001E2730" w:rsidRDefault="00A14B08"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180F1B20" w14:textId="0F675ADA" w:rsidR="008424D6" w:rsidRPr="001E2730" w:rsidRDefault="00A14B08" w:rsidP="008424D6">
            <w:pPr>
              <w:spacing w:line="360" w:lineRule="auto"/>
              <w:textAlignment w:val="baseline"/>
              <w:rPr>
                <w:bCs/>
                <w:sz w:val="18"/>
                <w:szCs w:val="18"/>
                <w:bdr w:val="none" w:sz="0" w:space="0" w:color="auto" w:frame="1"/>
              </w:rPr>
            </w:pPr>
            <w:r>
              <w:rPr>
                <w:bCs/>
                <w:sz w:val="18"/>
                <w:szCs w:val="18"/>
                <w:bdr w:val="none" w:sz="0" w:space="0" w:color="auto" w:frame="1"/>
              </w:rPr>
              <w:t>Verificar</w:t>
            </w:r>
            <w:r w:rsidR="00411419">
              <w:rPr>
                <w:bCs/>
                <w:sz w:val="18"/>
                <w:szCs w:val="18"/>
                <w:bdr w:val="none" w:sz="0" w:space="0" w:color="auto" w:frame="1"/>
              </w:rPr>
              <w:t xml:space="preserve"> </w:t>
            </w:r>
            <w:r w:rsidR="000233AB">
              <w:rPr>
                <w:bCs/>
                <w:sz w:val="18"/>
                <w:szCs w:val="18"/>
                <w:bdr w:val="none" w:sz="0" w:space="0" w:color="auto" w:frame="1"/>
              </w:rPr>
              <w:t>que se ha ingresado un nuevo recurso de aula</w:t>
            </w:r>
          </w:p>
        </w:tc>
      </w:tr>
      <w:tr w:rsidR="008424D6" w:rsidRPr="001E2730" w14:paraId="6572E890" w14:textId="77777777" w:rsidTr="008A7FF6">
        <w:trPr>
          <w:trHeight w:val="242"/>
        </w:trPr>
        <w:tc>
          <w:tcPr>
            <w:tcW w:w="2967" w:type="dxa"/>
            <w:vMerge w:val="restart"/>
          </w:tcPr>
          <w:p w14:paraId="49C968FB" w14:textId="580DFAE5" w:rsidR="008424D6" w:rsidRPr="001E2730" w:rsidRDefault="008424D6" w:rsidP="008424D6">
            <w:pPr>
              <w:spacing w:line="360" w:lineRule="auto"/>
              <w:textAlignment w:val="baseline"/>
              <w:rPr>
                <w:bCs/>
                <w:sz w:val="18"/>
                <w:szCs w:val="18"/>
                <w:bdr w:val="none" w:sz="0" w:space="0" w:color="auto" w:frame="1"/>
                <w:lang w:val="es-419"/>
              </w:rPr>
            </w:pPr>
            <w:bookmarkStart w:id="249" w:name="_Hlk73542889"/>
            <w:r w:rsidRPr="001E2730">
              <w:rPr>
                <w:b/>
                <w:sz w:val="18"/>
                <w:szCs w:val="18"/>
              </w:rPr>
              <w:t>HU</w:t>
            </w:r>
            <w:r>
              <w:rPr>
                <w:b/>
                <w:sz w:val="18"/>
                <w:szCs w:val="18"/>
              </w:rPr>
              <w:t xml:space="preserve">-60 </w:t>
            </w:r>
            <w:r w:rsidRPr="001E2730">
              <w:rPr>
                <w:bCs/>
                <w:sz w:val="18"/>
                <w:szCs w:val="18"/>
                <w:bdr w:val="none" w:sz="0" w:space="0" w:color="auto" w:frame="1"/>
                <w:lang w:val="es-419"/>
              </w:rPr>
              <w:t>Listar los recursos de un aula</w:t>
            </w:r>
            <w:bookmarkEnd w:id="249"/>
            <w:r>
              <w:rPr>
                <w:bCs/>
                <w:sz w:val="18"/>
                <w:szCs w:val="18"/>
                <w:bdr w:val="none" w:sz="0" w:space="0" w:color="auto" w:frame="1"/>
                <w:lang w:val="es-419"/>
              </w:rPr>
              <w:t xml:space="preserve">. </w:t>
            </w:r>
            <w:r w:rsidRPr="001E2730">
              <w:rPr>
                <w:b/>
                <w:sz w:val="18"/>
                <w:szCs w:val="18"/>
              </w:rPr>
              <w:t>S</w:t>
            </w:r>
            <w:r>
              <w:rPr>
                <w:b/>
                <w:sz w:val="18"/>
                <w:szCs w:val="18"/>
              </w:rPr>
              <w:t>print 9</w:t>
            </w:r>
          </w:p>
        </w:tc>
        <w:tc>
          <w:tcPr>
            <w:tcW w:w="430" w:type="dxa"/>
          </w:tcPr>
          <w:p w14:paraId="4ECD50DB" w14:textId="4DDED8CD" w:rsidR="008424D6" w:rsidRPr="001E2730" w:rsidRDefault="000233AB"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5A3BC13" w14:textId="79033B14" w:rsidR="008424D6" w:rsidRPr="001E2730" w:rsidRDefault="000233AB"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recursos de un aula</w:t>
            </w:r>
          </w:p>
        </w:tc>
      </w:tr>
      <w:tr w:rsidR="000233AB" w:rsidRPr="001E2730" w14:paraId="492439C9" w14:textId="77777777" w:rsidTr="008A7FF6">
        <w:trPr>
          <w:trHeight w:val="242"/>
        </w:trPr>
        <w:tc>
          <w:tcPr>
            <w:tcW w:w="2967" w:type="dxa"/>
            <w:vMerge/>
          </w:tcPr>
          <w:p w14:paraId="7B79DC26" w14:textId="77777777" w:rsidR="000233AB" w:rsidRPr="001E2730" w:rsidRDefault="000233AB" w:rsidP="008424D6">
            <w:pPr>
              <w:spacing w:line="360" w:lineRule="auto"/>
              <w:textAlignment w:val="baseline"/>
              <w:rPr>
                <w:b/>
                <w:sz w:val="18"/>
                <w:szCs w:val="18"/>
              </w:rPr>
            </w:pPr>
          </w:p>
        </w:tc>
        <w:tc>
          <w:tcPr>
            <w:tcW w:w="430" w:type="dxa"/>
          </w:tcPr>
          <w:p w14:paraId="0CFFA3DB" w14:textId="2999D22F" w:rsidR="000233AB" w:rsidRDefault="000233AB"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63DBA63" w14:textId="0693210E" w:rsidR="000233AB" w:rsidRPr="001E2730" w:rsidRDefault="000233AB"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ejecutado la acción de obtener el listado de recursos de un aula</w:t>
            </w:r>
          </w:p>
        </w:tc>
      </w:tr>
      <w:tr w:rsidR="000233AB" w:rsidRPr="001E2730" w14:paraId="571FC40A" w14:textId="77777777" w:rsidTr="008A7FF6">
        <w:trPr>
          <w:trHeight w:val="242"/>
        </w:trPr>
        <w:tc>
          <w:tcPr>
            <w:tcW w:w="2967" w:type="dxa"/>
            <w:vMerge/>
          </w:tcPr>
          <w:p w14:paraId="79274CCC" w14:textId="77777777" w:rsidR="000233AB" w:rsidRPr="001E2730" w:rsidRDefault="000233AB" w:rsidP="008424D6">
            <w:pPr>
              <w:spacing w:line="360" w:lineRule="auto"/>
              <w:textAlignment w:val="baseline"/>
              <w:rPr>
                <w:b/>
                <w:sz w:val="18"/>
                <w:szCs w:val="18"/>
              </w:rPr>
            </w:pPr>
          </w:p>
        </w:tc>
        <w:tc>
          <w:tcPr>
            <w:tcW w:w="430" w:type="dxa"/>
          </w:tcPr>
          <w:p w14:paraId="73BA1AC1" w14:textId="2FEAD8A2" w:rsidR="000233AB" w:rsidRDefault="000233AB"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45A146A3" w14:textId="23611487" w:rsidR="000233AB" w:rsidRPr="001E2730" w:rsidRDefault="000233AB"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necesarias para el listado de recursos de un aula</w:t>
            </w:r>
          </w:p>
        </w:tc>
      </w:tr>
      <w:tr w:rsidR="008424D6" w:rsidRPr="001E2730" w14:paraId="68CBF698" w14:textId="77777777" w:rsidTr="008A7FF6">
        <w:trPr>
          <w:trHeight w:val="196"/>
        </w:trPr>
        <w:tc>
          <w:tcPr>
            <w:tcW w:w="2967" w:type="dxa"/>
            <w:vMerge w:val="restart"/>
          </w:tcPr>
          <w:p w14:paraId="2788666B" w14:textId="6094E4CB" w:rsidR="008424D6" w:rsidRPr="001E2730" w:rsidRDefault="008424D6" w:rsidP="008424D6">
            <w:pPr>
              <w:spacing w:line="360" w:lineRule="auto"/>
              <w:textAlignment w:val="baseline"/>
              <w:rPr>
                <w:bCs/>
                <w:sz w:val="18"/>
                <w:szCs w:val="18"/>
                <w:bdr w:val="none" w:sz="0" w:space="0" w:color="auto" w:frame="1"/>
                <w:lang w:val="es-419"/>
              </w:rPr>
            </w:pPr>
            <w:bookmarkStart w:id="250" w:name="_Hlk73544325"/>
            <w:r w:rsidRPr="001E2730">
              <w:rPr>
                <w:b/>
                <w:sz w:val="18"/>
                <w:szCs w:val="18"/>
              </w:rPr>
              <w:t>HU</w:t>
            </w:r>
            <w:r>
              <w:rPr>
                <w:b/>
                <w:sz w:val="18"/>
                <w:szCs w:val="18"/>
              </w:rPr>
              <w:t xml:space="preserve">-61 </w:t>
            </w:r>
            <w:r w:rsidRPr="001E2730">
              <w:rPr>
                <w:bCs/>
                <w:sz w:val="18"/>
                <w:szCs w:val="18"/>
                <w:bdr w:val="none" w:sz="0" w:space="0" w:color="auto" w:frame="1"/>
                <w:lang w:val="es-419"/>
              </w:rPr>
              <w:t>Modificar los recursos de un aula</w:t>
            </w:r>
            <w:bookmarkEnd w:id="250"/>
            <w:r>
              <w:rPr>
                <w:bCs/>
                <w:sz w:val="18"/>
                <w:szCs w:val="18"/>
                <w:bdr w:val="none" w:sz="0" w:space="0" w:color="auto" w:frame="1"/>
                <w:lang w:val="es-419"/>
              </w:rPr>
              <w:t xml:space="preserve">. </w:t>
            </w:r>
            <w:r w:rsidRPr="001E2730">
              <w:rPr>
                <w:b/>
                <w:sz w:val="18"/>
                <w:szCs w:val="18"/>
              </w:rPr>
              <w:t>S</w:t>
            </w:r>
            <w:r>
              <w:rPr>
                <w:b/>
                <w:sz w:val="18"/>
                <w:szCs w:val="18"/>
              </w:rPr>
              <w:t>print 9</w:t>
            </w:r>
          </w:p>
        </w:tc>
        <w:tc>
          <w:tcPr>
            <w:tcW w:w="430" w:type="dxa"/>
          </w:tcPr>
          <w:p w14:paraId="36CDE94B" w14:textId="4F427170" w:rsidR="008424D6" w:rsidRPr="001E2730" w:rsidRDefault="00BF4F48"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47BB498" w14:textId="5243F34A" w:rsidR="008424D6" w:rsidRPr="001E2730" w:rsidRDefault="00BF4F48" w:rsidP="008424D6">
            <w:pPr>
              <w:spacing w:line="360" w:lineRule="auto"/>
              <w:textAlignment w:val="baseline"/>
              <w:rPr>
                <w:bCs/>
                <w:sz w:val="18"/>
                <w:szCs w:val="18"/>
                <w:bdr w:val="none" w:sz="0" w:space="0" w:color="auto" w:frame="1"/>
              </w:rPr>
            </w:pPr>
            <w:r>
              <w:rPr>
                <w:bCs/>
                <w:sz w:val="18"/>
                <w:szCs w:val="18"/>
                <w:bdr w:val="none" w:sz="0" w:space="0" w:color="auto" w:frame="1"/>
              </w:rPr>
              <w:t>Verificar que se ejecuta la acción de modificar el recurso de un aula</w:t>
            </w:r>
          </w:p>
        </w:tc>
      </w:tr>
      <w:tr w:rsidR="008424D6" w:rsidRPr="001E2730" w14:paraId="4C6C0489" w14:textId="77777777" w:rsidTr="008A7FF6">
        <w:trPr>
          <w:trHeight w:val="115"/>
        </w:trPr>
        <w:tc>
          <w:tcPr>
            <w:tcW w:w="2967" w:type="dxa"/>
            <w:vMerge/>
          </w:tcPr>
          <w:p w14:paraId="42A73D44" w14:textId="77777777" w:rsidR="008424D6" w:rsidRPr="001E2730" w:rsidRDefault="008424D6" w:rsidP="008424D6">
            <w:pPr>
              <w:spacing w:line="360" w:lineRule="auto"/>
              <w:textAlignment w:val="baseline"/>
              <w:rPr>
                <w:bCs/>
                <w:sz w:val="18"/>
                <w:szCs w:val="18"/>
                <w:bdr w:val="none" w:sz="0" w:space="0" w:color="auto" w:frame="1"/>
                <w:lang w:val="es-419"/>
              </w:rPr>
            </w:pPr>
          </w:p>
        </w:tc>
        <w:tc>
          <w:tcPr>
            <w:tcW w:w="430" w:type="dxa"/>
          </w:tcPr>
          <w:p w14:paraId="24E64501" w14:textId="3EF18483" w:rsidR="008424D6" w:rsidRPr="001E2730" w:rsidRDefault="00BF4F48"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30F1EF09" w14:textId="07F16356" w:rsidR="008424D6" w:rsidRPr="001E2730" w:rsidRDefault="00BF4F48" w:rsidP="008424D6">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modificar los recursos de un aula</w:t>
            </w:r>
          </w:p>
        </w:tc>
      </w:tr>
      <w:tr w:rsidR="008424D6" w:rsidRPr="001E2730" w14:paraId="600D36F2" w14:textId="77777777" w:rsidTr="008A7FF6">
        <w:trPr>
          <w:trHeight w:val="196"/>
        </w:trPr>
        <w:tc>
          <w:tcPr>
            <w:tcW w:w="2967" w:type="dxa"/>
            <w:vMerge w:val="restart"/>
          </w:tcPr>
          <w:p w14:paraId="2BDBC3C1" w14:textId="7857AD34" w:rsidR="008424D6" w:rsidRPr="001E2730" w:rsidRDefault="008424D6" w:rsidP="008424D6">
            <w:pPr>
              <w:spacing w:line="360" w:lineRule="auto"/>
              <w:textAlignment w:val="baseline"/>
              <w:rPr>
                <w:bCs/>
                <w:sz w:val="18"/>
                <w:szCs w:val="18"/>
                <w:bdr w:val="none" w:sz="0" w:space="0" w:color="auto" w:frame="1"/>
                <w:lang w:val="es-419"/>
              </w:rPr>
            </w:pPr>
            <w:bookmarkStart w:id="251" w:name="_Hlk73548009"/>
            <w:r w:rsidRPr="001E2730">
              <w:rPr>
                <w:b/>
                <w:sz w:val="18"/>
                <w:szCs w:val="18"/>
              </w:rPr>
              <w:t>HU</w:t>
            </w:r>
            <w:r>
              <w:rPr>
                <w:b/>
                <w:sz w:val="18"/>
                <w:szCs w:val="18"/>
              </w:rPr>
              <w:t xml:space="preserve">-62 </w:t>
            </w:r>
            <w:r w:rsidRPr="001E2730">
              <w:rPr>
                <w:bCs/>
                <w:sz w:val="18"/>
                <w:szCs w:val="18"/>
                <w:bdr w:val="none" w:sz="0" w:space="0" w:color="auto" w:frame="1"/>
                <w:lang w:val="es-419"/>
              </w:rPr>
              <w:t>Eliminar los recursos de un aula</w:t>
            </w:r>
            <w:bookmarkEnd w:id="251"/>
            <w:r>
              <w:rPr>
                <w:bCs/>
                <w:sz w:val="18"/>
                <w:szCs w:val="18"/>
                <w:bdr w:val="none" w:sz="0" w:space="0" w:color="auto" w:frame="1"/>
                <w:lang w:val="es-419"/>
              </w:rPr>
              <w:t xml:space="preserve">. </w:t>
            </w:r>
            <w:r w:rsidRPr="001E2730">
              <w:rPr>
                <w:b/>
                <w:sz w:val="18"/>
                <w:szCs w:val="18"/>
              </w:rPr>
              <w:t>S</w:t>
            </w:r>
            <w:r>
              <w:rPr>
                <w:b/>
                <w:sz w:val="18"/>
                <w:szCs w:val="18"/>
              </w:rPr>
              <w:t>print 9</w:t>
            </w:r>
          </w:p>
        </w:tc>
        <w:tc>
          <w:tcPr>
            <w:tcW w:w="430" w:type="dxa"/>
          </w:tcPr>
          <w:p w14:paraId="28F195C3" w14:textId="6C665218" w:rsidR="008424D6" w:rsidRPr="001E2730" w:rsidRDefault="00BF4F48"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70B1ABA" w14:textId="2EC3681C" w:rsidR="008424D6" w:rsidRPr="001E2730" w:rsidRDefault="00BF4F48" w:rsidP="00BF4F48">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iminar los recursos de un aula</w:t>
            </w:r>
          </w:p>
        </w:tc>
      </w:tr>
      <w:tr w:rsidR="00BF4F48" w:rsidRPr="001E2730" w14:paraId="608F196C" w14:textId="77777777" w:rsidTr="008A7FF6">
        <w:trPr>
          <w:trHeight w:val="196"/>
        </w:trPr>
        <w:tc>
          <w:tcPr>
            <w:tcW w:w="2967" w:type="dxa"/>
            <w:vMerge/>
          </w:tcPr>
          <w:p w14:paraId="7D1A4FCD" w14:textId="77777777" w:rsidR="00BF4F48" w:rsidRPr="001E2730" w:rsidRDefault="00BF4F48" w:rsidP="008424D6">
            <w:pPr>
              <w:spacing w:line="360" w:lineRule="auto"/>
              <w:textAlignment w:val="baseline"/>
              <w:rPr>
                <w:b/>
                <w:sz w:val="18"/>
                <w:szCs w:val="18"/>
              </w:rPr>
            </w:pPr>
          </w:p>
        </w:tc>
        <w:tc>
          <w:tcPr>
            <w:tcW w:w="430" w:type="dxa"/>
          </w:tcPr>
          <w:p w14:paraId="75745D70" w14:textId="15AD6BA5" w:rsidR="00BF4F48" w:rsidRDefault="00BF4F48"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C31762B" w14:textId="1811471F" w:rsidR="00BF4F48" w:rsidRPr="001E2730" w:rsidRDefault="00BF4F48" w:rsidP="008424D6">
            <w:pPr>
              <w:spacing w:line="360" w:lineRule="auto"/>
              <w:textAlignment w:val="baseline"/>
              <w:rPr>
                <w:bCs/>
                <w:sz w:val="18"/>
                <w:szCs w:val="18"/>
                <w:bdr w:val="none" w:sz="0" w:space="0" w:color="auto" w:frame="1"/>
              </w:rPr>
            </w:pPr>
            <w:r>
              <w:rPr>
                <w:bCs/>
                <w:sz w:val="18"/>
                <w:szCs w:val="18"/>
                <w:bdr w:val="none" w:sz="0" w:space="0" w:color="auto" w:frame="1"/>
              </w:rPr>
              <w:t>Verificar que se elimine el recurso de un aula</w:t>
            </w:r>
          </w:p>
        </w:tc>
      </w:tr>
      <w:tr w:rsidR="00BF4F48" w:rsidRPr="001E2730" w14:paraId="106E0347" w14:textId="77777777" w:rsidTr="008A7FF6">
        <w:trPr>
          <w:trHeight w:val="196"/>
        </w:trPr>
        <w:tc>
          <w:tcPr>
            <w:tcW w:w="2967" w:type="dxa"/>
            <w:vMerge/>
          </w:tcPr>
          <w:p w14:paraId="7453AB48" w14:textId="77777777" w:rsidR="00BF4F48" w:rsidRPr="001E2730" w:rsidRDefault="00BF4F48" w:rsidP="008424D6">
            <w:pPr>
              <w:spacing w:line="360" w:lineRule="auto"/>
              <w:textAlignment w:val="baseline"/>
              <w:rPr>
                <w:b/>
                <w:sz w:val="18"/>
                <w:szCs w:val="18"/>
              </w:rPr>
            </w:pPr>
          </w:p>
        </w:tc>
        <w:tc>
          <w:tcPr>
            <w:tcW w:w="430" w:type="dxa"/>
          </w:tcPr>
          <w:p w14:paraId="48DEF1FA" w14:textId="2191844E" w:rsidR="00BF4F48" w:rsidRDefault="00651666"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BF5D15F" w14:textId="24600027" w:rsidR="00BF4F48" w:rsidRPr="001E2730" w:rsidRDefault="00651666"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eliminar el recurso de un aula</w:t>
            </w:r>
          </w:p>
        </w:tc>
      </w:tr>
      <w:tr w:rsidR="00BF4F48" w:rsidRPr="001E2730" w14:paraId="5BAC7AF2" w14:textId="77777777" w:rsidTr="008A7FF6">
        <w:trPr>
          <w:trHeight w:val="196"/>
        </w:trPr>
        <w:tc>
          <w:tcPr>
            <w:tcW w:w="2967" w:type="dxa"/>
            <w:vMerge/>
          </w:tcPr>
          <w:p w14:paraId="5D5F7424" w14:textId="77777777" w:rsidR="00BF4F48" w:rsidRPr="001E2730" w:rsidRDefault="00BF4F48" w:rsidP="008424D6">
            <w:pPr>
              <w:spacing w:line="360" w:lineRule="auto"/>
              <w:textAlignment w:val="baseline"/>
              <w:rPr>
                <w:b/>
                <w:sz w:val="18"/>
                <w:szCs w:val="18"/>
              </w:rPr>
            </w:pPr>
          </w:p>
        </w:tc>
        <w:tc>
          <w:tcPr>
            <w:tcW w:w="430" w:type="dxa"/>
          </w:tcPr>
          <w:p w14:paraId="31F77F51" w14:textId="5B0062AB" w:rsidR="00BF4F48" w:rsidRDefault="00AB6B24" w:rsidP="008424D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7EDC1206" w14:textId="4074BDF7" w:rsidR="00BF4F48" w:rsidRPr="001E2730" w:rsidRDefault="00AB6B24"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por defecto de la función reductora</w:t>
            </w:r>
          </w:p>
        </w:tc>
      </w:tr>
      <w:tr w:rsidR="00BF4F48" w:rsidRPr="001E2730" w14:paraId="7FA1309A" w14:textId="77777777" w:rsidTr="008A7FF6">
        <w:trPr>
          <w:trHeight w:val="196"/>
        </w:trPr>
        <w:tc>
          <w:tcPr>
            <w:tcW w:w="2967" w:type="dxa"/>
            <w:vMerge/>
          </w:tcPr>
          <w:p w14:paraId="3D1F9B04" w14:textId="77777777" w:rsidR="00BF4F48" w:rsidRPr="001E2730" w:rsidRDefault="00BF4F48" w:rsidP="008424D6">
            <w:pPr>
              <w:spacing w:line="360" w:lineRule="auto"/>
              <w:textAlignment w:val="baseline"/>
              <w:rPr>
                <w:b/>
                <w:sz w:val="18"/>
                <w:szCs w:val="18"/>
              </w:rPr>
            </w:pPr>
          </w:p>
        </w:tc>
        <w:tc>
          <w:tcPr>
            <w:tcW w:w="430" w:type="dxa"/>
          </w:tcPr>
          <w:p w14:paraId="008AC525" w14:textId="28791EBA" w:rsidR="00BF4F48" w:rsidRDefault="00AB6B24" w:rsidP="008424D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66B9C400" w14:textId="7A52CEB1" w:rsidR="00BF4F48" w:rsidRPr="001E2730" w:rsidRDefault="00AB6B24"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los recursos de un aula</w:t>
            </w:r>
          </w:p>
        </w:tc>
      </w:tr>
      <w:tr w:rsidR="00AB6B24" w:rsidRPr="001E2730" w14:paraId="4E45E983" w14:textId="77777777" w:rsidTr="008A7FF6">
        <w:trPr>
          <w:trHeight w:val="196"/>
        </w:trPr>
        <w:tc>
          <w:tcPr>
            <w:tcW w:w="2967" w:type="dxa"/>
            <w:vMerge/>
          </w:tcPr>
          <w:p w14:paraId="6FFE8DE8" w14:textId="77777777" w:rsidR="00AB6B24" w:rsidRPr="001E2730" w:rsidRDefault="00AB6B24" w:rsidP="008424D6">
            <w:pPr>
              <w:spacing w:line="360" w:lineRule="auto"/>
              <w:textAlignment w:val="baseline"/>
              <w:rPr>
                <w:b/>
                <w:sz w:val="18"/>
                <w:szCs w:val="18"/>
              </w:rPr>
            </w:pPr>
          </w:p>
        </w:tc>
        <w:tc>
          <w:tcPr>
            <w:tcW w:w="430" w:type="dxa"/>
          </w:tcPr>
          <w:p w14:paraId="1396E9EE" w14:textId="1CCE21C9" w:rsidR="00AB6B24" w:rsidRDefault="00AB6B24" w:rsidP="008424D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1F9911A0" w14:textId="5234D117" w:rsidR="00AB6B24" w:rsidRDefault="00AB6B24"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recurso de un aula</w:t>
            </w:r>
          </w:p>
        </w:tc>
      </w:tr>
      <w:tr w:rsidR="00AB6B24" w:rsidRPr="001E2730" w14:paraId="46C7B8B1" w14:textId="77777777" w:rsidTr="008A7FF6">
        <w:trPr>
          <w:trHeight w:val="196"/>
        </w:trPr>
        <w:tc>
          <w:tcPr>
            <w:tcW w:w="2967" w:type="dxa"/>
            <w:vMerge/>
          </w:tcPr>
          <w:p w14:paraId="68C7B2FC" w14:textId="77777777" w:rsidR="00AB6B24" w:rsidRPr="001E2730" w:rsidRDefault="00AB6B24" w:rsidP="008424D6">
            <w:pPr>
              <w:spacing w:line="360" w:lineRule="auto"/>
              <w:textAlignment w:val="baseline"/>
              <w:rPr>
                <w:b/>
                <w:sz w:val="18"/>
                <w:szCs w:val="18"/>
              </w:rPr>
            </w:pPr>
          </w:p>
        </w:tc>
        <w:tc>
          <w:tcPr>
            <w:tcW w:w="430" w:type="dxa"/>
          </w:tcPr>
          <w:p w14:paraId="502A5925" w14:textId="31100E53" w:rsidR="00AB6B24" w:rsidRDefault="00AB6B24" w:rsidP="008424D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03AAB3FE" w14:textId="782AD3B6" w:rsidR="00AB6B24" w:rsidRDefault="00AB6B24"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registrado un nuevo recurso</w:t>
            </w:r>
          </w:p>
        </w:tc>
      </w:tr>
      <w:tr w:rsidR="00AB6B24" w:rsidRPr="001E2730" w14:paraId="2F8F50EC" w14:textId="77777777" w:rsidTr="008A7FF6">
        <w:trPr>
          <w:trHeight w:val="196"/>
        </w:trPr>
        <w:tc>
          <w:tcPr>
            <w:tcW w:w="2967" w:type="dxa"/>
            <w:vMerge/>
          </w:tcPr>
          <w:p w14:paraId="6983EE31" w14:textId="77777777" w:rsidR="00AB6B24" w:rsidRPr="001E2730" w:rsidRDefault="00AB6B24" w:rsidP="008424D6">
            <w:pPr>
              <w:spacing w:line="360" w:lineRule="auto"/>
              <w:textAlignment w:val="baseline"/>
              <w:rPr>
                <w:b/>
                <w:sz w:val="18"/>
                <w:szCs w:val="18"/>
              </w:rPr>
            </w:pPr>
          </w:p>
        </w:tc>
        <w:tc>
          <w:tcPr>
            <w:tcW w:w="430" w:type="dxa"/>
          </w:tcPr>
          <w:p w14:paraId="0555AA31" w14:textId="622D3462" w:rsidR="00AB6B24" w:rsidRDefault="00AB6B24" w:rsidP="008424D6">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426ECBDA" w14:textId="7C98B361" w:rsidR="00AB6B24" w:rsidRDefault="00AB6B24"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eliminado un recurso de aula</w:t>
            </w:r>
          </w:p>
        </w:tc>
      </w:tr>
      <w:tr w:rsidR="00AB6B24" w:rsidRPr="001E2730" w14:paraId="55B3FDCA" w14:textId="77777777" w:rsidTr="008A7FF6">
        <w:trPr>
          <w:trHeight w:val="196"/>
        </w:trPr>
        <w:tc>
          <w:tcPr>
            <w:tcW w:w="2967" w:type="dxa"/>
            <w:vMerge/>
          </w:tcPr>
          <w:p w14:paraId="222175D5" w14:textId="77777777" w:rsidR="00AB6B24" w:rsidRPr="001E2730" w:rsidRDefault="00AB6B24" w:rsidP="008424D6">
            <w:pPr>
              <w:spacing w:line="360" w:lineRule="auto"/>
              <w:textAlignment w:val="baseline"/>
              <w:rPr>
                <w:b/>
                <w:sz w:val="18"/>
                <w:szCs w:val="18"/>
              </w:rPr>
            </w:pPr>
          </w:p>
        </w:tc>
        <w:tc>
          <w:tcPr>
            <w:tcW w:w="430" w:type="dxa"/>
          </w:tcPr>
          <w:p w14:paraId="78B22625" w14:textId="5D033D3A" w:rsidR="00AB6B24" w:rsidRDefault="00AB6B24" w:rsidP="008424D6">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656E5B5D" w14:textId="7B58EC2C" w:rsidR="00AB6B24" w:rsidRDefault="00AB6B24"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actualizado un recurso de aula</w:t>
            </w:r>
          </w:p>
        </w:tc>
      </w:tr>
      <w:tr w:rsidR="008424D6" w:rsidRPr="001E2730" w14:paraId="1B96EAB2" w14:textId="77777777" w:rsidTr="008A7FF6">
        <w:trPr>
          <w:trHeight w:val="185"/>
        </w:trPr>
        <w:tc>
          <w:tcPr>
            <w:tcW w:w="2967" w:type="dxa"/>
            <w:vMerge w:val="restart"/>
          </w:tcPr>
          <w:p w14:paraId="77148FD7" w14:textId="37FA0EDF" w:rsidR="008424D6" w:rsidRDefault="008424D6" w:rsidP="008424D6">
            <w:pPr>
              <w:spacing w:line="360" w:lineRule="auto"/>
              <w:textAlignment w:val="baseline"/>
              <w:rPr>
                <w:b/>
                <w:sz w:val="18"/>
                <w:szCs w:val="18"/>
              </w:rPr>
            </w:pPr>
            <w:bookmarkStart w:id="252" w:name="_Hlk73549828"/>
            <w:r w:rsidRPr="001E2730">
              <w:rPr>
                <w:b/>
                <w:sz w:val="18"/>
                <w:szCs w:val="18"/>
              </w:rPr>
              <w:t>HU</w:t>
            </w:r>
            <w:r>
              <w:rPr>
                <w:b/>
                <w:sz w:val="18"/>
                <w:szCs w:val="18"/>
              </w:rPr>
              <w:t xml:space="preserve">-63 </w:t>
            </w:r>
            <w:r w:rsidRPr="001E2730">
              <w:rPr>
                <w:bCs/>
                <w:sz w:val="18"/>
                <w:szCs w:val="18"/>
                <w:bdr w:val="none" w:sz="0" w:space="0" w:color="auto" w:frame="1"/>
                <w:lang w:val="es-419"/>
              </w:rPr>
              <w:t>Ingresar datos de un silabo académico</w:t>
            </w:r>
            <w:bookmarkEnd w:id="252"/>
            <w:r>
              <w:rPr>
                <w:bCs/>
                <w:sz w:val="18"/>
                <w:szCs w:val="18"/>
                <w:bdr w:val="none" w:sz="0" w:space="0" w:color="auto" w:frame="1"/>
                <w:lang w:val="es-419"/>
              </w:rPr>
              <w:t xml:space="preserve">. </w:t>
            </w:r>
            <w:r w:rsidRPr="001E2730">
              <w:rPr>
                <w:b/>
                <w:sz w:val="18"/>
                <w:szCs w:val="18"/>
              </w:rPr>
              <w:t>S</w:t>
            </w:r>
            <w:r>
              <w:rPr>
                <w:b/>
                <w:sz w:val="18"/>
                <w:szCs w:val="18"/>
              </w:rPr>
              <w:t>print 9</w:t>
            </w:r>
          </w:p>
          <w:p w14:paraId="3FEADA7A" w14:textId="78C183C5" w:rsidR="00E411E2" w:rsidRPr="001E2730" w:rsidRDefault="00E411E2" w:rsidP="008424D6">
            <w:pPr>
              <w:spacing w:line="360" w:lineRule="auto"/>
              <w:textAlignment w:val="baseline"/>
              <w:rPr>
                <w:bCs/>
                <w:sz w:val="18"/>
                <w:szCs w:val="18"/>
                <w:bdr w:val="none" w:sz="0" w:space="0" w:color="auto" w:frame="1"/>
                <w:lang w:val="es-419"/>
              </w:rPr>
            </w:pPr>
            <w:bookmarkStart w:id="253" w:name="_Hlk73612045"/>
            <w:r w:rsidRPr="001E2730">
              <w:rPr>
                <w:b/>
                <w:sz w:val="18"/>
                <w:szCs w:val="18"/>
              </w:rPr>
              <w:t>HU</w:t>
            </w:r>
            <w:r>
              <w:rPr>
                <w:b/>
                <w:sz w:val="18"/>
                <w:szCs w:val="18"/>
              </w:rPr>
              <w:t xml:space="preserve">-64 </w:t>
            </w:r>
            <w:r w:rsidRPr="001E2730">
              <w:rPr>
                <w:bCs/>
                <w:sz w:val="18"/>
                <w:szCs w:val="18"/>
                <w:bdr w:val="none" w:sz="0" w:space="0" w:color="auto" w:frame="1"/>
                <w:lang w:val="es-419"/>
              </w:rPr>
              <w:t>Modificar datos de un silabo académico</w:t>
            </w:r>
            <w:bookmarkEnd w:id="253"/>
            <w:r>
              <w:rPr>
                <w:bCs/>
                <w:sz w:val="18"/>
                <w:szCs w:val="18"/>
                <w:bdr w:val="none" w:sz="0" w:space="0" w:color="auto" w:frame="1"/>
                <w:lang w:val="es-419"/>
              </w:rPr>
              <w:t xml:space="preserve">. </w:t>
            </w:r>
            <w:r w:rsidRPr="001E2730">
              <w:rPr>
                <w:b/>
                <w:sz w:val="18"/>
                <w:szCs w:val="18"/>
              </w:rPr>
              <w:t>S</w:t>
            </w:r>
            <w:r>
              <w:rPr>
                <w:b/>
                <w:sz w:val="18"/>
                <w:szCs w:val="18"/>
              </w:rPr>
              <w:t>print 9</w:t>
            </w:r>
          </w:p>
        </w:tc>
        <w:tc>
          <w:tcPr>
            <w:tcW w:w="430" w:type="dxa"/>
          </w:tcPr>
          <w:p w14:paraId="2FCC5BF4" w14:textId="3C504FCE" w:rsidR="008424D6"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4DF06D1E" w14:textId="51F0C448" w:rsidR="008424D6" w:rsidRPr="001E2730" w:rsidRDefault="00D607D9"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los recursos de un silabo por asignatura</w:t>
            </w:r>
          </w:p>
        </w:tc>
      </w:tr>
      <w:tr w:rsidR="00D607D9" w:rsidRPr="001E2730" w14:paraId="5B04144C" w14:textId="77777777" w:rsidTr="008A7FF6">
        <w:trPr>
          <w:trHeight w:val="185"/>
        </w:trPr>
        <w:tc>
          <w:tcPr>
            <w:tcW w:w="2967" w:type="dxa"/>
            <w:vMerge/>
          </w:tcPr>
          <w:p w14:paraId="091CAC5C" w14:textId="77777777" w:rsidR="00D607D9" w:rsidRPr="001E2730" w:rsidRDefault="00D607D9" w:rsidP="008424D6">
            <w:pPr>
              <w:spacing w:line="360" w:lineRule="auto"/>
              <w:textAlignment w:val="baseline"/>
              <w:rPr>
                <w:b/>
                <w:sz w:val="18"/>
                <w:szCs w:val="18"/>
              </w:rPr>
            </w:pPr>
          </w:p>
        </w:tc>
        <w:tc>
          <w:tcPr>
            <w:tcW w:w="430" w:type="dxa"/>
          </w:tcPr>
          <w:p w14:paraId="2C0CED5C" w14:textId="360B4C3C"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6FAB526" w14:textId="425B383E" w:rsidR="00D607D9" w:rsidRPr="001E2730" w:rsidRDefault="00D607D9"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ingresado el número de créditos de un silabo</w:t>
            </w:r>
          </w:p>
        </w:tc>
      </w:tr>
      <w:tr w:rsidR="00D607D9" w:rsidRPr="001E2730" w14:paraId="6DD6D9C6" w14:textId="77777777" w:rsidTr="008A7FF6">
        <w:trPr>
          <w:trHeight w:val="185"/>
        </w:trPr>
        <w:tc>
          <w:tcPr>
            <w:tcW w:w="2967" w:type="dxa"/>
            <w:vMerge/>
          </w:tcPr>
          <w:p w14:paraId="631F3A55" w14:textId="77777777" w:rsidR="00D607D9" w:rsidRPr="001E2730" w:rsidRDefault="00D607D9" w:rsidP="008424D6">
            <w:pPr>
              <w:spacing w:line="360" w:lineRule="auto"/>
              <w:textAlignment w:val="baseline"/>
              <w:rPr>
                <w:b/>
                <w:sz w:val="18"/>
                <w:szCs w:val="18"/>
              </w:rPr>
            </w:pPr>
          </w:p>
        </w:tc>
        <w:tc>
          <w:tcPr>
            <w:tcW w:w="430" w:type="dxa"/>
          </w:tcPr>
          <w:p w14:paraId="400DBFB9" w14:textId="089497FE"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6A80E4CF" w14:textId="54B01072" w:rsidR="00D607D9" w:rsidRPr="001E2730" w:rsidRDefault="00D607D9" w:rsidP="00D607D9">
            <w:pPr>
              <w:spacing w:line="360" w:lineRule="auto"/>
              <w:textAlignment w:val="baseline"/>
              <w:rPr>
                <w:bCs/>
                <w:sz w:val="18"/>
                <w:szCs w:val="18"/>
                <w:bdr w:val="none" w:sz="0" w:space="0" w:color="auto" w:frame="1"/>
              </w:rPr>
            </w:pPr>
            <w:r>
              <w:rPr>
                <w:bCs/>
                <w:sz w:val="18"/>
                <w:szCs w:val="18"/>
                <w:bdr w:val="none" w:sz="0" w:space="0" w:color="auto" w:frame="1"/>
              </w:rPr>
              <w:t>Verificar que se ha ingresado la descripción de un silabo</w:t>
            </w:r>
          </w:p>
        </w:tc>
      </w:tr>
      <w:tr w:rsidR="00D607D9" w:rsidRPr="001E2730" w14:paraId="1E8009AB" w14:textId="77777777" w:rsidTr="008A7FF6">
        <w:trPr>
          <w:trHeight w:val="185"/>
        </w:trPr>
        <w:tc>
          <w:tcPr>
            <w:tcW w:w="2967" w:type="dxa"/>
            <w:vMerge/>
          </w:tcPr>
          <w:p w14:paraId="76F5821A" w14:textId="77777777" w:rsidR="00D607D9" w:rsidRPr="001E2730" w:rsidRDefault="00D607D9" w:rsidP="008424D6">
            <w:pPr>
              <w:spacing w:line="360" w:lineRule="auto"/>
              <w:textAlignment w:val="baseline"/>
              <w:rPr>
                <w:b/>
                <w:sz w:val="18"/>
                <w:szCs w:val="18"/>
              </w:rPr>
            </w:pPr>
          </w:p>
        </w:tc>
        <w:tc>
          <w:tcPr>
            <w:tcW w:w="430" w:type="dxa"/>
          </w:tcPr>
          <w:p w14:paraId="438D0E1D" w14:textId="61EC5900"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15635351" w14:textId="175085F4" w:rsidR="00D607D9" w:rsidRPr="001E2730" w:rsidRDefault="00D607D9" w:rsidP="00D607D9">
            <w:pPr>
              <w:spacing w:line="360" w:lineRule="auto"/>
              <w:textAlignment w:val="baseline"/>
              <w:rPr>
                <w:bCs/>
                <w:sz w:val="18"/>
                <w:szCs w:val="18"/>
                <w:bdr w:val="none" w:sz="0" w:space="0" w:color="auto" w:frame="1"/>
              </w:rPr>
            </w:pPr>
            <w:r>
              <w:rPr>
                <w:bCs/>
                <w:sz w:val="18"/>
                <w:szCs w:val="18"/>
                <w:bdr w:val="none" w:sz="0" w:space="0" w:color="auto" w:frame="1"/>
              </w:rPr>
              <w:t>Verificar que se ha ingresado los requisitos de un silabo</w:t>
            </w:r>
          </w:p>
        </w:tc>
      </w:tr>
      <w:tr w:rsidR="00D607D9" w:rsidRPr="001E2730" w14:paraId="79DC858E" w14:textId="77777777" w:rsidTr="008A7FF6">
        <w:trPr>
          <w:trHeight w:val="185"/>
        </w:trPr>
        <w:tc>
          <w:tcPr>
            <w:tcW w:w="2967" w:type="dxa"/>
            <w:vMerge/>
          </w:tcPr>
          <w:p w14:paraId="5256F752" w14:textId="77777777" w:rsidR="00D607D9" w:rsidRPr="001E2730" w:rsidRDefault="00D607D9" w:rsidP="008424D6">
            <w:pPr>
              <w:spacing w:line="360" w:lineRule="auto"/>
              <w:textAlignment w:val="baseline"/>
              <w:rPr>
                <w:b/>
                <w:sz w:val="18"/>
                <w:szCs w:val="18"/>
              </w:rPr>
            </w:pPr>
          </w:p>
        </w:tc>
        <w:tc>
          <w:tcPr>
            <w:tcW w:w="430" w:type="dxa"/>
          </w:tcPr>
          <w:p w14:paraId="6D5ADF3A" w14:textId="1905C6D3"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52329720" w14:textId="0C4BF300" w:rsidR="00D607D9" w:rsidRPr="001E2730" w:rsidRDefault="00D607D9" w:rsidP="00D607D9">
            <w:pPr>
              <w:spacing w:line="360" w:lineRule="auto"/>
              <w:textAlignment w:val="baseline"/>
              <w:rPr>
                <w:bCs/>
                <w:sz w:val="18"/>
                <w:szCs w:val="18"/>
                <w:bdr w:val="none" w:sz="0" w:space="0" w:color="auto" w:frame="1"/>
              </w:rPr>
            </w:pPr>
            <w:r>
              <w:rPr>
                <w:bCs/>
                <w:sz w:val="18"/>
                <w:szCs w:val="18"/>
                <w:bdr w:val="none" w:sz="0" w:space="0" w:color="auto" w:frame="1"/>
              </w:rPr>
              <w:t>Verificar que se ha ingresado las referencias a libros de un silabo</w:t>
            </w:r>
          </w:p>
        </w:tc>
      </w:tr>
      <w:tr w:rsidR="00D607D9" w:rsidRPr="001E2730" w14:paraId="7637107C" w14:textId="77777777" w:rsidTr="008A7FF6">
        <w:trPr>
          <w:trHeight w:val="185"/>
        </w:trPr>
        <w:tc>
          <w:tcPr>
            <w:tcW w:w="2967" w:type="dxa"/>
            <w:vMerge/>
          </w:tcPr>
          <w:p w14:paraId="084C823F" w14:textId="77777777" w:rsidR="00D607D9" w:rsidRPr="001E2730" w:rsidRDefault="00D607D9" w:rsidP="008424D6">
            <w:pPr>
              <w:spacing w:line="360" w:lineRule="auto"/>
              <w:textAlignment w:val="baseline"/>
              <w:rPr>
                <w:b/>
                <w:sz w:val="18"/>
                <w:szCs w:val="18"/>
              </w:rPr>
            </w:pPr>
          </w:p>
        </w:tc>
        <w:tc>
          <w:tcPr>
            <w:tcW w:w="430" w:type="dxa"/>
          </w:tcPr>
          <w:p w14:paraId="7A2D6C72" w14:textId="19245734"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3BA64F25" w14:textId="39B6C528" w:rsidR="00D607D9" w:rsidRPr="001E2730" w:rsidRDefault="00D607D9"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ingresado las referencias de sitios web de un silabo</w:t>
            </w:r>
          </w:p>
        </w:tc>
      </w:tr>
      <w:tr w:rsidR="00D607D9" w:rsidRPr="001E2730" w14:paraId="3D870D13" w14:textId="77777777" w:rsidTr="008A7FF6">
        <w:trPr>
          <w:trHeight w:val="185"/>
        </w:trPr>
        <w:tc>
          <w:tcPr>
            <w:tcW w:w="2967" w:type="dxa"/>
            <w:vMerge/>
          </w:tcPr>
          <w:p w14:paraId="6BB66485" w14:textId="77777777" w:rsidR="00D607D9" w:rsidRPr="001E2730" w:rsidRDefault="00D607D9" w:rsidP="008424D6">
            <w:pPr>
              <w:spacing w:line="360" w:lineRule="auto"/>
              <w:textAlignment w:val="baseline"/>
              <w:rPr>
                <w:b/>
                <w:sz w:val="18"/>
                <w:szCs w:val="18"/>
              </w:rPr>
            </w:pPr>
          </w:p>
        </w:tc>
        <w:tc>
          <w:tcPr>
            <w:tcW w:w="430" w:type="dxa"/>
          </w:tcPr>
          <w:p w14:paraId="4F3B27C5" w14:textId="6AD27555"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2B71884F" w14:textId="624DA275" w:rsidR="00D607D9" w:rsidRPr="001E2730" w:rsidRDefault="00D607D9" w:rsidP="00D607D9">
            <w:pPr>
              <w:spacing w:line="360" w:lineRule="auto"/>
              <w:textAlignment w:val="baseline"/>
              <w:rPr>
                <w:bCs/>
                <w:sz w:val="18"/>
                <w:szCs w:val="18"/>
                <w:bdr w:val="none" w:sz="0" w:space="0" w:color="auto" w:frame="1"/>
              </w:rPr>
            </w:pPr>
            <w:r>
              <w:rPr>
                <w:bCs/>
                <w:sz w:val="18"/>
                <w:szCs w:val="18"/>
                <w:bdr w:val="none" w:sz="0" w:space="0" w:color="auto" w:frame="1"/>
              </w:rPr>
              <w:t>Verificar que se ha ingresado los objetivos de un silabo</w:t>
            </w:r>
          </w:p>
        </w:tc>
      </w:tr>
      <w:tr w:rsidR="00D607D9" w:rsidRPr="001E2730" w14:paraId="04475F21" w14:textId="77777777" w:rsidTr="008A7FF6">
        <w:trPr>
          <w:trHeight w:val="185"/>
        </w:trPr>
        <w:tc>
          <w:tcPr>
            <w:tcW w:w="2967" w:type="dxa"/>
            <w:vMerge/>
          </w:tcPr>
          <w:p w14:paraId="2FF36991" w14:textId="77777777" w:rsidR="00D607D9" w:rsidRPr="001E2730" w:rsidRDefault="00D607D9" w:rsidP="008424D6">
            <w:pPr>
              <w:spacing w:line="360" w:lineRule="auto"/>
              <w:textAlignment w:val="baseline"/>
              <w:rPr>
                <w:b/>
                <w:sz w:val="18"/>
                <w:szCs w:val="18"/>
              </w:rPr>
            </w:pPr>
          </w:p>
        </w:tc>
        <w:tc>
          <w:tcPr>
            <w:tcW w:w="430" w:type="dxa"/>
          </w:tcPr>
          <w:p w14:paraId="28259FBE" w14:textId="40E1498F"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466DFB1D" w14:textId="155866D1" w:rsidR="00D607D9" w:rsidRPr="001E2730" w:rsidRDefault="00D607D9"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ingresado el contenido de un silabo</w:t>
            </w:r>
          </w:p>
        </w:tc>
      </w:tr>
      <w:tr w:rsidR="00D607D9" w:rsidRPr="001E2730" w14:paraId="2A7B9565" w14:textId="77777777" w:rsidTr="008A7FF6">
        <w:trPr>
          <w:trHeight w:val="185"/>
        </w:trPr>
        <w:tc>
          <w:tcPr>
            <w:tcW w:w="2967" w:type="dxa"/>
            <w:vMerge/>
          </w:tcPr>
          <w:p w14:paraId="4FBF4663" w14:textId="77777777" w:rsidR="00D607D9" w:rsidRPr="001E2730" w:rsidRDefault="00D607D9" w:rsidP="008424D6">
            <w:pPr>
              <w:spacing w:line="360" w:lineRule="auto"/>
              <w:textAlignment w:val="baseline"/>
              <w:rPr>
                <w:b/>
                <w:sz w:val="18"/>
                <w:szCs w:val="18"/>
              </w:rPr>
            </w:pPr>
          </w:p>
        </w:tc>
        <w:tc>
          <w:tcPr>
            <w:tcW w:w="430" w:type="dxa"/>
          </w:tcPr>
          <w:p w14:paraId="77FC20CC" w14:textId="60EA0C68"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1E833456" w14:textId="1DDF34CA" w:rsidR="00D607D9" w:rsidRPr="001E2730" w:rsidRDefault="00D607D9"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ingresado el número de créditos de un silabo</w:t>
            </w:r>
          </w:p>
        </w:tc>
      </w:tr>
      <w:tr w:rsidR="00D607D9" w:rsidRPr="001E2730" w14:paraId="498BF827" w14:textId="77777777" w:rsidTr="008A7FF6">
        <w:trPr>
          <w:trHeight w:val="185"/>
        </w:trPr>
        <w:tc>
          <w:tcPr>
            <w:tcW w:w="2967" w:type="dxa"/>
            <w:vMerge/>
          </w:tcPr>
          <w:p w14:paraId="2C482FAF" w14:textId="77777777" w:rsidR="00D607D9" w:rsidRPr="001E2730" w:rsidRDefault="00D607D9" w:rsidP="008424D6">
            <w:pPr>
              <w:spacing w:line="360" w:lineRule="auto"/>
              <w:textAlignment w:val="baseline"/>
              <w:rPr>
                <w:b/>
                <w:sz w:val="18"/>
                <w:szCs w:val="18"/>
              </w:rPr>
            </w:pPr>
          </w:p>
        </w:tc>
        <w:tc>
          <w:tcPr>
            <w:tcW w:w="430" w:type="dxa"/>
          </w:tcPr>
          <w:p w14:paraId="685A15ED" w14:textId="49A365FB"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63081EA1" w14:textId="5162D19F" w:rsidR="00D607D9" w:rsidRPr="001E2730" w:rsidRDefault="00D607D9" w:rsidP="008424D6">
            <w:pPr>
              <w:spacing w:line="360" w:lineRule="auto"/>
              <w:textAlignment w:val="baseline"/>
              <w:rPr>
                <w:bCs/>
                <w:sz w:val="18"/>
                <w:szCs w:val="18"/>
                <w:bdr w:val="none" w:sz="0" w:space="0" w:color="auto" w:frame="1"/>
              </w:rPr>
            </w:pPr>
            <w:r>
              <w:rPr>
                <w:bCs/>
                <w:sz w:val="18"/>
                <w:szCs w:val="18"/>
                <w:bdr w:val="none" w:sz="0" w:space="0" w:color="auto" w:frame="1"/>
              </w:rPr>
              <w:t xml:space="preserve">Verificar la cantidad de acciones que se ejecutan al ingresar el contenido de un silabo </w:t>
            </w:r>
          </w:p>
        </w:tc>
      </w:tr>
      <w:tr w:rsidR="00D607D9" w:rsidRPr="001E2730" w14:paraId="26D007FA" w14:textId="77777777" w:rsidTr="008A7FF6">
        <w:trPr>
          <w:trHeight w:val="185"/>
        </w:trPr>
        <w:tc>
          <w:tcPr>
            <w:tcW w:w="2967" w:type="dxa"/>
            <w:vMerge/>
          </w:tcPr>
          <w:p w14:paraId="79C52DDA" w14:textId="77777777" w:rsidR="00D607D9" w:rsidRPr="001E2730" w:rsidRDefault="00D607D9" w:rsidP="008424D6">
            <w:pPr>
              <w:spacing w:line="360" w:lineRule="auto"/>
              <w:textAlignment w:val="baseline"/>
              <w:rPr>
                <w:b/>
                <w:sz w:val="18"/>
                <w:szCs w:val="18"/>
              </w:rPr>
            </w:pPr>
          </w:p>
        </w:tc>
        <w:tc>
          <w:tcPr>
            <w:tcW w:w="430" w:type="dxa"/>
          </w:tcPr>
          <w:p w14:paraId="1C7D0513" w14:textId="00A8E666"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03386D91" w14:textId="1759F1B4" w:rsidR="00D607D9" w:rsidRPr="001E2730" w:rsidRDefault="00D10B10" w:rsidP="00D10B10">
            <w:pPr>
              <w:spacing w:line="360" w:lineRule="auto"/>
              <w:textAlignment w:val="baseline"/>
              <w:rPr>
                <w:bCs/>
                <w:sz w:val="18"/>
                <w:szCs w:val="18"/>
                <w:bdr w:val="none" w:sz="0" w:space="0" w:color="auto" w:frame="1"/>
              </w:rPr>
            </w:pPr>
            <w:r>
              <w:rPr>
                <w:bCs/>
                <w:sz w:val="18"/>
                <w:szCs w:val="18"/>
                <w:bdr w:val="none" w:sz="0" w:space="0" w:color="auto" w:frame="1"/>
              </w:rPr>
              <w:t>Verificar que se ha ingresado el horario de clases prácticas de un silabo</w:t>
            </w:r>
          </w:p>
        </w:tc>
      </w:tr>
      <w:tr w:rsidR="00D607D9" w:rsidRPr="001E2730" w14:paraId="7C152189" w14:textId="77777777" w:rsidTr="008A7FF6">
        <w:trPr>
          <w:trHeight w:val="185"/>
        </w:trPr>
        <w:tc>
          <w:tcPr>
            <w:tcW w:w="2967" w:type="dxa"/>
            <w:vMerge/>
          </w:tcPr>
          <w:p w14:paraId="0D7AB1C2" w14:textId="77777777" w:rsidR="00D607D9" w:rsidRPr="001E2730" w:rsidRDefault="00D607D9" w:rsidP="008424D6">
            <w:pPr>
              <w:spacing w:line="360" w:lineRule="auto"/>
              <w:textAlignment w:val="baseline"/>
              <w:rPr>
                <w:b/>
                <w:sz w:val="18"/>
                <w:szCs w:val="18"/>
              </w:rPr>
            </w:pPr>
          </w:p>
        </w:tc>
        <w:tc>
          <w:tcPr>
            <w:tcW w:w="430" w:type="dxa"/>
          </w:tcPr>
          <w:p w14:paraId="37021FEA" w14:textId="65A7BF94"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678F35F0" w14:textId="5D8172E3" w:rsidR="00D607D9" w:rsidRPr="001E2730" w:rsidRDefault="00D10B10" w:rsidP="00D10B10">
            <w:pPr>
              <w:spacing w:line="360" w:lineRule="auto"/>
              <w:textAlignment w:val="baseline"/>
              <w:rPr>
                <w:bCs/>
                <w:sz w:val="18"/>
                <w:szCs w:val="18"/>
                <w:bdr w:val="none" w:sz="0" w:space="0" w:color="auto" w:frame="1"/>
              </w:rPr>
            </w:pPr>
            <w:r>
              <w:rPr>
                <w:bCs/>
                <w:sz w:val="18"/>
                <w:szCs w:val="18"/>
                <w:bdr w:val="none" w:sz="0" w:space="0" w:color="auto" w:frame="1"/>
              </w:rPr>
              <w:t>Verificar que se ha ingresado la contribución de la asignatura</w:t>
            </w:r>
          </w:p>
        </w:tc>
      </w:tr>
      <w:tr w:rsidR="00D607D9" w:rsidRPr="001E2730" w14:paraId="2766DFB1" w14:textId="77777777" w:rsidTr="008A7FF6">
        <w:trPr>
          <w:trHeight w:val="185"/>
        </w:trPr>
        <w:tc>
          <w:tcPr>
            <w:tcW w:w="2967" w:type="dxa"/>
            <w:vMerge/>
          </w:tcPr>
          <w:p w14:paraId="59613A39" w14:textId="77777777" w:rsidR="00D607D9" w:rsidRPr="001E2730" w:rsidRDefault="00D607D9" w:rsidP="008424D6">
            <w:pPr>
              <w:spacing w:line="360" w:lineRule="auto"/>
              <w:textAlignment w:val="baseline"/>
              <w:rPr>
                <w:b/>
                <w:sz w:val="18"/>
                <w:szCs w:val="18"/>
              </w:rPr>
            </w:pPr>
          </w:p>
        </w:tc>
        <w:tc>
          <w:tcPr>
            <w:tcW w:w="430" w:type="dxa"/>
          </w:tcPr>
          <w:p w14:paraId="02037B6C" w14:textId="055AEAB9" w:rsidR="00D607D9" w:rsidRPr="001E2730" w:rsidRDefault="00D607D9" w:rsidP="008424D6">
            <w:pPr>
              <w:spacing w:line="360" w:lineRule="auto"/>
              <w:jc w:val="center"/>
              <w:textAlignment w:val="baseline"/>
              <w:rPr>
                <w:bCs/>
                <w:sz w:val="18"/>
                <w:szCs w:val="18"/>
                <w:bdr w:val="none" w:sz="0" w:space="0" w:color="auto" w:frame="1"/>
              </w:rPr>
            </w:pPr>
            <w:r>
              <w:rPr>
                <w:bCs/>
                <w:sz w:val="18"/>
                <w:szCs w:val="18"/>
                <w:bdr w:val="none" w:sz="0" w:space="0" w:color="auto" w:frame="1"/>
              </w:rPr>
              <w:t>13</w:t>
            </w:r>
          </w:p>
        </w:tc>
        <w:tc>
          <w:tcPr>
            <w:tcW w:w="4824" w:type="dxa"/>
          </w:tcPr>
          <w:p w14:paraId="5AA28220" w14:textId="51897CD2" w:rsidR="00D607D9" w:rsidRPr="001E2730" w:rsidRDefault="00D10B10"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ingresado el número de créditos de un silabo</w:t>
            </w:r>
          </w:p>
        </w:tc>
      </w:tr>
      <w:tr w:rsidR="00D607D9" w:rsidRPr="001E2730" w14:paraId="26E3083C" w14:textId="77777777" w:rsidTr="008A7FF6">
        <w:trPr>
          <w:trHeight w:val="185"/>
        </w:trPr>
        <w:tc>
          <w:tcPr>
            <w:tcW w:w="2967" w:type="dxa"/>
            <w:vMerge/>
          </w:tcPr>
          <w:p w14:paraId="49E645E3" w14:textId="77777777" w:rsidR="00D607D9" w:rsidRPr="001E2730" w:rsidRDefault="00D607D9" w:rsidP="008424D6">
            <w:pPr>
              <w:spacing w:line="360" w:lineRule="auto"/>
              <w:textAlignment w:val="baseline"/>
              <w:rPr>
                <w:b/>
                <w:sz w:val="18"/>
                <w:szCs w:val="18"/>
              </w:rPr>
            </w:pPr>
          </w:p>
        </w:tc>
        <w:tc>
          <w:tcPr>
            <w:tcW w:w="430" w:type="dxa"/>
          </w:tcPr>
          <w:p w14:paraId="2213FD9E" w14:textId="31286FB4" w:rsidR="00D607D9" w:rsidRPr="001E2730" w:rsidRDefault="00D10B10" w:rsidP="008424D6">
            <w:pPr>
              <w:spacing w:line="360" w:lineRule="auto"/>
              <w:jc w:val="center"/>
              <w:textAlignment w:val="baseline"/>
              <w:rPr>
                <w:bCs/>
                <w:sz w:val="18"/>
                <w:szCs w:val="18"/>
                <w:bdr w:val="none" w:sz="0" w:space="0" w:color="auto" w:frame="1"/>
              </w:rPr>
            </w:pPr>
            <w:r>
              <w:rPr>
                <w:bCs/>
                <w:sz w:val="18"/>
                <w:szCs w:val="18"/>
                <w:bdr w:val="none" w:sz="0" w:space="0" w:color="auto" w:frame="1"/>
              </w:rPr>
              <w:t>14</w:t>
            </w:r>
          </w:p>
        </w:tc>
        <w:tc>
          <w:tcPr>
            <w:tcW w:w="4824" w:type="dxa"/>
          </w:tcPr>
          <w:p w14:paraId="73F55C4E" w14:textId="58080AB3" w:rsidR="00D607D9" w:rsidRPr="001E2730" w:rsidRDefault="00D10B10"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ingresado los resultados a obtener de la asignatura</w:t>
            </w:r>
          </w:p>
        </w:tc>
      </w:tr>
      <w:tr w:rsidR="00D607D9" w:rsidRPr="001E2730" w14:paraId="522384F7" w14:textId="77777777" w:rsidTr="008A7FF6">
        <w:trPr>
          <w:trHeight w:val="185"/>
        </w:trPr>
        <w:tc>
          <w:tcPr>
            <w:tcW w:w="2967" w:type="dxa"/>
            <w:vMerge/>
          </w:tcPr>
          <w:p w14:paraId="494041B2" w14:textId="77777777" w:rsidR="00D607D9" w:rsidRPr="001E2730" w:rsidRDefault="00D607D9" w:rsidP="008424D6">
            <w:pPr>
              <w:spacing w:line="360" w:lineRule="auto"/>
              <w:textAlignment w:val="baseline"/>
              <w:rPr>
                <w:b/>
                <w:sz w:val="18"/>
                <w:szCs w:val="18"/>
              </w:rPr>
            </w:pPr>
          </w:p>
        </w:tc>
        <w:tc>
          <w:tcPr>
            <w:tcW w:w="430" w:type="dxa"/>
          </w:tcPr>
          <w:p w14:paraId="4125169E" w14:textId="6C554E1B" w:rsidR="00D607D9" w:rsidRPr="001E2730" w:rsidRDefault="00D10B10" w:rsidP="008424D6">
            <w:pPr>
              <w:spacing w:line="360" w:lineRule="auto"/>
              <w:jc w:val="center"/>
              <w:textAlignment w:val="baseline"/>
              <w:rPr>
                <w:bCs/>
                <w:sz w:val="18"/>
                <w:szCs w:val="18"/>
                <w:bdr w:val="none" w:sz="0" w:space="0" w:color="auto" w:frame="1"/>
              </w:rPr>
            </w:pPr>
            <w:r>
              <w:rPr>
                <w:bCs/>
                <w:sz w:val="18"/>
                <w:szCs w:val="18"/>
                <w:bdr w:val="none" w:sz="0" w:space="0" w:color="auto" w:frame="1"/>
              </w:rPr>
              <w:t>15</w:t>
            </w:r>
          </w:p>
        </w:tc>
        <w:tc>
          <w:tcPr>
            <w:tcW w:w="4824" w:type="dxa"/>
          </w:tcPr>
          <w:p w14:paraId="46E173C7" w14:textId="1B245928" w:rsidR="00D607D9" w:rsidRPr="001E2730" w:rsidRDefault="00D10B10" w:rsidP="00D10B10">
            <w:pPr>
              <w:spacing w:line="360" w:lineRule="auto"/>
              <w:textAlignment w:val="baseline"/>
              <w:rPr>
                <w:bCs/>
                <w:sz w:val="18"/>
                <w:szCs w:val="18"/>
                <w:bdr w:val="none" w:sz="0" w:space="0" w:color="auto" w:frame="1"/>
              </w:rPr>
            </w:pPr>
            <w:r>
              <w:rPr>
                <w:bCs/>
                <w:sz w:val="18"/>
                <w:szCs w:val="18"/>
                <w:bdr w:val="none" w:sz="0" w:space="0" w:color="auto" w:frame="1"/>
              </w:rPr>
              <w:t>Verificar que se ha ingresado el tipo de evaluación de un silabo</w:t>
            </w:r>
          </w:p>
        </w:tc>
      </w:tr>
      <w:tr w:rsidR="00D10B10" w:rsidRPr="001E2730" w14:paraId="422D2FA4" w14:textId="77777777" w:rsidTr="008A7FF6">
        <w:trPr>
          <w:trHeight w:val="185"/>
        </w:trPr>
        <w:tc>
          <w:tcPr>
            <w:tcW w:w="2967" w:type="dxa"/>
            <w:vMerge/>
          </w:tcPr>
          <w:p w14:paraId="5CD81E5E" w14:textId="77777777" w:rsidR="00D10B10" w:rsidRPr="001E2730" w:rsidRDefault="00D10B10" w:rsidP="008424D6">
            <w:pPr>
              <w:spacing w:line="360" w:lineRule="auto"/>
              <w:textAlignment w:val="baseline"/>
              <w:rPr>
                <w:b/>
                <w:sz w:val="18"/>
                <w:szCs w:val="18"/>
              </w:rPr>
            </w:pPr>
          </w:p>
        </w:tc>
        <w:tc>
          <w:tcPr>
            <w:tcW w:w="430" w:type="dxa"/>
          </w:tcPr>
          <w:p w14:paraId="6A11D1CA" w14:textId="776CED5B" w:rsidR="00D10B10" w:rsidRDefault="00D10B10" w:rsidP="008424D6">
            <w:pPr>
              <w:spacing w:line="360" w:lineRule="auto"/>
              <w:jc w:val="center"/>
              <w:textAlignment w:val="baseline"/>
              <w:rPr>
                <w:bCs/>
                <w:sz w:val="18"/>
                <w:szCs w:val="18"/>
                <w:bdr w:val="none" w:sz="0" w:space="0" w:color="auto" w:frame="1"/>
              </w:rPr>
            </w:pPr>
            <w:r>
              <w:rPr>
                <w:bCs/>
                <w:sz w:val="18"/>
                <w:szCs w:val="18"/>
                <w:bdr w:val="none" w:sz="0" w:space="0" w:color="auto" w:frame="1"/>
              </w:rPr>
              <w:t>16</w:t>
            </w:r>
          </w:p>
        </w:tc>
        <w:tc>
          <w:tcPr>
            <w:tcW w:w="4824" w:type="dxa"/>
          </w:tcPr>
          <w:p w14:paraId="48AA23D3" w14:textId="36694BCA" w:rsidR="00D10B10" w:rsidRPr="001E2730" w:rsidRDefault="00D10B10" w:rsidP="00D10B10">
            <w:pPr>
              <w:spacing w:line="360" w:lineRule="auto"/>
              <w:textAlignment w:val="baseline"/>
              <w:rPr>
                <w:bCs/>
                <w:sz w:val="18"/>
                <w:szCs w:val="18"/>
                <w:bdr w:val="none" w:sz="0" w:space="0" w:color="auto" w:frame="1"/>
              </w:rPr>
            </w:pPr>
            <w:r>
              <w:rPr>
                <w:bCs/>
                <w:sz w:val="18"/>
                <w:szCs w:val="18"/>
                <w:bdr w:val="none" w:sz="0" w:space="0" w:color="auto" w:frame="1"/>
              </w:rPr>
              <w:t>Verificar que se ha ingresado el responsable de ingreso de un silabo</w:t>
            </w:r>
          </w:p>
        </w:tc>
      </w:tr>
      <w:tr w:rsidR="00D10B10" w:rsidRPr="001E2730" w14:paraId="79A77026" w14:textId="77777777" w:rsidTr="008A7FF6">
        <w:trPr>
          <w:trHeight w:val="185"/>
        </w:trPr>
        <w:tc>
          <w:tcPr>
            <w:tcW w:w="2967" w:type="dxa"/>
            <w:vMerge/>
          </w:tcPr>
          <w:p w14:paraId="58651345" w14:textId="77777777" w:rsidR="00D10B10" w:rsidRPr="001E2730" w:rsidRDefault="00D10B10" w:rsidP="008424D6">
            <w:pPr>
              <w:spacing w:line="360" w:lineRule="auto"/>
              <w:textAlignment w:val="baseline"/>
              <w:rPr>
                <w:b/>
                <w:sz w:val="18"/>
                <w:szCs w:val="18"/>
              </w:rPr>
            </w:pPr>
          </w:p>
        </w:tc>
        <w:tc>
          <w:tcPr>
            <w:tcW w:w="430" w:type="dxa"/>
          </w:tcPr>
          <w:p w14:paraId="38A113B6" w14:textId="1D550608" w:rsidR="00D10B10" w:rsidRDefault="00D10B10" w:rsidP="008424D6">
            <w:pPr>
              <w:spacing w:line="360" w:lineRule="auto"/>
              <w:jc w:val="center"/>
              <w:textAlignment w:val="baseline"/>
              <w:rPr>
                <w:bCs/>
                <w:sz w:val="18"/>
                <w:szCs w:val="18"/>
                <w:bdr w:val="none" w:sz="0" w:space="0" w:color="auto" w:frame="1"/>
              </w:rPr>
            </w:pPr>
            <w:r>
              <w:rPr>
                <w:bCs/>
                <w:sz w:val="18"/>
                <w:szCs w:val="18"/>
                <w:bdr w:val="none" w:sz="0" w:space="0" w:color="auto" w:frame="1"/>
              </w:rPr>
              <w:t>17</w:t>
            </w:r>
          </w:p>
        </w:tc>
        <w:tc>
          <w:tcPr>
            <w:tcW w:w="4824" w:type="dxa"/>
          </w:tcPr>
          <w:p w14:paraId="167DF833" w14:textId="2FA79940" w:rsidR="00D10B10" w:rsidRPr="001E2730" w:rsidRDefault="00D10B10"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ingresado la autorización de un silabo</w:t>
            </w:r>
          </w:p>
        </w:tc>
      </w:tr>
      <w:tr w:rsidR="0045273B" w:rsidRPr="001E2730" w14:paraId="75053B8E" w14:textId="77777777" w:rsidTr="008A7FF6">
        <w:trPr>
          <w:trHeight w:val="185"/>
        </w:trPr>
        <w:tc>
          <w:tcPr>
            <w:tcW w:w="2967" w:type="dxa"/>
            <w:vMerge/>
          </w:tcPr>
          <w:p w14:paraId="06080743" w14:textId="77777777" w:rsidR="0045273B" w:rsidRPr="001E2730" w:rsidRDefault="0045273B" w:rsidP="008424D6">
            <w:pPr>
              <w:spacing w:line="360" w:lineRule="auto"/>
              <w:textAlignment w:val="baseline"/>
              <w:rPr>
                <w:b/>
                <w:sz w:val="18"/>
                <w:szCs w:val="18"/>
              </w:rPr>
            </w:pPr>
          </w:p>
        </w:tc>
        <w:tc>
          <w:tcPr>
            <w:tcW w:w="430" w:type="dxa"/>
          </w:tcPr>
          <w:p w14:paraId="7D0B3747" w14:textId="7ED65D6E" w:rsidR="0045273B" w:rsidRDefault="0045273B" w:rsidP="008424D6">
            <w:pPr>
              <w:spacing w:line="360" w:lineRule="auto"/>
              <w:jc w:val="center"/>
              <w:textAlignment w:val="baseline"/>
              <w:rPr>
                <w:bCs/>
                <w:sz w:val="18"/>
                <w:szCs w:val="18"/>
                <w:bdr w:val="none" w:sz="0" w:space="0" w:color="auto" w:frame="1"/>
              </w:rPr>
            </w:pPr>
            <w:r>
              <w:rPr>
                <w:bCs/>
                <w:sz w:val="18"/>
                <w:szCs w:val="18"/>
                <w:bdr w:val="none" w:sz="0" w:space="0" w:color="auto" w:frame="1"/>
              </w:rPr>
              <w:t>18</w:t>
            </w:r>
          </w:p>
        </w:tc>
        <w:tc>
          <w:tcPr>
            <w:tcW w:w="4824" w:type="dxa"/>
          </w:tcPr>
          <w:p w14:paraId="3254A9DC" w14:textId="49EF8D05" w:rsidR="0045273B" w:rsidRDefault="0045273B" w:rsidP="0045273B">
            <w:pPr>
              <w:spacing w:line="360" w:lineRule="auto"/>
              <w:textAlignment w:val="baseline"/>
              <w:rPr>
                <w:bCs/>
                <w:sz w:val="18"/>
                <w:szCs w:val="18"/>
                <w:bdr w:val="none" w:sz="0" w:space="0" w:color="auto" w:frame="1"/>
              </w:rPr>
            </w:pPr>
            <w:r>
              <w:rPr>
                <w:bCs/>
                <w:sz w:val="18"/>
                <w:szCs w:val="18"/>
                <w:bdr w:val="none" w:sz="0" w:space="0" w:color="auto" w:frame="1"/>
              </w:rPr>
              <w:t>Verificar que se ha ingresado el informe de un silabo</w:t>
            </w:r>
          </w:p>
        </w:tc>
      </w:tr>
      <w:tr w:rsidR="0045273B" w:rsidRPr="001E2730" w14:paraId="62861FFA" w14:textId="77777777" w:rsidTr="008A7FF6">
        <w:trPr>
          <w:trHeight w:val="185"/>
        </w:trPr>
        <w:tc>
          <w:tcPr>
            <w:tcW w:w="2967" w:type="dxa"/>
            <w:vMerge/>
          </w:tcPr>
          <w:p w14:paraId="6C1C20B1" w14:textId="77777777" w:rsidR="0045273B" w:rsidRPr="001E2730" w:rsidRDefault="0045273B" w:rsidP="008424D6">
            <w:pPr>
              <w:spacing w:line="360" w:lineRule="auto"/>
              <w:textAlignment w:val="baseline"/>
              <w:rPr>
                <w:b/>
                <w:sz w:val="18"/>
                <w:szCs w:val="18"/>
              </w:rPr>
            </w:pPr>
          </w:p>
        </w:tc>
        <w:tc>
          <w:tcPr>
            <w:tcW w:w="430" w:type="dxa"/>
          </w:tcPr>
          <w:p w14:paraId="0E1F157F" w14:textId="3A4357EB" w:rsidR="0045273B" w:rsidRDefault="0045273B" w:rsidP="008424D6">
            <w:pPr>
              <w:spacing w:line="360" w:lineRule="auto"/>
              <w:jc w:val="center"/>
              <w:textAlignment w:val="baseline"/>
              <w:rPr>
                <w:bCs/>
                <w:sz w:val="18"/>
                <w:szCs w:val="18"/>
                <w:bdr w:val="none" w:sz="0" w:space="0" w:color="auto" w:frame="1"/>
              </w:rPr>
            </w:pPr>
            <w:r>
              <w:rPr>
                <w:bCs/>
                <w:sz w:val="18"/>
                <w:szCs w:val="18"/>
                <w:bdr w:val="none" w:sz="0" w:space="0" w:color="auto" w:frame="1"/>
              </w:rPr>
              <w:t>19</w:t>
            </w:r>
          </w:p>
        </w:tc>
        <w:tc>
          <w:tcPr>
            <w:tcW w:w="4824" w:type="dxa"/>
          </w:tcPr>
          <w:p w14:paraId="598871E4" w14:textId="36452EAF" w:rsidR="0045273B" w:rsidRDefault="0045273B" w:rsidP="0045273B">
            <w:pPr>
              <w:spacing w:line="360" w:lineRule="auto"/>
              <w:textAlignment w:val="baseline"/>
              <w:rPr>
                <w:bCs/>
                <w:sz w:val="18"/>
                <w:szCs w:val="18"/>
                <w:bdr w:val="none" w:sz="0" w:space="0" w:color="auto" w:frame="1"/>
              </w:rPr>
            </w:pPr>
            <w:r>
              <w:rPr>
                <w:bCs/>
                <w:sz w:val="18"/>
                <w:szCs w:val="18"/>
                <w:bdr w:val="none" w:sz="0" w:space="0" w:color="auto" w:frame="1"/>
              </w:rPr>
              <w:t>Verificar que se ha eliminado el informe de un silabo</w:t>
            </w:r>
          </w:p>
        </w:tc>
      </w:tr>
      <w:tr w:rsidR="0045273B" w:rsidRPr="001E2730" w14:paraId="49DFA5F1" w14:textId="77777777" w:rsidTr="008A7FF6">
        <w:trPr>
          <w:trHeight w:val="185"/>
        </w:trPr>
        <w:tc>
          <w:tcPr>
            <w:tcW w:w="2967" w:type="dxa"/>
            <w:vMerge/>
          </w:tcPr>
          <w:p w14:paraId="729D49B5" w14:textId="77777777" w:rsidR="0045273B" w:rsidRPr="001E2730" w:rsidRDefault="0045273B" w:rsidP="008424D6">
            <w:pPr>
              <w:spacing w:line="360" w:lineRule="auto"/>
              <w:textAlignment w:val="baseline"/>
              <w:rPr>
                <w:b/>
                <w:sz w:val="18"/>
                <w:szCs w:val="18"/>
              </w:rPr>
            </w:pPr>
          </w:p>
        </w:tc>
        <w:tc>
          <w:tcPr>
            <w:tcW w:w="430" w:type="dxa"/>
          </w:tcPr>
          <w:p w14:paraId="172194A0" w14:textId="66E61770" w:rsidR="0045273B" w:rsidRDefault="002B7B32" w:rsidP="008424D6">
            <w:pPr>
              <w:spacing w:line="360" w:lineRule="auto"/>
              <w:jc w:val="center"/>
              <w:textAlignment w:val="baseline"/>
              <w:rPr>
                <w:bCs/>
                <w:sz w:val="18"/>
                <w:szCs w:val="18"/>
                <w:bdr w:val="none" w:sz="0" w:space="0" w:color="auto" w:frame="1"/>
              </w:rPr>
            </w:pPr>
            <w:r>
              <w:rPr>
                <w:bCs/>
                <w:sz w:val="18"/>
                <w:szCs w:val="18"/>
                <w:bdr w:val="none" w:sz="0" w:space="0" w:color="auto" w:frame="1"/>
              </w:rPr>
              <w:t>20</w:t>
            </w:r>
          </w:p>
        </w:tc>
        <w:tc>
          <w:tcPr>
            <w:tcW w:w="4824" w:type="dxa"/>
          </w:tcPr>
          <w:p w14:paraId="7E4F78F1" w14:textId="5E0CCED2" w:rsidR="0045273B" w:rsidRDefault="002B7B32" w:rsidP="002B7B32">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por defecto de la función reductora de registro de los datos de un silabo</w:t>
            </w:r>
          </w:p>
        </w:tc>
      </w:tr>
      <w:tr w:rsidR="0045273B" w:rsidRPr="001E2730" w14:paraId="0B1209A8" w14:textId="77777777" w:rsidTr="008A7FF6">
        <w:trPr>
          <w:trHeight w:val="185"/>
        </w:trPr>
        <w:tc>
          <w:tcPr>
            <w:tcW w:w="2967" w:type="dxa"/>
            <w:vMerge/>
          </w:tcPr>
          <w:p w14:paraId="010DBCD2" w14:textId="77777777" w:rsidR="0045273B" w:rsidRPr="001E2730" w:rsidRDefault="0045273B" w:rsidP="008424D6">
            <w:pPr>
              <w:spacing w:line="360" w:lineRule="auto"/>
              <w:textAlignment w:val="baseline"/>
              <w:rPr>
                <w:b/>
                <w:sz w:val="18"/>
                <w:szCs w:val="18"/>
              </w:rPr>
            </w:pPr>
          </w:p>
        </w:tc>
        <w:tc>
          <w:tcPr>
            <w:tcW w:w="430" w:type="dxa"/>
          </w:tcPr>
          <w:p w14:paraId="071170A7" w14:textId="762827FA" w:rsidR="0045273B" w:rsidRDefault="00CD06C8" w:rsidP="008424D6">
            <w:pPr>
              <w:spacing w:line="360" w:lineRule="auto"/>
              <w:jc w:val="center"/>
              <w:textAlignment w:val="baseline"/>
              <w:rPr>
                <w:bCs/>
                <w:sz w:val="18"/>
                <w:szCs w:val="18"/>
                <w:bdr w:val="none" w:sz="0" w:space="0" w:color="auto" w:frame="1"/>
              </w:rPr>
            </w:pPr>
            <w:r>
              <w:rPr>
                <w:bCs/>
                <w:sz w:val="18"/>
                <w:szCs w:val="18"/>
                <w:bdr w:val="none" w:sz="0" w:space="0" w:color="auto" w:frame="1"/>
              </w:rPr>
              <w:t>21</w:t>
            </w:r>
          </w:p>
        </w:tc>
        <w:tc>
          <w:tcPr>
            <w:tcW w:w="4824" w:type="dxa"/>
          </w:tcPr>
          <w:p w14:paraId="431B582A" w14:textId="096825D7" w:rsidR="0045273B" w:rsidRDefault="00CD06C8" w:rsidP="00CD06C8">
            <w:pPr>
              <w:spacing w:line="360" w:lineRule="auto"/>
              <w:textAlignment w:val="baseline"/>
              <w:rPr>
                <w:bCs/>
                <w:sz w:val="18"/>
                <w:szCs w:val="18"/>
                <w:bdr w:val="none" w:sz="0" w:space="0" w:color="auto" w:frame="1"/>
              </w:rPr>
            </w:pPr>
            <w:r>
              <w:rPr>
                <w:bCs/>
                <w:sz w:val="18"/>
                <w:szCs w:val="18"/>
                <w:bdr w:val="none" w:sz="0" w:space="0" w:color="auto" w:frame="1"/>
              </w:rPr>
              <w:t>Verificar que se ha seleccionado el período</w:t>
            </w:r>
          </w:p>
        </w:tc>
      </w:tr>
      <w:tr w:rsidR="0045273B" w:rsidRPr="001E2730" w14:paraId="12AFD924" w14:textId="77777777" w:rsidTr="008A7FF6">
        <w:trPr>
          <w:trHeight w:val="185"/>
        </w:trPr>
        <w:tc>
          <w:tcPr>
            <w:tcW w:w="2967" w:type="dxa"/>
            <w:vMerge/>
          </w:tcPr>
          <w:p w14:paraId="63025B19" w14:textId="77777777" w:rsidR="0045273B" w:rsidRPr="001E2730" w:rsidRDefault="0045273B" w:rsidP="008424D6">
            <w:pPr>
              <w:spacing w:line="360" w:lineRule="auto"/>
              <w:textAlignment w:val="baseline"/>
              <w:rPr>
                <w:b/>
                <w:sz w:val="18"/>
                <w:szCs w:val="18"/>
              </w:rPr>
            </w:pPr>
          </w:p>
        </w:tc>
        <w:tc>
          <w:tcPr>
            <w:tcW w:w="430" w:type="dxa"/>
          </w:tcPr>
          <w:p w14:paraId="6C6DB302" w14:textId="7B790161" w:rsidR="0045273B" w:rsidRDefault="00CD06C8" w:rsidP="008424D6">
            <w:pPr>
              <w:spacing w:line="360" w:lineRule="auto"/>
              <w:jc w:val="center"/>
              <w:textAlignment w:val="baseline"/>
              <w:rPr>
                <w:bCs/>
                <w:sz w:val="18"/>
                <w:szCs w:val="18"/>
                <w:bdr w:val="none" w:sz="0" w:space="0" w:color="auto" w:frame="1"/>
              </w:rPr>
            </w:pPr>
            <w:r>
              <w:rPr>
                <w:bCs/>
                <w:sz w:val="18"/>
                <w:szCs w:val="18"/>
                <w:bdr w:val="none" w:sz="0" w:space="0" w:color="auto" w:frame="1"/>
              </w:rPr>
              <w:t>22</w:t>
            </w:r>
          </w:p>
        </w:tc>
        <w:tc>
          <w:tcPr>
            <w:tcW w:w="4824" w:type="dxa"/>
          </w:tcPr>
          <w:p w14:paraId="47794744" w14:textId="06DD5EC8" w:rsidR="0045273B" w:rsidRDefault="00CD06C8" w:rsidP="00CD06C8">
            <w:pPr>
              <w:spacing w:line="360" w:lineRule="auto"/>
              <w:textAlignment w:val="baseline"/>
              <w:rPr>
                <w:bCs/>
                <w:sz w:val="18"/>
                <w:szCs w:val="18"/>
                <w:bdr w:val="none" w:sz="0" w:space="0" w:color="auto" w:frame="1"/>
              </w:rPr>
            </w:pPr>
            <w:r>
              <w:rPr>
                <w:bCs/>
                <w:sz w:val="18"/>
                <w:szCs w:val="18"/>
                <w:bdr w:val="none" w:sz="0" w:space="0" w:color="auto" w:frame="1"/>
              </w:rPr>
              <w:t>Verificar que se ha seleccionado la sección</w:t>
            </w:r>
          </w:p>
        </w:tc>
      </w:tr>
      <w:tr w:rsidR="0045273B" w:rsidRPr="001E2730" w14:paraId="48439971" w14:textId="77777777" w:rsidTr="008A7FF6">
        <w:trPr>
          <w:trHeight w:val="185"/>
        </w:trPr>
        <w:tc>
          <w:tcPr>
            <w:tcW w:w="2967" w:type="dxa"/>
            <w:vMerge/>
          </w:tcPr>
          <w:p w14:paraId="3A6B069A" w14:textId="77777777" w:rsidR="0045273B" w:rsidRPr="001E2730" w:rsidRDefault="0045273B" w:rsidP="008424D6">
            <w:pPr>
              <w:spacing w:line="360" w:lineRule="auto"/>
              <w:textAlignment w:val="baseline"/>
              <w:rPr>
                <w:b/>
                <w:sz w:val="18"/>
                <w:szCs w:val="18"/>
              </w:rPr>
            </w:pPr>
          </w:p>
        </w:tc>
        <w:tc>
          <w:tcPr>
            <w:tcW w:w="430" w:type="dxa"/>
          </w:tcPr>
          <w:p w14:paraId="36E9083B" w14:textId="03A8674F" w:rsidR="0045273B" w:rsidRDefault="00CD06C8" w:rsidP="008424D6">
            <w:pPr>
              <w:spacing w:line="360" w:lineRule="auto"/>
              <w:jc w:val="center"/>
              <w:textAlignment w:val="baseline"/>
              <w:rPr>
                <w:bCs/>
                <w:sz w:val="18"/>
                <w:szCs w:val="18"/>
                <w:bdr w:val="none" w:sz="0" w:space="0" w:color="auto" w:frame="1"/>
              </w:rPr>
            </w:pPr>
            <w:r>
              <w:rPr>
                <w:bCs/>
                <w:sz w:val="18"/>
                <w:szCs w:val="18"/>
                <w:bdr w:val="none" w:sz="0" w:space="0" w:color="auto" w:frame="1"/>
              </w:rPr>
              <w:t>23</w:t>
            </w:r>
          </w:p>
        </w:tc>
        <w:tc>
          <w:tcPr>
            <w:tcW w:w="4824" w:type="dxa"/>
          </w:tcPr>
          <w:p w14:paraId="24ED8CE9" w14:textId="547CAF51" w:rsidR="0045273B" w:rsidRDefault="00CD06C8" w:rsidP="00CD06C8">
            <w:pPr>
              <w:spacing w:line="360" w:lineRule="auto"/>
              <w:textAlignment w:val="baseline"/>
              <w:rPr>
                <w:bCs/>
                <w:sz w:val="18"/>
                <w:szCs w:val="18"/>
                <w:bdr w:val="none" w:sz="0" w:space="0" w:color="auto" w:frame="1"/>
              </w:rPr>
            </w:pPr>
            <w:r>
              <w:rPr>
                <w:bCs/>
                <w:sz w:val="18"/>
                <w:szCs w:val="18"/>
                <w:bdr w:val="none" w:sz="0" w:space="0" w:color="auto" w:frame="1"/>
              </w:rPr>
              <w:t>Verificar que se ha seleccionado el paralelo</w:t>
            </w:r>
          </w:p>
        </w:tc>
      </w:tr>
      <w:tr w:rsidR="0045273B" w:rsidRPr="001E2730" w14:paraId="27D604D9" w14:textId="77777777" w:rsidTr="008A7FF6">
        <w:trPr>
          <w:trHeight w:val="185"/>
        </w:trPr>
        <w:tc>
          <w:tcPr>
            <w:tcW w:w="2967" w:type="dxa"/>
            <w:vMerge/>
          </w:tcPr>
          <w:p w14:paraId="693049AD" w14:textId="77777777" w:rsidR="0045273B" w:rsidRPr="001E2730" w:rsidRDefault="0045273B" w:rsidP="008424D6">
            <w:pPr>
              <w:spacing w:line="360" w:lineRule="auto"/>
              <w:textAlignment w:val="baseline"/>
              <w:rPr>
                <w:b/>
                <w:sz w:val="18"/>
                <w:szCs w:val="18"/>
              </w:rPr>
            </w:pPr>
          </w:p>
        </w:tc>
        <w:tc>
          <w:tcPr>
            <w:tcW w:w="430" w:type="dxa"/>
          </w:tcPr>
          <w:p w14:paraId="7C875BA5" w14:textId="759C801F" w:rsidR="0045273B" w:rsidRDefault="00CD06C8" w:rsidP="008424D6">
            <w:pPr>
              <w:spacing w:line="360" w:lineRule="auto"/>
              <w:jc w:val="center"/>
              <w:textAlignment w:val="baseline"/>
              <w:rPr>
                <w:bCs/>
                <w:sz w:val="18"/>
                <w:szCs w:val="18"/>
                <w:bdr w:val="none" w:sz="0" w:space="0" w:color="auto" w:frame="1"/>
              </w:rPr>
            </w:pPr>
            <w:r>
              <w:rPr>
                <w:bCs/>
                <w:sz w:val="18"/>
                <w:szCs w:val="18"/>
                <w:bdr w:val="none" w:sz="0" w:space="0" w:color="auto" w:frame="1"/>
              </w:rPr>
              <w:t>24</w:t>
            </w:r>
          </w:p>
        </w:tc>
        <w:tc>
          <w:tcPr>
            <w:tcW w:w="4824" w:type="dxa"/>
          </w:tcPr>
          <w:p w14:paraId="6FD3B50F" w14:textId="07BBA7E1" w:rsidR="0045273B" w:rsidRDefault="00CD06C8"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seleccionado la asignatura para el ingreso del silabo</w:t>
            </w:r>
          </w:p>
        </w:tc>
      </w:tr>
      <w:tr w:rsidR="00CD06C8" w:rsidRPr="001E2730" w14:paraId="526EF7DC" w14:textId="77777777" w:rsidTr="008A7FF6">
        <w:trPr>
          <w:trHeight w:val="185"/>
        </w:trPr>
        <w:tc>
          <w:tcPr>
            <w:tcW w:w="2967" w:type="dxa"/>
            <w:vMerge/>
          </w:tcPr>
          <w:p w14:paraId="39D423C8" w14:textId="77777777" w:rsidR="00CD06C8" w:rsidRPr="001E2730" w:rsidRDefault="00CD06C8" w:rsidP="008424D6">
            <w:pPr>
              <w:spacing w:line="360" w:lineRule="auto"/>
              <w:textAlignment w:val="baseline"/>
              <w:rPr>
                <w:b/>
                <w:sz w:val="18"/>
                <w:szCs w:val="18"/>
              </w:rPr>
            </w:pPr>
          </w:p>
        </w:tc>
        <w:tc>
          <w:tcPr>
            <w:tcW w:w="430" w:type="dxa"/>
          </w:tcPr>
          <w:p w14:paraId="1A6D7412" w14:textId="4E7CE859" w:rsidR="00CD06C8" w:rsidRDefault="00F77CDA" w:rsidP="008424D6">
            <w:pPr>
              <w:spacing w:line="360" w:lineRule="auto"/>
              <w:jc w:val="center"/>
              <w:textAlignment w:val="baseline"/>
              <w:rPr>
                <w:bCs/>
                <w:sz w:val="18"/>
                <w:szCs w:val="18"/>
                <w:bdr w:val="none" w:sz="0" w:space="0" w:color="auto" w:frame="1"/>
              </w:rPr>
            </w:pPr>
            <w:r>
              <w:rPr>
                <w:bCs/>
                <w:sz w:val="18"/>
                <w:szCs w:val="18"/>
                <w:bdr w:val="none" w:sz="0" w:space="0" w:color="auto" w:frame="1"/>
              </w:rPr>
              <w:t>25</w:t>
            </w:r>
          </w:p>
        </w:tc>
        <w:tc>
          <w:tcPr>
            <w:tcW w:w="4824" w:type="dxa"/>
          </w:tcPr>
          <w:p w14:paraId="740A83CB" w14:textId="64BA4D08" w:rsidR="00CD06C8" w:rsidRDefault="00F77CDA" w:rsidP="008424D6">
            <w:pPr>
              <w:spacing w:line="360" w:lineRule="auto"/>
              <w:textAlignment w:val="baseline"/>
              <w:rPr>
                <w:bCs/>
                <w:sz w:val="18"/>
                <w:szCs w:val="18"/>
                <w:bdr w:val="none" w:sz="0" w:space="0" w:color="auto" w:frame="1"/>
              </w:rPr>
            </w:pPr>
            <w:r>
              <w:rPr>
                <w:bCs/>
                <w:sz w:val="18"/>
                <w:szCs w:val="18"/>
                <w:bdr w:val="none" w:sz="0" w:space="0" w:color="auto" w:frame="1"/>
              </w:rPr>
              <w:t>Verificar se ha obtenido el valor por defecto de la obtención de los datos de un silabo</w:t>
            </w:r>
          </w:p>
        </w:tc>
      </w:tr>
      <w:tr w:rsidR="00CD06C8" w:rsidRPr="001E2730" w14:paraId="0D6353FD" w14:textId="77777777" w:rsidTr="008A7FF6">
        <w:trPr>
          <w:trHeight w:val="185"/>
        </w:trPr>
        <w:tc>
          <w:tcPr>
            <w:tcW w:w="2967" w:type="dxa"/>
            <w:vMerge/>
          </w:tcPr>
          <w:p w14:paraId="1C450574" w14:textId="77777777" w:rsidR="00CD06C8" w:rsidRPr="001E2730" w:rsidRDefault="00CD06C8" w:rsidP="008424D6">
            <w:pPr>
              <w:spacing w:line="360" w:lineRule="auto"/>
              <w:textAlignment w:val="baseline"/>
              <w:rPr>
                <w:b/>
                <w:sz w:val="18"/>
                <w:szCs w:val="18"/>
              </w:rPr>
            </w:pPr>
          </w:p>
        </w:tc>
        <w:tc>
          <w:tcPr>
            <w:tcW w:w="430" w:type="dxa"/>
          </w:tcPr>
          <w:p w14:paraId="1EEEFBD3" w14:textId="6FFC5BAB" w:rsidR="00CD06C8" w:rsidRDefault="00F77CDA" w:rsidP="008424D6">
            <w:pPr>
              <w:spacing w:line="360" w:lineRule="auto"/>
              <w:jc w:val="center"/>
              <w:textAlignment w:val="baseline"/>
              <w:rPr>
                <w:bCs/>
                <w:sz w:val="18"/>
                <w:szCs w:val="18"/>
                <w:bdr w:val="none" w:sz="0" w:space="0" w:color="auto" w:frame="1"/>
              </w:rPr>
            </w:pPr>
            <w:r>
              <w:rPr>
                <w:bCs/>
                <w:sz w:val="18"/>
                <w:szCs w:val="18"/>
                <w:bdr w:val="none" w:sz="0" w:space="0" w:color="auto" w:frame="1"/>
              </w:rPr>
              <w:t>26</w:t>
            </w:r>
          </w:p>
        </w:tc>
        <w:tc>
          <w:tcPr>
            <w:tcW w:w="4824" w:type="dxa"/>
          </w:tcPr>
          <w:p w14:paraId="513F8878" w14:textId="7C8B5623" w:rsidR="00CD06C8" w:rsidRDefault="00F77CDA"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recursos de un silabo</w:t>
            </w:r>
          </w:p>
        </w:tc>
      </w:tr>
      <w:tr w:rsidR="00CD06C8" w:rsidRPr="001E2730" w14:paraId="191663D9" w14:textId="77777777" w:rsidTr="008A7FF6">
        <w:trPr>
          <w:trHeight w:val="185"/>
        </w:trPr>
        <w:tc>
          <w:tcPr>
            <w:tcW w:w="2967" w:type="dxa"/>
            <w:vMerge/>
          </w:tcPr>
          <w:p w14:paraId="636D9C1A" w14:textId="77777777" w:rsidR="00CD06C8" w:rsidRPr="001E2730" w:rsidRDefault="00CD06C8" w:rsidP="008424D6">
            <w:pPr>
              <w:spacing w:line="360" w:lineRule="auto"/>
              <w:textAlignment w:val="baseline"/>
              <w:rPr>
                <w:b/>
                <w:sz w:val="18"/>
                <w:szCs w:val="18"/>
              </w:rPr>
            </w:pPr>
          </w:p>
        </w:tc>
        <w:tc>
          <w:tcPr>
            <w:tcW w:w="430" w:type="dxa"/>
          </w:tcPr>
          <w:p w14:paraId="7F0A7279" w14:textId="399DAF2A" w:rsidR="00CD06C8" w:rsidRDefault="00F77CDA" w:rsidP="008424D6">
            <w:pPr>
              <w:spacing w:line="360" w:lineRule="auto"/>
              <w:jc w:val="center"/>
              <w:textAlignment w:val="baseline"/>
              <w:rPr>
                <w:bCs/>
                <w:sz w:val="18"/>
                <w:szCs w:val="18"/>
                <w:bdr w:val="none" w:sz="0" w:space="0" w:color="auto" w:frame="1"/>
              </w:rPr>
            </w:pPr>
            <w:r>
              <w:rPr>
                <w:bCs/>
                <w:sz w:val="18"/>
                <w:szCs w:val="18"/>
                <w:bdr w:val="none" w:sz="0" w:space="0" w:color="auto" w:frame="1"/>
              </w:rPr>
              <w:t>27</w:t>
            </w:r>
          </w:p>
        </w:tc>
        <w:tc>
          <w:tcPr>
            <w:tcW w:w="4824" w:type="dxa"/>
          </w:tcPr>
          <w:p w14:paraId="4ED694C7" w14:textId="61AAAD18" w:rsidR="00CD06C8" w:rsidRDefault="00F77CDA"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recursos de un silabo</w:t>
            </w:r>
          </w:p>
        </w:tc>
      </w:tr>
      <w:tr w:rsidR="008424D6" w:rsidRPr="001E2730" w14:paraId="2CD5FA4B" w14:textId="77777777" w:rsidTr="008A7FF6">
        <w:trPr>
          <w:trHeight w:val="392"/>
        </w:trPr>
        <w:tc>
          <w:tcPr>
            <w:tcW w:w="2967" w:type="dxa"/>
            <w:vMerge w:val="restart"/>
          </w:tcPr>
          <w:p w14:paraId="4C42769E" w14:textId="16E55AC4" w:rsidR="008424D6" w:rsidRPr="001E2730" w:rsidRDefault="008424D6" w:rsidP="008424D6">
            <w:pPr>
              <w:spacing w:line="360" w:lineRule="auto"/>
              <w:textAlignment w:val="baseline"/>
              <w:rPr>
                <w:bCs/>
                <w:sz w:val="18"/>
                <w:szCs w:val="18"/>
                <w:bdr w:val="none" w:sz="0" w:space="0" w:color="auto" w:frame="1"/>
                <w:lang w:val="es-419"/>
              </w:rPr>
            </w:pPr>
            <w:bookmarkStart w:id="254" w:name="_Hlk73623968"/>
            <w:r w:rsidRPr="001E2730">
              <w:rPr>
                <w:b/>
                <w:sz w:val="18"/>
                <w:szCs w:val="18"/>
              </w:rPr>
              <w:t>HU</w:t>
            </w:r>
            <w:r>
              <w:rPr>
                <w:b/>
                <w:sz w:val="18"/>
                <w:szCs w:val="18"/>
              </w:rPr>
              <w:t xml:space="preserve">-65 </w:t>
            </w:r>
            <w:r w:rsidRPr="001E2730">
              <w:rPr>
                <w:bCs/>
                <w:sz w:val="18"/>
                <w:szCs w:val="18"/>
                <w:bdr w:val="none" w:sz="0" w:space="0" w:color="auto" w:frame="1"/>
                <w:lang w:val="es-419"/>
              </w:rPr>
              <w:t>Ingresar evaluación al docente o instructor</w:t>
            </w:r>
            <w:bookmarkEnd w:id="254"/>
            <w:r>
              <w:rPr>
                <w:bCs/>
                <w:sz w:val="18"/>
                <w:szCs w:val="18"/>
                <w:bdr w:val="none" w:sz="0" w:space="0" w:color="auto" w:frame="1"/>
                <w:lang w:val="es-419"/>
              </w:rPr>
              <w:t xml:space="preserve">. </w:t>
            </w:r>
            <w:r w:rsidRPr="001E2730">
              <w:rPr>
                <w:b/>
                <w:sz w:val="18"/>
                <w:szCs w:val="18"/>
              </w:rPr>
              <w:t>S</w:t>
            </w:r>
            <w:r>
              <w:rPr>
                <w:b/>
                <w:sz w:val="18"/>
                <w:szCs w:val="18"/>
              </w:rPr>
              <w:t>print 10</w:t>
            </w:r>
          </w:p>
        </w:tc>
        <w:tc>
          <w:tcPr>
            <w:tcW w:w="430" w:type="dxa"/>
          </w:tcPr>
          <w:p w14:paraId="2CCD71E7" w14:textId="3E401FF4" w:rsidR="008424D6" w:rsidRPr="001E2730" w:rsidRDefault="00B41F9C"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609770F9" w14:textId="433B777C" w:rsidR="008424D6" w:rsidRPr="001E2730" w:rsidRDefault="00B41F9C" w:rsidP="008424D6">
            <w:pPr>
              <w:spacing w:line="360" w:lineRule="auto"/>
              <w:textAlignment w:val="baseline"/>
              <w:rPr>
                <w:bCs/>
                <w:sz w:val="18"/>
                <w:szCs w:val="18"/>
                <w:bdr w:val="none" w:sz="0" w:space="0" w:color="auto" w:frame="1"/>
                <w:lang w:val="es-EC"/>
              </w:rPr>
            </w:pPr>
            <w:r>
              <w:rPr>
                <w:bCs/>
                <w:sz w:val="18"/>
                <w:szCs w:val="18"/>
                <w:bdr w:val="none" w:sz="0" w:space="0" w:color="auto" w:frame="1"/>
                <w:lang w:val="es-EC"/>
              </w:rPr>
              <w:t>Verificar que se ha enviado un formulario valido</w:t>
            </w:r>
          </w:p>
        </w:tc>
      </w:tr>
      <w:tr w:rsidR="00B41F9C" w:rsidRPr="001E2730" w14:paraId="36B3DA3F" w14:textId="77777777" w:rsidTr="008A7FF6">
        <w:trPr>
          <w:trHeight w:val="392"/>
        </w:trPr>
        <w:tc>
          <w:tcPr>
            <w:tcW w:w="2967" w:type="dxa"/>
            <w:vMerge/>
          </w:tcPr>
          <w:p w14:paraId="0A52DCB0" w14:textId="77777777" w:rsidR="00B41F9C" w:rsidRPr="001E2730" w:rsidRDefault="00B41F9C" w:rsidP="008424D6">
            <w:pPr>
              <w:spacing w:line="360" w:lineRule="auto"/>
              <w:textAlignment w:val="baseline"/>
              <w:rPr>
                <w:b/>
                <w:sz w:val="18"/>
                <w:szCs w:val="18"/>
              </w:rPr>
            </w:pPr>
          </w:p>
        </w:tc>
        <w:tc>
          <w:tcPr>
            <w:tcW w:w="430" w:type="dxa"/>
          </w:tcPr>
          <w:p w14:paraId="27E9057C" w14:textId="7168D7A8" w:rsidR="00B41F9C" w:rsidRDefault="00B41F9C"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31842CB5" w14:textId="570773A1" w:rsidR="00B41F9C" w:rsidRPr="001E2730" w:rsidRDefault="00B41F9C" w:rsidP="008424D6">
            <w:pPr>
              <w:spacing w:line="360" w:lineRule="auto"/>
              <w:textAlignment w:val="baseline"/>
              <w:rPr>
                <w:bCs/>
                <w:sz w:val="18"/>
                <w:szCs w:val="18"/>
                <w:bdr w:val="none" w:sz="0" w:space="0" w:color="auto" w:frame="1"/>
                <w:lang w:val="es-EC"/>
              </w:rPr>
            </w:pPr>
            <w:r>
              <w:rPr>
                <w:bCs/>
                <w:sz w:val="18"/>
                <w:szCs w:val="18"/>
                <w:bdr w:val="none" w:sz="0" w:space="0" w:color="auto" w:frame="1"/>
                <w:lang w:val="es-EC"/>
              </w:rPr>
              <w:t>Verificar que se ejecutan la cantidad de acciones necesarias para el ingreso de evaluaciones</w:t>
            </w:r>
          </w:p>
        </w:tc>
      </w:tr>
      <w:tr w:rsidR="00B41F9C" w:rsidRPr="001E2730" w14:paraId="32351E9F" w14:textId="77777777" w:rsidTr="008A7FF6">
        <w:trPr>
          <w:trHeight w:val="392"/>
        </w:trPr>
        <w:tc>
          <w:tcPr>
            <w:tcW w:w="2967" w:type="dxa"/>
            <w:vMerge/>
          </w:tcPr>
          <w:p w14:paraId="4A07E4F5" w14:textId="77777777" w:rsidR="00B41F9C" w:rsidRPr="001E2730" w:rsidRDefault="00B41F9C" w:rsidP="008424D6">
            <w:pPr>
              <w:spacing w:line="360" w:lineRule="auto"/>
              <w:textAlignment w:val="baseline"/>
              <w:rPr>
                <w:b/>
                <w:sz w:val="18"/>
                <w:szCs w:val="18"/>
              </w:rPr>
            </w:pPr>
          </w:p>
        </w:tc>
        <w:tc>
          <w:tcPr>
            <w:tcW w:w="430" w:type="dxa"/>
          </w:tcPr>
          <w:p w14:paraId="2BE7794D" w14:textId="1C99C6A8" w:rsidR="00B41F9C" w:rsidRDefault="00B41F9C"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6A2540D5" w14:textId="58767AAF" w:rsidR="00B41F9C" w:rsidRPr="001E2730" w:rsidRDefault="00B41F9C" w:rsidP="008424D6">
            <w:pPr>
              <w:spacing w:line="360" w:lineRule="auto"/>
              <w:textAlignment w:val="baseline"/>
              <w:rPr>
                <w:bCs/>
                <w:sz w:val="18"/>
                <w:szCs w:val="18"/>
                <w:bdr w:val="none" w:sz="0" w:space="0" w:color="auto" w:frame="1"/>
                <w:lang w:val="es-EC"/>
              </w:rPr>
            </w:pPr>
            <w:r>
              <w:rPr>
                <w:bCs/>
                <w:sz w:val="18"/>
                <w:szCs w:val="18"/>
                <w:bdr w:val="none" w:sz="0" w:space="0" w:color="auto" w:frame="1"/>
                <w:lang w:val="es-EC"/>
              </w:rPr>
              <w:t>Verificar que se ejecuta la acción de ingresar una evaluación</w:t>
            </w:r>
          </w:p>
        </w:tc>
      </w:tr>
      <w:tr w:rsidR="00B41F9C" w:rsidRPr="001E2730" w14:paraId="23E131F8" w14:textId="77777777" w:rsidTr="008A7FF6">
        <w:trPr>
          <w:trHeight w:val="392"/>
        </w:trPr>
        <w:tc>
          <w:tcPr>
            <w:tcW w:w="2967" w:type="dxa"/>
            <w:vMerge/>
          </w:tcPr>
          <w:p w14:paraId="4C2B2216" w14:textId="77777777" w:rsidR="00B41F9C" w:rsidRPr="001E2730" w:rsidRDefault="00B41F9C" w:rsidP="008424D6">
            <w:pPr>
              <w:spacing w:line="360" w:lineRule="auto"/>
              <w:textAlignment w:val="baseline"/>
              <w:rPr>
                <w:b/>
                <w:sz w:val="18"/>
                <w:szCs w:val="18"/>
              </w:rPr>
            </w:pPr>
          </w:p>
        </w:tc>
        <w:tc>
          <w:tcPr>
            <w:tcW w:w="430" w:type="dxa"/>
          </w:tcPr>
          <w:p w14:paraId="2DC774F8" w14:textId="5726224C" w:rsidR="00B41F9C" w:rsidRDefault="00B41F9C" w:rsidP="008424D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57DF12CD" w14:textId="09E28A58" w:rsidR="00B41F9C" w:rsidRPr="001E2730" w:rsidRDefault="00B41F9C" w:rsidP="008424D6">
            <w:pPr>
              <w:spacing w:line="360" w:lineRule="auto"/>
              <w:textAlignment w:val="baseline"/>
              <w:rPr>
                <w:bCs/>
                <w:sz w:val="18"/>
                <w:szCs w:val="18"/>
                <w:bdr w:val="none" w:sz="0" w:space="0" w:color="auto" w:frame="1"/>
                <w:lang w:val="es-EC"/>
              </w:rPr>
            </w:pPr>
            <w:r>
              <w:rPr>
                <w:bCs/>
                <w:sz w:val="18"/>
                <w:szCs w:val="18"/>
                <w:bdr w:val="none" w:sz="0" w:space="0" w:color="auto" w:frame="1"/>
                <w:lang w:val="es-EC"/>
              </w:rPr>
              <w:t xml:space="preserve">Verificar </w:t>
            </w:r>
            <w:r w:rsidR="007537AE">
              <w:rPr>
                <w:bCs/>
                <w:sz w:val="18"/>
                <w:szCs w:val="18"/>
                <w:bdr w:val="none" w:sz="0" w:space="0" w:color="auto" w:frame="1"/>
                <w:lang w:val="es-EC"/>
              </w:rPr>
              <w:t>que se ha devuelto el estado de registro de una evaluación</w:t>
            </w:r>
          </w:p>
        </w:tc>
      </w:tr>
      <w:tr w:rsidR="00B41F9C" w:rsidRPr="001E2730" w14:paraId="4D3519F5" w14:textId="77777777" w:rsidTr="008A7FF6">
        <w:trPr>
          <w:trHeight w:val="392"/>
        </w:trPr>
        <w:tc>
          <w:tcPr>
            <w:tcW w:w="2967" w:type="dxa"/>
            <w:vMerge/>
          </w:tcPr>
          <w:p w14:paraId="5759F4A9" w14:textId="77777777" w:rsidR="00B41F9C" w:rsidRPr="001E2730" w:rsidRDefault="00B41F9C" w:rsidP="008424D6">
            <w:pPr>
              <w:spacing w:line="360" w:lineRule="auto"/>
              <w:textAlignment w:val="baseline"/>
              <w:rPr>
                <w:b/>
                <w:sz w:val="18"/>
                <w:szCs w:val="18"/>
              </w:rPr>
            </w:pPr>
          </w:p>
        </w:tc>
        <w:tc>
          <w:tcPr>
            <w:tcW w:w="430" w:type="dxa"/>
          </w:tcPr>
          <w:p w14:paraId="310BDE46" w14:textId="534C881E" w:rsidR="00B41F9C" w:rsidRDefault="00B41F9C" w:rsidP="008424D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2F5AE5F8" w14:textId="3799AA72" w:rsidR="00B41F9C" w:rsidRPr="001E2730" w:rsidRDefault="007537AE" w:rsidP="008424D6">
            <w:pPr>
              <w:spacing w:line="360" w:lineRule="auto"/>
              <w:textAlignment w:val="baseline"/>
              <w:rPr>
                <w:bCs/>
                <w:sz w:val="18"/>
                <w:szCs w:val="18"/>
                <w:bdr w:val="none" w:sz="0" w:space="0" w:color="auto" w:frame="1"/>
                <w:lang w:val="es-EC"/>
              </w:rPr>
            </w:pPr>
            <w:r>
              <w:rPr>
                <w:bCs/>
                <w:sz w:val="18"/>
                <w:szCs w:val="18"/>
                <w:bdr w:val="none" w:sz="0" w:space="0" w:color="auto" w:frame="1"/>
                <w:lang w:val="es-EC"/>
              </w:rPr>
              <w:t>Verificar que se envíe un solo formulario de evaluación</w:t>
            </w:r>
          </w:p>
        </w:tc>
      </w:tr>
      <w:tr w:rsidR="00B41F9C" w:rsidRPr="001E2730" w14:paraId="65B5E673" w14:textId="77777777" w:rsidTr="008A7FF6">
        <w:trPr>
          <w:trHeight w:val="392"/>
        </w:trPr>
        <w:tc>
          <w:tcPr>
            <w:tcW w:w="2967" w:type="dxa"/>
            <w:vMerge/>
          </w:tcPr>
          <w:p w14:paraId="00922DC7" w14:textId="77777777" w:rsidR="00B41F9C" w:rsidRPr="001E2730" w:rsidRDefault="00B41F9C" w:rsidP="008424D6">
            <w:pPr>
              <w:spacing w:line="360" w:lineRule="auto"/>
              <w:textAlignment w:val="baseline"/>
              <w:rPr>
                <w:b/>
                <w:sz w:val="18"/>
                <w:szCs w:val="18"/>
              </w:rPr>
            </w:pPr>
          </w:p>
        </w:tc>
        <w:tc>
          <w:tcPr>
            <w:tcW w:w="430" w:type="dxa"/>
          </w:tcPr>
          <w:p w14:paraId="02F2D389" w14:textId="07CEC936" w:rsidR="00B41F9C" w:rsidRDefault="00B41F9C" w:rsidP="008424D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38A9D0A4" w14:textId="38948BB5" w:rsidR="00B41F9C" w:rsidRPr="001E2730" w:rsidRDefault="00D6419F" w:rsidP="008424D6">
            <w:pPr>
              <w:spacing w:line="360" w:lineRule="auto"/>
              <w:textAlignment w:val="baseline"/>
              <w:rPr>
                <w:bCs/>
                <w:sz w:val="18"/>
                <w:szCs w:val="18"/>
                <w:bdr w:val="none" w:sz="0" w:space="0" w:color="auto" w:frame="1"/>
                <w:lang w:val="es-EC"/>
              </w:rPr>
            </w:pPr>
            <w:r>
              <w:rPr>
                <w:bCs/>
                <w:sz w:val="18"/>
                <w:szCs w:val="18"/>
                <w:bdr w:val="none" w:sz="0" w:space="0" w:color="auto" w:frame="1"/>
                <w:lang w:val="es-EC"/>
              </w:rPr>
              <w:t>Verificar que el formulario que se envía no contenga datos nulos</w:t>
            </w:r>
          </w:p>
        </w:tc>
      </w:tr>
      <w:tr w:rsidR="007537AE" w:rsidRPr="001E2730" w14:paraId="36AFF391" w14:textId="77777777" w:rsidTr="008A7FF6">
        <w:trPr>
          <w:trHeight w:val="392"/>
        </w:trPr>
        <w:tc>
          <w:tcPr>
            <w:tcW w:w="2967" w:type="dxa"/>
            <w:vMerge/>
          </w:tcPr>
          <w:p w14:paraId="434C7014" w14:textId="77777777" w:rsidR="007537AE" w:rsidRPr="001E2730" w:rsidRDefault="007537AE" w:rsidP="008424D6">
            <w:pPr>
              <w:spacing w:line="360" w:lineRule="auto"/>
              <w:textAlignment w:val="baseline"/>
              <w:rPr>
                <w:b/>
                <w:sz w:val="18"/>
                <w:szCs w:val="18"/>
              </w:rPr>
            </w:pPr>
          </w:p>
        </w:tc>
        <w:tc>
          <w:tcPr>
            <w:tcW w:w="430" w:type="dxa"/>
          </w:tcPr>
          <w:p w14:paraId="66747D1D" w14:textId="5DDBC7E9" w:rsidR="007537AE" w:rsidRDefault="00D6419F" w:rsidP="008424D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1DF0B72D" w14:textId="3AF76905" w:rsidR="007537AE" w:rsidRPr="001E2730" w:rsidRDefault="00D6419F" w:rsidP="008424D6">
            <w:pPr>
              <w:spacing w:line="360" w:lineRule="auto"/>
              <w:textAlignment w:val="baseline"/>
              <w:rPr>
                <w:bCs/>
                <w:sz w:val="18"/>
                <w:szCs w:val="18"/>
                <w:bdr w:val="none" w:sz="0" w:space="0" w:color="auto" w:frame="1"/>
                <w:lang w:val="es-EC"/>
              </w:rPr>
            </w:pPr>
            <w:r>
              <w:rPr>
                <w:bCs/>
                <w:sz w:val="18"/>
                <w:szCs w:val="18"/>
                <w:bdr w:val="none" w:sz="0" w:space="0" w:color="auto" w:frame="1"/>
                <w:lang w:val="es-EC"/>
              </w:rPr>
              <w:t>Verificar que se ejecute solo una acción para el registro de una evaluación</w:t>
            </w:r>
          </w:p>
        </w:tc>
      </w:tr>
      <w:tr w:rsidR="007537AE" w:rsidRPr="001E2730" w14:paraId="504B6D87" w14:textId="77777777" w:rsidTr="008A7FF6">
        <w:trPr>
          <w:trHeight w:val="392"/>
        </w:trPr>
        <w:tc>
          <w:tcPr>
            <w:tcW w:w="2967" w:type="dxa"/>
            <w:vMerge/>
          </w:tcPr>
          <w:p w14:paraId="00531C92" w14:textId="77777777" w:rsidR="007537AE" w:rsidRPr="001E2730" w:rsidRDefault="007537AE" w:rsidP="008424D6">
            <w:pPr>
              <w:spacing w:line="360" w:lineRule="auto"/>
              <w:textAlignment w:val="baseline"/>
              <w:rPr>
                <w:b/>
                <w:sz w:val="18"/>
                <w:szCs w:val="18"/>
              </w:rPr>
            </w:pPr>
          </w:p>
        </w:tc>
        <w:tc>
          <w:tcPr>
            <w:tcW w:w="430" w:type="dxa"/>
          </w:tcPr>
          <w:p w14:paraId="0F7BCDC8" w14:textId="4C01D0E5" w:rsidR="007537AE" w:rsidRDefault="00B757FA" w:rsidP="008424D6">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1B9222BD" w14:textId="45D1B713" w:rsidR="007537AE" w:rsidRPr="001E2730" w:rsidRDefault="00180B76" w:rsidP="008424D6">
            <w:pPr>
              <w:spacing w:line="360" w:lineRule="auto"/>
              <w:textAlignment w:val="baseline"/>
              <w:rPr>
                <w:bCs/>
                <w:sz w:val="18"/>
                <w:szCs w:val="18"/>
                <w:bdr w:val="none" w:sz="0" w:space="0" w:color="auto" w:frame="1"/>
                <w:lang w:val="es-EC"/>
              </w:rPr>
            </w:pPr>
            <w:r>
              <w:rPr>
                <w:bCs/>
                <w:sz w:val="18"/>
                <w:szCs w:val="18"/>
                <w:bdr w:val="none" w:sz="0" w:space="0" w:color="auto" w:frame="1"/>
                <w:lang w:val="es-EC"/>
              </w:rPr>
              <w:t>Verificar que se ha ejecutado solo una acción de estado del registro de una evaluación</w:t>
            </w:r>
          </w:p>
        </w:tc>
      </w:tr>
      <w:tr w:rsidR="008424D6" w:rsidRPr="001E2730" w14:paraId="59E0766A" w14:textId="77777777" w:rsidTr="008A7FF6">
        <w:trPr>
          <w:trHeight w:val="334"/>
        </w:trPr>
        <w:tc>
          <w:tcPr>
            <w:tcW w:w="2967" w:type="dxa"/>
            <w:vMerge w:val="restart"/>
          </w:tcPr>
          <w:p w14:paraId="360DADDC" w14:textId="7DEC22D9" w:rsidR="008424D6" w:rsidRPr="001E2730" w:rsidRDefault="008424D6" w:rsidP="008424D6">
            <w:pPr>
              <w:spacing w:line="360" w:lineRule="auto"/>
              <w:textAlignment w:val="baseline"/>
              <w:rPr>
                <w:bCs/>
                <w:sz w:val="18"/>
                <w:szCs w:val="18"/>
                <w:bdr w:val="none" w:sz="0" w:space="0" w:color="auto" w:frame="1"/>
                <w:lang w:val="es-419"/>
              </w:rPr>
            </w:pPr>
            <w:bookmarkStart w:id="255" w:name="_Hlk73628475"/>
            <w:r w:rsidRPr="001E2730">
              <w:rPr>
                <w:b/>
                <w:sz w:val="18"/>
                <w:szCs w:val="18"/>
              </w:rPr>
              <w:t>HU</w:t>
            </w:r>
            <w:r>
              <w:rPr>
                <w:b/>
                <w:sz w:val="18"/>
                <w:szCs w:val="18"/>
              </w:rPr>
              <w:t xml:space="preserve">-66 </w:t>
            </w:r>
            <w:r w:rsidRPr="001E2730">
              <w:rPr>
                <w:bCs/>
                <w:sz w:val="18"/>
                <w:szCs w:val="18"/>
                <w:bdr w:val="none" w:sz="0" w:space="0" w:color="auto" w:frame="1"/>
                <w:lang w:val="es-419"/>
              </w:rPr>
              <w:t>Modificar evaluación al docente o instructor</w:t>
            </w:r>
            <w:bookmarkEnd w:id="255"/>
            <w:r>
              <w:rPr>
                <w:bCs/>
                <w:sz w:val="18"/>
                <w:szCs w:val="18"/>
                <w:bdr w:val="none" w:sz="0" w:space="0" w:color="auto" w:frame="1"/>
                <w:lang w:val="es-419"/>
              </w:rPr>
              <w:t xml:space="preserve">. </w:t>
            </w:r>
            <w:r w:rsidRPr="001E2730">
              <w:rPr>
                <w:b/>
                <w:sz w:val="18"/>
                <w:szCs w:val="18"/>
              </w:rPr>
              <w:t>S</w:t>
            </w:r>
            <w:r>
              <w:rPr>
                <w:b/>
                <w:sz w:val="18"/>
                <w:szCs w:val="18"/>
              </w:rPr>
              <w:t>print 10</w:t>
            </w:r>
          </w:p>
        </w:tc>
        <w:tc>
          <w:tcPr>
            <w:tcW w:w="430" w:type="dxa"/>
          </w:tcPr>
          <w:p w14:paraId="45D3A5AA" w14:textId="549D62FD" w:rsidR="008424D6" w:rsidRPr="001E2730" w:rsidRDefault="000C0AED"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6387554E" w14:textId="374CA5F9" w:rsidR="008424D6" w:rsidRPr="001E2730" w:rsidRDefault="000C0AED" w:rsidP="008424D6">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modificar los datos de una evaluación</w:t>
            </w:r>
          </w:p>
        </w:tc>
      </w:tr>
      <w:tr w:rsidR="004C0E0C" w:rsidRPr="001E2730" w14:paraId="0CD66F87" w14:textId="77777777" w:rsidTr="008A7FF6">
        <w:trPr>
          <w:trHeight w:val="334"/>
        </w:trPr>
        <w:tc>
          <w:tcPr>
            <w:tcW w:w="2967" w:type="dxa"/>
            <w:vMerge/>
          </w:tcPr>
          <w:p w14:paraId="5352E6B5" w14:textId="77777777" w:rsidR="004C0E0C" w:rsidRPr="001E2730" w:rsidRDefault="004C0E0C" w:rsidP="008424D6">
            <w:pPr>
              <w:spacing w:line="360" w:lineRule="auto"/>
              <w:textAlignment w:val="baseline"/>
              <w:rPr>
                <w:b/>
                <w:sz w:val="18"/>
                <w:szCs w:val="18"/>
              </w:rPr>
            </w:pPr>
          </w:p>
        </w:tc>
        <w:tc>
          <w:tcPr>
            <w:tcW w:w="430" w:type="dxa"/>
          </w:tcPr>
          <w:p w14:paraId="2E699934" w14:textId="67A2763E" w:rsidR="004C0E0C" w:rsidRPr="001E2730" w:rsidRDefault="000C0AED"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4272580" w14:textId="38A5AC5F" w:rsidR="004C0E0C" w:rsidRPr="001E2730" w:rsidRDefault="000C0AED" w:rsidP="008424D6">
            <w:pPr>
              <w:spacing w:line="360" w:lineRule="auto"/>
              <w:textAlignment w:val="baseline"/>
              <w:rPr>
                <w:bCs/>
                <w:sz w:val="18"/>
                <w:szCs w:val="18"/>
                <w:bdr w:val="none" w:sz="0" w:space="0" w:color="auto" w:frame="1"/>
              </w:rPr>
            </w:pPr>
            <w:r>
              <w:rPr>
                <w:bCs/>
                <w:sz w:val="18"/>
                <w:szCs w:val="18"/>
                <w:bdr w:val="none" w:sz="0" w:space="0" w:color="auto" w:frame="1"/>
              </w:rPr>
              <w:t>Verificar que se actualiza la evaluación al docente o instructor</w:t>
            </w:r>
          </w:p>
        </w:tc>
      </w:tr>
      <w:tr w:rsidR="004C0E0C" w:rsidRPr="001E2730" w14:paraId="4EDB824E" w14:textId="77777777" w:rsidTr="008A7FF6">
        <w:trPr>
          <w:trHeight w:val="334"/>
        </w:trPr>
        <w:tc>
          <w:tcPr>
            <w:tcW w:w="2967" w:type="dxa"/>
            <w:vMerge/>
          </w:tcPr>
          <w:p w14:paraId="182FD975" w14:textId="77777777" w:rsidR="004C0E0C" w:rsidRPr="001E2730" w:rsidRDefault="004C0E0C" w:rsidP="008424D6">
            <w:pPr>
              <w:spacing w:line="360" w:lineRule="auto"/>
              <w:textAlignment w:val="baseline"/>
              <w:rPr>
                <w:b/>
                <w:sz w:val="18"/>
                <w:szCs w:val="18"/>
              </w:rPr>
            </w:pPr>
          </w:p>
        </w:tc>
        <w:tc>
          <w:tcPr>
            <w:tcW w:w="430" w:type="dxa"/>
          </w:tcPr>
          <w:p w14:paraId="7EB62E33" w14:textId="5AA7EB0C" w:rsidR="004C0E0C" w:rsidRPr="001E2730" w:rsidRDefault="000C0AED"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E174C6B" w14:textId="66C3C638" w:rsidR="004C0E0C" w:rsidRPr="001E2730" w:rsidRDefault="001421E1" w:rsidP="008424D6">
            <w:pPr>
              <w:spacing w:line="360" w:lineRule="auto"/>
              <w:textAlignment w:val="baseline"/>
              <w:rPr>
                <w:bCs/>
                <w:sz w:val="18"/>
                <w:szCs w:val="18"/>
                <w:bdr w:val="none" w:sz="0" w:space="0" w:color="auto" w:frame="1"/>
              </w:rPr>
            </w:pPr>
            <w:r>
              <w:rPr>
                <w:bCs/>
                <w:sz w:val="18"/>
                <w:szCs w:val="18"/>
                <w:bdr w:val="none" w:sz="0" w:space="0" w:color="auto" w:frame="1"/>
              </w:rPr>
              <w:t>Verificar que se envíe un solo formulario de actualización</w:t>
            </w:r>
          </w:p>
        </w:tc>
      </w:tr>
      <w:tr w:rsidR="008424D6" w:rsidRPr="001E2730" w14:paraId="12556DA2" w14:textId="77777777" w:rsidTr="008A7FF6">
        <w:trPr>
          <w:trHeight w:val="380"/>
        </w:trPr>
        <w:tc>
          <w:tcPr>
            <w:tcW w:w="2967" w:type="dxa"/>
            <w:vMerge w:val="restart"/>
          </w:tcPr>
          <w:p w14:paraId="0AFDF7CF" w14:textId="062B518E" w:rsidR="008424D6" w:rsidRPr="001E2730" w:rsidRDefault="008424D6" w:rsidP="008424D6">
            <w:pPr>
              <w:spacing w:line="360" w:lineRule="auto"/>
              <w:textAlignment w:val="baseline"/>
              <w:rPr>
                <w:bCs/>
                <w:sz w:val="18"/>
                <w:szCs w:val="18"/>
                <w:bdr w:val="none" w:sz="0" w:space="0" w:color="auto" w:frame="1"/>
                <w:lang w:val="es-419"/>
              </w:rPr>
            </w:pPr>
            <w:bookmarkStart w:id="256" w:name="_Hlk73630841"/>
            <w:r w:rsidRPr="001E2730">
              <w:rPr>
                <w:b/>
                <w:sz w:val="18"/>
                <w:szCs w:val="18"/>
              </w:rPr>
              <w:t>HU</w:t>
            </w:r>
            <w:r>
              <w:rPr>
                <w:b/>
                <w:sz w:val="18"/>
                <w:szCs w:val="18"/>
              </w:rPr>
              <w:t xml:space="preserve">-67 </w:t>
            </w:r>
            <w:r w:rsidRPr="001E2730">
              <w:rPr>
                <w:bCs/>
                <w:sz w:val="18"/>
                <w:szCs w:val="18"/>
                <w:bdr w:val="none" w:sz="0" w:space="0" w:color="auto" w:frame="1"/>
                <w:lang w:val="es-419"/>
              </w:rPr>
              <w:t>Eliminar evaluación al docente o instructor</w:t>
            </w:r>
            <w:bookmarkEnd w:id="256"/>
            <w:r>
              <w:rPr>
                <w:bCs/>
                <w:sz w:val="18"/>
                <w:szCs w:val="18"/>
                <w:bdr w:val="none" w:sz="0" w:space="0" w:color="auto" w:frame="1"/>
                <w:lang w:val="es-419"/>
              </w:rPr>
              <w:t xml:space="preserve">. </w:t>
            </w:r>
            <w:r w:rsidRPr="001E2730">
              <w:rPr>
                <w:b/>
                <w:sz w:val="18"/>
                <w:szCs w:val="18"/>
              </w:rPr>
              <w:t>S</w:t>
            </w:r>
            <w:r>
              <w:rPr>
                <w:b/>
                <w:sz w:val="18"/>
                <w:szCs w:val="18"/>
              </w:rPr>
              <w:t>print 10</w:t>
            </w:r>
          </w:p>
        </w:tc>
        <w:tc>
          <w:tcPr>
            <w:tcW w:w="430" w:type="dxa"/>
          </w:tcPr>
          <w:p w14:paraId="4C1879E5" w14:textId="7B77F943" w:rsidR="008424D6" w:rsidRPr="001E2730" w:rsidRDefault="001421E1"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62091AC9" w14:textId="0DD99B85" w:rsidR="008424D6" w:rsidRPr="001E2730" w:rsidRDefault="00AF1756" w:rsidP="008424D6">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iminar la evaluación</w:t>
            </w:r>
          </w:p>
        </w:tc>
      </w:tr>
      <w:tr w:rsidR="001421E1" w:rsidRPr="001E2730" w14:paraId="4BA8516C" w14:textId="77777777" w:rsidTr="008A7FF6">
        <w:trPr>
          <w:trHeight w:val="380"/>
        </w:trPr>
        <w:tc>
          <w:tcPr>
            <w:tcW w:w="2967" w:type="dxa"/>
            <w:vMerge/>
          </w:tcPr>
          <w:p w14:paraId="525CE019" w14:textId="77777777" w:rsidR="001421E1" w:rsidRPr="001E2730" w:rsidRDefault="001421E1" w:rsidP="008424D6">
            <w:pPr>
              <w:spacing w:line="360" w:lineRule="auto"/>
              <w:textAlignment w:val="baseline"/>
              <w:rPr>
                <w:b/>
                <w:sz w:val="18"/>
                <w:szCs w:val="18"/>
              </w:rPr>
            </w:pPr>
          </w:p>
        </w:tc>
        <w:tc>
          <w:tcPr>
            <w:tcW w:w="430" w:type="dxa"/>
          </w:tcPr>
          <w:p w14:paraId="500DFEEA" w14:textId="34E5EFE8" w:rsidR="001421E1" w:rsidRPr="001E2730" w:rsidRDefault="001421E1"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3F93D0F" w14:textId="3BA4C3E9" w:rsidR="001421E1" w:rsidRPr="001E2730" w:rsidRDefault="00F20654"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eliminado una evaluación</w:t>
            </w:r>
          </w:p>
        </w:tc>
      </w:tr>
      <w:tr w:rsidR="008424D6" w:rsidRPr="001E2730" w14:paraId="40AEDBB2" w14:textId="77777777" w:rsidTr="008A7FF6">
        <w:trPr>
          <w:trHeight w:val="242"/>
        </w:trPr>
        <w:tc>
          <w:tcPr>
            <w:tcW w:w="2967" w:type="dxa"/>
            <w:vMerge/>
          </w:tcPr>
          <w:p w14:paraId="338F3EB7" w14:textId="77777777" w:rsidR="008424D6" w:rsidRPr="001E2730" w:rsidRDefault="008424D6" w:rsidP="008424D6">
            <w:pPr>
              <w:spacing w:line="360" w:lineRule="auto"/>
              <w:textAlignment w:val="baseline"/>
              <w:rPr>
                <w:bCs/>
                <w:sz w:val="18"/>
                <w:szCs w:val="18"/>
                <w:bdr w:val="none" w:sz="0" w:space="0" w:color="auto" w:frame="1"/>
                <w:lang w:val="es-419"/>
              </w:rPr>
            </w:pPr>
          </w:p>
        </w:tc>
        <w:tc>
          <w:tcPr>
            <w:tcW w:w="430" w:type="dxa"/>
          </w:tcPr>
          <w:p w14:paraId="1965CC06" w14:textId="56993FE2" w:rsidR="008424D6" w:rsidRPr="001E2730" w:rsidRDefault="001421E1"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7150B7FA" w14:textId="4FF45C0C" w:rsidR="008424D6" w:rsidRPr="001E2730" w:rsidRDefault="00F20654"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eliminar una evaluación</w:t>
            </w:r>
          </w:p>
        </w:tc>
      </w:tr>
      <w:tr w:rsidR="008424D6" w:rsidRPr="001E2730" w14:paraId="61C5F1FF" w14:textId="77777777" w:rsidTr="008A7FF6">
        <w:trPr>
          <w:trHeight w:val="219"/>
        </w:trPr>
        <w:tc>
          <w:tcPr>
            <w:tcW w:w="2967" w:type="dxa"/>
            <w:vMerge w:val="restart"/>
          </w:tcPr>
          <w:p w14:paraId="411B2D90" w14:textId="6484FF10" w:rsidR="008424D6" w:rsidRPr="001E2730" w:rsidRDefault="008424D6" w:rsidP="008424D6">
            <w:pPr>
              <w:spacing w:line="360" w:lineRule="auto"/>
              <w:textAlignment w:val="baseline"/>
              <w:rPr>
                <w:bCs/>
                <w:sz w:val="18"/>
                <w:szCs w:val="18"/>
                <w:bdr w:val="none" w:sz="0" w:space="0" w:color="auto" w:frame="1"/>
                <w:lang w:val="es-419"/>
              </w:rPr>
            </w:pPr>
            <w:bookmarkStart w:id="257" w:name="_Hlk73632802"/>
            <w:r w:rsidRPr="001E2730">
              <w:rPr>
                <w:b/>
                <w:sz w:val="18"/>
                <w:szCs w:val="18"/>
              </w:rPr>
              <w:t>HU</w:t>
            </w:r>
            <w:r>
              <w:rPr>
                <w:b/>
                <w:sz w:val="18"/>
                <w:szCs w:val="18"/>
              </w:rPr>
              <w:t xml:space="preserve">-68 </w:t>
            </w:r>
            <w:r w:rsidRPr="001E2730">
              <w:rPr>
                <w:bCs/>
                <w:sz w:val="18"/>
                <w:szCs w:val="18"/>
                <w:bdr w:val="none" w:sz="0" w:space="0" w:color="auto" w:frame="1"/>
                <w:lang w:val="es-419"/>
              </w:rPr>
              <w:t>Listar evaluaciones docentes o instructores</w:t>
            </w:r>
            <w:bookmarkEnd w:id="257"/>
            <w:r>
              <w:rPr>
                <w:bCs/>
                <w:sz w:val="18"/>
                <w:szCs w:val="18"/>
                <w:bdr w:val="none" w:sz="0" w:space="0" w:color="auto" w:frame="1"/>
                <w:lang w:val="es-419"/>
              </w:rPr>
              <w:t xml:space="preserve">. </w:t>
            </w:r>
            <w:r w:rsidRPr="001E2730">
              <w:rPr>
                <w:b/>
                <w:sz w:val="18"/>
                <w:szCs w:val="18"/>
              </w:rPr>
              <w:t>S</w:t>
            </w:r>
            <w:r>
              <w:rPr>
                <w:b/>
                <w:sz w:val="18"/>
                <w:szCs w:val="18"/>
              </w:rPr>
              <w:t>print 10</w:t>
            </w:r>
          </w:p>
        </w:tc>
        <w:tc>
          <w:tcPr>
            <w:tcW w:w="430" w:type="dxa"/>
          </w:tcPr>
          <w:p w14:paraId="4AAFC98D" w14:textId="06F83838" w:rsidR="008424D6" w:rsidRPr="001E2730" w:rsidRDefault="001D5451" w:rsidP="008424D6">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4D3F0B3" w14:textId="3F904276" w:rsidR="008424D6" w:rsidRPr="001E2730" w:rsidRDefault="00B1687D" w:rsidP="008424D6">
            <w:pPr>
              <w:spacing w:line="360" w:lineRule="auto"/>
              <w:textAlignment w:val="baseline"/>
              <w:rPr>
                <w:bCs/>
                <w:sz w:val="18"/>
                <w:szCs w:val="18"/>
                <w:bdr w:val="none" w:sz="0" w:space="0" w:color="auto" w:frame="1"/>
              </w:rPr>
            </w:pPr>
            <w:r>
              <w:rPr>
                <w:bCs/>
                <w:sz w:val="18"/>
                <w:szCs w:val="18"/>
                <w:bdr w:val="none" w:sz="0" w:space="0" w:color="auto" w:frame="1"/>
              </w:rPr>
              <w:t>Verificar la cantidad de evaluaciones obtenidas</w:t>
            </w:r>
          </w:p>
        </w:tc>
      </w:tr>
      <w:tr w:rsidR="001D5451" w:rsidRPr="001E2730" w14:paraId="1DA20069" w14:textId="77777777" w:rsidTr="008A7FF6">
        <w:trPr>
          <w:trHeight w:val="219"/>
        </w:trPr>
        <w:tc>
          <w:tcPr>
            <w:tcW w:w="2967" w:type="dxa"/>
            <w:vMerge/>
          </w:tcPr>
          <w:p w14:paraId="43C2E589" w14:textId="77777777" w:rsidR="001D5451" w:rsidRPr="001E2730" w:rsidRDefault="001D5451" w:rsidP="008424D6">
            <w:pPr>
              <w:spacing w:line="360" w:lineRule="auto"/>
              <w:textAlignment w:val="baseline"/>
              <w:rPr>
                <w:b/>
                <w:sz w:val="18"/>
                <w:szCs w:val="18"/>
              </w:rPr>
            </w:pPr>
          </w:p>
        </w:tc>
        <w:tc>
          <w:tcPr>
            <w:tcW w:w="430" w:type="dxa"/>
          </w:tcPr>
          <w:p w14:paraId="26EC94A2" w14:textId="3EB55983" w:rsidR="001D5451" w:rsidRDefault="00B1687D" w:rsidP="008424D6">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5D0ED8DA" w14:textId="4EF02456" w:rsidR="001D5451" w:rsidRPr="001E2730" w:rsidRDefault="00B1687D" w:rsidP="008424D6">
            <w:pPr>
              <w:spacing w:line="360" w:lineRule="auto"/>
              <w:textAlignment w:val="baseline"/>
              <w:rPr>
                <w:bCs/>
                <w:sz w:val="18"/>
                <w:szCs w:val="18"/>
                <w:bdr w:val="none" w:sz="0" w:space="0" w:color="auto" w:frame="1"/>
              </w:rPr>
            </w:pPr>
            <w:r>
              <w:rPr>
                <w:bCs/>
                <w:sz w:val="18"/>
                <w:szCs w:val="18"/>
                <w:bdr w:val="none" w:sz="0" w:space="0" w:color="auto" w:frame="1"/>
              </w:rPr>
              <w:t>Verificar que se ejecuta la acción de obtener el listado de evaluaciones</w:t>
            </w:r>
          </w:p>
        </w:tc>
      </w:tr>
      <w:tr w:rsidR="001D5451" w:rsidRPr="001E2730" w14:paraId="6D930324" w14:textId="77777777" w:rsidTr="008A7FF6">
        <w:trPr>
          <w:trHeight w:val="219"/>
        </w:trPr>
        <w:tc>
          <w:tcPr>
            <w:tcW w:w="2967" w:type="dxa"/>
            <w:vMerge/>
          </w:tcPr>
          <w:p w14:paraId="65A22D89" w14:textId="77777777" w:rsidR="001D5451" w:rsidRPr="001E2730" w:rsidRDefault="001D5451" w:rsidP="008424D6">
            <w:pPr>
              <w:spacing w:line="360" w:lineRule="auto"/>
              <w:textAlignment w:val="baseline"/>
              <w:rPr>
                <w:b/>
                <w:sz w:val="18"/>
                <w:szCs w:val="18"/>
              </w:rPr>
            </w:pPr>
          </w:p>
        </w:tc>
        <w:tc>
          <w:tcPr>
            <w:tcW w:w="430" w:type="dxa"/>
          </w:tcPr>
          <w:p w14:paraId="19B9C45A" w14:textId="08F6A3FC" w:rsidR="001D5451" w:rsidRDefault="00B1687D" w:rsidP="008424D6">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6AE7389" w14:textId="3A59C133" w:rsidR="001D5451" w:rsidRPr="001E2730" w:rsidRDefault="00752794" w:rsidP="008424D6">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la obtención de evaluaciones</w:t>
            </w:r>
          </w:p>
        </w:tc>
      </w:tr>
      <w:tr w:rsidR="001D5451" w:rsidRPr="001E2730" w14:paraId="6EDD4C9A" w14:textId="77777777" w:rsidTr="008A7FF6">
        <w:trPr>
          <w:trHeight w:val="219"/>
        </w:trPr>
        <w:tc>
          <w:tcPr>
            <w:tcW w:w="2967" w:type="dxa"/>
            <w:vMerge/>
          </w:tcPr>
          <w:p w14:paraId="610965FC" w14:textId="77777777" w:rsidR="001D5451" w:rsidRPr="001E2730" w:rsidRDefault="001D5451" w:rsidP="008424D6">
            <w:pPr>
              <w:spacing w:line="360" w:lineRule="auto"/>
              <w:textAlignment w:val="baseline"/>
              <w:rPr>
                <w:b/>
                <w:sz w:val="18"/>
                <w:szCs w:val="18"/>
              </w:rPr>
            </w:pPr>
          </w:p>
        </w:tc>
        <w:tc>
          <w:tcPr>
            <w:tcW w:w="430" w:type="dxa"/>
          </w:tcPr>
          <w:p w14:paraId="409A6A7C" w14:textId="483960B9" w:rsidR="001D5451" w:rsidRDefault="00B1687D" w:rsidP="008424D6">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7EF3ED23" w14:textId="5CBC1C06" w:rsidR="001D5451" w:rsidRPr="001E2730" w:rsidRDefault="0040376C"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listado las evaluaciones de los estudiantes</w:t>
            </w:r>
          </w:p>
        </w:tc>
      </w:tr>
      <w:tr w:rsidR="001D5451" w:rsidRPr="001E2730" w14:paraId="1EB2CBA6" w14:textId="77777777" w:rsidTr="008A7FF6">
        <w:trPr>
          <w:trHeight w:val="219"/>
        </w:trPr>
        <w:tc>
          <w:tcPr>
            <w:tcW w:w="2967" w:type="dxa"/>
            <w:vMerge/>
          </w:tcPr>
          <w:p w14:paraId="085A74C9" w14:textId="77777777" w:rsidR="001D5451" w:rsidRPr="001E2730" w:rsidRDefault="001D5451" w:rsidP="008424D6">
            <w:pPr>
              <w:spacing w:line="360" w:lineRule="auto"/>
              <w:textAlignment w:val="baseline"/>
              <w:rPr>
                <w:b/>
                <w:sz w:val="18"/>
                <w:szCs w:val="18"/>
              </w:rPr>
            </w:pPr>
          </w:p>
        </w:tc>
        <w:tc>
          <w:tcPr>
            <w:tcW w:w="430" w:type="dxa"/>
          </w:tcPr>
          <w:p w14:paraId="113EEF9B" w14:textId="2705E646" w:rsidR="001D5451" w:rsidRDefault="00B1687D" w:rsidP="008424D6">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367AC3B5" w14:textId="61E434B7" w:rsidR="001D5451" w:rsidRPr="001E2730" w:rsidRDefault="0040376C"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necesarias para la obtención de evaluaciones de los estudiantes</w:t>
            </w:r>
          </w:p>
        </w:tc>
      </w:tr>
      <w:tr w:rsidR="001D5451" w:rsidRPr="001E2730" w14:paraId="2101C1EE" w14:textId="77777777" w:rsidTr="008A7FF6">
        <w:trPr>
          <w:trHeight w:val="219"/>
        </w:trPr>
        <w:tc>
          <w:tcPr>
            <w:tcW w:w="2967" w:type="dxa"/>
            <w:vMerge/>
          </w:tcPr>
          <w:p w14:paraId="302A13B2" w14:textId="77777777" w:rsidR="001D5451" w:rsidRPr="001E2730" w:rsidRDefault="001D5451" w:rsidP="008424D6">
            <w:pPr>
              <w:spacing w:line="360" w:lineRule="auto"/>
              <w:textAlignment w:val="baseline"/>
              <w:rPr>
                <w:b/>
                <w:sz w:val="18"/>
                <w:szCs w:val="18"/>
              </w:rPr>
            </w:pPr>
          </w:p>
        </w:tc>
        <w:tc>
          <w:tcPr>
            <w:tcW w:w="430" w:type="dxa"/>
          </w:tcPr>
          <w:p w14:paraId="594250E1" w14:textId="5BAA28CC" w:rsidR="001D5451" w:rsidRDefault="00B1687D" w:rsidP="008424D6">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6025B0F0" w14:textId="16E2C6A7" w:rsidR="001D5451" w:rsidRPr="001E2730" w:rsidRDefault="000A2D05"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el array por defecto de la función reductora de listar evaluaciones de los docentes</w:t>
            </w:r>
          </w:p>
        </w:tc>
      </w:tr>
      <w:tr w:rsidR="00B1687D" w:rsidRPr="001E2730" w14:paraId="5FB2CD3D" w14:textId="77777777" w:rsidTr="008A7FF6">
        <w:trPr>
          <w:trHeight w:val="219"/>
        </w:trPr>
        <w:tc>
          <w:tcPr>
            <w:tcW w:w="2967" w:type="dxa"/>
            <w:vMerge/>
          </w:tcPr>
          <w:p w14:paraId="35ECCD47" w14:textId="77777777" w:rsidR="00B1687D" w:rsidRPr="001E2730" w:rsidRDefault="00B1687D" w:rsidP="008424D6">
            <w:pPr>
              <w:spacing w:line="360" w:lineRule="auto"/>
              <w:textAlignment w:val="baseline"/>
              <w:rPr>
                <w:b/>
                <w:sz w:val="18"/>
                <w:szCs w:val="18"/>
              </w:rPr>
            </w:pPr>
          </w:p>
        </w:tc>
        <w:tc>
          <w:tcPr>
            <w:tcW w:w="430" w:type="dxa"/>
          </w:tcPr>
          <w:p w14:paraId="588BF475" w14:textId="0DCD1A7C" w:rsidR="00B1687D" w:rsidRDefault="000A2D05" w:rsidP="008424D6">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0C2E1A47" w14:textId="439DBBAA" w:rsidR="00B1687D" w:rsidRPr="001E2730" w:rsidRDefault="000A2D05"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ay vacío de evaluaciones docente</w:t>
            </w:r>
          </w:p>
        </w:tc>
      </w:tr>
      <w:tr w:rsidR="00B1687D" w:rsidRPr="001E2730" w14:paraId="12B07070" w14:textId="77777777" w:rsidTr="008A7FF6">
        <w:trPr>
          <w:trHeight w:val="219"/>
        </w:trPr>
        <w:tc>
          <w:tcPr>
            <w:tcW w:w="2967" w:type="dxa"/>
            <w:vMerge/>
          </w:tcPr>
          <w:p w14:paraId="7937726C" w14:textId="77777777" w:rsidR="00B1687D" w:rsidRPr="001E2730" w:rsidRDefault="00B1687D" w:rsidP="008424D6">
            <w:pPr>
              <w:spacing w:line="360" w:lineRule="auto"/>
              <w:textAlignment w:val="baseline"/>
              <w:rPr>
                <w:b/>
                <w:sz w:val="18"/>
                <w:szCs w:val="18"/>
              </w:rPr>
            </w:pPr>
          </w:p>
        </w:tc>
        <w:tc>
          <w:tcPr>
            <w:tcW w:w="430" w:type="dxa"/>
          </w:tcPr>
          <w:p w14:paraId="5F2D9D08" w14:textId="56E8E035" w:rsidR="00B1687D" w:rsidRDefault="000A2D05" w:rsidP="008424D6">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73EE2939" w14:textId="0BAAC30D" w:rsidR="00B1687D" w:rsidRPr="001E2730" w:rsidRDefault="000A2D05"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evaluaciones docente</w:t>
            </w:r>
          </w:p>
        </w:tc>
      </w:tr>
      <w:tr w:rsidR="00B1687D" w:rsidRPr="001E2730" w14:paraId="103B0273" w14:textId="77777777" w:rsidTr="008A7FF6">
        <w:trPr>
          <w:trHeight w:val="219"/>
        </w:trPr>
        <w:tc>
          <w:tcPr>
            <w:tcW w:w="2967" w:type="dxa"/>
            <w:vMerge/>
          </w:tcPr>
          <w:p w14:paraId="5B9A3ACE" w14:textId="77777777" w:rsidR="00B1687D" w:rsidRPr="001E2730" w:rsidRDefault="00B1687D" w:rsidP="008424D6">
            <w:pPr>
              <w:spacing w:line="360" w:lineRule="auto"/>
              <w:textAlignment w:val="baseline"/>
              <w:rPr>
                <w:b/>
                <w:sz w:val="18"/>
                <w:szCs w:val="18"/>
              </w:rPr>
            </w:pPr>
          </w:p>
        </w:tc>
        <w:tc>
          <w:tcPr>
            <w:tcW w:w="430" w:type="dxa"/>
          </w:tcPr>
          <w:p w14:paraId="46CED264" w14:textId="59A53DAC" w:rsidR="00B1687D" w:rsidRDefault="000A2D05" w:rsidP="008424D6">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076A3334" w14:textId="45501D26" w:rsidR="00B1687D" w:rsidRPr="001E2730" w:rsidRDefault="00D85988"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ingresado una nueva evaluación docente</w:t>
            </w:r>
          </w:p>
        </w:tc>
      </w:tr>
      <w:tr w:rsidR="00B1687D" w:rsidRPr="001E2730" w14:paraId="2C0EC1C4" w14:textId="77777777" w:rsidTr="008A7FF6">
        <w:trPr>
          <w:trHeight w:val="219"/>
        </w:trPr>
        <w:tc>
          <w:tcPr>
            <w:tcW w:w="2967" w:type="dxa"/>
            <w:vMerge/>
          </w:tcPr>
          <w:p w14:paraId="452CB6CD" w14:textId="77777777" w:rsidR="00B1687D" w:rsidRPr="001E2730" w:rsidRDefault="00B1687D" w:rsidP="008424D6">
            <w:pPr>
              <w:spacing w:line="360" w:lineRule="auto"/>
              <w:textAlignment w:val="baseline"/>
              <w:rPr>
                <w:b/>
                <w:sz w:val="18"/>
                <w:szCs w:val="18"/>
              </w:rPr>
            </w:pPr>
          </w:p>
        </w:tc>
        <w:tc>
          <w:tcPr>
            <w:tcW w:w="430" w:type="dxa"/>
          </w:tcPr>
          <w:p w14:paraId="5F6DB8A1" w14:textId="60ED566E" w:rsidR="00B1687D" w:rsidRDefault="000A2D05" w:rsidP="008424D6">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0F50DBD9" w14:textId="5F095196" w:rsidR="00B1687D" w:rsidRPr="001E2730" w:rsidRDefault="00D85988"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eliminado una evaluación docente</w:t>
            </w:r>
          </w:p>
        </w:tc>
      </w:tr>
      <w:tr w:rsidR="00B1687D" w:rsidRPr="001E2730" w14:paraId="52347E85" w14:textId="77777777" w:rsidTr="008A7FF6">
        <w:trPr>
          <w:trHeight w:val="219"/>
        </w:trPr>
        <w:tc>
          <w:tcPr>
            <w:tcW w:w="2967" w:type="dxa"/>
            <w:vMerge/>
          </w:tcPr>
          <w:p w14:paraId="19D8DE8F" w14:textId="77777777" w:rsidR="00B1687D" w:rsidRPr="001E2730" w:rsidRDefault="00B1687D" w:rsidP="008424D6">
            <w:pPr>
              <w:spacing w:line="360" w:lineRule="auto"/>
              <w:textAlignment w:val="baseline"/>
              <w:rPr>
                <w:b/>
                <w:sz w:val="18"/>
                <w:szCs w:val="18"/>
              </w:rPr>
            </w:pPr>
          </w:p>
        </w:tc>
        <w:tc>
          <w:tcPr>
            <w:tcW w:w="430" w:type="dxa"/>
          </w:tcPr>
          <w:p w14:paraId="2FDECA20" w14:textId="293B64D5" w:rsidR="00B1687D" w:rsidRDefault="000A2D05" w:rsidP="008424D6">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10FCED9E" w14:textId="51B4498F" w:rsidR="00B1687D" w:rsidRPr="001E2730" w:rsidRDefault="00D85988"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modificado una evaluación docente</w:t>
            </w:r>
          </w:p>
        </w:tc>
      </w:tr>
      <w:tr w:rsidR="000A2D05" w:rsidRPr="001E2730" w14:paraId="2ECF4EB5" w14:textId="77777777" w:rsidTr="008A7FF6">
        <w:trPr>
          <w:trHeight w:val="219"/>
        </w:trPr>
        <w:tc>
          <w:tcPr>
            <w:tcW w:w="2967" w:type="dxa"/>
            <w:vMerge/>
          </w:tcPr>
          <w:p w14:paraId="722B78E2" w14:textId="77777777" w:rsidR="000A2D05" w:rsidRPr="001E2730" w:rsidRDefault="000A2D05" w:rsidP="008424D6">
            <w:pPr>
              <w:spacing w:line="360" w:lineRule="auto"/>
              <w:textAlignment w:val="baseline"/>
              <w:rPr>
                <w:b/>
                <w:sz w:val="18"/>
                <w:szCs w:val="18"/>
              </w:rPr>
            </w:pPr>
          </w:p>
        </w:tc>
        <w:tc>
          <w:tcPr>
            <w:tcW w:w="430" w:type="dxa"/>
          </w:tcPr>
          <w:p w14:paraId="08C9788E" w14:textId="6AD07AFB" w:rsidR="000A2D05" w:rsidRDefault="00D85988" w:rsidP="008424D6">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34229C34" w14:textId="1BD2E254" w:rsidR="000A2D05" w:rsidRPr="001E2730" w:rsidRDefault="00E60AF2" w:rsidP="008424D6">
            <w:pPr>
              <w:spacing w:line="360" w:lineRule="auto"/>
              <w:textAlignment w:val="baseline"/>
              <w:rPr>
                <w:bCs/>
                <w:sz w:val="18"/>
                <w:szCs w:val="18"/>
                <w:bdr w:val="none" w:sz="0" w:space="0" w:color="auto" w:frame="1"/>
              </w:rPr>
            </w:pPr>
            <w:r>
              <w:rPr>
                <w:bCs/>
                <w:sz w:val="18"/>
                <w:szCs w:val="18"/>
                <w:bdr w:val="none" w:sz="0" w:space="0" w:color="auto" w:frame="1"/>
              </w:rPr>
              <w:t>Verificar que se ha obtenido el array por defecto del listado de evaluaciones estudiante</w:t>
            </w:r>
          </w:p>
        </w:tc>
      </w:tr>
      <w:tr w:rsidR="00E60AF2" w:rsidRPr="001E2730" w14:paraId="4A02D8C5" w14:textId="77777777" w:rsidTr="008A7FF6">
        <w:trPr>
          <w:trHeight w:val="219"/>
        </w:trPr>
        <w:tc>
          <w:tcPr>
            <w:tcW w:w="2967" w:type="dxa"/>
            <w:vMerge/>
          </w:tcPr>
          <w:p w14:paraId="5995C9EC" w14:textId="77777777" w:rsidR="00E60AF2" w:rsidRPr="001E2730" w:rsidRDefault="00E60AF2" w:rsidP="00E60AF2">
            <w:pPr>
              <w:spacing w:line="360" w:lineRule="auto"/>
              <w:textAlignment w:val="baseline"/>
              <w:rPr>
                <w:b/>
                <w:sz w:val="18"/>
                <w:szCs w:val="18"/>
              </w:rPr>
            </w:pPr>
          </w:p>
        </w:tc>
        <w:tc>
          <w:tcPr>
            <w:tcW w:w="430" w:type="dxa"/>
          </w:tcPr>
          <w:p w14:paraId="62704C02" w14:textId="26041D2B" w:rsidR="00E60AF2" w:rsidRDefault="00E60AF2" w:rsidP="00E60AF2">
            <w:pPr>
              <w:spacing w:line="360" w:lineRule="auto"/>
              <w:jc w:val="center"/>
              <w:textAlignment w:val="baseline"/>
              <w:rPr>
                <w:bCs/>
                <w:sz w:val="18"/>
                <w:szCs w:val="18"/>
                <w:bdr w:val="none" w:sz="0" w:space="0" w:color="auto" w:frame="1"/>
              </w:rPr>
            </w:pPr>
            <w:r>
              <w:rPr>
                <w:bCs/>
                <w:sz w:val="18"/>
                <w:szCs w:val="18"/>
                <w:bdr w:val="none" w:sz="0" w:space="0" w:color="auto" w:frame="1"/>
              </w:rPr>
              <w:t>13</w:t>
            </w:r>
          </w:p>
        </w:tc>
        <w:tc>
          <w:tcPr>
            <w:tcW w:w="4824" w:type="dxa"/>
          </w:tcPr>
          <w:p w14:paraId="0920CA70" w14:textId="24D13F81" w:rsidR="00E60AF2" w:rsidRPr="001E2730" w:rsidRDefault="00E60AF2" w:rsidP="00E60AF2">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ay vacío de evaluaciones estudiante</w:t>
            </w:r>
          </w:p>
        </w:tc>
      </w:tr>
      <w:tr w:rsidR="00E60AF2" w:rsidRPr="001E2730" w14:paraId="5DDA084A" w14:textId="77777777" w:rsidTr="008A7FF6">
        <w:trPr>
          <w:trHeight w:val="219"/>
        </w:trPr>
        <w:tc>
          <w:tcPr>
            <w:tcW w:w="2967" w:type="dxa"/>
            <w:vMerge/>
          </w:tcPr>
          <w:p w14:paraId="0C28477A" w14:textId="77777777" w:rsidR="00E60AF2" w:rsidRPr="001E2730" w:rsidRDefault="00E60AF2" w:rsidP="00E60AF2">
            <w:pPr>
              <w:spacing w:line="360" w:lineRule="auto"/>
              <w:textAlignment w:val="baseline"/>
              <w:rPr>
                <w:b/>
                <w:sz w:val="18"/>
                <w:szCs w:val="18"/>
              </w:rPr>
            </w:pPr>
          </w:p>
        </w:tc>
        <w:tc>
          <w:tcPr>
            <w:tcW w:w="430" w:type="dxa"/>
          </w:tcPr>
          <w:p w14:paraId="004ADA82" w14:textId="4A6394FC" w:rsidR="00E60AF2" w:rsidRDefault="00E60AF2" w:rsidP="00E60AF2">
            <w:pPr>
              <w:spacing w:line="360" w:lineRule="auto"/>
              <w:jc w:val="center"/>
              <w:textAlignment w:val="baseline"/>
              <w:rPr>
                <w:bCs/>
                <w:sz w:val="18"/>
                <w:szCs w:val="18"/>
                <w:bdr w:val="none" w:sz="0" w:space="0" w:color="auto" w:frame="1"/>
              </w:rPr>
            </w:pPr>
            <w:r>
              <w:rPr>
                <w:bCs/>
                <w:sz w:val="18"/>
                <w:szCs w:val="18"/>
                <w:bdr w:val="none" w:sz="0" w:space="0" w:color="auto" w:frame="1"/>
              </w:rPr>
              <w:t>14</w:t>
            </w:r>
          </w:p>
        </w:tc>
        <w:tc>
          <w:tcPr>
            <w:tcW w:w="4824" w:type="dxa"/>
          </w:tcPr>
          <w:p w14:paraId="52AD4FC5" w14:textId="71345BC3" w:rsidR="00E60AF2" w:rsidRPr="001E2730" w:rsidRDefault="00E60AF2" w:rsidP="00E60AF2">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evaluaciones estudiante</w:t>
            </w:r>
          </w:p>
        </w:tc>
      </w:tr>
      <w:tr w:rsidR="00E60AF2" w:rsidRPr="001E2730" w14:paraId="2025BC06" w14:textId="77777777" w:rsidTr="008A7FF6">
        <w:trPr>
          <w:trHeight w:val="219"/>
        </w:trPr>
        <w:tc>
          <w:tcPr>
            <w:tcW w:w="2967" w:type="dxa"/>
            <w:vMerge/>
          </w:tcPr>
          <w:p w14:paraId="2C4D735B" w14:textId="77777777" w:rsidR="00E60AF2" w:rsidRPr="001E2730" w:rsidRDefault="00E60AF2" w:rsidP="00E60AF2">
            <w:pPr>
              <w:spacing w:line="360" w:lineRule="auto"/>
              <w:textAlignment w:val="baseline"/>
              <w:rPr>
                <w:b/>
                <w:sz w:val="18"/>
                <w:szCs w:val="18"/>
              </w:rPr>
            </w:pPr>
          </w:p>
        </w:tc>
        <w:tc>
          <w:tcPr>
            <w:tcW w:w="430" w:type="dxa"/>
          </w:tcPr>
          <w:p w14:paraId="324F234E" w14:textId="4978040B" w:rsidR="00E60AF2" w:rsidRDefault="00E60AF2" w:rsidP="00E60AF2">
            <w:pPr>
              <w:spacing w:line="360" w:lineRule="auto"/>
              <w:jc w:val="center"/>
              <w:textAlignment w:val="baseline"/>
              <w:rPr>
                <w:bCs/>
                <w:sz w:val="18"/>
                <w:szCs w:val="18"/>
                <w:bdr w:val="none" w:sz="0" w:space="0" w:color="auto" w:frame="1"/>
              </w:rPr>
            </w:pPr>
            <w:r>
              <w:rPr>
                <w:bCs/>
                <w:sz w:val="18"/>
                <w:szCs w:val="18"/>
                <w:bdr w:val="none" w:sz="0" w:space="0" w:color="auto" w:frame="1"/>
              </w:rPr>
              <w:t>15</w:t>
            </w:r>
          </w:p>
        </w:tc>
        <w:tc>
          <w:tcPr>
            <w:tcW w:w="4824" w:type="dxa"/>
          </w:tcPr>
          <w:p w14:paraId="210A387C" w14:textId="44FCCBD8" w:rsidR="00E60AF2" w:rsidRPr="001E2730" w:rsidRDefault="00E60AF2" w:rsidP="00E60AF2">
            <w:pPr>
              <w:spacing w:line="360" w:lineRule="auto"/>
              <w:textAlignment w:val="baseline"/>
              <w:rPr>
                <w:bCs/>
                <w:sz w:val="18"/>
                <w:szCs w:val="18"/>
                <w:bdr w:val="none" w:sz="0" w:space="0" w:color="auto" w:frame="1"/>
              </w:rPr>
            </w:pPr>
            <w:r>
              <w:rPr>
                <w:bCs/>
                <w:sz w:val="18"/>
                <w:szCs w:val="18"/>
                <w:bdr w:val="none" w:sz="0" w:space="0" w:color="auto" w:frame="1"/>
              </w:rPr>
              <w:t>Verificar que se ha enviado los datos de evaluación del docente</w:t>
            </w:r>
          </w:p>
        </w:tc>
      </w:tr>
      <w:tr w:rsidR="00E60AF2" w:rsidRPr="001E2730" w14:paraId="70B8A270" w14:textId="77777777" w:rsidTr="008A7FF6">
        <w:trPr>
          <w:trHeight w:val="334"/>
        </w:trPr>
        <w:tc>
          <w:tcPr>
            <w:tcW w:w="2967" w:type="dxa"/>
            <w:vMerge w:val="restart"/>
          </w:tcPr>
          <w:p w14:paraId="47718258" w14:textId="2090237C" w:rsidR="00E60AF2" w:rsidRPr="001E2730" w:rsidRDefault="00E60AF2" w:rsidP="00E60AF2">
            <w:pPr>
              <w:spacing w:line="360" w:lineRule="auto"/>
              <w:textAlignment w:val="baseline"/>
              <w:rPr>
                <w:bCs/>
                <w:sz w:val="18"/>
                <w:szCs w:val="18"/>
                <w:bdr w:val="none" w:sz="0" w:space="0" w:color="auto" w:frame="1"/>
                <w:lang w:val="es-419"/>
              </w:rPr>
            </w:pPr>
            <w:bookmarkStart w:id="258" w:name="_Hlk73636820"/>
            <w:bookmarkStart w:id="259" w:name="_Hlk73636809"/>
            <w:r w:rsidRPr="001E2730">
              <w:rPr>
                <w:b/>
                <w:sz w:val="18"/>
                <w:szCs w:val="18"/>
              </w:rPr>
              <w:t>HU</w:t>
            </w:r>
            <w:r>
              <w:rPr>
                <w:b/>
                <w:sz w:val="18"/>
                <w:szCs w:val="18"/>
              </w:rPr>
              <w:t xml:space="preserve">-69 </w:t>
            </w:r>
            <w:r w:rsidRPr="001E2730">
              <w:rPr>
                <w:bCs/>
                <w:sz w:val="18"/>
                <w:szCs w:val="18"/>
                <w:bdr w:val="none" w:sz="0" w:space="0" w:color="auto" w:frame="1"/>
                <w:lang w:val="es-419"/>
              </w:rPr>
              <w:t>Ingresar preguntas por evaluación docente o instructor</w:t>
            </w:r>
            <w:bookmarkEnd w:id="258"/>
            <w:r>
              <w:rPr>
                <w:bCs/>
                <w:sz w:val="18"/>
                <w:szCs w:val="18"/>
                <w:bdr w:val="none" w:sz="0" w:space="0" w:color="auto" w:frame="1"/>
                <w:lang w:val="es-419"/>
              </w:rPr>
              <w:t xml:space="preserve">. </w:t>
            </w:r>
            <w:r w:rsidRPr="001E2730">
              <w:rPr>
                <w:b/>
                <w:sz w:val="18"/>
                <w:szCs w:val="18"/>
              </w:rPr>
              <w:t>S</w:t>
            </w:r>
            <w:r>
              <w:rPr>
                <w:b/>
                <w:sz w:val="18"/>
                <w:szCs w:val="18"/>
              </w:rPr>
              <w:t>print 10</w:t>
            </w:r>
          </w:p>
        </w:tc>
        <w:tc>
          <w:tcPr>
            <w:tcW w:w="430" w:type="dxa"/>
          </w:tcPr>
          <w:p w14:paraId="68A2551E" w14:textId="3CD86863" w:rsidR="00E60AF2" w:rsidRPr="001E2730" w:rsidRDefault="00977999" w:rsidP="00E60AF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36A84700" w14:textId="08BEDF7B" w:rsidR="00E60AF2" w:rsidRPr="001E2730" w:rsidRDefault="00BA7DBF" w:rsidP="00E60AF2">
            <w:pPr>
              <w:spacing w:line="360" w:lineRule="auto"/>
              <w:textAlignment w:val="baseline"/>
              <w:rPr>
                <w:bCs/>
                <w:sz w:val="18"/>
                <w:szCs w:val="18"/>
                <w:bdr w:val="none" w:sz="0" w:space="0" w:color="auto" w:frame="1"/>
              </w:rPr>
            </w:pPr>
            <w:r>
              <w:rPr>
                <w:bCs/>
                <w:sz w:val="18"/>
                <w:szCs w:val="18"/>
                <w:bdr w:val="none" w:sz="0" w:space="0" w:color="auto" w:frame="1"/>
              </w:rPr>
              <w:t>Verificar que se ha enviado datos correctos</w:t>
            </w:r>
          </w:p>
        </w:tc>
      </w:tr>
      <w:tr w:rsidR="004A1650" w:rsidRPr="001E2730" w14:paraId="4EA6C9E8" w14:textId="77777777" w:rsidTr="008A7FF6">
        <w:trPr>
          <w:trHeight w:val="334"/>
        </w:trPr>
        <w:tc>
          <w:tcPr>
            <w:tcW w:w="2967" w:type="dxa"/>
            <w:vMerge/>
          </w:tcPr>
          <w:p w14:paraId="3D21E35D" w14:textId="77777777" w:rsidR="004A1650" w:rsidRPr="001E2730" w:rsidRDefault="004A1650" w:rsidP="00E60AF2">
            <w:pPr>
              <w:spacing w:line="360" w:lineRule="auto"/>
              <w:textAlignment w:val="baseline"/>
              <w:rPr>
                <w:b/>
                <w:sz w:val="18"/>
                <w:szCs w:val="18"/>
              </w:rPr>
            </w:pPr>
          </w:p>
        </w:tc>
        <w:tc>
          <w:tcPr>
            <w:tcW w:w="430" w:type="dxa"/>
          </w:tcPr>
          <w:p w14:paraId="581C43C5" w14:textId="213D3445" w:rsidR="004A1650" w:rsidRPr="001E2730" w:rsidRDefault="00BA7DBF" w:rsidP="00E60AF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F60C65D" w14:textId="26C413E7" w:rsidR="004A1650" w:rsidRPr="001E2730" w:rsidRDefault="00BA7DBF" w:rsidP="00E60AF2">
            <w:pPr>
              <w:spacing w:line="360" w:lineRule="auto"/>
              <w:textAlignment w:val="baseline"/>
              <w:rPr>
                <w:bCs/>
                <w:sz w:val="18"/>
                <w:szCs w:val="18"/>
                <w:bdr w:val="none" w:sz="0" w:space="0" w:color="auto" w:frame="1"/>
              </w:rPr>
            </w:pPr>
            <w:r>
              <w:rPr>
                <w:bCs/>
                <w:sz w:val="18"/>
                <w:szCs w:val="18"/>
                <w:bdr w:val="none" w:sz="0" w:space="0" w:color="auto" w:frame="1"/>
              </w:rPr>
              <w:t>Verificar que se hayan ejecutado las acciones necesarias para ingresar una nueva pregunta</w:t>
            </w:r>
          </w:p>
        </w:tc>
      </w:tr>
      <w:tr w:rsidR="004A1650" w:rsidRPr="001E2730" w14:paraId="3CE59FE0" w14:textId="77777777" w:rsidTr="008A7FF6">
        <w:trPr>
          <w:trHeight w:val="334"/>
        </w:trPr>
        <w:tc>
          <w:tcPr>
            <w:tcW w:w="2967" w:type="dxa"/>
            <w:vMerge/>
          </w:tcPr>
          <w:p w14:paraId="14E911CB" w14:textId="77777777" w:rsidR="004A1650" w:rsidRPr="001E2730" w:rsidRDefault="004A1650" w:rsidP="00E60AF2">
            <w:pPr>
              <w:spacing w:line="360" w:lineRule="auto"/>
              <w:textAlignment w:val="baseline"/>
              <w:rPr>
                <w:b/>
                <w:sz w:val="18"/>
                <w:szCs w:val="18"/>
              </w:rPr>
            </w:pPr>
          </w:p>
        </w:tc>
        <w:tc>
          <w:tcPr>
            <w:tcW w:w="430" w:type="dxa"/>
          </w:tcPr>
          <w:p w14:paraId="4C5C48A0" w14:textId="44B5388A" w:rsidR="004A1650" w:rsidRPr="001E2730" w:rsidRDefault="00BA7DBF" w:rsidP="00E60AF2">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B5AFE97" w14:textId="57A295C4" w:rsidR="004A1650" w:rsidRPr="001E2730" w:rsidRDefault="00BA7DBF" w:rsidP="00E60AF2">
            <w:pPr>
              <w:spacing w:line="360" w:lineRule="auto"/>
              <w:textAlignment w:val="baseline"/>
              <w:rPr>
                <w:bCs/>
                <w:sz w:val="18"/>
                <w:szCs w:val="18"/>
                <w:bdr w:val="none" w:sz="0" w:space="0" w:color="auto" w:frame="1"/>
              </w:rPr>
            </w:pPr>
            <w:r>
              <w:rPr>
                <w:bCs/>
                <w:sz w:val="18"/>
                <w:szCs w:val="18"/>
                <w:bdr w:val="none" w:sz="0" w:space="0" w:color="auto" w:frame="1"/>
              </w:rPr>
              <w:t>Verificar que se haya almacenado una nueva pregunta</w:t>
            </w:r>
          </w:p>
        </w:tc>
      </w:tr>
      <w:tr w:rsidR="00E60AF2" w:rsidRPr="001E2730" w14:paraId="5A932156" w14:textId="77777777" w:rsidTr="008A7FF6">
        <w:trPr>
          <w:trHeight w:val="276"/>
        </w:trPr>
        <w:tc>
          <w:tcPr>
            <w:tcW w:w="2967" w:type="dxa"/>
            <w:vMerge w:val="restart"/>
          </w:tcPr>
          <w:p w14:paraId="0F1C7856" w14:textId="5F27CD7D" w:rsidR="00E60AF2" w:rsidRPr="001E2730" w:rsidRDefault="00E60AF2" w:rsidP="00E60AF2">
            <w:pPr>
              <w:spacing w:line="360" w:lineRule="auto"/>
              <w:textAlignment w:val="baseline"/>
              <w:rPr>
                <w:bCs/>
                <w:sz w:val="18"/>
                <w:szCs w:val="18"/>
                <w:bdr w:val="none" w:sz="0" w:space="0" w:color="auto" w:frame="1"/>
                <w:lang w:val="es-419"/>
              </w:rPr>
            </w:pPr>
            <w:bookmarkStart w:id="260" w:name="_Hlk73641391"/>
            <w:bookmarkEnd w:id="259"/>
            <w:r w:rsidRPr="001E2730">
              <w:rPr>
                <w:b/>
                <w:sz w:val="18"/>
                <w:szCs w:val="18"/>
              </w:rPr>
              <w:t>HU</w:t>
            </w:r>
            <w:r>
              <w:rPr>
                <w:b/>
                <w:sz w:val="18"/>
                <w:szCs w:val="18"/>
              </w:rPr>
              <w:t xml:space="preserve">-70 </w:t>
            </w:r>
            <w:r w:rsidRPr="001E2730">
              <w:rPr>
                <w:bCs/>
                <w:sz w:val="18"/>
                <w:szCs w:val="18"/>
                <w:bdr w:val="none" w:sz="0" w:space="0" w:color="auto" w:frame="1"/>
                <w:lang w:val="es-419"/>
              </w:rPr>
              <w:t>Modificar preguntas por evaluación docente o instructor</w:t>
            </w:r>
            <w:bookmarkEnd w:id="260"/>
            <w:r>
              <w:rPr>
                <w:bCs/>
                <w:sz w:val="18"/>
                <w:szCs w:val="18"/>
                <w:bdr w:val="none" w:sz="0" w:space="0" w:color="auto" w:frame="1"/>
                <w:lang w:val="es-419"/>
              </w:rPr>
              <w:t xml:space="preserve">. </w:t>
            </w:r>
            <w:r w:rsidRPr="001E2730">
              <w:rPr>
                <w:b/>
                <w:sz w:val="18"/>
                <w:szCs w:val="18"/>
              </w:rPr>
              <w:t>S</w:t>
            </w:r>
            <w:r>
              <w:rPr>
                <w:b/>
                <w:sz w:val="18"/>
                <w:szCs w:val="18"/>
              </w:rPr>
              <w:t>print 11</w:t>
            </w:r>
          </w:p>
        </w:tc>
        <w:tc>
          <w:tcPr>
            <w:tcW w:w="430" w:type="dxa"/>
          </w:tcPr>
          <w:p w14:paraId="52412520" w14:textId="5ADAB32B" w:rsidR="00E60AF2" w:rsidRPr="001E2730" w:rsidRDefault="009F32F2" w:rsidP="00E60AF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283A2B12" w14:textId="642A12F4" w:rsidR="00E60AF2" w:rsidRPr="001E2730" w:rsidRDefault="009F32F2" w:rsidP="00E60AF2">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modificar la pregunta de una evaluación</w:t>
            </w:r>
          </w:p>
        </w:tc>
      </w:tr>
      <w:tr w:rsidR="00E60AF2" w:rsidRPr="001E2730" w14:paraId="740AF6ED" w14:textId="77777777" w:rsidTr="008A7FF6">
        <w:trPr>
          <w:trHeight w:val="346"/>
        </w:trPr>
        <w:tc>
          <w:tcPr>
            <w:tcW w:w="2967" w:type="dxa"/>
            <w:vMerge/>
          </w:tcPr>
          <w:p w14:paraId="754BE0B4" w14:textId="77777777" w:rsidR="00E60AF2" w:rsidRPr="001E2730" w:rsidRDefault="00E60AF2" w:rsidP="00E60AF2">
            <w:pPr>
              <w:spacing w:line="360" w:lineRule="auto"/>
              <w:textAlignment w:val="baseline"/>
              <w:rPr>
                <w:bCs/>
                <w:sz w:val="18"/>
                <w:szCs w:val="18"/>
                <w:bdr w:val="none" w:sz="0" w:space="0" w:color="auto" w:frame="1"/>
                <w:lang w:val="es-419"/>
              </w:rPr>
            </w:pPr>
          </w:p>
        </w:tc>
        <w:tc>
          <w:tcPr>
            <w:tcW w:w="430" w:type="dxa"/>
          </w:tcPr>
          <w:p w14:paraId="7AF84EE0" w14:textId="11A9AAA4" w:rsidR="00E60AF2" w:rsidRPr="001E2730" w:rsidRDefault="009F32F2" w:rsidP="00E60AF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2F6E063" w14:textId="690448DA" w:rsidR="00E60AF2" w:rsidRPr="001E2730" w:rsidRDefault="009F32F2" w:rsidP="00E60AF2">
            <w:pPr>
              <w:spacing w:line="360" w:lineRule="auto"/>
              <w:textAlignment w:val="baseline"/>
              <w:rPr>
                <w:bCs/>
                <w:sz w:val="18"/>
                <w:szCs w:val="18"/>
                <w:bdr w:val="none" w:sz="0" w:space="0" w:color="auto" w:frame="1"/>
              </w:rPr>
            </w:pPr>
            <w:r>
              <w:rPr>
                <w:bCs/>
                <w:sz w:val="18"/>
                <w:szCs w:val="18"/>
                <w:bdr w:val="none" w:sz="0" w:space="0" w:color="auto" w:frame="1"/>
              </w:rPr>
              <w:t>Verificar que se modifique la pregunta correspondiente a una evaluación</w:t>
            </w:r>
          </w:p>
        </w:tc>
      </w:tr>
      <w:tr w:rsidR="00E60AF2" w:rsidRPr="001E2730" w14:paraId="02DD5459" w14:textId="77777777" w:rsidTr="008A7FF6">
        <w:trPr>
          <w:trHeight w:val="322"/>
        </w:trPr>
        <w:tc>
          <w:tcPr>
            <w:tcW w:w="2967" w:type="dxa"/>
            <w:vMerge w:val="restart"/>
          </w:tcPr>
          <w:p w14:paraId="23EBCBB0" w14:textId="1DBC9651" w:rsidR="00E60AF2" w:rsidRPr="001E2730" w:rsidRDefault="00E60AF2" w:rsidP="00E60AF2">
            <w:pPr>
              <w:spacing w:line="360" w:lineRule="auto"/>
              <w:textAlignment w:val="baseline"/>
              <w:rPr>
                <w:bCs/>
                <w:sz w:val="18"/>
                <w:szCs w:val="18"/>
                <w:bdr w:val="none" w:sz="0" w:space="0" w:color="auto" w:frame="1"/>
                <w:lang w:val="es-419"/>
              </w:rPr>
            </w:pPr>
            <w:bookmarkStart w:id="261" w:name="_Hlk73692545"/>
            <w:r w:rsidRPr="001E2730">
              <w:rPr>
                <w:b/>
                <w:sz w:val="18"/>
                <w:szCs w:val="18"/>
              </w:rPr>
              <w:t>HU</w:t>
            </w:r>
            <w:r>
              <w:rPr>
                <w:b/>
                <w:sz w:val="18"/>
                <w:szCs w:val="18"/>
              </w:rPr>
              <w:t xml:space="preserve">-71 </w:t>
            </w:r>
            <w:r w:rsidRPr="001E2730">
              <w:rPr>
                <w:bCs/>
                <w:sz w:val="18"/>
                <w:szCs w:val="18"/>
                <w:bdr w:val="none" w:sz="0" w:space="0" w:color="auto" w:frame="1"/>
                <w:lang w:val="es-419"/>
              </w:rPr>
              <w:t>Eliminar preguntas por evaluación docente o instructor</w:t>
            </w:r>
            <w:bookmarkEnd w:id="261"/>
            <w:r>
              <w:rPr>
                <w:bCs/>
                <w:sz w:val="18"/>
                <w:szCs w:val="18"/>
                <w:bdr w:val="none" w:sz="0" w:space="0" w:color="auto" w:frame="1"/>
                <w:lang w:val="es-419"/>
              </w:rPr>
              <w:t xml:space="preserve">. </w:t>
            </w:r>
            <w:r w:rsidRPr="001E2730">
              <w:rPr>
                <w:b/>
                <w:sz w:val="18"/>
                <w:szCs w:val="18"/>
              </w:rPr>
              <w:t>S</w:t>
            </w:r>
            <w:r>
              <w:rPr>
                <w:b/>
                <w:sz w:val="18"/>
                <w:szCs w:val="18"/>
              </w:rPr>
              <w:t>print 11</w:t>
            </w:r>
          </w:p>
        </w:tc>
        <w:tc>
          <w:tcPr>
            <w:tcW w:w="430" w:type="dxa"/>
          </w:tcPr>
          <w:p w14:paraId="27F1E153" w14:textId="56B59D33" w:rsidR="00E60AF2" w:rsidRPr="001E2730" w:rsidRDefault="009F32F2" w:rsidP="00E60AF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055E0473" w14:textId="7D179A93" w:rsidR="00E60AF2" w:rsidRPr="001E2730" w:rsidRDefault="00607632" w:rsidP="00E60AF2">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ejecuten la cantidad de acciones necesarias para eliminar una pregunta de evaluación </w:t>
            </w:r>
          </w:p>
        </w:tc>
      </w:tr>
      <w:tr w:rsidR="00607632" w:rsidRPr="001E2730" w14:paraId="76E40740" w14:textId="77777777" w:rsidTr="008A7FF6">
        <w:trPr>
          <w:trHeight w:val="322"/>
        </w:trPr>
        <w:tc>
          <w:tcPr>
            <w:tcW w:w="2967" w:type="dxa"/>
            <w:vMerge/>
          </w:tcPr>
          <w:p w14:paraId="4DBB2B07" w14:textId="77777777" w:rsidR="00607632" w:rsidRPr="001E2730" w:rsidRDefault="00607632" w:rsidP="00607632">
            <w:pPr>
              <w:spacing w:line="360" w:lineRule="auto"/>
              <w:textAlignment w:val="baseline"/>
              <w:rPr>
                <w:b/>
                <w:sz w:val="18"/>
                <w:szCs w:val="18"/>
              </w:rPr>
            </w:pPr>
          </w:p>
        </w:tc>
        <w:tc>
          <w:tcPr>
            <w:tcW w:w="430" w:type="dxa"/>
          </w:tcPr>
          <w:p w14:paraId="206E7B7E" w14:textId="7B2F8BBF" w:rsidR="00607632" w:rsidRDefault="00607632" w:rsidP="0060763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9846358" w14:textId="1672DF23" w:rsidR="00607632" w:rsidRDefault="00607632" w:rsidP="00607632">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ha eliminado la pregunta de una evaluación </w:t>
            </w:r>
          </w:p>
        </w:tc>
      </w:tr>
      <w:tr w:rsidR="00607632" w:rsidRPr="001E2730" w14:paraId="2BFF2A89" w14:textId="77777777" w:rsidTr="008A7FF6">
        <w:trPr>
          <w:trHeight w:val="300"/>
        </w:trPr>
        <w:tc>
          <w:tcPr>
            <w:tcW w:w="2967" w:type="dxa"/>
            <w:vMerge/>
          </w:tcPr>
          <w:p w14:paraId="6C4FA450" w14:textId="77777777" w:rsidR="00607632" w:rsidRPr="001E2730" w:rsidRDefault="00607632" w:rsidP="00607632">
            <w:pPr>
              <w:spacing w:line="360" w:lineRule="auto"/>
              <w:textAlignment w:val="baseline"/>
              <w:rPr>
                <w:bCs/>
                <w:sz w:val="18"/>
                <w:szCs w:val="18"/>
                <w:bdr w:val="none" w:sz="0" w:space="0" w:color="auto" w:frame="1"/>
                <w:lang w:val="es-419"/>
              </w:rPr>
            </w:pPr>
          </w:p>
        </w:tc>
        <w:tc>
          <w:tcPr>
            <w:tcW w:w="430" w:type="dxa"/>
          </w:tcPr>
          <w:p w14:paraId="465F813B" w14:textId="4DA36A57" w:rsidR="00607632" w:rsidRPr="001E2730" w:rsidRDefault="00607632" w:rsidP="00607632">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8ED8B20" w14:textId="7C212718" w:rsidR="00607632" w:rsidRPr="001E2730" w:rsidRDefault="00607632" w:rsidP="00607632">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eliminar la pregunta de una evaluación</w:t>
            </w:r>
          </w:p>
        </w:tc>
      </w:tr>
      <w:tr w:rsidR="00607632" w:rsidRPr="001E2730" w14:paraId="759BF81F" w14:textId="77777777" w:rsidTr="008A7FF6">
        <w:trPr>
          <w:trHeight w:val="300"/>
        </w:trPr>
        <w:tc>
          <w:tcPr>
            <w:tcW w:w="2967" w:type="dxa"/>
            <w:vMerge w:val="restart"/>
          </w:tcPr>
          <w:p w14:paraId="21B127AC" w14:textId="0A76F147" w:rsidR="00607632" w:rsidRPr="001E2730" w:rsidRDefault="00607632" w:rsidP="00607632">
            <w:pPr>
              <w:spacing w:line="360" w:lineRule="auto"/>
              <w:textAlignment w:val="baseline"/>
              <w:rPr>
                <w:bCs/>
                <w:sz w:val="18"/>
                <w:szCs w:val="18"/>
                <w:bdr w:val="none" w:sz="0" w:space="0" w:color="auto" w:frame="1"/>
                <w:lang w:val="es-419"/>
              </w:rPr>
            </w:pPr>
            <w:bookmarkStart w:id="262" w:name="_Hlk73693582"/>
            <w:r w:rsidRPr="001E2730">
              <w:rPr>
                <w:b/>
                <w:sz w:val="18"/>
                <w:szCs w:val="18"/>
              </w:rPr>
              <w:t>HU</w:t>
            </w:r>
            <w:r>
              <w:rPr>
                <w:b/>
                <w:sz w:val="18"/>
                <w:szCs w:val="18"/>
              </w:rPr>
              <w:t xml:space="preserve">-72 </w:t>
            </w:r>
            <w:r w:rsidRPr="001E2730">
              <w:rPr>
                <w:bCs/>
                <w:sz w:val="18"/>
                <w:szCs w:val="18"/>
                <w:bdr w:val="none" w:sz="0" w:space="0" w:color="auto" w:frame="1"/>
                <w:lang w:val="es-419"/>
              </w:rPr>
              <w:t>Listar preguntas por evaluación docente o instructor</w:t>
            </w:r>
            <w:bookmarkEnd w:id="262"/>
            <w:r>
              <w:rPr>
                <w:bCs/>
                <w:sz w:val="18"/>
                <w:szCs w:val="18"/>
                <w:bdr w:val="none" w:sz="0" w:space="0" w:color="auto" w:frame="1"/>
                <w:lang w:val="es-419"/>
              </w:rPr>
              <w:t xml:space="preserve">. </w:t>
            </w:r>
            <w:r w:rsidRPr="001E2730">
              <w:rPr>
                <w:b/>
                <w:sz w:val="18"/>
                <w:szCs w:val="18"/>
              </w:rPr>
              <w:t>S</w:t>
            </w:r>
            <w:r>
              <w:rPr>
                <w:b/>
                <w:sz w:val="18"/>
                <w:szCs w:val="18"/>
              </w:rPr>
              <w:t>print 11</w:t>
            </w:r>
          </w:p>
        </w:tc>
        <w:tc>
          <w:tcPr>
            <w:tcW w:w="430" w:type="dxa"/>
          </w:tcPr>
          <w:p w14:paraId="244BB299" w14:textId="6DE13763" w:rsidR="00607632" w:rsidRPr="001E2730" w:rsidRDefault="002049E6" w:rsidP="0060763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070F6B81" w14:textId="26C12AA9" w:rsidR="00607632" w:rsidRPr="001E2730" w:rsidRDefault="002049E6" w:rsidP="00607632">
            <w:pPr>
              <w:spacing w:line="360" w:lineRule="auto"/>
              <w:textAlignment w:val="baseline"/>
              <w:rPr>
                <w:bCs/>
                <w:sz w:val="18"/>
                <w:szCs w:val="18"/>
                <w:bdr w:val="none" w:sz="0" w:space="0" w:color="auto" w:frame="1"/>
              </w:rPr>
            </w:pPr>
            <w:r>
              <w:rPr>
                <w:bCs/>
                <w:sz w:val="18"/>
                <w:szCs w:val="18"/>
                <w:bdr w:val="none" w:sz="0" w:space="0" w:color="auto" w:frame="1"/>
              </w:rPr>
              <w:t>Verificar la cantidad de preguntas obtenidas por evaluación</w:t>
            </w:r>
          </w:p>
        </w:tc>
      </w:tr>
      <w:tr w:rsidR="002049E6" w:rsidRPr="001E2730" w14:paraId="2FBC9F07" w14:textId="77777777" w:rsidTr="008A7FF6">
        <w:trPr>
          <w:trHeight w:val="300"/>
        </w:trPr>
        <w:tc>
          <w:tcPr>
            <w:tcW w:w="2967" w:type="dxa"/>
            <w:vMerge/>
          </w:tcPr>
          <w:p w14:paraId="5B25DCF8" w14:textId="77777777" w:rsidR="002049E6" w:rsidRPr="001E2730" w:rsidRDefault="002049E6" w:rsidP="00607632">
            <w:pPr>
              <w:spacing w:line="360" w:lineRule="auto"/>
              <w:textAlignment w:val="baseline"/>
              <w:rPr>
                <w:b/>
                <w:sz w:val="18"/>
                <w:szCs w:val="18"/>
              </w:rPr>
            </w:pPr>
          </w:p>
        </w:tc>
        <w:tc>
          <w:tcPr>
            <w:tcW w:w="430" w:type="dxa"/>
          </w:tcPr>
          <w:p w14:paraId="569AF254" w14:textId="39A0E196" w:rsidR="002049E6" w:rsidRDefault="002049E6" w:rsidP="0060763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114F715C" w14:textId="0FBC6C72" w:rsidR="002049E6" w:rsidRDefault="002049E6" w:rsidP="00607632">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ha obtenido un listado de preguntas </w:t>
            </w:r>
          </w:p>
        </w:tc>
      </w:tr>
      <w:tr w:rsidR="002049E6" w:rsidRPr="001E2730" w14:paraId="31E5D9DD" w14:textId="77777777" w:rsidTr="008A7FF6">
        <w:trPr>
          <w:trHeight w:val="300"/>
        </w:trPr>
        <w:tc>
          <w:tcPr>
            <w:tcW w:w="2967" w:type="dxa"/>
            <w:vMerge/>
          </w:tcPr>
          <w:p w14:paraId="2C534471" w14:textId="77777777" w:rsidR="002049E6" w:rsidRPr="001E2730" w:rsidRDefault="002049E6" w:rsidP="00607632">
            <w:pPr>
              <w:spacing w:line="360" w:lineRule="auto"/>
              <w:textAlignment w:val="baseline"/>
              <w:rPr>
                <w:b/>
                <w:sz w:val="18"/>
                <w:szCs w:val="18"/>
              </w:rPr>
            </w:pPr>
          </w:p>
        </w:tc>
        <w:tc>
          <w:tcPr>
            <w:tcW w:w="430" w:type="dxa"/>
          </w:tcPr>
          <w:p w14:paraId="1175643E" w14:textId="1A6B1C75" w:rsidR="002049E6" w:rsidRDefault="002049E6" w:rsidP="00607632">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F93530C" w14:textId="7C1A10C4" w:rsidR="002049E6" w:rsidRDefault="002049E6" w:rsidP="00607632">
            <w:pPr>
              <w:spacing w:line="360" w:lineRule="auto"/>
              <w:textAlignment w:val="baseline"/>
              <w:rPr>
                <w:bCs/>
                <w:sz w:val="18"/>
                <w:szCs w:val="18"/>
                <w:bdr w:val="none" w:sz="0" w:space="0" w:color="auto" w:frame="1"/>
              </w:rPr>
            </w:pPr>
            <w:r>
              <w:rPr>
                <w:bCs/>
                <w:sz w:val="18"/>
                <w:szCs w:val="18"/>
                <w:bdr w:val="none" w:sz="0" w:space="0" w:color="auto" w:frame="1"/>
              </w:rPr>
              <w:t>Verificar que se ejecutan la cantidad de acciones necesarias para listar preguntas</w:t>
            </w:r>
          </w:p>
        </w:tc>
      </w:tr>
      <w:tr w:rsidR="002049E6" w:rsidRPr="001E2730" w14:paraId="7F073795" w14:textId="77777777" w:rsidTr="008A7FF6">
        <w:trPr>
          <w:trHeight w:val="300"/>
        </w:trPr>
        <w:tc>
          <w:tcPr>
            <w:tcW w:w="2967" w:type="dxa"/>
            <w:vMerge/>
          </w:tcPr>
          <w:p w14:paraId="2CC6FE40" w14:textId="77777777" w:rsidR="002049E6" w:rsidRPr="001E2730" w:rsidRDefault="002049E6" w:rsidP="00607632">
            <w:pPr>
              <w:spacing w:line="360" w:lineRule="auto"/>
              <w:textAlignment w:val="baseline"/>
              <w:rPr>
                <w:b/>
                <w:sz w:val="18"/>
                <w:szCs w:val="18"/>
              </w:rPr>
            </w:pPr>
          </w:p>
        </w:tc>
        <w:tc>
          <w:tcPr>
            <w:tcW w:w="430" w:type="dxa"/>
          </w:tcPr>
          <w:p w14:paraId="691495BE" w14:textId="50D716E9" w:rsidR="002049E6" w:rsidRDefault="002049E6" w:rsidP="00607632">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55C19894" w14:textId="0AB10143" w:rsidR="002049E6" w:rsidRDefault="00F3301C" w:rsidP="00607632">
            <w:pPr>
              <w:spacing w:line="360" w:lineRule="auto"/>
              <w:textAlignment w:val="baseline"/>
              <w:rPr>
                <w:bCs/>
                <w:sz w:val="18"/>
                <w:szCs w:val="18"/>
                <w:bdr w:val="none" w:sz="0" w:space="0" w:color="auto" w:frame="1"/>
              </w:rPr>
            </w:pPr>
            <w:r>
              <w:rPr>
                <w:bCs/>
                <w:sz w:val="18"/>
                <w:szCs w:val="18"/>
                <w:bdr w:val="none" w:sz="0" w:space="0" w:color="auto" w:frame="1"/>
              </w:rPr>
              <w:t>Verificar que se devuelve el estado de listar preguntas por evaluación</w:t>
            </w:r>
          </w:p>
        </w:tc>
      </w:tr>
      <w:tr w:rsidR="002049E6" w:rsidRPr="001E2730" w14:paraId="3F35EB30" w14:textId="77777777" w:rsidTr="008A7FF6">
        <w:trPr>
          <w:trHeight w:val="300"/>
        </w:trPr>
        <w:tc>
          <w:tcPr>
            <w:tcW w:w="2967" w:type="dxa"/>
            <w:vMerge/>
          </w:tcPr>
          <w:p w14:paraId="24E527C9" w14:textId="77777777" w:rsidR="002049E6" w:rsidRPr="001E2730" w:rsidRDefault="002049E6" w:rsidP="00607632">
            <w:pPr>
              <w:spacing w:line="360" w:lineRule="auto"/>
              <w:textAlignment w:val="baseline"/>
              <w:rPr>
                <w:b/>
                <w:sz w:val="18"/>
                <w:szCs w:val="18"/>
              </w:rPr>
            </w:pPr>
          </w:p>
        </w:tc>
        <w:tc>
          <w:tcPr>
            <w:tcW w:w="430" w:type="dxa"/>
          </w:tcPr>
          <w:p w14:paraId="063403F1" w14:textId="112C5B81" w:rsidR="002049E6" w:rsidRDefault="002049E6" w:rsidP="00607632">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1487F7B1" w14:textId="5B128EDE" w:rsidR="002049E6" w:rsidRDefault="006D4088" w:rsidP="00607632">
            <w:pPr>
              <w:spacing w:line="360" w:lineRule="auto"/>
              <w:textAlignment w:val="baseline"/>
              <w:rPr>
                <w:bCs/>
                <w:sz w:val="18"/>
                <w:szCs w:val="18"/>
                <w:bdr w:val="none" w:sz="0" w:space="0" w:color="auto" w:frame="1"/>
              </w:rPr>
            </w:pPr>
            <w:r>
              <w:rPr>
                <w:bCs/>
                <w:sz w:val="18"/>
                <w:szCs w:val="18"/>
                <w:bdr w:val="none" w:sz="0" w:space="0" w:color="auto" w:frame="1"/>
              </w:rPr>
              <w:t>Verificar que se devuelve el estado por defecto de la función reductora de listar las preguntas por evaluación</w:t>
            </w:r>
          </w:p>
        </w:tc>
      </w:tr>
      <w:tr w:rsidR="002049E6" w:rsidRPr="001E2730" w14:paraId="109BC2DB" w14:textId="77777777" w:rsidTr="008A7FF6">
        <w:trPr>
          <w:trHeight w:val="300"/>
        </w:trPr>
        <w:tc>
          <w:tcPr>
            <w:tcW w:w="2967" w:type="dxa"/>
            <w:vMerge/>
          </w:tcPr>
          <w:p w14:paraId="566FB6AD" w14:textId="77777777" w:rsidR="002049E6" w:rsidRPr="001E2730" w:rsidRDefault="002049E6" w:rsidP="00607632">
            <w:pPr>
              <w:spacing w:line="360" w:lineRule="auto"/>
              <w:textAlignment w:val="baseline"/>
              <w:rPr>
                <w:b/>
                <w:sz w:val="18"/>
                <w:szCs w:val="18"/>
              </w:rPr>
            </w:pPr>
          </w:p>
        </w:tc>
        <w:tc>
          <w:tcPr>
            <w:tcW w:w="430" w:type="dxa"/>
          </w:tcPr>
          <w:p w14:paraId="16BFF805" w14:textId="793265BC" w:rsidR="002049E6" w:rsidRDefault="002049E6" w:rsidP="00607632">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5D9AA43E" w14:textId="445E3190" w:rsidR="002049E6" w:rsidRDefault="006D4088" w:rsidP="00607632">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devuelve un array vacío de preguntas </w:t>
            </w:r>
          </w:p>
        </w:tc>
      </w:tr>
      <w:tr w:rsidR="002049E6" w:rsidRPr="001E2730" w14:paraId="1C0D110A" w14:textId="77777777" w:rsidTr="008A7FF6">
        <w:trPr>
          <w:trHeight w:val="300"/>
        </w:trPr>
        <w:tc>
          <w:tcPr>
            <w:tcW w:w="2967" w:type="dxa"/>
            <w:vMerge/>
          </w:tcPr>
          <w:p w14:paraId="5394C47F" w14:textId="77777777" w:rsidR="002049E6" w:rsidRPr="001E2730" w:rsidRDefault="002049E6" w:rsidP="00607632">
            <w:pPr>
              <w:spacing w:line="360" w:lineRule="auto"/>
              <w:textAlignment w:val="baseline"/>
              <w:rPr>
                <w:b/>
                <w:sz w:val="18"/>
                <w:szCs w:val="18"/>
              </w:rPr>
            </w:pPr>
          </w:p>
        </w:tc>
        <w:tc>
          <w:tcPr>
            <w:tcW w:w="430" w:type="dxa"/>
          </w:tcPr>
          <w:p w14:paraId="0D431561" w14:textId="54BACA2D" w:rsidR="002049E6" w:rsidRDefault="002049E6" w:rsidP="00607632">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6197EA86" w14:textId="7A4A54DD" w:rsidR="002049E6" w:rsidRDefault="006D4088" w:rsidP="00607632">
            <w:pPr>
              <w:spacing w:line="360" w:lineRule="auto"/>
              <w:textAlignment w:val="baseline"/>
              <w:rPr>
                <w:bCs/>
                <w:sz w:val="18"/>
                <w:szCs w:val="18"/>
                <w:bdr w:val="none" w:sz="0" w:space="0" w:color="auto" w:frame="1"/>
              </w:rPr>
            </w:pPr>
            <w:r>
              <w:rPr>
                <w:bCs/>
                <w:sz w:val="18"/>
                <w:szCs w:val="18"/>
                <w:bdr w:val="none" w:sz="0" w:space="0" w:color="auto" w:frame="1"/>
              </w:rPr>
              <w:t>Verificar que se devuelve un listado de preguntas</w:t>
            </w:r>
          </w:p>
        </w:tc>
      </w:tr>
      <w:tr w:rsidR="006D4088" w:rsidRPr="001E2730" w14:paraId="34C20775" w14:textId="77777777" w:rsidTr="008A7FF6">
        <w:trPr>
          <w:trHeight w:val="300"/>
        </w:trPr>
        <w:tc>
          <w:tcPr>
            <w:tcW w:w="2967" w:type="dxa"/>
            <w:vMerge/>
          </w:tcPr>
          <w:p w14:paraId="77244E75" w14:textId="77777777" w:rsidR="006D4088" w:rsidRPr="001E2730" w:rsidRDefault="006D4088" w:rsidP="00607632">
            <w:pPr>
              <w:spacing w:line="360" w:lineRule="auto"/>
              <w:textAlignment w:val="baseline"/>
              <w:rPr>
                <w:b/>
                <w:sz w:val="18"/>
                <w:szCs w:val="18"/>
              </w:rPr>
            </w:pPr>
          </w:p>
        </w:tc>
        <w:tc>
          <w:tcPr>
            <w:tcW w:w="430" w:type="dxa"/>
          </w:tcPr>
          <w:p w14:paraId="46E2CE72" w14:textId="20E7760A" w:rsidR="006D4088" w:rsidRDefault="006D4088" w:rsidP="00607632">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0616D3A5" w14:textId="673A8AE3" w:rsidR="006D4088" w:rsidRDefault="006D4088" w:rsidP="00607632">
            <w:pPr>
              <w:spacing w:line="360" w:lineRule="auto"/>
              <w:textAlignment w:val="baseline"/>
              <w:rPr>
                <w:bCs/>
                <w:sz w:val="18"/>
                <w:szCs w:val="18"/>
                <w:bdr w:val="none" w:sz="0" w:space="0" w:color="auto" w:frame="1"/>
              </w:rPr>
            </w:pPr>
            <w:r>
              <w:rPr>
                <w:bCs/>
                <w:sz w:val="18"/>
                <w:szCs w:val="18"/>
                <w:bdr w:val="none" w:sz="0" w:space="0" w:color="auto" w:frame="1"/>
              </w:rPr>
              <w:t>Verificar que se ha añadido una nueva pregunta</w:t>
            </w:r>
          </w:p>
        </w:tc>
      </w:tr>
      <w:tr w:rsidR="00AB0429" w:rsidRPr="001E2730" w14:paraId="735EF441" w14:textId="77777777" w:rsidTr="008A7FF6">
        <w:trPr>
          <w:trHeight w:val="300"/>
        </w:trPr>
        <w:tc>
          <w:tcPr>
            <w:tcW w:w="2967" w:type="dxa"/>
            <w:vMerge/>
          </w:tcPr>
          <w:p w14:paraId="0D50C4ED" w14:textId="77777777" w:rsidR="00AB0429" w:rsidRPr="001E2730" w:rsidRDefault="00AB0429" w:rsidP="00AB0429">
            <w:pPr>
              <w:spacing w:line="360" w:lineRule="auto"/>
              <w:textAlignment w:val="baseline"/>
              <w:rPr>
                <w:b/>
                <w:sz w:val="18"/>
                <w:szCs w:val="18"/>
              </w:rPr>
            </w:pPr>
          </w:p>
        </w:tc>
        <w:tc>
          <w:tcPr>
            <w:tcW w:w="430" w:type="dxa"/>
          </w:tcPr>
          <w:p w14:paraId="6E9F6BA5" w14:textId="2E806847" w:rsidR="00AB0429" w:rsidRDefault="00AB0429" w:rsidP="00AB0429">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74F197F1" w14:textId="5A678E04" w:rsidR="00AB0429" w:rsidRDefault="00AB0429" w:rsidP="00AB0429">
            <w:pPr>
              <w:spacing w:line="360" w:lineRule="auto"/>
              <w:textAlignment w:val="baseline"/>
              <w:rPr>
                <w:bCs/>
                <w:sz w:val="18"/>
                <w:szCs w:val="18"/>
                <w:bdr w:val="none" w:sz="0" w:space="0" w:color="auto" w:frame="1"/>
              </w:rPr>
            </w:pPr>
            <w:r>
              <w:rPr>
                <w:bCs/>
                <w:sz w:val="18"/>
                <w:szCs w:val="18"/>
                <w:bdr w:val="none" w:sz="0" w:space="0" w:color="auto" w:frame="1"/>
              </w:rPr>
              <w:t>Verificar que se ha eliminado una pregunta</w:t>
            </w:r>
          </w:p>
        </w:tc>
      </w:tr>
      <w:tr w:rsidR="00AB0429" w:rsidRPr="001E2730" w14:paraId="54407F0B" w14:textId="77777777" w:rsidTr="008A7FF6">
        <w:trPr>
          <w:trHeight w:val="300"/>
        </w:trPr>
        <w:tc>
          <w:tcPr>
            <w:tcW w:w="2967" w:type="dxa"/>
            <w:vMerge/>
          </w:tcPr>
          <w:p w14:paraId="130DE30E" w14:textId="77777777" w:rsidR="00AB0429" w:rsidRPr="001E2730" w:rsidRDefault="00AB0429" w:rsidP="00AB0429">
            <w:pPr>
              <w:spacing w:line="360" w:lineRule="auto"/>
              <w:textAlignment w:val="baseline"/>
              <w:rPr>
                <w:b/>
                <w:sz w:val="18"/>
                <w:szCs w:val="18"/>
              </w:rPr>
            </w:pPr>
          </w:p>
        </w:tc>
        <w:tc>
          <w:tcPr>
            <w:tcW w:w="430" w:type="dxa"/>
          </w:tcPr>
          <w:p w14:paraId="16CC437D" w14:textId="4E0DC2AE" w:rsidR="00AB0429" w:rsidRDefault="00AB0429" w:rsidP="00AB0429">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3545DD1D" w14:textId="16D8CB40" w:rsidR="00AB0429" w:rsidRDefault="00AB0429" w:rsidP="00AB0429">
            <w:pPr>
              <w:spacing w:line="360" w:lineRule="auto"/>
              <w:textAlignment w:val="baseline"/>
              <w:rPr>
                <w:bCs/>
                <w:sz w:val="18"/>
                <w:szCs w:val="18"/>
                <w:bdr w:val="none" w:sz="0" w:space="0" w:color="auto" w:frame="1"/>
              </w:rPr>
            </w:pPr>
            <w:r>
              <w:rPr>
                <w:bCs/>
                <w:sz w:val="18"/>
                <w:szCs w:val="18"/>
                <w:bdr w:val="none" w:sz="0" w:space="0" w:color="auto" w:frame="1"/>
              </w:rPr>
              <w:t>Verificar que se ha actualizado una pregunta</w:t>
            </w:r>
          </w:p>
        </w:tc>
      </w:tr>
      <w:tr w:rsidR="00AB0429" w:rsidRPr="001E2730" w14:paraId="5F1099E3" w14:textId="77777777" w:rsidTr="008A7FF6">
        <w:trPr>
          <w:trHeight w:val="150"/>
        </w:trPr>
        <w:tc>
          <w:tcPr>
            <w:tcW w:w="2967" w:type="dxa"/>
            <w:vMerge w:val="restart"/>
          </w:tcPr>
          <w:p w14:paraId="118E12D8" w14:textId="4DAD210F" w:rsidR="00AB0429" w:rsidRPr="001E2730" w:rsidRDefault="00AB0429" w:rsidP="00AB0429">
            <w:pPr>
              <w:spacing w:line="360" w:lineRule="auto"/>
              <w:textAlignment w:val="baseline"/>
              <w:rPr>
                <w:bCs/>
                <w:sz w:val="18"/>
                <w:szCs w:val="18"/>
                <w:bdr w:val="none" w:sz="0" w:space="0" w:color="auto" w:frame="1"/>
                <w:lang w:val="es-419"/>
              </w:rPr>
            </w:pPr>
            <w:bookmarkStart w:id="263" w:name="_Hlk73697012"/>
            <w:r w:rsidRPr="001E2730">
              <w:rPr>
                <w:b/>
                <w:sz w:val="18"/>
                <w:szCs w:val="18"/>
              </w:rPr>
              <w:t>HU</w:t>
            </w:r>
            <w:r>
              <w:rPr>
                <w:b/>
                <w:sz w:val="18"/>
                <w:szCs w:val="18"/>
              </w:rPr>
              <w:t xml:space="preserve">-73 </w:t>
            </w:r>
            <w:r w:rsidRPr="001E2730">
              <w:rPr>
                <w:bCs/>
                <w:sz w:val="18"/>
                <w:szCs w:val="18"/>
                <w:bdr w:val="none" w:sz="0" w:space="0" w:color="auto" w:frame="1"/>
                <w:lang w:val="es-419"/>
              </w:rPr>
              <w:t>Listar resultados de evaluación</w:t>
            </w:r>
            <w:bookmarkEnd w:id="263"/>
            <w:r>
              <w:rPr>
                <w:bCs/>
                <w:sz w:val="18"/>
                <w:szCs w:val="18"/>
                <w:bdr w:val="none" w:sz="0" w:space="0" w:color="auto" w:frame="1"/>
                <w:lang w:val="es-419"/>
              </w:rPr>
              <w:t>.</w:t>
            </w:r>
            <w:r w:rsidRPr="001E2730">
              <w:rPr>
                <w:b/>
                <w:sz w:val="18"/>
                <w:szCs w:val="18"/>
              </w:rPr>
              <w:t xml:space="preserve"> S</w:t>
            </w:r>
            <w:r>
              <w:rPr>
                <w:b/>
                <w:sz w:val="18"/>
                <w:szCs w:val="18"/>
              </w:rPr>
              <w:t>print 11</w:t>
            </w:r>
          </w:p>
        </w:tc>
        <w:tc>
          <w:tcPr>
            <w:tcW w:w="430" w:type="dxa"/>
          </w:tcPr>
          <w:p w14:paraId="1275A58A" w14:textId="530ED0B9" w:rsidR="00AB0429" w:rsidRPr="001E2730" w:rsidRDefault="007820AD" w:rsidP="00AB0429">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465C5408" w14:textId="602CB774" w:rsidR="00AB0429" w:rsidRPr="001E2730" w:rsidRDefault="007820AD" w:rsidP="00AB0429">
            <w:pPr>
              <w:spacing w:line="360" w:lineRule="auto"/>
              <w:textAlignment w:val="baseline"/>
              <w:rPr>
                <w:bCs/>
                <w:sz w:val="18"/>
                <w:szCs w:val="18"/>
                <w:bdr w:val="none" w:sz="0" w:space="0" w:color="auto" w:frame="1"/>
              </w:rPr>
            </w:pPr>
            <w:r>
              <w:rPr>
                <w:bCs/>
                <w:sz w:val="18"/>
                <w:szCs w:val="18"/>
                <w:bdr w:val="none" w:sz="0" w:space="0" w:color="auto" w:frame="1"/>
              </w:rPr>
              <w:t>Verificar que se obtiene la cantidad de preguntas por evaluación</w:t>
            </w:r>
          </w:p>
        </w:tc>
      </w:tr>
      <w:tr w:rsidR="007820AD" w:rsidRPr="001E2730" w14:paraId="023C3B75" w14:textId="77777777" w:rsidTr="008A7FF6">
        <w:trPr>
          <w:trHeight w:val="150"/>
        </w:trPr>
        <w:tc>
          <w:tcPr>
            <w:tcW w:w="2967" w:type="dxa"/>
            <w:vMerge/>
          </w:tcPr>
          <w:p w14:paraId="6AF21A67" w14:textId="77777777" w:rsidR="007820AD" w:rsidRPr="001E2730" w:rsidRDefault="007820AD" w:rsidP="00AB0429">
            <w:pPr>
              <w:spacing w:line="360" w:lineRule="auto"/>
              <w:textAlignment w:val="baseline"/>
              <w:rPr>
                <w:b/>
                <w:sz w:val="18"/>
                <w:szCs w:val="18"/>
              </w:rPr>
            </w:pPr>
          </w:p>
        </w:tc>
        <w:tc>
          <w:tcPr>
            <w:tcW w:w="430" w:type="dxa"/>
          </w:tcPr>
          <w:p w14:paraId="64EBD2A2" w14:textId="14668D90" w:rsidR="007820AD" w:rsidRPr="001E2730" w:rsidRDefault="007820AD" w:rsidP="00AB0429">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5FC7C60" w14:textId="4424E88A" w:rsidR="007820AD" w:rsidRPr="001E2730" w:rsidRDefault="007820AD" w:rsidP="007820AD">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an al listar los resultados de evaluación</w:t>
            </w:r>
          </w:p>
        </w:tc>
      </w:tr>
      <w:tr w:rsidR="007820AD" w:rsidRPr="001E2730" w14:paraId="73A4F19B" w14:textId="77777777" w:rsidTr="008A7FF6">
        <w:trPr>
          <w:trHeight w:val="150"/>
        </w:trPr>
        <w:tc>
          <w:tcPr>
            <w:tcW w:w="2967" w:type="dxa"/>
            <w:vMerge/>
          </w:tcPr>
          <w:p w14:paraId="1AC74AE3" w14:textId="77777777" w:rsidR="007820AD" w:rsidRPr="001E2730" w:rsidRDefault="007820AD" w:rsidP="00AB0429">
            <w:pPr>
              <w:spacing w:line="360" w:lineRule="auto"/>
              <w:textAlignment w:val="baseline"/>
              <w:rPr>
                <w:b/>
                <w:sz w:val="18"/>
                <w:szCs w:val="18"/>
              </w:rPr>
            </w:pPr>
          </w:p>
        </w:tc>
        <w:tc>
          <w:tcPr>
            <w:tcW w:w="430" w:type="dxa"/>
          </w:tcPr>
          <w:p w14:paraId="6A90B450" w14:textId="16A26210" w:rsidR="007820AD" w:rsidRPr="001E2730" w:rsidRDefault="007820AD" w:rsidP="00AB0429">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4C6256B3" w14:textId="47866069" w:rsidR="007820AD" w:rsidRPr="001E2730" w:rsidRDefault="00B8061B" w:rsidP="00AB0429">
            <w:pPr>
              <w:spacing w:line="360" w:lineRule="auto"/>
              <w:textAlignment w:val="baseline"/>
              <w:rPr>
                <w:bCs/>
                <w:sz w:val="18"/>
                <w:szCs w:val="18"/>
                <w:bdr w:val="none" w:sz="0" w:space="0" w:color="auto" w:frame="1"/>
              </w:rPr>
            </w:pPr>
            <w:r>
              <w:rPr>
                <w:bCs/>
                <w:sz w:val="18"/>
                <w:szCs w:val="18"/>
                <w:bdr w:val="none" w:sz="0" w:space="0" w:color="auto" w:frame="1"/>
              </w:rPr>
              <w:t>Verificar que se devuelve el estado de listar los resultados de una evaluación</w:t>
            </w:r>
          </w:p>
        </w:tc>
      </w:tr>
      <w:tr w:rsidR="00AB0429" w:rsidRPr="001E2730" w14:paraId="6B91DC3B" w14:textId="77777777" w:rsidTr="008A7FF6">
        <w:trPr>
          <w:trHeight w:val="161"/>
        </w:trPr>
        <w:tc>
          <w:tcPr>
            <w:tcW w:w="2967" w:type="dxa"/>
            <w:vMerge w:val="restart"/>
          </w:tcPr>
          <w:p w14:paraId="7CEE72D2" w14:textId="77777777" w:rsidR="00AB0429" w:rsidRDefault="00AB0429" w:rsidP="00AB0429">
            <w:pPr>
              <w:spacing w:line="360" w:lineRule="auto"/>
              <w:textAlignment w:val="baseline"/>
              <w:rPr>
                <w:b/>
                <w:sz w:val="18"/>
                <w:szCs w:val="18"/>
              </w:rPr>
            </w:pPr>
            <w:r w:rsidRPr="001E2730">
              <w:rPr>
                <w:b/>
                <w:sz w:val="18"/>
                <w:szCs w:val="18"/>
              </w:rPr>
              <w:t>HU</w:t>
            </w:r>
            <w:r>
              <w:rPr>
                <w:b/>
                <w:sz w:val="18"/>
                <w:szCs w:val="18"/>
              </w:rPr>
              <w:t xml:space="preserve">-74 </w:t>
            </w:r>
            <w:r w:rsidRPr="001E2730">
              <w:rPr>
                <w:bCs/>
                <w:sz w:val="18"/>
                <w:szCs w:val="18"/>
                <w:bdr w:val="none" w:sz="0" w:space="0" w:color="auto" w:frame="1"/>
                <w:lang w:val="es-419"/>
              </w:rPr>
              <w:t>Ingresar datos de una planificación</w:t>
            </w:r>
            <w:r>
              <w:rPr>
                <w:bCs/>
                <w:sz w:val="18"/>
                <w:szCs w:val="18"/>
                <w:bdr w:val="none" w:sz="0" w:space="0" w:color="auto" w:frame="1"/>
                <w:lang w:val="es-419"/>
              </w:rPr>
              <w:t xml:space="preserve">. </w:t>
            </w:r>
            <w:r w:rsidRPr="001E2730">
              <w:rPr>
                <w:b/>
                <w:sz w:val="18"/>
                <w:szCs w:val="18"/>
              </w:rPr>
              <w:t>S</w:t>
            </w:r>
            <w:r>
              <w:rPr>
                <w:b/>
                <w:sz w:val="18"/>
                <w:szCs w:val="18"/>
              </w:rPr>
              <w:t>print 11</w:t>
            </w:r>
          </w:p>
          <w:p w14:paraId="7BC2AC7F" w14:textId="1B7DAE5E" w:rsidR="00B8061B" w:rsidRPr="001E2730" w:rsidRDefault="00B8061B" w:rsidP="00AB0429">
            <w:pPr>
              <w:spacing w:line="360" w:lineRule="auto"/>
              <w:textAlignment w:val="baseline"/>
              <w:rPr>
                <w:bCs/>
                <w:sz w:val="18"/>
                <w:szCs w:val="18"/>
                <w:bdr w:val="none" w:sz="0" w:space="0" w:color="auto" w:frame="1"/>
                <w:lang w:val="es-419"/>
              </w:rPr>
            </w:pPr>
            <w:bookmarkStart w:id="264" w:name="_Hlk73722003"/>
            <w:r w:rsidRPr="001E2730">
              <w:rPr>
                <w:b/>
                <w:sz w:val="18"/>
                <w:szCs w:val="18"/>
              </w:rPr>
              <w:t>HU</w:t>
            </w:r>
            <w:r>
              <w:rPr>
                <w:b/>
                <w:sz w:val="18"/>
                <w:szCs w:val="18"/>
              </w:rPr>
              <w:t xml:space="preserve">-75 </w:t>
            </w:r>
            <w:r w:rsidRPr="001E2730">
              <w:rPr>
                <w:bCs/>
                <w:sz w:val="18"/>
                <w:szCs w:val="18"/>
                <w:bdr w:val="none" w:sz="0" w:space="0" w:color="auto" w:frame="1"/>
                <w:lang w:val="es-419"/>
              </w:rPr>
              <w:t>Modificar datos de una planificación</w:t>
            </w:r>
            <w:bookmarkEnd w:id="264"/>
            <w:r>
              <w:rPr>
                <w:bCs/>
                <w:sz w:val="18"/>
                <w:szCs w:val="18"/>
                <w:bdr w:val="none" w:sz="0" w:space="0" w:color="auto" w:frame="1"/>
                <w:lang w:val="es-419"/>
              </w:rPr>
              <w:t xml:space="preserve">. </w:t>
            </w:r>
            <w:r w:rsidRPr="001E2730">
              <w:rPr>
                <w:b/>
                <w:sz w:val="18"/>
                <w:szCs w:val="18"/>
              </w:rPr>
              <w:t>S</w:t>
            </w:r>
            <w:r>
              <w:rPr>
                <w:b/>
                <w:sz w:val="18"/>
                <w:szCs w:val="18"/>
              </w:rPr>
              <w:t>print 11</w:t>
            </w:r>
          </w:p>
        </w:tc>
        <w:tc>
          <w:tcPr>
            <w:tcW w:w="430" w:type="dxa"/>
          </w:tcPr>
          <w:p w14:paraId="76608011" w14:textId="59151F62" w:rsidR="00AB0429" w:rsidRPr="001E2730" w:rsidRDefault="00B8061B" w:rsidP="00AB0429">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6F1DF6CC" w14:textId="127194C9" w:rsidR="00AB0429" w:rsidRPr="001E2730" w:rsidRDefault="00B8061B" w:rsidP="00AB0429">
            <w:pPr>
              <w:spacing w:line="360" w:lineRule="auto"/>
              <w:textAlignment w:val="baseline"/>
              <w:rPr>
                <w:bCs/>
                <w:sz w:val="18"/>
                <w:szCs w:val="18"/>
                <w:bdr w:val="none" w:sz="0" w:space="0" w:color="auto" w:frame="1"/>
              </w:rPr>
            </w:pPr>
            <w:r>
              <w:rPr>
                <w:bCs/>
                <w:sz w:val="18"/>
                <w:szCs w:val="18"/>
                <w:bdr w:val="none" w:sz="0" w:space="0" w:color="auto" w:frame="1"/>
              </w:rPr>
              <w:t>Verificar que se ha obtenido la planificación de una asignatura</w:t>
            </w:r>
          </w:p>
        </w:tc>
      </w:tr>
      <w:tr w:rsidR="00B8061B" w:rsidRPr="001E2730" w14:paraId="5F523F1B" w14:textId="77777777" w:rsidTr="008A7FF6">
        <w:trPr>
          <w:trHeight w:val="161"/>
        </w:trPr>
        <w:tc>
          <w:tcPr>
            <w:tcW w:w="2967" w:type="dxa"/>
            <w:vMerge/>
          </w:tcPr>
          <w:p w14:paraId="02DDA6D6" w14:textId="77777777" w:rsidR="00B8061B" w:rsidRPr="001E2730" w:rsidRDefault="00B8061B" w:rsidP="00AB0429">
            <w:pPr>
              <w:spacing w:line="360" w:lineRule="auto"/>
              <w:textAlignment w:val="baseline"/>
              <w:rPr>
                <w:b/>
                <w:sz w:val="18"/>
                <w:szCs w:val="18"/>
              </w:rPr>
            </w:pPr>
          </w:p>
        </w:tc>
        <w:tc>
          <w:tcPr>
            <w:tcW w:w="430" w:type="dxa"/>
          </w:tcPr>
          <w:p w14:paraId="0C560296" w14:textId="2EEEC6B9" w:rsidR="00B8061B" w:rsidRDefault="00B8061B" w:rsidP="00AB0429">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5AADF9BA" w14:textId="3BACC9AC" w:rsidR="00B8061B" w:rsidRPr="001E2730" w:rsidRDefault="00B8061B" w:rsidP="00AB0429">
            <w:pPr>
              <w:spacing w:line="360" w:lineRule="auto"/>
              <w:textAlignment w:val="baseline"/>
              <w:rPr>
                <w:bCs/>
                <w:sz w:val="18"/>
                <w:szCs w:val="18"/>
                <w:bdr w:val="none" w:sz="0" w:space="0" w:color="auto" w:frame="1"/>
              </w:rPr>
            </w:pPr>
            <w:r>
              <w:rPr>
                <w:bCs/>
                <w:sz w:val="18"/>
                <w:szCs w:val="18"/>
                <w:bdr w:val="none" w:sz="0" w:space="0" w:color="auto" w:frame="1"/>
              </w:rPr>
              <w:t>Verificar que se envíe la información general de la asignatura</w:t>
            </w:r>
          </w:p>
        </w:tc>
      </w:tr>
      <w:tr w:rsidR="00B8061B" w:rsidRPr="001E2730" w14:paraId="4B6B76E6" w14:textId="77777777" w:rsidTr="008A7FF6">
        <w:trPr>
          <w:trHeight w:val="161"/>
        </w:trPr>
        <w:tc>
          <w:tcPr>
            <w:tcW w:w="2967" w:type="dxa"/>
            <w:vMerge/>
          </w:tcPr>
          <w:p w14:paraId="09291298" w14:textId="77777777" w:rsidR="00B8061B" w:rsidRPr="001E2730" w:rsidRDefault="00B8061B" w:rsidP="00AB0429">
            <w:pPr>
              <w:spacing w:line="360" w:lineRule="auto"/>
              <w:textAlignment w:val="baseline"/>
              <w:rPr>
                <w:b/>
                <w:sz w:val="18"/>
                <w:szCs w:val="18"/>
              </w:rPr>
            </w:pPr>
          </w:p>
        </w:tc>
        <w:tc>
          <w:tcPr>
            <w:tcW w:w="430" w:type="dxa"/>
          </w:tcPr>
          <w:p w14:paraId="07BB0B5E" w14:textId="27D36D18" w:rsidR="00B8061B" w:rsidRDefault="00B8061B" w:rsidP="00AB0429">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DAFC6D4" w14:textId="5AE3CF4C"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envíe los objetivos de la planificación</w:t>
            </w:r>
          </w:p>
        </w:tc>
      </w:tr>
      <w:tr w:rsidR="00B8061B" w:rsidRPr="001E2730" w14:paraId="68356973" w14:textId="77777777" w:rsidTr="008A7FF6">
        <w:trPr>
          <w:trHeight w:val="161"/>
        </w:trPr>
        <w:tc>
          <w:tcPr>
            <w:tcW w:w="2967" w:type="dxa"/>
            <w:vMerge/>
          </w:tcPr>
          <w:p w14:paraId="58A55371" w14:textId="77777777" w:rsidR="00B8061B" w:rsidRPr="001E2730" w:rsidRDefault="00B8061B" w:rsidP="00AB0429">
            <w:pPr>
              <w:spacing w:line="360" w:lineRule="auto"/>
              <w:textAlignment w:val="baseline"/>
              <w:rPr>
                <w:b/>
                <w:sz w:val="18"/>
                <w:szCs w:val="18"/>
              </w:rPr>
            </w:pPr>
          </w:p>
        </w:tc>
        <w:tc>
          <w:tcPr>
            <w:tcW w:w="430" w:type="dxa"/>
          </w:tcPr>
          <w:p w14:paraId="597EEB65" w14:textId="7AF67813" w:rsidR="00B8061B" w:rsidRDefault="00B8061B" w:rsidP="00AB0429">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75195742" w14:textId="279CF0A7"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envíe el programa resumido de la planificación</w:t>
            </w:r>
          </w:p>
        </w:tc>
      </w:tr>
      <w:tr w:rsidR="00B8061B" w:rsidRPr="001E2730" w14:paraId="73446A6B" w14:textId="77777777" w:rsidTr="008A7FF6">
        <w:trPr>
          <w:trHeight w:val="161"/>
        </w:trPr>
        <w:tc>
          <w:tcPr>
            <w:tcW w:w="2967" w:type="dxa"/>
            <w:vMerge/>
          </w:tcPr>
          <w:p w14:paraId="3BEC0B13" w14:textId="77777777" w:rsidR="00B8061B" w:rsidRPr="001E2730" w:rsidRDefault="00B8061B" w:rsidP="00AB0429">
            <w:pPr>
              <w:spacing w:line="360" w:lineRule="auto"/>
              <w:textAlignment w:val="baseline"/>
              <w:rPr>
                <w:b/>
                <w:sz w:val="18"/>
                <w:szCs w:val="18"/>
              </w:rPr>
            </w:pPr>
          </w:p>
        </w:tc>
        <w:tc>
          <w:tcPr>
            <w:tcW w:w="430" w:type="dxa"/>
          </w:tcPr>
          <w:p w14:paraId="6971A05B" w14:textId="2A9E3FEA" w:rsidR="00B8061B" w:rsidRDefault="00B8061B" w:rsidP="00AB0429">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4721B5B3" w14:textId="5C4C00A8"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envíe el programa detallado de la planificación</w:t>
            </w:r>
          </w:p>
        </w:tc>
      </w:tr>
      <w:tr w:rsidR="00B8061B" w:rsidRPr="001E2730" w14:paraId="53B99809" w14:textId="77777777" w:rsidTr="008A7FF6">
        <w:trPr>
          <w:trHeight w:val="161"/>
        </w:trPr>
        <w:tc>
          <w:tcPr>
            <w:tcW w:w="2967" w:type="dxa"/>
            <w:vMerge/>
          </w:tcPr>
          <w:p w14:paraId="04DCFBCD" w14:textId="77777777" w:rsidR="00B8061B" w:rsidRPr="001E2730" w:rsidRDefault="00B8061B" w:rsidP="00AB0429">
            <w:pPr>
              <w:spacing w:line="360" w:lineRule="auto"/>
              <w:textAlignment w:val="baseline"/>
              <w:rPr>
                <w:b/>
                <w:sz w:val="18"/>
                <w:szCs w:val="18"/>
              </w:rPr>
            </w:pPr>
          </w:p>
        </w:tc>
        <w:tc>
          <w:tcPr>
            <w:tcW w:w="430" w:type="dxa"/>
          </w:tcPr>
          <w:p w14:paraId="2CB49328" w14:textId="761A18BD" w:rsidR="00B8061B" w:rsidRDefault="00B8061B" w:rsidP="00AB0429">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267E3B67" w14:textId="586D08F1"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envíe el texto guía de la planificación</w:t>
            </w:r>
          </w:p>
        </w:tc>
      </w:tr>
      <w:tr w:rsidR="00B8061B" w:rsidRPr="001E2730" w14:paraId="6F51AE68" w14:textId="77777777" w:rsidTr="008A7FF6">
        <w:trPr>
          <w:trHeight w:val="161"/>
        </w:trPr>
        <w:tc>
          <w:tcPr>
            <w:tcW w:w="2967" w:type="dxa"/>
            <w:vMerge/>
          </w:tcPr>
          <w:p w14:paraId="634C8A27" w14:textId="77777777" w:rsidR="00B8061B" w:rsidRPr="001E2730" w:rsidRDefault="00B8061B" w:rsidP="00B8061B">
            <w:pPr>
              <w:spacing w:line="360" w:lineRule="auto"/>
              <w:textAlignment w:val="baseline"/>
              <w:rPr>
                <w:b/>
                <w:sz w:val="18"/>
                <w:szCs w:val="18"/>
              </w:rPr>
            </w:pPr>
          </w:p>
        </w:tc>
        <w:tc>
          <w:tcPr>
            <w:tcW w:w="430" w:type="dxa"/>
          </w:tcPr>
          <w:p w14:paraId="0A5CE9F7" w14:textId="23199A05" w:rsidR="00B8061B" w:rsidRDefault="00B8061B" w:rsidP="00B8061B">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29885C82" w14:textId="1C18E11C"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elimine el texto guía de la planificación</w:t>
            </w:r>
          </w:p>
        </w:tc>
      </w:tr>
      <w:tr w:rsidR="00B8061B" w:rsidRPr="001E2730" w14:paraId="032119A4" w14:textId="77777777" w:rsidTr="008A7FF6">
        <w:trPr>
          <w:trHeight w:val="161"/>
        </w:trPr>
        <w:tc>
          <w:tcPr>
            <w:tcW w:w="2967" w:type="dxa"/>
            <w:vMerge/>
          </w:tcPr>
          <w:p w14:paraId="58DC1229" w14:textId="77777777" w:rsidR="00B8061B" w:rsidRPr="001E2730" w:rsidRDefault="00B8061B" w:rsidP="00B8061B">
            <w:pPr>
              <w:spacing w:line="360" w:lineRule="auto"/>
              <w:textAlignment w:val="baseline"/>
              <w:rPr>
                <w:b/>
                <w:sz w:val="18"/>
                <w:szCs w:val="18"/>
              </w:rPr>
            </w:pPr>
          </w:p>
        </w:tc>
        <w:tc>
          <w:tcPr>
            <w:tcW w:w="430" w:type="dxa"/>
          </w:tcPr>
          <w:p w14:paraId="0DB1A1FD" w14:textId="34F47E69" w:rsidR="00B8061B" w:rsidRDefault="00B8061B" w:rsidP="00B8061B">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72A01A62" w14:textId="78BC8E77"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envíe las referencias de libros de la planificación</w:t>
            </w:r>
          </w:p>
        </w:tc>
      </w:tr>
      <w:tr w:rsidR="00B8061B" w:rsidRPr="001E2730" w14:paraId="61A08175" w14:textId="77777777" w:rsidTr="008A7FF6">
        <w:trPr>
          <w:trHeight w:val="161"/>
        </w:trPr>
        <w:tc>
          <w:tcPr>
            <w:tcW w:w="2967" w:type="dxa"/>
            <w:vMerge/>
          </w:tcPr>
          <w:p w14:paraId="6CC92F68" w14:textId="77777777" w:rsidR="00B8061B" w:rsidRPr="001E2730" w:rsidRDefault="00B8061B" w:rsidP="00B8061B">
            <w:pPr>
              <w:spacing w:line="360" w:lineRule="auto"/>
              <w:textAlignment w:val="baseline"/>
              <w:rPr>
                <w:b/>
                <w:sz w:val="18"/>
                <w:szCs w:val="18"/>
              </w:rPr>
            </w:pPr>
          </w:p>
        </w:tc>
        <w:tc>
          <w:tcPr>
            <w:tcW w:w="430" w:type="dxa"/>
          </w:tcPr>
          <w:p w14:paraId="7D2CA456" w14:textId="42139D25" w:rsidR="00B8061B" w:rsidRDefault="00B8061B" w:rsidP="00B8061B">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34A96550" w14:textId="0EDBC65E"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envíe las referencias de sitios web de la planificación</w:t>
            </w:r>
          </w:p>
        </w:tc>
      </w:tr>
      <w:tr w:rsidR="00B8061B" w:rsidRPr="001E2730" w14:paraId="1BC53ED9" w14:textId="77777777" w:rsidTr="008A7FF6">
        <w:trPr>
          <w:trHeight w:val="161"/>
        </w:trPr>
        <w:tc>
          <w:tcPr>
            <w:tcW w:w="2967" w:type="dxa"/>
            <w:vMerge/>
          </w:tcPr>
          <w:p w14:paraId="2AA6628E" w14:textId="77777777" w:rsidR="00B8061B" w:rsidRPr="001E2730" w:rsidRDefault="00B8061B" w:rsidP="00B8061B">
            <w:pPr>
              <w:spacing w:line="360" w:lineRule="auto"/>
              <w:textAlignment w:val="baseline"/>
              <w:rPr>
                <w:b/>
                <w:sz w:val="18"/>
                <w:szCs w:val="18"/>
              </w:rPr>
            </w:pPr>
          </w:p>
        </w:tc>
        <w:tc>
          <w:tcPr>
            <w:tcW w:w="430" w:type="dxa"/>
          </w:tcPr>
          <w:p w14:paraId="4C1F9D01" w14:textId="36DCE9A0" w:rsidR="00B8061B" w:rsidRDefault="00B8061B" w:rsidP="00B8061B">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73D70AC6" w14:textId="5F55CD04"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envíe la autorización de la planificación</w:t>
            </w:r>
          </w:p>
        </w:tc>
      </w:tr>
      <w:tr w:rsidR="00B8061B" w:rsidRPr="001E2730" w14:paraId="0C7487D9" w14:textId="77777777" w:rsidTr="008A7FF6">
        <w:trPr>
          <w:trHeight w:val="161"/>
        </w:trPr>
        <w:tc>
          <w:tcPr>
            <w:tcW w:w="2967" w:type="dxa"/>
            <w:vMerge/>
          </w:tcPr>
          <w:p w14:paraId="33610CDE" w14:textId="77777777" w:rsidR="00B8061B" w:rsidRPr="001E2730" w:rsidRDefault="00B8061B" w:rsidP="00B8061B">
            <w:pPr>
              <w:spacing w:line="360" w:lineRule="auto"/>
              <w:textAlignment w:val="baseline"/>
              <w:rPr>
                <w:b/>
                <w:sz w:val="18"/>
                <w:szCs w:val="18"/>
              </w:rPr>
            </w:pPr>
          </w:p>
        </w:tc>
        <w:tc>
          <w:tcPr>
            <w:tcW w:w="430" w:type="dxa"/>
          </w:tcPr>
          <w:p w14:paraId="2D3777DE" w14:textId="0BBBC29E" w:rsidR="00B8061B" w:rsidRDefault="00B8061B" w:rsidP="00B8061B">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43FE439C" w14:textId="52C51991"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envíe el informe de planificación</w:t>
            </w:r>
          </w:p>
        </w:tc>
      </w:tr>
      <w:tr w:rsidR="00B8061B" w:rsidRPr="001E2730" w14:paraId="08AEE14B" w14:textId="77777777" w:rsidTr="008A7FF6">
        <w:trPr>
          <w:trHeight w:val="161"/>
        </w:trPr>
        <w:tc>
          <w:tcPr>
            <w:tcW w:w="2967" w:type="dxa"/>
            <w:vMerge/>
          </w:tcPr>
          <w:p w14:paraId="2144C271" w14:textId="77777777" w:rsidR="00B8061B" w:rsidRPr="001E2730" w:rsidRDefault="00B8061B" w:rsidP="00B8061B">
            <w:pPr>
              <w:spacing w:line="360" w:lineRule="auto"/>
              <w:textAlignment w:val="baseline"/>
              <w:rPr>
                <w:b/>
                <w:sz w:val="18"/>
                <w:szCs w:val="18"/>
              </w:rPr>
            </w:pPr>
          </w:p>
        </w:tc>
        <w:tc>
          <w:tcPr>
            <w:tcW w:w="430" w:type="dxa"/>
          </w:tcPr>
          <w:p w14:paraId="65E432DA" w14:textId="564B22F6" w:rsidR="00B8061B" w:rsidRDefault="00B8061B" w:rsidP="00B8061B">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7E7FD22C" w14:textId="2473C4C6"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devuelve el estado por defecto de la función reductora</w:t>
            </w:r>
          </w:p>
        </w:tc>
      </w:tr>
      <w:tr w:rsidR="00B8061B" w:rsidRPr="001E2730" w14:paraId="387FDF6F" w14:textId="77777777" w:rsidTr="008A7FF6">
        <w:trPr>
          <w:trHeight w:val="161"/>
        </w:trPr>
        <w:tc>
          <w:tcPr>
            <w:tcW w:w="2967" w:type="dxa"/>
            <w:vMerge/>
          </w:tcPr>
          <w:p w14:paraId="18342BC2" w14:textId="77777777" w:rsidR="00B8061B" w:rsidRPr="001E2730" w:rsidRDefault="00B8061B" w:rsidP="00B8061B">
            <w:pPr>
              <w:spacing w:line="360" w:lineRule="auto"/>
              <w:textAlignment w:val="baseline"/>
              <w:rPr>
                <w:b/>
                <w:sz w:val="18"/>
                <w:szCs w:val="18"/>
              </w:rPr>
            </w:pPr>
          </w:p>
        </w:tc>
        <w:tc>
          <w:tcPr>
            <w:tcW w:w="430" w:type="dxa"/>
          </w:tcPr>
          <w:p w14:paraId="247F7B95" w14:textId="4E9F3F1C" w:rsidR="00B8061B" w:rsidRDefault="00B8061B" w:rsidP="00B8061B">
            <w:pPr>
              <w:spacing w:line="360" w:lineRule="auto"/>
              <w:jc w:val="center"/>
              <w:textAlignment w:val="baseline"/>
              <w:rPr>
                <w:bCs/>
                <w:sz w:val="18"/>
                <w:szCs w:val="18"/>
                <w:bdr w:val="none" w:sz="0" w:space="0" w:color="auto" w:frame="1"/>
              </w:rPr>
            </w:pPr>
            <w:r>
              <w:rPr>
                <w:bCs/>
                <w:sz w:val="18"/>
                <w:szCs w:val="18"/>
                <w:bdr w:val="none" w:sz="0" w:space="0" w:color="auto" w:frame="1"/>
              </w:rPr>
              <w:t>13</w:t>
            </w:r>
          </w:p>
        </w:tc>
        <w:tc>
          <w:tcPr>
            <w:tcW w:w="4824" w:type="dxa"/>
          </w:tcPr>
          <w:p w14:paraId="49B4CF41" w14:textId="3508BEE1"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ay vacío de datos de la planificación</w:t>
            </w:r>
          </w:p>
        </w:tc>
      </w:tr>
      <w:tr w:rsidR="00B8061B" w:rsidRPr="001E2730" w14:paraId="76A917A6" w14:textId="77777777" w:rsidTr="008A7FF6">
        <w:trPr>
          <w:trHeight w:val="161"/>
        </w:trPr>
        <w:tc>
          <w:tcPr>
            <w:tcW w:w="2967" w:type="dxa"/>
            <w:vMerge/>
          </w:tcPr>
          <w:p w14:paraId="4765C392" w14:textId="77777777" w:rsidR="00B8061B" w:rsidRPr="001E2730" w:rsidRDefault="00B8061B" w:rsidP="00B8061B">
            <w:pPr>
              <w:spacing w:line="360" w:lineRule="auto"/>
              <w:textAlignment w:val="baseline"/>
              <w:rPr>
                <w:b/>
                <w:sz w:val="18"/>
                <w:szCs w:val="18"/>
              </w:rPr>
            </w:pPr>
          </w:p>
        </w:tc>
        <w:tc>
          <w:tcPr>
            <w:tcW w:w="430" w:type="dxa"/>
          </w:tcPr>
          <w:p w14:paraId="260C8418" w14:textId="77EAA7DC" w:rsidR="00B8061B" w:rsidRDefault="00B8061B" w:rsidP="00B8061B">
            <w:pPr>
              <w:spacing w:line="360" w:lineRule="auto"/>
              <w:jc w:val="center"/>
              <w:textAlignment w:val="baseline"/>
              <w:rPr>
                <w:bCs/>
                <w:sz w:val="18"/>
                <w:szCs w:val="18"/>
                <w:bdr w:val="none" w:sz="0" w:space="0" w:color="auto" w:frame="1"/>
              </w:rPr>
            </w:pPr>
            <w:r>
              <w:rPr>
                <w:bCs/>
                <w:sz w:val="18"/>
                <w:szCs w:val="18"/>
                <w:bdr w:val="none" w:sz="0" w:space="0" w:color="auto" w:frame="1"/>
              </w:rPr>
              <w:t>14</w:t>
            </w:r>
          </w:p>
        </w:tc>
        <w:tc>
          <w:tcPr>
            <w:tcW w:w="4824" w:type="dxa"/>
          </w:tcPr>
          <w:p w14:paraId="49344E35" w14:textId="68E13ADD" w:rsidR="00B8061B" w:rsidRPr="001E2730" w:rsidRDefault="00B8061B" w:rsidP="00B8061B">
            <w:pPr>
              <w:spacing w:line="360" w:lineRule="auto"/>
              <w:textAlignment w:val="baseline"/>
              <w:rPr>
                <w:bCs/>
                <w:sz w:val="18"/>
                <w:szCs w:val="18"/>
                <w:bdr w:val="none" w:sz="0" w:space="0" w:color="auto" w:frame="1"/>
              </w:rPr>
            </w:pPr>
            <w:r>
              <w:rPr>
                <w:bCs/>
                <w:sz w:val="18"/>
                <w:szCs w:val="18"/>
                <w:bdr w:val="none" w:sz="0" w:space="0" w:color="auto" w:frame="1"/>
              </w:rPr>
              <w:t>Verificar que se ha obtenido los datos de una planificación</w:t>
            </w:r>
          </w:p>
        </w:tc>
      </w:tr>
      <w:tr w:rsidR="00B8061B" w:rsidRPr="001E2730" w14:paraId="0ABBD097" w14:textId="77777777" w:rsidTr="008A7FF6">
        <w:trPr>
          <w:trHeight w:val="311"/>
        </w:trPr>
        <w:tc>
          <w:tcPr>
            <w:tcW w:w="2967" w:type="dxa"/>
            <w:vMerge w:val="restart"/>
          </w:tcPr>
          <w:p w14:paraId="63BC300B" w14:textId="437B62A7" w:rsidR="00B8061B" w:rsidRPr="001E2730" w:rsidRDefault="00B8061B" w:rsidP="00B8061B">
            <w:pPr>
              <w:spacing w:line="360" w:lineRule="auto"/>
              <w:textAlignment w:val="baseline"/>
              <w:rPr>
                <w:bCs/>
                <w:sz w:val="18"/>
                <w:szCs w:val="18"/>
                <w:bdr w:val="none" w:sz="0" w:space="0" w:color="auto" w:frame="1"/>
                <w:lang w:val="es-419"/>
              </w:rPr>
            </w:pPr>
            <w:bookmarkStart w:id="265" w:name="_Hlk73763250"/>
            <w:r w:rsidRPr="001E2730">
              <w:rPr>
                <w:b/>
                <w:sz w:val="18"/>
                <w:szCs w:val="18"/>
              </w:rPr>
              <w:t>HU</w:t>
            </w:r>
            <w:r>
              <w:rPr>
                <w:b/>
                <w:sz w:val="18"/>
                <w:szCs w:val="18"/>
              </w:rPr>
              <w:t xml:space="preserve">-76 </w:t>
            </w:r>
            <w:r w:rsidRPr="001E2730">
              <w:rPr>
                <w:bCs/>
                <w:sz w:val="18"/>
                <w:szCs w:val="18"/>
                <w:bdr w:val="none" w:sz="0" w:space="0" w:color="auto" w:frame="1"/>
                <w:lang w:val="es-419"/>
              </w:rPr>
              <w:t>Ingresar materiales de estudio de los docentes o instructores</w:t>
            </w:r>
            <w:bookmarkEnd w:id="265"/>
            <w:r>
              <w:rPr>
                <w:bCs/>
                <w:sz w:val="18"/>
                <w:szCs w:val="18"/>
                <w:bdr w:val="none" w:sz="0" w:space="0" w:color="auto" w:frame="1"/>
                <w:lang w:val="es-419"/>
              </w:rPr>
              <w:t xml:space="preserve">. </w:t>
            </w:r>
            <w:r w:rsidRPr="001E2730">
              <w:rPr>
                <w:b/>
                <w:sz w:val="18"/>
                <w:szCs w:val="18"/>
              </w:rPr>
              <w:t>S</w:t>
            </w:r>
            <w:r>
              <w:rPr>
                <w:b/>
                <w:sz w:val="18"/>
                <w:szCs w:val="18"/>
              </w:rPr>
              <w:t>print 12</w:t>
            </w:r>
          </w:p>
        </w:tc>
        <w:tc>
          <w:tcPr>
            <w:tcW w:w="430" w:type="dxa"/>
          </w:tcPr>
          <w:p w14:paraId="458BF0BC" w14:textId="5BB2BAE1" w:rsidR="00B8061B" w:rsidRPr="001E2730" w:rsidRDefault="00B069E6" w:rsidP="00B8061B">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249F34DD" w14:textId="20E9EBB4" w:rsidR="00B8061B" w:rsidRPr="001E2730" w:rsidRDefault="00B069E6" w:rsidP="00570D1C">
            <w:pPr>
              <w:spacing w:line="360" w:lineRule="auto"/>
              <w:textAlignment w:val="baseline"/>
              <w:rPr>
                <w:bCs/>
                <w:sz w:val="18"/>
                <w:szCs w:val="18"/>
                <w:bdr w:val="none" w:sz="0" w:space="0" w:color="auto" w:frame="1"/>
              </w:rPr>
            </w:pPr>
            <w:r>
              <w:rPr>
                <w:bCs/>
                <w:sz w:val="18"/>
                <w:szCs w:val="18"/>
                <w:bdr w:val="none" w:sz="0" w:space="0" w:color="auto" w:frame="1"/>
              </w:rPr>
              <w:t>Verificar</w:t>
            </w:r>
            <w:r w:rsidR="00570D1C">
              <w:rPr>
                <w:bCs/>
                <w:sz w:val="18"/>
                <w:szCs w:val="18"/>
                <w:bdr w:val="none" w:sz="0" w:space="0" w:color="auto" w:frame="1"/>
              </w:rPr>
              <w:t xml:space="preserve"> que se ha obtenido un período</w:t>
            </w:r>
          </w:p>
        </w:tc>
      </w:tr>
      <w:tr w:rsidR="00B069E6" w:rsidRPr="001E2730" w14:paraId="6B5A58BF" w14:textId="77777777" w:rsidTr="008A7FF6">
        <w:trPr>
          <w:trHeight w:val="311"/>
        </w:trPr>
        <w:tc>
          <w:tcPr>
            <w:tcW w:w="2967" w:type="dxa"/>
            <w:vMerge/>
          </w:tcPr>
          <w:p w14:paraId="3D5E71EC" w14:textId="77777777" w:rsidR="00B069E6" w:rsidRPr="001E2730" w:rsidRDefault="00B069E6" w:rsidP="00B8061B">
            <w:pPr>
              <w:spacing w:line="360" w:lineRule="auto"/>
              <w:textAlignment w:val="baseline"/>
              <w:rPr>
                <w:b/>
                <w:sz w:val="18"/>
                <w:szCs w:val="18"/>
              </w:rPr>
            </w:pPr>
          </w:p>
        </w:tc>
        <w:tc>
          <w:tcPr>
            <w:tcW w:w="430" w:type="dxa"/>
          </w:tcPr>
          <w:p w14:paraId="6B452DA5" w14:textId="16B31B78" w:rsidR="00B069E6" w:rsidRDefault="00F01040" w:rsidP="00B8061B">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57F4F4A6" w14:textId="5C629868" w:rsidR="00B069E6" w:rsidRPr="001E2730" w:rsidRDefault="00570D1C" w:rsidP="00B8061B">
            <w:pPr>
              <w:spacing w:line="360" w:lineRule="auto"/>
              <w:textAlignment w:val="baseline"/>
              <w:rPr>
                <w:bCs/>
                <w:sz w:val="18"/>
                <w:szCs w:val="18"/>
                <w:bdr w:val="none" w:sz="0" w:space="0" w:color="auto" w:frame="1"/>
              </w:rPr>
            </w:pPr>
            <w:r>
              <w:rPr>
                <w:bCs/>
                <w:sz w:val="18"/>
                <w:szCs w:val="18"/>
                <w:bdr w:val="none" w:sz="0" w:space="0" w:color="auto" w:frame="1"/>
              </w:rPr>
              <w:t>Verificar que se ha obtenido el período actual</w:t>
            </w:r>
          </w:p>
        </w:tc>
      </w:tr>
      <w:tr w:rsidR="00F01040" w:rsidRPr="001E2730" w14:paraId="755831CD" w14:textId="77777777" w:rsidTr="008A7FF6">
        <w:trPr>
          <w:trHeight w:val="311"/>
        </w:trPr>
        <w:tc>
          <w:tcPr>
            <w:tcW w:w="2967" w:type="dxa"/>
            <w:vMerge/>
          </w:tcPr>
          <w:p w14:paraId="346E86D6" w14:textId="77777777" w:rsidR="00F01040" w:rsidRPr="001E2730" w:rsidRDefault="00F01040" w:rsidP="00B8061B">
            <w:pPr>
              <w:spacing w:line="360" w:lineRule="auto"/>
              <w:textAlignment w:val="baseline"/>
              <w:rPr>
                <w:b/>
                <w:sz w:val="18"/>
                <w:szCs w:val="18"/>
              </w:rPr>
            </w:pPr>
          </w:p>
        </w:tc>
        <w:tc>
          <w:tcPr>
            <w:tcW w:w="430" w:type="dxa"/>
          </w:tcPr>
          <w:p w14:paraId="0F37A07A" w14:textId="1B82100A" w:rsidR="00F01040" w:rsidRDefault="00F01040" w:rsidP="00B8061B">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64142EE7" w14:textId="052E72E0" w:rsidR="00F01040" w:rsidRPr="001E2730" w:rsidRDefault="00F01040" w:rsidP="00570D1C">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ejecuten las acciones necesarias para obtener el </w:t>
            </w:r>
            <w:r w:rsidR="00570D1C">
              <w:rPr>
                <w:bCs/>
                <w:sz w:val="18"/>
                <w:szCs w:val="18"/>
                <w:bdr w:val="none" w:sz="0" w:space="0" w:color="auto" w:frame="1"/>
              </w:rPr>
              <w:t>período actual</w:t>
            </w:r>
          </w:p>
        </w:tc>
      </w:tr>
      <w:tr w:rsidR="00570D1C" w:rsidRPr="001E2730" w14:paraId="5F86B497" w14:textId="77777777" w:rsidTr="008A7FF6">
        <w:trPr>
          <w:trHeight w:val="311"/>
        </w:trPr>
        <w:tc>
          <w:tcPr>
            <w:tcW w:w="2967" w:type="dxa"/>
            <w:vMerge/>
          </w:tcPr>
          <w:p w14:paraId="452218D6" w14:textId="77777777" w:rsidR="00570D1C" w:rsidRPr="001E2730" w:rsidRDefault="00570D1C" w:rsidP="00570D1C">
            <w:pPr>
              <w:spacing w:line="360" w:lineRule="auto"/>
              <w:textAlignment w:val="baseline"/>
              <w:rPr>
                <w:b/>
                <w:sz w:val="18"/>
                <w:szCs w:val="18"/>
              </w:rPr>
            </w:pPr>
          </w:p>
        </w:tc>
        <w:tc>
          <w:tcPr>
            <w:tcW w:w="430" w:type="dxa"/>
          </w:tcPr>
          <w:p w14:paraId="481F981E" w14:textId="0A59CF0D" w:rsidR="00570D1C" w:rsidRDefault="00570D1C" w:rsidP="00570D1C">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7F1B9096" w14:textId="4DA6067B" w:rsidR="00570D1C" w:rsidRPr="001E2730" w:rsidRDefault="00570D1C" w:rsidP="00570D1C">
            <w:pPr>
              <w:spacing w:line="360" w:lineRule="auto"/>
              <w:textAlignment w:val="baseline"/>
              <w:rPr>
                <w:bCs/>
                <w:sz w:val="18"/>
                <w:szCs w:val="18"/>
                <w:bdr w:val="none" w:sz="0" w:space="0" w:color="auto" w:frame="1"/>
              </w:rPr>
            </w:pPr>
            <w:r>
              <w:rPr>
                <w:bCs/>
                <w:sz w:val="18"/>
                <w:szCs w:val="18"/>
                <w:bdr w:val="none" w:sz="0" w:space="0" w:color="auto" w:frame="1"/>
              </w:rPr>
              <w:t>Verificar la cantidad de períodos obtenidos</w:t>
            </w:r>
          </w:p>
        </w:tc>
      </w:tr>
      <w:tr w:rsidR="00570D1C" w:rsidRPr="001E2730" w14:paraId="138DA87F" w14:textId="77777777" w:rsidTr="008A7FF6">
        <w:trPr>
          <w:trHeight w:val="311"/>
        </w:trPr>
        <w:tc>
          <w:tcPr>
            <w:tcW w:w="2967" w:type="dxa"/>
            <w:vMerge/>
          </w:tcPr>
          <w:p w14:paraId="20CA75F2" w14:textId="77777777" w:rsidR="00570D1C" w:rsidRPr="001E2730" w:rsidRDefault="00570D1C" w:rsidP="00570D1C">
            <w:pPr>
              <w:spacing w:line="360" w:lineRule="auto"/>
              <w:textAlignment w:val="baseline"/>
              <w:rPr>
                <w:b/>
                <w:sz w:val="18"/>
                <w:szCs w:val="18"/>
              </w:rPr>
            </w:pPr>
          </w:p>
        </w:tc>
        <w:tc>
          <w:tcPr>
            <w:tcW w:w="430" w:type="dxa"/>
          </w:tcPr>
          <w:p w14:paraId="121B8AD3" w14:textId="6911BE18" w:rsidR="00570D1C" w:rsidRDefault="00570D1C" w:rsidP="00570D1C">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45A98630" w14:textId="75538A87" w:rsidR="00570D1C" w:rsidRPr="001E2730" w:rsidRDefault="00570D1C" w:rsidP="00570D1C">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ha obtenido el listado de períodos </w:t>
            </w:r>
          </w:p>
        </w:tc>
      </w:tr>
      <w:tr w:rsidR="00570D1C" w:rsidRPr="001E2730" w14:paraId="1D9755C0" w14:textId="77777777" w:rsidTr="008A7FF6">
        <w:trPr>
          <w:trHeight w:val="311"/>
        </w:trPr>
        <w:tc>
          <w:tcPr>
            <w:tcW w:w="2967" w:type="dxa"/>
            <w:vMerge/>
          </w:tcPr>
          <w:p w14:paraId="2A75134C" w14:textId="77777777" w:rsidR="00570D1C" w:rsidRPr="001E2730" w:rsidRDefault="00570D1C" w:rsidP="00570D1C">
            <w:pPr>
              <w:spacing w:line="360" w:lineRule="auto"/>
              <w:textAlignment w:val="baseline"/>
              <w:rPr>
                <w:b/>
                <w:sz w:val="18"/>
                <w:szCs w:val="18"/>
              </w:rPr>
            </w:pPr>
          </w:p>
        </w:tc>
        <w:tc>
          <w:tcPr>
            <w:tcW w:w="430" w:type="dxa"/>
          </w:tcPr>
          <w:p w14:paraId="68720952" w14:textId="67FAA0FB" w:rsidR="00570D1C" w:rsidRDefault="00570D1C" w:rsidP="00570D1C">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79DC9043" w14:textId="20F641D3" w:rsidR="00570D1C" w:rsidRPr="001E2730" w:rsidRDefault="00570D1C" w:rsidP="00570D1C">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obtener el listado de períodos</w:t>
            </w:r>
          </w:p>
        </w:tc>
      </w:tr>
      <w:tr w:rsidR="00537F35" w:rsidRPr="001E2730" w14:paraId="357791F7" w14:textId="77777777" w:rsidTr="008A7FF6">
        <w:trPr>
          <w:trHeight w:val="311"/>
        </w:trPr>
        <w:tc>
          <w:tcPr>
            <w:tcW w:w="2967" w:type="dxa"/>
            <w:vMerge/>
          </w:tcPr>
          <w:p w14:paraId="0584189D" w14:textId="77777777" w:rsidR="00537F35" w:rsidRPr="001E2730" w:rsidRDefault="00537F35" w:rsidP="00537F35">
            <w:pPr>
              <w:spacing w:line="360" w:lineRule="auto"/>
              <w:textAlignment w:val="baseline"/>
              <w:rPr>
                <w:b/>
                <w:sz w:val="18"/>
                <w:szCs w:val="18"/>
              </w:rPr>
            </w:pPr>
          </w:p>
        </w:tc>
        <w:tc>
          <w:tcPr>
            <w:tcW w:w="430" w:type="dxa"/>
          </w:tcPr>
          <w:p w14:paraId="37B0F309" w14:textId="026CB252" w:rsidR="00537F35" w:rsidRDefault="00537F35" w:rsidP="00537F35">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1A687C5C" w14:textId="0AA57FBD" w:rsidR="00537F35" w:rsidRPr="001E2730" w:rsidRDefault="00537F35" w:rsidP="00537F35">
            <w:pPr>
              <w:spacing w:line="360" w:lineRule="auto"/>
              <w:textAlignment w:val="baseline"/>
              <w:rPr>
                <w:bCs/>
                <w:sz w:val="18"/>
                <w:szCs w:val="18"/>
                <w:bdr w:val="none" w:sz="0" w:space="0" w:color="auto" w:frame="1"/>
              </w:rPr>
            </w:pPr>
            <w:r>
              <w:rPr>
                <w:bCs/>
                <w:sz w:val="18"/>
                <w:szCs w:val="18"/>
                <w:bdr w:val="none" w:sz="0" w:space="0" w:color="auto" w:frame="1"/>
              </w:rPr>
              <w:t>Verificar la cantidad de secciones obtenidas</w:t>
            </w:r>
          </w:p>
        </w:tc>
      </w:tr>
      <w:tr w:rsidR="00537F35" w:rsidRPr="001E2730" w14:paraId="34C85B78" w14:textId="77777777" w:rsidTr="008A7FF6">
        <w:trPr>
          <w:trHeight w:val="311"/>
        </w:trPr>
        <w:tc>
          <w:tcPr>
            <w:tcW w:w="2967" w:type="dxa"/>
            <w:vMerge/>
          </w:tcPr>
          <w:p w14:paraId="0C53F078" w14:textId="77777777" w:rsidR="00537F35" w:rsidRPr="001E2730" w:rsidRDefault="00537F35" w:rsidP="00537F35">
            <w:pPr>
              <w:spacing w:line="360" w:lineRule="auto"/>
              <w:textAlignment w:val="baseline"/>
              <w:rPr>
                <w:b/>
                <w:sz w:val="18"/>
                <w:szCs w:val="18"/>
              </w:rPr>
            </w:pPr>
          </w:p>
        </w:tc>
        <w:tc>
          <w:tcPr>
            <w:tcW w:w="430" w:type="dxa"/>
          </w:tcPr>
          <w:p w14:paraId="0B3CD1BC" w14:textId="34C456F5" w:rsidR="00537F35" w:rsidRDefault="00537F35" w:rsidP="00537F35">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3746DE3B" w14:textId="20AE0CD9" w:rsidR="00537F35" w:rsidRPr="001E2730" w:rsidRDefault="00537F35" w:rsidP="00537F35">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secciones</w:t>
            </w:r>
          </w:p>
        </w:tc>
      </w:tr>
      <w:tr w:rsidR="00537F35" w:rsidRPr="001E2730" w14:paraId="68869B08" w14:textId="77777777" w:rsidTr="008A7FF6">
        <w:trPr>
          <w:trHeight w:val="311"/>
        </w:trPr>
        <w:tc>
          <w:tcPr>
            <w:tcW w:w="2967" w:type="dxa"/>
            <w:vMerge/>
          </w:tcPr>
          <w:p w14:paraId="0ABAB056" w14:textId="77777777" w:rsidR="00537F35" w:rsidRPr="001E2730" w:rsidRDefault="00537F35" w:rsidP="00537F35">
            <w:pPr>
              <w:spacing w:line="360" w:lineRule="auto"/>
              <w:textAlignment w:val="baseline"/>
              <w:rPr>
                <w:b/>
                <w:sz w:val="18"/>
                <w:szCs w:val="18"/>
              </w:rPr>
            </w:pPr>
          </w:p>
        </w:tc>
        <w:tc>
          <w:tcPr>
            <w:tcW w:w="430" w:type="dxa"/>
          </w:tcPr>
          <w:p w14:paraId="370B8C6A" w14:textId="6B5A05CF" w:rsidR="00537F35" w:rsidRDefault="00537F35" w:rsidP="00537F35">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511688B0" w14:textId="1C9ABCC7" w:rsidR="00537F35" w:rsidRPr="001E2730" w:rsidRDefault="00537F35" w:rsidP="00537F35">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obten</w:t>
            </w:r>
            <w:r w:rsidR="007F421E">
              <w:rPr>
                <w:bCs/>
                <w:sz w:val="18"/>
                <w:szCs w:val="18"/>
                <w:bdr w:val="none" w:sz="0" w:space="0" w:color="auto" w:frame="1"/>
              </w:rPr>
              <w:t xml:space="preserve">er el listado de </w:t>
            </w:r>
            <w:r>
              <w:rPr>
                <w:bCs/>
                <w:sz w:val="18"/>
                <w:szCs w:val="18"/>
                <w:bdr w:val="none" w:sz="0" w:space="0" w:color="auto" w:frame="1"/>
              </w:rPr>
              <w:t>s</w:t>
            </w:r>
            <w:r w:rsidR="007F421E">
              <w:rPr>
                <w:bCs/>
                <w:sz w:val="18"/>
                <w:szCs w:val="18"/>
                <w:bdr w:val="none" w:sz="0" w:space="0" w:color="auto" w:frame="1"/>
              </w:rPr>
              <w:t>ecciones</w:t>
            </w:r>
          </w:p>
        </w:tc>
      </w:tr>
      <w:tr w:rsidR="00537F35" w:rsidRPr="001E2730" w14:paraId="1320D8A6" w14:textId="77777777" w:rsidTr="008A7FF6">
        <w:trPr>
          <w:trHeight w:val="311"/>
        </w:trPr>
        <w:tc>
          <w:tcPr>
            <w:tcW w:w="2967" w:type="dxa"/>
            <w:vMerge/>
          </w:tcPr>
          <w:p w14:paraId="0FCE63F5" w14:textId="77777777" w:rsidR="00537F35" w:rsidRPr="001E2730" w:rsidRDefault="00537F35" w:rsidP="00537F35">
            <w:pPr>
              <w:spacing w:line="360" w:lineRule="auto"/>
              <w:textAlignment w:val="baseline"/>
              <w:rPr>
                <w:b/>
                <w:sz w:val="18"/>
                <w:szCs w:val="18"/>
              </w:rPr>
            </w:pPr>
          </w:p>
        </w:tc>
        <w:tc>
          <w:tcPr>
            <w:tcW w:w="430" w:type="dxa"/>
          </w:tcPr>
          <w:p w14:paraId="7BDD7961" w14:textId="2DBC7E8B" w:rsidR="00537F35" w:rsidRDefault="00537F35" w:rsidP="00537F35">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7A867419" w14:textId="6EFED28E" w:rsidR="00537F35" w:rsidRPr="001E2730" w:rsidRDefault="00537F35" w:rsidP="00537F35">
            <w:pPr>
              <w:spacing w:line="360" w:lineRule="auto"/>
              <w:textAlignment w:val="baseline"/>
              <w:rPr>
                <w:bCs/>
                <w:sz w:val="18"/>
                <w:szCs w:val="18"/>
                <w:bdr w:val="none" w:sz="0" w:space="0" w:color="auto" w:frame="1"/>
              </w:rPr>
            </w:pPr>
            <w:r>
              <w:rPr>
                <w:bCs/>
                <w:sz w:val="18"/>
                <w:szCs w:val="18"/>
                <w:bdr w:val="none" w:sz="0" w:space="0" w:color="auto" w:frame="1"/>
              </w:rPr>
              <w:t>Verificar que se ha ejecutado la acción de obtener las secciones</w:t>
            </w:r>
          </w:p>
        </w:tc>
      </w:tr>
      <w:tr w:rsidR="007F421E" w:rsidRPr="001E2730" w14:paraId="4F8BFA53" w14:textId="77777777" w:rsidTr="008A7FF6">
        <w:trPr>
          <w:trHeight w:val="311"/>
        </w:trPr>
        <w:tc>
          <w:tcPr>
            <w:tcW w:w="2967" w:type="dxa"/>
            <w:vMerge/>
          </w:tcPr>
          <w:p w14:paraId="5F3B9228" w14:textId="77777777" w:rsidR="007F421E" w:rsidRPr="001E2730" w:rsidRDefault="007F421E" w:rsidP="007F421E">
            <w:pPr>
              <w:spacing w:line="360" w:lineRule="auto"/>
              <w:textAlignment w:val="baseline"/>
              <w:rPr>
                <w:b/>
                <w:sz w:val="18"/>
                <w:szCs w:val="18"/>
              </w:rPr>
            </w:pPr>
          </w:p>
        </w:tc>
        <w:tc>
          <w:tcPr>
            <w:tcW w:w="430" w:type="dxa"/>
          </w:tcPr>
          <w:p w14:paraId="0B6301FE" w14:textId="336F41D3"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7050319B" w14:textId="277FA506" w:rsidR="007F421E" w:rsidRPr="001E2730" w:rsidRDefault="007F421E" w:rsidP="007F421E">
            <w:pPr>
              <w:spacing w:line="360" w:lineRule="auto"/>
              <w:textAlignment w:val="baseline"/>
              <w:rPr>
                <w:bCs/>
                <w:sz w:val="18"/>
                <w:szCs w:val="18"/>
                <w:bdr w:val="none" w:sz="0" w:space="0" w:color="auto" w:frame="1"/>
              </w:rPr>
            </w:pPr>
            <w:r>
              <w:rPr>
                <w:bCs/>
                <w:sz w:val="18"/>
                <w:szCs w:val="18"/>
                <w:bdr w:val="none" w:sz="0" w:space="0" w:color="auto" w:frame="1"/>
              </w:rPr>
              <w:t>Verificar la cantidad de paralelos obtenidos</w:t>
            </w:r>
          </w:p>
        </w:tc>
      </w:tr>
      <w:tr w:rsidR="007F421E" w:rsidRPr="001E2730" w14:paraId="11097CA3" w14:textId="77777777" w:rsidTr="008A7FF6">
        <w:trPr>
          <w:trHeight w:val="311"/>
        </w:trPr>
        <w:tc>
          <w:tcPr>
            <w:tcW w:w="2967" w:type="dxa"/>
            <w:vMerge/>
          </w:tcPr>
          <w:p w14:paraId="5A9CF420" w14:textId="77777777" w:rsidR="007F421E" w:rsidRPr="001E2730" w:rsidRDefault="007F421E" w:rsidP="007F421E">
            <w:pPr>
              <w:spacing w:line="360" w:lineRule="auto"/>
              <w:textAlignment w:val="baseline"/>
              <w:rPr>
                <w:b/>
                <w:sz w:val="18"/>
                <w:szCs w:val="18"/>
              </w:rPr>
            </w:pPr>
          </w:p>
        </w:tc>
        <w:tc>
          <w:tcPr>
            <w:tcW w:w="430" w:type="dxa"/>
          </w:tcPr>
          <w:p w14:paraId="524E608B" w14:textId="63F394FD"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23DA8412" w14:textId="4E1419D0" w:rsidR="007F421E" w:rsidRPr="001E2730" w:rsidRDefault="007F421E" w:rsidP="007F421E">
            <w:pPr>
              <w:spacing w:line="360" w:lineRule="auto"/>
              <w:textAlignment w:val="baseline"/>
              <w:rPr>
                <w:bCs/>
                <w:sz w:val="18"/>
                <w:szCs w:val="18"/>
                <w:bdr w:val="none" w:sz="0" w:space="0" w:color="auto" w:frame="1"/>
              </w:rPr>
            </w:pPr>
            <w:r>
              <w:rPr>
                <w:bCs/>
                <w:sz w:val="18"/>
                <w:szCs w:val="18"/>
                <w:bdr w:val="none" w:sz="0" w:space="0" w:color="auto" w:frame="1"/>
              </w:rPr>
              <w:t>Verificar que se ha ejecutado la acción de obtener los paralelos</w:t>
            </w:r>
          </w:p>
        </w:tc>
      </w:tr>
      <w:tr w:rsidR="007F421E" w:rsidRPr="001E2730" w14:paraId="026DACB4" w14:textId="77777777" w:rsidTr="008A7FF6">
        <w:trPr>
          <w:trHeight w:val="311"/>
        </w:trPr>
        <w:tc>
          <w:tcPr>
            <w:tcW w:w="2967" w:type="dxa"/>
            <w:vMerge/>
          </w:tcPr>
          <w:p w14:paraId="2829A52D" w14:textId="77777777" w:rsidR="007F421E" w:rsidRPr="001E2730" w:rsidRDefault="007F421E" w:rsidP="007F421E">
            <w:pPr>
              <w:spacing w:line="360" w:lineRule="auto"/>
              <w:textAlignment w:val="baseline"/>
              <w:rPr>
                <w:b/>
                <w:sz w:val="18"/>
                <w:szCs w:val="18"/>
              </w:rPr>
            </w:pPr>
          </w:p>
        </w:tc>
        <w:tc>
          <w:tcPr>
            <w:tcW w:w="430" w:type="dxa"/>
          </w:tcPr>
          <w:p w14:paraId="60B264C5" w14:textId="699540B1"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13</w:t>
            </w:r>
          </w:p>
        </w:tc>
        <w:tc>
          <w:tcPr>
            <w:tcW w:w="4824" w:type="dxa"/>
          </w:tcPr>
          <w:p w14:paraId="36D0C6F6" w14:textId="1C78846F" w:rsidR="007F421E" w:rsidRPr="001E2730" w:rsidRDefault="007F421E" w:rsidP="007F421E">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obtener el listado de paralelos</w:t>
            </w:r>
          </w:p>
        </w:tc>
      </w:tr>
      <w:tr w:rsidR="007F421E" w:rsidRPr="001E2730" w14:paraId="3F36FB00" w14:textId="77777777" w:rsidTr="008A7FF6">
        <w:trPr>
          <w:trHeight w:val="311"/>
        </w:trPr>
        <w:tc>
          <w:tcPr>
            <w:tcW w:w="2967" w:type="dxa"/>
            <w:vMerge/>
          </w:tcPr>
          <w:p w14:paraId="44C5275D" w14:textId="77777777" w:rsidR="007F421E" w:rsidRPr="001E2730" w:rsidRDefault="007F421E" w:rsidP="007F421E">
            <w:pPr>
              <w:spacing w:line="360" w:lineRule="auto"/>
              <w:textAlignment w:val="baseline"/>
              <w:rPr>
                <w:b/>
                <w:sz w:val="18"/>
                <w:szCs w:val="18"/>
              </w:rPr>
            </w:pPr>
          </w:p>
        </w:tc>
        <w:tc>
          <w:tcPr>
            <w:tcW w:w="430" w:type="dxa"/>
          </w:tcPr>
          <w:p w14:paraId="5A83F705" w14:textId="14E2B37B"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14</w:t>
            </w:r>
          </w:p>
        </w:tc>
        <w:tc>
          <w:tcPr>
            <w:tcW w:w="4824" w:type="dxa"/>
          </w:tcPr>
          <w:p w14:paraId="13A86BA9" w14:textId="150873AA" w:rsidR="007F421E" w:rsidRPr="001E2730" w:rsidRDefault="007F421E" w:rsidP="007F421E">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paralelos</w:t>
            </w:r>
          </w:p>
        </w:tc>
      </w:tr>
      <w:tr w:rsidR="007F421E" w:rsidRPr="001E2730" w14:paraId="3394F7CE" w14:textId="77777777" w:rsidTr="008A7FF6">
        <w:trPr>
          <w:trHeight w:val="311"/>
        </w:trPr>
        <w:tc>
          <w:tcPr>
            <w:tcW w:w="2967" w:type="dxa"/>
            <w:vMerge/>
          </w:tcPr>
          <w:p w14:paraId="2755BA39" w14:textId="77777777" w:rsidR="007F421E" w:rsidRPr="001E2730" w:rsidRDefault="007F421E" w:rsidP="007F421E">
            <w:pPr>
              <w:spacing w:line="360" w:lineRule="auto"/>
              <w:textAlignment w:val="baseline"/>
              <w:rPr>
                <w:b/>
                <w:sz w:val="18"/>
                <w:szCs w:val="18"/>
              </w:rPr>
            </w:pPr>
          </w:p>
        </w:tc>
        <w:tc>
          <w:tcPr>
            <w:tcW w:w="430" w:type="dxa"/>
          </w:tcPr>
          <w:p w14:paraId="1ED5EA07" w14:textId="75CB4F9D"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15</w:t>
            </w:r>
          </w:p>
        </w:tc>
        <w:tc>
          <w:tcPr>
            <w:tcW w:w="4824" w:type="dxa"/>
          </w:tcPr>
          <w:p w14:paraId="0F7FC428" w14:textId="39BBB448" w:rsidR="007F421E" w:rsidRPr="001E2730" w:rsidRDefault="00305FCE" w:rsidP="007F421E">
            <w:pPr>
              <w:spacing w:line="360" w:lineRule="auto"/>
              <w:textAlignment w:val="baseline"/>
              <w:rPr>
                <w:bCs/>
                <w:sz w:val="18"/>
                <w:szCs w:val="18"/>
                <w:bdr w:val="none" w:sz="0" w:space="0" w:color="auto" w:frame="1"/>
              </w:rPr>
            </w:pPr>
            <w:r>
              <w:rPr>
                <w:bCs/>
                <w:sz w:val="18"/>
                <w:szCs w:val="18"/>
                <w:bdr w:val="none" w:sz="0" w:space="0" w:color="auto" w:frame="1"/>
              </w:rPr>
              <w:t>Verificar el listado de asignaturas por docente</w:t>
            </w:r>
          </w:p>
        </w:tc>
      </w:tr>
      <w:tr w:rsidR="007F421E" w:rsidRPr="001E2730" w14:paraId="1EA8C98B" w14:textId="77777777" w:rsidTr="008A7FF6">
        <w:trPr>
          <w:trHeight w:val="311"/>
        </w:trPr>
        <w:tc>
          <w:tcPr>
            <w:tcW w:w="2967" w:type="dxa"/>
            <w:vMerge/>
          </w:tcPr>
          <w:p w14:paraId="748F8109" w14:textId="77777777" w:rsidR="007F421E" w:rsidRPr="001E2730" w:rsidRDefault="007F421E" w:rsidP="007F421E">
            <w:pPr>
              <w:spacing w:line="360" w:lineRule="auto"/>
              <w:textAlignment w:val="baseline"/>
              <w:rPr>
                <w:b/>
                <w:sz w:val="18"/>
                <w:szCs w:val="18"/>
              </w:rPr>
            </w:pPr>
          </w:p>
        </w:tc>
        <w:tc>
          <w:tcPr>
            <w:tcW w:w="430" w:type="dxa"/>
          </w:tcPr>
          <w:p w14:paraId="4056331A" w14:textId="0F8B3BAA"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16</w:t>
            </w:r>
          </w:p>
        </w:tc>
        <w:tc>
          <w:tcPr>
            <w:tcW w:w="4824" w:type="dxa"/>
          </w:tcPr>
          <w:p w14:paraId="45F33799" w14:textId="2A12B9AB" w:rsidR="007F421E" w:rsidRPr="001E2730" w:rsidRDefault="00305FCE" w:rsidP="007F421E">
            <w:pPr>
              <w:spacing w:line="360" w:lineRule="auto"/>
              <w:textAlignment w:val="baseline"/>
              <w:rPr>
                <w:bCs/>
                <w:sz w:val="18"/>
                <w:szCs w:val="18"/>
                <w:bdr w:val="none" w:sz="0" w:space="0" w:color="auto" w:frame="1"/>
              </w:rPr>
            </w:pPr>
            <w:r>
              <w:rPr>
                <w:bCs/>
                <w:sz w:val="18"/>
                <w:szCs w:val="18"/>
                <w:bdr w:val="none" w:sz="0" w:space="0" w:color="auto" w:frame="1"/>
              </w:rPr>
              <w:t>Verificar el listado de asignaturas de la institución</w:t>
            </w:r>
          </w:p>
        </w:tc>
      </w:tr>
      <w:tr w:rsidR="007F421E" w:rsidRPr="001E2730" w14:paraId="5172BB1A" w14:textId="77777777" w:rsidTr="008A7FF6">
        <w:trPr>
          <w:trHeight w:val="311"/>
        </w:trPr>
        <w:tc>
          <w:tcPr>
            <w:tcW w:w="2967" w:type="dxa"/>
            <w:vMerge/>
          </w:tcPr>
          <w:p w14:paraId="0BE5C9E2" w14:textId="77777777" w:rsidR="007F421E" w:rsidRPr="001E2730" w:rsidRDefault="007F421E" w:rsidP="007F421E">
            <w:pPr>
              <w:spacing w:line="360" w:lineRule="auto"/>
              <w:textAlignment w:val="baseline"/>
              <w:rPr>
                <w:b/>
                <w:sz w:val="18"/>
                <w:szCs w:val="18"/>
              </w:rPr>
            </w:pPr>
          </w:p>
        </w:tc>
        <w:tc>
          <w:tcPr>
            <w:tcW w:w="430" w:type="dxa"/>
          </w:tcPr>
          <w:p w14:paraId="097EAB57" w14:textId="5DCBF336"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17</w:t>
            </w:r>
          </w:p>
        </w:tc>
        <w:tc>
          <w:tcPr>
            <w:tcW w:w="4824" w:type="dxa"/>
          </w:tcPr>
          <w:p w14:paraId="5B7FD09B" w14:textId="1D287009" w:rsidR="007F421E" w:rsidRPr="001E2730" w:rsidRDefault="00A92FF6" w:rsidP="007F421E">
            <w:pPr>
              <w:spacing w:line="360" w:lineRule="auto"/>
              <w:textAlignment w:val="baseline"/>
              <w:rPr>
                <w:bCs/>
                <w:sz w:val="18"/>
                <w:szCs w:val="18"/>
                <w:bdr w:val="none" w:sz="0" w:space="0" w:color="auto" w:frame="1"/>
              </w:rPr>
            </w:pPr>
            <w:r>
              <w:rPr>
                <w:bCs/>
                <w:sz w:val="18"/>
                <w:szCs w:val="18"/>
                <w:bdr w:val="none" w:sz="0" w:space="0" w:color="auto" w:frame="1"/>
              </w:rPr>
              <w:t>Verificar la cantidad de acciones que se ejecuten para obtener el listado de asignaturas</w:t>
            </w:r>
          </w:p>
        </w:tc>
      </w:tr>
      <w:tr w:rsidR="007F421E" w:rsidRPr="001E2730" w14:paraId="6400EB5B" w14:textId="77777777" w:rsidTr="008A7FF6">
        <w:trPr>
          <w:trHeight w:val="311"/>
        </w:trPr>
        <w:tc>
          <w:tcPr>
            <w:tcW w:w="2967" w:type="dxa"/>
            <w:vMerge/>
          </w:tcPr>
          <w:p w14:paraId="1E0686EE" w14:textId="77777777" w:rsidR="007F421E" w:rsidRPr="001E2730" w:rsidRDefault="007F421E" w:rsidP="007F421E">
            <w:pPr>
              <w:spacing w:line="360" w:lineRule="auto"/>
              <w:textAlignment w:val="baseline"/>
              <w:rPr>
                <w:b/>
                <w:sz w:val="18"/>
                <w:szCs w:val="18"/>
              </w:rPr>
            </w:pPr>
          </w:p>
        </w:tc>
        <w:tc>
          <w:tcPr>
            <w:tcW w:w="430" w:type="dxa"/>
          </w:tcPr>
          <w:p w14:paraId="7B732542" w14:textId="319FA3EE"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18</w:t>
            </w:r>
          </w:p>
        </w:tc>
        <w:tc>
          <w:tcPr>
            <w:tcW w:w="4824" w:type="dxa"/>
          </w:tcPr>
          <w:p w14:paraId="0B695C27" w14:textId="4E3B8CEE" w:rsidR="007F421E" w:rsidRPr="001E2730" w:rsidRDefault="00451205" w:rsidP="007F421E">
            <w:pPr>
              <w:spacing w:line="360" w:lineRule="auto"/>
              <w:textAlignment w:val="baseline"/>
              <w:rPr>
                <w:bCs/>
                <w:sz w:val="18"/>
                <w:szCs w:val="18"/>
                <w:bdr w:val="none" w:sz="0" w:space="0" w:color="auto" w:frame="1"/>
              </w:rPr>
            </w:pPr>
            <w:r>
              <w:rPr>
                <w:bCs/>
                <w:sz w:val="18"/>
                <w:szCs w:val="18"/>
                <w:bdr w:val="none" w:sz="0" w:space="0" w:color="auto" w:frame="1"/>
              </w:rPr>
              <w:t>Verificar el listado de las asignaturas de docentes que cumplen con los requisitos necesarios para el pago</w:t>
            </w:r>
          </w:p>
        </w:tc>
      </w:tr>
      <w:tr w:rsidR="007F421E" w:rsidRPr="001E2730" w14:paraId="46C3CB7D" w14:textId="77777777" w:rsidTr="008A7FF6">
        <w:trPr>
          <w:trHeight w:val="311"/>
        </w:trPr>
        <w:tc>
          <w:tcPr>
            <w:tcW w:w="2967" w:type="dxa"/>
            <w:vMerge/>
          </w:tcPr>
          <w:p w14:paraId="19330C40" w14:textId="77777777" w:rsidR="007F421E" w:rsidRPr="001E2730" w:rsidRDefault="007F421E" w:rsidP="007F421E">
            <w:pPr>
              <w:spacing w:line="360" w:lineRule="auto"/>
              <w:textAlignment w:val="baseline"/>
              <w:rPr>
                <w:b/>
                <w:sz w:val="18"/>
                <w:szCs w:val="18"/>
              </w:rPr>
            </w:pPr>
          </w:p>
        </w:tc>
        <w:tc>
          <w:tcPr>
            <w:tcW w:w="430" w:type="dxa"/>
          </w:tcPr>
          <w:p w14:paraId="5669BF00" w14:textId="6798C554"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19</w:t>
            </w:r>
          </w:p>
        </w:tc>
        <w:tc>
          <w:tcPr>
            <w:tcW w:w="4824" w:type="dxa"/>
          </w:tcPr>
          <w:p w14:paraId="31D15557" w14:textId="634B525A" w:rsidR="007F421E" w:rsidRPr="001E2730" w:rsidRDefault="00451205" w:rsidP="007F421E">
            <w:pPr>
              <w:spacing w:line="360" w:lineRule="auto"/>
              <w:textAlignment w:val="baseline"/>
              <w:rPr>
                <w:bCs/>
                <w:sz w:val="18"/>
                <w:szCs w:val="18"/>
                <w:bdr w:val="none" w:sz="0" w:space="0" w:color="auto" w:frame="1"/>
              </w:rPr>
            </w:pPr>
            <w:r>
              <w:rPr>
                <w:bCs/>
                <w:sz w:val="18"/>
                <w:szCs w:val="18"/>
                <w:bdr w:val="none" w:sz="0" w:space="0" w:color="auto" w:frame="1"/>
              </w:rPr>
              <w:t>Verificar el listado de las asignaturas de instructores que cumplen con los requisitos necesarios para el pago</w:t>
            </w:r>
          </w:p>
        </w:tc>
      </w:tr>
      <w:tr w:rsidR="007F421E" w:rsidRPr="001E2730" w14:paraId="23C73B12" w14:textId="77777777" w:rsidTr="008A7FF6">
        <w:trPr>
          <w:trHeight w:val="311"/>
        </w:trPr>
        <w:tc>
          <w:tcPr>
            <w:tcW w:w="2967" w:type="dxa"/>
            <w:vMerge/>
          </w:tcPr>
          <w:p w14:paraId="75FEE09C" w14:textId="77777777" w:rsidR="007F421E" w:rsidRPr="001E2730" w:rsidRDefault="007F421E" w:rsidP="007F421E">
            <w:pPr>
              <w:spacing w:line="360" w:lineRule="auto"/>
              <w:textAlignment w:val="baseline"/>
              <w:rPr>
                <w:b/>
                <w:sz w:val="18"/>
                <w:szCs w:val="18"/>
              </w:rPr>
            </w:pPr>
          </w:p>
        </w:tc>
        <w:tc>
          <w:tcPr>
            <w:tcW w:w="430" w:type="dxa"/>
          </w:tcPr>
          <w:p w14:paraId="4DFBAD78" w14:textId="515E661F"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0</w:t>
            </w:r>
          </w:p>
        </w:tc>
        <w:tc>
          <w:tcPr>
            <w:tcW w:w="4824" w:type="dxa"/>
          </w:tcPr>
          <w:p w14:paraId="4B3AA48B" w14:textId="3BE76C6B" w:rsidR="007F421E" w:rsidRPr="001E2730" w:rsidRDefault="00451205" w:rsidP="007F421E">
            <w:pPr>
              <w:spacing w:line="360" w:lineRule="auto"/>
              <w:textAlignment w:val="baseline"/>
              <w:rPr>
                <w:bCs/>
                <w:sz w:val="18"/>
                <w:szCs w:val="18"/>
                <w:bdr w:val="none" w:sz="0" w:space="0" w:color="auto" w:frame="1"/>
              </w:rPr>
            </w:pPr>
            <w:r>
              <w:rPr>
                <w:bCs/>
                <w:sz w:val="18"/>
                <w:szCs w:val="18"/>
                <w:bdr w:val="none" w:sz="0" w:space="0" w:color="auto" w:frame="1"/>
              </w:rPr>
              <w:t>Verificar el listado de asignaturas asignadas a los estudiantes</w:t>
            </w:r>
          </w:p>
        </w:tc>
      </w:tr>
      <w:tr w:rsidR="007F421E" w:rsidRPr="001E2730" w14:paraId="603B67B5" w14:textId="77777777" w:rsidTr="008A7FF6">
        <w:trPr>
          <w:trHeight w:val="311"/>
        </w:trPr>
        <w:tc>
          <w:tcPr>
            <w:tcW w:w="2967" w:type="dxa"/>
            <w:vMerge/>
          </w:tcPr>
          <w:p w14:paraId="555E06AE" w14:textId="77777777" w:rsidR="007F421E" w:rsidRPr="001E2730" w:rsidRDefault="007F421E" w:rsidP="007F421E">
            <w:pPr>
              <w:spacing w:line="360" w:lineRule="auto"/>
              <w:textAlignment w:val="baseline"/>
              <w:rPr>
                <w:b/>
                <w:sz w:val="18"/>
                <w:szCs w:val="18"/>
              </w:rPr>
            </w:pPr>
          </w:p>
        </w:tc>
        <w:tc>
          <w:tcPr>
            <w:tcW w:w="430" w:type="dxa"/>
          </w:tcPr>
          <w:p w14:paraId="133322D8" w14:textId="5DD6D244"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1</w:t>
            </w:r>
          </w:p>
        </w:tc>
        <w:tc>
          <w:tcPr>
            <w:tcW w:w="4824" w:type="dxa"/>
          </w:tcPr>
          <w:p w14:paraId="2BCC85F2" w14:textId="1D2140A9" w:rsidR="007F421E" w:rsidRPr="001E2730" w:rsidRDefault="00902A73" w:rsidP="007F421E">
            <w:pPr>
              <w:spacing w:line="360" w:lineRule="auto"/>
              <w:textAlignment w:val="baseline"/>
              <w:rPr>
                <w:bCs/>
                <w:sz w:val="18"/>
                <w:szCs w:val="18"/>
                <w:bdr w:val="none" w:sz="0" w:space="0" w:color="auto" w:frame="1"/>
              </w:rPr>
            </w:pPr>
            <w:r>
              <w:rPr>
                <w:bCs/>
                <w:sz w:val="18"/>
                <w:szCs w:val="18"/>
                <w:bdr w:val="none" w:sz="0" w:space="0" w:color="auto" w:frame="1"/>
              </w:rPr>
              <w:t>Verificar que se envíe datos correctos del material de estudio</w:t>
            </w:r>
          </w:p>
        </w:tc>
      </w:tr>
      <w:tr w:rsidR="007F421E" w:rsidRPr="001E2730" w14:paraId="71247DCD" w14:textId="77777777" w:rsidTr="008A7FF6">
        <w:trPr>
          <w:trHeight w:val="311"/>
        </w:trPr>
        <w:tc>
          <w:tcPr>
            <w:tcW w:w="2967" w:type="dxa"/>
            <w:vMerge/>
          </w:tcPr>
          <w:p w14:paraId="164099BE" w14:textId="77777777" w:rsidR="007F421E" w:rsidRPr="001E2730" w:rsidRDefault="007F421E" w:rsidP="007F421E">
            <w:pPr>
              <w:spacing w:line="360" w:lineRule="auto"/>
              <w:textAlignment w:val="baseline"/>
              <w:rPr>
                <w:b/>
                <w:sz w:val="18"/>
                <w:szCs w:val="18"/>
              </w:rPr>
            </w:pPr>
          </w:p>
        </w:tc>
        <w:tc>
          <w:tcPr>
            <w:tcW w:w="430" w:type="dxa"/>
          </w:tcPr>
          <w:p w14:paraId="4756D3B5" w14:textId="2377F32C"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2</w:t>
            </w:r>
          </w:p>
        </w:tc>
        <w:tc>
          <w:tcPr>
            <w:tcW w:w="4824" w:type="dxa"/>
          </w:tcPr>
          <w:p w14:paraId="69049DBE" w14:textId="4BCB8DAB" w:rsidR="007F421E" w:rsidRPr="001E2730" w:rsidRDefault="00902A73" w:rsidP="007F421E">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el registro de material de estudio</w:t>
            </w:r>
          </w:p>
        </w:tc>
      </w:tr>
      <w:tr w:rsidR="007F421E" w:rsidRPr="001E2730" w14:paraId="47813475" w14:textId="77777777" w:rsidTr="008A7FF6">
        <w:trPr>
          <w:trHeight w:val="311"/>
        </w:trPr>
        <w:tc>
          <w:tcPr>
            <w:tcW w:w="2967" w:type="dxa"/>
            <w:vMerge/>
          </w:tcPr>
          <w:p w14:paraId="2FA0BB91" w14:textId="77777777" w:rsidR="007F421E" w:rsidRPr="001E2730" w:rsidRDefault="007F421E" w:rsidP="007F421E">
            <w:pPr>
              <w:spacing w:line="360" w:lineRule="auto"/>
              <w:textAlignment w:val="baseline"/>
              <w:rPr>
                <w:b/>
                <w:sz w:val="18"/>
                <w:szCs w:val="18"/>
              </w:rPr>
            </w:pPr>
          </w:p>
        </w:tc>
        <w:tc>
          <w:tcPr>
            <w:tcW w:w="430" w:type="dxa"/>
          </w:tcPr>
          <w:p w14:paraId="44486E4F" w14:textId="575E69C1"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3</w:t>
            </w:r>
          </w:p>
        </w:tc>
        <w:tc>
          <w:tcPr>
            <w:tcW w:w="4824" w:type="dxa"/>
          </w:tcPr>
          <w:p w14:paraId="29BCB53A" w14:textId="44C6BB3A" w:rsidR="007F421E" w:rsidRPr="001E2730" w:rsidRDefault="00887304" w:rsidP="007F421E">
            <w:pPr>
              <w:spacing w:line="360" w:lineRule="auto"/>
              <w:textAlignment w:val="baseline"/>
              <w:rPr>
                <w:bCs/>
                <w:sz w:val="18"/>
                <w:szCs w:val="18"/>
                <w:bdr w:val="none" w:sz="0" w:space="0" w:color="auto" w:frame="1"/>
              </w:rPr>
            </w:pPr>
            <w:r>
              <w:rPr>
                <w:bCs/>
                <w:sz w:val="18"/>
                <w:szCs w:val="18"/>
                <w:bdr w:val="none" w:sz="0" w:space="0" w:color="auto" w:frame="1"/>
              </w:rPr>
              <w:t>Verificar que se almacena el material de estudio correspondiente</w:t>
            </w:r>
          </w:p>
        </w:tc>
      </w:tr>
      <w:tr w:rsidR="007F421E" w:rsidRPr="001E2730" w14:paraId="4E1B6DB4" w14:textId="77777777" w:rsidTr="008A7FF6">
        <w:trPr>
          <w:trHeight w:val="311"/>
        </w:trPr>
        <w:tc>
          <w:tcPr>
            <w:tcW w:w="2967" w:type="dxa"/>
            <w:vMerge/>
          </w:tcPr>
          <w:p w14:paraId="7557E30F" w14:textId="77777777" w:rsidR="007F421E" w:rsidRPr="001E2730" w:rsidRDefault="007F421E" w:rsidP="007F421E">
            <w:pPr>
              <w:spacing w:line="360" w:lineRule="auto"/>
              <w:textAlignment w:val="baseline"/>
              <w:rPr>
                <w:b/>
                <w:sz w:val="18"/>
                <w:szCs w:val="18"/>
              </w:rPr>
            </w:pPr>
          </w:p>
        </w:tc>
        <w:tc>
          <w:tcPr>
            <w:tcW w:w="430" w:type="dxa"/>
          </w:tcPr>
          <w:p w14:paraId="47AEAB1D" w14:textId="720C3CDF"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4</w:t>
            </w:r>
          </w:p>
        </w:tc>
        <w:tc>
          <w:tcPr>
            <w:tcW w:w="4824" w:type="dxa"/>
          </w:tcPr>
          <w:p w14:paraId="12E74A56" w14:textId="1BA0D3BF" w:rsidR="007F421E" w:rsidRPr="001E2730" w:rsidRDefault="006E05E8" w:rsidP="007F421E">
            <w:pPr>
              <w:spacing w:line="360" w:lineRule="auto"/>
              <w:textAlignment w:val="baseline"/>
              <w:rPr>
                <w:bCs/>
                <w:sz w:val="18"/>
                <w:szCs w:val="18"/>
                <w:bdr w:val="none" w:sz="0" w:space="0" w:color="auto" w:frame="1"/>
              </w:rPr>
            </w:pPr>
            <w:r>
              <w:rPr>
                <w:bCs/>
                <w:sz w:val="18"/>
                <w:szCs w:val="18"/>
                <w:bdr w:val="none" w:sz="0" w:space="0" w:color="auto" w:frame="1"/>
              </w:rPr>
              <w:t>Verificar que se ha obtenido el listado de material de estudio de la asignatura</w:t>
            </w:r>
          </w:p>
        </w:tc>
      </w:tr>
      <w:tr w:rsidR="007F421E" w:rsidRPr="001E2730" w14:paraId="2CFF3594" w14:textId="77777777" w:rsidTr="008A7FF6">
        <w:trPr>
          <w:trHeight w:val="311"/>
        </w:trPr>
        <w:tc>
          <w:tcPr>
            <w:tcW w:w="2967" w:type="dxa"/>
            <w:vMerge/>
          </w:tcPr>
          <w:p w14:paraId="4E69716C" w14:textId="77777777" w:rsidR="007F421E" w:rsidRPr="001E2730" w:rsidRDefault="007F421E" w:rsidP="007F421E">
            <w:pPr>
              <w:spacing w:line="360" w:lineRule="auto"/>
              <w:textAlignment w:val="baseline"/>
              <w:rPr>
                <w:b/>
                <w:sz w:val="18"/>
                <w:szCs w:val="18"/>
              </w:rPr>
            </w:pPr>
          </w:p>
        </w:tc>
        <w:tc>
          <w:tcPr>
            <w:tcW w:w="430" w:type="dxa"/>
          </w:tcPr>
          <w:p w14:paraId="3E311B05" w14:textId="1EEB7EDB"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5</w:t>
            </w:r>
          </w:p>
        </w:tc>
        <w:tc>
          <w:tcPr>
            <w:tcW w:w="4824" w:type="dxa"/>
          </w:tcPr>
          <w:p w14:paraId="7CE66009" w14:textId="7D7D9E10" w:rsidR="007F421E" w:rsidRPr="001E2730" w:rsidRDefault="006E05E8" w:rsidP="007F421E">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obtener el listado de material de estudio de la asignatura</w:t>
            </w:r>
          </w:p>
        </w:tc>
      </w:tr>
      <w:tr w:rsidR="007F421E" w:rsidRPr="001E2730" w14:paraId="270B97BC" w14:textId="77777777" w:rsidTr="008A7FF6">
        <w:trPr>
          <w:trHeight w:val="311"/>
        </w:trPr>
        <w:tc>
          <w:tcPr>
            <w:tcW w:w="2967" w:type="dxa"/>
            <w:vMerge/>
          </w:tcPr>
          <w:p w14:paraId="2FDCA745" w14:textId="77777777" w:rsidR="007F421E" w:rsidRPr="001E2730" w:rsidRDefault="007F421E" w:rsidP="007F421E">
            <w:pPr>
              <w:spacing w:line="360" w:lineRule="auto"/>
              <w:textAlignment w:val="baseline"/>
              <w:rPr>
                <w:b/>
                <w:sz w:val="18"/>
                <w:szCs w:val="18"/>
              </w:rPr>
            </w:pPr>
          </w:p>
        </w:tc>
        <w:tc>
          <w:tcPr>
            <w:tcW w:w="430" w:type="dxa"/>
          </w:tcPr>
          <w:p w14:paraId="3F09BC96" w14:textId="32729475"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6</w:t>
            </w:r>
          </w:p>
        </w:tc>
        <w:tc>
          <w:tcPr>
            <w:tcW w:w="4824" w:type="dxa"/>
          </w:tcPr>
          <w:p w14:paraId="73949B02" w14:textId="3FFCE81C" w:rsidR="007F421E" w:rsidRPr="001E2730" w:rsidRDefault="00381B9A" w:rsidP="00381B9A">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eliminar el material de estudio de la asignatura</w:t>
            </w:r>
          </w:p>
        </w:tc>
      </w:tr>
      <w:tr w:rsidR="007F421E" w:rsidRPr="001E2730" w14:paraId="2B0BAC0C" w14:textId="77777777" w:rsidTr="008A7FF6">
        <w:trPr>
          <w:trHeight w:val="311"/>
        </w:trPr>
        <w:tc>
          <w:tcPr>
            <w:tcW w:w="2967" w:type="dxa"/>
            <w:vMerge/>
          </w:tcPr>
          <w:p w14:paraId="20975628" w14:textId="77777777" w:rsidR="007F421E" w:rsidRPr="001E2730" w:rsidRDefault="007F421E" w:rsidP="007F421E">
            <w:pPr>
              <w:spacing w:line="360" w:lineRule="auto"/>
              <w:textAlignment w:val="baseline"/>
              <w:rPr>
                <w:b/>
                <w:sz w:val="18"/>
                <w:szCs w:val="18"/>
              </w:rPr>
            </w:pPr>
          </w:p>
        </w:tc>
        <w:tc>
          <w:tcPr>
            <w:tcW w:w="430" w:type="dxa"/>
          </w:tcPr>
          <w:p w14:paraId="68D0FCD2" w14:textId="1DADA786"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7</w:t>
            </w:r>
          </w:p>
        </w:tc>
        <w:tc>
          <w:tcPr>
            <w:tcW w:w="4824" w:type="dxa"/>
          </w:tcPr>
          <w:p w14:paraId="347FEF4A" w14:textId="27A87F8D" w:rsidR="007F421E" w:rsidRPr="001E2730" w:rsidRDefault="00381B9A" w:rsidP="007F421E">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eliminar un material de estudio</w:t>
            </w:r>
          </w:p>
        </w:tc>
      </w:tr>
      <w:tr w:rsidR="007F421E" w:rsidRPr="001E2730" w14:paraId="334E9F1C" w14:textId="77777777" w:rsidTr="008A7FF6">
        <w:trPr>
          <w:trHeight w:val="311"/>
        </w:trPr>
        <w:tc>
          <w:tcPr>
            <w:tcW w:w="2967" w:type="dxa"/>
            <w:vMerge/>
          </w:tcPr>
          <w:p w14:paraId="5E740DD7" w14:textId="77777777" w:rsidR="007F421E" w:rsidRPr="001E2730" w:rsidRDefault="007F421E" w:rsidP="007F421E">
            <w:pPr>
              <w:spacing w:line="360" w:lineRule="auto"/>
              <w:textAlignment w:val="baseline"/>
              <w:rPr>
                <w:b/>
                <w:sz w:val="18"/>
                <w:szCs w:val="18"/>
              </w:rPr>
            </w:pPr>
          </w:p>
        </w:tc>
        <w:tc>
          <w:tcPr>
            <w:tcW w:w="430" w:type="dxa"/>
          </w:tcPr>
          <w:p w14:paraId="2543DDFA" w14:textId="7F9D39DE"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8</w:t>
            </w:r>
          </w:p>
        </w:tc>
        <w:tc>
          <w:tcPr>
            <w:tcW w:w="4824" w:type="dxa"/>
          </w:tcPr>
          <w:p w14:paraId="37A796BD" w14:textId="5A0BFC64" w:rsidR="007F421E" w:rsidRPr="001E2730" w:rsidRDefault="00381B9A" w:rsidP="007F421E">
            <w:pPr>
              <w:spacing w:line="360" w:lineRule="auto"/>
              <w:textAlignment w:val="baseline"/>
              <w:rPr>
                <w:bCs/>
                <w:sz w:val="18"/>
                <w:szCs w:val="18"/>
                <w:bdr w:val="none" w:sz="0" w:space="0" w:color="auto" w:frame="1"/>
              </w:rPr>
            </w:pPr>
            <w:r>
              <w:rPr>
                <w:bCs/>
                <w:sz w:val="18"/>
                <w:szCs w:val="18"/>
                <w:bdr w:val="none" w:sz="0" w:space="0" w:color="auto" w:frame="1"/>
              </w:rPr>
              <w:t>Verificar que se ha eliminado un material de estudio</w:t>
            </w:r>
          </w:p>
        </w:tc>
      </w:tr>
      <w:tr w:rsidR="007F421E" w:rsidRPr="001E2730" w14:paraId="77DC5ED3" w14:textId="77777777" w:rsidTr="008A7FF6">
        <w:trPr>
          <w:trHeight w:val="311"/>
        </w:trPr>
        <w:tc>
          <w:tcPr>
            <w:tcW w:w="2967" w:type="dxa"/>
            <w:vMerge/>
          </w:tcPr>
          <w:p w14:paraId="7123E4FC" w14:textId="77777777" w:rsidR="007F421E" w:rsidRPr="001E2730" w:rsidRDefault="007F421E" w:rsidP="007F421E">
            <w:pPr>
              <w:spacing w:line="360" w:lineRule="auto"/>
              <w:textAlignment w:val="baseline"/>
              <w:rPr>
                <w:b/>
                <w:sz w:val="18"/>
                <w:szCs w:val="18"/>
              </w:rPr>
            </w:pPr>
          </w:p>
        </w:tc>
        <w:tc>
          <w:tcPr>
            <w:tcW w:w="430" w:type="dxa"/>
          </w:tcPr>
          <w:p w14:paraId="09149BB9" w14:textId="3D7E2C06"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29</w:t>
            </w:r>
          </w:p>
        </w:tc>
        <w:tc>
          <w:tcPr>
            <w:tcW w:w="4824" w:type="dxa"/>
          </w:tcPr>
          <w:p w14:paraId="76A6CB91" w14:textId="43570814" w:rsidR="007F421E" w:rsidRPr="001E2730" w:rsidRDefault="00381B9A" w:rsidP="007F421E">
            <w:pPr>
              <w:spacing w:line="360" w:lineRule="auto"/>
              <w:textAlignment w:val="baseline"/>
              <w:rPr>
                <w:bCs/>
                <w:sz w:val="18"/>
                <w:szCs w:val="18"/>
                <w:bdr w:val="none" w:sz="0" w:space="0" w:color="auto" w:frame="1"/>
              </w:rPr>
            </w:pPr>
            <w:r>
              <w:rPr>
                <w:bCs/>
                <w:sz w:val="18"/>
                <w:szCs w:val="18"/>
                <w:bdr w:val="none" w:sz="0" w:space="0" w:color="auto" w:frame="1"/>
              </w:rPr>
              <w:t>Verificar que se envíen datos correctos para modificar un material de estudio</w:t>
            </w:r>
          </w:p>
        </w:tc>
      </w:tr>
      <w:tr w:rsidR="007F421E" w:rsidRPr="001E2730" w14:paraId="014E0832" w14:textId="77777777" w:rsidTr="008A7FF6">
        <w:trPr>
          <w:trHeight w:val="311"/>
        </w:trPr>
        <w:tc>
          <w:tcPr>
            <w:tcW w:w="2967" w:type="dxa"/>
            <w:vMerge/>
          </w:tcPr>
          <w:p w14:paraId="74A74A21" w14:textId="77777777" w:rsidR="007F421E" w:rsidRPr="001E2730" w:rsidRDefault="007F421E" w:rsidP="007F421E">
            <w:pPr>
              <w:spacing w:line="360" w:lineRule="auto"/>
              <w:textAlignment w:val="baseline"/>
              <w:rPr>
                <w:b/>
                <w:sz w:val="18"/>
                <w:szCs w:val="18"/>
              </w:rPr>
            </w:pPr>
          </w:p>
        </w:tc>
        <w:tc>
          <w:tcPr>
            <w:tcW w:w="430" w:type="dxa"/>
          </w:tcPr>
          <w:p w14:paraId="50D3D311" w14:textId="71279864"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30</w:t>
            </w:r>
          </w:p>
        </w:tc>
        <w:tc>
          <w:tcPr>
            <w:tcW w:w="4824" w:type="dxa"/>
          </w:tcPr>
          <w:p w14:paraId="69551D32" w14:textId="31341785" w:rsidR="007F421E" w:rsidRPr="001E2730" w:rsidRDefault="00381B9A" w:rsidP="007F421E">
            <w:pPr>
              <w:spacing w:line="360" w:lineRule="auto"/>
              <w:textAlignment w:val="baseline"/>
              <w:rPr>
                <w:bCs/>
                <w:sz w:val="18"/>
                <w:szCs w:val="18"/>
                <w:bdr w:val="none" w:sz="0" w:space="0" w:color="auto" w:frame="1"/>
              </w:rPr>
            </w:pPr>
            <w:r>
              <w:rPr>
                <w:bCs/>
                <w:sz w:val="18"/>
                <w:szCs w:val="18"/>
                <w:bdr w:val="none" w:sz="0" w:space="0" w:color="auto" w:frame="1"/>
              </w:rPr>
              <w:t>Verificar que se ejecuten las acciones necesarias para modificar un material de estudio</w:t>
            </w:r>
          </w:p>
        </w:tc>
      </w:tr>
      <w:tr w:rsidR="007F421E" w:rsidRPr="001E2730" w14:paraId="7ADDA5E0" w14:textId="77777777" w:rsidTr="008A7FF6">
        <w:trPr>
          <w:trHeight w:val="311"/>
        </w:trPr>
        <w:tc>
          <w:tcPr>
            <w:tcW w:w="2967" w:type="dxa"/>
            <w:vMerge/>
          </w:tcPr>
          <w:p w14:paraId="4AEC92D6" w14:textId="77777777" w:rsidR="007F421E" w:rsidRPr="001E2730" w:rsidRDefault="007F421E" w:rsidP="007F421E">
            <w:pPr>
              <w:spacing w:line="360" w:lineRule="auto"/>
              <w:textAlignment w:val="baseline"/>
              <w:rPr>
                <w:b/>
                <w:sz w:val="18"/>
                <w:szCs w:val="18"/>
              </w:rPr>
            </w:pPr>
          </w:p>
        </w:tc>
        <w:tc>
          <w:tcPr>
            <w:tcW w:w="430" w:type="dxa"/>
          </w:tcPr>
          <w:p w14:paraId="70C9E698" w14:textId="6663B2C9" w:rsidR="007F421E" w:rsidRDefault="007F421E" w:rsidP="007F421E">
            <w:pPr>
              <w:spacing w:line="360" w:lineRule="auto"/>
              <w:jc w:val="center"/>
              <w:textAlignment w:val="baseline"/>
              <w:rPr>
                <w:bCs/>
                <w:sz w:val="18"/>
                <w:szCs w:val="18"/>
                <w:bdr w:val="none" w:sz="0" w:space="0" w:color="auto" w:frame="1"/>
              </w:rPr>
            </w:pPr>
            <w:r>
              <w:rPr>
                <w:bCs/>
                <w:sz w:val="18"/>
                <w:szCs w:val="18"/>
                <w:bdr w:val="none" w:sz="0" w:space="0" w:color="auto" w:frame="1"/>
              </w:rPr>
              <w:t>31</w:t>
            </w:r>
          </w:p>
        </w:tc>
        <w:tc>
          <w:tcPr>
            <w:tcW w:w="4824" w:type="dxa"/>
          </w:tcPr>
          <w:p w14:paraId="0CA040AB" w14:textId="483D4504" w:rsidR="007F421E" w:rsidRPr="001E2730" w:rsidRDefault="003B0F57" w:rsidP="007F421E">
            <w:pPr>
              <w:spacing w:line="360" w:lineRule="auto"/>
              <w:textAlignment w:val="baseline"/>
              <w:rPr>
                <w:bCs/>
                <w:sz w:val="18"/>
                <w:szCs w:val="18"/>
                <w:bdr w:val="none" w:sz="0" w:space="0" w:color="auto" w:frame="1"/>
              </w:rPr>
            </w:pPr>
            <w:r>
              <w:rPr>
                <w:bCs/>
                <w:sz w:val="18"/>
                <w:szCs w:val="18"/>
                <w:bdr w:val="none" w:sz="0" w:space="0" w:color="auto" w:frame="1"/>
              </w:rPr>
              <w:t>Verificar que se ha actualizado un material de estudio</w:t>
            </w:r>
          </w:p>
        </w:tc>
      </w:tr>
      <w:tr w:rsidR="007F421E" w:rsidRPr="001E2730" w14:paraId="75E609D0" w14:textId="77777777" w:rsidTr="008A7FF6">
        <w:trPr>
          <w:trHeight w:val="311"/>
        </w:trPr>
        <w:tc>
          <w:tcPr>
            <w:tcW w:w="2967" w:type="dxa"/>
            <w:vMerge/>
          </w:tcPr>
          <w:p w14:paraId="5CDA9C82" w14:textId="77777777" w:rsidR="007F421E" w:rsidRPr="001E2730" w:rsidRDefault="007F421E" w:rsidP="007F421E">
            <w:pPr>
              <w:spacing w:line="360" w:lineRule="auto"/>
              <w:textAlignment w:val="baseline"/>
              <w:rPr>
                <w:b/>
                <w:sz w:val="18"/>
                <w:szCs w:val="18"/>
              </w:rPr>
            </w:pPr>
          </w:p>
        </w:tc>
        <w:tc>
          <w:tcPr>
            <w:tcW w:w="430" w:type="dxa"/>
          </w:tcPr>
          <w:p w14:paraId="49B302B7" w14:textId="21F010C9" w:rsidR="007F421E" w:rsidRDefault="003B0F57" w:rsidP="007F421E">
            <w:pPr>
              <w:spacing w:line="360" w:lineRule="auto"/>
              <w:jc w:val="center"/>
              <w:textAlignment w:val="baseline"/>
              <w:rPr>
                <w:bCs/>
                <w:sz w:val="18"/>
                <w:szCs w:val="18"/>
                <w:bdr w:val="none" w:sz="0" w:space="0" w:color="auto" w:frame="1"/>
              </w:rPr>
            </w:pPr>
            <w:r>
              <w:rPr>
                <w:bCs/>
                <w:sz w:val="18"/>
                <w:szCs w:val="18"/>
                <w:bdr w:val="none" w:sz="0" w:space="0" w:color="auto" w:frame="1"/>
              </w:rPr>
              <w:t>32</w:t>
            </w:r>
          </w:p>
        </w:tc>
        <w:tc>
          <w:tcPr>
            <w:tcW w:w="4824" w:type="dxa"/>
          </w:tcPr>
          <w:p w14:paraId="737BF800" w14:textId="0C456520" w:rsidR="007F421E" w:rsidRPr="001E2730" w:rsidRDefault="003B0F57" w:rsidP="007F421E">
            <w:pPr>
              <w:spacing w:line="360" w:lineRule="auto"/>
              <w:textAlignment w:val="baseline"/>
              <w:rPr>
                <w:bCs/>
                <w:sz w:val="18"/>
                <w:szCs w:val="18"/>
                <w:bdr w:val="none" w:sz="0" w:space="0" w:color="auto" w:frame="1"/>
              </w:rPr>
            </w:pPr>
            <w:r>
              <w:rPr>
                <w:bCs/>
                <w:sz w:val="18"/>
                <w:szCs w:val="18"/>
                <w:bdr w:val="none" w:sz="0" w:space="0" w:color="auto" w:frame="1"/>
              </w:rPr>
              <w:t>Verificar que se obtiene el array por defecto de la función reductora de obtener el listado de períodos</w:t>
            </w:r>
          </w:p>
        </w:tc>
      </w:tr>
      <w:tr w:rsidR="007F421E" w:rsidRPr="001E2730" w14:paraId="025EEC66" w14:textId="77777777" w:rsidTr="008A7FF6">
        <w:trPr>
          <w:trHeight w:val="311"/>
        </w:trPr>
        <w:tc>
          <w:tcPr>
            <w:tcW w:w="2967" w:type="dxa"/>
            <w:vMerge/>
          </w:tcPr>
          <w:p w14:paraId="61ED5C3A" w14:textId="77777777" w:rsidR="007F421E" w:rsidRPr="001E2730" w:rsidRDefault="007F421E" w:rsidP="007F421E">
            <w:pPr>
              <w:spacing w:line="360" w:lineRule="auto"/>
              <w:textAlignment w:val="baseline"/>
              <w:rPr>
                <w:b/>
                <w:sz w:val="18"/>
                <w:szCs w:val="18"/>
              </w:rPr>
            </w:pPr>
          </w:p>
        </w:tc>
        <w:tc>
          <w:tcPr>
            <w:tcW w:w="430" w:type="dxa"/>
          </w:tcPr>
          <w:p w14:paraId="69F813FB" w14:textId="69F4BCCC" w:rsidR="007F421E" w:rsidRDefault="003B0F57" w:rsidP="007F421E">
            <w:pPr>
              <w:spacing w:line="360" w:lineRule="auto"/>
              <w:jc w:val="center"/>
              <w:textAlignment w:val="baseline"/>
              <w:rPr>
                <w:bCs/>
                <w:sz w:val="18"/>
                <w:szCs w:val="18"/>
                <w:bdr w:val="none" w:sz="0" w:space="0" w:color="auto" w:frame="1"/>
              </w:rPr>
            </w:pPr>
            <w:r>
              <w:rPr>
                <w:bCs/>
                <w:sz w:val="18"/>
                <w:szCs w:val="18"/>
                <w:bdr w:val="none" w:sz="0" w:space="0" w:color="auto" w:frame="1"/>
              </w:rPr>
              <w:t>33</w:t>
            </w:r>
          </w:p>
        </w:tc>
        <w:tc>
          <w:tcPr>
            <w:tcW w:w="4824" w:type="dxa"/>
          </w:tcPr>
          <w:p w14:paraId="6D236823" w14:textId="1DF72EC3" w:rsidR="007F421E" w:rsidRPr="001E2730" w:rsidRDefault="003B0F57" w:rsidP="007F421E">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períodos</w:t>
            </w:r>
          </w:p>
        </w:tc>
      </w:tr>
      <w:tr w:rsidR="007F421E" w:rsidRPr="001E2730" w14:paraId="1EB2997F" w14:textId="77777777" w:rsidTr="008A7FF6">
        <w:trPr>
          <w:trHeight w:val="311"/>
        </w:trPr>
        <w:tc>
          <w:tcPr>
            <w:tcW w:w="2967" w:type="dxa"/>
            <w:vMerge/>
          </w:tcPr>
          <w:p w14:paraId="0B74E273" w14:textId="77777777" w:rsidR="007F421E" w:rsidRPr="001E2730" w:rsidRDefault="007F421E" w:rsidP="007F421E">
            <w:pPr>
              <w:spacing w:line="360" w:lineRule="auto"/>
              <w:textAlignment w:val="baseline"/>
              <w:rPr>
                <w:b/>
                <w:sz w:val="18"/>
                <w:szCs w:val="18"/>
              </w:rPr>
            </w:pPr>
          </w:p>
        </w:tc>
        <w:tc>
          <w:tcPr>
            <w:tcW w:w="430" w:type="dxa"/>
          </w:tcPr>
          <w:p w14:paraId="1E20189E" w14:textId="39C1CF37" w:rsidR="007F421E" w:rsidRDefault="003B0F57" w:rsidP="007F421E">
            <w:pPr>
              <w:spacing w:line="360" w:lineRule="auto"/>
              <w:jc w:val="center"/>
              <w:textAlignment w:val="baseline"/>
              <w:rPr>
                <w:bCs/>
                <w:sz w:val="18"/>
                <w:szCs w:val="18"/>
                <w:bdr w:val="none" w:sz="0" w:space="0" w:color="auto" w:frame="1"/>
              </w:rPr>
            </w:pPr>
            <w:r>
              <w:rPr>
                <w:bCs/>
                <w:sz w:val="18"/>
                <w:szCs w:val="18"/>
                <w:bdr w:val="none" w:sz="0" w:space="0" w:color="auto" w:frame="1"/>
              </w:rPr>
              <w:t>34</w:t>
            </w:r>
          </w:p>
        </w:tc>
        <w:tc>
          <w:tcPr>
            <w:tcW w:w="4824" w:type="dxa"/>
          </w:tcPr>
          <w:p w14:paraId="505D19C6" w14:textId="170E65E0" w:rsidR="007F421E" w:rsidRPr="001E2730" w:rsidRDefault="003B0F57" w:rsidP="007F421E">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períodos</w:t>
            </w:r>
          </w:p>
        </w:tc>
      </w:tr>
      <w:tr w:rsidR="003929FE" w:rsidRPr="001E2730" w14:paraId="3AE2469B" w14:textId="77777777" w:rsidTr="008A7FF6">
        <w:trPr>
          <w:trHeight w:val="311"/>
        </w:trPr>
        <w:tc>
          <w:tcPr>
            <w:tcW w:w="2967" w:type="dxa"/>
            <w:vMerge/>
          </w:tcPr>
          <w:p w14:paraId="1E783CCF" w14:textId="77777777" w:rsidR="003929FE" w:rsidRPr="001E2730" w:rsidRDefault="003929FE" w:rsidP="003929FE">
            <w:pPr>
              <w:spacing w:line="360" w:lineRule="auto"/>
              <w:textAlignment w:val="baseline"/>
              <w:rPr>
                <w:b/>
                <w:sz w:val="18"/>
                <w:szCs w:val="18"/>
              </w:rPr>
            </w:pPr>
          </w:p>
        </w:tc>
        <w:tc>
          <w:tcPr>
            <w:tcW w:w="430" w:type="dxa"/>
          </w:tcPr>
          <w:p w14:paraId="05C19324" w14:textId="223F9CE9" w:rsidR="003929FE" w:rsidRDefault="003929FE" w:rsidP="003929FE">
            <w:pPr>
              <w:spacing w:line="360" w:lineRule="auto"/>
              <w:jc w:val="center"/>
              <w:textAlignment w:val="baseline"/>
              <w:rPr>
                <w:bCs/>
                <w:sz w:val="18"/>
                <w:szCs w:val="18"/>
                <w:bdr w:val="none" w:sz="0" w:space="0" w:color="auto" w:frame="1"/>
              </w:rPr>
            </w:pPr>
            <w:r>
              <w:rPr>
                <w:bCs/>
                <w:sz w:val="18"/>
                <w:szCs w:val="18"/>
                <w:bdr w:val="none" w:sz="0" w:space="0" w:color="auto" w:frame="1"/>
              </w:rPr>
              <w:t>35</w:t>
            </w:r>
          </w:p>
        </w:tc>
        <w:tc>
          <w:tcPr>
            <w:tcW w:w="4824" w:type="dxa"/>
          </w:tcPr>
          <w:p w14:paraId="6E36798F" w14:textId="78B608D4" w:rsidR="003929FE" w:rsidRPr="001E2730" w:rsidRDefault="003929FE" w:rsidP="00EE2CE9">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obtiene el array por defecto de la función reductora de obtener el </w:t>
            </w:r>
            <w:r w:rsidR="00EE2CE9">
              <w:rPr>
                <w:bCs/>
                <w:sz w:val="18"/>
                <w:szCs w:val="18"/>
                <w:bdr w:val="none" w:sz="0" w:space="0" w:color="auto" w:frame="1"/>
              </w:rPr>
              <w:t>período actual</w:t>
            </w:r>
          </w:p>
        </w:tc>
      </w:tr>
      <w:tr w:rsidR="003929FE" w:rsidRPr="001E2730" w14:paraId="3205CC28" w14:textId="77777777" w:rsidTr="008A7FF6">
        <w:trPr>
          <w:trHeight w:val="311"/>
        </w:trPr>
        <w:tc>
          <w:tcPr>
            <w:tcW w:w="2967" w:type="dxa"/>
            <w:vMerge/>
          </w:tcPr>
          <w:p w14:paraId="7E5BC462" w14:textId="77777777" w:rsidR="003929FE" w:rsidRPr="001E2730" w:rsidRDefault="003929FE" w:rsidP="003929FE">
            <w:pPr>
              <w:spacing w:line="360" w:lineRule="auto"/>
              <w:textAlignment w:val="baseline"/>
              <w:rPr>
                <w:b/>
                <w:sz w:val="18"/>
                <w:szCs w:val="18"/>
              </w:rPr>
            </w:pPr>
          </w:p>
        </w:tc>
        <w:tc>
          <w:tcPr>
            <w:tcW w:w="430" w:type="dxa"/>
          </w:tcPr>
          <w:p w14:paraId="2189E4A1" w14:textId="514B8370" w:rsidR="003929FE" w:rsidRDefault="003929FE" w:rsidP="003929FE">
            <w:pPr>
              <w:spacing w:line="360" w:lineRule="auto"/>
              <w:jc w:val="center"/>
              <w:textAlignment w:val="baseline"/>
              <w:rPr>
                <w:bCs/>
                <w:sz w:val="18"/>
                <w:szCs w:val="18"/>
                <w:bdr w:val="none" w:sz="0" w:space="0" w:color="auto" w:frame="1"/>
              </w:rPr>
            </w:pPr>
            <w:r>
              <w:rPr>
                <w:bCs/>
                <w:sz w:val="18"/>
                <w:szCs w:val="18"/>
                <w:bdr w:val="none" w:sz="0" w:space="0" w:color="auto" w:frame="1"/>
              </w:rPr>
              <w:t>36</w:t>
            </w:r>
          </w:p>
        </w:tc>
        <w:tc>
          <w:tcPr>
            <w:tcW w:w="4824" w:type="dxa"/>
          </w:tcPr>
          <w:p w14:paraId="4214C63C" w14:textId="6EDA571B" w:rsidR="003929FE" w:rsidRPr="001E2730" w:rsidRDefault="003929FE" w:rsidP="00EE2CE9">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w:t>
            </w:r>
            <w:r w:rsidR="00EE2CE9">
              <w:rPr>
                <w:bCs/>
                <w:sz w:val="18"/>
                <w:szCs w:val="18"/>
                <w:bdr w:val="none" w:sz="0" w:space="0" w:color="auto" w:frame="1"/>
              </w:rPr>
              <w:t>ha obtenido un período</w:t>
            </w:r>
          </w:p>
        </w:tc>
      </w:tr>
      <w:tr w:rsidR="003929FE" w:rsidRPr="001E2730" w14:paraId="50185BE5" w14:textId="77777777" w:rsidTr="008A7FF6">
        <w:trPr>
          <w:trHeight w:val="311"/>
        </w:trPr>
        <w:tc>
          <w:tcPr>
            <w:tcW w:w="2967" w:type="dxa"/>
            <w:vMerge/>
          </w:tcPr>
          <w:p w14:paraId="1E880003" w14:textId="77777777" w:rsidR="003929FE" w:rsidRPr="001E2730" w:rsidRDefault="003929FE" w:rsidP="003929FE">
            <w:pPr>
              <w:spacing w:line="360" w:lineRule="auto"/>
              <w:textAlignment w:val="baseline"/>
              <w:rPr>
                <w:b/>
                <w:sz w:val="18"/>
                <w:szCs w:val="18"/>
              </w:rPr>
            </w:pPr>
          </w:p>
        </w:tc>
        <w:tc>
          <w:tcPr>
            <w:tcW w:w="430" w:type="dxa"/>
          </w:tcPr>
          <w:p w14:paraId="62752930" w14:textId="2D5CFE9F" w:rsidR="003929FE" w:rsidRDefault="003929FE" w:rsidP="003929FE">
            <w:pPr>
              <w:spacing w:line="360" w:lineRule="auto"/>
              <w:jc w:val="center"/>
              <w:textAlignment w:val="baseline"/>
              <w:rPr>
                <w:bCs/>
                <w:sz w:val="18"/>
                <w:szCs w:val="18"/>
                <w:bdr w:val="none" w:sz="0" w:space="0" w:color="auto" w:frame="1"/>
              </w:rPr>
            </w:pPr>
            <w:r>
              <w:rPr>
                <w:bCs/>
                <w:sz w:val="18"/>
                <w:szCs w:val="18"/>
                <w:bdr w:val="none" w:sz="0" w:space="0" w:color="auto" w:frame="1"/>
              </w:rPr>
              <w:t>37</w:t>
            </w:r>
          </w:p>
        </w:tc>
        <w:tc>
          <w:tcPr>
            <w:tcW w:w="4824" w:type="dxa"/>
          </w:tcPr>
          <w:p w14:paraId="43B9F5D2" w14:textId="21B63DBD" w:rsidR="003929FE" w:rsidRPr="001E2730" w:rsidRDefault="003929FE" w:rsidP="003929FE">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w:t>
            </w:r>
            <w:r w:rsidR="00EE2CE9">
              <w:rPr>
                <w:bCs/>
                <w:sz w:val="18"/>
                <w:szCs w:val="18"/>
                <w:bdr w:val="none" w:sz="0" w:space="0" w:color="auto" w:frame="1"/>
              </w:rPr>
              <w:t>ha obtenido el período actual</w:t>
            </w:r>
          </w:p>
        </w:tc>
      </w:tr>
      <w:tr w:rsidR="00E929AC" w:rsidRPr="001E2730" w14:paraId="0FB909E8" w14:textId="77777777" w:rsidTr="008A7FF6">
        <w:trPr>
          <w:trHeight w:val="311"/>
        </w:trPr>
        <w:tc>
          <w:tcPr>
            <w:tcW w:w="2967" w:type="dxa"/>
            <w:vMerge/>
          </w:tcPr>
          <w:p w14:paraId="0047B77D" w14:textId="77777777" w:rsidR="00E929AC" w:rsidRPr="001E2730" w:rsidRDefault="00E929AC" w:rsidP="00E929AC">
            <w:pPr>
              <w:spacing w:line="360" w:lineRule="auto"/>
              <w:textAlignment w:val="baseline"/>
              <w:rPr>
                <w:b/>
                <w:sz w:val="18"/>
                <w:szCs w:val="18"/>
              </w:rPr>
            </w:pPr>
          </w:p>
        </w:tc>
        <w:tc>
          <w:tcPr>
            <w:tcW w:w="430" w:type="dxa"/>
          </w:tcPr>
          <w:p w14:paraId="5A56DA86" w14:textId="29839155" w:rsidR="00E929AC" w:rsidRDefault="00E929AC" w:rsidP="00E929AC">
            <w:pPr>
              <w:spacing w:line="360" w:lineRule="auto"/>
              <w:jc w:val="center"/>
              <w:textAlignment w:val="baseline"/>
              <w:rPr>
                <w:bCs/>
                <w:sz w:val="18"/>
                <w:szCs w:val="18"/>
                <w:bdr w:val="none" w:sz="0" w:space="0" w:color="auto" w:frame="1"/>
              </w:rPr>
            </w:pPr>
            <w:r>
              <w:rPr>
                <w:bCs/>
                <w:sz w:val="18"/>
                <w:szCs w:val="18"/>
                <w:bdr w:val="none" w:sz="0" w:space="0" w:color="auto" w:frame="1"/>
              </w:rPr>
              <w:t>38</w:t>
            </w:r>
          </w:p>
        </w:tc>
        <w:tc>
          <w:tcPr>
            <w:tcW w:w="4824" w:type="dxa"/>
          </w:tcPr>
          <w:p w14:paraId="510A35A6" w14:textId="67A70ED8" w:rsidR="00E929AC" w:rsidRPr="001E2730" w:rsidRDefault="00E929AC" w:rsidP="00E929AC">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obtiene el array por defecto de la función reductora de obtener el listado de secciones </w:t>
            </w:r>
          </w:p>
        </w:tc>
      </w:tr>
      <w:tr w:rsidR="00E929AC" w:rsidRPr="001E2730" w14:paraId="3F9B1F3E" w14:textId="77777777" w:rsidTr="008A7FF6">
        <w:trPr>
          <w:trHeight w:val="311"/>
        </w:trPr>
        <w:tc>
          <w:tcPr>
            <w:tcW w:w="2967" w:type="dxa"/>
            <w:vMerge/>
          </w:tcPr>
          <w:p w14:paraId="2FB46127" w14:textId="77777777" w:rsidR="00E929AC" w:rsidRPr="001E2730" w:rsidRDefault="00E929AC" w:rsidP="00E929AC">
            <w:pPr>
              <w:spacing w:line="360" w:lineRule="auto"/>
              <w:textAlignment w:val="baseline"/>
              <w:rPr>
                <w:b/>
                <w:sz w:val="18"/>
                <w:szCs w:val="18"/>
              </w:rPr>
            </w:pPr>
          </w:p>
        </w:tc>
        <w:tc>
          <w:tcPr>
            <w:tcW w:w="430" w:type="dxa"/>
          </w:tcPr>
          <w:p w14:paraId="35FFD3BC" w14:textId="4DCC76D5" w:rsidR="00E929AC" w:rsidRDefault="00E929AC" w:rsidP="00E929AC">
            <w:pPr>
              <w:spacing w:line="360" w:lineRule="auto"/>
              <w:jc w:val="center"/>
              <w:textAlignment w:val="baseline"/>
              <w:rPr>
                <w:bCs/>
                <w:sz w:val="18"/>
                <w:szCs w:val="18"/>
                <w:bdr w:val="none" w:sz="0" w:space="0" w:color="auto" w:frame="1"/>
              </w:rPr>
            </w:pPr>
            <w:r>
              <w:rPr>
                <w:bCs/>
                <w:sz w:val="18"/>
                <w:szCs w:val="18"/>
                <w:bdr w:val="none" w:sz="0" w:space="0" w:color="auto" w:frame="1"/>
              </w:rPr>
              <w:t>39</w:t>
            </w:r>
          </w:p>
        </w:tc>
        <w:tc>
          <w:tcPr>
            <w:tcW w:w="4824" w:type="dxa"/>
          </w:tcPr>
          <w:p w14:paraId="326AA079" w14:textId="1AF18F87" w:rsidR="00E929AC" w:rsidRPr="001E2730" w:rsidRDefault="00E929AC" w:rsidP="00E929AC">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secciones</w:t>
            </w:r>
          </w:p>
        </w:tc>
      </w:tr>
      <w:tr w:rsidR="00E929AC" w:rsidRPr="001E2730" w14:paraId="59D398AA" w14:textId="77777777" w:rsidTr="008A7FF6">
        <w:trPr>
          <w:trHeight w:val="311"/>
        </w:trPr>
        <w:tc>
          <w:tcPr>
            <w:tcW w:w="2967" w:type="dxa"/>
            <w:vMerge/>
          </w:tcPr>
          <w:p w14:paraId="426AE8AE" w14:textId="77777777" w:rsidR="00E929AC" w:rsidRPr="001E2730" w:rsidRDefault="00E929AC" w:rsidP="00E929AC">
            <w:pPr>
              <w:spacing w:line="360" w:lineRule="auto"/>
              <w:textAlignment w:val="baseline"/>
              <w:rPr>
                <w:b/>
                <w:sz w:val="18"/>
                <w:szCs w:val="18"/>
              </w:rPr>
            </w:pPr>
          </w:p>
        </w:tc>
        <w:tc>
          <w:tcPr>
            <w:tcW w:w="430" w:type="dxa"/>
          </w:tcPr>
          <w:p w14:paraId="1A6D446A" w14:textId="1911D259" w:rsidR="00E929AC" w:rsidRDefault="00E929AC" w:rsidP="00E929AC">
            <w:pPr>
              <w:spacing w:line="360" w:lineRule="auto"/>
              <w:jc w:val="center"/>
              <w:textAlignment w:val="baseline"/>
              <w:rPr>
                <w:bCs/>
                <w:sz w:val="18"/>
                <w:szCs w:val="18"/>
                <w:bdr w:val="none" w:sz="0" w:space="0" w:color="auto" w:frame="1"/>
              </w:rPr>
            </w:pPr>
            <w:r>
              <w:rPr>
                <w:bCs/>
                <w:sz w:val="18"/>
                <w:szCs w:val="18"/>
                <w:bdr w:val="none" w:sz="0" w:space="0" w:color="auto" w:frame="1"/>
              </w:rPr>
              <w:t>40</w:t>
            </w:r>
          </w:p>
        </w:tc>
        <w:tc>
          <w:tcPr>
            <w:tcW w:w="4824" w:type="dxa"/>
          </w:tcPr>
          <w:p w14:paraId="6CE64AE1" w14:textId="6F328B87" w:rsidR="00E929AC" w:rsidRPr="001E2730" w:rsidRDefault="00E929AC" w:rsidP="00E929AC">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secciones</w:t>
            </w:r>
          </w:p>
        </w:tc>
      </w:tr>
      <w:tr w:rsidR="00266F4A" w:rsidRPr="001E2730" w14:paraId="0112A9F7" w14:textId="77777777" w:rsidTr="008A7FF6">
        <w:trPr>
          <w:trHeight w:val="311"/>
        </w:trPr>
        <w:tc>
          <w:tcPr>
            <w:tcW w:w="2967" w:type="dxa"/>
            <w:vMerge/>
          </w:tcPr>
          <w:p w14:paraId="7332B8C9" w14:textId="77777777" w:rsidR="00266F4A" w:rsidRPr="001E2730" w:rsidRDefault="00266F4A" w:rsidP="00266F4A">
            <w:pPr>
              <w:spacing w:line="360" w:lineRule="auto"/>
              <w:textAlignment w:val="baseline"/>
              <w:rPr>
                <w:b/>
                <w:sz w:val="18"/>
                <w:szCs w:val="18"/>
              </w:rPr>
            </w:pPr>
          </w:p>
        </w:tc>
        <w:tc>
          <w:tcPr>
            <w:tcW w:w="430" w:type="dxa"/>
          </w:tcPr>
          <w:p w14:paraId="7BE7EAB5" w14:textId="297DBE07" w:rsidR="00266F4A" w:rsidRDefault="00266F4A" w:rsidP="00266F4A">
            <w:pPr>
              <w:spacing w:line="360" w:lineRule="auto"/>
              <w:jc w:val="center"/>
              <w:textAlignment w:val="baseline"/>
              <w:rPr>
                <w:bCs/>
                <w:sz w:val="18"/>
                <w:szCs w:val="18"/>
                <w:bdr w:val="none" w:sz="0" w:space="0" w:color="auto" w:frame="1"/>
              </w:rPr>
            </w:pPr>
            <w:r>
              <w:rPr>
                <w:bCs/>
                <w:sz w:val="18"/>
                <w:szCs w:val="18"/>
                <w:bdr w:val="none" w:sz="0" w:space="0" w:color="auto" w:frame="1"/>
              </w:rPr>
              <w:t>41</w:t>
            </w:r>
          </w:p>
        </w:tc>
        <w:tc>
          <w:tcPr>
            <w:tcW w:w="4824" w:type="dxa"/>
          </w:tcPr>
          <w:p w14:paraId="0B240CFB" w14:textId="78F4BDEF" w:rsidR="00266F4A" w:rsidRPr="001E2730" w:rsidRDefault="00266F4A" w:rsidP="00266F4A">
            <w:pPr>
              <w:spacing w:line="360" w:lineRule="auto"/>
              <w:textAlignment w:val="baseline"/>
              <w:rPr>
                <w:bCs/>
                <w:sz w:val="18"/>
                <w:szCs w:val="18"/>
                <w:bdr w:val="none" w:sz="0" w:space="0" w:color="auto" w:frame="1"/>
              </w:rPr>
            </w:pPr>
            <w:r>
              <w:rPr>
                <w:bCs/>
                <w:sz w:val="18"/>
                <w:szCs w:val="18"/>
                <w:bdr w:val="none" w:sz="0" w:space="0" w:color="auto" w:frame="1"/>
              </w:rPr>
              <w:t>Verificar que se obtiene el array por defecto de la función reductora de obtener el listado de paralelos</w:t>
            </w:r>
          </w:p>
        </w:tc>
      </w:tr>
      <w:tr w:rsidR="00266F4A" w:rsidRPr="001E2730" w14:paraId="2F74854A" w14:textId="77777777" w:rsidTr="008A7FF6">
        <w:trPr>
          <w:trHeight w:val="311"/>
        </w:trPr>
        <w:tc>
          <w:tcPr>
            <w:tcW w:w="2967" w:type="dxa"/>
            <w:vMerge/>
          </w:tcPr>
          <w:p w14:paraId="4B68C124" w14:textId="77777777" w:rsidR="00266F4A" w:rsidRPr="001E2730" w:rsidRDefault="00266F4A" w:rsidP="00266F4A">
            <w:pPr>
              <w:spacing w:line="360" w:lineRule="auto"/>
              <w:textAlignment w:val="baseline"/>
              <w:rPr>
                <w:b/>
                <w:sz w:val="18"/>
                <w:szCs w:val="18"/>
              </w:rPr>
            </w:pPr>
          </w:p>
        </w:tc>
        <w:tc>
          <w:tcPr>
            <w:tcW w:w="430" w:type="dxa"/>
          </w:tcPr>
          <w:p w14:paraId="0CC66F2D" w14:textId="0960486B" w:rsidR="00266F4A" w:rsidRDefault="00E24658" w:rsidP="00266F4A">
            <w:pPr>
              <w:spacing w:line="360" w:lineRule="auto"/>
              <w:jc w:val="center"/>
              <w:textAlignment w:val="baseline"/>
              <w:rPr>
                <w:bCs/>
                <w:sz w:val="18"/>
                <w:szCs w:val="18"/>
                <w:bdr w:val="none" w:sz="0" w:space="0" w:color="auto" w:frame="1"/>
              </w:rPr>
            </w:pPr>
            <w:r>
              <w:rPr>
                <w:bCs/>
                <w:sz w:val="18"/>
                <w:szCs w:val="18"/>
                <w:bdr w:val="none" w:sz="0" w:space="0" w:color="auto" w:frame="1"/>
              </w:rPr>
              <w:t>42</w:t>
            </w:r>
          </w:p>
        </w:tc>
        <w:tc>
          <w:tcPr>
            <w:tcW w:w="4824" w:type="dxa"/>
          </w:tcPr>
          <w:p w14:paraId="33A3D6CF" w14:textId="5FF50626" w:rsidR="00266F4A" w:rsidRPr="001E2730" w:rsidRDefault="00266F4A" w:rsidP="00266F4A">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paralelos</w:t>
            </w:r>
          </w:p>
        </w:tc>
      </w:tr>
      <w:tr w:rsidR="00266F4A" w:rsidRPr="001E2730" w14:paraId="3E4F8DD2" w14:textId="77777777" w:rsidTr="008A7FF6">
        <w:trPr>
          <w:trHeight w:val="311"/>
        </w:trPr>
        <w:tc>
          <w:tcPr>
            <w:tcW w:w="2967" w:type="dxa"/>
            <w:vMerge/>
          </w:tcPr>
          <w:p w14:paraId="02CA62C5" w14:textId="77777777" w:rsidR="00266F4A" w:rsidRPr="001E2730" w:rsidRDefault="00266F4A" w:rsidP="00266F4A">
            <w:pPr>
              <w:spacing w:line="360" w:lineRule="auto"/>
              <w:textAlignment w:val="baseline"/>
              <w:rPr>
                <w:b/>
                <w:sz w:val="18"/>
                <w:szCs w:val="18"/>
              </w:rPr>
            </w:pPr>
          </w:p>
        </w:tc>
        <w:tc>
          <w:tcPr>
            <w:tcW w:w="430" w:type="dxa"/>
          </w:tcPr>
          <w:p w14:paraId="293BC88E" w14:textId="309F1470" w:rsidR="00266F4A" w:rsidRDefault="00E24658" w:rsidP="00266F4A">
            <w:pPr>
              <w:spacing w:line="360" w:lineRule="auto"/>
              <w:jc w:val="center"/>
              <w:textAlignment w:val="baseline"/>
              <w:rPr>
                <w:bCs/>
                <w:sz w:val="18"/>
                <w:szCs w:val="18"/>
                <w:bdr w:val="none" w:sz="0" w:space="0" w:color="auto" w:frame="1"/>
              </w:rPr>
            </w:pPr>
            <w:r>
              <w:rPr>
                <w:bCs/>
                <w:sz w:val="18"/>
                <w:szCs w:val="18"/>
                <w:bdr w:val="none" w:sz="0" w:space="0" w:color="auto" w:frame="1"/>
              </w:rPr>
              <w:t>43</w:t>
            </w:r>
          </w:p>
        </w:tc>
        <w:tc>
          <w:tcPr>
            <w:tcW w:w="4824" w:type="dxa"/>
          </w:tcPr>
          <w:p w14:paraId="7589B0C6" w14:textId="19D285CA" w:rsidR="00266F4A" w:rsidRPr="001E2730" w:rsidRDefault="00266F4A" w:rsidP="00266F4A">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paralelos</w:t>
            </w:r>
          </w:p>
        </w:tc>
      </w:tr>
      <w:tr w:rsidR="00E24658" w:rsidRPr="001E2730" w14:paraId="1D79E68E" w14:textId="77777777" w:rsidTr="008A7FF6">
        <w:trPr>
          <w:trHeight w:val="311"/>
        </w:trPr>
        <w:tc>
          <w:tcPr>
            <w:tcW w:w="2967" w:type="dxa"/>
            <w:vMerge/>
          </w:tcPr>
          <w:p w14:paraId="697152BC" w14:textId="77777777" w:rsidR="00E24658" w:rsidRPr="001E2730" w:rsidRDefault="00E24658" w:rsidP="00E24658">
            <w:pPr>
              <w:spacing w:line="360" w:lineRule="auto"/>
              <w:textAlignment w:val="baseline"/>
              <w:rPr>
                <w:b/>
                <w:sz w:val="18"/>
                <w:szCs w:val="18"/>
              </w:rPr>
            </w:pPr>
          </w:p>
        </w:tc>
        <w:tc>
          <w:tcPr>
            <w:tcW w:w="430" w:type="dxa"/>
          </w:tcPr>
          <w:p w14:paraId="3B7FE69D" w14:textId="413B615A" w:rsidR="00E24658" w:rsidRDefault="00E24658" w:rsidP="00E24658">
            <w:pPr>
              <w:spacing w:line="360" w:lineRule="auto"/>
              <w:jc w:val="center"/>
              <w:textAlignment w:val="baseline"/>
              <w:rPr>
                <w:bCs/>
                <w:sz w:val="18"/>
                <w:szCs w:val="18"/>
                <w:bdr w:val="none" w:sz="0" w:space="0" w:color="auto" w:frame="1"/>
              </w:rPr>
            </w:pPr>
            <w:r>
              <w:rPr>
                <w:bCs/>
                <w:sz w:val="18"/>
                <w:szCs w:val="18"/>
                <w:bdr w:val="none" w:sz="0" w:space="0" w:color="auto" w:frame="1"/>
              </w:rPr>
              <w:t>44</w:t>
            </w:r>
          </w:p>
        </w:tc>
        <w:tc>
          <w:tcPr>
            <w:tcW w:w="4824" w:type="dxa"/>
          </w:tcPr>
          <w:p w14:paraId="34BEF997" w14:textId="359A8154" w:rsidR="00E24658" w:rsidRPr="001E2730" w:rsidRDefault="00E24658" w:rsidP="00E24658">
            <w:pPr>
              <w:spacing w:line="360" w:lineRule="auto"/>
              <w:textAlignment w:val="baseline"/>
              <w:rPr>
                <w:bCs/>
                <w:sz w:val="18"/>
                <w:szCs w:val="18"/>
                <w:bdr w:val="none" w:sz="0" w:space="0" w:color="auto" w:frame="1"/>
              </w:rPr>
            </w:pPr>
            <w:r>
              <w:rPr>
                <w:bCs/>
                <w:sz w:val="18"/>
                <w:szCs w:val="18"/>
                <w:bdr w:val="none" w:sz="0" w:space="0" w:color="auto" w:frame="1"/>
              </w:rPr>
              <w:t>Verificar que se obtiene el array por defecto de la función reductora de obtener el listado de asignaturas por docente</w:t>
            </w:r>
          </w:p>
        </w:tc>
      </w:tr>
      <w:tr w:rsidR="00E24658" w:rsidRPr="001E2730" w14:paraId="555F8289" w14:textId="77777777" w:rsidTr="008A7FF6">
        <w:trPr>
          <w:trHeight w:val="311"/>
        </w:trPr>
        <w:tc>
          <w:tcPr>
            <w:tcW w:w="2967" w:type="dxa"/>
            <w:vMerge/>
          </w:tcPr>
          <w:p w14:paraId="040021F9" w14:textId="77777777" w:rsidR="00E24658" w:rsidRPr="001E2730" w:rsidRDefault="00E24658" w:rsidP="00E24658">
            <w:pPr>
              <w:spacing w:line="360" w:lineRule="auto"/>
              <w:textAlignment w:val="baseline"/>
              <w:rPr>
                <w:b/>
                <w:sz w:val="18"/>
                <w:szCs w:val="18"/>
              </w:rPr>
            </w:pPr>
          </w:p>
        </w:tc>
        <w:tc>
          <w:tcPr>
            <w:tcW w:w="430" w:type="dxa"/>
          </w:tcPr>
          <w:p w14:paraId="1423F805" w14:textId="597A4626" w:rsidR="00E24658" w:rsidRDefault="00E24658" w:rsidP="00E24658">
            <w:pPr>
              <w:spacing w:line="360" w:lineRule="auto"/>
              <w:jc w:val="center"/>
              <w:textAlignment w:val="baseline"/>
              <w:rPr>
                <w:bCs/>
                <w:sz w:val="18"/>
                <w:szCs w:val="18"/>
                <w:bdr w:val="none" w:sz="0" w:space="0" w:color="auto" w:frame="1"/>
              </w:rPr>
            </w:pPr>
            <w:r>
              <w:rPr>
                <w:bCs/>
                <w:sz w:val="18"/>
                <w:szCs w:val="18"/>
                <w:bdr w:val="none" w:sz="0" w:space="0" w:color="auto" w:frame="1"/>
              </w:rPr>
              <w:t>45</w:t>
            </w:r>
          </w:p>
        </w:tc>
        <w:tc>
          <w:tcPr>
            <w:tcW w:w="4824" w:type="dxa"/>
          </w:tcPr>
          <w:p w14:paraId="42EE91E3" w14:textId="3152EF19" w:rsidR="00E24658" w:rsidRPr="001E2730" w:rsidRDefault="00E24658" w:rsidP="00E24658">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asignaturas</w:t>
            </w:r>
          </w:p>
        </w:tc>
      </w:tr>
      <w:tr w:rsidR="00E24658" w:rsidRPr="001E2730" w14:paraId="59A1EC21" w14:textId="77777777" w:rsidTr="008A7FF6">
        <w:trPr>
          <w:trHeight w:val="311"/>
        </w:trPr>
        <w:tc>
          <w:tcPr>
            <w:tcW w:w="2967" w:type="dxa"/>
            <w:vMerge/>
          </w:tcPr>
          <w:p w14:paraId="28C639D3" w14:textId="77777777" w:rsidR="00E24658" w:rsidRPr="001E2730" w:rsidRDefault="00E24658" w:rsidP="00E24658">
            <w:pPr>
              <w:spacing w:line="360" w:lineRule="auto"/>
              <w:textAlignment w:val="baseline"/>
              <w:rPr>
                <w:b/>
                <w:sz w:val="18"/>
                <w:szCs w:val="18"/>
              </w:rPr>
            </w:pPr>
          </w:p>
        </w:tc>
        <w:tc>
          <w:tcPr>
            <w:tcW w:w="430" w:type="dxa"/>
          </w:tcPr>
          <w:p w14:paraId="57A50D33" w14:textId="031BB9A9" w:rsidR="00E24658" w:rsidRDefault="00E24658" w:rsidP="00E24658">
            <w:pPr>
              <w:spacing w:line="360" w:lineRule="auto"/>
              <w:jc w:val="center"/>
              <w:textAlignment w:val="baseline"/>
              <w:rPr>
                <w:bCs/>
                <w:sz w:val="18"/>
                <w:szCs w:val="18"/>
                <w:bdr w:val="none" w:sz="0" w:space="0" w:color="auto" w:frame="1"/>
              </w:rPr>
            </w:pPr>
            <w:r>
              <w:rPr>
                <w:bCs/>
                <w:sz w:val="18"/>
                <w:szCs w:val="18"/>
                <w:bdr w:val="none" w:sz="0" w:space="0" w:color="auto" w:frame="1"/>
              </w:rPr>
              <w:t>46</w:t>
            </w:r>
          </w:p>
        </w:tc>
        <w:tc>
          <w:tcPr>
            <w:tcW w:w="4824" w:type="dxa"/>
          </w:tcPr>
          <w:p w14:paraId="71F831F8" w14:textId="3DF5598E" w:rsidR="00E24658" w:rsidRPr="001E2730" w:rsidRDefault="00E24658" w:rsidP="00E24658">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asignaturas</w:t>
            </w:r>
          </w:p>
        </w:tc>
      </w:tr>
      <w:tr w:rsidR="00E24658" w:rsidRPr="001E2730" w14:paraId="6628F7DE" w14:textId="77777777" w:rsidTr="008A7FF6">
        <w:trPr>
          <w:trHeight w:val="311"/>
        </w:trPr>
        <w:tc>
          <w:tcPr>
            <w:tcW w:w="2967" w:type="dxa"/>
            <w:vMerge/>
          </w:tcPr>
          <w:p w14:paraId="47814756" w14:textId="77777777" w:rsidR="00E24658" w:rsidRPr="001E2730" w:rsidRDefault="00E24658" w:rsidP="00E24658">
            <w:pPr>
              <w:spacing w:line="360" w:lineRule="auto"/>
              <w:textAlignment w:val="baseline"/>
              <w:rPr>
                <w:b/>
                <w:sz w:val="18"/>
                <w:szCs w:val="18"/>
              </w:rPr>
            </w:pPr>
          </w:p>
        </w:tc>
        <w:tc>
          <w:tcPr>
            <w:tcW w:w="430" w:type="dxa"/>
          </w:tcPr>
          <w:p w14:paraId="459A77F9" w14:textId="411EFC2D" w:rsidR="00E24658" w:rsidRDefault="005D0BFA" w:rsidP="00E24658">
            <w:pPr>
              <w:spacing w:line="360" w:lineRule="auto"/>
              <w:jc w:val="center"/>
              <w:textAlignment w:val="baseline"/>
              <w:rPr>
                <w:bCs/>
                <w:sz w:val="18"/>
                <w:szCs w:val="18"/>
                <w:bdr w:val="none" w:sz="0" w:space="0" w:color="auto" w:frame="1"/>
              </w:rPr>
            </w:pPr>
            <w:r>
              <w:rPr>
                <w:bCs/>
                <w:sz w:val="18"/>
                <w:szCs w:val="18"/>
                <w:bdr w:val="none" w:sz="0" w:space="0" w:color="auto" w:frame="1"/>
              </w:rPr>
              <w:t>47</w:t>
            </w:r>
          </w:p>
        </w:tc>
        <w:tc>
          <w:tcPr>
            <w:tcW w:w="4824" w:type="dxa"/>
          </w:tcPr>
          <w:p w14:paraId="51F95B1B" w14:textId="5A5DC27E" w:rsidR="00E24658" w:rsidRDefault="005D0BFA" w:rsidP="00E24658">
            <w:pPr>
              <w:spacing w:line="360" w:lineRule="auto"/>
              <w:textAlignment w:val="baseline"/>
              <w:rPr>
                <w:bCs/>
                <w:sz w:val="18"/>
                <w:szCs w:val="18"/>
                <w:bdr w:val="none" w:sz="0" w:space="0" w:color="auto" w:frame="1"/>
              </w:rPr>
            </w:pPr>
            <w:r>
              <w:rPr>
                <w:bCs/>
                <w:sz w:val="18"/>
                <w:szCs w:val="18"/>
                <w:bdr w:val="none" w:sz="0" w:space="0" w:color="auto" w:frame="1"/>
              </w:rPr>
              <w:t>Verificar que se ha eliminado una asignatura</w:t>
            </w:r>
          </w:p>
        </w:tc>
      </w:tr>
      <w:tr w:rsidR="005D0BFA" w:rsidRPr="001E2730" w14:paraId="132847EC" w14:textId="77777777" w:rsidTr="008A7FF6">
        <w:trPr>
          <w:trHeight w:val="311"/>
        </w:trPr>
        <w:tc>
          <w:tcPr>
            <w:tcW w:w="2967" w:type="dxa"/>
            <w:vMerge/>
          </w:tcPr>
          <w:p w14:paraId="02856257" w14:textId="77777777" w:rsidR="005D0BFA" w:rsidRPr="001E2730" w:rsidRDefault="005D0BFA" w:rsidP="005D0BFA">
            <w:pPr>
              <w:spacing w:line="360" w:lineRule="auto"/>
              <w:textAlignment w:val="baseline"/>
              <w:rPr>
                <w:b/>
                <w:sz w:val="18"/>
                <w:szCs w:val="18"/>
              </w:rPr>
            </w:pPr>
          </w:p>
        </w:tc>
        <w:tc>
          <w:tcPr>
            <w:tcW w:w="430" w:type="dxa"/>
          </w:tcPr>
          <w:p w14:paraId="521A4433" w14:textId="091BBC17" w:rsidR="005D0BFA" w:rsidRDefault="005D0BFA" w:rsidP="005D0BFA">
            <w:pPr>
              <w:spacing w:line="360" w:lineRule="auto"/>
              <w:jc w:val="center"/>
              <w:textAlignment w:val="baseline"/>
              <w:rPr>
                <w:bCs/>
                <w:sz w:val="18"/>
                <w:szCs w:val="18"/>
                <w:bdr w:val="none" w:sz="0" w:space="0" w:color="auto" w:frame="1"/>
              </w:rPr>
            </w:pPr>
            <w:r>
              <w:rPr>
                <w:bCs/>
                <w:sz w:val="18"/>
                <w:szCs w:val="18"/>
                <w:bdr w:val="none" w:sz="0" w:space="0" w:color="auto" w:frame="1"/>
              </w:rPr>
              <w:t>48</w:t>
            </w:r>
          </w:p>
        </w:tc>
        <w:tc>
          <w:tcPr>
            <w:tcW w:w="4824" w:type="dxa"/>
          </w:tcPr>
          <w:p w14:paraId="54B732E4" w14:textId="769FE798" w:rsidR="005D0BFA" w:rsidRDefault="005D0BFA" w:rsidP="005D0BFA">
            <w:pPr>
              <w:spacing w:line="360" w:lineRule="auto"/>
              <w:textAlignment w:val="baseline"/>
              <w:rPr>
                <w:bCs/>
                <w:sz w:val="18"/>
                <w:szCs w:val="18"/>
                <w:bdr w:val="none" w:sz="0" w:space="0" w:color="auto" w:frame="1"/>
              </w:rPr>
            </w:pPr>
            <w:r>
              <w:rPr>
                <w:bCs/>
                <w:sz w:val="18"/>
                <w:szCs w:val="18"/>
                <w:bdr w:val="none" w:sz="0" w:space="0" w:color="auto" w:frame="1"/>
              </w:rPr>
              <w:t>Verificar que se obtiene el array por defecto de la función reductora de obtener el listado de asignaturas por estudiante</w:t>
            </w:r>
          </w:p>
        </w:tc>
      </w:tr>
      <w:tr w:rsidR="005D0BFA" w:rsidRPr="001E2730" w14:paraId="6494B239" w14:textId="77777777" w:rsidTr="008A7FF6">
        <w:trPr>
          <w:trHeight w:val="311"/>
        </w:trPr>
        <w:tc>
          <w:tcPr>
            <w:tcW w:w="2967" w:type="dxa"/>
            <w:vMerge/>
          </w:tcPr>
          <w:p w14:paraId="0E3B92F5" w14:textId="77777777" w:rsidR="005D0BFA" w:rsidRPr="001E2730" w:rsidRDefault="005D0BFA" w:rsidP="005D0BFA">
            <w:pPr>
              <w:spacing w:line="360" w:lineRule="auto"/>
              <w:textAlignment w:val="baseline"/>
              <w:rPr>
                <w:b/>
                <w:sz w:val="18"/>
                <w:szCs w:val="18"/>
              </w:rPr>
            </w:pPr>
          </w:p>
        </w:tc>
        <w:tc>
          <w:tcPr>
            <w:tcW w:w="430" w:type="dxa"/>
          </w:tcPr>
          <w:p w14:paraId="1E816B0B" w14:textId="6FFC6136" w:rsidR="005D0BFA" w:rsidRDefault="005D0BFA" w:rsidP="005D0BFA">
            <w:pPr>
              <w:spacing w:line="360" w:lineRule="auto"/>
              <w:jc w:val="center"/>
              <w:textAlignment w:val="baseline"/>
              <w:rPr>
                <w:bCs/>
                <w:sz w:val="18"/>
                <w:szCs w:val="18"/>
                <w:bdr w:val="none" w:sz="0" w:space="0" w:color="auto" w:frame="1"/>
              </w:rPr>
            </w:pPr>
            <w:r>
              <w:rPr>
                <w:bCs/>
                <w:sz w:val="18"/>
                <w:szCs w:val="18"/>
                <w:bdr w:val="none" w:sz="0" w:space="0" w:color="auto" w:frame="1"/>
              </w:rPr>
              <w:t>49</w:t>
            </w:r>
          </w:p>
        </w:tc>
        <w:tc>
          <w:tcPr>
            <w:tcW w:w="4824" w:type="dxa"/>
          </w:tcPr>
          <w:p w14:paraId="65F434A6" w14:textId="6E68A8DB" w:rsidR="005D0BFA" w:rsidRDefault="005D0BFA" w:rsidP="005D0BFA">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asignaturas por estudiante</w:t>
            </w:r>
          </w:p>
        </w:tc>
      </w:tr>
      <w:tr w:rsidR="005D0BFA" w:rsidRPr="001E2730" w14:paraId="6996C3CD" w14:textId="77777777" w:rsidTr="008A7FF6">
        <w:trPr>
          <w:trHeight w:val="311"/>
        </w:trPr>
        <w:tc>
          <w:tcPr>
            <w:tcW w:w="2967" w:type="dxa"/>
            <w:vMerge/>
          </w:tcPr>
          <w:p w14:paraId="666B7E31" w14:textId="77777777" w:rsidR="005D0BFA" w:rsidRPr="001E2730" w:rsidRDefault="005D0BFA" w:rsidP="005D0BFA">
            <w:pPr>
              <w:spacing w:line="360" w:lineRule="auto"/>
              <w:textAlignment w:val="baseline"/>
              <w:rPr>
                <w:b/>
                <w:sz w:val="18"/>
                <w:szCs w:val="18"/>
              </w:rPr>
            </w:pPr>
          </w:p>
        </w:tc>
        <w:tc>
          <w:tcPr>
            <w:tcW w:w="430" w:type="dxa"/>
          </w:tcPr>
          <w:p w14:paraId="44D5032E" w14:textId="4F3E36FE" w:rsidR="005D0BFA" w:rsidRDefault="005D0BFA" w:rsidP="005D0BFA">
            <w:pPr>
              <w:spacing w:line="360" w:lineRule="auto"/>
              <w:jc w:val="center"/>
              <w:textAlignment w:val="baseline"/>
              <w:rPr>
                <w:bCs/>
                <w:sz w:val="18"/>
                <w:szCs w:val="18"/>
                <w:bdr w:val="none" w:sz="0" w:space="0" w:color="auto" w:frame="1"/>
              </w:rPr>
            </w:pPr>
            <w:r>
              <w:rPr>
                <w:bCs/>
                <w:sz w:val="18"/>
                <w:szCs w:val="18"/>
                <w:bdr w:val="none" w:sz="0" w:space="0" w:color="auto" w:frame="1"/>
              </w:rPr>
              <w:t>50</w:t>
            </w:r>
          </w:p>
        </w:tc>
        <w:tc>
          <w:tcPr>
            <w:tcW w:w="4824" w:type="dxa"/>
          </w:tcPr>
          <w:p w14:paraId="3AE7CC56" w14:textId="1525251D" w:rsidR="005D0BFA" w:rsidRDefault="005D0BFA" w:rsidP="005D0BFA">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asignaturas por estudiante</w:t>
            </w:r>
          </w:p>
        </w:tc>
      </w:tr>
      <w:tr w:rsidR="005D0BFA" w:rsidRPr="001E2730" w14:paraId="6ADF0441" w14:textId="77777777" w:rsidTr="008A7FF6">
        <w:trPr>
          <w:trHeight w:val="311"/>
        </w:trPr>
        <w:tc>
          <w:tcPr>
            <w:tcW w:w="2967" w:type="dxa"/>
            <w:vMerge/>
          </w:tcPr>
          <w:p w14:paraId="01E32897" w14:textId="77777777" w:rsidR="005D0BFA" w:rsidRPr="001E2730" w:rsidRDefault="005D0BFA" w:rsidP="005D0BFA">
            <w:pPr>
              <w:spacing w:line="360" w:lineRule="auto"/>
              <w:textAlignment w:val="baseline"/>
              <w:rPr>
                <w:b/>
                <w:sz w:val="18"/>
                <w:szCs w:val="18"/>
              </w:rPr>
            </w:pPr>
          </w:p>
        </w:tc>
        <w:tc>
          <w:tcPr>
            <w:tcW w:w="430" w:type="dxa"/>
          </w:tcPr>
          <w:p w14:paraId="0298C8B4" w14:textId="7B784732" w:rsidR="005D0BFA" w:rsidRDefault="005D0BFA" w:rsidP="005D0BFA">
            <w:pPr>
              <w:spacing w:line="360" w:lineRule="auto"/>
              <w:jc w:val="center"/>
              <w:textAlignment w:val="baseline"/>
              <w:rPr>
                <w:bCs/>
                <w:sz w:val="18"/>
                <w:szCs w:val="18"/>
                <w:bdr w:val="none" w:sz="0" w:space="0" w:color="auto" w:frame="1"/>
              </w:rPr>
            </w:pPr>
            <w:r>
              <w:rPr>
                <w:bCs/>
                <w:sz w:val="18"/>
                <w:szCs w:val="18"/>
                <w:bdr w:val="none" w:sz="0" w:space="0" w:color="auto" w:frame="1"/>
              </w:rPr>
              <w:t>51</w:t>
            </w:r>
          </w:p>
        </w:tc>
        <w:tc>
          <w:tcPr>
            <w:tcW w:w="4824" w:type="dxa"/>
          </w:tcPr>
          <w:p w14:paraId="3A585C70" w14:textId="57C70493" w:rsidR="005D0BFA" w:rsidRDefault="008E2D02" w:rsidP="008E2D02">
            <w:pPr>
              <w:spacing w:line="360" w:lineRule="auto"/>
              <w:textAlignment w:val="baseline"/>
              <w:rPr>
                <w:bCs/>
                <w:sz w:val="18"/>
                <w:szCs w:val="18"/>
                <w:bdr w:val="none" w:sz="0" w:space="0" w:color="auto" w:frame="1"/>
              </w:rPr>
            </w:pPr>
            <w:r>
              <w:rPr>
                <w:bCs/>
                <w:sz w:val="18"/>
                <w:szCs w:val="18"/>
                <w:bdr w:val="none" w:sz="0" w:space="0" w:color="auto" w:frame="1"/>
              </w:rPr>
              <w:t>Verificar que se obtiene el array por defecto de la función reductora de material de estudio</w:t>
            </w:r>
          </w:p>
        </w:tc>
      </w:tr>
      <w:tr w:rsidR="008E2D02" w:rsidRPr="001E2730" w14:paraId="5F77DAB3" w14:textId="77777777" w:rsidTr="008A7FF6">
        <w:trPr>
          <w:trHeight w:val="311"/>
        </w:trPr>
        <w:tc>
          <w:tcPr>
            <w:tcW w:w="2967" w:type="dxa"/>
            <w:vMerge/>
          </w:tcPr>
          <w:p w14:paraId="6E75A81C" w14:textId="77777777" w:rsidR="008E2D02" w:rsidRPr="001E2730" w:rsidRDefault="008E2D02" w:rsidP="008E2D02">
            <w:pPr>
              <w:spacing w:line="360" w:lineRule="auto"/>
              <w:textAlignment w:val="baseline"/>
              <w:rPr>
                <w:b/>
                <w:sz w:val="18"/>
                <w:szCs w:val="18"/>
              </w:rPr>
            </w:pPr>
          </w:p>
        </w:tc>
        <w:tc>
          <w:tcPr>
            <w:tcW w:w="430" w:type="dxa"/>
          </w:tcPr>
          <w:p w14:paraId="32BF35F4" w14:textId="5468C73A" w:rsidR="008E2D02" w:rsidRDefault="008E2D02" w:rsidP="008E2D02">
            <w:pPr>
              <w:spacing w:line="360" w:lineRule="auto"/>
              <w:jc w:val="center"/>
              <w:textAlignment w:val="baseline"/>
              <w:rPr>
                <w:bCs/>
                <w:sz w:val="18"/>
                <w:szCs w:val="18"/>
                <w:bdr w:val="none" w:sz="0" w:space="0" w:color="auto" w:frame="1"/>
              </w:rPr>
            </w:pPr>
            <w:r>
              <w:rPr>
                <w:bCs/>
                <w:sz w:val="18"/>
                <w:szCs w:val="18"/>
                <w:bdr w:val="none" w:sz="0" w:space="0" w:color="auto" w:frame="1"/>
              </w:rPr>
              <w:t>52</w:t>
            </w:r>
          </w:p>
        </w:tc>
        <w:tc>
          <w:tcPr>
            <w:tcW w:w="4824" w:type="dxa"/>
          </w:tcPr>
          <w:p w14:paraId="6C85AE2D" w14:textId="79A1C5B1" w:rsidR="008E2D02" w:rsidRDefault="008E2D02"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materiales de estudio</w:t>
            </w:r>
          </w:p>
        </w:tc>
      </w:tr>
      <w:tr w:rsidR="008E2D02" w:rsidRPr="001E2730" w14:paraId="3DD22068" w14:textId="77777777" w:rsidTr="008A7FF6">
        <w:trPr>
          <w:trHeight w:val="311"/>
        </w:trPr>
        <w:tc>
          <w:tcPr>
            <w:tcW w:w="2967" w:type="dxa"/>
            <w:vMerge/>
          </w:tcPr>
          <w:p w14:paraId="75B93880" w14:textId="77777777" w:rsidR="008E2D02" w:rsidRPr="001E2730" w:rsidRDefault="008E2D02" w:rsidP="008E2D02">
            <w:pPr>
              <w:spacing w:line="360" w:lineRule="auto"/>
              <w:textAlignment w:val="baseline"/>
              <w:rPr>
                <w:b/>
                <w:sz w:val="18"/>
                <w:szCs w:val="18"/>
              </w:rPr>
            </w:pPr>
          </w:p>
        </w:tc>
        <w:tc>
          <w:tcPr>
            <w:tcW w:w="430" w:type="dxa"/>
          </w:tcPr>
          <w:p w14:paraId="5DB98AAC" w14:textId="4EB71540" w:rsidR="008E2D02" w:rsidRDefault="008E2D02" w:rsidP="008E2D02">
            <w:pPr>
              <w:spacing w:line="360" w:lineRule="auto"/>
              <w:jc w:val="center"/>
              <w:textAlignment w:val="baseline"/>
              <w:rPr>
                <w:bCs/>
                <w:sz w:val="18"/>
                <w:szCs w:val="18"/>
                <w:bdr w:val="none" w:sz="0" w:space="0" w:color="auto" w:frame="1"/>
              </w:rPr>
            </w:pPr>
            <w:r>
              <w:rPr>
                <w:bCs/>
                <w:sz w:val="18"/>
                <w:szCs w:val="18"/>
                <w:bdr w:val="none" w:sz="0" w:space="0" w:color="auto" w:frame="1"/>
              </w:rPr>
              <w:t>53</w:t>
            </w:r>
          </w:p>
        </w:tc>
        <w:tc>
          <w:tcPr>
            <w:tcW w:w="4824" w:type="dxa"/>
          </w:tcPr>
          <w:p w14:paraId="3209D236" w14:textId="1906986B" w:rsidR="008E2D02" w:rsidRDefault="008E2D02"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materiales de estudio</w:t>
            </w:r>
          </w:p>
        </w:tc>
      </w:tr>
      <w:tr w:rsidR="008E2D02" w:rsidRPr="001E2730" w14:paraId="51AABBBB" w14:textId="77777777" w:rsidTr="008A7FF6">
        <w:trPr>
          <w:trHeight w:val="311"/>
        </w:trPr>
        <w:tc>
          <w:tcPr>
            <w:tcW w:w="2967" w:type="dxa"/>
            <w:vMerge/>
          </w:tcPr>
          <w:p w14:paraId="46E13EFC" w14:textId="77777777" w:rsidR="008E2D02" w:rsidRPr="001E2730" w:rsidRDefault="008E2D02" w:rsidP="008E2D02">
            <w:pPr>
              <w:spacing w:line="360" w:lineRule="auto"/>
              <w:textAlignment w:val="baseline"/>
              <w:rPr>
                <w:b/>
                <w:sz w:val="18"/>
                <w:szCs w:val="18"/>
              </w:rPr>
            </w:pPr>
          </w:p>
        </w:tc>
        <w:tc>
          <w:tcPr>
            <w:tcW w:w="430" w:type="dxa"/>
          </w:tcPr>
          <w:p w14:paraId="4A3A23FC" w14:textId="05A55E02" w:rsidR="008E2D02" w:rsidRDefault="008E2D02" w:rsidP="008E2D02">
            <w:pPr>
              <w:spacing w:line="360" w:lineRule="auto"/>
              <w:jc w:val="center"/>
              <w:textAlignment w:val="baseline"/>
              <w:rPr>
                <w:bCs/>
                <w:sz w:val="18"/>
                <w:szCs w:val="18"/>
                <w:bdr w:val="none" w:sz="0" w:space="0" w:color="auto" w:frame="1"/>
              </w:rPr>
            </w:pPr>
            <w:r>
              <w:rPr>
                <w:bCs/>
                <w:sz w:val="18"/>
                <w:szCs w:val="18"/>
                <w:bdr w:val="none" w:sz="0" w:space="0" w:color="auto" w:frame="1"/>
              </w:rPr>
              <w:t>54</w:t>
            </w:r>
          </w:p>
        </w:tc>
        <w:tc>
          <w:tcPr>
            <w:tcW w:w="4824" w:type="dxa"/>
          </w:tcPr>
          <w:p w14:paraId="33835D9A" w14:textId="292EAE41" w:rsidR="008E2D02" w:rsidRDefault="00B40EEE"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ejecutado la función reductora de agregar un nuevo material de estudio</w:t>
            </w:r>
          </w:p>
        </w:tc>
      </w:tr>
      <w:tr w:rsidR="008E2D02" w:rsidRPr="001E2730" w14:paraId="6CF548C9" w14:textId="77777777" w:rsidTr="008A7FF6">
        <w:trPr>
          <w:trHeight w:val="311"/>
        </w:trPr>
        <w:tc>
          <w:tcPr>
            <w:tcW w:w="2967" w:type="dxa"/>
            <w:vMerge/>
          </w:tcPr>
          <w:p w14:paraId="33D04C8D" w14:textId="77777777" w:rsidR="008E2D02" w:rsidRPr="001E2730" w:rsidRDefault="008E2D02" w:rsidP="008E2D02">
            <w:pPr>
              <w:spacing w:line="360" w:lineRule="auto"/>
              <w:textAlignment w:val="baseline"/>
              <w:rPr>
                <w:b/>
                <w:sz w:val="18"/>
                <w:szCs w:val="18"/>
              </w:rPr>
            </w:pPr>
          </w:p>
        </w:tc>
        <w:tc>
          <w:tcPr>
            <w:tcW w:w="430" w:type="dxa"/>
          </w:tcPr>
          <w:p w14:paraId="59158501" w14:textId="6821BCBD" w:rsidR="008E2D02" w:rsidRDefault="008E2D02" w:rsidP="008E2D02">
            <w:pPr>
              <w:spacing w:line="360" w:lineRule="auto"/>
              <w:jc w:val="center"/>
              <w:textAlignment w:val="baseline"/>
              <w:rPr>
                <w:bCs/>
                <w:sz w:val="18"/>
                <w:szCs w:val="18"/>
                <w:bdr w:val="none" w:sz="0" w:space="0" w:color="auto" w:frame="1"/>
              </w:rPr>
            </w:pPr>
            <w:r>
              <w:rPr>
                <w:bCs/>
                <w:sz w:val="18"/>
                <w:szCs w:val="18"/>
                <w:bdr w:val="none" w:sz="0" w:space="0" w:color="auto" w:frame="1"/>
              </w:rPr>
              <w:t>55</w:t>
            </w:r>
          </w:p>
        </w:tc>
        <w:tc>
          <w:tcPr>
            <w:tcW w:w="4824" w:type="dxa"/>
          </w:tcPr>
          <w:p w14:paraId="299C51A7" w14:textId="3BBA2E1B" w:rsidR="008E2D02" w:rsidRDefault="00B40EEE" w:rsidP="00B40EEE">
            <w:pPr>
              <w:spacing w:line="360" w:lineRule="auto"/>
              <w:textAlignment w:val="baseline"/>
              <w:rPr>
                <w:bCs/>
                <w:sz w:val="18"/>
                <w:szCs w:val="18"/>
                <w:bdr w:val="none" w:sz="0" w:space="0" w:color="auto" w:frame="1"/>
              </w:rPr>
            </w:pPr>
            <w:r>
              <w:rPr>
                <w:bCs/>
                <w:sz w:val="18"/>
                <w:szCs w:val="18"/>
                <w:bdr w:val="none" w:sz="0" w:space="0" w:color="auto" w:frame="1"/>
              </w:rPr>
              <w:t>Verificar que se ha ejecutado la función reductora de eliminar  un material de estudio</w:t>
            </w:r>
          </w:p>
        </w:tc>
      </w:tr>
      <w:tr w:rsidR="008E2D02" w:rsidRPr="001E2730" w14:paraId="67951912" w14:textId="77777777" w:rsidTr="008A7FF6">
        <w:trPr>
          <w:trHeight w:val="311"/>
        </w:trPr>
        <w:tc>
          <w:tcPr>
            <w:tcW w:w="2967" w:type="dxa"/>
            <w:vMerge/>
          </w:tcPr>
          <w:p w14:paraId="57F12FD1" w14:textId="77777777" w:rsidR="008E2D02" w:rsidRPr="001E2730" w:rsidRDefault="008E2D02" w:rsidP="008E2D02">
            <w:pPr>
              <w:spacing w:line="360" w:lineRule="auto"/>
              <w:textAlignment w:val="baseline"/>
              <w:rPr>
                <w:b/>
                <w:sz w:val="18"/>
                <w:szCs w:val="18"/>
              </w:rPr>
            </w:pPr>
          </w:p>
        </w:tc>
        <w:tc>
          <w:tcPr>
            <w:tcW w:w="430" w:type="dxa"/>
          </w:tcPr>
          <w:p w14:paraId="5AC43912" w14:textId="7B9DDA2F" w:rsidR="008E2D02" w:rsidRDefault="008E2D02" w:rsidP="008E2D02">
            <w:pPr>
              <w:spacing w:line="360" w:lineRule="auto"/>
              <w:jc w:val="center"/>
              <w:textAlignment w:val="baseline"/>
              <w:rPr>
                <w:bCs/>
                <w:sz w:val="18"/>
                <w:szCs w:val="18"/>
                <w:bdr w:val="none" w:sz="0" w:space="0" w:color="auto" w:frame="1"/>
              </w:rPr>
            </w:pPr>
            <w:r>
              <w:rPr>
                <w:bCs/>
                <w:sz w:val="18"/>
                <w:szCs w:val="18"/>
                <w:bdr w:val="none" w:sz="0" w:space="0" w:color="auto" w:frame="1"/>
              </w:rPr>
              <w:t>56</w:t>
            </w:r>
          </w:p>
        </w:tc>
        <w:tc>
          <w:tcPr>
            <w:tcW w:w="4824" w:type="dxa"/>
          </w:tcPr>
          <w:p w14:paraId="34CE40B4" w14:textId="216E9BEB" w:rsidR="008E2D02" w:rsidRDefault="00B40EEE" w:rsidP="00B40EEE">
            <w:pPr>
              <w:spacing w:line="360" w:lineRule="auto"/>
              <w:textAlignment w:val="baseline"/>
              <w:rPr>
                <w:bCs/>
                <w:sz w:val="18"/>
                <w:szCs w:val="18"/>
                <w:bdr w:val="none" w:sz="0" w:space="0" w:color="auto" w:frame="1"/>
              </w:rPr>
            </w:pPr>
            <w:r>
              <w:rPr>
                <w:bCs/>
                <w:sz w:val="18"/>
                <w:szCs w:val="18"/>
                <w:bdr w:val="none" w:sz="0" w:space="0" w:color="auto" w:frame="1"/>
              </w:rPr>
              <w:t>Verificar que se ha ejecutado la función reductora de modificar  un material de estudio</w:t>
            </w:r>
          </w:p>
        </w:tc>
      </w:tr>
      <w:tr w:rsidR="008E2D02" w:rsidRPr="001E2730" w14:paraId="6B0E95FC" w14:textId="77777777" w:rsidTr="008A7FF6">
        <w:trPr>
          <w:trHeight w:val="311"/>
        </w:trPr>
        <w:tc>
          <w:tcPr>
            <w:tcW w:w="2967" w:type="dxa"/>
            <w:vMerge/>
          </w:tcPr>
          <w:p w14:paraId="07FA165C" w14:textId="77777777" w:rsidR="008E2D02" w:rsidRPr="001E2730" w:rsidRDefault="008E2D02" w:rsidP="008E2D02">
            <w:pPr>
              <w:spacing w:line="360" w:lineRule="auto"/>
              <w:textAlignment w:val="baseline"/>
              <w:rPr>
                <w:b/>
                <w:sz w:val="18"/>
                <w:szCs w:val="18"/>
              </w:rPr>
            </w:pPr>
          </w:p>
        </w:tc>
        <w:tc>
          <w:tcPr>
            <w:tcW w:w="430" w:type="dxa"/>
          </w:tcPr>
          <w:p w14:paraId="2038750E" w14:textId="7827BCBD" w:rsidR="008E2D02" w:rsidRDefault="008E2D02" w:rsidP="008E2D02">
            <w:pPr>
              <w:spacing w:line="360" w:lineRule="auto"/>
              <w:jc w:val="center"/>
              <w:textAlignment w:val="baseline"/>
              <w:rPr>
                <w:bCs/>
                <w:sz w:val="18"/>
                <w:szCs w:val="18"/>
                <w:bdr w:val="none" w:sz="0" w:space="0" w:color="auto" w:frame="1"/>
              </w:rPr>
            </w:pPr>
            <w:r>
              <w:rPr>
                <w:bCs/>
                <w:sz w:val="18"/>
                <w:szCs w:val="18"/>
                <w:bdr w:val="none" w:sz="0" w:space="0" w:color="auto" w:frame="1"/>
              </w:rPr>
              <w:t>57</w:t>
            </w:r>
          </w:p>
        </w:tc>
        <w:tc>
          <w:tcPr>
            <w:tcW w:w="4824" w:type="dxa"/>
          </w:tcPr>
          <w:p w14:paraId="30EF6551" w14:textId="0CC4CCC6" w:rsidR="008E2D02" w:rsidRDefault="00B40EEE"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ejecutado la función reductora de modificar  el estado de un material de estudio</w:t>
            </w:r>
          </w:p>
        </w:tc>
      </w:tr>
      <w:tr w:rsidR="008E2D02" w:rsidRPr="001E2730" w14:paraId="0A1A9FFB" w14:textId="77777777" w:rsidTr="008A7FF6">
        <w:trPr>
          <w:trHeight w:val="311"/>
        </w:trPr>
        <w:tc>
          <w:tcPr>
            <w:tcW w:w="2967" w:type="dxa"/>
            <w:vMerge/>
          </w:tcPr>
          <w:p w14:paraId="6EC48A4A" w14:textId="77777777" w:rsidR="008E2D02" w:rsidRPr="001E2730" w:rsidRDefault="008E2D02" w:rsidP="008E2D02">
            <w:pPr>
              <w:spacing w:line="360" w:lineRule="auto"/>
              <w:textAlignment w:val="baseline"/>
              <w:rPr>
                <w:b/>
                <w:sz w:val="18"/>
                <w:szCs w:val="18"/>
              </w:rPr>
            </w:pPr>
          </w:p>
        </w:tc>
        <w:tc>
          <w:tcPr>
            <w:tcW w:w="430" w:type="dxa"/>
          </w:tcPr>
          <w:p w14:paraId="04FA295B" w14:textId="2B2F43B2" w:rsidR="008E2D02" w:rsidRDefault="008E2D02" w:rsidP="008E2D02">
            <w:pPr>
              <w:spacing w:line="360" w:lineRule="auto"/>
              <w:jc w:val="center"/>
              <w:textAlignment w:val="baseline"/>
              <w:rPr>
                <w:bCs/>
                <w:sz w:val="18"/>
                <w:szCs w:val="18"/>
                <w:bdr w:val="none" w:sz="0" w:space="0" w:color="auto" w:frame="1"/>
              </w:rPr>
            </w:pPr>
            <w:r>
              <w:rPr>
                <w:bCs/>
                <w:sz w:val="18"/>
                <w:szCs w:val="18"/>
                <w:bdr w:val="none" w:sz="0" w:space="0" w:color="auto" w:frame="1"/>
              </w:rPr>
              <w:t>58</w:t>
            </w:r>
          </w:p>
        </w:tc>
        <w:tc>
          <w:tcPr>
            <w:tcW w:w="4824" w:type="dxa"/>
          </w:tcPr>
          <w:p w14:paraId="0C112DE7" w14:textId="256D7C50" w:rsidR="008E2D02" w:rsidRPr="001E2730" w:rsidRDefault="00B40EEE" w:rsidP="00B40EEE">
            <w:pPr>
              <w:spacing w:line="360" w:lineRule="auto"/>
              <w:textAlignment w:val="baseline"/>
              <w:rPr>
                <w:bCs/>
                <w:sz w:val="18"/>
                <w:szCs w:val="18"/>
                <w:bdr w:val="none" w:sz="0" w:space="0" w:color="auto" w:frame="1"/>
              </w:rPr>
            </w:pPr>
            <w:r>
              <w:rPr>
                <w:bCs/>
                <w:sz w:val="18"/>
                <w:szCs w:val="18"/>
                <w:bdr w:val="none" w:sz="0" w:space="0" w:color="auto" w:frame="1"/>
              </w:rPr>
              <w:t>Verificar que se ha ejecutado la función reductora de obtener el listado de etiquetas de materiales de estudio.</w:t>
            </w:r>
          </w:p>
        </w:tc>
      </w:tr>
      <w:tr w:rsidR="008E2D02" w:rsidRPr="001E2730" w14:paraId="732FBEC7" w14:textId="77777777" w:rsidTr="008A7FF6">
        <w:trPr>
          <w:trHeight w:val="300"/>
        </w:trPr>
        <w:tc>
          <w:tcPr>
            <w:tcW w:w="2967" w:type="dxa"/>
            <w:vMerge w:val="restart"/>
          </w:tcPr>
          <w:p w14:paraId="7A5C4ED5" w14:textId="56C0ACDB" w:rsidR="008E2D02" w:rsidRPr="001E2730" w:rsidRDefault="008E2D02" w:rsidP="008E2D02">
            <w:pPr>
              <w:spacing w:line="360" w:lineRule="auto"/>
              <w:textAlignment w:val="baseline"/>
              <w:rPr>
                <w:bCs/>
                <w:sz w:val="18"/>
                <w:szCs w:val="18"/>
                <w:bdr w:val="none" w:sz="0" w:space="0" w:color="auto" w:frame="1"/>
                <w:lang w:val="es-419"/>
              </w:rPr>
            </w:pPr>
            <w:bookmarkStart w:id="266" w:name="_Hlk73766623"/>
            <w:r w:rsidRPr="001E2730">
              <w:rPr>
                <w:b/>
                <w:sz w:val="18"/>
                <w:szCs w:val="18"/>
              </w:rPr>
              <w:t>HU</w:t>
            </w:r>
            <w:r>
              <w:rPr>
                <w:b/>
                <w:sz w:val="18"/>
                <w:szCs w:val="18"/>
              </w:rPr>
              <w:t xml:space="preserve">-77 </w:t>
            </w:r>
            <w:r w:rsidRPr="001E2730">
              <w:rPr>
                <w:bCs/>
                <w:sz w:val="18"/>
                <w:szCs w:val="18"/>
                <w:bdr w:val="none" w:sz="0" w:space="0" w:color="auto" w:frame="1"/>
                <w:lang w:val="es-419"/>
              </w:rPr>
              <w:t>Aprobar materiales de estudio de los docentes o instructores</w:t>
            </w:r>
            <w:bookmarkEnd w:id="266"/>
            <w:r>
              <w:rPr>
                <w:bCs/>
                <w:sz w:val="18"/>
                <w:szCs w:val="18"/>
                <w:bdr w:val="none" w:sz="0" w:space="0" w:color="auto" w:frame="1"/>
                <w:lang w:val="es-419"/>
              </w:rPr>
              <w:t xml:space="preserve">. </w:t>
            </w:r>
            <w:r w:rsidRPr="001E2730">
              <w:rPr>
                <w:b/>
                <w:sz w:val="18"/>
                <w:szCs w:val="18"/>
              </w:rPr>
              <w:t>S</w:t>
            </w:r>
            <w:r>
              <w:rPr>
                <w:b/>
                <w:sz w:val="18"/>
                <w:szCs w:val="18"/>
              </w:rPr>
              <w:t>print 12</w:t>
            </w:r>
          </w:p>
        </w:tc>
        <w:tc>
          <w:tcPr>
            <w:tcW w:w="430" w:type="dxa"/>
          </w:tcPr>
          <w:p w14:paraId="42494900" w14:textId="28936DCF" w:rsidR="008E2D02" w:rsidRPr="001E2730" w:rsidRDefault="00DA7C57" w:rsidP="008E2D0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0825627" w14:textId="112CDBBC" w:rsidR="008E2D02" w:rsidRPr="001E2730" w:rsidRDefault="00DA7C57"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materiales de estudio</w:t>
            </w:r>
          </w:p>
        </w:tc>
      </w:tr>
      <w:tr w:rsidR="00DA7C57" w:rsidRPr="001E2730" w14:paraId="0DFB3095" w14:textId="77777777" w:rsidTr="008A7FF6">
        <w:trPr>
          <w:trHeight w:val="300"/>
        </w:trPr>
        <w:tc>
          <w:tcPr>
            <w:tcW w:w="2967" w:type="dxa"/>
            <w:vMerge/>
          </w:tcPr>
          <w:p w14:paraId="5B2955B6" w14:textId="77777777" w:rsidR="00DA7C57" w:rsidRPr="001E2730" w:rsidRDefault="00DA7C57" w:rsidP="008E2D02">
            <w:pPr>
              <w:spacing w:line="360" w:lineRule="auto"/>
              <w:textAlignment w:val="baseline"/>
              <w:rPr>
                <w:b/>
                <w:sz w:val="18"/>
                <w:szCs w:val="18"/>
              </w:rPr>
            </w:pPr>
          </w:p>
        </w:tc>
        <w:tc>
          <w:tcPr>
            <w:tcW w:w="430" w:type="dxa"/>
          </w:tcPr>
          <w:p w14:paraId="5BC9FC9C" w14:textId="007FCA60" w:rsidR="00DA7C57" w:rsidRDefault="00DA7C57" w:rsidP="008E2D0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6EECD02D" w14:textId="5D236493" w:rsidR="00DA7C57" w:rsidRPr="001E2730" w:rsidRDefault="00DA7C57"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a la acción de obtener materiales de estudio</w:t>
            </w:r>
          </w:p>
        </w:tc>
      </w:tr>
      <w:tr w:rsidR="008E2D02" w:rsidRPr="001E2730" w14:paraId="779ADB1D" w14:textId="77777777" w:rsidTr="008A7FF6">
        <w:trPr>
          <w:trHeight w:val="311"/>
        </w:trPr>
        <w:tc>
          <w:tcPr>
            <w:tcW w:w="2967" w:type="dxa"/>
            <w:vMerge/>
          </w:tcPr>
          <w:p w14:paraId="29F77338" w14:textId="77777777" w:rsidR="008E2D02" w:rsidRPr="001E2730" w:rsidRDefault="008E2D02" w:rsidP="008E2D02">
            <w:pPr>
              <w:spacing w:line="360" w:lineRule="auto"/>
              <w:textAlignment w:val="baseline"/>
              <w:rPr>
                <w:bCs/>
                <w:sz w:val="18"/>
                <w:szCs w:val="18"/>
                <w:bdr w:val="none" w:sz="0" w:space="0" w:color="auto" w:frame="1"/>
                <w:lang w:val="es-419"/>
              </w:rPr>
            </w:pPr>
          </w:p>
        </w:tc>
        <w:tc>
          <w:tcPr>
            <w:tcW w:w="430" w:type="dxa"/>
          </w:tcPr>
          <w:p w14:paraId="150BFC0B" w14:textId="7F0D6801" w:rsidR="008E2D02" w:rsidRPr="001E2730" w:rsidRDefault="00DA7C57" w:rsidP="008E2D02">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7D0FD87" w14:textId="7CC0280E" w:rsidR="008E2D02" w:rsidRPr="001E2730" w:rsidRDefault="00DA7C57"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la aprobación de los materiales de estudio</w:t>
            </w:r>
          </w:p>
        </w:tc>
      </w:tr>
      <w:tr w:rsidR="008E2D02" w:rsidRPr="001E2730" w14:paraId="0D35399B" w14:textId="77777777" w:rsidTr="008A7FF6">
        <w:trPr>
          <w:trHeight w:val="253"/>
        </w:trPr>
        <w:tc>
          <w:tcPr>
            <w:tcW w:w="2967" w:type="dxa"/>
            <w:vMerge w:val="restart"/>
          </w:tcPr>
          <w:p w14:paraId="4371B65A" w14:textId="6FF4CF86" w:rsidR="008E2D02" w:rsidRPr="001E2730" w:rsidRDefault="008E2D02" w:rsidP="008E2D02">
            <w:pPr>
              <w:spacing w:line="360" w:lineRule="auto"/>
              <w:textAlignment w:val="baseline"/>
              <w:rPr>
                <w:bCs/>
                <w:sz w:val="18"/>
                <w:szCs w:val="18"/>
                <w:bdr w:val="none" w:sz="0" w:space="0" w:color="auto" w:frame="1"/>
                <w:lang w:val="es-419"/>
              </w:rPr>
            </w:pPr>
            <w:bookmarkStart w:id="267" w:name="_Hlk73770539"/>
            <w:r w:rsidRPr="001E2730">
              <w:rPr>
                <w:b/>
                <w:sz w:val="18"/>
                <w:szCs w:val="18"/>
              </w:rPr>
              <w:t>HU</w:t>
            </w:r>
            <w:r>
              <w:rPr>
                <w:b/>
                <w:sz w:val="18"/>
                <w:szCs w:val="18"/>
              </w:rPr>
              <w:t xml:space="preserve">-78 </w:t>
            </w:r>
            <w:r w:rsidRPr="001E2730">
              <w:rPr>
                <w:bCs/>
                <w:sz w:val="18"/>
                <w:szCs w:val="18"/>
                <w:bdr w:val="none" w:sz="0" w:space="0" w:color="auto" w:frame="1"/>
                <w:lang w:val="es-419"/>
              </w:rPr>
              <w:t>Eliminar materiales de estudio de los docentes o instructores</w:t>
            </w:r>
            <w:bookmarkEnd w:id="267"/>
            <w:r>
              <w:rPr>
                <w:bCs/>
                <w:sz w:val="18"/>
                <w:szCs w:val="18"/>
                <w:bdr w:val="none" w:sz="0" w:space="0" w:color="auto" w:frame="1"/>
                <w:lang w:val="es-419"/>
              </w:rPr>
              <w:t xml:space="preserve">. </w:t>
            </w:r>
            <w:r w:rsidRPr="001E2730">
              <w:rPr>
                <w:b/>
                <w:sz w:val="18"/>
                <w:szCs w:val="18"/>
              </w:rPr>
              <w:t>S</w:t>
            </w:r>
            <w:r>
              <w:rPr>
                <w:b/>
                <w:sz w:val="18"/>
                <w:szCs w:val="18"/>
              </w:rPr>
              <w:t>print 12</w:t>
            </w:r>
          </w:p>
        </w:tc>
        <w:tc>
          <w:tcPr>
            <w:tcW w:w="430" w:type="dxa"/>
          </w:tcPr>
          <w:p w14:paraId="7C6D864A" w14:textId="2343D184" w:rsidR="008E2D02" w:rsidRPr="001E2730" w:rsidRDefault="00CD0731" w:rsidP="008E2D0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0C5BECB" w14:textId="05B2280A" w:rsidR="008E2D02" w:rsidRPr="001E2730" w:rsidRDefault="00CD0731"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iminar los materiales de estudio</w:t>
            </w:r>
          </w:p>
        </w:tc>
      </w:tr>
      <w:tr w:rsidR="00CD0731" w:rsidRPr="001E2730" w14:paraId="129119DC" w14:textId="77777777" w:rsidTr="008A7FF6">
        <w:trPr>
          <w:trHeight w:val="253"/>
        </w:trPr>
        <w:tc>
          <w:tcPr>
            <w:tcW w:w="2967" w:type="dxa"/>
            <w:vMerge/>
          </w:tcPr>
          <w:p w14:paraId="7EB92EFC" w14:textId="77777777" w:rsidR="00CD0731" w:rsidRPr="001E2730" w:rsidRDefault="00CD0731" w:rsidP="008E2D02">
            <w:pPr>
              <w:spacing w:line="360" w:lineRule="auto"/>
              <w:textAlignment w:val="baseline"/>
              <w:rPr>
                <w:b/>
                <w:sz w:val="18"/>
                <w:szCs w:val="18"/>
              </w:rPr>
            </w:pPr>
          </w:p>
        </w:tc>
        <w:tc>
          <w:tcPr>
            <w:tcW w:w="430" w:type="dxa"/>
          </w:tcPr>
          <w:p w14:paraId="214C8511" w14:textId="048DEFA4" w:rsidR="00CD0731" w:rsidRDefault="00CD0731" w:rsidP="008E2D0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F99990C" w14:textId="0884F8A6" w:rsidR="00CD0731" w:rsidRPr="001E2730" w:rsidRDefault="00CD0731"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eliminar un material de estudio</w:t>
            </w:r>
          </w:p>
        </w:tc>
      </w:tr>
      <w:tr w:rsidR="00CD0731" w:rsidRPr="001E2730" w14:paraId="7A1C089C" w14:textId="77777777" w:rsidTr="008A7FF6">
        <w:trPr>
          <w:trHeight w:val="253"/>
        </w:trPr>
        <w:tc>
          <w:tcPr>
            <w:tcW w:w="2967" w:type="dxa"/>
            <w:vMerge/>
          </w:tcPr>
          <w:p w14:paraId="530FFB56" w14:textId="77777777" w:rsidR="00CD0731" w:rsidRPr="001E2730" w:rsidRDefault="00CD0731" w:rsidP="008E2D02">
            <w:pPr>
              <w:spacing w:line="360" w:lineRule="auto"/>
              <w:textAlignment w:val="baseline"/>
              <w:rPr>
                <w:b/>
                <w:sz w:val="18"/>
                <w:szCs w:val="18"/>
              </w:rPr>
            </w:pPr>
          </w:p>
        </w:tc>
        <w:tc>
          <w:tcPr>
            <w:tcW w:w="430" w:type="dxa"/>
          </w:tcPr>
          <w:p w14:paraId="2729ED48" w14:textId="7CA55DE9" w:rsidR="00CD0731" w:rsidRDefault="00CD0731" w:rsidP="008E2D02">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E80B13C" w14:textId="059FAC6E" w:rsidR="00CD0731" w:rsidRPr="001E2730" w:rsidRDefault="00CD0731" w:rsidP="008E2D02">
            <w:pPr>
              <w:spacing w:line="360" w:lineRule="auto"/>
              <w:textAlignment w:val="baseline"/>
              <w:rPr>
                <w:bCs/>
                <w:sz w:val="18"/>
                <w:szCs w:val="18"/>
                <w:bdr w:val="none" w:sz="0" w:space="0" w:color="auto" w:frame="1"/>
              </w:rPr>
            </w:pPr>
            <w:r>
              <w:rPr>
                <w:bCs/>
                <w:sz w:val="18"/>
                <w:szCs w:val="18"/>
                <w:bdr w:val="none" w:sz="0" w:space="0" w:color="auto" w:frame="1"/>
              </w:rPr>
              <w:t>Verificar que ha eliminado un material de estudio</w:t>
            </w:r>
          </w:p>
        </w:tc>
      </w:tr>
      <w:tr w:rsidR="00CD0731" w:rsidRPr="001E2730" w14:paraId="34F56335" w14:textId="77777777" w:rsidTr="008A7FF6">
        <w:trPr>
          <w:trHeight w:val="253"/>
        </w:trPr>
        <w:tc>
          <w:tcPr>
            <w:tcW w:w="2967" w:type="dxa"/>
            <w:vMerge/>
          </w:tcPr>
          <w:p w14:paraId="747C4174" w14:textId="77777777" w:rsidR="00CD0731" w:rsidRPr="001E2730" w:rsidRDefault="00CD0731" w:rsidP="008E2D02">
            <w:pPr>
              <w:spacing w:line="360" w:lineRule="auto"/>
              <w:textAlignment w:val="baseline"/>
              <w:rPr>
                <w:b/>
                <w:sz w:val="18"/>
                <w:szCs w:val="18"/>
              </w:rPr>
            </w:pPr>
          </w:p>
        </w:tc>
        <w:tc>
          <w:tcPr>
            <w:tcW w:w="430" w:type="dxa"/>
          </w:tcPr>
          <w:p w14:paraId="5DE7F2C1" w14:textId="7221500E" w:rsidR="00CD0731" w:rsidRDefault="00CD0731" w:rsidP="008E2D02">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2658BA72" w14:textId="1576DE62" w:rsidR="00CD0731" w:rsidRPr="001E2730" w:rsidRDefault="00A86BE2" w:rsidP="008E2D02">
            <w:pPr>
              <w:spacing w:line="360" w:lineRule="auto"/>
              <w:textAlignment w:val="baseline"/>
              <w:rPr>
                <w:bCs/>
                <w:sz w:val="18"/>
                <w:szCs w:val="18"/>
                <w:bdr w:val="none" w:sz="0" w:space="0" w:color="auto" w:frame="1"/>
              </w:rPr>
            </w:pPr>
            <w:r>
              <w:rPr>
                <w:bCs/>
                <w:sz w:val="18"/>
                <w:szCs w:val="18"/>
                <w:bdr w:val="none" w:sz="0" w:space="0" w:color="auto" w:frame="1"/>
              </w:rPr>
              <w:t>Verificar que se obtiene el array por defecto de la función reductora de eliminar un material de estudio</w:t>
            </w:r>
          </w:p>
        </w:tc>
      </w:tr>
      <w:tr w:rsidR="00CD0731" w:rsidRPr="001E2730" w14:paraId="09FC5EFF" w14:textId="77777777" w:rsidTr="008A7FF6">
        <w:trPr>
          <w:trHeight w:val="253"/>
        </w:trPr>
        <w:tc>
          <w:tcPr>
            <w:tcW w:w="2967" w:type="dxa"/>
            <w:vMerge/>
          </w:tcPr>
          <w:p w14:paraId="4F1CAD93" w14:textId="77777777" w:rsidR="00CD0731" w:rsidRPr="001E2730" w:rsidRDefault="00CD0731" w:rsidP="008E2D02">
            <w:pPr>
              <w:spacing w:line="360" w:lineRule="auto"/>
              <w:textAlignment w:val="baseline"/>
              <w:rPr>
                <w:b/>
                <w:sz w:val="18"/>
                <w:szCs w:val="18"/>
              </w:rPr>
            </w:pPr>
          </w:p>
        </w:tc>
        <w:tc>
          <w:tcPr>
            <w:tcW w:w="430" w:type="dxa"/>
          </w:tcPr>
          <w:p w14:paraId="1A3BBEBD" w14:textId="4A452E6A" w:rsidR="00CD0731" w:rsidRDefault="00A86BE2" w:rsidP="008E2D02">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01112671" w14:textId="00278819" w:rsidR="00CD0731" w:rsidRPr="001E2730" w:rsidRDefault="00A86BE2"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materiales de estudio</w:t>
            </w:r>
          </w:p>
        </w:tc>
      </w:tr>
      <w:tr w:rsidR="00CD0731" w:rsidRPr="001E2730" w14:paraId="280F1E87" w14:textId="77777777" w:rsidTr="008A7FF6">
        <w:trPr>
          <w:trHeight w:val="253"/>
        </w:trPr>
        <w:tc>
          <w:tcPr>
            <w:tcW w:w="2967" w:type="dxa"/>
            <w:vMerge/>
          </w:tcPr>
          <w:p w14:paraId="0EF34BE1" w14:textId="77777777" w:rsidR="00CD0731" w:rsidRPr="001E2730" w:rsidRDefault="00CD0731" w:rsidP="008E2D02">
            <w:pPr>
              <w:spacing w:line="360" w:lineRule="auto"/>
              <w:textAlignment w:val="baseline"/>
              <w:rPr>
                <w:b/>
                <w:sz w:val="18"/>
                <w:szCs w:val="18"/>
              </w:rPr>
            </w:pPr>
          </w:p>
        </w:tc>
        <w:tc>
          <w:tcPr>
            <w:tcW w:w="430" w:type="dxa"/>
          </w:tcPr>
          <w:p w14:paraId="26B2A678" w14:textId="54A9341E" w:rsidR="00CD0731" w:rsidRDefault="00A86BE2" w:rsidP="008E2D02">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2EA9181F" w14:textId="23B56841" w:rsidR="00CD0731" w:rsidRPr="001E2730" w:rsidRDefault="00A86BE2"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materiales de estudio</w:t>
            </w:r>
          </w:p>
        </w:tc>
      </w:tr>
      <w:tr w:rsidR="00CD0731" w:rsidRPr="001E2730" w14:paraId="51DFC832" w14:textId="77777777" w:rsidTr="008A7FF6">
        <w:trPr>
          <w:trHeight w:val="253"/>
        </w:trPr>
        <w:tc>
          <w:tcPr>
            <w:tcW w:w="2967" w:type="dxa"/>
            <w:vMerge/>
          </w:tcPr>
          <w:p w14:paraId="5A082D6A" w14:textId="77777777" w:rsidR="00CD0731" w:rsidRPr="001E2730" w:rsidRDefault="00CD0731" w:rsidP="008E2D02">
            <w:pPr>
              <w:spacing w:line="360" w:lineRule="auto"/>
              <w:textAlignment w:val="baseline"/>
              <w:rPr>
                <w:b/>
                <w:sz w:val="18"/>
                <w:szCs w:val="18"/>
              </w:rPr>
            </w:pPr>
          </w:p>
        </w:tc>
        <w:tc>
          <w:tcPr>
            <w:tcW w:w="430" w:type="dxa"/>
          </w:tcPr>
          <w:p w14:paraId="06C32370" w14:textId="3DAEB236" w:rsidR="00CD0731" w:rsidRDefault="00A86BE2" w:rsidP="008E2D02">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073330B2" w14:textId="1298A7C0" w:rsidR="00CD0731" w:rsidRPr="001E2730" w:rsidRDefault="00A86BE2"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ingresado un nuevo material de estudio</w:t>
            </w:r>
          </w:p>
        </w:tc>
      </w:tr>
      <w:tr w:rsidR="00CD0731" w:rsidRPr="001E2730" w14:paraId="3A51C627" w14:textId="77777777" w:rsidTr="008A7FF6">
        <w:trPr>
          <w:trHeight w:val="253"/>
        </w:trPr>
        <w:tc>
          <w:tcPr>
            <w:tcW w:w="2967" w:type="dxa"/>
            <w:vMerge/>
          </w:tcPr>
          <w:p w14:paraId="604FE819" w14:textId="77777777" w:rsidR="00CD0731" w:rsidRPr="001E2730" w:rsidRDefault="00CD0731" w:rsidP="008E2D02">
            <w:pPr>
              <w:spacing w:line="360" w:lineRule="auto"/>
              <w:textAlignment w:val="baseline"/>
              <w:rPr>
                <w:b/>
                <w:sz w:val="18"/>
                <w:szCs w:val="18"/>
              </w:rPr>
            </w:pPr>
          </w:p>
        </w:tc>
        <w:tc>
          <w:tcPr>
            <w:tcW w:w="430" w:type="dxa"/>
          </w:tcPr>
          <w:p w14:paraId="7487FC58" w14:textId="20661E87" w:rsidR="00CD0731" w:rsidRDefault="00A86BE2" w:rsidP="008E2D02">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1FE8A013" w14:textId="75730EA2" w:rsidR="00CD0731" w:rsidRPr="001E2730" w:rsidRDefault="00A86BE2" w:rsidP="00A86BE2">
            <w:pPr>
              <w:spacing w:line="360" w:lineRule="auto"/>
              <w:textAlignment w:val="baseline"/>
              <w:rPr>
                <w:bCs/>
                <w:sz w:val="18"/>
                <w:szCs w:val="18"/>
                <w:bdr w:val="none" w:sz="0" w:space="0" w:color="auto" w:frame="1"/>
              </w:rPr>
            </w:pPr>
            <w:r>
              <w:rPr>
                <w:bCs/>
                <w:sz w:val="18"/>
                <w:szCs w:val="18"/>
                <w:bdr w:val="none" w:sz="0" w:space="0" w:color="auto" w:frame="1"/>
              </w:rPr>
              <w:t>Verificar que se ha eliminado un nuevo material de estudio</w:t>
            </w:r>
          </w:p>
        </w:tc>
      </w:tr>
      <w:tr w:rsidR="00CD0731" w:rsidRPr="001E2730" w14:paraId="43F0151D" w14:textId="77777777" w:rsidTr="008A7FF6">
        <w:trPr>
          <w:trHeight w:val="253"/>
        </w:trPr>
        <w:tc>
          <w:tcPr>
            <w:tcW w:w="2967" w:type="dxa"/>
            <w:vMerge/>
          </w:tcPr>
          <w:p w14:paraId="1865DD5A" w14:textId="77777777" w:rsidR="00CD0731" w:rsidRPr="001E2730" w:rsidRDefault="00CD0731" w:rsidP="008E2D02">
            <w:pPr>
              <w:spacing w:line="360" w:lineRule="auto"/>
              <w:textAlignment w:val="baseline"/>
              <w:rPr>
                <w:b/>
                <w:sz w:val="18"/>
                <w:szCs w:val="18"/>
              </w:rPr>
            </w:pPr>
          </w:p>
        </w:tc>
        <w:tc>
          <w:tcPr>
            <w:tcW w:w="430" w:type="dxa"/>
          </w:tcPr>
          <w:p w14:paraId="16E983AA" w14:textId="3660E51B" w:rsidR="00CD0731" w:rsidRDefault="00A86BE2" w:rsidP="008E2D02">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176CCC8E" w14:textId="1BCC3E7A" w:rsidR="00CD0731" w:rsidRPr="001E2730" w:rsidRDefault="00A86BE2"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actualizado un nuevo material de estudio</w:t>
            </w:r>
          </w:p>
        </w:tc>
      </w:tr>
      <w:tr w:rsidR="008E2D02" w:rsidRPr="001E2730" w14:paraId="514A5D66" w14:textId="77777777" w:rsidTr="008A7FF6">
        <w:trPr>
          <w:trHeight w:val="322"/>
        </w:trPr>
        <w:tc>
          <w:tcPr>
            <w:tcW w:w="2967" w:type="dxa"/>
            <w:vMerge w:val="restart"/>
          </w:tcPr>
          <w:p w14:paraId="7E615DE2" w14:textId="6A08F43C" w:rsidR="008E2D02" w:rsidRPr="001E2730" w:rsidRDefault="008E2D02" w:rsidP="008E2D02">
            <w:pPr>
              <w:spacing w:line="360" w:lineRule="auto"/>
              <w:textAlignment w:val="baseline"/>
              <w:rPr>
                <w:bCs/>
                <w:sz w:val="18"/>
                <w:szCs w:val="18"/>
                <w:bdr w:val="none" w:sz="0" w:space="0" w:color="auto" w:frame="1"/>
                <w:lang w:val="es-419"/>
              </w:rPr>
            </w:pPr>
            <w:bookmarkStart w:id="268" w:name="_Hlk73808299"/>
            <w:r w:rsidRPr="001E2730">
              <w:rPr>
                <w:b/>
                <w:sz w:val="18"/>
                <w:szCs w:val="18"/>
              </w:rPr>
              <w:t>HU</w:t>
            </w:r>
            <w:r>
              <w:rPr>
                <w:b/>
                <w:sz w:val="18"/>
                <w:szCs w:val="18"/>
              </w:rPr>
              <w:t xml:space="preserve">-79 </w:t>
            </w:r>
            <w:r w:rsidRPr="001E2730">
              <w:rPr>
                <w:bCs/>
                <w:sz w:val="18"/>
                <w:szCs w:val="18"/>
                <w:bdr w:val="none" w:sz="0" w:space="0" w:color="auto" w:frame="1"/>
                <w:lang w:val="es-419"/>
              </w:rPr>
              <w:t>Ingresar observación en un material de estudio de docente o instructor</w:t>
            </w:r>
            <w:bookmarkEnd w:id="268"/>
            <w:r>
              <w:rPr>
                <w:bCs/>
                <w:sz w:val="18"/>
                <w:szCs w:val="18"/>
                <w:bdr w:val="none" w:sz="0" w:space="0" w:color="auto" w:frame="1"/>
                <w:lang w:val="es-419"/>
              </w:rPr>
              <w:t xml:space="preserve">. </w:t>
            </w:r>
            <w:r w:rsidRPr="001E2730">
              <w:rPr>
                <w:b/>
                <w:sz w:val="18"/>
                <w:szCs w:val="18"/>
              </w:rPr>
              <w:t>S</w:t>
            </w:r>
            <w:r>
              <w:rPr>
                <w:b/>
                <w:sz w:val="18"/>
                <w:szCs w:val="18"/>
              </w:rPr>
              <w:t>print 12</w:t>
            </w:r>
          </w:p>
        </w:tc>
        <w:tc>
          <w:tcPr>
            <w:tcW w:w="430" w:type="dxa"/>
          </w:tcPr>
          <w:p w14:paraId="785BB4DD" w14:textId="448CC310" w:rsidR="008E2D02" w:rsidRPr="001E2730" w:rsidRDefault="002B533E" w:rsidP="008E2D0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1367599" w14:textId="391F6917" w:rsidR="008E2D02" w:rsidRPr="001E2730" w:rsidRDefault="002B533E" w:rsidP="002B533E">
            <w:pPr>
              <w:spacing w:line="360" w:lineRule="auto"/>
              <w:textAlignment w:val="baseline"/>
              <w:rPr>
                <w:bCs/>
                <w:sz w:val="18"/>
                <w:szCs w:val="18"/>
                <w:bdr w:val="none" w:sz="0" w:space="0" w:color="auto" w:frame="1"/>
              </w:rPr>
            </w:pPr>
            <w:r>
              <w:rPr>
                <w:bCs/>
                <w:sz w:val="18"/>
                <w:szCs w:val="18"/>
                <w:bdr w:val="none" w:sz="0" w:space="0" w:color="auto" w:frame="1"/>
              </w:rPr>
              <w:t>Verificar que se envía un formulario valido de observaciones</w:t>
            </w:r>
          </w:p>
        </w:tc>
      </w:tr>
      <w:tr w:rsidR="002B533E" w:rsidRPr="001E2730" w14:paraId="40B75AE6" w14:textId="77777777" w:rsidTr="008A7FF6">
        <w:trPr>
          <w:trHeight w:val="322"/>
        </w:trPr>
        <w:tc>
          <w:tcPr>
            <w:tcW w:w="2967" w:type="dxa"/>
            <w:vMerge/>
          </w:tcPr>
          <w:p w14:paraId="1A52A567" w14:textId="77777777" w:rsidR="002B533E" w:rsidRPr="001E2730" w:rsidRDefault="002B533E" w:rsidP="008E2D02">
            <w:pPr>
              <w:spacing w:line="360" w:lineRule="auto"/>
              <w:textAlignment w:val="baseline"/>
              <w:rPr>
                <w:b/>
                <w:sz w:val="18"/>
                <w:szCs w:val="18"/>
              </w:rPr>
            </w:pPr>
          </w:p>
        </w:tc>
        <w:tc>
          <w:tcPr>
            <w:tcW w:w="430" w:type="dxa"/>
          </w:tcPr>
          <w:p w14:paraId="6FA01D55" w14:textId="6488F6AF" w:rsidR="002B533E" w:rsidRDefault="002B533E" w:rsidP="008E2D0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6C923991" w14:textId="63108D45" w:rsidR="002B533E" w:rsidRPr="001E2730" w:rsidRDefault="002B533E"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 ingreso de una observación</w:t>
            </w:r>
          </w:p>
        </w:tc>
      </w:tr>
      <w:tr w:rsidR="008E2D02" w:rsidRPr="001E2730" w14:paraId="42637326" w14:textId="77777777" w:rsidTr="008A7FF6">
        <w:trPr>
          <w:trHeight w:val="300"/>
        </w:trPr>
        <w:tc>
          <w:tcPr>
            <w:tcW w:w="2967" w:type="dxa"/>
            <w:vMerge/>
          </w:tcPr>
          <w:p w14:paraId="0D4BF242" w14:textId="77777777" w:rsidR="008E2D02" w:rsidRPr="001E2730" w:rsidRDefault="008E2D02" w:rsidP="008E2D02">
            <w:pPr>
              <w:spacing w:line="360" w:lineRule="auto"/>
              <w:textAlignment w:val="baseline"/>
              <w:rPr>
                <w:bCs/>
                <w:sz w:val="18"/>
                <w:szCs w:val="18"/>
                <w:bdr w:val="none" w:sz="0" w:space="0" w:color="auto" w:frame="1"/>
                <w:lang w:val="es-419"/>
              </w:rPr>
            </w:pPr>
          </w:p>
        </w:tc>
        <w:tc>
          <w:tcPr>
            <w:tcW w:w="430" w:type="dxa"/>
          </w:tcPr>
          <w:p w14:paraId="35999323" w14:textId="6CD4213F" w:rsidR="008E2D02" w:rsidRPr="001E2730" w:rsidRDefault="002B533E" w:rsidP="008E2D02">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FAE724A" w14:textId="6C4A327F" w:rsidR="008E2D02" w:rsidRPr="001E2730" w:rsidRDefault="002B533E"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ingresado la observación a un material de estudio</w:t>
            </w:r>
          </w:p>
        </w:tc>
      </w:tr>
      <w:tr w:rsidR="008E2D02" w:rsidRPr="001E2730" w14:paraId="0832562A" w14:textId="77777777" w:rsidTr="008A7FF6">
        <w:trPr>
          <w:trHeight w:val="334"/>
        </w:trPr>
        <w:tc>
          <w:tcPr>
            <w:tcW w:w="2967" w:type="dxa"/>
            <w:vMerge w:val="restart"/>
          </w:tcPr>
          <w:p w14:paraId="4239D6ED" w14:textId="66FFA429" w:rsidR="008E2D02" w:rsidRPr="001E2730" w:rsidRDefault="008E2D02" w:rsidP="008E2D02">
            <w:pPr>
              <w:spacing w:line="360" w:lineRule="auto"/>
              <w:textAlignment w:val="baseline"/>
              <w:rPr>
                <w:bCs/>
                <w:sz w:val="18"/>
                <w:szCs w:val="18"/>
                <w:bdr w:val="none" w:sz="0" w:space="0" w:color="auto" w:frame="1"/>
                <w:lang w:val="es-419"/>
              </w:rPr>
            </w:pPr>
            <w:bookmarkStart w:id="269" w:name="_Hlk73810495"/>
            <w:r w:rsidRPr="001E2730">
              <w:rPr>
                <w:b/>
                <w:sz w:val="18"/>
                <w:szCs w:val="18"/>
              </w:rPr>
              <w:t>HU</w:t>
            </w:r>
            <w:r>
              <w:rPr>
                <w:b/>
                <w:sz w:val="18"/>
                <w:szCs w:val="18"/>
              </w:rPr>
              <w:t xml:space="preserve">-80 </w:t>
            </w:r>
            <w:r w:rsidRPr="001E2730">
              <w:rPr>
                <w:bCs/>
                <w:sz w:val="18"/>
                <w:szCs w:val="18"/>
                <w:bdr w:val="none" w:sz="0" w:space="0" w:color="auto" w:frame="1"/>
                <w:lang w:val="es-419"/>
              </w:rPr>
              <w:t>Ingreso de pago de docentes o instructores o instructores</w:t>
            </w:r>
            <w:bookmarkEnd w:id="269"/>
            <w:r>
              <w:rPr>
                <w:bCs/>
                <w:sz w:val="18"/>
                <w:szCs w:val="18"/>
                <w:bdr w:val="none" w:sz="0" w:space="0" w:color="auto" w:frame="1"/>
                <w:lang w:val="es-419"/>
              </w:rPr>
              <w:t xml:space="preserve">. </w:t>
            </w:r>
            <w:r w:rsidRPr="001E2730">
              <w:rPr>
                <w:b/>
                <w:sz w:val="18"/>
                <w:szCs w:val="18"/>
              </w:rPr>
              <w:t>S</w:t>
            </w:r>
            <w:r>
              <w:rPr>
                <w:b/>
                <w:sz w:val="18"/>
                <w:szCs w:val="18"/>
              </w:rPr>
              <w:t>print 12</w:t>
            </w:r>
          </w:p>
        </w:tc>
        <w:tc>
          <w:tcPr>
            <w:tcW w:w="430" w:type="dxa"/>
          </w:tcPr>
          <w:p w14:paraId="3FF72860" w14:textId="31730D2A" w:rsidR="008E2D02" w:rsidRPr="001E2730" w:rsidRDefault="00EB7AFE" w:rsidP="008E2D0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07D4C265" w14:textId="2FCAFCBB" w:rsidR="008E2D02" w:rsidRPr="001E2730" w:rsidRDefault="00EB7AFE"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 ingreso de pago a docentes</w:t>
            </w:r>
          </w:p>
        </w:tc>
      </w:tr>
      <w:tr w:rsidR="00EB7AFE" w:rsidRPr="001E2730" w14:paraId="1F98A766" w14:textId="77777777" w:rsidTr="008A7FF6">
        <w:trPr>
          <w:trHeight w:val="334"/>
        </w:trPr>
        <w:tc>
          <w:tcPr>
            <w:tcW w:w="2967" w:type="dxa"/>
            <w:vMerge/>
          </w:tcPr>
          <w:p w14:paraId="08BE76B4" w14:textId="77777777" w:rsidR="00EB7AFE" w:rsidRPr="001E2730" w:rsidRDefault="00EB7AFE" w:rsidP="008E2D02">
            <w:pPr>
              <w:spacing w:line="360" w:lineRule="auto"/>
              <w:textAlignment w:val="baseline"/>
              <w:rPr>
                <w:b/>
                <w:sz w:val="18"/>
                <w:szCs w:val="18"/>
              </w:rPr>
            </w:pPr>
          </w:p>
        </w:tc>
        <w:tc>
          <w:tcPr>
            <w:tcW w:w="430" w:type="dxa"/>
          </w:tcPr>
          <w:p w14:paraId="0DDC8AB8" w14:textId="1F7F84AB" w:rsidR="00EB7AFE" w:rsidRDefault="00EB7AFE" w:rsidP="008E2D0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60C27894" w14:textId="5020C78F" w:rsidR="00EB7AFE" w:rsidRPr="001E2730" w:rsidRDefault="00EC5915" w:rsidP="008E2D02">
            <w:pPr>
              <w:spacing w:line="360" w:lineRule="auto"/>
              <w:textAlignment w:val="baseline"/>
              <w:rPr>
                <w:bCs/>
                <w:sz w:val="18"/>
                <w:szCs w:val="18"/>
                <w:bdr w:val="none" w:sz="0" w:space="0" w:color="auto" w:frame="1"/>
              </w:rPr>
            </w:pPr>
            <w:r>
              <w:rPr>
                <w:bCs/>
                <w:sz w:val="18"/>
                <w:szCs w:val="18"/>
                <w:bdr w:val="none" w:sz="0" w:space="0" w:color="auto" w:frame="1"/>
              </w:rPr>
              <w:t>Verificar que se envía el pago de docentes</w:t>
            </w:r>
          </w:p>
        </w:tc>
      </w:tr>
      <w:tr w:rsidR="00EB7AFE" w:rsidRPr="001E2730" w14:paraId="376027FD" w14:textId="77777777" w:rsidTr="008A7FF6">
        <w:trPr>
          <w:trHeight w:val="334"/>
        </w:trPr>
        <w:tc>
          <w:tcPr>
            <w:tcW w:w="2967" w:type="dxa"/>
            <w:vMerge/>
          </w:tcPr>
          <w:p w14:paraId="5E110FCE" w14:textId="77777777" w:rsidR="00EB7AFE" w:rsidRPr="001E2730" w:rsidRDefault="00EB7AFE" w:rsidP="008E2D02">
            <w:pPr>
              <w:spacing w:line="360" w:lineRule="auto"/>
              <w:textAlignment w:val="baseline"/>
              <w:rPr>
                <w:b/>
                <w:sz w:val="18"/>
                <w:szCs w:val="18"/>
              </w:rPr>
            </w:pPr>
          </w:p>
        </w:tc>
        <w:tc>
          <w:tcPr>
            <w:tcW w:w="430" w:type="dxa"/>
          </w:tcPr>
          <w:p w14:paraId="4F98296D" w14:textId="0B6FFF2F" w:rsidR="00EB7AFE" w:rsidRDefault="00EB7AFE" w:rsidP="008E2D02">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1B7A2167" w14:textId="1FCD8FD8" w:rsidR="00EB7AFE" w:rsidRPr="001E2730" w:rsidRDefault="00E641F2" w:rsidP="008E2D02">
            <w:pPr>
              <w:spacing w:line="360" w:lineRule="auto"/>
              <w:textAlignment w:val="baseline"/>
              <w:rPr>
                <w:bCs/>
                <w:sz w:val="18"/>
                <w:szCs w:val="18"/>
                <w:bdr w:val="none" w:sz="0" w:space="0" w:color="auto" w:frame="1"/>
              </w:rPr>
            </w:pPr>
            <w:r>
              <w:rPr>
                <w:bCs/>
                <w:sz w:val="18"/>
                <w:szCs w:val="18"/>
                <w:bdr w:val="none" w:sz="0" w:space="0" w:color="auto" w:frame="1"/>
              </w:rPr>
              <w:t>Verificar que se envía un formulario válido del pago a docentes</w:t>
            </w:r>
          </w:p>
        </w:tc>
      </w:tr>
      <w:tr w:rsidR="008E2D02" w:rsidRPr="001E2730" w14:paraId="6EFEA967" w14:textId="77777777" w:rsidTr="008A7FF6">
        <w:trPr>
          <w:trHeight w:val="208"/>
        </w:trPr>
        <w:tc>
          <w:tcPr>
            <w:tcW w:w="2967" w:type="dxa"/>
            <w:vMerge w:val="restart"/>
          </w:tcPr>
          <w:p w14:paraId="079B54E4" w14:textId="09FDA2CE" w:rsidR="008E2D02" w:rsidRPr="001E2730" w:rsidRDefault="008E2D02" w:rsidP="008E2D02">
            <w:pPr>
              <w:rPr>
                <w:bCs/>
                <w:sz w:val="18"/>
                <w:szCs w:val="18"/>
                <w:bdr w:val="none" w:sz="0" w:space="0" w:color="auto" w:frame="1"/>
                <w:lang w:val="es-419"/>
              </w:rPr>
            </w:pPr>
            <w:r w:rsidRPr="001E2730">
              <w:rPr>
                <w:b/>
                <w:sz w:val="18"/>
                <w:szCs w:val="18"/>
              </w:rPr>
              <w:t>HU</w:t>
            </w:r>
            <w:r>
              <w:rPr>
                <w:b/>
                <w:sz w:val="18"/>
                <w:szCs w:val="18"/>
              </w:rPr>
              <w:t xml:space="preserve">-81 </w:t>
            </w:r>
            <w:r w:rsidRPr="001E2730">
              <w:rPr>
                <w:sz w:val="18"/>
                <w:szCs w:val="18"/>
              </w:rPr>
              <w:t>Listado de recursos para los pagos de docentes o instructores</w:t>
            </w:r>
            <w:r>
              <w:rPr>
                <w:sz w:val="18"/>
                <w:szCs w:val="18"/>
              </w:rPr>
              <w:t xml:space="preserve">. </w:t>
            </w:r>
            <w:r w:rsidRPr="001E2730">
              <w:rPr>
                <w:b/>
                <w:sz w:val="18"/>
                <w:szCs w:val="18"/>
              </w:rPr>
              <w:t>S</w:t>
            </w:r>
            <w:r>
              <w:rPr>
                <w:b/>
                <w:sz w:val="18"/>
                <w:szCs w:val="18"/>
              </w:rPr>
              <w:t>print 12</w:t>
            </w:r>
          </w:p>
        </w:tc>
        <w:tc>
          <w:tcPr>
            <w:tcW w:w="430" w:type="dxa"/>
          </w:tcPr>
          <w:p w14:paraId="6D1474A9" w14:textId="6FF161BD" w:rsidR="008E2D02" w:rsidRPr="001E2730" w:rsidRDefault="00482A91" w:rsidP="008E2D0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44CC5C53" w14:textId="23F82C48" w:rsidR="008E2D02" w:rsidRPr="001E2730" w:rsidRDefault="00482A91"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obtener el listado de recursos para el pago a docentes</w:t>
            </w:r>
          </w:p>
        </w:tc>
      </w:tr>
      <w:tr w:rsidR="00482A91" w:rsidRPr="001E2730" w14:paraId="3B3B487A" w14:textId="77777777" w:rsidTr="008A7FF6">
        <w:trPr>
          <w:trHeight w:val="208"/>
        </w:trPr>
        <w:tc>
          <w:tcPr>
            <w:tcW w:w="2967" w:type="dxa"/>
            <w:vMerge/>
          </w:tcPr>
          <w:p w14:paraId="146DCA65" w14:textId="77777777" w:rsidR="00482A91" w:rsidRPr="001E2730" w:rsidRDefault="00482A91" w:rsidP="008E2D02">
            <w:pPr>
              <w:rPr>
                <w:b/>
                <w:sz w:val="18"/>
                <w:szCs w:val="18"/>
              </w:rPr>
            </w:pPr>
          </w:p>
        </w:tc>
        <w:tc>
          <w:tcPr>
            <w:tcW w:w="430" w:type="dxa"/>
          </w:tcPr>
          <w:p w14:paraId="52FA4D85" w14:textId="6672360D" w:rsidR="00482A91" w:rsidRPr="001E2730" w:rsidRDefault="00482A91" w:rsidP="008E2D0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677CD66F" w14:textId="2798239E" w:rsidR="00482A91" w:rsidRPr="001E2730" w:rsidRDefault="004F50D3"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la petición</w:t>
            </w:r>
          </w:p>
        </w:tc>
      </w:tr>
      <w:tr w:rsidR="00482A91" w:rsidRPr="001E2730" w14:paraId="49A7BA93" w14:textId="77777777" w:rsidTr="008A7FF6">
        <w:trPr>
          <w:trHeight w:val="208"/>
        </w:trPr>
        <w:tc>
          <w:tcPr>
            <w:tcW w:w="2967" w:type="dxa"/>
            <w:vMerge/>
          </w:tcPr>
          <w:p w14:paraId="00A67562" w14:textId="77777777" w:rsidR="00482A91" w:rsidRPr="001E2730" w:rsidRDefault="00482A91" w:rsidP="008E2D02">
            <w:pPr>
              <w:rPr>
                <w:b/>
                <w:sz w:val="18"/>
                <w:szCs w:val="18"/>
              </w:rPr>
            </w:pPr>
          </w:p>
        </w:tc>
        <w:tc>
          <w:tcPr>
            <w:tcW w:w="430" w:type="dxa"/>
          </w:tcPr>
          <w:p w14:paraId="0CF1DCE3" w14:textId="3BFEBC63" w:rsidR="00482A91" w:rsidRPr="001E2730" w:rsidRDefault="004F50D3" w:rsidP="008E2D02">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35B3B15B" w14:textId="29DFDF34" w:rsidR="00482A91" w:rsidRPr="001E2730" w:rsidRDefault="00091769"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la obtención de recursos de pago</w:t>
            </w:r>
          </w:p>
        </w:tc>
      </w:tr>
      <w:tr w:rsidR="00091769" w:rsidRPr="001E2730" w14:paraId="24CBCC16" w14:textId="77777777" w:rsidTr="008A7FF6">
        <w:trPr>
          <w:trHeight w:val="208"/>
        </w:trPr>
        <w:tc>
          <w:tcPr>
            <w:tcW w:w="2967" w:type="dxa"/>
            <w:vMerge/>
          </w:tcPr>
          <w:p w14:paraId="4AAFAEF4" w14:textId="77777777" w:rsidR="00091769" w:rsidRPr="001E2730" w:rsidRDefault="00091769" w:rsidP="008E2D02">
            <w:pPr>
              <w:rPr>
                <w:b/>
                <w:sz w:val="18"/>
                <w:szCs w:val="18"/>
              </w:rPr>
            </w:pPr>
          </w:p>
        </w:tc>
        <w:tc>
          <w:tcPr>
            <w:tcW w:w="430" w:type="dxa"/>
          </w:tcPr>
          <w:p w14:paraId="50D7B6A8" w14:textId="01CEE2BC" w:rsidR="00091769" w:rsidRDefault="00091769" w:rsidP="008E2D02">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7E873A12" w14:textId="678A79FC" w:rsidR="00091769" w:rsidRDefault="00091769"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obtenido los detalles de un pago a docente o instructor</w:t>
            </w:r>
          </w:p>
        </w:tc>
      </w:tr>
      <w:tr w:rsidR="00091769" w:rsidRPr="001E2730" w14:paraId="41D71951" w14:textId="77777777" w:rsidTr="008A7FF6">
        <w:trPr>
          <w:trHeight w:val="208"/>
        </w:trPr>
        <w:tc>
          <w:tcPr>
            <w:tcW w:w="2967" w:type="dxa"/>
            <w:vMerge/>
          </w:tcPr>
          <w:p w14:paraId="1B0AFAC0" w14:textId="77777777" w:rsidR="00091769" w:rsidRPr="001E2730" w:rsidRDefault="00091769" w:rsidP="008E2D02">
            <w:pPr>
              <w:rPr>
                <w:b/>
                <w:sz w:val="18"/>
                <w:szCs w:val="18"/>
              </w:rPr>
            </w:pPr>
          </w:p>
        </w:tc>
        <w:tc>
          <w:tcPr>
            <w:tcW w:w="430" w:type="dxa"/>
          </w:tcPr>
          <w:p w14:paraId="0F42472F" w14:textId="6E18F86B" w:rsidR="00091769" w:rsidRDefault="00091769" w:rsidP="008E2D02">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7CB188B9" w14:textId="0DF534DE" w:rsidR="00091769" w:rsidRDefault="00131A2A" w:rsidP="008E2D02">
            <w:pPr>
              <w:spacing w:line="360" w:lineRule="auto"/>
              <w:textAlignment w:val="baseline"/>
              <w:rPr>
                <w:bCs/>
                <w:sz w:val="18"/>
                <w:szCs w:val="18"/>
                <w:bdr w:val="none" w:sz="0" w:space="0" w:color="auto" w:frame="1"/>
              </w:rPr>
            </w:pPr>
            <w:r>
              <w:rPr>
                <w:bCs/>
                <w:sz w:val="18"/>
                <w:szCs w:val="18"/>
                <w:bdr w:val="none" w:sz="0" w:space="0" w:color="auto" w:frame="1"/>
              </w:rPr>
              <w:t>Verificar que se ha eliminado un recurso de pago</w:t>
            </w:r>
          </w:p>
        </w:tc>
      </w:tr>
      <w:tr w:rsidR="008E2D02" w:rsidRPr="001E2730" w14:paraId="60F1B146" w14:textId="77777777" w:rsidTr="008A7FF6">
        <w:trPr>
          <w:trHeight w:val="138"/>
        </w:trPr>
        <w:tc>
          <w:tcPr>
            <w:tcW w:w="2967" w:type="dxa"/>
            <w:vMerge w:val="restart"/>
          </w:tcPr>
          <w:p w14:paraId="687A79D2" w14:textId="3DC5877D" w:rsidR="008E2D02" w:rsidRPr="001E2730" w:rsidRDefault="008E2D02" w:rsidP="008E2D02">
            <w:pPr>
              <w:rPr>
                <w:bCs/>
                <w:sz w:val="18"/>
                <w:szCs w:val="18"/>
                <w:bdr w:val="none" w:sz="0" w:space="0" w:color="auto" w:frame="1"/>
                <w:lang w:val="es-EC"/>
              </w:rPr>
            </w:pPr>
            <w:r w:rsidRPr="001E2730">
              <w:rPr>
                <w:b/>
                <w:sz w:val="18"/>
                <w:szCs w:val="18"/>
              </w:rPr>
              <w:t>HU</w:t>
            </w:r>
            <w:r>
              <w:rPr>
                <w:b/>
                <w:sz w:val="18"/>
                <w:szCs w:val="18"/>
              </w:rPr>
              <w:t xml:space="preserve">-82 </w:t>
            </w:r>
            <w:r w:rsidRPr="001E2730">
              <w:rPr>
                <w:sz w:val="18"/>
                <w:szCs w:val="18"/>
              </w:rPr>
              <w:t>Eliminar los recursos para el pago de docentes o instructores</w:t>
            </w:r>
            <w:r>
              <w:rPr>
                <w:sz w:val="18"/>
                <w:szCs w:val="18"/>
              </w:rPr>
              <w:t xml:space="preserve">. </w:t>
            </w:r>
            <w:r w:rsidRPr="001E2730">
              <w:rPr>
                <w:b/>
                <w:sz w:val="18"/>
                <w:szCs w:val="18"/>
              </w:rPr>
              <w:t>S</w:t>
            </w:r>
            <w:r>
              <w:rPr>
                <w:b/>
                <w:sz w:val="18"/>
                <w:szCs w:val="18"/>
              </w:rPr>
              <w:t>print 12</w:t>
            </w:r>
          </w:p>
        </w:tc>
        <w:tc>
          <w:tcPr>
            <w:tcW w:w="430" w:type="dxa"/>
          </w:tcPr>
          <w:p w14:paraId="3DA0573D" w14:textId="0674B6EE" w:rsidR="008E2D02" w:rsidRPr="001E2730" w:rsidRDefault="00F44624" w:rsidP="008E2D02">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4B3F92DB" w14:textId="07383C2F" w:rsidR="008E2D02" w:rsidRPr="001E2730" w:rsidRDefault="00F44624"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an la cantidad de acciones necesarias para eliminar un recurso de pago</w:t>
            </w:r>
          </w:p>
        </w:tc>
      </w:tr>
      <w:tr w:rsidR="00F44624" w:rsidRPr="001E2730" w14:paraId="0FF3310A" w14:textId="77777777" w:rsidTr="008A7FF6">
        <w:trPr>
          <w:trHeight w:val="138"/>
        </w:trPr>
        <w:tc>
          <w:tcPr>
            <w:tcW w:w="2967" w:type="dxa"/>
            <w:vMerge/>
          </w:tcPr>
          <w:p w14:paraId="27C340BA" w14:textId="77777777" w:rsidR="00F44624" w:rsidRPr="001E2730" w:rsidRDefault="00F44624" w:rsidP="008E2D02">
            <w:pPr>
              <w:rPr>
                <w:b/>
                <w:sz w:val="18"/>
                <w:szCs w:val="18"/>
              </w:rPr>
            </w:pPr>
          </w:p>
        </w:tc>
        <w:tc>
          <w:tcPr>
            <w:tcW w:w="430" w:type="dxa"/>
          </w:tcPr>
          <w:p w14:paraId="0896DF90" w14:textId="5D72D54B" w:rsidR="00F44624" w:rsidRDefault="00F44624" w:rsidP="008E2D02">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1F0B4F70" w14:textId="6BA37CC9" w:rsidR="00F44624" w:rsidRPr="001E2730" w:rsidRDefault="00B66B2C" w:rsidP="008E2D02">
            <w:pPr>
              <w:spacing w:line="360" w:lineRule="auto"/>
              <w:textAlignment w:val="baseline"/>
              <w:rPr>
                <w:bCs/>
                <w:sz w:val="18"/>
                <w:szCs w:val="18"/>
                <w:bdr w:val="none" w:sz="0" w:space="0" w:color="auto" w:frame="1"/>
              </w:rPr>
            </w:pPr>
            <w:r>
              <w:rPr>
                <w:bCs/>
                <w:sz w:val="18"/>
                <w:szCs w:val="18"/>
                <w:bdr w:val="none" w:sz="0" w:space="0" w:color="auto" w:frame="1"/>
              </w:rPr>
              <w:t>Verificar que se ejecuta la acción de obtener el listado de pagos</w:t>
            </w:r>
          </w:p>
        </w:tc>
      </w:tr>
      <w:tr w:rsidR="00B66B2C" w:rsidRPr="001E2730" w14:paraId="49F7EBB3" w14:textId="77777777" w:rsidTr="008A7FF6">
        <w:trPr>
          <w:trHeight w:val="138"/>
        </w:trPr>
        <w:tc>
          <w:tcPr>
            <w:tcW w:w="2967" w:type="dxa"/>
            <w:vMerge/>
          </w:tcPr>
          <w:p w14:paraId="058E0FCD" w14:textId="77777777" w:rsidR="00B66B2C" w:rsidRPr="001E2730" w:rsidRDefault="00B66B2C" w:rsidP="00B66B2C">
            <w:pPr>
              <w:rPr>
                <w:b/>
                <w:sz w:val="18"/>
                <w:szCs w:val="18"/>
              </w:rPr>
            </w:pPr>
          </w:p>
        </w:tc>
        <w:tc>
          <w:tcPr>
            <w:tcW w:w="430" w:type="dxa"/>
          </w:tcPr>
          <w:p w14:paraId="3600E518" w14:textId="227B71F9" w:rsidR="00B66B2C" w:rsidRDefault="00B66B2C" w:rsidP="00B66B2C">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B619758" w14:textId="0D7879A6" w:rsidR="00B66B2C" w:rsidRPr="001E2730" w:rsidRDefault="00B66B2C"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eliminar el recurso de un pago</w:t>
            </w:r>
          </w:p>
        </w:tc>
      </w:tr>
      <w:tr w:rsidR="00B66B2C" w:rsidRPr="001E2730" w14:paraId="35836BE9" w14:textId="77777777" w:rsidTr="008A7FF6">
        <w:trPr>
          <w:trHeight w:val="138"/>
        </w:trPr>
        <w:tc>
          <w:tcPr>
            <w:tcW w:w="2967" w:type="dxa"/>
            <w:vMerge/>
          </w:tcPr>
          <w:p w14:paraId="4E36DA0B" w14:textId="77777777" w:rsidR="00B66B2C" w:rsidRPr="001E2730" w:rsidRDefault="00B66B2C" w:rsidP="00B66B2C">
            <w:pPr>
              <w:rPr>
                <w:b/>
                <w:sz w:val="18"/>
                <w:szCs w:val="18"/>
              </w:rPr>
            </w:pPr>
          </w:p>
        </w:tc>
        <w:tc>
          <w:tcPr>
            <w:tcW w:w="430" w:type="dxa"/>
          </w:tcPr>
          <w:p w14:paraId="2957ADB7" w14:textId="3A45E30C" w:rsidR="00B66B2C" w:rsidRDefault="00B66B2C" w:rsidP="00B66B2C">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23B01787" w14:textId="61DF864E" w:rsidR="00B66B2C" w:rsidRPr="001E2730" w:rsidRDefault="00B66B2C"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eliminado el recurso de pago</w:t>
            </w:r>
          </w:p>
        </w:tc>
      </w:tr>
      <w:tr w:rsidR="00B66B2C" w:rsidRPr="001E2730" w14:paraId="1FD9D284" w14:textId="77777777" w:rsidTr="008A7FF6">
        <w:trPr>
          <w:trHeight w:val="138"/>
        </w:trPr>
        <w:tc>
          <w:tcPr>
            <w:tcW w:w="2967" w:type="dxa"/>
            <w:vMerge/>
          </w:tcPr>
          <w:p w14:paraId="59BB5C2A" w14:textId="77777777" w:rsidR="00B66B2C" w:rsidRPr="001E2730" w:rsidRDefault="00B66B2C" w:rsidP="00B66B2C">
            <w:pPr>
              <w:rPr>
                <w:b/>
                <w:sz w:val="18"/>
                <w:szCs w:val="18"/>
              </w:rPr>
            </w:pPr>
          </w:p>
        </w:tc>
        <w:tc>
          <w:tcPr>
            <w:tcW w:w="430" w:type="dxa"/>
          </w:tcPr>
          <w:p w14:paraId="03CBA448" w14:textId="19211BBC" w:rsidR="00B66B2C" w:rsidRDefault="00B66B2C" w:rsidP="00B66B2C">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366A1CA6" w14:textId="518A6F20" w:rsidR="00B66B2C" w:rsidRPr="001E2730" w:rsidRDefault="00C919A4" w:rsidP="00B66B2C">
            <w:pPr>
              <w:spacing w:line="360" w:lineRule="auto"/>
              <w:textAlignment w:val="baseline"/>
              <w:rPr>
                <w:bCs/>
                <w:sz w:val="18"/>
                <w:szCs w:val="18"/>
                <w:bdr w:val="none" w:sz="0" w:space="0" w:color="auto" w:frame="1"/>
              </w:rPr>
            </w:pPr>
            <w:r>
              <w:rPr>
                <w:bCs/>
                <w:sz w:val="18"/>
                <w:szCs w:val="18"/>
                <w:bdr w:val="none" w:sz="0" w:space="0" w:color="auto" w:frame="1"/>
              </w:rPr>
              <w:t>Verificar que se ejecuta la acción de obtener los detalles de un pago a docente o instructor</w:t>
            </w:r>
          </w:p>
        </w:tc>
      </w:tr>
      <w:tr w:rsidR="00B66B2C" w:rsidRPr="001E2730" w14:paraId="702CB1F7" w14:textId="77777777" w:rsidTr="008A7FF6">
        <w:trPr>
          <w:trHeight w:val="138"/>
        </w:trPr>
        <w:tc>
          <w:tcPr>
            <w:tcW w:w="2967" w:type="dxa"/>
            <w:vMerge/>
          </w:tcPr>
          <w:p w14:paraId="340A6EDD" w14:textId="77777777" w:rsidR="00B66B2C" w:rsidRPr="001E2730" w:rsidRDefault="00B66B2C" w:rsidP="00B66B2C">
            <w:pPr>
              <w:rPr>
                <w:b/>
                <w:sz w:val="18"/>
                <w:szCs w:val="18"/>
              </w:rPr>
            </w:pPr>
          </w:p>
        </w:tc>
        <w:tc>
          <w:tcPr>
            <w:tcW w:w="430" w:type="dxa"/>
          </w:tcPr>
          <w:p w14:paraId="0F4BECC7" w14:textId="212A3EF5" w:rsidR="00B66B2C" w:rsidRDefault="00C919A4" w:rsidP="00B66B2C">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6EC7559F" w14:textId="759F85F9" w:rsidR="00B66B2C" w:rsidRPr="001E2730" w:rsidRDefault="00C919A4"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la petición de detalles de un pago</w:t>
            </w:r>
          </w:p>
        </w:tc>
      </w:tr>
      <w:tr w:rsidR="00B66B2C" w:rsidRPr="001E2730" w14:paraId="055C6049" w14:textId="77777777" w:rsidTr="008A7FF6">
        <w:trPr>
          <w:trHeight w:val="138"/>
        </w:trPr>
        <w:tc>
          <w:tcPr>
            <w:tcW w:w="2967" w:type="dxa"/>
            <w:vMerge/>
          </w:tcPr>
          <w:p w14:paraId="4BBE177B" w14:textId="77777777" w:rsidR="00B66B2C" w:rsidRPr="001E2730" w:rsidRDefault="00B66B2C" w:rsidP="00B66B2C">
            <w:pPr>
              <w:rPr>
                <w:b/>
                <w:sz w:val="18"/>
                <w:szCs w:val="18"/>
              </w:rPr>
            </w:pPr>
          </w:p>
        </w:tc>
        <w:tc>
          <w:tcPr>
            <w:tcW w:w="430" w:type="dxa"/>
          </w:tcPr>
          <w:p w14:paraId="5697991B" w14:textId="037E4176" w:rsidR="00B66B2C" w:rsidRDefault="00C919A4" w:rsidP="00B66B2C">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10D98F55" w14:textId="23B6767B" w:rsidR="00B66B2C" w:rsidRPr="001E2730" w:rsidRDefault="00C919A4"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necesarias para obtener los detalles de un pago</w:t>
            </w:r>
          </w:p>
        </w:tc>
      </w:tr>
      <w:tr w:rsidR="00C919A4" w:rsidRPr="001E2730" w14:paraId="113FC2B0" w14:textId="77777777" w:rsidTr="008A7FF6">
        <w:trPr>
          <w:trHeight w:val="138"/>
        </w:trPr>
        <w:tc>
          <w:tcPr>
            <w:tcW w:w="2967" w:type="dxa"/>
            <w:vMerge/>
          </w:tcPr>
          <w:p w14:paraId="59809CFB" w14:textId="77777777" w:rsidR="00C919A4" w:rsidRPr="001E2730" w:rsidRDefault="00C919A4" w:rsidP="00B66B2C">
            <w:pPr>
              <w:rPr>
                <w:b/>
                <w:sz w:val="18"/>
                <w:szCs w:val="18"/>
              </w:rPr>
            </w:pPr>
          </w:p>
        </w:tc>
        <w:tc>
          <w:tcPr>
            <w:tcW w:w="430" w:type="dxa"/>
          </w:tcPr>
          <w:p w14:paraId="361330A9" w14:textId="7F05453D" w:rsidR="00C919A4" w:rsidRDefault="00C919A4" w:rsidP="00B66B2C">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193E9751" w14:textId="4D14AA8D" w:rsidR="00C919A4" w:rsidRPr="001E2730" w:rsidRDefault="00642FC3" w:rsidP="00B66B2C">
            <w:pPr>
              <w:spacing w:line="360" w:lineRule="auto"/>
              <w:textAlignment w:val="baseline"/>
              <w:rPr>
                <w:bCs/>
                <w:sz w:val="18"/>
                <w:szCs w:val="18"/>
                <w:bdr w:val="none" w:sz="0" w:space="0" w:color="auto" w:frame="1"/>
              </w:rPr>
            </w:pPr>
            <w:r>
              <w:rPr>
                <w:bCs/>
                <w:sz w:val="18"/>
                <w:szCs w:val="18"/>
                <w:bdr w:val="none" w:sz="0" w:space="0" w:color="auto" w:frame="1"/>
              </w:rPr>
              <w:t>Verificar que se ejecute que se ha obtenido los detalles de pago por departamento</w:t>
            </w:r>
          </w:p>
        </w:tc>
      </w:tr>
      <w:tr w:rsidR="00C919A4" w:rsidRPr="001E2730" w14:paraId="4C038779" w14:textId="77777777" w:rsidTr="008A7FF6">
        <w:trPr>
          <w:trHeight w:val="138"/>
        </w:trPr>
        <w:tc>
          <w:tcPr>
            <w:tcW w:w="2967" w:type="dxa"/>
            <w:vMerge/>
          </w:tcPr>
          <w:p w14:paraId="1D71D9F3" w14:textId="77777777" w:rsidR="00C919A4" w:rsidRPr="001E2730" w:rsidRDefault="00C919A4" w:rsidP="00B66B2C">
            <w:pPr>
              <w:rPr>
                <w:b/>
                <w:sz w:val="18"/>
                <w:szCs w:val="18"/>
              </w:rPr>
            </w:pPr>
          </w:p>
        </w:tc>
        <w:tc>
          <w:tcPr>
            <w:tcW w:w="430" w:type="dxa"/>
          </w:tcPr>
          <w:p w14:paraId="33C2F574" w14:textId="455BF5A6" w:rsidR="00C919A4" w:rsidRDefault="00C919A4" w:rsidP="00B66B2C">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594F2321" w14:textId="2AF52956" w:rsidR="00C919A4" w:rsidRPr="001E2730" w:rsidRDefault="00BA312B"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obtener los detalles de pago por departamento</w:t>
            </w:r>
          </w:p>
        </w:tc>
      </w:tr>
      <w:tr w:rsidR="00C919A4" w:rsidRPr="001E2730" w14:paraId="2EC77284" w14:textId="77777777" w:rsidTr="008A7FF6">
        <w:trPr>
          <w:trHeight w:val="138"/>
        </w:trPr>
        <w:tc>
          <w:tcPr>
            <w:tcW w:w="2967" w:type="dxa"/>
            <w:vMerge/>
          </w:tcPr>
          <w:p w14:paraId="63CFDD1F" w14:textId="77777777" w:rsidR="00C919A4" w:rsidRPr="001E2730" w:rsidRDefault="00C919A4" w:rsidP="00B66B2C">
            <w:pPr>
              <w:rPr>
                <w:b/>
                <w:sz w:val="18"/>
                <w:szCs w:val="18"/>
              </w:rPr>
            </w:pPr>
          </w:p>
        </w:tc>
        <w:tc>
          <w:tcPr>
            <w:tcW w:w="430" w:type="dxa"/>
          </w:tcPr>
          <w:p w14:paraId="3862D657" w14:textId="510D85B7" w:rsidR="00C919A4" w:rsidRDefault="00C919A4" w:rsidP="00B66B2C">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42C5868C" w14:textId="6C806E74" w:rsidR="00C919A4" w:rsidRPr="001E2730" w:rsidRDefault="00016AB7"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ejecutado la cantidad de acciones necesarias para la obtención de detalles de pago</w:t>
            </w:r>
          </w:p>
        </w:tc>
      </w:tr>
      <w:tr w:rsidR="00C919A4" w:rsidRPr="001E2730" w14:paraId="1747DC94" w14:textId="77777777" w:rsidTr="008A7FF6">
        <w:trPr>
          <w:trHeight w:val="138"/>
        </w:trPr>
        <w:tc>
          <w:tcPr>
            <w:tcW w:w="2967" w:type="dxa"/>
            <w:vMerge/>
          </w:tcPr>
          <w:p w14:paraId="7DE44725" w14:textId="77777777" w:rsidR="00C919A4" w:rsidRPr="001E2730" w:rsidRDefault="00C919A4" w:rsidP="00B66B2C">
            <w:pPr>
              <w:rPr>
                <w:b/>
                <w:sz w:val="18"/>
                <w:szCs w:val="18"/>
              </w:rPr>
            </w:pPr>
          </w:p>
        </w:tc>
        <w:tc>
          <w:tcPr>
            <w:tcW w:w="430" w:type="dxa"/>
          </w:tcPr>
          <w:p w14:paraId="398A5466" w14:textId="23BD3B16" w:rsidR="00C919A4" w:rsidRDefault="00016AB7" w:rsidP="00B66B2C">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0AD48D92" w14:textId="27F4961E" w:rsidR="00C919A4" w:rsidRPr="001E2730" w:rsidRDefault="00722C56" w:rsidP="00B66B2C">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actualizar los datos de pago a docentes</w:t>
            </w:r>
          </w:p>
        </w:tc>
      </w:tr>
      <w:tr w:rsidR="00C919A4" w:rsidRPr="001E2730" w14:paraId="1D25D2B7" w14:textId="77777777" w:rsidTr="008A7FF6">
        <w:trPr>
          <w:trHeight w:val="138"/>
        </w:trPr>
        <w:tc>
          <w:tcPr>
            <w:tcW w:w="2967" w:type="dxa"/>
            <w:vMerge/>
          </w:tcPr>
          <w:p w14:paraId="6859295F" w14:textId="77777777" w:rsidR="00C919A4" w:rsidRPr="001E2730" w:rsidRDefault="00C919A4" w:rsidP="00B66B2C">
            <w:pPr>
              <w:rPr>
                <w:b/>
                <w:sz w:val="18"/>
                <w:szCs w:val="18"/>
              </w:rPr>
            </w:pPr>
          </w:p>
        </w:tc>
        <w:tc>
          <w:tcPr>
            <w:tcW w:w="430" w:type="dxa"/>
          </w:tcPr>
          <w:p w14:paraId="3F94FDF9" w14:textId="7731529E" w:rsidR="00C919A4" w:rsidRDefault="00722C56" w:rsidP="00B66B2C">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51E018D7" w14:textId="442A0CCC" w:rsidR="00C919A4" w:rsidRPr="001E2730" w:rsidRDefault="007026FC"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la acción de actualizar los datos de pago a docentes</w:t>
            </w:r>
          </w:p>
        </w:tc>
      </w:tr>
      <w:tr w:rsidR="00722C56" w:rsidRPr="001E2730" w14:paraId="574CB594" w14:textId="77777777" w:rsidTr="008A7FF6">
        <w:trPr>
          <w:trHeight w:val="138"/>
        </w:trPr>
        <w:tc>
          <w:tcPr>
            <w:tcW w:w="2967" w:type="dxa"/>
            <w:vMerge/>
          </w:tcPr>
          <w:p w14:paraId="004822C9" w14:textId="77777777" w:rsidR="00722C56" w:rsidRPr="001E2730" w:rsidRDefault="00722C56" w:rsidP="00B66B2C">
            <w:pPr>
              <w:rPr>
                <w:b/>
                <w:sz w:val="18"/>
                <w:szCs w:val="18"/>
              </w:rPr>
            </w:pPr>
          </w:p>
        </w:tc>
        <w:tc>
          <w:tcPr>
            <w:tcW w:w="430" w:type="dxa"/>
          </w:tcPr>
          <w:p w14:paraId="6A6B206E" w14:textId="440E7AC0" w:rsidR="00722C56" w:rsidRDefault="007026FC" w:rsidP="00B66B2C">
            <w:pPr>
              <w:spacing w:line="360" w:lineRule="auto"/>
              <w:jc w:val="center"/>
              <w:textAlignment w:val="baseline"/>
              <w:rPr>
                <w:bCs/>
                <w:sz w:val="18"/>
                <w:szCs w:val="18"/>
                <w:bdr w:val="none" w:sz="0" w:space="0" w:color="auto" w:frame="1"/>
              </w:rPr>
            </w:pPr>
            <w:r>
              <w:rPr>
                <w:bCs/>
                <w:sz w:val="18"/>
                <w:szCs w:val="18"/>
                <w:bdr w:val="none" w:sz="0" w:space="0" w:color="auto" w:frame="1"/>
              </w:rPr>
              <w:t>13</w:t>
            </w:r>
          </w:p>
        </w:tc>
        <w:tc>
          <w:tcPr>
            <w:tcW w:w="4824" w:type="dxa"/>
          </w:tcPr>
          <w:p w14:paraId="2AC80AA2" w14:textId="32E31793" w:rsidR="00722C56" w:rsidRPr="001E2730" w:rsidRDefault="007026FC"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necesarias para actualizar los datos de pago</w:t>
            </w:r>
          </w:p>
        </w:tc>
      </w:tr>
      <w:tr w:rsidR="00722C56" w:rsidRPr="001E2730" w14:paraId="39469C29" w14:textId="77777777" w:rsidTr="008A7FF6">
        <w:trPr>
          <w:trHeight w:val="138"/>
        </w:trPr>
        <w:tc>
          <w:tcPr>
            <w:tcW w:w="2967" w:type="dxa"/>
            <w:vMerge/>
          </w:tcPr>
          <w:p w14:paraId="3A98056A" w14:textId="77777777" w:rsidR="00722C56" w:rsidRPr="001E2730" w:rsidRDefault="00722C56" w:rsidP="00B66B2C">
            <w:pPr>
              <w:rPr>
                <w:b/>
                <w:sz w:val="18"/>
                <w:szCs w:val="18"/>
              </w:rPr>
            </w:pPr>
          </w:p>
        </w:tc>
        <w:tc>
          <w:tcPr>
            <w:tcW w:w="430" w:type="dxa"/>
          </w:tcPr>
          <w:p w14:paraId="7514907E" w14:textId="226CE985" w:rsidR="00722C56" w:rsidRDefault="007026FC" w:rsidP="00B66B2C">
            <w:pPr>
              <w:spacing w:line="360" w:lineRule="auto"/>
              <w:jc w:val="center"/>
              <w:textAlignment w:val="baseline"/>
              <w:rPr>
                <w:bCs/>
                <w:sz w:val="18"/>
                <w:szCs w:val="18"/>
                <w:bdr w:val="none" w:sz="0" w:space="0" w:color="auto" w:frame="1"/>
              </w:rPr>
            </w:pPr>
            <w:r>
              <w:rPr>
                <w:bCs/>
                <w:sz w:val="18"/>
                <w:szCs w:val="18"/>
                <w:bdr w:val="none" w:sz="0" w:space="0" w:color="auto" w:frame="1"/>
              </w:rPr>
              <w:t>14</w:t>
            </w:r>
          </w:p>
        </w:tc>
        <w:tc>
          <w:tcPr>
            <w:tcW w:w="4824" w:type="dxa"/>
          </w:tcPr>
          <w:p w14:paraId="30F81B93" w14:textId="6C95071A" w:rsidR="00722C56" w:rsidRPr="001E2730" w:rsidRDefault="007026FC"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el valor por defecto de la función reductora de obtener los pagos</w:t>
            </w:r>
          </w:p>
        </w:tc>
      </w:tr>
      <w:tr w:rsidR="007026FC" w:rsidRPr="001E2730" w14:paraId="2562D6E8" w14:textId="77777777" w:rsidTr="008A7FF6">
        <w:trPr>
          <w:trHeight w:val="138"/>
        </w:trPr>
        <w:tc>
          <w:tcPr>
            <w:tcW w:w="2967" w:type="dxa"/>
            <w:vMerge/>
          </w:tcPr>
          <w:p w14:paraId="18119EEC" w14:textId="77777777" w:rsidR="007026FC" w:rsidRPr="001E2730" w:rsidRDefault="007026FC" w:rsidP="00B66B2C">
            <w:pPr>
              <w:rPr>
                <w:b/>
                <w:sz w:val="18"/>
                <w:szCs w:val="18"/>
              </w:rPr>
            </w:pPr>
          </w:p>
        </w:tc>
        <w:tc>
          <w:tcPr>
            <w:tcW w:w="430" w:type="dxa"/>
          </w:tcPr>
          <w:p w14:paraId="770A8A04" w14:textId="320EE596" w:rsidR="007026FC" w:rsidRDefault="007026FC" w:rsidP="00B66B2C">
            <w:pPr>
              <w:spacing w:line="360" w:lineRule="auto"/>
              <w:jc w:val="center"/>
              <w:textAlignment w:val="baseline"/>
              <w:rPr>
                <w:bCs/>
                <w:sz w:val="18"/>
                <w:szCs w:val="18"/>
                <w:bdr w:val="none" w:sz="0" w:space="0" w:color="auto" w:frame="1"/>
              </w:rPr>
            </w:pPr>
            <w:r>
              <w:rPr>
                <w:bCs/>
                <w:sz w:val="18"/>
                <w:szCs w:val="18"/>
                <w:bdr w:val="none" w:sz="0" w:space="0" w:color="auto" w:frame="1"/>
              </w:rPr>
              <w:t>15</w:t>
            </w:r>
          </w:p>
        </w:tc>
        <w:tc>
          <w:tcPr>
            <w:tcW w:w="4824" w:type="dxa"/>
          </w:tcPr>
          <w:p w14:paraId="6A5DA3D3" w14:textId="26BFB161" w:rsidR="007026FC" w:rsidRDefault="0029118B"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pagos</w:t>
            </w:r>
          </w:p>
        </w:tc>
      </w:tr>
      <w:tr w:rsidR="007026FC" w:rsidRPr="001E2730" w14:paraId="4A265749" w14:textId="77777777" w:rsidTr="008A7FF6">
        <w:trPr>
          <w:trHeight w:val="138"/>
        </w:trPr>
        <w:tc>
          <w:tcPr>
            <w:tcW w:w="2967" w:type="dxa"/>
            <w:vMerge/>
          </w:tcPr>
          <w:p w14:paraId="33CCF668" w14:textId="77777777" w:rsidR="007026FC" w:rsidRPr="001E2730" w:rsidRDefault="007026FC" w:rsidP="00B66B2C">
            <w:pPr>
              <w:rPr>
                <w:b/>
                <w:sz w:val="18"/>
                <w:szCs w:val="18"/>
              </w:rPr>
            </w:pPr>
          </w:p>
        </w:tc>
        <w:tc>
          <w:tcPr>
            <w:tcW w:w="430" w:type="dxa"/>
          </w:tcPr>
          <w:p w14:paraId="5915C035" w14:textId="72AAC8F8" w:rsidR="007026FC" w:rsidRDefault="0029118B" w:rsidP="00B66B2C">
            <w:pPr>
              <w:spacing w:line="360" w:lineRule="auto"/>
              <w:jc w:val="center"/>
              <w:textAlignment w:val="baseline"/>
              <w:rPr>
                <w:bCs/>
                <w:sz w:val="18"/>
                <w:szCs w:val="18"/>
                <w:bdr w:val="none" w:sz="0" w:space="0" w:color="auto" w:frame="1"/>
              </w:rPr>
            </w:pPr>
            <w:r>
              <w:rPr>
                <w:bCs/>
                <w:sz w:val="18"/>
                <w:szCs w:val="18"/>
                <w:bdr w:val="none" w:sz="0" w:space="0" w:color="auto" w:frame="1"/>
              </w:rPr>
              <w:t>16</w:t>
            </w:r>
          </w:p>
        </w:tc>
        <w:tc>
          <w:tcPr>
            <w:tcW w:w="4824" w:type="dxa"/>
          </w:tcPr>
          <w:p w14:paraId="327B9596" w14:textId="101A5CCD" w:rsidR="007026FC" w:rsidRDefault="0029118B"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pagos</w:t>
            </w:r>
          </w:p>
        </w:tc>
      </w:tr>
      <w:tr w:rsidR="007026FC" w:rsidRPr="001E2730" w14:paraId="3DAA469A" w14:textId="77777777" w:rsidTr="008A7FF6">
        <w:trPr>
          <w:trHeight w:val="138"/>
        </w:trPr>
        <w:tc>
          <w:tcPr>
            <w:tcW w:w="2967" w:type="dxa"/>
            <w:vMerge/>
          </w:tcPr>
          <w:p w14:paraId="690D5F63" w14:textId="77777777" w:rsidR="007026FC" w:rsidRPr="001E2730" w:rsidRDefault="007026FC" w:rsidP="00B66B2C">
            <w:pPr>
              <w:rPr>
                <w:b/>
                <w:sz w:val="18"/>
                <w:szCs w:val="18"/>
              </w:rPr>
            </w:pPr>
          </w:p>
        </w:tc>
        <w:tc>
          <w:tcPr>
            <w:tcW w:w="430" w:type="dxa"/>
          </w:tcPr>
          <w:p w14:paraId="411136ED" w14:textId="5A3B8C17" w:rsidR="007026FC" w:rsidRDefault="0029118B" w:rsidP="00B66B2C">
            <w:pPr>
              <w:spacing w:line="360" w:lineRule="auto"/>
              <w:jc w:val="center"/>
              <w:textAlignment w:val="baseline"/>
              <w:rPr>
                <w:bCs/>
                <w:sz w:val="18"/>
                <w:szCs w:val="18"/>
                <w:bdr w:val="none" w:sz="0" w:space="0" w:color="auto" w:frame="1"/>
              </w:rPr>
            </w:pPr>
            <w:r>
              <w:rPr>
                <w:bCs/>
                <w:sz w:val="18"/>
                <w:szCs w:val="18"/>
                <w:bdr w:val="none" w:sz="0" w:space="0" w:color="auto" w:frame="1"/>
              </w:rPr>
              <w:t>17</w:t>
            </w:r>
          </w:p>
        </w:tc>
        <w:tc>
          <w:tcPr>
            <w:tcW w:w="4824" w:type="dxa"/>
          </w:tcPr>
          <w:p w14:paraId="4C74F365" w14:textId="1B13BADC" w:rsidR="007026FC" w:rsidRDefault="00C82280"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actualizado los datos de pago</w:t>
            </w:r>
          </w:p>
        </w:tc>
      </w:tr>
      <w:tr w:rsidR="00B66B2C" w:rsidRPr="001E2730" w14:paraId="41B36C95" w14:textId="77777777" w:rsidTr="008A7FF6">
        <w:trPr>
          <w:trHeight w:val="288"/>
        </w:trPr>
        <w:tc>
          <w:tcPr>
            <w:tcW w:w="2967" w:type="dxa"/>
            <w:vMerge w:val="restart"/>
          </w:tcPr>
          <w:p w14:paraId="0A8187FA" w14:textId="39C640E5" w:rsidR="00B66B2C" w:rsidRPr="001E2730" w:rsidRDefault="00B66B2C" w:rsidP="00B66B2C">
            <w:pPr>
              <w:spacing w:line="360" w:lineRule="auto"/>
              <w:textAlignment w:val="baseline"/>
              <w:rPr>
                <w:bCs/>
                <w:sz w:val="18"/>
                <w:szCs w:val="18"/>
                <w:bdr w:val="none" w:sz="0" w:space="0" w:color="auto" w:frame="1"/>
                <w:lang w:val="es-419"/>
              </w:rPr>
            </w:pPr>
            <w:r w:rsidRPr="001E2730">
              <w:rPr>
                <w:b/>
                <w:sz w:val="18"/>
                <w:szCs w:val="18"/>
              </w:rPr>
              <w:t>HU</w:t>
            </w:r>
            <w:r>
              <w:rPr>
                <w:b/>
                <w:sz w:val="18"/>
                <w:szCs w:val="18"/>
              </w:rPr>
              <w:t xml:space="preserve">-83 </w:t>
            </w:r>
            <w:r w:rsidRPr="001E2730">
              <w:rPr>
                <w:bCs/>
                <w:sz w:val="18"/>
                <w:szCs w:val="18"/>
                <w:bdr w:val="none" w:sz="0" w:space="0" w:color="auto" w:frame="1"/>
                <w:lang w:val="es-419"/>
              </w:rPr>
              <w:t>Ingreso de solicitud de tipo general o justificación</w:t>
            </w:r>
            <w:r>
              <w:rPr>
                <w:bCs/>
                <w:sz w:val="18"/>
                <w:szCs w:val="18"/>
                <w:bdr w:val="none" w:sz="0" w:space="0" w:color="auto" w:frame="1"/>
                <w:lang w:val="es-419"/>
              </w:rPr>
              <w:t xml:space="preserve">. </w:t>
            </w:r>
            <w:r w:rsidRPr="001E2730">
              <w:rPr>
                <w:b/>
                <w:sz w:val="18"/>
                <w:szCs w:val="18"/>
              </w:rPr>
              <w:t>S</w:t>
            </w:r>
            <w:r>
              <w:rPr>
                <w:b/>
                <w:sz w:val="18"/>
                <w:szCs w:val="18"/>
              </w:rPr>
              <w:t>print 13</w:t>
            </w:r>
          </w:p>
        </w:tc>
        <w:tc>
          <w:tcPr>
            <w:tcW w:w="430" w:type="dxa"/>
          </w:tcPr>
          <w:p w14:paraId="264A3B71" w14:textId="342C8C41" w:rsidR="00B66B2C" w:rsidRPr="001E2730" w:rsidRDefault="00C82280" w:rsidP="00B66B2C">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08D72BAE" w14:textId="416FAA7F" w:rsidR="00B66B2C" w:rsidRPr="001E2730" w:rsidRDefault="00C82280" w:rsidP="00B66B2C">
            <w:pPr>
              <w:spacing w:line="360" w:lineRule="auto"/>
              <w:textAlignment w:val="baseline"/>
              <w:rPr>
                <w:bCs/>
                <w:sz w:val="18"/>
                <w:szCs w:val="18"/>
                <w:bdr w:val="none" w:sz="0" w:space="0" w:color="auto" w:frame="1"/>
              </w:rPr>
            </w:pPr>
            <w:r>
              <w:rPr>
                <w:bCs/>
                <w:sz w:val="18"/>
                <w:szCs w:val="18"/>
                <w:bdr w:val="none" w:sz="0" w:space="0" w:color="auto" w:frame="1"/>
              </w:rPr>
              <w:t xml:space="preserve">Verificar </w:t>
            </w:r>
            <w:r w:rsidR="0041218A">
              <w:rPr>
                <w:bCs/>
                <w:sz w:val="18"/>
                <w:szCs w:val="18"/>
                <w:bdr w:val="none" w:sz="0" w:space="0" w:color="auto" w:frame="1"/>
              </w:rPr>
              <w:t>que se ejecuten la cantidad de acciones necesarias para el ingreso de una solicitud</w:t>
            </w:r>
          </w:p>
        </w:tc>
      </w:tr>
      <w:tr w:rsidR="00C82280" w:rsidRPr="001E2730" w14:paraId="0D0C9F20" w14:textId="77777777" w:rsidTr="008A7FF6">
        <w:trPr>
          <w:trHeight w:val="288"/>
        </w:trPr>
        <w:tc>
          <w:tcPr>
            <w:tcW w:w="2967" w:type="dxa"/>
            <w:vMerge/>
          </w:tcPr>
          <w:p w14:paraId="732E9755" w14:textId="77777777" w:rsidR="00C82280" w:rsidRPr="001E2730" w:rsidRDefault="00C82280" w:rsidP="00B66B2C">
            <w:pPr>
              <w:spacing w:line="360" w:lineRule="auto"/>
              <w:textAlignment w:val="baseline"/>
              <w:rPr>
                <w:b/>
                <w:sz w:val="18"/>
                <w:szCs w:val="18"/>
              </w:rPr>
            </w:pPr>
          </w:p>
        </w:tc>
        <w:tc>
          <w:tcPr>
            <w:tcW w:w="430" w:type="dxa"/>
          </w:tcPr>
          <w:p w14:paraId="5D708DF7" w14:textId="09A285F2" w:rsidR="00C82280" w:rsidRPr="001E2730" w:rsidRDefault="00C82280" w:rsidP="00B66B2C">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420320C3" w14:textId="0BF6936E" w:rsidR="00C82280" w:rsidRPr="001E2730" w:rsidRDefault="0041218A" w:rsidP="00B66B2C">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envío de una solicitud</w:t>
            </w:r>
          </w:p>
        </w:tc>
      </w:tr>
      <w:tr w:rsidR="00C82280" w:rsidRPr="001E2730" w14:paraId="5F07593B" w14:textId="77777777" w:rsidTr="008A7FF6">
        <w:trPr>
          <w:trHeight w:val="288"/>
        </w:trPr>
        <w:tc>
          <w:tcPr>
            <w:tcW w:w="2967" w:type="dxa"/>
            <w:vMerge/>
          </w:tcPr>
          <w:p w14:paraId="1D5C4735" w14:textId="77777777" w:rsidR="00C82280" w:rsidRPr="001E2730" w:rsidRDefault="00C82280" w:rsidP="00B66B2C">
            <w:pPr>
              <w:spacing w:line="360" w:lineRule="auto"/>
              <w:textAlignment w:val="baseline"/>
              <w:rPr>
                <w:b/>
                <w:sz w:val="18"/>
                <w:szCs w:val="18"/>
              </w:rPr>
            </w:pPr>
          </w:p>
        </w:tc>
        <w:tc>
          <w:tcPr>
            <w:tcW w:w="430" w:type="dxa"/>
          </w:tcPr>
          <w:p w14:paraId="782479B1" w14:textId="1B665563" w:rsidR="00C82280" w:rsidRPr="001E2730" w:rsidRDefault="00C82280" w:rsidP="00B66B2C">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A5D7968" w14:textId="034C166C" w:rsidR="00C82280" w:rsidRPr="001E2730" w:rsidRDefault="00836C68" w:rsidP="00B66B2C">
            <w:pPr>
              <w:spacing w:line="360" w:lineRule="auto"/>
              <w:textAlignment w:val="baseline"/>
              <w:rPr>
                <w:bCs/>
                <w:sz w:val="18"/>
                <w:szCs w:val="18"/>
                <w:bdr w:val="none" w:sz="0" w:space="0" w:color="auto" w:frame="1"/>
              </w:rPr>
            </w:pPr>
            <w:r>
              <w:rPr>
                <w:bCs/>
                <w:sz w:val="18"/>
                <w:szCs w:val="18"/>
                <w:bdr w:val="none" w:sz="0" w:space="0" w:color="auto" w:frame="1"/>
              </w:rPr>
              <w:t>Verificar que ha obtenido el estado de ingreso de una solicitud</w:t>
            </w:r>
          </w:p>
        </w:tc>
      </w:tr>
      <w:tr w:rsidR="00B66B2C" w:rsidRPr="001E2730" w14:paraId="131010EE" w14:textId="77777777" w:rsidTr="008A7FF6">
        <w:trPr>
          <w:trHeight w:val="334"/>
        </w:trPr>
        <w:tc>
          <w:tcPr>
            <w:tcW w:w="2967" w:type="dxa"/>
            <w:vMerge/>
          </w:tcPr>
          <w:p w14:paraId="2E5D06C6" w14:textId="77777777" w:rsidR="00B66B2C" w:rsidRPr="001E2730" w:rsidRDefault="00B66B2C" w:rsidP="00B66B2C">
            <w:pPr>
              <w:spacing w:line="360" w:lineRule="auto"/>
              <w:textAlignment w:val="baseline"/>
              <w:rPr>
                <w:bCs/>
                <w:sz w:val="18"/>
                <w:szCs w:val="18"/>
                <w:bdr w:val="none" w:sz="0" w:space="0" w:color="auto" w:frame="1"/>
                <w:lang w:val="es-419"/>
              </w:rPr>
            </w:pPr>
          </w:p>
        </w:tc>
        <w:tc>
          <w:tcPr>
            <w:tcW w:w="430" w:type="dxa"/>
          </w:tcPr>
          <w:p w14:paraId="41D9B591" w14:textId="01BE2F75" w:rsidR="00B66B2C" w:rsidRPr="001E2730" w:rsidRDefault="00C82280" w:rsidP="00B66B2C">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58175B22" w14:textId="3C23F99F" w:rsidR="00B66B2C" w:rsidRPr="001E2730" w:rsidRDefault="00836C68"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enviado un formulario valido</w:t>
            </w:r>
          </w:p>
        </w:tc>
      </w:tr>
      <w:tr w:rsidR="00B66B2C" w:rsidRPr="001E2730" w14:paraId="417E6456" w14:textId="77777777" w:rsidTr="008A7FF6">
        <w:trPr>
          <w:trHeight w:val="276"/>
        </w:trPr>
        <w:tc>
          <w:tcPr>
            <w:tcW w:w="2967" w:type="dxa"/>
            <w:vMerge w:val="restart"/>
          </w:tcPr>
          <w:p w14:paraId="4D606200" w14:textId="227F9BE4" w:rsidR="00B66B2C" w:rsidRPr="001E2730" w:rsidRDefault="00B66B2C" w:rsidP="00B66B2C">
            <w:pPr>
              <w:spacing w:line="360" w:lineRule="auto"/>
              <w:textAlignment w:val="baseline"/>
              <w:rPr>
                <w:bCs/>
                <w:sz w:val="18"/>
                <w:szCs w:val="18"/>
                <w:bdr w:val="none" w:sz="0" w:space="0" w:color="auto" w:frame="1"/>
                <w:lang w:val="es-419"/>
              </w:rPr>
            </w:pPr>
            <w:bookmarkStart w:id="270" w:name="_Hlk73873478"/>
            <w:r w:rsidRPr="001E2730">
              <w:rPr>
                <w:b/>
                <w:sz w:val="18"/>
                <w:szCs w:val="18"/>
              </w:rPr>
              <w:t>HU</w:t>
            </w:r>
            <w:r>
              <w:rPr>
                <w:b/>
                <w:sz w:val="18"/>
                <w:szCs w:val="18"/>
              </w:rPr>
              <w:t xml:space="preserve">-84 </w:t>
            </w:r>
            <w:r w:rsidRPr="001E2730">
              <w:rPr>
                <w:bCs/>
                <w:sz w:val="18"/>
                <w:szCs w:val="18"/>
                <w:bdr w:val="none" w:sz="0" w:space="0" w:color="auto" w:frame="1"/>
                <w:lang w:val="es-419"/>
              </w:rPr>
              <w:t>Eliminar solicitud de tipo general o justificación</w:t>
            </w:r>
            <w:bookmarkEnd w:id="270"/>
            <w:r>
              <w:rPr>
                <w:bCs/>
                <w:sz w:val="18"/>
                <w:szCs w:val="18"/>
                <w:bdr w:val="none" w:sz="0" w:space="0" w:color="auto" w:frame="1"/>
                <w:lang w:val="es-419"/>
              </w:rPr>
              <w:t xml:space="preserve">. </w:t>
            </w:r>
            <w:r w:rsidRPr="001E2730">
              <w:rPr>
                <w:b/>
                <w:sz w:val="18"/>
                <w:szCs w:val="18"/>
              </w:rPr>
              <w:t>S</w:t>
            </w:r>
            <w:r>
              <w:rPr>
                <w:b/>
                <w:sz w:val="18"/>
                <w:szCs w:val="18"/>
              </w:rPr>
              <w:t>print 13</w:t>
            </w:r>
          </w:p>
        </w:tc>
        <w:tc>
          <w:tcPr>
            <w:tcW w:w="430" w:type="dxa"/>
          </w:tcPr>
          <w:p w14:paraId="059C8AB2" w14:textId="58628544" w:rsidR="00B66B2C" w:rsidRPr="001E2730" w:rsidRDefault="002F72E7" w:rsidP="00B66B2C">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61818955" w14:textId="61DF5C95" w:rsidR="00B66B2C" w:rsidRPr="001E2730" w:rsidRDefault="00B458F2" w:rsidP="00B66B2C">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eliminar una solicitud</w:t>
            </w:r>
          </w:p>
        </w:tc>
      </w:tr>
      <w:tr w:rsidR="002F72E7" w:rsidRPr="001E2730" w14:paraId="6780BD71" w14:textId="77777777" w:rsidTr="008A7FF6">
        <w:trPr>
          <w:trHeight w:val="276"/>
        </w:trPr>
        <w:tc>
          <w:tcPr>
            <w:tcW w:w="2967" w:type="dxa"/>
            <w:vMerge/>
          </w:tcPr>
          <w:p w14:paraId="7D42BDEE" w14:textId="77777777" w:rsidR="002F72E7" w:rsidRPr="001E2730" w:rsidRDefault="002F72E7" w:rsidP="00B66B2C">
            <w:pPr>
              <w:spacing w:line="360" w:lineRule="auto"/>
              <w:textAlignment w:val="baseline"/>
              <w:rPr>
                <w:b/>
                <w:sz w:val="18"/>
                <w:szCs w:val="18"/>
              </w:rPr>
            </w:pPr>
          </w:p>
        </w:tc>
        <w:tc>
          <w:tcPr>
            <w:tcW w:w="430" w:type="dxa"/>
          </w:tcPr>
          <w:p w14:paraId="047D5D1C" w14:textId="4F5B8DE0" w:rsidR="002F72E7" w:rsidRDefault="00B458F2" w:rsidP="00B66B2C">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5869A235" w14:textId="0BB0B249" w:rsidR="002F72E7" w:rsidRPr="001E2730" w:rsidRDefault="00B458F2" w:rsidP="003A35AE">
            <w:pPr>
              <w:spacing w:line="360" w:lineRule="auto"/>
              <w:textAlignment w:val="baseline"/>
              <w:rPr>
                <w:bCs/>
                <w:sz w:val="18"/>
                <w:szCs w:val="18"/>
                <w:bdr w:val="none" w:sz="0" w:space="0" w:color="auto" w:frame="1"/>
              </w:rPr>
            </w:pPr>
            <w:r>
              <w:rPr>
                <w:bCs/>
                <w:sz w:val="18"/>
                <w:szCs w:val="18"/>
                <w:bdr w:val="none" w:sz="0" w:space="0" w:color="auto" w:frame="1"/>
              </w:rPr>
              <w:t xml:space="preserve">Verificar </w:t>
            </w:r>
            <w:r w:rsidR="00D902DF">
              <w:rPr>
                <w:bCs/>
                <w:sz w:val="18"/>
                <w:szCs w:val="18"/>
                <w:bdr w:val="none" w:sz="0" w:space="0" w:color="auto" w:frame="1"/>
              </w:rPr>
              <w:t>el listado de solicitudes registradas</w:t>
            </w:r>
            <w:r w:rsidR="003A35AE">
              <w:rPr>
                <w:bCs/>
                <w:sz w:val="18"/>
                <w:szCs w:val="18"/>
                <w:bdr w:val="none" w:sz="0" w:space="0" w:color="auto" w:frame="1"/>
              </w:rPr>
              <w:t xml:space="preserve"> </w:t>
            </w:r>
          </w:p>
        </w:tc>
      </w:tr>
      <w:tr w:rsidR="002F72E7" w:rsidRPr="001E2730" w14:paraId="0CDCA47D" w14:textId="77777777" w:rsidTr="008A7FF6">
        <w:trPr>
          <w:trHeight w:val="276"/>
        </w:trPr>
        <w:tc>
          <w:tcPr>
            <w:tcW w:w="2967" w:type="dxa"/>
            <w:vMerge/>
          </w:tcPr>
          <w:p w14:paraId="0E35FC35" w14:textId="77777777" w:rsidR="002F72E7" w:rsidRPr="001E2730" w:rsidRDefault="002F72E7" w:rsidP="00B66B2C">
            <w:pPr>
              <w:spacing w:line="360" w:lineRule="auto"/>
              <w:textAlignment w:val="baseline"/>
              <w:rPr>
                <w:b/>
                <w:sz w:val="18"/>
                <w:szCs w:val="18"/>
              </w:rPr>
            </w:pPr>
          </w:p>
        </w:tc>
        <w:tc>
          <w:tcPr>
            <w:tcW w:w="430" w:type="dxa"/>
          </w:tcPr>
          <w:p w14:paraId="48193A78" w14:textId="385F1ADC" w:rsidR="002F72E7" w:rsidRDefault="003A35AE" w:rsidP="00B66B2C">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AE4F6CC" w14:textId="3E83C924" w:rsidR="002F72E7" w:rsidRPr="001E2730" w:rsidRDefault="003A35AE"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eliminar una solicitud</w:t>
            </w:r>
          </w:p>
        </w:tc>
      </w:tr>
      <w:tr w:rsidR="002F72E7" w:rsidRPr="001E2730" w14:paraId="3AF1863C" w14:textId="77777777" w:rsidTr="008A7FF6">
        <w:trPr>
          <w:trHeight w:val="276"/>
        </w:trPr>
        <w:tc>
          <w:tcPr>
            <w:tcW w:w="2967" w:type="dxa"/>
            <w:vMerge/>
          </w:tcPr>
          <w:p w14:paraId="3F0DFB8E" w14:textId="77777777" w:rsidR="002F72E7" w:rsidRPr="001E2730" w:rsidRDefault="002F72E7" w:rsidP="00B66B2C">
            <w:pPr>
              <w:spacing w:line="360" w:lineRule="auto"/>
              <w:textAlignment w:val="baseline"/>
              <w:rPr>
                <w:b/>
                <w:sz w:val="18"/>
                <w:szCs w:val="18"/>
              </w:rPr>
            </w:pPr>
          </w:p>
        </w:tc>
        <w:tc>
          <w:tcPr>
            <w:tcW w:w="430" w:type="dxa"/>
          </w:tcPr>
          <w:p w14:paraId="16784BC8" w14:textId="62300117" w:rsidR="002F72E7" w:rsidRDefault="003A35AE" w:rsidP="00B66B2C">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1FFFFF4A" w14:textId="4C1444B0" w:rsidR="002F72E7" w:rsidRPr="001E2730" w:rsidRDefault="00D902DF"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eliminado una solicitud</w:t>
            </w:r>
          </w:p>
        </w:tc>
      </w:tr>
      <w:tr w:rsidR="00B66B2C" w:rsidRPr="001E2730" w14:paraId="5FB20C96" w14:textId="77777777" w:rsidTr="008A7FF6">
        <w:trPr>
          <w:trHeight w:val="219"/>
        </w:trPr>
        <w:tc>
          <w:tcPr>
            <w:tcW w:w="2967" w:type="dxa"/>
            <w:vMerge w:val="restart"/>
          </w:tcPr>
          <w:p w14:paraId="1BAAF9C5" w14:textId="228125ED" w:rsidR="00B66B2C" w:rsidRPr="001E2730" w:rsidRDefault="00B66B2C" w:rsidP="00B66B2C">
            <w:pPr>
              <w:spacing w:line="360" w:lineRule="auto"/>
              <w:textAlignment w:val="baseline"/>
              <w:rPr>
                <w:bCs/>
                <w:sz w:val="18"/>
                <w:szCs w:val="18"/>
                <w:bdr w:val="none" w:sz="0" w:space="0" w:color="auto" w:frame="1"/>
                <w:lang w:val="es-419"/>
              </w:rPr>
            </w:pPr>
            <w:r w:rsidRPr="001E2730">
              <w:rPr>
                <w:b/>
                <w:sz w:val="18"/>
                <w:szCs w:val="18"/>
              </w:rPr>
              <w:t>HU</w:t>
            </w:r>
            <w:r>
              <w:rPr>
                <w:b/>
                <w:sz w:val="18"/>
                <w:szCs w:val="18"/>
              </w:rPr>
              <w:t xml:space="preserve">-85 </w:t>
            </w:r>
            <w:r w:rsidRPr="001E2730">
              <w:rPr>
                <w:bCs/>
                <w:sz w:val="18"/>
                <w:szCs w:val="18"/>
                <w:bdr w:val="none" w:sz="0" w:space="0" w:color="auto" w:frame="1"/>
                <w:lang w:val="es-419"/>
              </w:rPr>
              <w:t>Modificar solicitud de tipo general o justificación</w:t>
            </w:r>
            <w:r>
              <w:rPr>
                <w:bCs/>
                <w:sz w:val="18"/>
                <w:szCs w:val="18"/>
                <w:bdr w:val="none" w:sz="0" w:space="0" w:color="auto" w:frame="1"/>
                <w:lang w:val="es-419"/>
              </w:rPr>
              <w:t xml:space="preserve">. </w:t>
            </w:r>
            <w:r w:rsidRPr="001E2730">
              <w:rPr>
                <w:b/>
                <w:sz w:val="18"/>
                <w:szCs w:val="18"/>
              </w:rPr>
              <w:t>S</w:t>
            </w:r>
            <w:r>
              <w:rPr>
                <w:b/>
                <w:sz w:val="18"/>
                <w:szCs w:val="18"/>
              </w:rPr>
              <w:t>print 13</w:t>
            </w:r>
          </w:p>
        </w:tc>
        <w:tc>
          <w:tcPr>
            <w:tcW w:w="430" w:type="dxa"/>
          </w:tcPr>
          <w:p w14:paraId="093CCD84" w14:textId="3FE8747E" w:rsidR="00B66B2C" w:rsidRPr="001E2730" w:rsidRDefault="004354D7" w:rsidP="00B66B2C">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CA4F759" w14:textId="05607A15" w:rsidR="00B66B2C" w:rsidRPr="001E2730" w:rsidRDefault="004354D7" w:rsidP="00B66B2C">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modificar una solicitud</w:t>
            </w:r>
          </w:p>
        </w:tc>
      </w:tr>
      <w:tr w:rsidR="004354D7" w:rsidRPr="001E2730" w14:paraId="62D91151" w14:textId="77777777" w:rsidTr="008A7FF6">
        <w:trPr>
          <w:trHeight w:val="219"/>
        </w:trPr>
        <w:tc>
          <w:tcPr>
            <w:tcW w:w="2967" w:type="dxa"/>
            <w:vMerge/>
          </w:tcPr>
          <w:p w14:paraId="483A06D5" w14:textId="77777777" w:rsidR="004354D7" w:rsidRPr="001E2730" w:rsidRDefault="004354D7" w:rsidP="00B66B2C">
            <w:pPr>
              <w:spacing w:line="360" w:lineRule="auto"/>
              <w:textAlignment w:val="baseline"/>
              <w:rPr>
                <w:b/>
                <w:sz w:val="18"/>
                <w:szCs w:val="18"/>
              </w:rPr>
            </w:pPr>
          </w:p>
        </w:tc>
        <w:tc>
          <w:tcPr>
            <w:tcW w:w="430" w:type="dxa"/>
          </w:tcPr>
          <w:p w14:paraId="752502A6" w14:textId="76D95AAD" w:rsidR="004354D7" w:rsidRDefault="004354D7" w:rsidP="00B66B2C">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7E3A260" w14:textId="01AFEACC" w:rsidR="004354D7" w:rsidRDefault="004354D7"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actualizado los datos de una solicitud</w:t>
            </w:r>
          </w:p>
        </w:tc>
      </w:tr>
      <w:tr w:rsidR="004354D7" w:rsidRPr="001E2730" w14:paraId="5DA1DE8B" w14:textId="77777777" w:rsidTr="008A7FF6">
        <w:trPr>
          <w:trHeight w:val="219"/>
        </w:trPr>
        <w:tc>
          <w:tcPr>
            <w:tcW w:w="2967" w:type="dxa"/>
            <w:vMerge/>
          </w:tcPr>
          <w:p w14:paraId="55CC7095" w14:textId="77777777" w:rsidR="004354D7" w:rsidRPr="001E2730" w:rsidRDefault="004354D7" w:rsidP="00B66B2C">
            <w:pPr>
              <w:spacing w:line="360" w:lineRule="auto"/>
              <w:textAlignment w:val="baseline"/>
              <w:rPr>
                <w:b/>
                <w:sz w:val="18"/>
                <w:szCs w:val="18"/>
              </w:rPr>
            </w:pPr>
          </w:p>
        </w:tc>
        <w:tc>
          <w:tcPr>
            <w:tcW w:w="430" w:type="dxa"/>
          </w:tcPr>
          <w:p w14:paraId="1F07F80C" w14:textId="7A239945" w:rsidR="004354D7" w:rsidRDefault="004354D7" w:rsidP="00B66B2C">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0FC397C3" w14:textId="232CE37B" w:rsidR="004354D7" w:rsidRDefault="00B20274"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modificar los datos de una solicitud</w:t>
            </w:r>
          </w:p>
        </w:tc>
      </w:tr>
      <w:tr w:rsidR="004354D7" w:rsidRPr="001E2730" w14:paraId="17C2C190" w14:textId="77777777" w:rsidTr="008A7FF6">
        <w:trPr>
          <w:trHeight w:val="219"/>
        </w:trPr>
        <w:tc>
          <w:tcPr>
            <w:tcW w:w="2967" w:type="dxa"/>
            <w:vMerge/>
          </w:tcPr>
          <w:p w14:paraId="1058573F" w14:textId="77777777" w:rsidR="004354D7" w:rsidRPr="001E2730" w:rsidRDefault="004354D7" w:rsidP="00B66B2C">
            <w:pPr>
              <w:spacing w:line="360" w:lineRule="auto"/>
              <w:textAlignment w:val="baseline"/>
              <w:rPr>
                <w:b/>
                <w:sz w:val="18"/>
                <w:szCs w:val="18"/>
              </w:rPr>
            </w:pPr>
          </w:p>
        </w:tc>
        <w:tc>
          <w:tcPr>
            <w:tcW w:w="430" w:type="dxa"/>
          </w:tcPr>
          <w:p w14:paraId="2817B600" w14:textId="559A21FC" w:rsidR="004354D7" w:rsidRDefault="004354D7" w:rsidP="00B66B2C">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30ADD4A0" w14:textId="320A780D" w:rsidR="004354D7" w:rsidRDefault="00016619"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enviado un formulario de datos válidos</w:t>
            </w:r>
          </w:p>
        </w:tc>
      </w:tr>
      <w:tr w:rsidR="00B66B2C" w:rsidRPr="001E2730" w14:paraId="4A786461" w14:textId="77777777" w:rsidTr="008A7FF6">
        <w:trPr>
          <w:trHeight w:val="323"/>
        </w:trPr>
        <w:tc>
          <w:tcPr>
            <w:tcW w:w="2967" w:type="dxa"/>
            <w:vMerge w:val="restart"/>
          </w:tcPr>
          <w:p w14:paraId="43A90987" w14:textId="07B81D47" w:rsidR="00B66B2C" w:rsidRPr="001E2730" w:rsidRDefault="00B66B2C" w:rsidP="00B66B2C">
            <w:pPr>
              <w:spacing w:line="360" w:lineRule="auto"/>
              <w:textAlignment w:val="baseline"/>
              <w:rPr>
                <w:bCs/>
                <w:sz w:val="18"/>
                <w:szCs w:val="18"/>
                <w:bdr w:val="none" w:sz="0" w:space="0" w:color="auto" w:frame="1"/>
              </w:rPr>
            </w:pPr>
            <w:r w:rsidRPr="001E2730">
              <w:rPr>
                <w:b/>
                <w:sz w:val="18"/>
                <w:szCs w:val="18"/>
              </w:rPr>
              <w:t>HU</w:t>
            </w:r>
            <w:r>
              <w:rPr>
                <w:b/>
                <w:sz w:val="18"/>
                <w:szCs w:val="18"/>
              </w:rPr>
              <w:t xml:space="preserve">-86 </w:t>
            </w:r>
            <w:r w:rsidRPr="001E2730">
              <w:rPr>
                <w:bCs/>
                <w:sz w:val="18"/>
                <w:szCs w:val="18"/>
                <w:bdr w:val="none" w:sz="0" w:space="0" w:color="auto" w:frame="1"/>
                <w:lang w:val="es-419"/>
              </w:rPr>
              <w:t>Mostrar detalles de solicitud de tipo general o justificación</w:t>
            </w:r>
            <w:r>
              <w:rPr>
                <w:bCs/>
                <w:sz w:val="18"/>
                <w:szCs w:val="18"/>
                <w:bdr w:val="none" w:sz="0" w:space="0" w:color="auto" w:frame="1"/>
                <w:lang w:val="es-419"/>
              </w:rPr>
              <w:t xml:space="preserve">. </w:t>
            </w:r>
            <w:r w:rsidRPr="001E2730">
              <w:rPr>
                <w:b/>
                <w:sz w:val="18"/>
                <w:szCs w:val="18"/>
              </w:rPr>
              <w:t>S</w:t>
            </w:r>
            <w:r>
              <w:rPr>
                <w:b/>
                <w:sz w:val="18"/>
                <w:szCs w:val="18"/>
              </w:rPr>
              <w:t>print 13</w:t>
            </w:r>
          </w:p>
        </w:tc>
        <w:tc>
          <w:tcPr>
            <w:tcW w:w="430" w:type="dxa"/>
          </w:tcPr>
          <w:p w14:paraId="46DF57C9" w14:textId="1B977753" w:rsidR="00B66B2C" w:rsidRPr="001E2730" w:rsidRDefault="00505B4B" w:rsidP="00B66B2C">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01378866" w14:textId="73C4499E" w:rsidR="00B66B2C" w:rsidRPr="001E2730" w:rsidRDefault="00505B4B" w:rsidP="00B66B2C">
            <w:pPr>
              <w:spacing w:line="360" w:lineRule="auto"/>
              <w:textAlignment w:val="baseline"/>
              <w:rPr>
                <w:bCs/>
                <w:sz w:val="18"/>
                <w:szCs w:val="18"/>
                <w:bdr w:val="none" w:sz="0" w:space="0" w:color="auto" w:frame="1"/>
              </w:rPr>
            </w:pPr>
            <w:r>
              <w:rPr>
                <w:bCs/>
                <w:sz w:val="18"/>
                <w:szCs w:val="18"/>
                <w:bdr w:val="none" w:sz="0" w:space="0" w:color="auto" w:frame="1"/>
              </w:rPr>
              <w:t>Verificar listado de detalles de una solicitud</w:t>
            </w:r>
          </w:p>
        </w:tc>
      </w:tr>
      <w:tr w:rsidR="00B66B2C" w:rsidRPr="001E2730" w14:paraId="4D6E491A" w14:textId="77777777" w:rsidTr="008A7FF6">
        <w:trPr>
          <w:trHeight w:val="288"/>
        </w:trPr>
        <w:tc>
          <w:tcPr>
            <w:tcW w:w="2967" w:type="dxa"/>
            <w:vMerge/>
          </w:tcPr>
          <w:p w14:paraId="481AC4A2" w14:textId="77777777" w:rsidR="00B66B2C" w:rsidRPr="001E2730" w:rsidRDefault="00B66B2C" w:rsidP="00B66B2C">
            <w:pPr>
              <w:spacing w:line="360" w:lineRule="auto"/>
              <w:textAlignment w:val="baseline"/>
              <w:rPr>
                <w:bCs/>
                <w:sz w:val="18"/>
                <w:szCs w:val="18"/>
                <w:bdr w:val="none" w:sz="0" w:space="0" w:color="auto" w:frame="1"/>
                <w:lang w:val="es-419"/>
              </w:rPr>
            </w:pPr>
          </w:p>
        </w:tc>
        <w:tc>
          <w:tcPr>
            <w:tcW w:w="430" w:type="dxa"/>
          </w:tcPr>
          <w:p w14:paraId="45F65F7B" w14:textId="7B42BD46" w:rsidR="00B66B2C" w:rsidRPr="001E2730" w:rsidRDefault="00505B4B" w:rsidP="00B66B2C">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17B9C95A" w14:textId="58D8310D" w:rsidR="00B66B2C" w:rsidRPr="001E2730" w:rsidRDefault="00505B4B"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ejecutado la acción de obtener los detalles de una solicitud</w:t>
            </w:r>
          </w:p>
        </w:tc>
      </w:tr>
      <w:tr w:rsidR="00B66B2C" w:rsidRPr="001E2730" w14:paraId="7CE72FFD" w14:textId="77777777" w:rsidTr="008A7FF6">
        <w:trPr>
          <w:trHeight w:val="311"/>
        </w:trPr>
        <w:tc>
          <w:tcPr>
            <w:tcW w:w="2967" w:type="dxa"/>
            <w:vMerge w:val="restart"/>
          </w:tcPr>
          <w:p w14:paraId="5DB53C00" w14:textId="77777777" w:rsidR="00B66B2C" w:rsidRDefault="00B66B2C" w:rsidP="00B66B2C">
            <w:pPr>
              <w:spacing w:line="360" w:lineRule="auto"/>
              <w:textAlignment w:val="baseline"/>
              <w:rPr>
                <w:b/>
                <w:sz w:val="18"/>
                <w:szCs w:val="18"/>
              </w:rPr>
            </w:pPr>
            <w:bookmarkStart w:id="271" w:name="_Hlk73892158"/>
            <w:r w:rsidRPr="001E2730">
              <w:rPr>
                <w:b/>
                <w:sz w:val="18"/>
                <w:szCs w:val="18"/>
              </w:rPr>
              <w:t>HU</w:t>
            </w:r>
            <w:r>
              <w:rPr>
                <w:b/>
                <w:sz w:val="18"/>
                <w:szCs w:val="18"/>
              </w:rPr>
              <w:t xml:space="preserve">-87 </w:t>
            </w:r>
            <w:r w:rsidRPr="001E2730">
              <w:rPr>
                <w:bCs/>
                <w:sz w:val="18"/>
                <w:szCs w:val="18"/>
                <w:bdr w:val="none" w:sz="0" w:space="0" w:color="auto" w:frame="1"/>
                <w:lang w:val="es-419"/>
              </w:rPr>
              <w:t>Listar solicitudes de tipo general o justificación</w:t>
            </w:r>
            <w:bookmarkEnd w:id="271"/>
            <w:r>
              <w:rPr>
                <w:bCs/>
                <w:sz w:val="18"/>
                <w:szCs w:val="18"/>
                <w:bdr w:val="none" w:sz="0" w:space="0" w:color="auto" w:frame="1"/>
                <w:lang w:val="es-419"/>
              </w:rPr>
              <w:t xml:space="preserve">. </w:t>
            </w:r>
            <w:r w:rsidRPr="001E2730">
              <w:rPr>
                <w:b/>
                <w:sz w:val="18"/>
                <w:szCs w:val="18"/>
              </w:rPr>
              <w:t>S</w:t>
            </w:r>
            <w:r>
              <w:rPr>
                <w:b/>
                <w:sz w:val="18"/>
                <w:szCs w:val="18"/>
              </w:rPr>
              <w:t>print 13</w:t>
            </w:r>
          </w:p>
          <w:p w14:paraId="7D7F1B56" w14:textId="307EE1B0" w:rsidR="00505B4B" w:rsidRPr="001E2730" w:rsidRDefault="00505B4B" w:rsidP="00B66B2C">
            <w:pPr>
              <w:spacing w:line="360" w:lineRule="auto"/>
              <w:textAlignment w:val="baseline"/>
              <w:rPr>
                <w:bCs/>
                <w:sz w:val="18"/>
                <w:szCs w:val="18"/>
                <w:bdr w:val="none" w:sz="0" w:space="0" w:color="auto" w:frame="1"/>
                <w:lang w:val="es-419"/>
              </w:rPr>
            </w:pPr>
            <w:bookmarkStart w:id="272" w:name="_Hlk73893125"/>
            <w:r w:rsidRPr="001E2730">
              <w:rPr>
                <w:b/>
                <w:sz w:val="18"/>
                <w:szCs w:val="18"/>
              </w:rPr>
              <w:t>HU</w:t>
            </w:r>
            <w:r>
              <w:rPr>
                <w:b/>
                <w:sz w:val="18"/>
                <w:szCs w:val="18"/>
              </w:rPr>
              <w:t xml:space="preserve">-88 </w:t>
            </w:r>
            <w:r w:rsidRPr="001E2730">
              <w:rPr>
                <w:bCs/>
                <w:sz w:val="18"/>
                <w:szCs w:val="18"/>
                <w:bdr w:val="none" w:sz="0" w:space="0" w:color="auto" w:frame="1"/>
                <w:lang w:val="es-419"/>
              </w:rPr>
              <w:t>Aprobar solicitud de tipo general o justificación</w:t>
            </w:r>
            <w:bookmarkEnd w:id="272"/>
            <w:r>
              <w:rPr>
                <w:bCs/>
                <w:sz w:val="18"/>
                <w:szCs w:val="18"/>
                <w:bdr w:val="none" w:sz="0" w:space="0" w:color="auto" w:frame="1"/>
                <w:lang w:val="es-419"/>
              </w:rPr>
              <w:t xml:space="preserve">. </w:t>
            </w:r>
            <w:r w:rsidRPr="001E2730">
              <w:rPr>
                <w:b/>
                <w:sz w:val="18"/>
                <w:szCs w:val="18"/>
              </w:rPr>
              <w:t>S</w:t>
            </w:r>
            <w:r>
              <w:rPr>
                <w:b/>
                <w:sz w:val="18"/>
                <w:szCs w:val="18"/>
              </w:rPr>
              <w:t>print 13</w:t>
            </w:r>
          </w:p>
        </w:tc>
        <w:tc>
          <w:tcPr>
            <w:tcW w:w="430" w:type="dxa"/>
          </w:tcPr>
          <w:p w14:paraId="10489E11" w14:textId="662D6946" w:rsidR="00B66B2C" w:rsidRPr="001E2730" w:rsidRDefault="00505B4B" w:rsidP="00B66B2C">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4CE4B456" w14:textId="06EB4C4B" w:rsidR="00B66B2C" w:rsidRPr="001E2730" w:rsidRDefault="002C4EA2" w:rsidP="00B66B2C">
            <w:pPr>
              <w:spacing w:line="360" w:lineRule="auto"/>
              <w:textAlignment w:val="baseline"/>
              <w:rPr>
                <w:bCs/>
                <w:sz w:val="18"/>
                <w:szCs w:val="18"/>
                <w:bdr w:val="none" w:sz="0" w:space="0" w:color="auto" w:frame="1"/>
              </w:rPr>
            </w:pPr>
            <w:r>
              <w:rPr>
                <w:bCs/>
                <w:sz w:val="18"/>
                <w:szCs w:val="18"/>
                <w:bdr w:val="none" w:sz="0" w:space="0" w:color="auto" w:frame="1"/>
              </w:rPr>
              <w:t>Verificar que se ejecute la acción de listar las solicitudes</w:t>
            </w:r>
          </w:p>
        </w:tc>
      </w:tr>
      <w:tr w:rsidR="00505B4B" w:rsidRPr="001E2730" w14:paraId="301848CC" w14:textId="77777777" w:rsidTr="008A7FF6">
        <w:trPr>
          <w:trHeight w:val="311"/>
        </w:trPr>
        <w:tc>
          <w:tcPr>
            <w:tcW w:w="2967" w:type="dxa"/>
            <w:vMerge/>
          </w:tcPr>
          <w:p w14:paraId="25D60813" w14:textId="77777777" w:rsidR="00505B4B" w:rsidRPr="001E2730" w:rsidRDefault="00505B4B" w:rsidP="00B66B2C">
            <w:pPr>
              <w:spacing w:line="360" w:lineRule="auto"/>
              <w:textAlignment w:val="baseline"/>
              <w:rPr>
                <w:b/>
                <w:sz w:val="18"/>
                <w:szCs w:val="18"/>
              </w:rPr>
            </w:pPr>
          </w:p>
        </w:tc>
        <w:tc>
          <w:tcPr>
            <w:tcW w:w="430" w:type="dxa"/>
          </w:tcPr>
          <w:p w14:paraId="1F008B29" w14:textId="6315CA86" w:rsidR="00505B4B" w:rsidRPr="001E2730" w:rsidRDefault="00505B4B" w:rsidP="00B66B2C">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72E75798" w14:textId="3D1D1A32" w:rsidR="00505B4B" w:rsidRPr="001E2730" w:rsidRDefault="002C4EA2"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listar las solicitudes</w:t>
            </w:r>
          </w:p>
        </w:tc>
      </w:tr>
      <w:tr w:rsidR="00505B4B" w:rsidRPr="001E2730" w14:paraId="12A15657" w14:textId="77777777" w:rsidTr="008A7FF6">
        <w:trPr>
          <w:trHeight w:val="311"/>
        </w:trPr>
        <w:tc>
          <w:tcPr>
            <w:tcW w:w="2967" w:type="dxa"/>
            <w:vMerge/>
          </w:tcPr>
          <w:p w14:paraId="389CEAAB" w14:textId="77777777" w:rsidR="00505B4B" w:rsidRPr="001E2730" w:rsidRDefault="00505B4B" w:rsidP="00B66B2C">
            <w:pPr>
              <w:spacing w:line="360" w:lineRule="auto"/>
              <w:textAlignment w:val="baseline"/>
              <w:rPr>
                <w:b/>
                <w:sz w:val="18"/>
                <w:szCs w:val="18"/>
              </w:rPr>
            </w:pPr>
          </w:p>
        </w:tc>
        <w:tc>
          <w:tcPr>
            <w:tcW w:w="430" w:type="dxa"/>
          </w:tcPr>
          <w:p w14:paraId="76E38613" w14:textId="5E57A546" w:rsidR="00505B4B" w:rsidRPr="001E2730" w:rsidRDefault="00505B4B" w:rsidP="00B66B2C">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119B6C95" w14:textId="4AB8D064" w:rsidR="00505B4B" w:rsidRPr="001E2730" w:rsidRDefault="002C4EA2"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necesarias para listar las solicitudes</w:t>
            </w:r>
          </w:p>
        </w:tc>
      </w:tr>
      <w:tr w:rsidR="00505B4B" w:rsidRPr="001E2730" w14:paraId="1D35C6FD" w14:textId="77777777" w:rsidTr="008A7FF6">
        <w:trPr>
          <w:trHeight w:val="311"/>
        </w:trPr>
        <w:tc>
          <w:tcPr>
            <w:tcW w:w="2967" w:type="dxa"/>
            <w:vMerge/>
          </w:tcPr>
          <w:p w14:paraId="1C94F267" w14:textId="77777777" w:rsidR="00505B4B" w:rsidRPr="001E2730" w:rsidRDefault="00505B4B" w:rsidP="00B66B2C">
            <w:pPr>
              <w:spacing w:line="360" w:lineRule="auto"/>
              <w:textAlignment w:val="baseline"/>
              <w:rPr>
                <w:b/>
                <w:sz w:val="18"/>
                <w:szCs w:val="18"/>
              </w:rPr>
            </w:pPr>
          </w:p>
        </w:tc>
        <w:tc>
          <w:tcPr>
            <w:tcW w:w="430" w:type="dxa"/>
          </w:tcPr>
          <w:p w14:paraId="19240BFF" w14:textId="708FEA6E" w:rsidR="00505B4B" w:rsidRPr="001E2730" w:rsidRDefault="002C4EA2" w:rsidP="00B66B2C">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16ED006B" w14:textId="0B11A1F5" w:rsidR="00505B4B" w:rsidRPr="001E2730" w:rsidRDefault="002C4EA2"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actualizado el estado de una solicitud</w:t>
            </w:r>
          </w:p>
        </w:tc>
      </w:tr>
      <w:tr w:rsidR="00505B4B" w:rsidRPr="001E2730" w14:paraId="4A5C7791" w14:textId="77777777" w:rsidTr="008A7FF6">
        <w:trPr>
          <w:trHeight w:val="311"/>
        </w:trPr>
        <w:tc>
          <w:tcPr>
            <w:tcW w:w="2967" w:type="dxa"/>
            <w:vMerge/>
          </w:tcPr>
          <w:p w14:paraId="638DBCD6" w14:textId="77777777" w:rsidR="00505B4B" w:rsidRPr="001E2730" w:rsidRDefault="00505B4B" w:rsidP="00B66B2C">
            <w:pPr>
              <w:spacing w:line="360" w:lineRule="auto"/>
              <w:textAlignment w:val="baseline"/>
              <w:rPr>
                <w:b/>
                <w:sz w:val="18"/>
                <w:szCs w:val="18"/>
              </w:rPr>
            </w:pPr>
          </w:p>
        </w:tc>
        <w:tc>
          <w:tcPr>
            <w:tcW w:w="430" w:type="dxa"/>
          </w:tcPr>
          <w:p w14:paraId="4F925A0C" w14:textId="02A60DD2" w:rsidR="00505B4B" w:rsidRPr="001E2730" w:rsidRDefault="002C4EA2" w:rsidP="00B66B2C">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3C956550" w14:textId="76D695EF" w:rsidR="00505B4B" w:rsidRPr="001E2730" w:rsidRDefault="002C4EA2"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devuelto el estado de actualizar el estado de una solicitud</w:t>
            </w:r>
          </w:p>
        </w:tc>
      </w:tr>
      <w:tr w:rsidR="00505B4B" w:rsidRPr="001E2730" w14:paraId="11912934" w14:textId="77777777" w:rsidTr="008A7FF6">
        <w:trPr>
          <w:trHeight w:val="311"/>
        </w:trPr>
        <w:tc>
          <w:tcPr>
            <w:tcW w:w="2967" w:type="dxa"/>
            <w:vMerge/>
          </w:tcPr>
          <w:p w14:paraId="7F85511D" w14:textId="77777777" w:rsidR="00505B4B" w:rsidRPr="001E2730" w:rsidRDefault="00505B4B" w:rsidP="00B66B2C">
            <w:pPr>
              <w:spacing w:line="360" w:lineRule="auto"/>
              <w:textAlignment w:val="baseline"/>
              <w:rPr>
                <w:b/>
                <w:sz w:val="18"/>
                <w:szCs w:val="18"/>
              </w:rPr>
            </w:pPr>
          </w:p>
        </w:tc>
        <w:tc>
          <w:tcPr>
            <w:tcW w:w="430" w:type="dxa"/>
          </w:tcPr>
          <w:p w14:paraId="3885BED8" w14:textId="1F265139" w:rsidR="00505B4B" w:rsidRPr="001E2730" w:rsidRDefault="002C4EA2" w:rsidP="00B66B2C">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7DF7414D" w14:textId="360B568E" w:rsidR="00505B4B" w:rsidRPr="001E2730" w:rsidRDefault="002C4EA2"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necesarias para actualizar el estado de una solicitud</w:t>
            </w:r>
          </w:p>
        </w:tc>
      </w:tr>
      <w:tr w:rsidR="00505B4B" w:rsidRPr="001E2730" w14:paraId="1EC7FEA1" w14:textId="77777777" w:rsidTr="008A7FF6">
        <w:trPr>
          <w:trHeight w:val="311"/>
        </w:trPr>
        <w:tc>
          <w:tcPr>
            <w:tcW w:w="2967" w:type="dxa"/>
            <w:vMerge/>
          </w:tcPr>
          <w:p w14:paraId="6F75CF17" w14:textId="77777777" w:rsidR="00505B4B" w:rsidRPr="001E2730" w:rsidRDefault="00505B4B" w:rsidP="00B66B2C">
            <w:pPr>
              <w:spacing w:line="360" w:lineRule="auto"/>
              <w:textAlignment w:val="baseline"/>
              <w:rPr>
                <w:b/>
                <w:sz w:val="18"/>
                <w:szCs w:val="18"/>
              </w:rPr>
            </w:pPr>
          </w:p>
        </w:tc>
        <w:tc>
          <w:tcPr>
            <w:tcW w:w="430" w:type="dxa"/>
          </w:tcPr>
          <w:p w14:paraId="1596A87C" w14:textId="3DEB6A8C" w:rsidR="00505B4B" w:rsidRPr="001E2730" w:rsidRDefault="002C4EA2" w:rsidP="00B66B2C">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4FCA4BBA" w14:textId="3141BABE" w:rsidR="00505B4B" w:rsidRPr="001E2730" w:rsidRDefault="00396592" w:rsidP="00B66B2C">
            <w:pPr>
              <w:spacing w:line="360" w:lineRule="auto"/>
              <w:textAlignment w:val="baseline"/>
              <w:rPr>
                <w:bCs/>
                <w:sz w:val="18"/>
                <w:szCs w:val="18"/>
                <w:bdr w:val="none" w:sz="0" w:space="0" w:color="auto" w:frame="1"/>
              </w:rPr>
            </w:pPr>
            <w:r>
              <w:rPr>
                <w:bCs/>
                <w:sz w:val="18"/>
                <w:szCs w:val="18"/>
                <w:bdr w:val="none" w:sz="0" w:space="0" w:color="auto" w:frame="1"/>
              </w:rPr>
              <w:t>Verifica listado de justificaciones de los estudiantes</w:t>
            </w:r>
          </w:p>
        </w:tc>
      </w:tr>
      <w:tr w:rsidR="00505B4B" w:rsidRPr="001E2730" w14:paraId="51585D5B" w14:textId="77777777" w:rsidTr="008A7FF6">
        <w:trPr>
          <w:trHeight w:val="311"/>
        </w:trPr>
        <w:tc>
          <w:tcPr>
            <w:tcW w:w="2967" w:type="dxa"/>
            <w:vMerge/>
          </w:tcPr>
          <w:p w14:paraId="36465C56" w14:textId="77777777" w:rsidR="00505B4B" w:rsidRPr="001E2730" w:rsidRDefault="00505B4B" w:rsidP="00B66B2C">
            <w:pPr>
              <w:spacing w:line="360" w:lineRule="auto"/>
              <w:textAlignment w:val="baseline"/>
              <w:rPr>
                <w:b/>
                <w:sz w:val="18"/>
                <w:szCs w:val="18"/>
              </w:rPr>
            </w:pPr>
          </w:p>
        </w:tc>
        <w:tc>
          <w:tcPr>
            <w:tcW w:w="430" w:type="dxa"/>
          </w:tcPr>
          <w:p w14:paraId="44511F7E" w14:textId="673ECBB9" w:rsidR="00505B4B" w:rsidRPr="001E2730" w:rsidRDefault="002C4EA2" w:rsidP="00B66B2C">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7731ECDA" w14:textId="2CC49077" w:rsidR="00505B4B" w:rsidRPr="001E2730" w:rsidRDefault="00396592"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listar justificaciones</w:t>
            </w:r>
          </w:p>
        </w:tc>
      </w:tr>
      <w:tr w:rsidR="00505B4B" w:rsidRPr="001E2730" w14:paraId="4A9BFE20" w14:textId="77777777" w:rsidTr="008A7FF6">
        <w:trPr>
          <w:trHeight w:val="311"/>
        </w:trPr>
        <w:tc>
          <w:tcPr>
            <w:tcW w:w="2967" w:type="dxa"/>
            <w:vMerge/>
          </w:tcPr>
          <w:p w14:paraId="2F3E8D22" w14:textId="77777777" w:rsidR="00505B4B" w:rsidRPr="001E2730" w:rsidRDefault="00505B4B" w:rsidP="00B66B2C">
            <w:pPr>
              <w:spacing w:line="360" w:lineRule="auto"/>
              <w:textAlignment w:val="baseline"/>
              <w:rPr>
                <w:b/>
                <w:sz w:val="18"/>
                <w:szCs w:val="18"/>
              </w:rPr>
            </w:pPr>
          </w:p>
        </w:tc>
        <w:tc>
          <w:tcPr>
            <w:tcW w:w="430" w:type="dxa"/>
          </w:tcPr>
          <w:p w14:paraId="0DB9268C" w14:textId="157D313F" w:rsidR="00505B4B" w:rsidRPr="001E2730" w:rsidRDefault="002C4EA2" w:rsidP="00B66B2C">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1308907E" w14:textId="7843AEBF" w:rsidR="00505B4B" w:rsidRPr="001E2730" w:rsidRDefault="00396592" w:rsidP="00396592">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necesarias para listar las justificaciones de estudiantes</w:t>
            </w:r>
          </w:p>
        </w:tc>
      </w:tr>
      <w:tr w:rsidR="00505B4B" w:rsidRPr="001E2730" w14:paraId="65947D86" w14:textId="77777777" w:rsidTr="008A7FF6">
        <w:trPr>
          <w:trHeight w:val="311"/>
        </w:trPr>
        <w:tc>
          <w:tcPr>
            <w:tcW w:w="2967" w:type="dxa"/>
            <w:vMerge/>
          </w:tcPr>
          <w:p w14:paraId="6FD0155F" w14:textId="77777777" w:rsidR="00505B4B" w:rsidRPr="001E2730" w:rsidRDefault="00505B4B" w:rsidP="00B66B2C">
            <w:pPr>
              <w:spacing w:line="360" w:lineRule="auto"/>
              <w:textAlignment w:val="baseline"/>
              <w:rPr>
                <w:b/>
                <w:sz w:val="18"/>
                <w:szCs w:val="18"/>
              </w:rPr>
            </w:pPr>
          </w:p>
        </w:tc>
        <w:tc>
          <w:tcPr>
            <w:tcW w:w="430" w:type="dxa"/>
          </w:tcPr>
          <w:p w14:paraId="1CD0CB0F" w14:textId="0333AF37" w:rsidR="00505B4B" w:rsidRPr="001E2730" w:rsidRDefault="002C4EA2" w:rsidP="00B66B2C">
            <w:pPr>
              <w:spacing w:line="360" w:lineRule="auto"/>
              <w:jc w:val="center"/>
              <w:textAlignment w:val="baseline"/>
              <w:rPr>
                <w:bCs/>
                <w:sz w:val="18"/>
                <w:szCs w:val="18"/>
                <w:bdr w:val="none" w:sz="0" w:space="0" w:color="auto" w:frame="1"/>
              </w:rPr>
            </w:pPr>
            <w:r>
              <w:rPr>
                <w:bCs/>
                <w:sz w:val="18"/>
                <w:szCs w:val="18"/>
                <w:bdr w:val="none" w:sz="0" w:space="0" w:color="auto" w:frame="1"/>
              </w:rPr>
              <w:t>10</w:t>
            </w:r>
          </w:p>
        </w:tc>
        <w:tc>
          <w:tcPr>
            <w:tcW w:w="4824" w:type="dxa"/>
          </w:tcPr>
          <w:p w14:paraId="110AC782" w14:textId="23CD0471" w:rsidR="00505B4B" w:rsidRPr="001E2730" w:rsidRDefault="00507DCF" w:rsidP="00B66B2C">
            <w:pPr>
              <w:spacing w:line="360" w:lineRule="auto"/>
              <w:textAlignment w:val="baseline"/>
              <w:rPr>
                <w:bCs/>
                <w:sz w:val="18"/>
                <w:szCs w:val="18"/>
                <w:bdr w:val="none" w:sz="0" w:space="0" w:color="auto" w:frame="1"/>
              </w:rPr>
            </w:pPr>
            <w:r>
              <w:rPr>
                <w:bCs/>
                <w:sz w:val="18"/>
                <w:szCs w:val="18"/>
                <w:bdr w:val="none" w:sz="0" w:space="0" w:color="auto" w:frame="1"/>
              </w:rPr>
              <w:t>Verificar el listado de justificaciones por departamento</w:t>
            </w:r>
          </w:p>
        </w:tc>
      </w:tr>
      <w:tr w:rsidR="00507DCF" w:rsidRPr="001E2730" w14:paraId="2A261AA1" w14:textId="77777777" w:rsidTr="008A7FF6">
        <w:trPr>
          <w:trHeight w:val="311"/>
        </w:trPr>
        <w:tc>
          <w:tcPr>
            <w:tcW w:w="2967" w:type="dxa"/>
            <w:vMerge/>
          </w:tcPr>
          <w:p w14:paraId="207BFAE3" w14:textId="77777777" w:rsidR="00507DCF" w:rsidRPr="001E2730" w:rsidRDefault="00507DCF" w:rsidP="00B66B2C">
            <w:pPr>
              <w:spacing w:line="360" w:lineRule="auto"/>
              <w:textAlignment w:val="baseline"/>
              <w:rPr>
                <w:b/>
                <w:sz w:val="18"/>
                <w:szCs w:val="18"/>
              </w:rPr>
            </w:pPr>
          </w:p>
        </w:tc>
        <w:tc>
          <w:tcPr>
            <w:tcW w:w="430" w:type="dxa"/>
          </w:tcPr>
          <w:p w14:paraId="4F54A4FD" w14:textId="07DFC286" w:rsidR="00507DCF" w:rsidRDefault="00507DCF" w:rsidP="00B66B2C">
            <w:pPr>
              <w:spacing w:line="360" w:lineRule="auto"/>
              <w:jc w:val="center"/>
              <w:textAlignment w:val="baseline"/>
              <w:rPr>
                <w:bCs/>
                <w:sz w:val="18"/>
                <w:szCs w:val="18"/>
                <w:bdr w:val="none" w:sz="0" w:space="0" w:color="auto" w:frame="1"/>
              </w:rPr>
            </w:pPr>
            <w:r>
              <w:rPr>
                <w:bCs/>
                <w:sz w:val="18"/>
                <w:szCs w:val="18"/>
                <w:bdr w:val="none" w:sz="0" w:space="0" w:color="auto" w:frame="1"/>
              </w:rPr>
              <w:t>11</w:t>
            </w:r>
          </w:p>
        </w:tc>
        <w:tc>
          <w:tcPr>
            <w:tcW w:w="4824" w:type="dxa"/>
          </w:tcPr>
          <w:p w14:paraId="7D4A6588" w14:textId="015DBA2A" w:rsidR="00507DCF" w:rsidRDefault="00507DCF"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listar justificaciones por departamento</w:t>
            </w:r>
          </w:p>
        </w:tc>
      </w:tr>
      <w:tr w:rsidR="00507DCF" w:rsidRPr="001E2730" w14:paraId="0E9D3FA2" w14:textId="77777777" w:rsidTr="008A7FF6">
        <w:trPr>
          <w:trHeight w:val="311"/>
        </w:trPr>
        <w:tc>
          <w:tcPr>
            <w:tcW w:w="2967" w:type="dxa"/>
            <w:vMerge/>
          </w:tcPr>
          <w:p w14:paraId="7667A146" w14:textId="77777777" w:rsidR="00507DCF" w:rsidRPr="001E2730" w:rsidRDefault="00507DCF" w:rsidP="00B66B2C">
            <w:pPr>
              <w:spacing w:line="360" w:lineRule="auto"/>
              <w:textAlignment w:val="baseline"/>
              <w:rPr>
                <w:b/>
                <w:sz w:val="18"/>
                <w:szCs w:val="18"/>
              </w:rPr>
            </w:pPr>
          </w:p>
        </w:tc>
        <w:tc>
          <w:tcPr>
            <w:tcW w:w="430" w:type="dxa"/>
          </w:tcPr>
          <w:p w14:paraId="00A30055" w14:textId="32C2D6F2" w:rsidR="00507DCF" w:rsidRDefault="00507DCF" w:rsidP="00B66B2C">
            <w:pPr>
              <w:spacing w:line="360" w:lineRule="auto"/>
              <w:jc w:val="center"/>
              <w:textAlignment w:val="baseline"/>
              <w:rPr>
                <w:bCs/>
                <w:sz w:val="18"/>
                <w:szCs w:val="18"/>
                <w:bdr w:val="none" w:sz="0" w:space="0" w:color="auto" w:frame="1"/>
              </w:rPr>
            </w:pPr>
            <w:r>
              <w:rPr>
                <w:bCs/>
                <w:sz w:val="18"/>
                <w:szCs w:val="18"/>
                <w:bdr w:val="none" w:sz="0" w:space="0" w:color="auto" w:frame="1"/>
              </w:rPr>
              <w:t>12</w:t>
            </w:r>
          </w:p>
        </w:tc>
        <w:tc>
          <w:tcPr>
            <w:tcW w:w="4824" w:type="dxa"/>
          </w:tcPr>
          <w:p w14:paraId="085060C6" w14:textId="0BB9BA4B" w:rsidR="00507DCF" w:rsidRDefault="00507DCF" w:rsidP="00B66B2C">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obtener e</w:t>
            </w:r>
            <w:r w:rsidR="00446D80">
              <w:rPr>
                <w:bCs/>
                <w:sz w:val="18"/>
                <w:szCs w:val="18"/>
                <w:bdr w:val="none" w:sz="0" w:space="0" w:color="auto" w:frame="1"/>
              </w:rPr>
              <w:t>l listado de justificaciones por departamento</w:t>
            </w:r>
          </w:p>
        </w:tc>
      </w:tr>
      <w:tr w:rsidR="00507DCF" w:rsidRPr="001E2730" w14:paraId="77804354" w14:textId="77777777" w:rsidTr="008A7FF6">
        <w:trPr>
          <w:trHeight w:val="311"/>
        </w:trPr>
        <w:tc>
          <w:tcPr>
            <w:tcW w:w="2967" w:type="dxa"/>
            <w:vMerge/>
          </w:tcPr>
          <w:p w14:paraId="6A3F2EE6" w14:textId="77777777" w:rsidR="00507DCF" w:rsidRPr="001E2730" w:rsidRDefault="00507DCF" w:rsidP="00B66B2C">
            <w:pPr>
              <w:spacing w:line="360" w:lineRule="auto"/>
              <w:textAlignment w:val="baseline"/>
              <w:rPr>
                <w:b/>
                <w:sz w:val="18"/>
                <w:szCs w:val="18"/>
              </w:rPr>
            </w:pPr>
          </w:p>
        </w:tc>
        <w:tc>
          <w:tcPr>
            <w:tcW w:w="430" w:type="dxa"/>
          </w:tcPr>
          <w:p w14:paraId="14F72A3D" w14:textId="7D1946AF" w:rsidR="00507DCF" w:rsidRDefault="00507DCF" w:rsidP="00B66B2C">
            <w:pPr>
              <w:spacing w:line="360" w:lineRule="auto"/>
              <w:jc w:val="center"/>
              <w:textAlignment w:val="baseline"/>
              <w:rPr>
                <w:bCs/>
                <w:sz w:val="18"/>
                <w:szCs w:val="18"/>
                <w:bdr w:val="none" w:sz="0" w:space="0" w:color="auto" w:frame="1"/>
              </w:rPr>
            </w:pPr>
            <w:r>
              <w:rPr>
                <w:bCs/>
                <w:sz w:val="18"/>
                <w:szCs w:val="18"/>
                <w:bdr w:val="none" w:sz="0" w:space="0" w:color="auto" w:frame="1"/>
              </w:rPr>
              <w:t>13</w:t>
            </w:r>
          </w:p>
        </w:tc>
        <w:tc>
          <w:tcPr>
            <w:tcW w:w="4824" w:type="dxa"/>
          </w:tcPr>
          <w:p w14:paraId="691C2339" w14:textId="1436C8DC" w:rsidR="00507DCF" w:rsidRDefault="00CF1939" w:rsidP="00B66B2C">
            <w:pPr>
              <w:spacing w:line="360" w:lineRule="auto"/>
              <w:textAlignment w:val="baseline"/>
              <w:rPr>
                <w:bCs/>
                <w:sz w:val="18"/>
                <w:szCs w:val="18"/>
                <w:bdr w:val="none" w:sz="0" w:space="0" w:color="auto" w:frame="1"/>
              </w:rPr>
            </w:pPr>
            <w:r>
              <w:rPr>
                <w:bCs/>
                <w:sz w:val="18"/>
                <w:szCs w:val="18"/>
                <w:bdr w:val="none" w:sz="0" w:space="0" w:color="auto" w:frame="1"/>
              </w:rPr>
              <w:t>Verificar que se actualice los datos de una solicitud</w:t>
            </w:r>
          </w:p>
        </w:tc>
      </w:tr>
      <w:tr w:rsidR="00CF1939" w:rsidRPr="001E2730" w14:paraId="7BE329A0" w14:textId="77777777" w:rsidTr="008A7FF6">
        <w:trPr>
          <w:trHeight w:val="311"/>
        </w:trPr>
        <w:tc>
          <w:tcPr>
            <w:tcW w:w="2967" w:type="dxa"/>
            <w:vMerge/>
          </w:tcPr>
          <w:p w14:paraId="0C821BF6" w14:textId="77777777" w:rsidR="00CF1939" w:rsidRPr="001E2730" w:rsidRDefault="00CF1939" w:rsidP="00B66B2C">
            <w:pPr>
              <w:spacing w:line="360" w:lineRule="auto"/>
              <w:textAlignment w:val="baseline"/>
              <w:rPr>
                <w:b/>
                <w:sz w:val="18"/>
                <w:szCs w:val="18"/>
              </w:rPr>
            </w:pPr>
          </w:p>
        </w:tc>
        <w:tc>
          <w:tcPr>
            <w:tcW w:w="430" w:type="dxa"/>
          </w:tcPr>
          <w:p w14:paraId="76777306" w14:textId="0386BC3A" w:rsidR="00CF1939" w:rsidRDefault="00CF1939" w:rsidP="00B66B2C">
            <w:pPr>
              <w:spacing w:line="360" w:lineRule="auto"/>
              <w:jc w:val="center"/>
              <w:textAlignment w:val="baseline"/>
              <w:rPr>
                <w:bCs/>
                <w:sz w:val="18"/>
                <w:szCs w:val="18"/>
                <w:bdr w:val="none" w:sz="0" w:space="0" w:color="auto" w:frame="1"/>
              </w:rPr>
            </w:pPr>
            <w:r>
              <w:rPr>
                <w:bCs/>
                <w:sz w:val="18"/>
                <w:szCs w:val="18"/>
                <w:bdr w:val="none" w:sz="0" w:space="0" w:color="auto" w:frame="1"/>
              </w:rPr>
              <w:t>14</w:t>
            </w:r>
          </w:p>
        </w:tc>
        <w:tc>
          <w:tcPr>
            <w:tcW w:w="4824" w:type="dxa"/>
          </w:tcPr>
          <w:p w14:paraId="5F849208" w14:textId="2B99EA31" w:rsidR="00CF1939" w:rsidRDefault="00CF1939" w:rsidP="00B66B2C">
            <w:pPr>
              <w:spacing w:line="360" w:lineRule="auto"/>
              <w:textAlignment w:val="baseline"/>
              <w:rPr>
                <w:bCs/>
                <w:sz w:val="18"/>
                <w:szCs w:val="18"/>
                <w:bdr w:val="none" w:sz="0" w:space="0" w:color="auto" w:frame="1"/>
              </w:rPr>
            </w:pPr>
            <w:r>
              <w:rPr>
                <w:bCs/>
                <w:sz w:val="18"/>
                <w:szCs w:val="18"/>
                <w:bdr w:val="none" w:sz="0" w:space="0" w:color="auto" w:frame="1"/>
              </w:rPr>
              <w:t>Verificar que se ha obtenido el estado de ejecutar la actualización de una solicitud</w:t>
            </w:r>
          </w:p>
        </w:tc>
      </w:tr>
      <w:tr w:rsidR="00CF1939" w:rsidRPr="001E2730" w14:paraId="6D51C13B" w14:textId="77777777" w:rsidTr="008A7FF6">
        <w:trPr>
          <w:trHeight w:val="311"/>
        </w:trPr>
        <w:tc>
          <w:tcPr>
            <w:tcW w:w="2967" w:type="dxa"/>
            <w:vMerge/>
          </w:tcPr>
          <w:p w14:paraId="070EC4C6" w14:textId="77777777" w:rsidR="00CF1939" w:rsidRPr="001E2730" w:rsidRDefault="00CF1939" w:rsidP="00CF1939">
            <w:pPr>
              <w:spacing w:line="360" w:lineRule="auto"/>
              <w:textAlignment w:val="baseline"/>
              <w:rPr>
                <w:b/>
                <w:sz w:val="18"/>
                <w:szCs w:val="18"/>
              </w:rPr>
            </w:pPr>
          </w:p>
        </w:tc>
        <w:tc>
          <w:tcPr>
            <w:tcW w:w="430" w:type="dxa"/>
          </w:tcPr>
          <w:p w14:paraId="5C9F94FA" w14:textId="0DCA289C" w:rsidR="00CF1939" w:rsidRDefault="00CF1939" w:rsidP="00CF1939">
            <w:pPr>
              <w:spacing w:line="360" w:lineRule="auto"/>
              <w:jc w:val="center"/>
              <w:textAlignment w:val="baseline"/>
              <w:rPr>
                <w:bCs/>
                <w:sz w:val="18"/>
                <w:szCs w:val="18"/>
                <w:bdr w:val="none" w:sz="0" w:space="0" w:color="auto" w:frame="1"/>
              </w:rPr>
            </w:pPr>
            <w:r>
              <w:rPr>
                <w:bCs/>
                <w:sz w:val="18"/>
                <w:szCs w:val="18"/>
                <w:bdr w:val="none" w:sz="0" w:space="0" w:color="auto" w:frame="1"/>
              </w:rPr>
              <w:t>15</w:t>
            </w:r>
          </w:p>
        </w:tc>
        <w:tc>
          <w:tcPr>
            <w:tcW w:w="4824" w:type="dxa"/>
          </w:tcPr>
          <w:p w14:paraId="71232BBC" w14:textId="1F84AFA2" w:rsidR="00CF1939" w:rsidRDefault="00CF1939" w:rsidP="00CF1939">
            <w:pPr>
              <w:spacing w:line="360" w:lineRule="auto"/>
              <w:textAlignment w:val="baseline"/>
              <w:rPr>
                <w:bCs/>
                <w:sz w:val="18"/>
                <w:szCs w:val="18"/>
                <w:bdr w:val="none" w:sz="0" w:space="0" w:color="auto" w:frame="1"/>
              </w:rPr>
            </w:pPr>
            <w:r>
              <w:rPr>
                <w:bCs/>
                <w:sz w:val="18"/>
                <w:szCs w:val="18"/>
                <w:bdr w:val="none" w:sz="0" w:space="0" w:color="auto" w:frame="1"/>
              </w:rPr>
              <w:t>Verificar que se ejecuten la cantidad de acciones necesarias para  actualizar los datos de una solicitud</w:t>
            </w:r>
          </w:p>
        </w:tc>
      </w:tr>
      <w:tr w:rsidR="00CF1939" w:rsidRPr="001E2730" w14:paraId="6DFC0A05" w14:textId="77777777" w:rsidTr="008A7FF6">
        <w:trPr>
          <w:trHeight w:val="311"/>
        </w:trPr>
        <w:tc>
          <w:tcPr>
            <w:tcW w:w="2967" w:type="dxa"/>
            <w:vMerge/>
          </w:tcPr>
          <w:p w14:paraId="7C207113" w14:textId="77777777" w:rsidR="00CF1939" w:rsidRPr="001E2730" w:rsidRDefault="00CF1939" w:rsidP="00CF1939">
            <w:pPr>
              <w:spacing w:line="360" w:lineRule="auto"/>
              <w:textAlignment w:val="baseline"/>
              <w:rPr>
                <w:b/>
                <w:sz w:val="18"/>
                <w:szCs w:val="18"/>
              </w:rPr>
            </w:pPr>
          </w:p>
        </w:tc>
        <w:tc>
          <w:tcPr>
            <w:tcW w:w="430" w:type="dxa"/>
          </w:tcPr>
          <w:p w14:paraId="039EDA7F" w14:textId="5BC8FD74" w:rsidR="00CF1939" w:rsidRDefault="00CF1939" w:rsidP="00CF1939">
            <w:pPr>
              <w:spacing w:line="360" w:lineRule="auto"/>
              <w:jc w:val="center"/>
              <w:textAlignment w:val="baseline"/>
              <w:rPr>
                <w:bCs/>
                <w:sz w:val="18"/>
                <w:szCs w:val="18"/>
                <w:bdr w:val="none" w:sz="0" w:space="0" w:color="auto" w:frame="1"/>
              </w:rPr>
            </w:pPr>
            <w:r>
              <w:rPr>
                <w:bCs/>
                <w:sz w:val="18"/>
                <w:szCs w:val="18"/>
                <w:bdr w:val="none" w:sz="0" w:space="0" w:color="auto" w:frame="1"/>
              </w:rPr>
              <w:t>16</w:t>
            </w:r>
          </w:p>
        </w:tc>
        <w:tc>
          <w:tcPr>
            <w:tcW w:w="4824" w:type="dxa"/>
          </w:tcPr>
          <w:p w14:paraId="0030DF88" w14:textId="25A204E3" w:rsidR="00CF1939" w:rsidRDefault="00CF1939" w:rsidP="00CF1939">
            <w:pPr>
              <w:spacing w:line="360" w:lineRule="auto"/>
              <w:textAlignment w:val="baseline"/>
              <w:rPr>
                <w:bCs/>
                <w:sz w:val="18"/>
                <w:szCs w:val="18"/>
                <w:bdr w:val="none" w:sz="0" w:space="0" w:color="auto" w:frame="1"/>
              </w:rPr>
            </w:pPr>
            <w:r>
              <w:rPr>
                <w:bCs/>
                <w:sz w:val="18"/>
                <w:szCs w:val="18"/>
                <w:bdr w:val="none" w:sz="0" w:space="0" w:color="auto" w:frame="1"/>
              </w:rPr>
              <w:t>Verificar que se ha obtenido el valor por defecto de listado de solicitudes devuelto por la función reductora</w:t>
            </w:r>
          </w:p>
        </w:tc>
      </w:tr>
      <w:tr w:rsidR="00CF1939" w:rsidRPr="001E2730" w14:paraId="1CF259BD" w14:textId="77777777" w:rsidTr="008A7FF6">
        <w:trPr>
          <w:trHeight w:val="311"/>
        </w:trPr>
        <w:tc>
          <w:tcPr>
            <w:tcW w:w="2967" w:type="dxa"/>
            <w:vMerge/>
          </w:tcPr>
          <w:p w14:paraId="4A838D12" w14:textId="77777777" w:rsidR="00CF1939" w:rsidRPr="001E2730" w:rsidRDefault="00CF1939" w:rsidP="00CF1939">
            <w:pPr>
              <w:spacing w:line="360" w:lineRule="auto"/>
              <w:textAlignment w:val="baseline"/>
              <w:rPr>
                <w:b/>
                <w:sz w:val="18"/>
                <w:szCs w:val="18"/>
              </w:rPr>
            </w:pPr>
          </w:p>
        </w:tc>
        <w:tc>
          <w:tcPr>
            <w:tcW w:w="430" w:type="dxa"/>
          </w:tcPr>
          <w:p w14:paraId="33C7C228" w14:textId="6C83FE46" w:rsidR="00CF1939" w:rsidRDefault="00CF1939" w:rsidP="00CF1939">
            <w:pPr>
              <w:spacing w:line="360" w:lineRule="auto"/>
              <w:jc w:val="center"/>
              <w:textAlignment w:val="baseline"/>
              <w:rPr>
                <w:bCs/>
                <w:sz w:val="18"/>
                <w:szCs w:val="18"/>
                <w:bdr w:val="none" w:sz="0" w:space="0" w:color="auto" w:frame="1"/>
              </w:rPr>
            </w:pPr>
            <w:r>
              <w:rPr>
                <w:bCs/>
                <w:sz w:val="18"/>
                <w:szCs w:val="18"/>
                <w:bdr w:val="none" w:sz="0" w:space="0" w:color="auto" w:frame="1"/>
              </w:rPr>
              <w:t>17</w:t>
            </w:r>
          </w:p>
        </w:tc>
        <w:tc>
          <w:tcPr>
            <w:tcW w:w="4824" w:type="dxa"/>
          </w:tcPr>
          <w:p w14:paraId="11705179" w14:textId="4695E252" w:rsidR="00CF1939" w:rsidRDefault="00CF1939" w:rsidP="00CF1939">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solicitudes devuelto por la función reductora</w:t>
            </w:r>
          </w:p>
        </w:tc>
      </w:tr>
      <w:tr w:rsidR="00CF1939" w:rsidRPr="001E2730" w14:paraId="07EDF2B9" w14:textId="77777777" w:rsidTr="008A7FF6">
        <w:trPr>
          <w:trHeight w:val="311"/>
        </w:trPr>
        <w:tc>
          <w:tcPr>
            <w:tcW w:w="2967" w:type="dxa"/>
            <w:vMerge/>
          </w:tcPr>
          <w:p w14:paraId="18EC8FC3" w14:textId="77777777" w:rsidR="00CF1939" w:rsidRPr="001E2730" w:rsidRDefault="00CF1939" w:rsidP="00CF1939">
            <w:pPr>
              <w:spacing w:line="360" w:lineRule="auto"/>
              <w:textAlignment w:val="baseline"/>
              <w:rPr>
                <w:b/>
                <w:sz w:val="18"/>
                <w:szCs w:val="18"/>
              </w:rPr>
            </w:pPr>
          </w:p>
        </w:tc>
        <w:tc>
          <w:tcPr>
            <w:tcW w:w="430" w:type="dxa"/>
          </w:tcPr>
          <w:p w14:paraId="4653F7D1" w14:textId="029FCE48" w:rsidR="00CF1939" w:rsidRDefault="00F23D6C" w:rsidP="00CF1939">
            <w:pPr>
              <w:spacing w:line="360" w:lineRule="auto"/>
              <w:jc w:val="center"/>
              <w:textAlignment w:val="baseline"/>
              <w:rPr>
                <w:bCs/>
                <w:sz w:val="18"/>
                <w:szCs w:val="18"/>
                <w:bdr w:val="none" w:sz="0" w:space="0" w:color="auto" w:frame="1"/>
              </w:rPr>
            </w:pPr>
            <w:r>
              <w:rPr>
                <w:bCs/>
                <w:sz w:val="18"/>
                <w:szCs w:val="18"/>
                <w:bdr w:val="none" w:sz="0" w:space="0" w:color="auto" w:frame="1"/>
              </w:rPr>
              <w:t>18</w:t>
            </w:r>
          </w:p>
        </w:tc>
        <w:tc>
          <w:tcPr>
            <w:tcW w:w="4824" w:type="dxa"/>
          </w:tcPr>
          <w:p w14:paraId="1E56EDCF" w14:textId="39EAD1E0" w:rsidR="00CF1939" w:rsidRDefault="00F23D6C" w:rsidP="00CF1939">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solicitudes devuelto por la función reductora</w:t>
            </w:r>
          </w:p>
        </w:tc>
      </w:tr>
      <w:tr w:rsidR="00F23D6C" w:rsidRPr="001E2730" w14:paraId="51F2A35C" w14:textId="77777777" w:rsidTr="008A7FF6">
        <w:trPr>
          <w:trHeight w:val="311"/>
        </w:trPr>
        <w:tc>
          <w:tcPr>
            <w:tcW w:w="2967" w:type="dxa"/>
            <w:vMerge/>
          </w:tcPr>
          <w:p w14:paraId="67560A35" w14:textId="77777777" w:rsidR="00F23D6C" w:rsidRPr="001E2730" w:rsidRDefault="00F23D6C" w:rsidP="00F23D6C">
            <w:pPr>
              <w:spacing w:line="360" w:lineRule="auto"/>
              <w:textAlignment w:val="baseline"/>
              <w:rPr>
                <w:b/>
                <w:sz w:val="18"/>
                <w:szCs w:val="18"/>
              </w:rPr>
            </w:pPr>
          </w:p>
        </w:tc>
        <w:tc>
          <w:tcPr>
            <w:tcW w:w="430" w:type="dxa"/>
          </w:tcPr>
          <w:p w14:paraId="6AD29314" w14:textId="0A106934" w:rsidR="00F23D6C" w:rsidRDefault="00F23D6C" w:rsidP="00F23D6C">
            <w:pPr>
              <w:spacing w:line="360" w:lineRule="auto"/>
              <w:jc w:val="center"/>
              <w:textAlignment w:val="baseline"/>
              <w:rPr>
                <w:bCs/>
                <w:sz w:val="18"/>
                <w:szCs w:val="18"/>
                <w:bdr w:val="none" w:sz="0" w:space="0" w:color="auto" w:frame="1"/>
              </w:rPr>
            </w:pPr>
            <w:r>
              <w:rPr>
                <w:bCs/>
                <w:sz w:val="18"/>
                <w:szCs w:val="18"/>
                <w:bdr w:val="none" w:sz="0" w:space="0" w:color="auto" w:frame="1"/>
              </w:rPr>
              <w:t>19</w:t>
            </w:r>
          </w:p>
        </w:tc>
        <w:tc>
          <w:tcPr>
            <w:tcW w:w="4824" w:type="dxa"/>
          </w:tcPr>
          <w:p w14:paraId="2B6161D3" w14:textId="7033879E" w:rsidR="00F23D6C" w:rsidRDefault="00F23D6C"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 obtenido el valor por defecto de listado de autorizaciones de una solicitud devuelto por la función reductora</w:t>
            </w:r>
          </w:p>
        </w:tc>
      </w:tr>
      <w:tr w:rsidR="00F23D6C" w:rsidRPr="001E2730" w14:paraId="454EC47F" w14:textId="77777777" w:rsidTr="008A7FF6">
        <w:trPr>
          <w:trHeight w:val="311"/>
        </w:trPr>
        <w:tc>
          <w:tcPr>
            <w:tcW w:w="2967" w:type="dxa"/>
            <w:vMerge/>
          </w:tcPr>
          <w:p w14:paraId="589CC08D" w14:textId="77777777" w:rsidR="00F23D6C" w:rsidRPr="001E2730" w:rsidRDefault="00F23D6C" w:rsidP="00F23D6C">
            <w:pPr>
              <w:spacing w:line="360" w:lineRule="auto"/>
              <w:textAlignment w:val="baseline"/>
              <w:rPr>
                <w:b/>
                <w:sz w:val="18"/>
                <w:szCs w:val="18"/>
              </w:rPr>
            </w:pPr>
          </w:p>
        </w:tc>
        <w:tc>
          <w:tcPr>
            <w:tcW w:w="430" w:type="dxa"/>
          </w:tcPr>
          <w:p w14:paraId="1093D511" w14:textId="42CAB7E1" w:rsidR="00F23D6C" w:rsidRDefault="00566547" w:rsidP="00F23D6C">
            <w:pPr>
              <w:spacing w:line="360" w:lineRule="auto"/>
              <w:jc w:val="center"/>
              <w:textAlignment w:val="baseline"/>
              <w:rPr>
                <w:bCs/>
                <w:sz w:val="18"/>
                <w:szCs w:val="18"/>
                <w:bdr w:val="none" w:sz="0" w:space="0" w:color="auto" w:frame="1"/>
              </w:rPr>
            </w:pPr>
            <w:r>
              <w:rPr>
                <w:bCs/>
                <w:sz w:val="18"/>
                <w:szCs w:val="18"/>
                <w:bdr w:val="none" w:sz="0" w:space="0" w:color="auto" w:frame="1"/>
              </w:rPr>
              <w:t>20</w:t>
            </w:r>
          </w:p>
        </w:tc>
        <w:tc>
          <w:tcPr>
            <w:tcW w:w="4824" w:type="dxa"/>
          </w:tcPr>
          <w:p w14:paraId="1261999D" w14:textId="37874FF5" w:rsidR="00F23D6C" w:rsidRDefault="00F23D6C"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autorizaciones de una solicitud devuelto por la función reductora</w:t>
            </w:r>
          </w:p>
        </w:tc>
      </w:tr>
      <w:tr w:rsidR="00F23D6C" w:rsidRPr="001E2730" w14:paraId="66A900C1" w14:textId="77777777" w:rsidTr="008A7FF6">
        <w:trPr>
          <w:trHeight w:val="311"/>
        </w:trPr>
        <w:tc>
          <w:tcPr>
            <w:tcW w:w="2967" w:type="dxa"/>
            <w:vMerge/>
          </w:tcPr>
          <w:p w14:paraId="21241F48" w14:textId="77777777" w:rsidR="00F23D6C" w:rsidRPr="001E2730" w:rsidRDefault="00F23D6C" w:rsidP="00F23D6C">
            <w:pPr>
              <w:spacing w:line="360" w:lineRule="auto"/>
              <w:textAlignment w:val="baseline"/>
              <w:rPr>
                <w:b/>
                <w:sz w:val="18"/>
                <w:szCs w:val="18"/>
              </w:rPr>
            </w:pPr>
          </w:p>
        </w:tc>
        <w:tc>
          <w:tcPr>
            <w:tcW w:w="430" w:type="dxa"/>
          </w:tcPr>
          <w:p w14:paraId="01D0D8D7" w14:textId="0A6F3135" w:rsidR="00F23D6C" w:rsidRDefault="00566547" w:rsidP="00F23D6C">
            <w:pPr>
              <w:spacing w:line="360" w:lineRule="auto"/>
              <w:jc w:val="center"/>
              <w:textAlignment w:val="baseline"/>
              <w:rPr>
                <w:bCs/>
                <w:sz w:val="18"/>
                <w:szCs w:val="18"/>
                <w:bdr w:val="none" w:sz="0" w:space="0" w:color="auto" w:frame="1"/>
              </w:rPr>
            </w:pPr>
            <w:r>
              <w:rPr>
                <w:bCs/>
                <w:sz w:val="18"/>
                <w:szCs w:val="18"/>
                <w:bdr w:val="none" w:sz="0" w:space="0" w:color="auto" w:frame="1"/>
              </w:rPr>
              <w:t>21</w:t>
            </w:r>
          </w:p>
        </w:tc>
        <w:tc>
          <w:tcPr>
            <w:tcW w:w="4824" w:type="dxa"/>
          </w:tcPr>
          <w:p w14:paraId="441B4EC0" w14:textId="2AA3526B" w:rsidR="00F23D6C" w:rsidRDefault="00F23D6C"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 obtenido un listado de autorizaciones de una solicitud devuelto por la función reductora</w:t>
            </w:r>
          </w:p>
        </w:tc>
      </w:tr>
      <w:tr w:rsidR="00F23D6C" w:rsidRPr="001E2730" w14:paraId="3498C16B" w14:textId="77777777" w:rsidTr="008A7FF6">
        <w:trPr>
          <w:trHeight w:val="288"/>
        </w:trPr>
        <w:tc>
          <w:tcPr>
            <w:tcW w:w="2967" w:type="dxa"/>
            <w:vMerge w:val="restart"/>
          </w:tcPr>
          <w:p w14:paraId="75310DBB" w14:textId="1F3E9334" w:rsidR="00F23D6C" w:rsidRPr="001E2730" w:rsidRDefault="00F23D6C" w:rsidP="00F23D6C">
            <w:pPr>
              <w:spacing w:line="360" w:lineRule="auto"/>
              <w:textAlignment w:val="baseline"/>
              <w:rPr>
                <w:bCs/>
                <w:sz w:val="18"/>
                <w:szCs w:val="18"/>
                <w:bdr w:val="none" w:sz="0" w:space="0" w:color="auto" w:frame="1"/>
                <w:lang w:val="es-419"/>
              </w:rPr>
            </w:pPr>
            <w:bookmarkStart w:id="273" w:name="_Hlk73895212"/>
            <w:r w:rsidRPr="001E2730">
              <w:rPr>
                <w:b/>
                <w:sz w:val="18"/>
                <w:szCs w:val="18"/>
              </w:rPr>
              <w:t>HU</w:t>
            </w:r>
            <w:r>
              <w:rPr>
                <w:b/>
                <w:sz w:val="18"/>
                <w:szCs w:val="18"/>
              </w:rPr>
              <w:t xml:space="preserve">-89 </w:t>
            </w:r>
            <w:r w:rsidRPr="001E2730">
              <w:rPr>
                <w:bCs/>
                <w:sz w:val="18"/>
                <w:szCs w:val="18"/>
                <w:bdr w:val="none" w:sz="0" w:space="0" w:color="auto" w:frame="1"/>
                <w:lang w:val="es-419"/>
              </w:rPr>
              <w:t>Ingreso pago de mensualidad de los estudiantes</w:t>
            </w:r>
            <w:bookmarkEnd w:id="273"/>
            <w:r>
              <w:rPr>
                <w:bCs/>
                <w:sz w:val="18"/>
                <w:szCs w:val="18"/>
                <w:bdr w:val="none" w:sz="0" w:space="0" w:color="auto" w:frame="1"/>
                <w:lang w:val="es-419"/>
              </w:rPr>
              <w:t xml:space="preserve">. </w:t>
            </w:r>
            <w:r w:rsidRPr="001E2730">
              <w:rPr>
                <w:b/>
                <w:sz w:val="18"/>
                <w:szCs w:val="18"/>
              </w:rPr>
              <w:t>S</w:t>
            </w:r>
            <w:r>
              <w:rPr>
                <w:b/>
                <w:sz w:val="18"/>
                <w:szCs w:val="18"/>
              </w:rPr>
              <w:t>print 13</w:t>
            </w:r>
          </w:p>
        </w:tc>
        <w:tc>
          <w:tcPr>
            <w:tcW w:w="430" w:type="dxa"/>
          </w:tcPr>
          <w:p w14:paraId="75E8AC8D" w14:textId="3DB4132E" w:rsidR="00F23D6C" w:rsidRPr="001E2730" w:rsidRDefault="00AF07E4" w:rsidP="00F23D6C">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A309388" w14:textId="3F1C8E68" w:rsidR="00F23D6C" w:rsidRPr="001E2730" w:rsidRDefault="00510687" w:rsidP="00510687">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ha enviado datos correctos del pago de mensualidad  </w:t>
            </w:r>
          </w:p>
        </w:tc>
      </w:tr>
      <w:tr w:rsidR="00AF07E4" w:rsidRPr="001E2730" w14:paraId="396285A7" w14:textId="77777777" w:rsidTr="008A7FF6">
        <w:trPr>
          <w:trHeight w:val="288"/>
        </w:trPr>
        <w:tc>
          <w:tcPr>
            <w:tcW w:w="2967" w:type="dxa"/>
            <w:vMerge/>
          </w:tcPr>
          <w:p w14:paraId="68080682" w14:textId="77777777" w:rsidR="00AF07E4" w:rsidRPr="001E2730" w:rsidRDefault="00AF07E4" w:rsidP="00F23D6C">
            <w:pPr>
              <w:spacing w:line="360" w:lineRule="auto"/>
              <w:textAlignment w:val="baseline"/>
              <w:rPr>
                <w:b/>
                <w:sz w:val="18"/>
                <w:szCs w:val="18"/>
              </w:rPr>
            </w:pPr>
          </w:p>
        </w:tc>
        <w:tc>
          <w:tcPr>
            <w:tcW w:w="430" w:type="dxa"/>
          </w:tcPr>
          <w:p w14:paraId="16EE9547" w14:textId="1504DC9C" w:rsidR="00AF07E4"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59E1756C" w14:textId="1687A21A" w:rsidR="00AF07E4" w:rsidRPr="001E2730"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necesarias para el ingreso del pago de mensualidad</w:t>
            </w:r>
          </w:p>
        </w:tc>
      </w:tr>
      <w:tr w:rsidR="00AF07E4" w:rsidRPr="001E2730" w14:paraId="1F497B51" w14:textId="77777777" w:rsidTr="008A7FF6">
        <w:trPr>
          <w:trHeight w:val="288"/>
        </w:trPr>
        <w:tc>
          <w:tcPr>
            <w:tcW w:w="2967" w:type="dxa"/>
            <w:vMerge/>
          </w:tcPr>
          <w:p w14:paraId="674BBE18" w14:textId="77777777" w:rsidR="00AF07E4" w:rsidRPr="001E2730" w:rsidRDefault="00AF07E4" w:rsidP="00F23D6C">
            <w:pPr>
              <w:spacing w:line="360" w:lineRule="auto"/>
              <w:textAlignment w:val="baseline"/>
              <w:rPr>
                <w:b/>
                <w:sz w:val="18"/>
                <w:szCs w:val="18"/>
              </w:rPr>
            </w:pPr>
          </w:p>
        </w:tc>
        <w:tc>
          <w:tcPr>
            <w:tcW w:w="430" w:type="dxa"/>
          </w:tcPr>
          <w:p w14:paraId="5FC88418" w14:textId="25832362" w:rsidR="00AF07E4"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A8083B5" w14:textId="2C280610" w:rsidR="00AF07E4" w:rsidRPr="001E2730"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 almacenado el pago de mensualidad</w:t>
            </w:r>
          </w:p>
        </w:tc>
      </w:tr>
      <w:tr w:rsidR="00510687" w:rsidRPr="001E2730" w14:paraId="14EF490C" w14:textId="77777777" w:rsidTr="008A7FF6">
        <w:trPr>
          <w:trHeight w:val="288"/>
        </w:trPr>
        <w:tc>
          <w:tcPr>
            <w:tcW w:w="2967" w:type="dxa"/>
            <w:vMerge/>
          </w:tcPr>
          <w:p w14:paraId="7F69920A" w14:textId="77777777" w:rsidR="00510687" w:rsidRPr="001E2730" w:rsidRDefault="00510687" w:rsidP="00F23D6C">
            <w:pPr>
              <w:spacing w:line="360" w:lineRule="auto"/>
              <w:textAlignment w:val="baseline"/>
              <w:rPr>
                <w:b/>
                <w:sz w:val="18"/>
                <w:szCs w:val="18"/>
              </w:rPr>
            </w:pPr>
          </w:p>
        </w:tc>
        <w:tc>
          <w:tcPr>
            <w:tcW w:w="430" w:type="dxa"/>
          </w:tcPr>
          <w:p w14:paraId="10147E00" w14:textId="003961EC"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7D327CEB" w14:textId="3EAF9398" w:rsidR="00510687"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el listado de pagos de mensualidad</w:t>
            </w:r>
          </w:p>
        </w:tc>
      </w:tr>
      <w:tr w:rsidR="00F23D6C" w:rsidRPr="001E2730" w14:paraId="186FFDC8" w14:textId="77777777" w:rsidTr="008A7FF6">
        <w:trPr>
          <w:trHeight w:val="299"/>
        </w:trPr>
        <w:tc>
          <w:tcPr>
            <w:tcW w:w="2967" w:type="dxa"/>
            <w:vMerge w:val="restart"/>
          </w:tcPr>
          <w:p w14:paraId="4BE465BA" w14:textId="0930DDA1" w:rsidR="00F23D6C" w:rsidRPr="001E2730" w:rsidRDefault="00F23D6C" w:rsidP="00F23D6C">
            <w:pPr>
              <w:spacing w:line="360" w:lineRule="auto"/>
              <w:textAlignment w:val="baseline"/>
              <w:rPr>
                <w:bCs/>
                <w:sz w:val="18"/>
                <w:szCs w:val="18"/>
                <w:bdr w:val="none" w:sz="0" w:space="0" w:color="auto" w:frame="1"/>
                <w:lang w:val="es-419"/>
              </w:rPr>
            </w:pPr>
            <w:bookmarkStart w:id="274" w:name="_Hlk73907521"/>
            <w:r w:rsidRPr="001E2730">
              <w:rPr>
                <w:b/>
                <w:sz w:val="18"/>
                <w:szCs w:val="18"/>
              </w:rPr>
              <w:t>HU</w:t>
            </w:r>
            <w:r>
              <w:rPr>
                <w:b/>
                <w:sz w:val="18"/>
                <w:szCs w:val="18"/>
              </w:rPr>
              <w:t xml:space="preserve">-90 </w:t>
            </w:r>
            <w:r w:rsidRPr="001E2730">
              <w:rPr>
                <w:bCs/>
                <w:sz w:val="18"/>
                <w:szCs w:val="18"/>
                <w:bdr w:val="none" w:sz="0" w:space="0" w:color="auto" w:frame="1"/>
                <w:lang w:val="es-419"/>
              </w:rPr>
              <w:t>Aprobar pago de mensualidad de los estudiantes</w:t>
            </w:r>
            <w:bookmarkEnd w:id="274"/>
            <w:r>
              <w:rPr>
                <w:bCs/>
                <w:sz w:val="18"/>
                <w:szCs w:val="18"/>
                <w:bdr w:val="none" w:sz="0" w:space="0" w:color="auto" w:frame="1"/>
                <w:lang w:val="es-419"/>
              </w:rPr>
              <w:t xml:space="preserve">. </w:t>
            </w:r>
            <w:r w:rsidRPr="001E2730">
              <w:rPr>
                <w:b/>
                <w:sz w:val="18"/>
                <w:szCs w:val="18"/>
              </w:rPr>
              <w:t>S</w:t>
            </w:r>
            <w:r>
              <w:rPr>
                <w:b/>
                <w:sz w:val="18"/>
                <w:szCs w:val="18"/>
              </w:rPr>
              <w:t>print 14</w:t>
            </w:r>
          </w:p>
        </w:tc>
        <w:tc>
          <w:tcPr>
            <w:tcW w:w="430" w:type="dxa"/>
          </w:tcPr>
          <w:p w14:paraId="141F5D13" w14:textId="7B5460B6" w:rsidR="00F23D6C" w:rsidRPr="001E2730"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124266D7" w14:textId="181F61A8" w:rsidR="00F23D6C" w:rsidRPr="001E2730"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el listado de pagos de mensualidad</w:t>
            </w:r>
          </w:p>
        </w:tc>
      </w:tr>
      <w:tr w:rsidR="00510687" w:rsidRPr="001E2730" w14:paraId="1FEA478E" w14:textId="77777777" w:rsidTr="008A7FF6">
        <w:trPr>
          <w:trHeight w:val="299"/>
        </w:trPr>
        <w:tc>
          <w:tcPr>
            <w:tcW w:w="2967" w:type="dxa"/>
            <w:vMerge/>
          </w:tcPr>
          <w:p w14:paraId="498516A8" w14:textId="77777777" w:rsidR="00510687" w:rsidRPr="001E2730" w:rsidRDefault="00510687" w:rsidP="00F23D6C">
            <w:pPr>
              <w:spacing w:line="360" w:lineRule="auto"/>
              <w:textAlignment w:val="baseline"/>
              <w:rPr>
                <w:b/>
                <w:sz w:val="18"/>
                <w:szCs w:val="18"/>
              </w:rPr>
            </w:pPr>
          </w:p>
        </w:tc>
        <w:tc>
          <w:tcPr>
            <w:tcW w:w="430" w:type="dxa"/>
          </w:tcPr>
          <w:p w14:paraId="11C31907" w14:textId="1678FC82"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4A3EDE6" w14:textId="184A4D6D" w:rsidR="00510687" w:rsidRPr="001E2730"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el listado de pagos de mensualidad por estudiante</w:t>
            </w:r>
          </w:p>
        </w:tc>
      </w:tr>
      <w:tr w:rsidR="00510687" w:rsidRPr="001E2730" w14:paraId="68218BDA" w14:textId="77777777" w:rsidTr="008A7FF6">
        <w:trPr>
          <w:trHeight w:val="299"/>
        </w:trPr>
        <w:tc>
          <w:tcPr>
            <w:tcW w:w="2967" w:type="dxa"/>
            <w:vMerge/>
          </w:tcPr>
          <w:p w14:paraId="288528F0" w14:textId="77777777" w:rsidR="00510687" w:rsidRPr="001E2730" w:rsidRDefault="00510687" w:rsidP="00F23D6C">
            <w:pPr>
              <w:spacing w:line="360" w:lineRule="auto"/>
              <w:textAlignment w:val="baseline"/>
              <w:rPr>
                <w:b/>
                <w:sz w:val="18"/>
                <w:szCs w:val="18"/>
              </w:rPr>
            </w:pPr>
          </w:p>
        </w:tc>
        <w:tc>
          <w:tcPr>
            <w:tcW w:w="430" w:type="dxa"/>
          </w:tcPr>
          <w:p w14:paraId="178039DC" w14:textId="13224F32"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D386904" w14:textId="2690791D" w:rsidR="00510687" w:rsidRPr="001E2730"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para aprobar un pago de mensualidad</w:t>
            </w:r>
          </w:p>
        </w:tc>
      </w:tr>
      <w:tr w:rsidR="00F23D6C" w:rsidRPr="001E2730" w14:paraId="06F412B6" w14:textId="77777777" w:rsidTr="008A7FF6">
        <w:trPr>
          <w:trHeight w:val="369"/>
        </w:trPr>
        <w:tc>
          <w:tcPr>
            <w:tcW w:w="2967" w:type="dxa"/>
            <w:vMerge w:val="restart"/>
          </w:tcPr>
          <w:p w14:paraId="6F94ADBD" w14:textId="4454750D" w:rsidR="00F23D6C" w:rsidRPr="001E2730" w:rsidRDefault="00F23D6C" w:rsidP="00F23D6C">
            <w:pPr>
              <w:spacing w:line="360" w:lineRule="auto"/>
              <w:textAlignment w:val="baseline"/>
              <w:rPr>
                <w:bCs/>
                <w:sz w:val="18"/>
                <w:szCs w:val="18"/>
                <w:bdr w:val="none" w:sz="0" w:space="0" w:color="auto" w:frame="1"/>
                <w:lang w:val="es-419"/>
              </w:rPr>
            </w:pPr>
            <w:bookmarkStart w:id="275" w:name="_Hlk73911109"/>
            <w:r w:rsidRPr="001E2730">
              <w:rPr>
                <w:b/>
                <w:sz w:val="18"/>
                <w:szCs w:val="18"/>
              </w:rPr>
              <w:t>HU</w:t>
            </w:r>
            <w:r>
              <w:rPr>
                <w:b/>
                <w:sz w:val="18"/>
                <w:szCs w:val="18"/>
              </w:rPr>
              <w:t xml:space="preserve">-91 </w:t>
            </w:r>
            <w:r w:rsidRPr="001E2730">
              <w:rPr>
                <w:bCs/>
                <w:sz w:val="18"/>
                <w:szCs w:val="18"/>
                <w:bdr w:val="none" w:sz="0" w:space="0" w:color="auto" w:frame="1"/>
                <w:lang w:val="es-419"/>
              </w:rPr>
              <w:t>Eliminar pago de mensualidad de los estudiantes</w:t>
            </w:r>
            <w:bookmarkEnd w:id="275"/>
            <w:r>
              <w:rPr>
                <w:bCs/>
                <w:sz w:val="18"/>
                <w:szCs w:val="18"/>
                <w:bdr w:val="none" w:sz="0" w:space="0" w:color="auto" w:frame="1"/>
                <w:lang w:val="es-419"/>
              </w:rPr>
              <w:t xml:space="preserve">. </w:t>
            </w:r>
            <w:r w:rsidRPr="001E2730">
              <w:rPr>
                <w:b/>
                <w:sz w:val="18"/>
                <w:szCs w:val="18"/>
              </w:rPr>
              <w:t>S</w:t>
            </w:r>
            <w:r>
              <w:rPr>
                <w:b/>
                <w:sz w:val="18"/>
                <w:szCs w:val="18"/>
              </w:rPr>
              <w:t>print 14</w:t>
            </w:r>
          </w:p>
        </w:tc>
        <w:tc>
          <w:tcPr>
            <w:tcW w:w="430" w:type="dxa"/>
          </w:tcPr>
          <w:p w14:paraId="35DA0EDE" w14:textId="72304E6F" w:rsidR="00F23D6C" w:rsidRPr="001E2730"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09792102" w14:textId="6AED8BA9" w:rsidR="00F23D6C" w:rsidRPr="001E2730"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n ejecutado la cantidad de acciones necesarias para eliminar un pago de mensualidad</w:t>
            </w:r>
          </w:p>
        </w:tc>
      </w:tr>
      <w:tr w:rsidR="00510687" w:rsidRPr="001E2730" w14:paraId="47A071BF" w14:textId="77777777" w:rsidTr="008A7FF6">
        <w:trPr>
          <w:trHeight w:val="369"/>
        </w:trPr>
        <w:tc>
          <w:tcPr>
            <w:tcW w:w="2967" w:type="dxa"/>
            <w:vMerge/>
          </w:tcPr>
          <w:p w14:paraId="634EEB1D" w14:textId="77777777" w:rsidR="00510687" w:rsidRPr="001E2730" w:rsidRDefault="00510687" w:rsidP="00F23D6C">
            <w:pPr>
              <w:spacing w:line="360" w:lineRule="auto"/>
              <w:textAlignment w:val="baseline"/>
              <w:rPr>
                <w:b/>
                <w:sz w:val="18"/>
                <w:szCs w:val="18"/>
              </w:rPr>
            </w:pPr>
          </w:p>
        </w:tc>
        <w:tc>
          <w:tcPr>
            <w:tcW w:w="430" w:type="dxa"/>
          </w:tcPr>
          <w:p w14:paraId="659EAB13" w14:textId="18C636CC"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1315D531" w14:textId="76C9A34F" w:rsidR="00510687"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 eliminado un pago de mensualidad</w:t>
            </w:r>
          </w:p>
        </w:tc>
      </w:tr>
      <w:tr w:rsidR="00510687" w:rsidRPr="001E2730" w14:paraId="017E7160" w14:textId="77777777" w:rsidTr="008A7FF6">
        <w:trPr>
          <w:trHeight w:val="369"/>
        </w:trPr>
        <w:tc>
          <w:tcPr>
            <w:tcW w:w="2967" w:type="dxa"/>
            <w:vMerge/>
          </w:tcPr>
          <w:p w14:paraId="6C5AB9A7" w14:textId="77777777" w:rsidR="00510687" w:rsidRPr="001E2730" w:rsidRDefault="00510687" w:rsidP="00F23D6C">
            <w:pPr>
              <w:spacing w:line="360" w:lineRule="auto"/>
              <w:textAlignment w:val="baseline"/>
              <w:rPr>
                <w:b/>
                <w:sz w:val="18"/>
                <w:szCs w:val="18"/>
              </w:rPr>
            </w:pPr>
          </w:p>
        </w:tc>
        <w:tc>
          <w:tcPr>
            <w:tcW w:w="430" w:type="dxa"/>
          </w:tcPr>
          <w:p w14:paraId="6F912E88" w14:textId="678BE927"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2FB302C8" w14:textId="7B18C71C" w:rsidR="00510687"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el listado de archivos de pago de mensualidad</w:t>
            </w:r>
          </w:p>
        </w:tc>
      </w:tr>
      <w:tr w:rsidR="00510687" w:rsidRPr="001E2730" w14:paraId="22CC1B46" w14:textId="77777777" w:rsidTr="008A7FF6">
        <w:trPr>
          <w:trHeight w:val="369"/>
        </w:trPr>
        <w:tc>
          <w:tcPr>
            <w:tcW w:w="2967" w:type="dxa"/>
            <w:vMerge/>
          </w:tcPr>
          <w:p w14:paraId="5F16BD64" w14:textId="77777777" w:rsidR="00510687" w:rsidRPr="001E2730" w:rsidRDefault="00510687" w:rsidP="00F23D6C">
            <w:pPr>
              <w:spacing w:line="360" w:lineRule="auto"/>
              <w:textAlignment w:val="baseline"/>
              <w:rPr>
                <w:b/>
                <w:sz w:val="18"/>
                <w:szCs w:val="18"/>
              </w:rPr>
            </w:pPr>
          </w:p>
        </w:tc>
        <w:tc>
          <w:tcPr>
            <w:tcW w:w="430" w:type="dxa"/>
          </w:tcPr>
          <w:p w14:paraId="066C908E" w14:textId="5906991F"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0DF2484B" w14:textId="60AAE278" w:rsidR="00510687"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que se obtenido el valor por defecto devuelto por la función reductora</w:t>
            </w:r>
          </w:p>
        </w:tc>
      </w:tr>
      <w:tr w:rsidR="00510687" w:rsidRPr="001E2730" w14:paraId="17D6C2F9" w14:textId="77777777" w:rsidTr="008A7FF6">
        <w:trPr>
          <w:trHeight w:val="369"/>
        </w:trPr>
        <w:tc>
          <w:tcPr>
            <w:tcW w:w="2967" w:type="dxa"/>
            <w:vMerge/>
          </w:tcPr>
          <w:p w14:paraId="72211BA3" w14:textId="77777777" w:rsidR="00510687" w:rsidRPr="001E2730" w:rsidRDefault="00510687" w:rsidP="00F23D6C">
            <w:pPr>
              <w:spacing w:line="360" w:lineRule="auto"/>
              <w:textAlignment w:val="baseline"/>
              <w:rPr>
                <w:b/>
                <w:sz w:val="18"/>
                <w:szCs w:val="18"/>
              </w:rPr>
            </w:pPr>
          </w:p>
        </w:tc>
        <w:tc>
          <w:tcPr>
            <w:tcW w:w="430" w:type="dxa"/>
          </w:tcPr>
          <w:p w14:paraId="7B2E337F" w14:textId="03978B14"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5</w:t>
            </w:r>
          </w:p>
        </w:tc>
        <w:tc>
          <w:tcPr>
            <w:tcW w:w="4824" w:type="dxa"/>
          </w:tcPr>
          <w:p w14:paraId="367A95EF" w14:textId="763F608D" w:rsidR="00510687"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 obtenido un arreglo vacío de los pagos de mensualidad</w:t>
            </w:r>
          </w:p>
        </w:tc>
      </w:tr>
      <w:tr w:rsidR="00510687" w:rsidRPr="001E2730" w14:paraId="207F2E13" w14:textId="77777777" w:rsidTr="008A7FF6">
        <w:trPr>
          <w:trHeight w:val="369"/>
        </w:trPr>
        <w:tc>
          <w:tcPr>
            <w:tcW w:w="2967" w:type="dxa"/>
            <w:vMerge/>
          </w:tcPr>
          <w:p w14:paraId="0D7EC125" w14:textId="77777777" w:rsidR="00510687" w:rsidRPr="001E2730" w:rsidRDefault="00510687" w:rsidP="00F23D6C">
            <w:pPr>
              <w:spacing w:line="360" w:lineRule="auto"/>
              <w:textAlignment w:val="baseline"/>
              <w:rPr>
                <w:b/>
                <w:sz w:val="18"/>
                <w:szCs w:val="18"/>
              </w:rPr>
            </w:pPr>
          </w:p>
        </w:tc>
        <w:tc>
          <w:tcPr>
            <w:tcW w:w="430" w:type="dxa"/>
          </w:tcPr>
          <w:p w14:paraId="52C45CD1" w14:textId="07ECB101"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6</w:t>
            </w:r>
          </w:p>
        </w:tc>
        <w:tc>
          <w:tcPr>
            <w:tcW w:w="4824" w:type="dxa"/>
          </w:tcPr>
          <w:p w14:paraId="5229967E" w14:textId="716B551A" w:rsidR="00510687"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el listado de pagos de mensualidad</w:t>
            </w:r>
          </w:p>
        </w:tc>
      </w:tr>
      <w:tr w:rsidR="00510687" w:rsidRPr="001E2730" w14:paraId="3E44FCD6" w14:textId="77777777" w:rsidTr="008A7FF6">
        <w:trPr>
          <w:trHeight w:val="369"/>
        </w:trPr>
        <w:tc>
          <w:tcPr>
            <w:tcW w:w="2967" w:type="dxa"/>
            <w:vMerge/>
          </w:tcPr>
          <w:p w14:paraId="29E38860" w14:textId="77777777" w:rsidR="00510687" w:rsidRPr="001E2730" w:rsidRDefault="00510687" w:rsidP="00F23D6C">
            <w:pPr>
              <w:spacing w:line="360" w:lineRule="auto"/>
              <w:textAlignment w:val="baseline"/>
              <w:rPr>
                <w:b/>
                <w:sz w:val="18"/>
                <w:szCs w:val="18"/>
              </w:rPr>
            </w:pPr>
          </w:p>
        </w:tc>
        <w:tc>
          <w:tcPr>
            <w:tcW w:w="430" w:type="dxa"/>
          </w:tcPr>
          <w:p w14:paraId="18F38193" w14:textId="0CD112C5"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7</w:t>
            </w:r>
          </w:p>
        </w:tc>
        <w:tc>
          <w:tcPr>
            <w:tcW w:w="4824" w:type="dxa"/>
          </w:tcPr>
          <w:p w14:paraId="50BEAECE" w14:textId="2A9736E9" w:rsidR="00510687" w:rsidRDefault="00510687"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 ingresado un nuevo archivo de pago de mensualidad</w:t>
            </w:r>
          </w:p>
        </w:tc>
      </w:tr>
      <w:tr w:rsidR="00510687" w:rsidRPr="001E2730" w14:paraId="60B68338" w14:textId="77777777" w:rsidTr="008A7FF6">
        <w:trPr>
          <w:trHeight w:val="369"/>
        </w:trPr>
        <w:tc>
          <w:tcPr>
            <w:tcW w:w="2967" w:type="dxa"/>
            <w:vMerge/>
          </w:tcPr>
          <w:p w14:paraId="11742EF2" w14:textId="77777777" w:rsidR="00510687" w:rsidRPr="001E2730" w:rsidRDefault="00510687" w:rsidP="00F23D6C">
            <w:pPr>
              <w:spacing w:line="360" w:lineRule="auto"/>
              <w:textAlignment w:val="baseline"/>
              <w:rPr>
                <w:b/>
                <w:sz w:val="18"/>
                <w:szCs w:val="18"/>
              </w:rPr>
            </w:pPr>
          </w:p>
        </w:tc>
        <w:tc>
          <w:tcPr>
            <w:tcW w:w="430" w:type="dxa"/>
          </w:tcPr>
          <w:p w14:paraId="3139AF90" w14:textId="17C33102"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8</w:t>
            </w:r>
          </w:p>
        </w:tc>
        <w:tc>
          <w:tcPr>
            <w:tcW w:w="4824" w:type="dxa"/>
          </w:tcPr>
          <w:p w14:paraId="0D110341" w14:textId="6A064904" w:rsidR="00510687" w:rsidRDefault="00510687" w:rsidP="00510687">
            <w:pPr>
              <w:spacing w:line="360" w:lineRule="auto"/>
              <w:textAlignment w:val="baseline"/>
              <w:rPr>
                <w:bCs/>
                <w:sz w:val="18"/>
                <w:szCs w:val="18"/>
                <w:bdr w:val="none" w:sz="0" w:space="0" w:color="auto" w:frame="1"/>
              </w:rPr>
            </w:pPr>
            <w:r>
              <w:rPr>
                <w:bCs/>
                <w:sz w:val="18"/>
                <w:szCs w:val="18"/>
                <w:bdr w:val="none" w:sz="0" w:space="0" w:color="auto" w:frame="1"/>
              </w:rPr>
              <w:t>Verificar que se ha eliminado un archivo de pago de mensualidad</w:t>
            </w:r>
          </w:p>
        </w:tc>
      </w:tr>
      <w:tr w:rsidR="00510687" w:rsidRPr="001E2730" w14:paraId="24DC9BEC" w14:textId="77777777" w:rsidTr="008A7FF6">
        <w:trPr>
          <w:trHeight w:val="369"/>
        </w:trPr>
        <w:tc>
          <w:tcPr>
            <w:tcW w:w="2967" w:type="dxa"/>
            <w:vMerge/>
          </w:tcPr>
          <w:p w14:paraId="518D6C02" w14:textId="77777777" w:rsidR="00510687" w:rsidRPr="001E2730" w:rsidRDefault="00510687" w:rsidP="00F23D6C">
            <w:pPr>
              <w:spacing w:line="360" w:lineRule="auto"/>
              <w:textAlignment w:val="baseline"/>
              <w:rPr>
                <w:b/>
                <w:sz w:val="18"/>
                <w:szCs w:val="18"/>
              </w:rPr>
            </w:pPr>
          </w:p>
        </w:tc>
        <w:tc>
          <w:tcPr>
            <w:tcW w:w="430" w:type="dxa"/>
          </w:tcPr>
          <w:p w14:paraId="39757440" w14:textId="35E99320" w:rsidR="00510687" w:rsidRDefault="00510687" w:rsidP="00F23D6C">
            <w:pPr>
              <w:spacing w:line="360" w:lineRule="auto"/>
              <w:jc w:val="center"/>
              <w:textAlignment w:val="baseline"/>
              <w:rPr>
                <w:bCs/>
                <w:sz w:val="18"/>
                <w:szCs w:val="18"/>
                <w:bdr w:val="none" w:sz="0" w:space="0" w:color="auto" w:frame="1"/>
              </w:rPr>
            </w:pPr>
            <w:r>
              <w:rPr>
                <w:bCs/>
                <w:sz w:val="18"/>
                <w:szCs w:val="18"/>
                <w:bdr w:val="none" w:sz="0" w:space="0" w:color="auto" w:frame="1"/>
              </w:rPr>
              <w:t>9</w:t>
            </w:r>
          </w:p>
        </w:tc>
        <w:tc>
          <w:tcPr>
            <w:tcW w:w="4824" w:type="dxa"/>
          </w:tcPr>
          <w:p w14:paraId="69F987D3" w14:textId="567670FF" w:rsidR="00510687" w:rsidRDefault="00510687" w:rsidP="00510687">
            <w:pPr>
              <w:spacing w:line="360" w:lineRule="auto"/>
              <w:textAlignment w:val="baseline"/>
              <w:rPr>
                <w:bCs/>
                <w:sz w:val="18"/>
                <w:szCs w:val="18"/>
                <w:bdr w:val="none" w:sz="0" w:space="0" w:color="auto" w:frame="1"/>
              </w:rPr>
            </w:pPr>
            <w:r>
              <w:rPr>
                <w:bCs/>
                <w:sz w:val="18"/>
                <w:szCs w:val="18"/>
                <w:bdr w:val="none" w:sz="0" w:space="0" w:color="auto" w:frame="1"/>
              </w:rPr>
              <w:t>Verificar que se ha modificado un archivo de pago de mensualidad</w:t>
            </w:r>
          </w:p>
        </w:tc>
      </w:tr>
      <w:tr w:rsidR="00F23D6C" w:rsidRPr="001E2730" w14:paraId="732F703D" w14:textId="77777777" w:rsidTr="008A7FF6">
        <w:trPr>
          <w:trHeight w:val="299"/>
        </w:trPr>
        <w:tc>
          <w:tcPr>
            <w:tcW w:w="2967" w:type="dxa"/>
            <w:vMerge w:val="restart"/>
          </w:tcPr>
          <w:p w14:paraId="7C127552" w14:textId="5E172A6F" w:rsidR="00F23D6C" w:rsidRPr="001E2730" w:rsidRDefault="00F23D6C" w:rsidP="00F23D6C">
            <w:pPr>
              <w:spacing w:line="360" w:lineRule="auto"/>
              <w:textAlignment w:val="baseline"/>
              <w:rPr>
                <w:bCs/>
                <w:sz w:val="18"/>
                <w:szCs w:val="18"/>
                <w:bdr w:val="none" w:sz="0" w:space="0" w:color="auto" w:frame="1"/>
                <w:lang w:val="es-419"/>
              </w:rPr>
            </w:pPr>
            <w:bookmarkStart w:id="276" w:name="_Hlk73913000"/>
            <w:r w:rsidRPr="001E2730">
              <w:rPr>
                <w:b/>
                <w:sz w:val="18"/>
                <w:szCs w:val="18"/>
              </w:rPr>
              <w:t>HU</w:t>
            </w:r>
            <w:r>
              <w:rPr>
                <w:b/>
                <w:sz w:val="18"/>
                <w:szCs w:val="18"/>
              </w:rPr>
              <w:t xml:space="preserve">-92 </w:t>
            </w:r>
            <w:r w:rsidRPr="001E2730">
              <w:rPr>
                <w:bCs/>
                <w:sz w:val="18"/>
                <w:szCs w:val="18"/>
                <w:bdr w:val="none" w:sz="0" w:space="0" w:color="auto" w:frame="1"/>
                <w:lang w:val="es-419"/>
              </w:rPr>
              <w:t>Ingreso de observación al pago de mensualidad de un estudiante</w:t>
            </w:r>
            <w:bookmarkEnd w:id="276"/>
            <w:r>
              <w:rPr>
                <w:bCs/>
                <w:sz w:val="18"/>
                <w:szCs w:val="18"/>
                <w:bdr w:val="none" w:sz="0" w:space="0" w:color="auto" w:frame="1"/>
                <w:lang w:val="es-419"/>
              </w:rPr>
              <w:t xml:space="preserve">. </w:t>
            </w:r>
            <w:r w:rsidRPr="001E2730">
              <w:rPr>
                <w:b/>
                <w:sz w:val="18"/>
                <w:szCs w:val="18"/>
              </w:rPr>
              <w:t>S</w:t>
            </w:r>
            <w:r>
              <w:rPr>
                <w:b/>
                <w:sz w:val="18"/>
                <w:szCs w:val="18"/>
              </w:rPr>
              <w:t>print 14</w:t>
            </w:r>
          </w:p>
        </w:tc>
        <w:tc>
          <w:tcPr>
            <w:tcW w:w="430" w:type="dxa"/>
          </w:tcPr>
          <w:p w14:paraId="6B2BB7CF" w14:textId="41E0E018" w:rsidR="00F23D6C" w:rsidRPr="001E2730" w:rsidRDefault="00105DBF" w:rsidP="00F23D6C">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07376522" w14:textId="34A091FA" w:rsidR="00F23D6C" w:rsidRPr="001E2730" w:rsidRDefault="00F4358B"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 enviado un formulario de datos válidos</w:t>
            </w:r>
          </w:p>
        </w:tc>
      </w:tr>
      <w:tr w:rsidR="00F4358B" w:rsidRPr="001E2730" w14:paraId="0C5E5A9B" w14:textId="77777777" w:rsidTr="008A7FF6">
        <w:trPr>
          <w:trHeight w:val="299"/>
        </w:trPr>
        <w:tc>
          <w:tcPr>
            <w:tcW w:w="2967" w:type="dxa"/>
            <w:vMerge/>
          </w:tcPr>
          <w:p w14:paraId="3334153E" w14:textId="77777777" w:rsidR="00F4358B" w:rsidRPr="001E2730" w:rsidRDefault="00F4358B" w:rsidP="00F23D6C">
            <w:pPr>
              <w:spacing w:line="360" w:lineRule="auto"/>
              <w:textAlignment w:val="baseline"/>
              <w:rPr>
                <w:b/>
                <w:sz w:val="18"/>
                <w:szCs w:val="18"/>
              </w:rPr>
            </w:pPr>
          </w:p>
        </w:tc>
        <w:tc>
          <w:tcPr>
            <w:tcW w:w="430" w:type="dxa"/>
          </w:tcPr>
          <w:p w14:paraId="701FC0DD" w14:textId="6F17B35A" w:rsidR="00F4358B" w:rsidRDefault="00F4358B" w:rsidP="00F23D6C">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0D36DA38" w14:textId="36B65109" w:rsidR="00F4358B" w:rsidRPr="001E2730" w:rsidRDefault="00F4358B" w:rsidP="00F23D6C">
            <w:pPr>
              <w:spacing w:line="360" w:lineRule="auto"/>
              <w:textAlignment w:val="baseline"/>
              <w:rPr>
                <w:bCs/>
                <w:sz w:val="18"/>
                <w:szCs w:val="18"/>
                <w:bdr w:val="none" w:sz="0" w:space="0" w:color="auto" w:frame="1"/>
              </w:rPr>
            </w:pPr>
            <w:r>
              <w:rPr>
                <w:bCs/>
                <w:sz w:val="18"/>
                <w:szCs w:val="18"/>
                <w:bdr w:val="none" w:sz="0" w:space="0" w:color="auto" w:frame="1"/>
              </w:rPr>
              <w:t>Verificar que no se han enviado datos nulos en la observación</w:t>
            </w:r>
          </w:p>
        </w:tc>
      </w:tr>
      <w:tr w:rsidR="00F4358B" w:rsidRPr="001E2730" w14:paraId="4505C53E" w14:textId="77777777" w:rsidTr="008A7FF6">
        <w:trPr>
          <w:trHeight w:val="299"/>
        </w:trPr>
        <w:tc>
          <w:tcPr>
            <w:tcW w:w="2967" w:type="dxa"/>
            <w:vMerge/>
          </w:tcPr>
          <w:p w14:paraId="3735370A" w14:textId="77777777" w:rsidR="00F4358B" w:rsidRPr="001E2730" w:rsidRDefault="00F4358B" w:rsidP="00F23D6C">
            <w:pPr>
              <w:spacing w:line="360" w:lineRule="auto"/>
              <w:textAlignment w:val="baseline"/>
              <w:rPr>
                <w:b/>
                <w:sz w:val="18"/>
                <w:szCs w:val="18"/>
              </w:rPr>
            </w:pPr>
          </w:p>
        </w:tc>
        <w:tc>
          <w:tcPr>
            <w:tcW w:w="430" w:type="dxa"/>
          </w:tcPr>
          <w:p w14:paraId="0F8D3E4C" w14:textId="211FDB09" w:rsidR="00F4358B" w:rsidRDefault="00F4358B" w:rsidP="00F23D6C">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389B9DE9" w14:textId="177FD4F8" w:rsidR="00F4358B" w:rsidRPr="001E2730" w:rsidRDefault="00F4358B" w:rsidP="00F23D6C">
            <w:pPr>
              <w:spacing w:line="360" w:lineRule="auto"/>
              <w:textAlignment w:val="baseline"/>
              <w:rPr>
                <w:bCs/>
                <w:sz w:val="18"/>
                <w:szCs w:val="18"/>
                <w:bdr w:val="none" w:sz="0" w:space="0" w:color="auto" w:frame="1"/>
              </w:rPr>
            </w:pPr>
            <w:r>
              <w:rPr>
                <w:bCs/>
                <w:sz w:val="18"/>
                <w:szCs w:val="18"/>
                <w:bdr w:val="none" w:sz="0" w:space="0" w:color="auto" w:frame="1"/>
              </w:rPr>
              <w:t xml:space="preserve">Verificar que se han ejecutado la cantidad de acciones necesarias para el ingreso de una observación </w:t>
            </w:r>
          </w:p>
        </w:tc>
      </w:tr>
      <w:tr w:rsidR="00F4358B" w:rsidRPr="001E2730" w14:paraId="5CC9CAAE" w14:textId="77777777" w:rsidTr="008A7FF6">
        <w:trPr>
          <w:trHeight w:val="299"/>
        </w:trPr>
        <w:tc>
          <w:tcPr>
            <w:tcW w:w="2967" w:type="dxa"/>
            <w:vMerge/>
          </w:tcPr>
          <w:p w14:paraId="0F0793E5" w14:textId="77777777" w:rsidR="00F4358B" w:rsidRPr="001E2730" w:rsidRDefault="00F4358B" w:rsidP="00F23D6C">
            <w:pPr>
              <w:spacing w:line="360" w:lineRule="auto"/>
              <w:textAlignment w:val="baseline"/>
              <w:rPr>
                <w:b/>
                <w:sz w:val="18"/>
                <w:szCs w:val="18"/>
              </w:rPr>
            </w:pPr>
          </w:p>
        </w:tc>
        <w:tc>
          <w:tcPr>
            <w:tcW w:w="430" w:type="dxa"/>
          </w:tcPr>
          <w:p w14:paraId="30C16680" w14:textId="6FE41D8D" w:rsidR="00F4358B" w:rsidRDefault="00F4358B" w:rsidP="00F23D6C">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0685F9B8" w14:textId="661CE304" w:rsidR="00F4358B" w:rsidRPr="001E2730" w:rsidRDefault="00F4358B" w:rsidP="00F23D6C">
            <w:pPr>
              <w:spacing w:line="360" w:lineRule="auto"/>
              <w:textAlignment w:val="baseline"/>
              <w:rPr>
                <w:bCs/>
                <w:sz w:val="18"/>
                <w:szCs w:val="18"/>
                <w:bdr w:val="none" w:sz="0" w:space="0" w:color="auto" w:frame="1"/>
              </w:rPr>
            </w:pPr>
            <w:r>
              <w:rPr>
                <w:bCs/>
                <w:sz w:val="18"/>
                <w:szCs w:val="18"/>
                <w:bdr w:val="none" w:sz="0" w:space="0" w:color="auto" w:frame="1"/>
              </w:rPr>
              <w:t>Verificar que se ha actualizado los datos de un archivo</w:t>
            </w:r>
          </w:p>
        </w:tc>
      </w:tr>
      <w:tr w:rsidR="00F23D6C" w:rsidRPr="00AB620D" w14:paraId="1A91C947" w14:textId="77777777" w:rsidTr="008A7FF6">
        <w:trPr>
          <w:trHeight w:val="253"/>
        </w:trPr>
        <w:tc>
          <w:tcPr>
            <w:tcW w:w="2967" w:type="dxa"/>
            <w:vMerge w:val="restart"/>
          </w:tcPr>
          <w:p w14:paraId="277EB8E6" w14:textId="6437615C" w:rsidR="00F23D6C" w:rsidRPr="00C619AA" w:rsidRDefault="00F23D6C" w:rsidP="00F23D6C">
            <w:pPr>
              <w:spacing w:line="360" w:lineRule="auto"/>
              <w:textAlignment w:val="baseline"/>
              <w:rPr>
                <w:sz w:val="18"/>
                <w:szCs w:val="18"/>
                <w:highlight w:val="yellow"/>
              </w:rPr>
            </w:pPr>
            <w:r w:rsidRPr="00C619AA">
              <w:rPr>
                <w:b/>
                <w:sz w:val="18"/>
                <w:szCs w:val="18"/>
              </w:rPr>
              <w:t xml:space="preserve">HU-94 </w:t>
            </w:r>
            <w:r w:rsidRPr="00C619AA">
              <w:rPr>
                <w:sz w:val="18"/>
                <w:szCs w:val="18"/>
              </w:rPr>
              <w:t xml:space="preserve">Autenticar administradores desde la aplicación móvil. </w:t>
            </w:r>
            <w:r w:rsidRPr="00C619AA">
              <w:rPr>
                <w:b/>
                <w:sz w:val="18"/>
                <w:szCs w:val="18"/>
              </w:rPr>
              <w:t>Sprint 14</w:t>
            </w:r>
          </w:p>
        </w:tc>
        <w:tc>
          <w:tcPr>
            <w:tcW w:w="430" w:type="dxa"/>
          </w:tcPr>
          <w:p w14:paraId="43881AEF" w14:textId="7FAC572B" w:rsidR="00F23D6C" w:rsidRPr="00C619AA" w:rsidRDefault="00DF1C22" w:rsidP="00F23D6C">
            <w:pPr>
              <w:spacing w:line="360" w:lineRule="auto"/>
              <w:jc w:val="center"/>
              <w:textAlignment w:val="baseline"/>
              <w:rPr>
                <w:bCs/>
                <w:sz w:val="18"/>
                <w:szCs w:val="18"/>
                <w:bdr w:val="none" w:sz="0" w:space="0" w:color="auto" w:frame="1"/>
              </w:rPr>
            </w:pPr>
            <w:r w:rsidRPr="00C619AA">
              <w:rPr>
                <w:bCs/>
                <w:sz w:val="18"/>
                <w:szCs w:val="18"/>
                <w:bdr w:val="none" w:sz="0" w:space="0" w:color="auto" w:frame="1"/>
              </w:rPr>
              <w:t>1</w:t>
            </w:r>
          </w:p>
        </w:tc>
        <w:tc>
          <w:tcPr>
            <w:tcW w:w="4824" w:type="dxa"/>
          </w:tcPr>
          <w:p w14:paraId="577E1252" w14:textId="08680BCE" w:rsidR="00F23D6C" w:rsidRPr="00C619AA" w:rsidRDefault="00DF1C22" w:rsidP="00771341">
            <w:pPr>
              <w:spacing w:line="360" w:lineRule="auto"/>
              <w:textAlignment w:val="baseline"/>
              <w:rPr>
                <w:bCs/>
                <w:sz w:val="18"/>
                <w:szCs w:val="18"/>
                <w:bdr w:val="none" w:sz="0" w:space="0" w:color="auto" w:frame="1"/>
              </w:rPr>
            </w:pPr>
            <w:r w:rsidRPr="00C619AA">
              <w:rPr>
                <w:bCs/>
                <w:sz w:val="18"/>
                <w:szCs w:val="18"/>
                <w:bdr w:val="none" w:sz="0" w:space="0" w:color="auto" w:frame="1"/>
              </w:rPr>
              <w:t xml:space="preserve">Verificar </w:t>
            </w:r>
            <w:r w:rsidR="00771341" w:rsidRPr="00C619AA">
              <w:rPr>
                <w:bCs/>
                <w:sz w:val="18"/>
                <w:szCs w:val="18"/>
                <w:bdr w:val="none" w:sz="0" w:space="0" w:color="auto" w:frame="1"/>
              </w:rPr>
              <w:t>que se ha mostrado la interfaz móvil</w:t>
            </w:r>
          </w:p>
        </w:tc>
      </w:tr>
      <w:tr w:rsidR="00DF1C22" w:rsidRPr="00AB620D" w14:paraId="056F48EE" w14:textId="77777777" w:rsidTr="008A7FF6">
        <w:trPr>
          <w:trHeight w:val="253"/>
        </w:trPr>
        <w:tc>
          <w:tcPr>
            <w:tcW w:w="2967" w:type="dxa"/>
            <w:vMerge/>
          </w:tcPr>
          <w:p w14:paraId="5BDD74A6" w14:textId="77777777" w:rsidR="00DF1C22" w:rsidRPr="00C619AA" w:rsidRDefault="00DF1C22" w:rsidP="00F23D6C">
            <w:pPr>
              <w:spacing w:line="360" w:lineRule="auto"/>
              <w:textAlignment w:val="baseline"/>
              <w:rPr>
                <w:b/>
                <w:sz w:val="18"/>
                <w:szCs w:val="18"/>
              </w:rPr>
            </w:pPr>
          </w:p>
        </w:tc>
        <w:tc>
          <w:tcPr>
            <w:tcW w:w="430" w:type="dxa"/>
          </w:tcPr>
          <w:p w14:paraId="59D0DE24" w14:textId="7BC87BB7" w:rsidR="00DF1C22" w:rsidRPr="00C619AA" w:rsidRDefault="00DF1C22" w:rsidP="00F23D6C">
            <w:pPr>
              <w:spacing w:line="360" w:lineRule="auto"/>
              <w:jc w:val="center"/>
              <w:textAlignment w:val="baseline"/>
              <w:rPr>
                <w:bCs/>
                <w:sz w:val="18"/>
                <w:szCs w:val="18"/>
                <w:bdr w:val="none" w:sz="0" w:space="0" w:color="auto" w:frame="1"/>
              </w:rPr>
            </w:pPr>
            <w:r w:rsidRPr="00C619AA">
              <w:rPr>
                <w:bCs/>
                <w:sz w:val="18"/>
                <w:szCs w:val="18"/>
                <w:bdr w:val="none" w:sz="0" w:space="0" w:color="auto" w:frame="1"/>
              </w:rPr>
              <w:t>2</w:t>
            </w:r>
          </w:p>
        </w:tc>
        <w:tc>
          <w:tcPr>
            <w:tcW w:w="4824" w:type="dxa"/>
          </w:tcPr>
          <w:p w14:paraId="3CE7031D" w14:textId="015C1E65" w:rsidR="00DF1C22" w:rsidRPr="00C619AA" w:rsidRDefault="00771341" w:rsidP="00F23D6C">
            <w:pPr>
              <w:spacing w:line="360" w:lineRule="auto"/>
              <w:textAlignment w:val="baseline"/>
              <w:rPr>
                <w:bCs/>
                <w:sz w:val="18"/>
                <w:szCs w:val="18"/>
                <w:bdr w:val="none" w:sz="0" w:space="0" w:color="auto" w:frame="1"/>
              </w:rPr>
            </w:pPr>
            <w:r w:rsidRPr="00C619AA">
              <w:rPr>
                <w:bCs/>
                <w:sz w:val="18"/>
                <w:szCs w:val="18"/>
                <w:bdr w:val="none" w:sz="0" w:space="0" w:color="auto" w:frame="1"/>
              </w:rPr>
              <w:t xml:space="preserve">Verificar que se ha </w:t>
            </w:r>
            <w:r w:rsidR="00496B8B" w:rsidRPr="00C619AA">
              <w:rPr>
                <w:bCs/>
                <w:sz w:val="18"/>
                <w:szCs w:val="18"/>
                <w:bdr w:val="none" w:sz="0" w:space="0" w:color="auto" w:frame="1"/>
              </w:rPr>
              <w:t>mostrado el calendario de fechas</w:t>
            </w:r>
            <w:r w:rsidR="006255DD" w:rsidRPr="00C619AA">
              <w:rPr>
                <w:bCs/>
                <w:sz w:val="18"/>
                <w:szCs w:val="18"/>
                <w:bdr w:val="none" w:sz="0" w:space="0" w:color="auto" w:frame="1"/>
              </w:rPr>
              <w:t xml:space="preserve"> reservadas</w:t>
            </w:r>
          </w:p>
        </w:tc>
      </w:tr>
      <w:tr w:rsidR="00DF1C22" w:rsidRPr="00AB620D" w14:paraId="4370338F" w14:textId="77777777" w:rsidTr="008A7FF6">
        <w:trPr>
          <w:trHeight w:val="253"/>
        </w:trPr>
        <w:tc>
          <w:tcPr>
            <w:tcW w:w="2967" w:type="dxa"/>
            <w:vMerge/>
          </w:tcPr>
          <w:p w14:paraId="1AFCC6DC" w14:textId="77777777" w:rsidR="00DF1C22" w:rsidRPr="00C619AA" w:rsidRDefault="00DF1C22" w:rsidP="00F23D6C">
            <w:pPr>
              <w:spacing w:line="360" w:lineRule="auto"/>
              <w:textAlignment w:val="baseline"/>
              <w:rPr>
                <w:b/>
                <w:sz w:val="18"/>
                <w:szCs w:val="18"/>
              </w:rPr>
            </w:pPr>
          </w:p>
        </w:tc>
        <w:tc>
          <w:tcPr>
            <w:tcW w:w="430" w:type="dxa"/>
          </w:tcPr>
          <w:p w14:paraId="6E65A60F" w14:textId="35D7C52C" w:rsidR="00DF1C22" w:rsidRPr="00C619AA" w:rsidRDefault="00DF1C22" w:rsidP="00F23D6C">
            <w:pPr>
              <w:spacing w:line="360" w:lineRule="auto"/>
              <w:jc w:val="center"/>
              <w:textAlignment w:val="baseline"/>
              <w:rPr>
                <w:bCs/>
                <w:sz w:val="18"/>
                <w:szCs w:val="18"/>
                <w:bdr w:val="none" w:sz="0" w:space="0" w:color="auto" w:frame="1"/>
              </w:rPr>
            </w:pPr>
            <w:r w:rsidRPr="00C619AA">
              <w:rPr>
                <w:bCs/>
                <w:sz w:val="18"/>
                <w:szCs w:val="18"/>
                <w:bdr w:val="none" w:sz="0" w:space="0" w:color="auto" w:frame="1"/>
              </w:rPr>
              <w:t>3</w:t>
            </w:r>
          </w:p>
        </w:tc>
        <w:tc>
          <w:tcPr>
            <w:tcW w:w="4824" w:type="dxa"/>
          </w:tcPr>
          <w:p w14:paraId="4CA079DF" w14:textId="13EA2F15" w:rsidR="00DF1C22" w:rsidRPr="00C619AA" w:rsidRDefault="005C125F" w:rsidP="00F23D6C">
            <w:pPr>
              <w:spacing w:line="360" w:lineRule="auto"/>
              <w:textAlignment w:val="baseline"/>
              <w:rPr>
                <w:bCs/>
                <w:sz w:val="18"/>
                <w:szCs w:val="18"/>
                <w:bdr w:val="none" w:sz="0" w:space="0" w:color="auto" w:frame="1"/>
              </w:rPr>
            </w:pPr>
            <w:r w:rsidRPr="00C619AA">
              <w:rPr>
                <w:bCs/>
                <w:sz w:val="18"/>
                <w:szCs w:val="18"/>
                <w:bdr w:val="none" w:sz="0" w:space="0" w:color="auto" w:frame="1"/>
              </w:rPr>
              <w:t>Verificar el listado de usuarios que han reservado exámenes psicosensométricos</w:t>
            </w:r>
          </w:p>
        </w:tc>
      </w:tr>
      <w:tr w:rsidR="00DF1C22" w:rsidRPr="00AB620D" w14:paraId="5B6B891A" w14:textId="77777777" w:rsidTr="008A7FF6">
        <w:trPr>
          <w:trHeight w:val="253"/>
        </w:trPr>
        <w:tc>
          <w:tcPr>
            <w:tcW w:w="2967" w:type="dxa"/>
            <w:vMerge/>
          </w:tcPr>
          <w:p w14:paraId="50EFC191" w14:textId="77777777" w:rsidR="00DF1C22" w:rsidRPr="00C619AA" w:rsidRDefault="00DF1C22" w:rsidP="00F23D6C">
            <w:pPr>
              <w:spacing w:line="360" w:lineRule="auto"/>
              <w:textAlignment w:val="baseline"/>
              <w:rPr>
                <w:b/>
                <w:sz w:val="18"/>
                <w:szCs w:val="18"/>
              </w:rPr>
            </w:pPr>
          </w:p>
        </w:tc>
        <w:tc>
          <w:tcPr>
            <w:tcW w:w="430" w:type="dxa"/>
          </w:tcPr>
          <w:p w14:paraId="18E1A993" w14:textId="3824AFC7" w:rsidR="00DF1C22" w:rsidRPr="00C619AA" w:rsidRDefault="00DF1C22" w:rsidP="00F23D6C">
            <w:pPr>
              <w:spacing w:line="360" w:lineRule="auto"/>
              <w:jc w:val="center"/>
              <w:textAlignment w:val="baseline"/>
              <w:rPr>
                <w:bCs/>
                <w:sz w:val="18"/>
                <w:szCs w:val="18"/>
                <w:bdr w:val="none" w:sz="0" w:space="0" w:color="auto" w:frame="1"/>
              </w:rPr>
            </w:pPr>
            <w:r w:rsidRPr="00C619AA">
              <w:rPr>
                <w:bCs/>
                <w:sz w:val="18"/>
                <w:szCs w:val="18"/>
                <w:bdr w:val="none" w:sz="0" w:space="0" w:color="auto" w:frame="1"/>
              </w:rPr>
              <w:t>4</w:t>
            </w:r>
          </w:p>
        </w:tc>
        <w:tc>
          <w:tcPr>
            <w:tcW w:w="4824" w:type="dxa"/>
          </w:tcPr>
          <w:p w14:paraId="24333456" w14:textId="7A5CDC44" w:rsidR="00DF1C22" w:rsidRPr="00C619AA" w:rsidRDefault="005C125F" w:rsidP="00F23D6C">
            <w:pPr>
              <w:spacing w:line="360" w:lineRule="auto"/>
              <w:textAlignment w:val="baseline"/>
              <w:rPr>
                <w:bCs/>
                <w:sz w:val="18"/>
                <w:szCs w:val="18"/>
                <w:bdr w:val="none" w:sz="0" w:space="0" w:color="auto" w:frame="1"/>
              </w:rPr>
            </w:pPr>
            <w:r w:rsidRPr="00C619AA">
              <w:rPr>
                <w:bCs/>
                <w:sz w:val="18"/>
                <w:szCs w:val="18"/>
                <w:bdr w:val="none" w:sz="0" w:space="0" w:color="auto" w:frame="1"/>
              </w:rPr>
              <w:t>Verificar que se ha mostrado los datos del usuario</w:t>
            </w:r>
          </w:p>
        </w:tc>
      </w:tr>
      <w:tr w:rsidR="00C619AA" w:rsidRPr="00AB620D" w14:paraId="31905F89" w14:textId="77777777" w:rsidTr="008A7FF6">
        <w:trPr>
          <w:trHeight w:val="346"/>
        </w:trPr>
        <w:tc>
          <w:tcPr>
            <w:tcW w:w="2967" w:type="dxa"/>
            <w:vMerge w:val="restart"/>
          </w:tcPr>
          <w:p w14:paraId="63035EF0" w14:textId="09EEE8E0" w:rsidR="00C619AA" w:rsidRPr="00C619AA" w:rsidRDefault="00C619AA" w:rsidP="00C619AA">
            <w:pPr>
              <w:spacing w:line="360" w:lineRule="auto"/>
              <w:textAlignment w:val="baseline"/>
              <w:rPr>
                <w:sz w:val="18"/>
                <w:szCs w:val="18"/>
              </w:rPr>
            </w:pPr>
            <w:r w:rsidRPr="00C619AA">
              <w:rPr>
                <w:b/>
                <w:sz w:val="18"/>
                <w:szCs w:val="18"/>
              </w:rPr>
              <w:t xml:space="preserve">HU-95 </w:t>
            </w:r>
            <w:r w:rsidRPr="00C619AA">
              <w:rPr>
                <w:sz w:val="18"/>
                <w:szCs w:val="18"/>
              </w:rPr>
              <w:t xml:space="preserve">Registrar solicitudes desde la aplicación móvil. </w:t>
            </w:r>
            <w:r w:rsidRPr="00C619AA">
              <w:rPr>
                <w:b/>
                <w:sz w:val="18"/>
                <w:szCs w:val="18"/>
              </w:rPr>
              <w:t>Sprint 14</w:t>
            </w:r>
          </w:p>
        </w:tc>
        <w:tc>
          <w:tcPr>
            <w:tcW w:w="430" w:type="dxa"/>
          </w:tcPr>
          <w:p w14:paraId="135E0292" w14:textId="5C5D79D9" w:rsidR="00C619AA" w:rsidRPr="00C619AA" w:rsidRDefault="00C619AA" w:rsidP="00C619AA">
            <w:pPr>
              <w:spacing w:line="360" w:lineRule="auto"/>
              <w:jc w:val="center"/>
              <w:textAlignment w:val="baseline"/>
              <w:rPr>
                <w:bCs/>
                <w:sz w:val="18"/>
                <w:szCs w:val="18"/>
                <w:bdr w:val="none" w:sz="0" w:space="0" w:color="auto" w:frame="1"/>
              </w:rPr>
            </w:pPr>
            <w:r w:rsidRPr="00C619AA">
              <w:rPr>
                <w:bCs/>
                <w:sz w:val="18"/>
                <w:szCs w:val="18"/>
                <w:bdr w:val="none" w:sz="0" w:space="0" w:color="auto" w:frame="1"/>
              </w:rPr>
              <w:t>1</w:t>
            </w:r>
          </w:p>
        </w:tc>
        <w:tc>
          <w:tcPr>
            <w:tcW w:w="4824" w:type="dxa"/>
          </w:tcPr>
          <w:p w14:paraId="1895454D" w14:textId="04CC1BAE"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ha mostrado la interfaz de inicio</w:t>
            </w:r>
          </w:p>
        </w:tc>
      </w:tr>
      <w:tr w:rsidR="00C619AA" w:rsidRPr="00AB620D" w14:paraId="54256D82" w14:textId="77777777" w:rsidTr="008A7FF6">
        <w:trPr>
          <w:trHeight w:val="346"/>
        </w:trPr>
        <w:tc>
          <w:tcPr>
            <w:tcW w:w="2967" w:type="dxa"/>
            <w:vMerge/>
          </w:tcPr>
          <w:p w14:paraId="4E05B37A" w14:textId="77777777" w:rsidR="00C619AA" w:rsidRPr="00C619AA" w:rsidRDefault="00C619AA" w:rsidP="00C619AA">
            <w:pPr>
              <w:spacing w:line="360" w:lineRule="auto"/>
              <w:textAlignment w:val="baseline"/>
              <w:rPr>
                <w:b/>
                <w:sz w:val="18"/>
                <w:szCs w:val="18"/>
              </w:rPr>
            </w:pPr>
          </w:p>
        </w:tc>
        <w:tc>
          <w:tcPr>
            <w:tcW w:w="430" w:type="dxa"/>
          </w:tcPr>
          <w:p w14:paraId="4BC33273" w14:textId="2F080605" w:rsidR="00C619AA" w:rsidRPr="00C619AA" w:rsidRDefault="00C619AA" w:rsidP="00C619AA">
            <w:pPr>
              <w:spacing w:line="360" w:lineRule="auto"/>
              <w:jc w:val="center"/>
              <w:textAlignment w:val="baseline"/>
              <w:rPr>
                <w:bCs/>
                <w:sz w:val="18"/>
                <w:szCs w:val="18"/>
                <w:bdr w:val="none" w:sz="0" w:space="0" w:color="auto" w:frame="1"/>
              </w:rPr>
            </w:pPr>
            <w:r w:rsidRPr="00C619AA">
              <w:rPr>
                <w:bCs/>
                <w:sz w:val="18"/>
                <w:szCs w:val="18"/>
                <w:bdr w:val="none" w:sz="0" w:space="0" w:color="auto" w:frame="1"/>
              </w:rPr>
              <w:t>2</w:t>
            </w:r>
          </w:p>
        </w:tc>
        <w:tc>
          <w:tcPr>
            <w:tcW w:w="4824" w:type="dxa"/>
          </w:tcPr>
          <w:p w14:paraId="1A734B88" w14:textId="254E9CE2"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ha enviado una solicitud valida</w:t>
            </w:r>
          </w:p>
        </w:tc>
      </w:tr>
      <w:tr w:rsidR="00C619AA" w:rsidRPr="00AB620D" w14:paraId="4A47FE0C" w14:textId="77777777" w:rsidTr="008A7FF6">
        <w:trPr>
          <w:trHeight w:val="346"/>
        </w:trPr>
        <w:tc>
          <w:tcPr>
            <w:tcW w:w="2967" w:type="dxa"/>
            <w:vMerge/>
          </w:tcPr>
          <w:p w14:paraId="2DC53948" w14:textId="77777777" w:rsidR="00C619AA" w:rsidRPr="00C619AA" w:rsidRDefault="00C619AA" w:rsidP="00C619AA">
            <w:pPr>
              <w:spacing w:line="360" w:lineRule="auto"/>
              <w:textAlignment w:val="baseline"/>
              <w:rPr>
                <w:b/>
                <w:sz w:val="18"/>
                <w:szCs w:val="18"/>
              </w:rPr>
            </w:pPr>
          </w:p>
        </w:tc>
        <w:tc>
          <w:tcPr>
            <w:tcW w:w="430" w:type="dxa"/>
          </w:tcPr>
          <w:p w14:paraId="02335BC6" w14:textId="05C8DBEE" w:rsidR="00C619AA" w:rsidRPr="00C619AA" w:rsidRDefault="00C619AA" w:rsidP="00C619AA">
            <w:pPr>
              <w:spacing w:line="360" w:lineRule="auto"/>
              <w:jc w:val="center"/>
              <w:textAlignment w:val="baseline"/>
              <w:rPr>
                <w:bCs/>
                <w:sz w:val="18"/>
                <w:szCs w:val="18"/>
                <w:bdr w:val="none" w:sz="0" w:space="0" w:color="auto" w:frame="1"/>
              </w:rPr>
            </w:pPr>
            <w:r w:rsidRPr="00C619AA">
              <w:rPr>
                <w:bCs/>
                <w:sz w:val="18"/>
                <w:szCs w:val="18"/>
                <w:bdr w:val="none" w:sz="0" w:space="0" w:color="auto" w:frame="1"/>
              </w:rPr>
              <w:t>3</w:t>
            </w:r>
          </w:p>
        </w:tc>
        <w:tc>
          <w:tcPr>
            <w:tcW w:w="4824" w:type="dxa"/>
          </w:tcPr>
          <w:p w14:paraId="07545B87" w14:textId="53E54631"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haya guardado la solicitud</w:t>
            </w:r>
          </w:p>
        </w:tc>
      </w:tr>
      <w:tr w:rsidR="00C619AA" w:rsidRPr="00AB620D" w14:paraId="39CEA023" w14:textId="77777777" w:rsidTr="008A7FF6">
        <w:trPr>
          <w:trHeight w:val="207"/>
        </w:trPr>
        <w:tc>
          <w:tcPr>
            <w:tcW w:w="2967" w:type="dxa"/>
            <w:vMerge w:val="restart"/>
          </w:tcPr>
          <w:p w14:paraId="47905B3D" w14:textId="7F9C6341" w:rsidR="00C619AA" w:rsidRPr="00C619AA" w:rsidRDefault="00C619AA" w:rsidP="00C619AA">
            <w:pPr>
              <w:spacing w:line="360" w:lineRule="auto"/>
              <w:textAlignment w:val="baseline"/>
              <w:rPr>
                <w:sz w:val="18"/>
                <w:szCs w:val="18"/>
              </w:rPr>
            </w:pPr>
            <w:r w:rsidRPr="00C619AA">
              <w:rPr>
                <w:b/>
                <w:sz w:val="18"/>
                <w:szCs w:val="18"/>
              </w:rPr>
              <w:t xml:space="preserve">HU-96 </w:t>
            </w:r>
            <w:r w:rsidRPr="00C619AA">
              <w:rPr>
                <w:sz w:val="18"/>
                <w:szCs w:val="18"/>
              </w:rPr>
              <w:t xml:space="preserve">Permitir el acceso a los usuarios del sistema a su respectiva cuenta. </w:t>
            </w:r>
            <w:r w:rsidRPr="00C619AA">
              <w:rPr>
                <w:b/>
                <w:sz w:val="18"/>
                <w:szCs w:val="18"/>
              </w:rPr>
              <w:t>Sprint 15</w:t>
            </w:r>
          </w:p>
        </w:tc>
        <w:tc>
          <w:tcPr>
            <w:tcW w:w="430" w:type="dxa"/>
          </w:tcPr>
          <w:p w14:paraId="08090A15" w14:textId="44E0D9BA"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DD46FB7" w14:textId="5077D962"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haya mostrado la interfaz de inicio</w:t>
            </w:r>
          </w:p>
        </w:tc>
      </w:tr>
      <w:tr w:rsidR="00C619AA" w:rsidRPr="00AB620D" w14:paraId="54A57275" w14:textId="77777777" w:rsidTr="008A7FF6">
        <w:trPr>
          <w:trHeight w:val="207"/>
        </w:trPr>
        <w:tc>
          <w:tcPr>
            <w:tcW w:w="2967" w:type="dxa"/>
            <w:vMerge/>
          </w:tcPr>
          <w:p w14:paraId="411247CB" w14:textId="77777777" w:rsidR="00C619AA" w:rsidRPr="00C619AA" w:rsidRDefault="00C619AA" w:rsidP="00C619AA">
            <w:pPr>
              <w:spacing w:line="360" w:lineRule="auto"/>
              <w:textAlignment w:val="baseline"/>
              <w:rPr>
                <w:b/>
                <w:sz w:val="18"/>
                <w:szCs w:val="18"/>
              </w:rPr>
            </w:pPr>
          </w:p>
        </w:tc>
        <w:tc>
          <w:tcPr>
            <w:tcW w:w="430" w:type="dxa"/>
          </w:tcPr>
          <w:p w14:paraId="75591381" w14:textId="0F7F6AD2"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754E371E" w14:textId="20DB773E"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los campos ingresados son correctos</w:t>
            </w:r>
          </w:p>
        </w:tc>
      </w:tr>
      <w:tr w:rsidR="00C619AA" w:rsidRPr="00AB620D" w14:paraId="10D4133C" w14:textId="77777777" w:rsidTr="008A7FF6">
        <w:trPr>
          <w:trHeight w:val="230"/>
        </w:trPr>
        <w:tc>
          <w:tcPr>
            <w:tcW w:w="2967" w:type="dxa"/>
            <w:vMerge/>
          </w:tcPr>
          <w:p w14:paraId="3FAFEDD5" w14:textId="77777777" w:rsidR="00C619AA" w:rsidRPr="00C619AA" w:rsidRDefault="00C619AA" w:rsidP="00C619AA">
            <w:pPr>
              <w:spacing w:line="360" w:lineRule="auto"/>
              <w:textAlignment w:val="baseline"/>
              <w:rPr>
                <w:sz w:val="18"/>
                <w:szCs w:val="18"/>
              </w:rPr>
            </w:pPr>
          </w:p>
        </w:tc>
        <w:tc>
          <w:tcPr>
            <w:tcW w:w="430" w:type="dxa"/>
          </w:tcPr>
          <w:p w14:paraId="5B43D719" w14:textId="7AEDEF2B"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49FC84D" w14:textId="1E7A5BEB"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los datos enviados sean validos</w:t>
            </w:r>
          </w:p>
        </w:tc>
      </w:tr>
      <w:tr w:rsidR="00C619AA" w:rsidRPr="00AB620D" w14:paraId="2CBEEF52" w14:textId="77777777" w:rsidTr="008A7FF6">
        <w:trPr>
          <w:trHeight w:val="173"/>
        </w:trPr>
        <w:tc>
          <w:tcPr>
            <w:tcW w:w="2967" w:type="dxa"/>
            <w:vMerge/>
          </w:tcPr>
          <w:p w14:paraId="6F0C7AF4" w14:textId="77777777" w:rsidR="00C619AA" w:rsidRPr="00C619AA" w:rsidRDefault="00C619AA" w:rsidP="00C619AA">
            <w:pPr>
              <w:spacing w:line="360" w:lineRule="auto"/>
              <w:textAlignment w:val="baseline"/>
              <w:rPr>
                <w:sz w:val="18"/>
                <w:szCs w:val="18"/>
              </w:rPr>
            </w:pPr>
          </w:p>
        </w:tc>
        <w:tc>
          <w:tcPr>
            <w:tcW w:w="430" w:type="dxa"/>
          </w:tcPr>
          <w:p w14:paraId="4CD5E790" w14:textId="51415959"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45216225" w14:textId="57250A68" w:rsidR="00C619AA" w:rsidRPr="00C619AA" w:rsidRDefault="00C619AA" w:rsidP="00C619AA">
            <w:pPr>
              <w:spacing w:line="360" w:lineRule="auto"/>
              <w:textAlignment w:val="baseline"/>
              <w:rPr>
                <w:bCs/>
                <w:sz w:val="18"/>
                <w:szCs w:val="18"/>
                <w:bdr w:val="none" w:sz="0" w:space="0" w:color="auto" w:frame="1"/>
              </w:rPr>
            </w:pPr>
            <w:r w:rsidRPr="00C619AA">
              <w:rPr>
                <w:sz w:val="18"/>
              </w:rPr>
              <w:t>Verificar el acceso a la interfaz de usuario.</w:t>
            </w:r>
          </w:p>
        </w:tc>
      </w:tr>
      <w:tr w:rsidR="00C619AA" w:rsidRPr="00AB620D" w14:paraId="5E50C646" w14:textId="77777777" w:rsidTr="008A7FF6">
        <w:trPr>
          <w:trHeight w:val="299"/>
        </w:trPr>
        <w:tc>
          <w:tcPr>
            <w:tcW w:w="2967" w:type="dxa"/>
            <w:vMerge w:val="restart"/>
          </w:tcPr>
          <w:p w14:paraId="71721C4E" w14:textId="153E1BB4" w:rsidR="00C619AA" w:rsidRPr="00C619AA" w:rsidRDefault="00C619AA" w:rsidP="00C619AA">
            <w:pPr>
              <w:spacing w:line="360" w:lineRule="auto"/>
              <w:textAlignment w:val="baseline"/>
              <w:rPr>
                <w:sz w:val="18"/>
                <w:szCs w:val="18"/>
              </w:rPr>
            </w:pPr>
            <w:r w:rsidRPr="00C619AA">
              <w:rPr>
                <w:b/>
                <w:sz w:val="18"/>
                <w:szCs w:val="18"/>
              </w:rPr>
              <w:t xml:space="preserve">HU-97 </w:t>
            </w:r>
            <w:r w:rsidRPr="00C619AA">
              <w:rPr>
                <w:sz w:val="18"/>
                <w:szCs w:val="18"/>
              </w:rPr>
              <w:t xml:space="preserve">Permitir que los usuarios(clientes) puedan registrar un horario para el examen psicosensométrico. </w:t>
            </w:r>
            <w:r w:rsidRPr="00C619AA">
              <w:rPr>
                <w:b/>
                <w:sz w:val="18"/>
                <w:szCs w:val="18"/>
              </w:rPr>
              <w:t>Sprint 15</w:t>
            </w:r>
          </w:p>
        </w:tc>
        <w:tc>
          <w:tcPr>
            <w:tcW w:w="430" w:type="dxa"/>
          </w:tcPr>
          <w:p w14:paraId="41B4CCA7" w14:textId="275940BF"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501C074C" w14:textId="18810B38"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ha mostrado la interfaz de inicio</w:t>
            </w:r>
          </w:p>
        </w:tc>
      </w:tr>
      <w:tr w:rsidR="00C619AA" w:rsidRPr="00AB620D" w14:paraId="00AE6134" w14:textId="77777777" w:rsidTr="008A7FF6">
        <w:trPr>
          <w:trHeight w:val="299"/>
        </w:trPr>
        <w:tc>
          <w:tcPr>
            <w:tcW w:w="2967" w:type="dxa"/>
            <w:vMerge/>
          </w:tcPr>
          <w:p w14:paraId="174EEF9A" w14:textId="77777777" w:rsidR="00C619AA" w:rsidRPr="00C619AA" w:rsidRDefault="00C619AA" w:rsidP="00C619AA">
            <w:pPr>
              <w:spacing w:line="360" w:lineRule="auto"/>
              <w:textAlignment w:val="baseline"/>
              <w:rPr>
                <w:sz w:val="18"/>
                <w:szCs w:val="18"/>
              </w:rPr>
            </w:pPr>
          </w:p>
        </w:tc>
        <w:tc>
          <w:tcPr>
            <w:tcW w:w="430" w:type="dxa"/>
          </w:tcPr>
          <w:p w14:paraId="4A4AB0AD" w14:textId="74A524E5"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2E68AC7F" w14:textId="29981207"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muestre el formulario de ingreso de solicitud</w:t>
            </w:r>
          </w:p>
        </w:tc>
      </w:tr>
      <w:tr w:rsidR="00C619AA" w:rsidRPr="00AB620D" w14:paraId="56CC2B74" w14:textId="77777777" w:rsidTr="008A7FF6">
        <w:trPr>
          <w:trHeight w:val="299"/>
        </w:trPr>
        <w:tc>
          <w:tcPr>
            <w:tcW w:w="2967" w:type="dxa"/>
            <w:vMerge/>
          </w:tcPr>
          <w:p w14:paraId="7EDE93E9" w14:textId="77777777" w:rsidR="00C619AA" w:rsidRPr="00C619AA" w:rsidRDefault="00C619AA" w:rsidP="00C619AA">
            <w:pPr>
              <w:spacing w:line="360" w:lineRule="auto"/>
              <w:textAlignment w:val="baseline"/>
              <w:rPr>
                <w:sz w:val="18"/>
                <w:szCs w:val="18"/>
              </w:rPr>
            </w:pPr>
          </w:p>
        </w:tc>
        <w:tc>
          <w:tcPr>
            <w:tcW w:w="430" w:type="dxa"/>
          </w:tcPr>
          <w:p w14:paraId="3BDD3BE5" w14:textId="495B1211"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314FA07A" w14:textId="49F8503D"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haya mostrado el campo de calendario</w:t>
            </w:r>
          </w:p>
        </w:tc>
      </w:tr>
      <w:tr w:rsidR="00C619AA" w:rsidRPr="00AB620D" w14:paraId="640CDECC" w14:textId="77777777" w:rsidTr="008A7FF6">
        <w:trPr>
          <w:trHeight w:val="323"/>
        </w:trPr>
        <w:tc>
          <w:tcPr>
            <w:tcW w:w="2967" w:type="dxa"/>
            <w:vMerge/>
          </w:tcPr>
          <w:p w14:paraId="79F58922" w14:textId="77777777" w:rsidR="00C619AA" w:rsidRPr="00C619AA" w:rsidRDefault="00C619AA" w:rsidP="00C619AA">
            <w:pPr>
              <w:spacing w:line="360" w:lineRule="auto"/>
              <w:textAlignment w:val="baseline"/>
              <w:rPr>
                <w:sz w:val="18"/>
                <w:szCs w:val="18"/>
              </w:rPr>
            </w:pPr>
          </w:p>
        </w:tc>
        <w:tc>
          <w:tcPr>
            <w:tcW w:w="430" w:type="dxa"/>
          </w:tcPr>
          <w:p w14:paraId="5B9ADDDA" w14:textId="68341F39"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5F3DE1D0" w14:textId="562B08C1"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hayan enviado datos correctos</w:t>
            </w:r>
          </w:p>
        </w:tc>
      </w:tr>
      <w:tr w:rsidR="00C619AA" w:rsidRPr="00AB620D" w14:paraId="3EEE672F" w14:textId="77777777" w:rsidTr="008A7FF6">
        <w:trPr>
          <w:trHeight w:val="334"/>
        </w:trPr>
        <w:tc>
          <w:tcPr>
            <w:tcW w:w="2967" w:type="dxa"/>
            <w:vMerge w:val="restart"/>
          </w:tcPr>
          <w:p w14:paraId="5611D756" w14:textId="153B3028" w:rsidR="00C619AA" w:rsidRPr="00C619AA" w:rsidRDefault="00C619AA" w:rsidP="00C619AA">
            <w:pPr>
              <w:spacing w:line="360" w:lineRule="auto"/>
              <w:textAlignment w:val="baseline"/>
              <w:rPr>
                <w:sz w:val="18"/>
                <w:szCs w:val="18"/>
              </w:rPr>
            </w:pPr>
            <w:r w:rsidRPr="00C619AA">
              <w:rPr>
                <w:b/>
                <w:sz w:val="18"/>
                <w:szCs w:val="18"/>
              </w:rPr>
              <w:t xml:space="preserve">HU-98 </w:t>
            </w:r>
            <w:r w:rsidRPr="00C619AA">
              <w:rPr>
                <w:sz w:val="18"/>
                <w:szCs w:val="18"/>
              </w:rPr>
              <w:t xml:space="preserve">Permitir que los administradores puedan ver los horarios de examen psicosensométrico. </w:t>
            </w:r>
            <w:r w:rsidRPr="00C619AA">
              <w:rPr>
                <w:b/>
                <w:sz w:val="18"/>
                <w:szCs w:val="18"/>
              </w:rPr>
              <w:t>Sprint 15</w:t>
            </w:r>
          </w:p>
        </w:tc>
        <w:tc>
          <w:tcPr>
            <w:tcW w:w="430" w:type="dxa"/>
          </w:tcPr>
          <w:p w14:paraId="057EE7F8" w14:textId="50831521"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1</w:t>
            </w:r>
          </w:p>
        </w:tc>
        <w:tc>
          <w:tcPr>
            <w:tcW w:w="4824" w:type="dxa"/>
          </w:tcPr>
          <w:p w14:paraId="7095D3E2" w14:textId="176F0837"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haya mostrado la interfaz de inicio</w:t>
            </w:r>
          </w:p>
        </w:tc>
      </w:tr>
      <w:tr w:rsidR="00C619AA" w:rsidRPr="00AB620D" w14:paraId="5BFD2466" w14:textId="77777777" w:rsidTr="008A7FF6">
        <w:trPr>
          <w:trHeight w:val="207"/>
        </w:trPr>
        <w:tc>
          <w:tcPr>
            <w:tcW w:w="2967" w:type="dxa"/>
            <w:vMerge/>
          </w:tcPr>
          <w:p w14:paraId="0AD27EF4" w14:textId="77777777" w:rsidR="00C619AA" w:rsidRPr="00C619AA" w:rsidRDefault="00C619AA" w:rsidP="00C619AA">
            <w:pPr>
              <w:spacing w:line="360" w:lineRule="auto"/>
              <w:textAlignment w:val="baseline"/>
              <w:rPr>
                <w:sz w:val="18"/>
                <w:szCs w:val="18"/>
              </w:rPr>
            </w:pPr>
          </w:p>
        </w:tc>
        <w:tc>
          <w:tcPr>
            <w:tcW w:w="430" w:type="dxa"/>
          </w:tcPr>
          <w:p w14:paraId="485D125C" w14:textId="4207EE0A"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2</w:t>
            </w:r>
          </w:p>
        </w:tc>
        <w:tc>
          <w:tcPr>
            <w:tcW w:w="4824" w:type="dxa"/>
          </w:tcPr>
          <w:p w14:paraId="35962458" w14:textId="199AE2C0"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haya mostrado la interfaz de usuario</w:t>
            </w:r>
          </w:p>
        </w:tc>
      </w:tr>
      <w:tr w:rsidR="00C619AA" w:rsidRPr="00AB620D" w14:paraId="06433BC7" w14:textId="77777777" w:rsidTr="008A7FF6">
        <w:trPr>
          <w:trHeight w:val="207"/>
        </w:trPr>
        <w:tc>
          <w:tcPr>
            <w:tcW w:w="2967" w:type="dxa"/>
            <w:vMerge/>
          </w:tcPr>
          <w:p w14:paraId="1C2F05F4" w14:textId="77777777" w:rsidR="00C619AA" w:rsidRPr="00C619AA" w:rsidRDefault="00C619AA" w:rsidP="00C619AA">
            <w:pPr>
              <w:spacing w:line="360" w:lineRule="auto"/>
              <w:textAlignment w:val="baseline"/>
              <w:rPr>
                <w:sz w:val="18"/>
                <w:szCs w:val="18"/>
              </w:rPr>
            </w:pPr>
          </w:p>
        </w:tc>
        <w:tc>
          <w:tcPr>
            <w:tcW w:w="430" w:type="dxa"/>
          </w:tcPr>
          <w:p w14:paraId="53041A5C" w14:textId="4FFE298A"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3</w:t>
            </w:r>
          </w:p>
        </w:tc>
        <w:tc>
          <w:tcPr>
            <w:tcW w:w="4824" w:type="dxa"/>
          </w:tcPr>
          <w:p w14:paraId="5F742884" w14:textId="65F99F23"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muestren los horarios de exámenes</w:t>
            </w:r>
          </w:p>
        </w:tc>
      </w:tr>
      <w:tr w:rsidR="00C619AA" w:rsidRPr="001E2730" w14:paraId="346E0521" w14:textId="77777777" w:rsidTr="008A7FF6">
        <w:trPr>
          <w:trHeight w:val="369"/>
        </w:trPr>
        <w:tc>
          <w:tcPr>
            <w:tcW w:w="2967" w:type="dxa"/>
            <w:vMerge/>
          </w:tcPr>
          <w:p w14:paraId="381E4605" w14:textId="77777777" w:rsidR="00C619AA" w:rsidRPr="00C619AA" w:rsidRDefault="00C619AA" w:rsidP="00C619AA">
            <w:pPr>
              <w:spacing w:line="360" w:lineRule="auto"/>
              <w:textAlignment w:val="baseline"/>
              <w:rPr>
                <w:sz w:val="18"/>
                <w:szCs w:val="18"/>
              </w:rPr>
            </w:pPr>
          </w:p>
        </w:tc>
        <w:tc>
          <w:tcPr>
            <w:tcW w:w="430" w:type="dxa"/>
          </w:tcPr>
          <w:p w14:paraId="7C7111B1" w14:textId="3CB06F4B" w:rsidR="00C619AA" w:rsidRPr="00C619AA" w:rsidRDefault="00C619AA" w:rsidP="00C619AA">
            <w:pPr>
              <w:spacing w:line="360" w:lineRule="auto"/>
              <w:jc w:val="center"/>
              <w:textAlignment w:val="baseline"/>
              <w:rPr>
                <w:bCs/>
                <w:sz w:val="18"/>
                <w:szCs w:val="18"/>
                <w:bdr w:val="none" w:sz="0" w:space="0" w:color="auto" w:frame="1"/>
              </w:rPr>
            </w:pPr>
            <w:r>
              <w:rPr>
                <w:bCs/>
                <w:sz w:val="18"/>
                <w:szCs w:val="18"/>
                <w:bdr w:val="none" w:sz="0" w:space="0" w:color="auto" w:frame="1"/>
              </w:rPr>
              <w:t>4</w:t>
            </w:r>
          </w:p>
        </w:tc>
        <w:tc>
          <w:tcPr>
            <w:tcW w:w="4824" w:type="dxa"/>
          </w:tcPr>
          <w:p w14:paraId="18C0B860" w14:textId="345AF52E" w:rsidR="00C619AA" w:rsidRPr="00C619AA" w:rsidRDefault="00C619AA" w:rsidP="00C619AA">
            <w:pPr>
              <w:spacing w:line="360" w:lineRule="auto"/>
              <w:textAlignment w:val="baseline"/>
              <w:rPr>
                <w:bCs/>
                <w:sz w:val="18"/>
                <w:szCs w:val="18"/>
                <w:bdr w:val="none" w:sz="0" w:space="0" w:color="auto" w:frame="1"/>
              </w:rPr>
            </w:pPr>
            <w:r w:rsidRPr="00C619AA">
              <w:rPr>
                <w:sz w:val="18"/>
              </w:rPr>
              <w:t>Verificar que se puedan mostrar los detalles del examen.</w:t>
            </w:r>
          </w:p>
        </w:tc>
      </w:tr>
      <w:tr w:rsidR="00C619AA" w:rsidRPr="001E2730" w14:paraId="2FEA9980" w14:textId="77777777" w:rsidTr="005006C5">
        <w:trPr>
          <w:trHeight w:val="369"/>
        </w:trPr>
        <w:tc>
          <w:tcPr>
            <w:tcW w:w="2967" w:type="dxa"/>
          </w:tcPr>
          <w:p w14:paraId="5CBA19BF" w14:textId="24293FA1" w:rsidR="00C619AA" w:rsidRPr="00C619AA" w:rsidRDefault="00C619AA" w:rsidP="00C619AA">
            <w:pPr>
              <w:spacing w:line="360" w:lineRule="auto"/>
              <w:textAlignment w:val="baseline"/>
              <w:rPr>
                <w:b/>
                <w:sz w:val="18"/>
              </w:rPr>
            </w:pPr>
            <w:r w:rsidRPr="00C619AA">
              <w:rPr>
                <w:b/>
                <w:sz w:val="18"/>
              </w:rPr>
              <w:t>14 Sprints involucrados</w:t>
            </w:r>
          </w:p>
        </w:tc>
        <w:tc>
          <w:tcPr>
            <w:tcW w:w="5254" w:type="dxa"/>
            <w:gridSpan w:val="2"/>
          </w:tcPr>
          <w:p w14:paraId="7CA0625E" w14:textId="2C9149CB" w:rsidR="00C619AA" w:rsidRPr="00C619AA" w:rsidRDefault="00C619AA" w:rsidP="00C619AA">
            <w:pPr>
              <w:spacing w:line="360" w:lineRule="auto"/>
              <w:textAlignment w:val="baseline"/>
              <w:rPr>
                <w:bCs/>
                <w:sz w:val="18"/>
                <w:szCs w:val="18"/>
                <w:bdr w:val="none" w:sz="0" w:space="0" w:color="auto" w:frame="1"/>
              </w:rPr>
            </w:pPr>
            <w:r w:rsidRPr="00C619AA">
              <w:rPr>
                <w:b/>
                <w:bCs/>
                <w:sz w:val="18"/>
                <w:szCs w:val="18"/>
                <w:bdr w:val="none" w:sz="0" w:space="0" w:color="auto" w:frame="1"/>
              </w:rPr>
              <w:t>Total casos de prueba:</w:t>
            </w:r>
            <w:r w:rsidR="003737B0">
              <w:rPr>
                <w:bCs/>
                <w:sz w:val="18"/>
                <w:szCs w:val="18"/>
                <w:bdr w:val="none" w:sz="0" w:space="0" w:color="auto" w:frame="1"/>
              </w:rPr>
              <w:t xml:space="preserve"> 658</w:t>
            </w:r>
          </w:p>
        </w:tc>
      </w:tr>
    </w:tbl>
    <w:p w14:paraId="705D46DE" w14:textId="77777777" w:rsidR="00207E02" w:rsidRPr="00A14027" w:rsidRDefault="00207E02" w:rsidP="00207E02">
      <w:pPr>
        <w:pStyle w:val="Textoindependiente"/>
        <w:spacing w:line="360" w:lineRule="auto"/>
        <w:rPr>
          <w:b/>
          <w:sz w:val="16"/>
        </w:rPr>
      </w:pPr>
      <w:r w:rsidRPr="00A14027">
        <w:rPr>
          <w:b/>
          <w:sz w:val="16"/>
        </w:rPr>
        <w:t xml:space="preserve">Realizado por: </w:t>
      </w:r>
      <w:r w:rsidRPr="00A14027">
        <w:rPr>
          <w:sz w:val="16"/>
        </w:rPr>
        <w:t>W. Aldas y C. Pilataxi, 2020</w:t>
      </w:r>
    </w:p>
    <w:p w14:paraId="7AFB07BC" w14:textId="7A68AEE0" w:rsidR="006F3532" w:rsidRPr="006F3532" w:rsidRDefault="006F3532" w:rsidP="006F3532">
      <w:pPr>
        <w:spacing w:line="360" w:lineRule="auto"/>
      </w:pPr>
    </w:p>
    <w:p w14:paraId="66C39A90" w14:textId="09D6323D" w:rsidR="00E41F2E" w:rsidRDefault="0088193E" w:rsidP="0088193E">
      <w:pPr>
        <w:pStyle w:val="Ttulo4"/>
        <w:numPr>
          <w:ilvl w:val="3"/>
          <w:numId w:val="2"/>
        </w:numPr>
      </w:pPr>
      <w:bookmarkStart w:id="277" w:name="_Toc77780646"/>
      <w:r w:rsidRPr="0088193E">
        <w:t>Estrategia</w:t>
      </w:r>
      <w:bookmarkEnd w:id="277"/>
    </w:p>
    <w:p w14:paraId="037CBC8D" w14:textId="77777777" w:rsidR="0088193E" w:rsidRDefault="0088193E" w:rsidP="00432828">
      <w:pPr>
        <w:spacing w:line="360" w:lineRule="auto"/>
      </w:pPr>
    </w:p>
    <w:p w14:paraId="121EA1F1" w14:textId="42BA6335" w:rsidR="00432828" w:rsidRDefault="00E41F2E" w:rsidP="00432828">
      <w:pPr>
        <w:spacing w:line="360" w:lineRule="auto"/>
      </w:pPr>
      <w:r>
        <w:t xml:space="preserve">Se aplicará la estrategia de caja-blanca, mediante el ingreso de datos válidos y no válidos para </w:t>
      </w:r>
      <w:r w:rsidR="00432828">
        <w:t>obtener una determinada salida,</w:t>
      </w:r>
      <w:r w:rsidR="0088193E">
        <w:t xml:space="preserve"> lo</w:t>
      </w:r>
      <w:r w:rsidR="00432828">
        <w:t xml:space="preserve"> cual debe ser comparado con el resultado esperado, de esta manera se puede verificar si la funcionalidad es adecuada o no. </w:t>
      </w:r>
    </w:p>
    <w:p w14:paraId="35172B91" w14:textId="64B75BE0" w:rsidR="0088193E" w:rsidRDefault="0088193E" w:rsidP="0088193E">
      <w:pPr>
        <w:spacing w:line="360" w:lineRule="auto"/>
      </w:pPr>
      <w:r>
        <w:t>Por lo general las pruebas unitarias son desarrolladas después de haber terminado la funcionalidad, tal es el caso de este trabajo.</w:t>
      </w:r>
      <w:r w:rsidR="000C0EFC">
        <w:t xml:space="preserve"> </w:t>
      </w:r>
    </w:p>
    <w:p w14:paraId="694C9855" w14:textId="51F66CE7" w:rsidR="000C0EFC" w:rsidRDefault="000C0EFC" w:rsidP="0088193E">
      <w:pPr>
        <w:spacing w:line="360" w:lineRule="auto"/>
      </w:pPr>
      <w:r>
        <w:t xml:space="preserve">A </w:t>
      </w:r>
      <w:r w:rsidR="0072660F">
        <w:t xml:space="preserve">continuación, en la </w:t>
      </w:r>
      <w:r w:rsidR="0072660F" w:rsidRPr="0072660F">
        <w:rPr>
          <w:b/>
        </w:rPr>
        <w:t>Tabla 8-3</w:t>
      </w:r>
      <w:r>
        <w:t>, se establece la estrategia planteada para llevar a cabo el desarrollo de pruebas unitarias al sistema:</w:t>
      </w:r>
    </w:p>
    <w:p w14:paraId="75BCC284" w14:textId="77777777" w:rsidR="009917F6" w:rsidRDefault="009917F6" w:rsidP="0088193E">
      <w:pPr>
        <w:spacing w:line="360" w:lineRule="auto"/>
      </w:pPr>
    </w:p>
    <w:p w14:paraId="6EE6767A" w14:textId="23345416" w:rsidR="0026656A" w:rsidRPr="0026656A" w:rsidRDefault="00B86EE1" w:rsidP="0026656A">
      <w:pPr>
        <w:pStyle w:val="Descripcin"/>
        <w:keepNext/>
        <w:rPr>
          <w:b w:val="0"/>
        </w:rPr>
      </w:pPr>
      <w:r>
        <w:t>Tabla</w:t>
      </w:r>
      <w:r w:rsidR="0026656A">
        <w:t xml:space="preserve"> </w:t>
      </w:r>
      <w:r w:rsidR="00B26E9E">
        <w:fldChar w:fldCharType="begin"/>
      </w:r>
      <w:r w:rsidR="00B26E9E">
        <w:instrText xml:space="preserve"> SEQ Tabla__ \* ARABIC </w:instrText>
      </w:r>
      <w:r w:rsidR="00B26E9E">
        <w:fldChar w:fldCharType="separate"/>
      </w:r>
      <w:r w:rsidR="00504470">
        <w:rPr>
          <w:noProof/>
        </w:rPr>
        <w:t>8</w:t>
      </w:r>
      <w:r w:rsidR="00B26E9E">
        <w:fldChar w:fldCharType="end"/>
      </w:r>
      <w:r w:rsidR="0026656A">
        <w:t xml:space="preserve">-3: </w:t>
      </w:r>
      <w:r w:rsidR="0026656A">
        <w:rPr>
          <w:b w:val="0"/>
        </w:rPr>
        <w:t>Estrategia de prueba implementada</w:t>
      </w:r>
    </w:p>
    <w:tbl>
      <w:tblPr>
        <w:tblStyle w:val="Tablaconcuadrcula"/>
        <w:tblW w:w="0" w:type="auto"/>
        <w:tblLook w:val="04A0" w:firstRow="1" w:lastRow="0" w:firstColumn="1" w:lastColumn="0" w:noHBand="0" w:noVBand="1"/>
      </w:tblPr>
      <w:tblGrid>
        <w:gridCol w:w="1980"/>
        <w:gridCol w:w="6517"/>
      </w:tblGrid>
      <w:tr w:rsidR="000C0EFC" w:rsidRPr="000C0EFC" w14:paraId="376EF7FA" w14:textId="77777777" w:rsidTr="000B0BBB">
        <w:tc>
          <w:tcPr>
            <w:tcW w:w="8497" w:type="dxa"/>
            <w:gridSpan w:val="2"/>
          </w:tcPr>
          <w:p w14:paraId="0C731EBD" w14:textId="2490FCC2" w:rsidR="000C0EFC" w:rsidRPr="000C0EFC" w:rsidRDefault="000C0EFC" w:rsidP="0088193E">
            <w:pPr>
              <w:spacing w:line="360" w:lineRule="auto"/>
              <w:rPr>
                <w:sz w:val="18"/>
              </w:rPr>
            </w:pPr>
            <w:r>
              <w:rPr>
                <w:sz w:val="18"/>
              </w:rPr>
              <w:t>Pruebas funcionales de caja blanca</w:t>
            </w:r>
          </w:p>
        </w:tc>
      </w:tr>
      <w:tr w:rsidR="000C0EFC" w:rsidRPr="000C0EFC" w14:paraId="61C5B052" w14:textId="77777777" w:rsidTr="000C0EFC">
        <w:trPr>
          <w:trHeight w:val="533"/>
        </w:trPr>
        <w:tc>
          <w:tcPr>
            <w:tcW w:w="1980" w:type="dxa"/>
            <w:vMerge w:val="restart"/>
          </w:tcPr>
          <w:p w14:paraId="372BF7F4" w14:textId="3D2A9DF0" w:rsidR="000C0EFC" w:rsidRPr="000C0EFC" w:rsidRDefault="000C0EFC" w:rsidP="0088193E">
            <w:pPr>
              <w:spacing w:line="360" w:lineRule="auto"/>
              <w:rPr>
                <w:sz w:val="18"/>
              </w:rPr>
            </w:pPr>
            <w:r>
              <w:rPr>
                <w:sz w:val="18"/>
              </w:rPr>
              <w:t>Objetivo</w:t>
            </w:r>
          </w:p>
        </w:tc>
        <w:tc>
          <w:tcPr>
            <w:tcW w:w="6517" w:type="dxa"/>
          </w:tcPr>
          <w:p w14:paraId="2CD42615" w14:textId="1CE79AB5" w:rsidR="000C0EFC" w:rsidRPr="000C0EFC" w:rsidRDefault="000C0EFC" w:rsidP="000C0EFC">
            <w:pPr>
              <w:spacing w:line="360" w:lineRule="auto"/>
              <w:rPr>
                <w:sz w:val="18"/>
              </w:rPr>
            </w:pPr>
            <w:r>
              <w:rPr>
                <w:sz w:val="18"/>
              </w:rPr>
              <w:t xml:space="preserve">Aplicar pruebas unitarias a los requerimientos definidos por el cliente, para poder determinar el correcto funcionamiento en cuanto al ingreso y salida de datos </w:t>
            </w:r>
          </w:p>
        </w:tc>
      </w:tr>
      <w:tr w:rsidR="000C0EFC" w:rsidRPr="000C0EFC" w14:paraId="740761D4" w14:textId="77777777" w:rsidTr="000C0EFC">
        <w:trPr>
          <w:trHeight w:val="91"/>
        </w:trPr>
        <w:tc>
          <w:tcPr>
            <w:tcW w:w="1980" w:type="dxa"/>
            <w:vMerge/>
          </w:tcPr>
          <w:p w14:paraId="5F73F1BD" w14:textId="77777777" w:rsidR="000C0EFC" w:rsidRDefault="000C0EFC" w:rsidP="0088193E">
            <w:pPr>
              <w:spacing w:line="360" w:lineRule="auto"/>
              <w:rPr>
                <w:sz w:val="18"/>
              </w:rPr>
            </w:pPr>
          </w:p>
        </w:tc>
        <w:tc>
          <w:tcPr>
            <w:tcW w:w="6517" w:type="dxa"/>
          </w:tcPr>
          <w:p w14:paraId="0601F0DE" w14:textId="77777777" w:rsidR="000C0EFC" w:rsidRDefault="000C0EFC" w:rsidP="000C0EFC">
            <w:pPr>
              <w:spacing w:line="360" w:lineRule="auto"/>
              <w:rPr>
                <w:sz w:val="18"/>
              </w:rPr>
            </w:pPr>
            <w:r>
              <w:rPr>
                <w:sz w:val="18"/>
              </w:rPr>
              <w:t xml:space="preserve">Ejecutar cada caso de prueba con los respectivos datos válidos y no válidos para verificar lo siguiente: </w:t>
            </w:r>
          </w:p>
          <w:p w14:paraId="35D2FA43" w14:textId="77777777" w:rsidR="000C0EFC" w:rsidRDefault="000C0EFC" w:rsidP="000C0EFC">
            <w:pPr>
              <w:pStyle w:val="Prrafodelista"/>
              <w:numPr>
                <w:ilvl w:val="0"/>
                <w:numId w:val="21"/>
              </w:numPr>
              <w:spacing w:line="360" w:lineRule="auto"/>
              <w:rPr>
                <w:sz w:val="18"/>
              </w:rPr>
            </w:pPr>
            <w:r>
              <w:rPr>
                <w:sz w:val="18"/>
              </w:rPr>
              <w:t>Se obtendrá los resultados esperados cuando se ingrese datos válidos</w:t>
            </w:r>
          </w:p>
          <w:p w14:paraId="2C3B5B36" w14:textId="77777777" w:rsidR="000C0EFC" w:rsidRDefault="000C0EFC" w:rsidP="000C0EFC">
            <w:pPr>
              <w:pStyle w:val="Prrafodelista"/>
              <w:numPr>
                <w:ilvl w:val="0"/>
                <w:numId w:val="21"/>
              </w:numPr>
              <w:spacing w:line="360" w:lineRule="auto"/>
              <w:rPr>
                <w:sz w:val="18"/>
              </w:rPr>
            </w:pPr>
            <w:r>
              <w:rPr>
                <w:sz w:val="18"/>
              </w:rPr>
              <w:t xml:space="preserve">Se muestra la advertencia de que se ha producido un error </w:t>
            </w:r>
            <w:r w:rsidR="00E05D3B">
              <w:rPr>
                <w:sz w:val="18"/>
              </w:rPr>
              <w:t>después de ejecutarse la prueba o cuando no se puede</w:t>
            </w:r>
          </w:p>
          <w:p w14:paraId="7E0DD73E" w14:textId="79C43DC4" w:rsidR="00E05D3B" w:rsidRPr="000C0EFC" w:rsidRDefault="00E05D3B" w:rsidP="000C0EFC">
            <w:pPr>
              <w:pStyle w:val="Prrafodelista"/>
              <w:numPr>
                <w:ilvl w:val="0"/>
                <w:numId w:val="21"/>
              </w:numPr>
              <w:spacing w:line="360" w:lineRule="auto"/>
              <w:rPr>
                <w:sz w:val="18"/>
              </w:rPr>
            </w:pPr>
            <w:r>
              <w:rPr>
                <w:sz w:val="18"/>
              </w:rPr>
              <w:t>Las reglas de negocio se han aplicado de forma correcta</w:t>
            </w:r>
          </w:p>
        </w:tc>
      </w:tr>
      <w:tr w:rsidR="000C0EFC" w:rsidRPr="000C0EFC" w14:paraId="31F8A574" w14:textId="77777777" w:rsidTr="000C0EFC">
        <w:tc>
          <w:tcPr>
            <w:tcW w:w="1980" w:type="dxa"/>
          </w:tcPr>
          <w:p w14:paraId="3F4EA39B" w14:textId="0AA1F535" w:rsidR="000C0EFC" w:rsidRDefault="00E05D3B" w:rsidP="0088193E">
            <w:pPr>
              <w:spacing w:line="360" w:lineRule="auto"/>
              <w:rPr>
                <w:sz w:val="18"/>
              </w:rPr>
            </w:pPr>
            <w:r>
              <w:rPr>
                <w:sz w:val="18"/>
              </w:rPr>
              <w:t>Criterio de completitud</w:t>
            </w:r>
          </w:p>
        </w:tc>
        <w:tc>
          <w:tcPr>
            <w:tcW w:w="6517" w:type="dxa"/>
          </w:tcPr>
          <w:p w14:paraId="0D75E027" w14:textId="77777777" w:rsidR="000C0EFC" w:rsidRDefault="00E05D3B" w:rsidP="00E05D3B">
            <w:pPr>
              <w:pStyle w:val="Prrafodelista"/>
              <w:numPr>
                <w:ilvl w:val="0"/>
                <w:numId w:val="21"/>
              </w:numPr>
              <w:spacing w:line="360" w:lineRule="auto"/>
              <w:rPr>
                <w:sz w:val="18"/>
              </w:rPr>
            </w:pPr>
            <w:r>
              <w:rPr>
                <w:sz w:val="18"/>
              </w:rPr>
              <w:t>Se ha ejecutado todos los casos de prueba desarrollados</w:t>
            </w:r>
          </w:p>
          <w:p w14:paraId="46E7496D" w14:textId="3FAEC4B3" w:rsidR="00E05D3B" w:rsidRPr="00E05D3B" w:rsidRDefault="00E05D3B" w:rsidP="00E05D3B">
            <w:pPr>
              <w:pStyle w:val="Prrafodelista"/>
              <w:numPr>
                <w:ilvl w:val="0"/>
                <w:numId w:val="21"/>
              </w:numPr>
              <w:spacing w:line="360" w:lineRule="auto"/>
              <w:rPr>
                <w:sz w:val="18"/>
              </w:rPr>
            </w:pPr>
            <w:r>
              <w:rPr>
                <w:sz w:val="18"/>
              </w:rPr>
              <w:t>Se ha reportado todos los defectos presentados</w:t>
            </w:r>
          </w:p>
        </w:tc>
      </w:tr>
    </w:tbl>
    <w:p w14:paraId="4465D851" w14:textId="77777777" w:rsidR="0026656A" w:rsidRPr="00A14027" w:rsidRDefault="0026656A" w:rsidP="0026656A">
      <w:pPr>
        <w:pStyle w:val="Textoindependiente"/>
        <w:spacing w:line="360" w:lineRule="auto"/>
        <w:rPr>
          <w:b/>
          <w:sz w:val="16"/>
        </w:rPr>
      </w:pPr>
      <w:r w:rsidRPr="00A14027">
        <w:rPr>
          <w:b/>
          <w:sz w:val="16"/>
        </w:rPr>
        <w:t xml:space="preserve">Realizado por: </w:t>
      </w:r>
      <w:r w:rsidRPr="00A14027">
        <w:rPr>
          <w:sz w:val="16"/>
        </w:rPr>
        <w:t>W. Aldas y C. Pilataxi, 2020</w:t>
      </w:r>
    </w:p>
    <w:p w14:paraId="20573B88" w14:textId="24C2D05C" w:rsidR="0088193E" w:rsidRDefault="0088193E" w:rsidP="0088193E">
      <w:pPr>
        <w:spacing w:line="360" w:lineRule="auto"/>
      </w:pPr>
    </w:p>
    <w:p w14:paraId="31492A42" w14:textId="145F1FE4" w:rsidR="0088193E" w:rsidRDefault="0088193E" w:rsidP="0088193E">
      <w:pPr>
        <w:pStyle w:val="Ttulo4"/>
        <w:numPr>
          <w:ilvl w:val="3"/>
          <w:numId w:val="2"/>
        </w:numPr>
      </w:pPr>
      <w:bookmarkStart w:id="278" w:name="_Toc77780647"/>
      <w:r>
        <w:t>Categorización de la configuración</w:t>
      </w:r>
      <w:bookmarkEnd w:id="278"/>
      <w:r>
        <w:t xml:space="preserve"> </w:t>
      </w:r>
    </w:p>
    <w:p w14:paraId="63BF57AE" w14:textId="77777777" w:rsidR="002A1633" w:rsidRDefault="002A1633" w:rsidP="00E41F2E">
      <w:pPr>
        <w:spacing w:line="360" w:lineRule="auto"/>
      </w:pPr>
    </w:p>
    <w:p w14:paraId="55853E7C" w14:textId="183C7E20" w:rsidR="00706B92" w:rsidRDefault="00706B92" w:rsidP="00E41F2E">
      <w:pPr>
        <w:spacing w:line="360" w:lineRule="auto"/>
      </w:pPr>
      <w:r>
        <w:t>Bajo esta premisa se da a conocer las condiciones por las cuales se debe suspender la ejecución de las pruebas unitarias, así como también de reanudar con las tareas previstas. Las condiciones para la suspensión de ejecución son las siguientes:</w:t>
      </w:r>
    </w:p>
    <w:p w14:paraId="7E698851" w14:textId="60B063FB" w:rsidR="00706B92" w:rsidRDefault="00706B92" w:rsidP="00706B92">
      <w:pPr>
        <w:pStyle w:val="Prrafodelista"/>
        <w:numPr>
          <w:ilvl w:val="0"/>
          <w:numId w:val="7"/>
        </w:numPr>
        <w:spacing w:line="360" w:lineRule="auto"/>
      </w:pPr>
      <w:r>
        <w:t>El resultado obtenido por la prueba no cumpla con las especificaciones establecidas previamente</w:t>
      </w:r>
      <w:r w:rsidR="002A1633">
        <w:t xml:space="preserve"> en la funcionalidad del sistema</w:t>
      </w:r>
    </w:p>
    <w:p w14:paraId="69F883C0" w14:textId="5A90A09E" w:rsidR="002A1633" w:rsidRDefault="002A1633" w:rsidP="00706B92">
      <w:pPr>
        <w:pStyle w:val="Prrafodelista"/>
        <w:numPr>
          <w:ilvl w:val="0"/>
          <w:numId w:val="7"/>
        </w:numPr>
        <w:spacing w:line="360" w:lineRule="auto"/>
      </w:pPr>
      <w:r>
        <w:t>Se presente inestabilidad en el entorno de pruebas y/o retorne resultados poco confiables</w:t>
      </w:r>
    </w:p>
    <w:p w14:paraId="796EA5A9" w14:textId="195D9E1E" w:rsidR="002A1633" w:rsidRDefault="002A1633" w:rsidP="00706B92">
      <w:pPr>
        <w:pStyle w:val="Prrafodelista"/>
        <w:numPr>
          <w:ilvl w:val="0"/>
          <w:numId w:val="7"/>
        </w:numPr>
        <w:spacing w:line="360" w:lineRule="auto"/>
      </w:pPr>
      <w:r>
        <w:t>Errores que impidan la ejecución de pruebas</w:t>
      </w:r>
    </w:p>
    <w:p w14:paraId="37879F7E" w14:textId="5B386073" w:rsidR="002A1633" w:rsidRDefault="002A1633" w:rsidP="002A1633">
      <w:pPr>
        <w:spacing w:line="360" w:lineRule="auto"/>
      </w:pPr>
    </w:p>
    <w:p w14:paraId="2B44DC33" w14:textId="55D9FBE4" w:rsidR="00A851A7" w:rsidRDefault="00A851A7" w:rsidP="002A1633">
      <w:pPr>
        <w:spacing w:line="360" w:lineRule="auto"/>
      </w:pPr>
      <w:r>
        <w:t>El criterio de reanudación se lo realizará únicamente después de haber corregido los errores presentados y finalmente el criterio de culminación se establecerá cuando se haya superado al menos la mitad del total de pruebas.</w:t>
      </w:r>
    </w:p>
    <w:p w14:paraId="26A13744" w14:textId="77777777" w:rsidR="009917F6" w:rsidRDefault="009917F6" w:rsidP="002A1633">
      <w:pPr>
        <w:spacing w:line="360" w:lineRule="auto"/>
      </w:pPr>
    </w:p>
    <w:p w14:paraId="2AB473DB" w14:textId="4A84F54C" w:rsidR="00A851A7" w:rsidRDefault="00A851A7" w:rsidP="00A851A7">
      <w:pPr>
        <w:pStyle w:val="Ttulo4"/>
        <w:numPr>
          <w:ilvl w:val="3"/>
          <w:numId w:val="2"/>
        </w:numPr>
      </w:pPr>
      <w:bookmarkStart w:id="279" w:name="_Toc77780648"/>
      <w:r>
        <w:t>Tangibles</w:t>
      </w:r>
      <w:bookmarkEnd w:id="279"/>
    </w:p>
    <w:p w14:paraId="452E13E6" w14:textId="0B14B1A7" w:rsidR="00A851A7" w:rsidRDefault="00A851A7" w:rsidP="00A851A7">
      <w:pPr>
        <w:spacing w:line="360" w:lineRule="auto"/>
      </w:pPr>
    </w:p>
    <w:p w14:paraId="03293F64" w14:textId="4DB1BD7F" w:rsidR="00A851A7" w:rsidRDefault="00A03AD1" w:rsidP="007A5D26">
      <w:pPr>
        <w:spacing w:line="360" w:lineRule="auto"/>
      </w:pPr>
      <w:r>
        <w:t xml:space="preserve">Al finalizar todo el proceso de pruebas establecidas al sistema de gestión de información de los procesos administrativos de la escuela de conducción profesional Conduespoch E.P en su primera versión, se presentará un informe de resultados, en el que se detallen </w:t>
      </w:r>
      <w:r w:rsidR="007A5D26">
        <w:t>las pruebas planificadas, las pruebas ejecutadas, las pruebas exitosas, las pruebas fallidas con su respectivo listado de defectos, la cobertura de código de las pruebas unitarias y las conclusiones con las gráficas de los resultados finales.</w:t>
      </w:r>
    </w:p>
    <w:p w14:paraId="007C8CFC" w14:textId="07FF13A7" w:rsidR="007A5D26" w:rsidRDefault="007A5D26" w:rsidP="007A5D26">
      <w:pPr>
        <w:spacing w:line="360" w:lineRule="auto"/>
        <w:rPr>
          <w:b/>
        </w:rPr>
      </w:pPr>
    </w:p>
    <w:p w14:paraId="5FA19AC6" w14:textId="12C3292F" w:rsidR="007A5D26" w:rsidRDefault="007A5D26" w:rsidP="007A5D26">
      <w:pPr>
        <w:pStyle w:val="Ttulo4"/>
        <w:numPr>
          <w:ilvl w:val="3"/>
          <w:numId w:val="2"/>
        </w:numPr>
      </w:pPr>
      <w:bookmarkStart w:id="280" w:name="_Toc77780649"/>
      <w:r>
        <w:t>Recursos</w:t>
      </w:r>
      <w:bookmarkEnd w:id="280"/>
    </w:p>
    <w:p w14:paraId="23655CDF" w14:textId="3A1F8C8F" w:rsidR="007A5D26" w:rsidRDefault="007A5D26" w:rsidP="007A5D26">
      <w:pPr>
        <w:spacing w:line="360" w:lineRule="auto"/>
        <w:rPr>
          <w:b/>
        </w:rPr>
      </w:pPr>
    </w:p>
    <w:p w14:paraId="0A8937B5" w14:textId="4276B2C2" w:rsidR="00F4082A" w:rsidRDefault="00AE1AE9" w:rsidP="007A5D26">
      <w:pPr>
        <w:spacing w:line="360" w:lineRule="auto"/>
      </w:pPr>
      <w:r>
        <w:t xml:space="preserve">La ejecución y seguimiento de pruebas automatizadas de tipo caja blanca, son en su mayoría maniobradas por personal técnico del área informática o personal de aseguramiento de calidad de software </w:t>
      </w:r>
      <w:r w:rsidR="00F4082A">
        <w:t xml:space="preserve">(SQA por sus siglas en ingles de </w:t>
      </w:r>
      <w:r w:rsidR="00F4082A" w:rsidRPr="00F4082A">
        <w:t>Software quality assurance</w:t>
      </w:r>
      <w:r w:rsidR="00F4082A">
        <w:t>)</w:t>
      </w:r>
      <w:r>
        <w:t xml:space="preserve">, </w:t>
      </w:r>
      <w:r w:rsidR="00F4082A">
        <w:t xml:space="preserve">sin embargo, para poner todo en contexto, se puede decir que para poder ejecutar las pruebas unitarias desarrolladas en el presente proyecto, se deberá contar con el entorno de desarrollo Visual Studio Code, para poder monitorear las métricas establecidas en esta primera versión del sistema. Para asegurarse del normal comportamiento de todo el proceso se recomienda el uso del sistema operativo Windows 10, navegador Google Chrome para observar la ejecución de la cobertura de código de cada una de las funcionalidades. </w:t>
      </w:r>
    </w:p>
    <w:p w14:paraId="5BE2378E" w14:textId="61ED98E6" w:rsidR="00F4082A" w:rsidRDefault="00F4082A" w:rsidP="007A5D26">
      <w:pPr>
        <w:spacing w:line="360" w:lineRule="auto"/>
      </w:pPr>
      <w:r>
        <w:t xml:space="preserve">El sistema debe estar debidamente alojada en un servidor de manera local que soporte el lenguaje PHP, HTML, Postgresql y demás utilitarios referentes a tecnologías </w:t>
      </w:r>
      <w:r w:rsidR="004060F0">
        <w:t xml:space="preserve">del desarrollo web. Finalmente se aclara que todas las herramientas tecnológicas utilizadas son libres de licencias por lo que no hay inconvenientes por la obtención de ninguna clase de licencias. </w:t>
      </w:r>
    </w:p>
    <w:p w14:paraId="730F9EE5" w14:textId="6DC7F544" w:rsidR="00F3201E" w:rsidRDefault="00F3201E" w:rsidP="007A5D26">
      <w:pPr>
        <w:spacing w:line="360" w:lineRule="auto"/>
      </w:pPr>
    </w:p>
    <w:p w14:paraId="2B1934D4" w14:textId="06A0EA06" w:rsidR="00C71E94" w:rsidRDefault="00C71E94" w:rsidP="00C71E94">
      <w:pPr>
        <w:pStyle w:val="Ttulo4"/>
        <w:numPr>
          <w:ilvl w:val="3"/>
          <w:numId w:val="2"/>
        </w:numPr>
      </w:pPr>
      <w:bookmarkStart w:id="281" w:name="_Toc77780650"/>
      <w:r>
        <w:t>Calendario</w:t>
      </w:r>
      <w:bookmarkEnd w:id="281"/>
    </w:p>
    <w:p w14:paraId="663E9582" w14:textId="63BF06C8" w:rsidR="00C71E94" w:rsidRDefault="00C71E94" w:rsidP="007A5D26">
      <w:pPr>
        <w:spacing w:line="360" w:lineRule="auto"/>
      </w:pPr>
    </w:p>
    <w:p w14:paraId="3274200B" w14:textId="37969E62" w:rsidR="0026656A" w:rsidRDefault="00E706BB" w:rsidP="007A5D26">
      <w:pPr>
        <w:spacing w:line="360" w:lineRule="auto"/>
        <w:rPr>
          <w:b/>
        </w:rPr>
      </w:pPr>
      <w:r>
        <w:t>Para la implementación de los casos de prueba es necesario poseer una planificación en el cual se detalle a breves rasgos las fechas de inicio y finalización, ya que a través de esto podemos controlar las actividades presentadas para la conclusión del proyecto, además sirve como base para la solicitud de tiempo adicional a las personas encargadas de dirigir todo el trayecto de desarrollo, es así que para este trabajo se ha definido de manera breve las posibles fechas a tener en cuenta</w:t>
      </w:r>
      <w:r w:rsidR="00B65946">
        <w:t>,</w:t>
      </w:r>
      <w:r>
        <w:t xml:space="preserve"> lo cual se detalla en la</w:t>
      </w:r>
      <w:r w:rsidRPr="00E706BB">
        <w:rPr>
          <w:b/>
        </w:rPr>
        <w:t xml:space="preserve"> Tabla 9-3.</w:t>
      </w:r>
    </w:p>
    <w:p w14:paraId="2846F7D6" w14:textId="77777777" w:rsidR="009917F6" w:rsidRDefault="009917F6" w:rsidP="007A5D26">
      <w:pPr>
        <w:spacing w:line="360" w:lineRule="auto"/>
      </w:pPr>
    </w:p>
    <w:p w14:paraId="40113295" w14:textId="431ECA96" w:rsidR="000F4665" w:rsidRPr="000F4665" w:rsidRDefault="000F4665" w:rsidP="000F4665">
      <w:pPr>
        <w:pStyle w:val="Descripcin"/>
        <w:keepNext/>
        <w:rPr>
          <w:b w:val="0"/>
        </w:rPr>
      </w:pPr>
      <w:r>
        <w:t xml:space="preserve">Tabla </w:t>
      </w:r>
      <w:r w:rsidR="00B26E9E">
        <w:fldChar w:fldCharType="begin"/>
      </w:r>
      <w:r w:rsidR="00B26E9E">
        <w:instrText xml:space="preserve"> SEQ Tabla__ \* ARABIC </w:instrText>
      </w:r>
      <w:r w:rsidR="00B26E9E">
        <w:fldChar w:fldCharType="separate"/>
      </w:r>
      <w:r w:rsidR="00504470">
        <w:rPr>
          <w:noProof/>
        </w:rPr>
        <w:t>9</w:t>
      </w:r>
      <w:r w:rsidR="00B26E9E">
        <w:fldChar w:fldCharType="end"/>
      </w:r>
      <w:r>
        <w:t xml:space="preserve">-3: </w:t>
      </w:r>
      <w:r>
        <w:rPr>
          <w:b w:val="0"/>
        </w:rPr>
        <w:t>Calendario para la automatización de los casos de prueba</w:t>
      </w:r>
    </w:p>
    <w:tbl>
      <w:tblPr>
        <w:tblStyle w:val="Tablaconcuadrcula"/>
        <w:tblW w:w="0" w:type="auto"/>
        <w:tblLayout w:type="fixed"/>
        <w:tblLook w:val="04A0" w:firstRow="1" w:lastRow="0" w:firstColumn="1" w:lastColumn="0" w:noHBand="0" w:noVBand="1"/>
      </w:tblPr>
      <w:tblGrid>
        <w:gridCol w:w="3681"/>
        <w:gridCol w:w="2268"/>
        <w:gridCol w:w="1077"/>
        <w:gridCol w:w="1207"/>
      </w:tblGrid>
      <w:tr w:rsidR="003737B0" w14:paraId="290F8F44" w14:textId="77777777" w:rsidTr="0074102F">
        <w:tc>
          <w:tcPr>
            <w:tcW w:w="3681" w:type="dxa"/>
          </w:tcPr>
          <w:p w14:paraId="2459634D" w14:textId="0BD4CAAE" w:rsidR="003737B0" w:rsidRPr="00C53CB5" w:rsidRDefault="003737B0" w:rsidP="00C53CB5">
            <w:pPr>
              <w:spacing w:line="360" w:lineRule="auto"/>
              <w:jc w:val="center"/>
              <w:rPr>
                <w:b/>
                <w:sz w:val="18"/>
              </w:rPr>
            </w:pPr>
            <w:r w:rsidRPr="00C53CB5">
              <w:rPr>
                <w:b/>
                <w:sz w:val="18"/>
              </w:rPr>
              <w:t>Hito</w:t>
            </w:r>
          </w:p>
        </w:tc>
        <w:tc>
          <w:tcPr>
            <w:tcW w:w="2268" w:type="dxa"/>
          </w:tcPr>
          <w:p w14:paraId="00F3FB19" w14:textId="619CE897" w:rsidR="003737B0" w:rsidRPr="0074102F" w:rsidRDefault="0074102F" w:rsidP="00604F4E">
            <w:pPr>
              <w:spacing w:line="360" w:lineRule="auto"/>
              <w:jc w:val="center"/>
              <w:rPr>
                <w:b/>
                <w:sz w:val="18"/>
              </w:rPr>
            </w:pPr>
            <w:r>
              <w:rPr>
                <w:b/>
                <w:sz w:val="18"/>
              </w:rPr>
              <w:t>Funcionalidades a probar</w:t>
            </w:r>
          </w:p>
        </w:tc>
        <w:tc>
          <w:tcPr>
            <w:tcW w:w="1077" w:type="dxa"/>
          </w:tcPr>
          <w:p w14:paraId="144339EC" w14:textId="1799C3A9" w:rsidR="003737B0" w:rsidRPr="00C53CB5" w:rsidRDefault="003737B0" w:rsidP="00604F4E">
            <w:pPr>
              <w:spacing w:line="360" w:lineRule="auto"/>
              <w:jc w:val="center"/>
              <w:rPr>
                <w:b/>
                <w:sz w:val="18"/>
              </w:rPr>
            </w:pPr>
            <w:r w:rsidRPr="00C53CB5">
              <w:rPr>
                <w:b/>
                <w:sz w:val="18"/>
              </w:rPr>
              <w:t>Fecha de inicio planificada</w:t>
            </w:r>
          </w:p>
        </w:tc>
        <w:tc>
          <w:tcPr>
            <w:tcW w:w="1207" w:type="dxa"/>
          </w:tcPr>
          <w:p w14:paraId="2F32D430" w14:textId="06E7C30D" w:rsidR="003737B0" w:rsidRPr="00C53CB5" w:rsidRDefault="003737B0" w:rsidP="00604F4E">
            <w:pPr>
              <w:spacing w:line="360" w:lineRule="auto"/>
              <w:jc w:val="center"/>
              <w:rPr>
                <w:b/>
                <w:sz w:val="18"/>
              </w:rPr>
            </w:pPr>
            <w:r w:rsidRPr="00C53CB5">
              <w:rPr>
                <w:b/>
                <w:sz w:val="18"/>
              </w:rPr>
              <w:t>Fecha fin de planificación planificada</w:t>
            </w:r>
          </w:p>
        </w:tc>
      </w:tr>
      <w:tr w:rsidR="008A655B" w14:paraId="0802E7E7" w14:textId="77777777" w:rsidTr="0074102F">
        <w:trPr>
          <w:trHeight w:val="190"/>
        </w:trPr>
        <w:tc>
          <w:tcPr>
            <w:tcW w:w="3681" w:type="dxa"/>
          </w:tcPr>
          <w:p w14:paraId="2CACFCBB" w14:textId="74E5EA65" w:rsidR="008A655B" w:rsidRPr="00C53CB5" w:rsidRDefault="008A655B" w:rsidP="008A655B">
            <w:pPr>
              <w:spacing w:line="360" w:lineRule="auto"/>
              <w:rPr>
                <w:sz w:val="18"/>
              </w:rPr>
            </w:pPr>
            <w:r>
              <w:rPr>
                <w:sz w:val="18"/>
              </w:rPr>
              <w:t xml:space="preserve">Diseño y ejecución de las pruebas de </w:t>
            </w:r>
            <w:r w:rsidRPr="00604F4E">
              <w:rPr>
                <w:b/>
                <w:sz w:val="18"/>
              </w:rPr>
              <w:t>Sprint 2</w:t>
            </w:r>
          </w:p>
        </w:tc>
        <w:tc>
          <w:tcPr>
            <w:tcW w:w="2268" w:type="dxa"/>
          </w:tcPr>
          <w:p w14:paraId="33D280D0" w14:textId="2576F960" w:rsidR="008A655B" w:rsidRPr="00604F4E" w:rsidRDefault="008A655B" w:rsidP="008A655B">
            <w:pPr>
              <w:spacing w:line="360" w:lineRule="auto"/>
              <w:rPr>
                <w:sz w:val="18"/>
              </w:rPr>
            </w:pPr>
            <w:r>
              <w:rPr>
                <w:sz w:val="18"/>
              </w:rPr>
              <w:t>HU-01, HU-02, HU-03, HU-04, HU-05, HU-06, HU-07</w:t>
            </w:r>
          </w:p>
        </w:tc>
        <w:tc>
          <w:tcPr>
            <w:tcW w:w="1077" w:type="dxa"/>
          </w:tcPr>
          <w:p w14:paraId="036853BA" w14:textId="39560389" w:rsidR="008A655B" w:rsidRPr="00C53CB5" w:rsidRDefault="008A655B" w:rsidP="008A655B">
            <w:pPr>
              <w:spacing w:line="360" w:lineRule="auto"/>
              <w:jc w:val="center"/>
              <w:rPr>
                <w:sz w:val="18"/>
              </w:rPr>
            </w:pPr>
            <w:r w:rsidRPr="00604F4E">
              <w:rPr>
                <w:sz w:val="18"/>
              </w:rPr>
              <w:t>10/07/20</w:t>
            </w:r>
          </w:p>
        </w:tc>
        <w:tc>
          <w:tcPr>
            <w:tcW w:w="1207" w:type="dxa"/>
          </w:tcPr>
          <w:p w14:paraId="1AD1926F" w14:textId="1104015E" w:rsidR="008A655B" w:rsidRPr="00C53CB5" w:rsidRDefault="008A655B" w:rsidP="008A655B">
            <w:pPr>
              <w:spacing w:line="360" w:lineRule="auto"/>
              <w:jc w:val="center"/>
              <w:rPr>
                <w:sz w:val="18"/>
              </w:rPr>
            </w:pPr>
            <w:r w:rsidRPr="00604F4E">
              <w:rPr>
                <w:sz w:val="18"/>
              </w:rPr>
              <w:t>10/07/20</w:t>
            </w:r>
          </w:p>
        </w:tc>
      </w:tr>
      <w:tr w:rsidR="008A655B" w14:paraId="3B424416" w14:textId="77777777" w:rsidTr="0074102F">
        <w:trPr>
          <w:trHeight w:val="190"/>
        </w:trPr>
        <w:tc>
          <w:tcPr>
            <w:tcW w:w="3681" w:type="dxa"/>
          </w:tcPr>
          <w:p w14:paraId="211C404F" w14:textId="6979A2E8"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3</w:t>
            </w:r>
          </w:p>
        </w:tc>
        <w:tc>
          <w:tcPr>
            <w:tcW w:w="2268" w:type="dxa"/>
          </w:tcPr>
          <w:p w14:paraId="1CA42653" w14:textId="6049AE31" w:rsidR="008A655B" w:rsidRPr="00604F4E" w:rsidRDefault="008A655B" w:rsidP="008A655B">
            <w:pPr>
              <w:spacing w:line="360" w:lineRule="auto"/>
              <w:rPr>
                <w:sz w:val="18"/>
              </w:rPr>
            </w:pPr>
            <w:r>
              <w:rPr>
                <w:sz w:val="18"/>
              </w:rPr>
              <w:t>HU-08, HU-09, HU-10, HU-11, HU-12, HU-13</w:t>
            </w:r>
          </w:p>
        </w:tc>
        <w:tc>
          <w:tcPr>
            <w:tcW w:w="1077" w:type="dxa"/>
          </w:tcPr>
          <w:p w14:paraId="53DBD33E" w14:textId="2DA48C39" w:rsidR="008A655B" w:rsidRPr="00604F4E" w:rsidRDefault="008A655B" w:rsidP="008A655B">
            <w:pPr>
              <w:spacing w:line="360" w:lineRule="auto"/>
              <w:jc w:val="center"/>
              <w:rPr>
                <w:sz w:val="18"/>
              </w:rPr>
            </w:pPr>
            <w:r w:rsidRPr="00604F4E">
              <w:rPr>
                <w:sz w:val="18"/>
              </w:rPr>
              <w:t>31/07/20</w:t>
            </w:r>
          </w:p>
        </w:tc>
        <w:tc>
          <w:tcPr>
            <w:tcW w:w="1207" w:type="dxa"/>
          </w:tcPr>
          <w:p w14:paraId="49848FFA" w14:textId="1588B9A5" w:rsidR="008A655B" w:rsidRPr="00604F4E" w:rsidRDefault="008A655B" w:rsidP="008A655B">
            <w:pPr>
              <w:spacing w:line="360" w:lineRule="auto"/>
              <w:jc w:val="center"/>
              <w:rPr>
                <w:sz w:val="18"/>
              </w:rPr>
            </w:pPr>
            <w:r w:rsidRPr="00604F4E">
              <w:rPr>
                <w:sz w:val="18"/>
              </w:rPr>
              <w:t>31/07/20</w:t>
            </w:r>
          </w:p>
        </w:tc>
      </w:tr>
      <w:tr w:rsidR="008A655B" w14:paraId="6DF02A3B" w14:textId="77777777" w:rsidTr="0074102F">
        <w:trPr>
          <w:trHeight w:val="190"/>
        </w:trPr>
        <w:tc>
          <w:tcPr>
            <w:tcW w:w="3681" w:type="dxa"/>
          </w:tcPr>
          <w:p w14:paraId="56B78FF8" w14:textId="120615FA"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4</w:t>
            </w:r>
          </w:p>
        </w:tc>
        <w:tc>
          <w:tcPr>
            <w:tcW w:w="2268" w:type="dxa"/>
          </w:tcPr>
          <w:p w14:paraId="36A1D111" w14:textId="05AC713C" w:rsidR="008A655B" w:rsidRPr="00604F4E" w:rsidRDefault="008A655B" w:rsidP="008A655B">
            <w:pPr>
              <w:spacing w:line="360" w:lineRule="auto"/>
              <w:rPr>
                <w:sz w:val="18"/>
              </w:rPr>
            </w:pPr>
            <w:r>
              <w:rPr>
                <w:sz w:val="18"/>
              </w:rPr>
              <w:t>HU-14, HU-15, HU-16, HU-17, HU-18, HU-19, HU-20, HU-21</w:t>
            </w:r>
          </w:p>
        </w:tc>
        <w:tc>
          <w:tcPr>
            <w:tcW w:w="1077" w:type="dxa"/>
          </w:tcPr>
          <w:p w14:paraId="5B1B0AB6" w14:textId="605EF9CB" w:rsidR="008A655B" w:rsidRPr="00604F4E" w:rsidRDefault="008A655B" w:rsidP="008A655B">
            <w:pPr>
              <w:spacing w:line="360" w:lineRule="auto"/>
              <w:jc w:val="center"/>
              <w:rPr>
                <w:sz w:val="18"/>
              </w:rPr>
            </w:pPr>
            <w:r w:rsidRPr="00604F4E">
              <w:rPr>
                <w:sz w:val="18"/>
              </w:rPr>
              <w:t>21/08/20</w:t>
            </w:r>
          </w:p>
        </w:tc>
        <w:tc>
          <w:tcPr>
            <w:tcW w:w="1207" w:type="dxa"/>
          </w:tcPr>
          <w:p w14:paraId="663D14A9" w14:textId="61F41EDD" w:rsidR="008A655B" w:rsidRPr="00604F4E" w:rsidRDefault="008A655B" w:rsidP="008A655B">
            <w:pPr>
              <w:spacing w:line="360" w:lineRule="auto"/>
              <w:jc w:val="center"/>
              <w:rPr>
                <w:sz w:val="18"/>
              </w:rPr>
            </w:pPr>
            <w:r w:rsidRPr="00604F4E">
              <w:rPr>
                <w:sz w:val="18"/>
              </w:rPr>
              <w:t>21/08/20</w:t>
            </w:r>
          </w:p>
        </w:tc>
      </w:tr>
      <w:tr w:rsidR="008A655B" w14:paraId="48FA6DB7" w14:textId="77777777" w:rsidTr="0074102F">
        <w:trPr>
          <w:trHeight w:val="190"/>
        </w:trPr>
        <w:tc>
          <w:tcPr>
            <w:tcW w:w="3681" w:type="dxa"/>
          </w:tcPr>
          <w:p w14:paraId="37003CC7" w14:textId="32FDD96B"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5</w:t>
            </w:r>
          </w:p>
        </w:tc>
        <w:tc>
          <w:tcPr>
            <w:tcW w:w="2268" w:type="dxa"/>
          </w:tcPr>
          <w:p w14:paraId="7FFEE1D8" w14:textId="4380BFB2" w:rsidR="008A655B" w:rsidRPr="00604F4E" w:rsidRDefault="008A655B" w:rsidP="008A655B">
            <w:pPr>
              <w:spacing w:line="360" w:lineRule="auto"/>
              <w:rPr>
                <w:sz w:val="18"/>
              </w:rPr>
            </w:pPr>
            <w:r>
              <w:rPr>
                <w:sz w:val="18"/>
              </w:rPr>
              <w:t>HU-22, HU-23, HU-24, HU-25, HU-26, HU-27, HU-28, HU-29, HU-30, HU-31</w:t>
            </w:r>
          </w:p>
        </w:tc>
        <w:tc>
          <w:tcPr>
            <w:tcW w:w="1077" w:type="dxa"/>
          </w:tcPr>
          <w:p w14:paraId="1F286D0C" w14:textId="78DE375D" w:rsidR="008A655B" w:rsidRPr="00604F4E" w:rsidRDefault="008A655B" w:rsidP="008A655B">
            <w:pPr>
              <w:spacing w:line="360" w:lineRule="auto"/>
              <w:jc w:val="center"/>
              <w:rPr>
                <w:sz w:val="18"/>
              </w:rPr>
            </w:pPr>
            <w:r w:rsidRPr="00604F4E">
              <w:rPr>
                <w:sz w:val="18"/>
              </w:rPr>
              <w:t>11/09/20</w:t>
            </w:r>
          </w:p>
        </w:tc>
        <w:tc>
          <w:tcPr>
            <w:tcW w:w="1207" w:type="dxa"/>
          </w:tcPr>
          <w:p w14:paraId="37F4C1C0" w14:textId="241CDFF5" w:rsidR="008A655B" w:rsidRPr="00604F4E" w:rsidRDefault="008A655B" w:rsidP="008A655B">
            <w:pPr>
              <w:spacing w:line="360" w:lineRule="auto"/>
              <w:jc w:val="center"/>
              <w:rPr>
                <w:sz w:val="18"/>
              </w:rPr>
            </w:pPr>
            <w:r w:rsidRPr="00604F4E">
              <w:rPr>
                <w:sz w:val="18"/>
              </w:rPr>
              <w:t>11/09/20</w:t>
            </w:r>
          </w:p>
        </w:tc>
      </w:tr>
      <w:tr w:rsidR="008A655B" w14:paraId="110D6D3C" w14:textId="77777777" w:rsidTr="0074102F">
        <w:trPr>
          <w:trHeight w:val="190"/>
        </w:trPr>
        <w:tc>
          <w:tcPr>
            <w:tcW w:w="3681" w:type="dxa"/>
          </w:tcPr>
          <w:p w14:paraId="1E69C3BB" w14:textId="1092033A"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6</w:t>
            </w:r>
          </w:p>
        </w:tc>
        <w:tc>
          <w:tcPr>
            <w:tcW w:w="2268" w:type="dxa"/>
          </w:tcPr>
          <w:p w14:paraId="3EAF3FCE" w14:textId="3D46F2A5" w:rsidR="008A655B" w:rsidRPr="00604F4E" w:rsidRDefault="008A655B" w:rsidP="008A655B">
            <w:pPr>
              <w:spacing w:line="360" w:lineRule="auto"/>
              <w:rPr>
                <w:sz w:val="18"/>
              </w:rPr>
            </w:pPr>
            <w:r>
              <w:rPr>
                <w:sz w:val="18"/>
              </w:rPr>
              <w:t>HU-32, HU-33, HU-34, HU-35, HU-36, HU-37, HU-38, HU-39, HU-40</w:t>
            </w:r>
          </w:p>
        </w:tc>
        <w:tc>
          <w:tcPr>
            <w:tcW w:w="1077" w:type="dxa"/>
          </w:tcPr>
          <w:p w14:paraId="5A86A6F6" w14:textId="702B0D6F" w:rsidR="008A655B" w:rsidRPr="00604F4E" w:rsidRDefault="008A655B" w:rsidP="008A655B">
            <w:pPr>
              <w:spacing w:line="360" w:lineRule="auto"/>
              <w:jc w:val="center"/>
              <w:rPr>
                <w:sz w:val="18"/>
              </w:rPr>
            </w:pPr>
            <w:r w:rsidRPr="00604F4E">
              <w:rPr>
                <w:sz w:val="18"/>
              </w:rPr>
              <w:t>02/10/20</w:t>
            </w:r>
          </w:p>
        </w:tc>
        <w:tc>
          <w:tcPr>
            <w:tcW w:w="1207" w:type="dxa"/>
          </w:tcPr>
          <w:p w14:paraId="363AF568" w14:textId="52503BA5" w:rsidR="008A655B" w:rsidRPr="00604F4E" w:rsidRDefault="008A655B" w:rsidP="008A655B">
            <w:pPr>
              <w:spacing w:line="360" w:lineRule="auto"/>
              <w:jc w:val="center"/>
              <w:rPr>
                <w:sz w:val="18"/>
              </w:rPr>
            </w:pPr>
            <w:r w:rsidRPr="00604F4E">
              <w:rPr>
                <w:sz w:val="18"/>
              </w:rPr>
              <w:t>02/10/20</w:t>
            </w:r>
          </w:p>
        </w:tc>
      </w:tr>
      <w:tr w:rsidR="008A655B" w14:paraId="4EB0E98C" w14:textId="77777777" w:rsidTr="0074102F">
        <w:trPr>
          <w:trHeight w:val="190"/>
        </w:trPr>
        <w:tc>
          <w:tcPr>
            <w:tcW w:w="3681" w:type="dxa"/>
          </w:tcPr>
          <w:p w14:paraId="48D5CD28" w14:textId="109099D8"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7</w:t>
            </w:r>
          </w:p>
        </w:tc>
        <w:tc>
          <w:tcPr>
            <w:tcW w:w="2268" w:type="dxa"/>
          </w:tcPr>
          <w:p w14:paraId="0F0CE933" w14:textId="65D77BC1" w:rsidR="008A655B" w:rsidRPr="00604F4E" w:rsidRDefault="008A655B" w:rsidP="008A655B">
            <w:pPr>
              <w:spacing w:line="360" w:lineRule="auto"/>
              <w:rPr>
                <w:sz w:val="18"/>
              </w:rPr>
            </w:pPr>
            <w:r>
              <w:rPr>
                <w:sz w:val="18"/>
              </w:rPr>
              <w:t>HU-41, HU-42, HU-43, HU-44, HU-45, HU-46, HU-47, HU-48</w:t>
            </w:r>
          </w:p>
        </w:tc>
        <w:tc>
          <w:tcPr>
            <w:tcW w:w="1077" w:type="dxa"/>
          </w:tcPr>
          <w:p w14:paraId="4D2C477B" w14:textId="642F8BA3" w:rsidR="008A655B" w:rsidRPr="00604F4E" w:rsidRDefault="008A655B" w:rsidP="008A655B">
            <w:pPr>
              <w:spacing w:line="360" w:lineRule="auto"/>
              <w:jc w:val="center"/>
              <w:rPr>
                <w:sz w:val="18"/>
              </w:rPr>
            </w:pPr>
            <w:r w:rsidRPr="00604F4E">
              <w:rPr>
                <w:sz w:val="18"/>
              </w:rPr>
              <w:t>23/10/20</w:t>
            </w:r>
          </w:p>
        </w:tc>
        <w:tc>
          <w:tcPr>
            <w:tcW w:w="1207" w:type="dxa"/>
          </w:tcPr>
          <w:p w14:paraId="5A45F9E5" w14:textId="5C45FEC3" w:rsidR="008A655B" w:rsidRPr="00604F4E" w:rsidRDefault="008A655B" w:rsidP="008A655B">
            <w:pPr>
              <w:spacing w:line="360" w:lineRule="auto"/>
              <w:jc w:val="center"/>
              <w:rPr>
                <w:sz w:val="18"/>
              </w:rPr>
            </w:pPr>
            <w:r w:rsidRPr="00604F4E">
              <w:rPr>
                <w:sz w:val="18"/>
              </w:rPr>
              <w:t>23/10/20</w:t>
            </w:r>
          </w:p>
        </w:tc>
      </w:tr>
      <w:tr w:rsidR="008A655B" w14:paraId="3FD9588F" w14:textId="77777777" w:rsidTr="0074102F">
        <w:trPr>
          <w:trHeight w:val="190"/>
        </w:trPr>
        <w:tc>
          <w:tcPr>
            <w:tcW w:w="3681" w:type="dxa"/>
          </w:tcPr>
          <w:p w14:paraId="3F6216FA" w14:textId="30AC580F"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8</w:t>
            </w:r>
          </w:p>
        </w:tc>
        <w:tc>
          <w:tcPr>
            <w:tcW w:w="2268" w:type="dxa"/>
          </w:tcPr>
          <w:p w14:paraId="26866297" w14:textId="16B396D3" w:rsidR="008A655B" w:rsidRPr="00604F4E" w:rsidRDefault="008A655B" w:rsidP="008A655B">
            <w:pPr>
              <w:spacing w:line="360" w:lineRule="auto"/>
              <w:rPr>
                <w:sz w:val="18"/>
              </w:rPr>
            </w:pPr>
            <w:r>
              <w:rPr>
                <w:sz w:val="18"/>
              </w:rPr>
              <w:t>HU-49, HU-50, HU-51, HU-52, HU-53, HU-54, HU-55, HU-56, HU-57, HU-58</w:t>
            </w:r>
          </w:p>
        </w:tc>
        <w:tc>
          <w:tcPr>
            <w:tcW w:w="1077" w:type="dxa"/>
          </w:tcPr>
          <w:p w14:paraId="311846B8" w14:textId="7D5AFC1A" w:rsidR="008A655B" w:rsidRPr="00604F4E" w:rsidRDefault="008A655B" w:rsidP="008A655B">
            <w:pPr>
              <w:spacing w:line="360" w:lineRule="auto"/>
              <w:jc w:val="center"/>
              <w:rPr>
                <w:sz w:val="18"/>
              </w:rPr>
            </w:pPr>
            <w:r w:rsidRPr="00604F4E">
              <w:rPr>
                <w:sz w:val="18"/>
              </w:rPr>
              <w:t>13/11/20</w:t>
            </w:r>
          </w:p>
        </w:tc>
        <w:tc>
          <w:tcPr>
            <w:tcW w:w="1207" w:type="dxa"/>
          </w:tcPr>
          <w:p w14:paraId="27EC3C28" w14:textId="54246FC6" w:rsidR="008A655B" w:rsidRPr="00604F4E" w:rsidRDefault="008A655B" w:rsidP="008A655B">
            <w:pPr>
              <w:spacing w:line="360" w:lineRule="auto"/>
              <w:jc w:val="center"/>
              <w:rPr>
                <w:sz w:val="18"/>
              </w:rPr>
            </w:pPr>
            <w:r w:rsidRPr="00604F4E">
              <w:rPr>
                <w:sz w:val="18"/>
              </w:rPr>
              <w:t>13/11/20</w:t>
            </w:r>
          </w:p>
        </w:tc>
      </w:tr>
      <w:tr w:rsidR="008A655B" w14:paraId="13AD58A5" w14:textId="77777777" w:rsidTr="0074102F">
        <w:trPr>
          <w:trHeight w:val="190"/>
        </w:trPr>
        <w:tc>
          <w:tcPr>
            <w:tcW w:w="3681" w:type="dxa"/>
          </w:tcPr>
          <w:p w14:paraId="5DECAB32" w14:textId="5D74B102"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9</w:t>
            </w:r>
          </w:p>
        </w:tc>
        <w:tc>
          <w:tcPr>
            <w:tcW w:w="2268" w:type="dxa"/>
          </w:tcPr>
          <w:p w14:paraId="4AE1F1ED" w14:textId="02ADCBDC" w:rsidR="008A655B" w:rsidRPr="00604F4E" w:rsidRDefault="008A655B" w:rsidP="008A655B">
            <w:pPr>
              <w:spacing w:line="360" w:lineRule="auto"/>
              <w:rPr>
                <w:sz w:val="18"/>
              </w:rPr>
            </w:pPr>
            <w:r>
              <w:rPr>
                <w:sz w:val="18"/>
              </w:rPr>
              <w:t>HU-59, HU-60, HU-61, HU-62, HU-63, HU-64</w:t>
            </w:r>
          </w:p>
        </w:tc>
        <w:tc>
          <w:tcPr>
            <w:tcW w:w="1077" w:type="dxa"/>
          </w:tcPr>
          <w:p w14:paraId="5B708E61" w14:textId="0C80F920" w:rsidR="008A655B" w:rsidRPr="00604F4E" w:rsidRDefault="008A655B" w:rsidP="008A655B">
            <w:pPr>
              <w:spacing w:line="360" w:lineRule="auto"/>
              <w:jc w:val="center"/>
              <w:rPr>
                <w:sz w:val="18"/>
              </w:rPr>
            </w:pPr>
            <w:r w:rsidRPr="00604F4E">
              <w:rPr>
                <w:sz w:val="18"/>
              </w:rPr>
              <w:t>04/12/20</w:t>
            </w:r>
          </w:p>
        </w:tc>
        <w:tc>
          <w:tcPr>
            <w:tcW w:w="1207" w:type="dxa"/>
          </w:tcPr>
          <w:p w14:paraId="5D8DC78B" w14:textId="0016C6AA" w:rsidR="008A655B" w:rsidRPr="00604F4E" w:rsidRDefault="008A655B" w:rsidP="008A655B">
            <w:pPr>
              <w:spacing w:line="360" w:lineRule="auto"/>
              <w:jc w:val="center"/>
              <w:rPr>
                <w:sz w:val="18"/>
              </w:rPr>
            </w:pPr>
            <w:r w:rsidRPr="00604F4E">
              <w:rPr>
                <w:sz w:val="18"/>
              </w:rPr>
              <w:t>04/12/20</w:t>
            </w:r>
          </w:p>
        </w:tc>
      </w:tr>
      <w:tr w:rsidR="008A655B" w14:paraId="1F16DFD5" w14:textId="77777777" w:rsidTr="0074102F">
        <w:trPr>
          <w:trHeight w:val="190"/>
        </w:trPr>
        <w:tc>
          <w:tcPr>
            <w:tcW w:w="3681" w:type="dxa"/>
          </w:tcPr>
          <w:p w14:paraId="19F31B90" w14:textId="7FB14D4D"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10</w:t>
            </w:r>
          </w:p>
        </w:tc>
        <w:tc>
          <w:tcPr>
            <w:tcW w:w="2268" w:type="dxa"/>
          </w:tcPr>
          <w:p w14:paraId="15E06876" w14:textId="60727B08" w:rsidR="008A655B" w:rsidRPr="00604F4E" w:rsidRDefault="008A655B" w:rsidP="008A655B">
            <w:pPr>
              <w:spacing w:line="360" w:lineRule="auto"/>
              <w:rPr>
                <w:sz w:val="18"/>
              </w:rPr>
            </w:pPr>
            <w:r>
              <w:rPr>
                <w:sz w:val="18"/>
              </w:rPr>
              <w:t>HU-65, HU-66, HU-67, HU-68, HU-69</w:t>
            </w:r>
          </w:p>
        </w:tc>
        <w:tc>
          <w:tcPr>
            <w:tcW w:w="1077" w:type="dxa"/>
          </w:tcPr>
          <w:p w14:paraId="1E753343" w14:textId="590AFEDE" w:rsidR="008A655B" w:rsidRPr="00604F4E" w:rsidRDefault="008A655B" w:rsidP="008A655B">
            <w:pPr>
              <w:spacing w:line="360" w:lineRule="auto"/>
              <w:jc w:val="center"/>
              <w:rPr>
                <w:sz w:val="18"/>
              </w:rPr>
            </w:pPr>
            <w:r w:rsidRPr="00604F4E">
              <w:rPr>
                <w:sz w:val="18"/>
              </w:rPr>
              <w:t>25/12/20</w:t>
            </w:r>
          </w:p>
        </w:tc>
        <w:tc>
          <w:tcPr>
            <w:tcW w:w="1207" w:type="dxa"/>
          </w:tcPr>
          <w:p w14:paraId="54D1C1ED" w14:textId="0534777B" w:rsidR="008A655B" w:rsidRPr="00604F4E" w:rsidRDefault="008A655B" w:rsidP="008A655B">
            <w:pPr>
              <w:spacing w:line="360" w:lineRule="auto"/>
              <w:jc w:val="center"/>
              <w:rPr>
                <w:sz w:val="18"/>
              </w:rPr>
            </w:pPr>
            <w:r w:rsidRPr="00604F4E">
              <w:rPr>
                <w:sz w:val="18"/>
              </w:rPr>
              <w:t>25/12/20</w:t>
            </w:r>
          </w:p>
        </w:tc>
      </w:tr>
      <w:tr w:rsidR="008A655B" w14:paraId="4225C88D" w14:textId="77777777" w:rsidTr="0074102F">
        <w:trPr>
          <w:trHeight w:val="190"/>
        </w:trPr>
        <w:tc>
          <w:tcPr>
            <w:tcW w:w="3681" w:type="dxa"/>
          </w:tcPr>
          <w:p w14:paraId="438D296F" w14:textId="1F7CE335"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11</w:t>
            </w:r>
          </w:p>
        </w:tc>
        <w:tc>
          <w:tcPr>
            <w:tcW w:w="2268" w:type="dxa"/>
          </w:tcPr>
          <w:p w14:paraId="6C0AA839" w14:textId="22E6C005" w:rsidR="008A655B" w:rsidRPr="00604F4E" w:rsidRDefault="008A655B" w:rsidP="008A655B">
            <w:pPr>
              <w:spacing w:line="360" w:lineRule="auto"/>
              <w:rPr>
                <w:sz w:val="18"/>
              </w:rPr>
            </w:pPr>
            <w:r>
              <w:rPr>
                <w:sz w:val="18"/>
              </w:rPr>
              <w:t>HU-70, HU-71, HU-72, HU-73, HU-74, HU-75</w:t>
            </w:r>
          </w:p>
        </w:tc>
        <w:tc>
          <w:tcPr>
            <w:tcW w:w="1077" w:type="dxa"/>
          </w:tcPr>
          <w:p w14:paraId="197B588D" w14:textId="5D143A3A" w:rsidR="008A655B" w:rsidRPr="00604F4E" w:rsidRDefault="008A655B" w:rsidP="008A655B">
            <w:pPr>
              <w:spacing w:line="360" w:lineRule="auto"/>
              <w:jc w:val="center"/>
              <w:rPr>
                <w:sz w:val="18"/>
              </w:rPr>
            </w:pPr>
            <w:r w:rsidRPr="00604F4E">
              <w:rPr>
                <w:sz w:val="18"/>
              </w:rPr>
              <w:t>15/01/21</w:t>
            </w:r>
          </w:p>
        </w:tc>
        <w:tc>
          <w:tcPr>
            <w:tcW w:w="1207" w:type="dxa"/>
          </w:tcPr>
          <w:p w14:paraId="3524476D" w14:textId="0F524860" w:rsidR="008A655B" w:rsidRPr="00604F4E" w:rsidRDefault="008A655B" w:rsidP="008A655B">
            <w:pPr>
              <w:spacing w:line="360" w:lineRule="auto"/>
              <w:jc w:val="center"/>
              <w:rPr>
                <w:sz w:val="18"/>
              </w:rPr>
            </w:pPr>
            <w:r w:rsidRPr="00604F4E">
              <w:rPr>
                <w:sz w:val="18"/>
              </w:rPr>
              <w:t>15/01/21</w:t>
            </w:r>
          </w:p>
        </w:tc>
      </w:tr>
      <w:tr w:rsidR="008A655B" w14:paraId="743BEF98" w14:textId="77777777" w:rsidTr="0074102F">
        <w:trPr>
          <w:trHeight w:val="190"/>
        </w:trPr>
        <w:tc>
          <w:tcPr>
            <w:tcW w:w="3681" w:type="dxa"/>
          </w:tcPr>
          <w:p w14:paraId="50388B60" w14:textId="17F595E6"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12</w:t>
            </w:r>
          </w:p>
        </w:tc>
        <w:tc>
          <w:tcPr>
            <w:tcW w:w="2268" w:type="dxa"/>
          </w:tcPr>
          <w:p w14:paraId="2A613A62" w14:textId="09614FB2" w:rsidR="008A655B" w:rsidRPr="00604F4E" w:rsidRDefault="008A655B" w:rsidP="008A655B">
            <w:pPr>
              <w:spacing w:line="360" w:lineRule="auto"/>
              <w:rPr>
                <w:sz w:val="18"/>
              </w:rPr>
            </w:pPr>
            <w:r>
              <w:rPr>
                <w:sz w:val="18"/>
              </w:rPr>
              <w:t>HU-76, HU-77, HU-78, HU-79, HU-80, HU-81, HU-82</w:t>
            </w:r>
          </w:p>
        </w:tc>
        <w:tc>
          <w:tcPr>
            <w:tcW w:w="1077" w:type="dxa"/>
          </w:tcPr>
          <w:p w14:paraId="2447B6FF" w14:textId="6FE474C9" w:rsidR="008A655B" w:rsidRPr="00604F4E" w:rsidRDefault="008A655B" w:rsidP="008A655B">
            <w:pPr>
              <w:spacing w:line="360" w:lineRule="auto"/>
              <w:jc w:val="center"/>
              <w:rPr>
                <w:sz w:val="18"/>
              </w:rPr>
            </w:pPr>
            <w:r w:rsidRPr="00604F4E">
              <w:rPr>
                <w:sz w:val="18"/>
              </w:rPr>
              <w:t>05/02/21</w:t>
            </w:r>
          </w:p>
        </w:tc>
        <w:tc>
          <w:tcPr>
            <w:tcW w:w="1207" w:type="dxa"/>
          </w:tcPr>
          <w:p w14:paraId="44F1FB72" w14:textId="0CD5BCD2" w:rsidR="008A655B" w:rsidRPr="00604F4E" w:rsidRDefault="008A655B" w:rsidP="008A655B">
            <w:pPr>
              <w:spacing w:line="360" w:lineRule="auto"/>
              <w:jc w:val="center"/>
              <w:rPr>
                <w:sz w:val="18"/>
              </w:rPr>
            </w:pPr>
            <w:r w:rsidRPr="00604F4E">
              <w:rPr>
                <w:sz w:val="18"/>
              </w:rPr>
              <w:t>05/02/21</w:t>
            </w:r>
          </w:p>
        </w:tc>
      </w:tr>
      <w:tr w:rsidR="008A655B" w14:paraId="2042A5E8" w14:textId="77777777" w:rsidTr="0074102F">
        <w:trPr>
          <w:trHeight w:val="190"/>
        </w:trPr>
        <w:tc>
          <w:tcPr>
            <w:tcW w:w="3681" w:type="dxa"/>
          </w:tcPr>
          <w:p w14:paraId="0F990827" w14:textId="4D9A580F"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13</w:t>
            </w:r>
          </w:p>
        </w:tc>
        <w:tc>
          <w:tcPr>
            <w:tcW w:w="2268" w:type="dxa"/>
          </w:tcPr>
          <w:p w14:paraId="5AE87A66" w14:textId="753B04E7" w:rsidR="008A655B" w:rsidRPr="00604F4E" w:rsidRDefault="008A655B" w:rsidP="008A655B">
            <w:pPr>
              <w:spacing w:line="360" w:lineRule="auto"/>
              <w:rPr>
                <w:sz w:val="18"/>
              </w:rPr>
            </w:pPr>
            <w:r>
              <w:rPr>
                <w:sz w:val="18"/>
              </w:rPr>
              <w:t>HU-83, HU-84, HU-85, HU-86, HU-87, HU-88, HU-89</w:t>
            </w:r>
          </w:p>
        </w:tc>
        <w:tc>
          <w:tcPr>
            <w:tcW w:w="1077" w:type="dxa"/>
          </w:tcPr>
          <w:p w14:paraId="7CDA70F1" w14:textId="6F0982B6" w:rsidR="008A655B" w:rsidRPr="00604F4E" w:rsidRDefault="008A655B" w:rsidP="008A655B">
            <w:pPr>
              <w:spacing w:line="360" w:lineRule="auto"/>
              <w:jc w:val="center"/>
              <w:rPr>
                <w:sz w:val="18"/>
              </w:rPr>
            </w:pPr>
            <w:r w:rsidRPr="00604F4E">
              <w:rPr>
                <w:sz w:val="18"/>
              </w:rPr>
              <w:t>26/02/21</w:t>
            </w:r>
          </w:p>
        </w:tc>
        <w:tc>
          <w:tcPr>
            <w:tcW w:w="1207" w:type="dxa"/>
          </w:tcPr>
          <w:p w14:paraId="23EE4683" w14:textId="52876DB0" w:rsidR="008A655B" w:rsidRPr="00604F4E" w:rsidRDefault="008A655B" w:rsidP="008A655B">
            <w:pPr>
              <w:spacing w:line="360" w:lineRule="auto"/>
              <w:jc w:val="center"/>
              <w:rPr>
                <w:sz w:val="18"/>
              </w:rPr>
            </w:pPr>
            <w:r w:rsidRPr="00604F4E">
              <w:rPr>
                <w:sz w:val="18"/>
              </w:rPr>
              <w:t>26/02/21</w:t>
            </w:r>
          </w:p>
        </w:tc>
      </w:tr>
      <w:tr w:rsidR="008A655B" w14:paraId="7651E727" w14:textId="77777777" w:rsidTr="0074102F">
        <w:trPr>
          <w:trHeight w:val="190"/>
        </w:trPr>
        <w:tc>
          <w:tcPr>
            <w:tcW w:w="3681" w:type="dxa"/>
          </w:tcPr>
          <w:p w14:paraId="4912E8E1" w14:textId="42276F17"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14</w:t>
            </w:r>
          </w:p>
        </w:tc>
        <w:tc>
          <w:tcPr>
            <w:tcW w:w="2268" w:type="dxa"/>
          </w:tcPr>
          <w:p w14:paraId="2C9129E5" w14:textId="7437F652" w:rsidR="008A655B" w:rsidRPr="00604F4E" w:rsidRDefault="008A655B" w:rsidP="008A655B">
            <w:pPr>
              <w:spacing w:line="360" w:lineRule="auto"/>
              <w:rPr>
                <w:sz w:val="18"/>
              </w:rPr>
            </w:pPr>
            <w:r>
              <w:rPr>
                <w:sz w:val="18"/>
              </w:rPr>
              <w:t>HU-90, HU-91, HU-92, HU-94, HU-95</w:t>
            </w:r>
          </w:p>
        </w:tc>
        <w:tc>
          <w:tcPr>
            <w:tcW w:w="1077" w:type="dxa"/>
          </w:tcPr>
          <w:p w14:paraId="757CE7BC" w14:textId="23AC85AE" w:rsidR="008A655B" w:rsidRPr="00604F4E" w:rsidRDefault="008A655B" w:rsidP="008A655B">
            <w:pPr>
              <w:spacing w:line="360" w:lineRule="auto"/>
              <w:jc w:val="center"/>
              <w:rPr>
                <w:sz w:val="18"/>
              </w:rPr>
            </w:pPr>
            <w:r w:rsidRPr="00604F4E">
              <w:rPr>
                <w:sz w:val="18"/>
              </w:rPr>
              <w:t>19/03/21</w:t>
            </w:r>
          </w:p>
        </w:tc>
        <w:tc>
          <w:tcPr>
            <w:tcW w:w="1207" w:type="dxa"/>
          </w:tcPr>
          <w:p w14:paraId="64E5D37C" w14:textId="1F0B9B85" w:rsidR="008A655B" w:rsidRPr="00604F4E" w:rsidRDefault="008A655B" w:rsidP="008A655B">
            <w:pPr>
              <w:spacing w:line="360" w:lineRule="auto"/>
              <w:jc w:val="center"/>
              <w:rPr>
                <w:sz w:val="18"/>
              </w:rPr>
            </w:pPr>
            <w:r w:rsidRPr="00604F4E">
              <w:rPr>
                <w:sz w:val="18"/>
              </w:rPr>
              <w:t>19/03/21</w:t>
            </w:r>
          </w:p>
        </w:tc>
      </w:tr>
      <w:tr w:rsidR="008A655B" w14:paraId="7D225FD8" w14:textId="77777777" w:rsidTr="0074102F">
        <w:trPr>
          <w:trHeight w:val="190"/>
        </w:trPr>
        <w:tc>
          <w:tcPr>
            <w:tcW w:w="3681" w:type="dxa"/>
          </w:tcPr>
          <w:p w14:paraId="4A24F120" w14:textId="0AF58FD8" w:rsidR="008A655B" w:rsidRDefault="008A655B" w:rsidP="008A655B">
            <w:pPr>
              <w:spacing w:line="360" w:lineRule="auto"/>
              <w:rPr>
                <w:sz w:val="18"/>
              </w:rPr>
            </w:pPr>
            <w:r>
              <w:rPr>
                <w:sz w:val="18"/>
              </w:rPr>
              <w:t xml:space="preserve">Diseño y ejecución de las pruebas de </w:t>
            </w:r>
            <w:r w:rsidRPr="00604F4E">
              <w:rPr>
                <w:b/>
                <w:sz w:val="18"/>
              </w:rPr>
              <w:t>S</w:t>
            </w:r>
            <w:r>
              <w:rPr>
                <w:b/>
                <w:sz w:val="18"/>
              </w:rPr>
              <w:t>print 15</w:t>
            </w:r>
          </w:p>
        </w:tc>
        <w:tc>
          <w:tcPr>
            <w:tcW w:w="2268" w:type="dxa"/>
          </w:tcPr>
          <w:p w14:paraId="3B63997E" w14:textId="21F190EA" w:rsidR="008A655B" w:rsidRPr="00604F4E" w:rsidRDefault="008A655B" w:rsidP="008A655B">
            <w:pPr>
              <w:spacing w:line="360" w:lineRule="auto"/>
              <w:rPr>
                <w:sz w:val="18"/>
              </w:rPr>
            </w:pPr>
            <w:r>
              <w:rPr>
                <w:sz w:val="18"/>
              </w:rPr>
              <w:t>HU-96, HU-97, HU-98</w:t>
            </w:r>
          </w:p>
        </w:tc>
        <w:tc>
          <w:tcPr>
            <w:tcW w:w="1077" w:type="dxa"/>
          </w:tcPr>
          <w:p w14:paraId="064346C6" w14:textId="58010D2F" w:rsidR="008A655B" w:rsidRPr="00604F4E" w:rsidRDefault="008A655B" w:rsidP="008A655B">
            <w:pPr>
              <w:spacing w:line="360" w:lineRule="auto"/>
              <w:jc w:val="center"/>
              <w:rPr>
                <w:sz w:val="18"/>
              </w:rPr>
            </w:pPr>
            <w:r w:rsidRPr="00604F4E">
              <w:rPr>
                <w:sz w:val="18"/>
              </w:rPr>
              <w:t>01/04/21</w:t>
            </w:r>
          </w:p>
        </w:tc>
        <w:tc>
          <w:tcPr>
            <w:tcW w:w="1207" w:type="dxa"/>
          </w:tcPr>
          <w:p w14:paraId="132C1FAE" w14:textId="78AF2F40" w:rsidR="008A655B" w:rsidRPr="00604F4E" w:rsidRDefault="008A655B" w:rsidP="008A655B">
            <w:pPr>
              <w:spacing w:line="360" w:lineRule="auto"/>
              <w:jc w:val="center"/>
              <w:rPr>
                <w:sz w:val="18"/>
              </w:rPr>
            </w:pPr>
            <w:r w:rsidRPr="00604F4E">
              <w:rPr>
                <w:sz w:val="18"/>
              </w:rPr>
              <w:t>01/04/21</w:t>
            </w:r>
          </w:p>
        </w:tc>
      </w:tr>
      <w:tr w:rsidR="008A655B" w14:paraId="3A7EB50D" w14:textId="77777777" w:rsidTr="0074102F">
        <w:tc>
          <w:tcPr>
            <w:tcW w:w="5949" w:type="dxa"/>
            <w:gridSpan w:val="2"/>
          </w:tcPr>
          <w:p w14:paraId="7BFCE40C" w14:textId="1D07071F" w:rsidR="008A655B" w:rsidRDefault="008A655B" w:rsidP="008A655B">
            <w:pPr>
              <w:spacing w:line="360" w:lineRule="auto"/>
              <w:rPr>
                <w:sz w:val="18"/>
              </w:rPr>
            </w:pPr>
            <w:r>
              <w:rPr>
                <w:sz w:val="18"/>
              </w:rPr>
              <w:t>Entrega de informe de resultados de prueba</w:t>
            </w:r>
          </w:p>
        </w:tc>
        <w:tc>
          <w:tcPr>
            <w:tcW w:w="1077" w:type="dxa"/>
          </w:tcPr>
          <w:p w14:paraId="0D411520" w14:textId="7704534F" w:rsidR="008A655B" w:rsidRPr="00C53CB5" w:rsidRDefault="008A655B" w:rsidP="008A655B">
            <w:pPr>
              <w:spacing w:line="360" w:lineRule="auto"/>
              <w:jc w:val="center"/>
              <w:rPr>
                <w:sz w:val="18"/>
              </w:rPr>
            </w:pPr>
            <w:r>
              <w:rPr>
                <w:sz w:val="18"/>
              </w:rPr>
              <w:t>03/05/21</w:t>
            </w:r>
          </w:p>
        </w:tc>
        <w:tc>
          <w:tcPr>
            <w:tcW w:w="1207" w:type="dxa"/>
          </w:tcPr>
          <w:p w14:paraId="2A41E736" w14:textId="3B56B93C" w:rsidR="008A655B" w:rsidRPr="00C53CB5" w:rsidRDefault="008A655B" w:rsidP="008A655B">
            <w:pPr>
              <w:spacing w:line="360" w:lineRule="auto"/>
              <w:jc w:val="center"/>
              <w:rPr>
                <w:sz w:val="18"/>
              </w:rPr>
            </w:pPr>
            <w:r>
              <w:rPr>
                <w:sz w:val="18"/>
              </w:rPr>
              <w:t>28/05/21</w:t>
            </w:r>
          </w:p>
        </w:tc>
      </w:tr>
    </w:tbl>
    <w:p w14:paraId="6D6A8B3B" w14:textId="77777777" w:rsidR="009340B7" w:rsidRPr="00A14027" w:rsidRDefault="009340B7" w:rsidP="009340B7">
      <w:pPr>
        <w:pStyle w:val="Textoindependiente"/>
        <w:spacing w:line="360" w:lineRule="auto"/>
        <w:rPr>
          <w:b/>
          <w:sz w:val="16"/>
        </w:rPr>
      </w:pPr>
      <w:r w:rsidRPr="00A14027">
        <w:rPr>
          <w:b/>
          <w:sz w:val="16"/>
        </w:rPr>
        <w:t xml:space="preserve">Realizado por: </w:t>
      </w:r>
      <w:r w:rsidRPr="00A14027">
        <w:rPr>
          <w:sz w:val="16"/>
        </w:rPr>
        <w:t>W. Aldas y C. Pilataxi, 2020</w:t>
      </w:r>
    </w:p>
    <w:p w14:paraId="4D70D9D4" w14:textId="13EED5A4" w:rsidR="00C71E94" w:rsidRDefault="00C71E94" w:rsidP="007A5D26">
      <w:pPr>
        <w:spacing w:line="360" w:lineRule="auto"/>
      </w:pPr>
    </w:p>
    <w:p w14:paraId="4C86BB89" w14:textId="05412A0D" w:rsidR="005006C5" w:rsidRDefault="005006C5" w:rsidP="005006C5">
      <w:pPr>
        <w:pStyle w:val="Ttulo4"/>
        <w:numPr>
          <w:ilvl w:val="3"/>
          <w:numId w:val="2"/>
        </w:numPr>
      </w:pPr>
      <w:bookmarkStart w:id="282" w:name="_Toc77780651"/>
      <w:r>
        <w:t>Manejo de riesgos</w:t>
      </w:r>
      <w:bookmarkEnd w:id="282"/>
      <w:r>
        <w:t xml:space="preserve"> </w:t>
      </w:r>
    </w:p>
    <w:p w14:paraId="5CF8494A" w14:textId="4109BE43" w:rsidR="005006C5" w:rsidRDefault="005006C5" w:rsidP="005006C5">
      <w:pPr>
        <w:spacing w:line="360" w:lineRule="auto"/>
      </w:pPr>
    </w:p>
    <w:p w14:paraId="2DD4E66F" w14:textId="61694780" w:rsidR="003F638F" w:rsidRDefault="003F638F" w:rsidP="005006C5">
      <w:pPr>
        <w:spacing w:line="360" w:lineRule="auto"/>
      </w:pPr>
      <w:r>
        <w:t xml:space="preserve">Los riesgos que se deben tomar en cuenta en esta sección se diferencian de los riesgos de desarrollo del sistema, </w:t>
      </w:r>
      <w:r w:rsidR="004165A6">
        <w:t xml:space="preserve">debido a que los que aquí se definen están enfocados únicamente a solventar los inconvenientes que se presenten únicamente en el desarrollo de los casos de prueba, además las medidas que se aplican son distintas y no requieren de mucho análisis. </w:t>
      </w:r>
    </w:p>
    <w:p w14:paraId="1EE8E95F" w14:textId="065080B9" w:rsidR="004165A6" w:rsidRDefault="004165A6" w:rsidP="005006C5">
      <w:pPr>
        <w:spacing w:line="360" w:lineRule="auto"/>
      </w:pPr>
      <w:r>
        <w:t xml:space="preserve">En la </w:t>
      </w:r>
      <w:r w:rsidR="00354C9E" w:rsidRPr="00354C9E">
        <w:rPr>
          <w:b/>
        </w:rPr>
        <w:t>Tabla 10-3</w:t>
      </w:r>
      <w:r w:rsidR="00354C9E">
        <w:t>, se ha establecido los posibles riesgos con sus respectivas medidas a tomar en cuenta para su resolución.</w:t>
      </w:r>
    </w:p>
    <w:p w14:paraId="5966EF14" w14:textId="77777777" w:rsidR="009917F6" w:rsidRPr="00354C9E" w:rsidRDefault="009917F6" w:rsidP="005006C5">
      <w:pPr>
        <w:spacing w:line="360" w:lineRule="auto"/>
      </w:pPr>
    </w:p>
    <w:p w14:paraId="75221D88" w14:textId="177C56E0" w:rsidR="004165A6" w:rsidRPr="004165A6" w:rsidRDefault="004165A6" w:rsidP="004165A6">
      <w:pPr>
        <w:pStyle w:val="Descripcin"/>
        <w:keepNext/>
        <w:rPr>
          <w:b w:val="0"/>
        </w:rPr>
      </w:pPr>
      <w:r>
        <w:t xml:space="preserve">Tabla </w:t>
      </w:r>
      <w:r w:rsidR="00B26E9E">
        <w:fldChar w:fldCharType="begin"/>
      </w:r>
      <w:r w:rsidR="00B26E9E">
        <w:instrText xml:space="preserve"> SEQ Tabla__ \* ARABIC </w:instrText>
      </w:r>
      <w:r w:rsidR="00B26E9E">
        <w:fldChar w:fldCharType="separate"/>
      </w:r>
      <w:r w:rsidR="00504470">
        <w:rPr>
          <w:noProof/>
        </w:rPr>
        <w:t>10</w:t>
      </w:r>
      <w:r w:rsidR="00B26E9E">
        <w:fldChar w:fldCharType="end"/>
      </w:r>
      <w:r>
        <w:t xml:space="preserve">-3: </w:t>
      </w:r>
      <w:r>
        <w:rPr>
          <w:b w:val="0"/>
        </w:rPr>
        <w:t>Tabla de mitigación de riesgos de los casos de prueba</w:t>
      </w:r>
    </w:p>
    <w:tbl>
      <w:tblPr>
        <w:tblStyle w:val="Tablaconcuadrcula"/>
        <w:tblW w:w="0" w:type="auto"/>
        <w:tblLook w:val="04A0" w:firstRow="1" w:lastRow="0" w:firstColumn="1" w:lastColumn="0" w:noHBand="0" w:noVBand="1"/>
      </w:tblPr>
      <w:tblGrid>
        <w:gridCol w:w="421"/>
        <w:gridCol w:w="3969"/>
        <w:gridCol w:w="4107"/>
      </w:tblGrid>
      <w:tr w:rsidR="00785C85" w:rsidRPr="005E3796" w14:paraId="2117FFAA" w14:textId="77777777" w:rsidTr="00785C85">
        <w:tc>
          <w:tcPr>
            <w:tcW w:w="421" w:type="dxa"/>
          </w:tcPr>
          <w:p w14:paraId="7B534A9C" w14:textId="228BA3AA" w:rsidR="00785C85" w:rsidRPr="00785C85" w:rsidRDefault="00785C85" w:rsidP="00785C85">
            <w:pPr>
              <w:spacing w:line="360" w:lineRule="auto"/>
              <w:jc w:val="center"/>
              <w:rPr>
                <w:b/>
                <w:sz w:val="18"/>
              </w:rPr>
            </w:pPr>
            <w:r w:rsidRPr="00785C85">
              <w:rPr>
                <w:b/>
                <w:sz w:val="18"/>
              </w:rPr>
              <w:t>N</w:t>
            </w:r>
          </w:p>
        </w:tc>
        <w:tc>
          <w:tcPr>
            <w:tcW w:w="3969" w:type="dxa"/>
          </w:tcPr>
          <w:p w14:paraId="5A631838" w14:textId="5AEE1973" w:rsidR="00785C85" w:rsidRPr="00785C85" w:rsidRDefault="00785C85" w:rsidP="00785C85">
            <w:pPr>
              <w:spacing w:line="360" w:lineRule="auto"/>
              <w:jc w:val="center"/>
              <w:rPr>
                <w:b/>
                <w:sz w:val="18"/>
              </w:rPr>
            </w:pPr>
            <w:r w:rsidRPr="00785C85">
              <w:rPr>
                <w:b/>
                <w:sz w:val="18"/>
              </w:rPr>
              <w:t>Riesgo</w:t>
            </w:r>
          </w:p>
        </w:tc>
        <w:tc>
          <w:tcPr>
            <w:tcW w:w="4107" w:type="dxa"/>
          </w:tcPr>
          <w:p w14:paraId="26A4F356" w14:textId="08049B51" w:rsidR="00785C85" w:rsidRPr="00785C85" w:rsidRDefault="00785C85" w:rsidP="00785C85">
            <w:pPr>
              <w:spacing w:line="360" w:lineRule="auto"/>
              <w:jc w:val="center"/>
              <w:rPr>
                <w:b/>
                <w:sz w:val="18"/>
              </w:rPr>
            </w:pPr>
            <w:r w:rsidRPr="00785C85">
              <w:rPr>
                <w:b/>
                <w:sz w:val="18"/>
              </w:rPr>
              <w:t>Estrategia de mitigación</w:t>
            </w:r>
          </w:p>
        </w:tc>
      </w:tr>
      <w:tr w:rsidR="00785C85" w:rsidRPr="005E3796" w14:paraId="558E3C0C" w14:textId="77777777" w:rsidTr="00785C85">
        <w:trPr>
          <w:trHeight w:val="647"/>
        </w:trPr>
        <w:tc>
          <w:tcPr>
            <w:tcW w:w="421" w:type="dxa"/>
          </w:tcPr>
          <w:p w14:paraId="61EC4851" w14:textId="6EFA273E" w:rsidR="00785C85" w:rsidRDefault="00785C85" w:rsidP="00785C85">
            <w:pPr>
              <w:spacing w:line="360" w:lineRule="auto"/>
              <w:jc w:val="center"/>
              <w:rPr>
                <w:sz w:val="18"/>
              </w:rPr>
            </w:pPr>
            <w:r>
              <w:rPr>
                <w:sz w:val="18"/>
              </w:rPr>
              <w:t>1</w:t>
            </w:r>
          </w:p>
        </w:tc>
        <w:tc>
          <w:tcPr>
            <w:tcW w:w="3969" w:type="dxa"/>
          </w:tcPr>
          <w:p w14:paraId="30B7D2EF" w14:textId="456229D9" w:rsidR="00785C85" w:rsidRPr="005E3796" w:rsidRDefault="00785C85" w:rsidP="005006C5">
            <w:pPr>
              <w:spacing w:line="360" w:lineRule="auto"/>
              <w:rPr>
                <w:sz w:val="18"/>
              </w:rPr>
            </w:pPr>
            <w:r>
              <w:rPr>
                <w:sz w:val="18"/>
              </w:rPr>
              <w:t>Los miembros involucrados en el desarrollo de pruebas no conoce cómo está constituido el sistema</w:t>
            </w:r>
          </w:p>
        </w:tc>
        <w:tc>
          <w:tcPr>
            <w:tcW w:w="4107" w:type="dxa"/>
            <w:vMerge w:val="restart"/>
          </w:tcPr>
          <w:p w14:paraId="1723DAD1" w14:textId="20168D31" w:rsidR="00785C85" w:rsidRPr="005E3796" w:rsidRDefault="00785C85" w:rsidP="005006C5">
            <w:pPr>
              <w:spacing w:line="360" w:lineRule="auto"/>
              <w:rPr>
                <w:sz w:val="18"/>
              </w:rPr>
            </w:pPr>
            <w:r>
              <w:rPr>
                <w:sz w:val="18"/>
              </w:rPr>
              <w:t>Implementar entrenamiento a las personas encargadas de cada tarea para poder dar a entender sobre las expectativas del negocio.</w:t>
            </w:r>
          </w:p>
        </w:tc>
      </w:tr>
      <w:tr w:rsidR="00785C85" w:rsidRPr="005E3796" w14:paraId="5D2E5852" w14:textId="77777777" w:rsidTr="00785C85">
        <w:trPr>
          <w:trHeight w:val="283"/>
        </w:trPr>
        <w:tc>
          <w:tcPr>
            <w:tcW w:w="421" w:type="dxa"/>
          </w:tcPr>
          <w:p w14:paraId="34AD5025" w14:textId="305F911B" w:rsidR="00785C85" w:rsidRDefault="00785C85" w:rsidP="00785C85">
            <w:pPr>
              <w:spacing w:line="360" w:lineRule="auto"/>
              <w:jc w:val="center"/>
              <w:rPr>
                <w:sz w:val="18"/>
              </w:rPr>
            </w:pPr>
            <w:r>
              <w:rPr>
                <w:sz w:val="18"/>
              </w:rPr>
              <w:t>2</w:t>
            </w:r>
          </w:p>
        </w:tc>
        <w:tc>
          <w:tcPr>
            <w:tcW w:w="3969" w:type="dxa"/>
          </w:tcPr>
          <w:p w14:paraId="17AD9AD9" w14:textId="409F2723" w:rsidR="00785C85" w:rsidRDefault="00785C85" w:rsidP="005006C5">
            <w:pPr>
              <w:spacing w:line="360" w:lineRule="auto"/>
              <w:rPr>
                <w:sz w:val="18"/>
              </w:rPr>
            </w:pPr>
            <w:r>
              <w:rPr>
                <w:sz w:val="18"/>
              </w:rPr>
              <w:t>No se cuenta con la documentación necesaria</w:t>
            </w:r>
          </w:p>
        </w:tc>
        <w:tc>
          <w:tcPr>
            <w:tcW w:w="4107" w:type="dxa"/>
            <w:vMerge/>
          </w:tcPr>
          <w:p w14:paraId="7A1A474D" w14:textId="77777777" w:rsidR="00785C85" w:rsidRDefault="00785C85" w:rsidP="005006C5">
            <w:pPr>
              <w:spacing w:line="360" w:lineRule="auto"/>
              <w:rPr>
                <w:sz w:val="18"/>
              </w:rPr>
            </w:pPr>
          </w:p>
        </w:tc>
      </w:tr>
      <w:tr w:rsidR="00785C85" w:rsidRPr="005E3796" w14:paraId="679D352E" w14:textId="77777777" w:rsidTr="00785C85">
        <w:tc>
          <w:tcPr>
            <w:tcW w:w="421" w:type="dxa"/>
          </w:tcPr>
          <w:p w14:paraId="27E5EB00" w14:textId="3AFB0217" w:rsidR="00785C85" w:rsidRDefault="00785C85" w:rsidP="00785C85">
            <w:pPr>
              <w:spacing w:line="360" w:lineRule="auto"/>
              <w:jc w:val="center"/>
              <w:rPr>
                <w:sz w:val="18"/>
              </w:rPr>
            </w:pPr>
            <w:r>
              <w:rPr>
                <w:sz w:val="18"/>
              </w:rPr>
              <w:t>3</w:t>
            </w:r>
          </w:p>
        </w:tc>
        <w:tc>
          <w:tcPr>
            <w:tcW w:w="3969" w:type="dxa"/>
          </w:tcPr>
          <w:p w14:paraId="4CA27412" w14:textId="77E85A87" w:rsidR="00785C85" w:rsidRPr="005E3796" w:rsidRDefault="00785C85" w:rsidP="005006C5">
            <w:pPr>
              <w:spacing w:line="360" w:lineRule="auto"/>
              <w:rPr>
                <w:sz w:val="18"/>
              </w:rPr>
            </w:pPr>
            <w:r>
              <w:rPr>
                <w:sz w:val="18"/>
              </w:rPr>
              <w:t>La realización de los casos de prueba requieren demasiado tiempo, lo cual sobrepasa al de desarrollo de las funcionalidades del sistema</w:t>
            </w:r>
          </w:p>
        </w:tc>
        <w:tc>
          <w:tcPr>
            <w:tcW w:w="4107" w:type="dxa"/>
          </w:tcPr>
          <w:p w14:paraId="0F4BBCF8" w14:textId="59A2BDCB" w:rsidR="00785C85" w:rsidRPr="005E3796" w:rsidRDefault="00785C85" w:rsidP="005006C5">
            <w:pPr>
              <w:spacing w:line="360" w:lineRule="auto"/>
              <w:rPr>
                <w:sz w:val="18"/>
              </w:rPr>
            </w:pPr>
            <w:r>
              <w:rPr>
                <w:sz w:val="18"/>
              </w:rPr>
              <w:t>Re-planificar las tareas a desarrollar tomando en cuenta que se lleve a cabo las pruebas de alto riesgo e importancia.</w:t>
            </w:r>
          </w:p>
        </w:tc>
      </w:tr>
    </w:tbl>
    <w:p w14:paraId="30759F9F" w14:textId="77777777" w:rsidR="009340B7" w:rsidRPr="00A14027" w:rsidRDefault="009340B7" w:rsidP="009340B7">
      <w:pPr>
        <w:pStyle w:val="Textoindependiente"/>
        <w:spacing w:line="360" w:lineRule="auto"/>
        <w:rPr>
          <w:b/>
          <w:sz w:val="16"/>
        </w:rPr>
      </w:pPr>
      <w:r w:rsidRPr="00A14027">
        <w:rPr>
          <w:b/>
          <w:sz w:val="16"/>
        </w:rPr>
        <w:t xml:space="preserve">Realizado por: </w:t>
      </w:r>
      <w:r w:rsidRPr="00A14027">
        <w:rPr>
          <w:sz w:val="16"/>
        </w:rPr>
        <w:t>W. Aldas y C. Pilataxi, 2020</w:t>
      </w:r>
    </w:p>
    <w:p w14:paraId="36E3FA84" w14:textId="12F7A336" w:rsidR="004009A5" w:rsidRDefault="004009A5" w:rsidP="00785C85">
      <w:pPr>
        <w:spacing w:line="360" w:lineRule="auto"/>
      </w:pPr>
    </w:p>
    <w:p w14:paraId="413D04B7" w14:textId="295F4638" w:rsidR="00785C85" w:rsidRDefault="00785C85" w:rsidP="00785C85">
      <w:pPr>
        <w:pStyle w:val="Ttulo4"/>
        <w:numPr>
          <w:ilvl w:val="3"/>
          <w:numId w:val="2"/>
        </w:numPr>
      </w:pPr>
      <w:bookmarkStart w:id="283" w:name="_Toc77780652"/>
      <w:r>
        <w:t>Responsables</w:t>
      </w:r>
      <w:bookmarkEnd w:id="283"/>
    </w:p>
    <w:p w14:paraId="519715FF" w14:textId="56B6CB45" w:rsidR="00785C85" w:rsidRDefault="00785C85" w:rsidP="00785C85">
      <w:pPr>
        <w:spacing w:line="360" w:lineRule="auto"/>
      </w:pPr>
    </w:p>
    <w:p w14:paraId="17B990F7" w14:textId="6D6A646A" w:rsidR="0054275C" w:rsidRDefault="00C95FC3" w:rsidP="0054275C">
      <w:pPr>
        <w:spacing w:line="360" w:lineRule="auto"/>
      </w:pPr>
      <w:r>
        <w:t xml:space="preserve">A continuación, en la </w:t>
      </w:r>
      <w:r w:rsidRPr="00C95FC3">
        <w:rPr>
          <w:b/>
        </w:rPr>
        <w:t>Tabla 11-3</w:t>
      </w:r>
      <w:r>
        <w:t xml:space="preserve">, se especifica sobre los roles necesarios para el desarrollo de este trabajo, en el cual además se define las responsabilidades a los que están sujetos cada uno de estos, se debe tener en cuenta que se puede agregar más de los que se detallan aquí, sin </w:t>
      </w:r>
      <w:r w:rsidR="009C41C8">
        <w:t>embargo,</w:t>
      </w:r>
      <w:r>
        <w:t xml:space="preserve"> dado el alcance planteado en este caso, no será necesario de más miembros.</w:t>
      </w:r>
    </w:p>
    <w:p w14:paraId="259B2794" w14:textId="77777777" w:rsidR="009917F6" w:rsidRDefault="009917F6" w:rsidP="0054275C">
      <w:pPr>
        <w:spacing w:line="360" w:lineRule="auto"/>
      </w:pPr>
    </w:p>
    <w:p w14:paraId="33F24AE6" w14:textId="2096CC25" w:rsidR="003D4696" w:rsidRPr="003D4696" w:rsidRDefault="003D4696" w:rsidP="003D4696">
      <w:pPr>
        <w:pStyle w:val="Descripcin"/>
        <w:keepNext/>
        <w:rPr>
          <w:b w:val="0"/>
        </w:rPr>
      </w:pPr>
      <w:r>
        <w:t xml:space="preserve">Tabla </w:t>
      </w:r>
      <w:r w:rsidR="00B26E9E">
        <w:fldChar w:fldCharType="begin"/>
      </w:r>
      <w:r w:rsidR="00B26E9E">
        <w:instrText xml:space="preserve"> SEQ Tabla__ \* ARABIC </w:instrText>
      </w:r>
      <w:r w:rsidR="00B26E9E">
        <w:fldChar w:fldCharType="separate"/>
      </w:r>
      <w:r w:rsidR="00504470">
        <w:rPr>
          <w:noProof/>
        </w:rPr>
        <w:t>11</w:t>
      </w:r>
      <w:r w:rsidR="00B26E9E">
        <w:fldChar w:fldCharType="end"/>
      </w:r>
      <w:r>
        <w:t xml:space="preserve">-3: </w:t>
      </w:r>
      <w:r>
        <w:rPr>
          <w:b w:val="0"/>
        </w:rPr>
        <w:t>Responsable para llevar a cabo las tareas de testing</w:t>
      </w:r>
    </w:p>
    <w:tbl>
      <w:tblPr>
        <w:tblStyle w:val="Tablaconcuadrcula"/>
        <w:tblW w:w="0" w:type="auto"/>
        <w:tblLook w:val="04A0" w:firstRow="1" w:lastRow="0" w:firstColumn="1" w:lastColumn="0" w:noHBand="0" w:noVBand="1"/>
      </w:tblPr>
      <w:tblGrid>
        <w:gridCol w:w="1838"/>
        <w:gridCol w:w="1559"/>
        <w:gridCol w:w="5100"/>
      </w:tblGrid>
      <w:tr w:rsidR="0054275C" w:rsidRPr="008D3CBF" w14:paraId="701EED97" w14:textId="77777777" w:rsidTr="000B0BBB">
        <w:tc>
          <w:tcPr>
            <w:tcW w:w="8497" w:type="dxa"/>
            <w:gridSpan w:val="3"/>
          </w:tcPr>
          <w:p w14:paraId="44FB19F0" w14:textId="77777777" w:rsidR="0054275C" w:rsidRPr="0054275C" w:rsidRDefault="0054275C" w:rsidP="000B0BBB">
            <w:pPr>
              <w:spacing w:line="360" w:lineRule="auto"/>
              <w:jc w:val="center"/>
              <w:rPr>
                <w:b/>
                <w:sz w:val="18"/>
              </w:rPr>
            </w:pPr>
            <w:r w:rsidRPr="0054275C">
              <w:rPr>
                <w:b/>
                <w:sz w:val="18"/>
              </w:rPr>
              <w:t>Recursos Humanos</w:t>
            </w:r>
          </w:p>
        </w:tc>
      </w:tr>
      <w:tr w:rsidR="0054275C" w:rsidRPr="008D3CBF" w14:paraId="10392D85" w14:textId="77777777" w:rsidTr="00EA1B8B">
        <w:tc>
          <w:tcPr>
            <w:tcW w:w="1838" w:type="dxa"/>
          </w:tcPr>
          <w:p w14:paraId="6D8DBF27" w14:textId="77777777" w:rsidR="0054275C" w:rsidRPr="00B817AF" w:rsidRDefault="0054275C" w:rsidP="000B0BBB">
            <w:pPr>
              <w:spacing w:line="360" w:lineRule="auto"/>
              <w:jc w:val="center"/>
              <w:rPr>
                <w:b/>
                <w:sz w:val="18"/>
              </w:rPr>
            </w:pPr>
            <w:r w:rsidRPr="00B817AF">
              <w:rPr>
                <w:b/>
                <w:sz w:val="18"/>
              </w:rPr>
              <w:t>Rol</w:t>
            </w:r>
          </w:p>
        </w:tc>
        <w:tc>
          <w:tcPr>
            <w:tcW w:w="1559" w:type="dxa"/>
          </w:tcPr>
          <w:p w14:paraId="71EB1A66" w14:textId="77777777" w:rsidR="0054275C" w:rsidRPr="00B817AF" w:rsidRDefault="0054275C" w:rsidP="000B0BBB">
            <w:pPr>
              <w:spacing w:line="360" w:lineRule="auto"/>
              <w:jc w:val="center"/>
              <w:rPr>
                <w:b/>
                <w:sz w:val="18"/>
              </w:rPr>
            </w:pPr>
            <w:r w:rsidRPr="00B817AF">
              <w:rPr>
                <w:b/>
                <w:sz w:val="18"/>
              </w:rPr>
              <w:t>Recursos mínimos recomendados</w:t>
            </w:r>
          </w:p>
        </w:tc>
        <w:tc>
          <w:tcPr>
            <w:tcW w:w="5100" w:type="dxa"/>
          </w:tcPr>
          <w:p w14:paraId="6360B629" w14:textId="77777777" w:rsidR="0054275C" w:rsidRPr="00B817AF" w:rsidRDefault="0054275C" w:rsidP="000B0BBB">
            <w:pPr>
              <w:spacing w:line="360" w:lineRule="auto"/>
              <w:jc w:val="center"/>
              <w:rPr>
                <w:b/>
                <w:sz w:val="18"/>
              </w:rPr>
            </w:pPr>
            <w:r w:rsidRPr="00B817AF">
              <w:rPr>
                <w:b/>
                <w:sz w:val="18"/>
              </w:rPr>
              <w:t>Responsabilidades específicas</w:t>
            </w:r>
          </w:p>
        </w:tc>
      </w:tr>
      <w:tr w:rsidR="00EA1B8B" w:rsidRPr="008D3CBF" w14:paraId="7956D5D3" w14:textId="77777777" w:rsidTr="00EA1B8B">
        <w:tc>
          <w:tcPr>
            <w:tcW w:w="1838" w:type="dxa"/>
          </w:tcPr>
          <w:p w14:paraId="0804611F" w14:textId="541900C1" w:rsidR="00EA1B8B" w:rsidRDefault="00EA1B8B" w:rsidP="00640BA7">
            <w:pPr>
              <w:spacing w:line="360" w:lineRule="auto"/>
              <w:rPr>
                <w:sz w:val="18"/>
              </w:rPr>
            </w:pPr>
            <w:r>
              <w:rPr>
                <w:sz w:val="18"/>
              </w:rPr>
              <w:t>Analista de pruebas</w:t>
            </w:r>
          </w:p>
        </w:tc>
        <w:tc>
          <w:tcPr>
            <w:tcW w:w="1559" w:type="dxa"/>
          </w:tcPr>
          <w:p w14:paraId="2B0E913E" w14:textId="5E3EDAB5" w:rsidR="00EA1B8B" w:rsidRDefault="00EA1B8B" w:rsidP="00EA1B8B">
            <w:pPr>
              <w:spacing w:line="360" w:lineRule="auto"/>
              <w:jc w:val="center"/>
              <w:rPr>
                <w:sz w:val="18"/>
              </w:rPr>
            </w:pPr>
            <w:r>
              <w:rPr>
                <w:sz w:val="18"/>
              </w:rPr>
              <w:t>2</w:t>
            </w:r>
          </w:p>
        </w:tc>
        <w:tc>
          <w:tcPr>
            <w:tcW w:w="5100" w:type="dxa"/>
          </w:tcPr>
          <w:p w14:paraId="2C592F7E" w14:textId="77777777" w:rsidR="00EA1B8B" w:rsidRDefault="00EA1B8B" w:rsidP="00EA1B8B">
            <w:pPr>
              <w:pStyle w:val="Prrafodelista"/>
              <w:numPr>
                <w:ilvl w:val="0"/>
                <w:numId w:val="21"/>
              </w:numPr>
              <w:spacing w:line="360" w:lineRule="auto"/>
              <w:rPr>
                <w:sz w:val="18"/>
              </w:rPr>
            </w:pPr>
            <w:r w:rsidRPr="00EA1B8B">
              <w:rPr>
                <w:sz w:val="18"/>
              </w:rPr>
              <w:t xml:space="preserve">Definir </w:t>
            </w:r>
            <w:r>
              <w:rPr>
                <w:sz w:val="18"/>
              </w:rPr>
              <w:t>los casos de prueba necesarios</w:t>
            </w:r>
          </w:p>
          <w:p w14:paraId="130B7B0F" w14:textId="77777777" w:rsidR="00EA1B8B" w:rsidRDefault="00EA1B8B" w:rsidP="00EA1B8B">
            <w:pPr>
              <w:pStyle w:val="Prrafodelista"/>
              <w:numPr>
                <w:ilvl w:val="0"/>
                <w:numId w:val="21"/>
              </w:numPr>
              <w:spacing w:line="360" w:lineRule="auto"/>
              <w:rPr>
                <w:sz w:val="18"/>
              </w:rPr>
            </w:pPr>
            <w:r>
              <w:rPr>
                <w:sz w:val="18"/>
              </w:rPr>
              <w:t>Documentar detalladamente los casos de prueba</w:t>
            </w:r>
          </w:p>
          <w:p w14:paraId="68E6CD17" w14:textId="44412A95" w:rsidR="00EA1B8B" w:rsidRPr="00EA1B8B" w:rsidRDefault="00EA1B8B" w:rsidP="00EA1B8B">
            <w:pPr>
              <w:pStyle w:val="Prrafodelista"/>
              <w:numPr>
                <w:ilvl w:val="0"/>
                <w:numId w:val="21"/>
              </w:numPr>
              <w:spacing w:line="360" w:lineRule="auto"/>
              <w:rPr>
                <w:sz w:val="18"/>
              </w:rPr>
            </w:pPr>
            <w:r w:rsidRPr="00EA1B8B">
              <w:rPr>
                <w:sz w:val="18"/>
              </w:rPr>
              <w:t>Definir los resultados esperados para los casos de prueba</w:t>
            </w:r>
          </w:p>
        </w:tc>
      </w:tr>
      <w:tr w:rsidR="00EA1B8B" w:rsidRPr="008D3CBF" w14:paraId="3BC3BAB5" w14:textId="77777777" w:rsidTr="00EA1B8B">
        <w:tc>
          <w:tcPr>
            <w:tcW w:w="1838" w:type="dxa"/>
          </w:tcPr>
          <w:p w14:paraId="7C940CFF" w14:textId="787FB832" w:rsidR="00EA1B8B" w:rsidRPr="008D3CBF" w:rsidRDefault="00EA1B8B" w:rsidP="00EA1B8B">
            <w:pPr>
              <w:spacing w:line="360" w:lineRule="auto"/>
              <w:rPr>
                <w:sz w:val="18"/>
              </w:rPr>
            </w:pPr>
            <w:r>
              <w:rPr>
                <w:sz w:val="18"/>
              </w:rPr>
              <w:t>Tester</w:t>
            </w:r>
          </w:p>
        </w:tc>
        <w:tc>
          <w:tcPr>
            <w:tcW w:w="1559" w:type="dxa"/>
          </w:tcPr>
          <w:p w14:paraId="56C38FFE" w14:textId="689FF9B0" w:rsidR="00EA1B8B" w:rsidRPr="008D3CBF" w:rsidRDefault="00EA1B8B" w:rsidP="00EA1B8B">
            <w:pPr>
              <w:spacing w:line="360" w:lineRule="auto"/>
              <w:jc w:val="center"/>
              <w:rPr>
                <w:sz w:val="18"/>
              </w:rPr>
            </w:pPr>
            <w:r>
              <w:rPr>
                <w:sz w:val="18"/>
              </w:rPr>
              <w:t>2</w:t>
            </w:r>
          </w:p>
        </w:tc>
        <w:tc>
          <w:tcPr>
            <w:tcW w:w="5100" w:type="dxa"/>
          </w:tcPr>
          <w:p w14:paraId="3FF9F2CA" w14:textId="77777777" w:rsidR="00EA1B8B" w:rsidRDefault="00EA1B8B" w:rsidP="00EA1B8B">
            <w:pPr>
              <w:pStyle w:val="Prrafodelista"/>
              <w:numPr>
                <w:ilvl w:val="0"/>
                <w:numId w:val="21"/>
              </w:numPr>
              <w:spacing w:line="360" w:lineRule="auto"/>
              <w:rPr>
                <w:sz w:val="18"/>
              </w:rPr>
            </w:pPr>
            <w:r w:rsidRPr="00EA1B8B">
              <w:rPr>
                <w:sz w:val="18"/>
              </w:rPr>
              <w:t>Escribir el código necesario para cada una de las pruebas</w:t>
            </w:r>
          </w:p>
          <w:p w14:paraId="294F62EB" w14:textId="77777777" w:rsidR="00EA1B8B" w:rsidRDefault="00EA1B8B" w:rsidP="00EA1B8B">
            <w:pPr>
              <w:pStyle w:val="Prrafodelista"/>
              <w:numPr>
                <w:ilvl w:val="0"/>
                <w:numId w:val="21"/>
              </w:numPr>
              <w:spacing w:line="360" w:lineRule="auto"/>
              <w:rPr>
                <w:sz w:val="18"/>
              </w:rPr>
            </w:pPr>
            <w:r>
              <w:rPr>
                <w:sz w:val="18"/>
              </w:rPr>
              <w:t>Ejecutar las pruebas realizadas</w:t>
            </w:r>
          </w:p>
          <w:p w14:paraId="639DF877" w14:textId="77777777" w:rsidR="00EA1B8B" w:rsidRDefault="00EA1B8B" w:rsidP="00EA1B8B">
            <w:pPr>
              <w:pStyle w:val="Prrafodelista"/>
              <w:numPr>
                <w:ilvl w:val="0"/>
                <w:numId w:val="21"/>
              </w:numPr>
              <w:spacing w:line="360" w:lineRule="auto"/>
              <w:rPr>
                <w:sz w:val="18"/>
              </w:rPr>
            </w:pPr>
            <w:r>
              <w:rPr>
                <w:sz w:val="18"/>
              </w:rPr>
              <w:t>Registrar resultados obtenidos tras la ejecución</w:t>
            </w:r>
          </w:p>
          <w:p w14:paraId="204E347B" w14:textId="77777777" w:rsidR="00EA1B8B" w:rsidRDefault="00EA1B8B" w:rsidP="00EA1B8B">
            <w:pPr>
              <w:pStyle w:val="Prrafodelista"/>
              <w:numPr>
                <w:ilvl w:val="0"/>
                <w:numId w:val="21"/>
              </w:numPr>
              <w:spacing w:line="360" w:lineRule="auto"/>
              <w:rPr>
                <w:sz w:val="18"/>
              </w:rPr>
            </w:pPr>
            <w:r>
              <w:rPr>
                <w:sz w:val="18"/>
              </w:rPr>
              <w:t>Analizar y reparar fallas en caso de ser necesario</w:t>
            </w:r>
          </w:p>
          <w:p w14:paraId="2777D8C5" w14:textId="4974E541" w:rsidR="00EA1B8B" w:rsidRPr="00EA1B8B" w:rsidRDefault="00EA1B8B" w:rsidP="00EA1B8B">
            <w:pPr>
              <w:pStyle w:val="Prrafodelista"/>
              <w:numPr>
                <w:ilvl w:val="0"/>
                <w:numId w:val="21"/>
              </w:numPr>
              <w:spacing w:line="360" w:lineRule="auto"/>
              <w:rPr>
                <w:sz w:val="18"/>
              </w:rPr>
            </w:pPr>
            <w:r>
              <w:rPr>
                <w:sz w:val="18"/>
              </w:rPr>
              <w:t>Reporta los defectos encontrados</w:t>
            </w:r>
          </w:p>
        </w:tc>
      </w:tr>
      <w:tr w:rsidR="00EA1B8B" w:rsidRPr="008D3CBF" w14:paraId="2D3FCC48" w14:textId="77777777" w:rsidTr="00EA1B8B">
        <w:tc>
          <w:tcPr>
            <w:tcW w:w="1838" w:type="dxa"/>
          </w:tcPr>
          <w:p w14:paraId="5EDE93FC" w14:textId="386C2BD8" w:rsidR="00EA1B8B" w:rsidRPr="008D3CBF" w:rsidRDefault="00EA1B8B" w:rsidP="00EA1B8B">
            <w:pPr>
              <w:spacing w:line="360" w:lineRule="auto"/>
              <w:rPr>
                <w:sz w:val="18"/>
              </w:rPr>
            </w:pPr>
            <w:r>
              <w:rPr>
                <w:sz w:val="18"/>
              </w:rPr>
              <w:t>Diseñador de pruebas</w:t>
            </w:r>
          </w:p>
        </w:tc>
        <w:tc>
          <w:tcPr>
            <w:tcW w:w="1559" w:type="dxa"/>
          </w:tcPr>
          <w:p w14:paraId="1BE00969" w14:textId="6AA84F72" w:rsidR="00EA1B8B" w:rsidRPr="008D3CBF" w:rsidRDefault="00EA1B8B" w:rsidP="00EA1B8B">
            <w:pPr>
              <w:spacing w:line="360" w:lineRule="auto"/>
              <w:jc w:val="center"/>
              <w:rPr>
                <w:sz w:val="18"/>
              </w:rPr>
            </w:pPr>
            <w:r>
              <w:rPr>
                <w:sz w:val="18"/>
              </w:rPr>
              <w:t>2</w:t>
            </w:r>
          </w:p>
        </w:tc>
        <w:tc>
          <w:tcPr>
            <w:tcW w:w="5100" w:type="dxa"/>
          </w:tcPr>
          <w:p w14:paraId="0035800F" w14:textId="77777777" w:rsidR="00EA1B8B" w:rsidRDefault="00EA1B8B" w:rsidP="00EA1B8B">
            <w:pPr>
              <w:pStyle w:val="Prrafodelista"/>
              <w:numPr>
                <w:ilvl w:val="0"/>
                <w:numId w:val="21"/>
              </w:numPr>
              <w:spacing w:line="360" w:lineRule="auto"/>
              <w:rPr>
                <w:sz w:val="18"/>
              </w:rPr>
            </w:pPr>
            <w:r>
              <w:rPr>
                <w:sz w:val="18"/>
              </w:rPr>
              <w:t>Establece el enfoque de cada una de las pruebas planteadas</w:t>
            </w:r>
          </w:p>
          <w:p w14:paraId="7CD5B2F8" w14:textId="180352B1" w:rsidR="00EA1B8B" w:rsidRPr="00EA1B8B" w:rsidRDefault="00EA1B8B" w:rsidP="00EA1B8B">
            <w:pPr>
              <w:pStyle w:val="Prrafodelista"/>
              <w:numPr>
                <w:ilvl w:val="0"/>
                <w:numId w:val="21"/>
              </w:numPr>
              <w:spacing w:line="360" w:lineRule="auto"/>
              <w:rPr>
                <w:sz w:val="18"/>
              </w:rPr>
            </w:pPr>
            <w:r>
              <w:rPr>
                <w:sz w:val="18"/>
              </w:rPr>
              <w:t>Revisión constante de la eficiencia de la técnica de pruebas.</w:t>
            </w:r>
          </w:p>
        </w:tc>
      </w:tr>
    </w:tbl>
    <w:p w14:paraId="7645585F" w14:textId="17E86635" w:rsidR="0054275C" w:rsidRPr="009340B7" w:rsidRDefault="009340B7" w:rsidP="009340B7">
      <w:pPr>
        <w:pStyle w:val="Textoindependiente"/>
        <w:spacing w:line="360" w:lineRule="auto"/>
        <w:rPr>
          <w:b/>
          <w:sz w:val="16"/>
        </w:rPr>
      </w:pPr>
      <w:r w:rsidRPr="00A14027">
        <w:rPr>
          <w:b/>
          <w:sz w:val="16"/>
        </w:rPr>
        <w:t xml:space="preserve">Realizado por: </w:t>
      </w:r>
      <w:r w:rsidRPr="00A14027">
        <w:rPr>
          <w:sz w:val="16"/>
        </w:rPr>
        <w:t>W. Aldas y C. Pilataxi, 2020</w:t>
      </w:r>
    </w:p>
    <w:p w14:paraId="1D5EDE43" w14:textId="77777777" w:rsidR="004005A7" w:rsidRPr="00174A03" w:rsidRDefault="004005A7" w:rsidP="009C4808">
      <w:pPr>
        <w:spacing w:line="360" w:lineRule="auto"/>
      </w:pPr>
    </w:p>
    <w:p w14:paraId="5C7FA2CF" w14:textId="078511B4" w:rsidR="001910B0" w:rsidRPr="00E24D09" w:rsidRDefault="008A5529" w:rsidP="002572B4">
      <w:pPr>
        <w:pStyle w:val="Ttulo2"/>
        <w:numPr>
          <w:ilvl w:val="1"/>
          <w:numId w:val="2"/>
        </w:numPr>
      </w:pPr>
      <w:bookmarkStart w:id="284" w:name="_Toc77780653"/>
      <w:r w:rsidRPr="00E24D09">
        <w:t>Fase de</w:t>
      </w:r>
      <w:r w:rsidRPr="00E24D09">
        <w:rPr>
          <w:spacing w:val="1"/>
        </w:rPr>
        <w:t xml:space="preserve"> </w:t>
      </w:r>
      <w:r w:rsidRPr="00055EB4">
        <w:t>desarrollo</w:t>
      </w:r>
      <w:bookmarkEnd w:id="284"/>
    </w:p>
    <w:p w14:paraId="0B517545" w14:textId="77777777" w:rsidR="00055EB4" w:rsidRDefault="00055EB4" w:rsidP="009C4808">
      <w:pPr>
        <w:spacing w:line="360" w:lineRule="auto"/>
      </w:pPr>
    </w:p>
    <w:p w14:paraId="15A6F1BD" w14:textId="0B490500" w:rsidR="008A5529" w:rsidRDefault="008A5529" w:rsidP="009C4808">
      <w:pPr>
        <w:spacing w:line="360" w:lineRule="auto"/>
        <w:rPr>
          <w:sz w:val="18"/>
        </w:rPr>
      </w:pPr>
      <w:r w:rsidRPr="00463C35">
        <w:t>En esta fase se implementan cada una de las tareas planteadas previamente en la planificación, por lo que se realizan reuniones entre los desarrolladores del sistema y el cliente, para una retroalimentación del estado del producto.</w:t>
      </w:r>
      <w:r w:rsidR="00D5594B" w:rsidRPr="00463C35">
        <w:t xml:space="preserve"> </w:t>
      </w:r>
      <w:r w:rsidR="00D5594B" w:rsidRPr="00AB050D">
        <w:rPr>
          <w:sz w:val="18"/>
        </w:rPr>
        <w:fldChar w:fldCharType="begin"/>
      </w:r>
      <w:r w:rsidR="000231EB" w:rsidRPr="00AB050D">
        <w:rPr>
          <w:sz w:val="18"/>
        </w:rPr>
        <w:instrText xml:space="preserve"> ADDIN ZOTERO_ITEM CSL_CITATION {"citationID":"pBLKh2ro","properties":{"formattedCitation":"({\\i{}mtrigasTFC0612memoria.pdf}, s.\\uc0\\u160{}f.)","plainCitation":"(mtrigasTFC0612memoria.pdf, s. f.)","dontUpdate":true,"noteIndex":0},"citationItems":[{"id":34,"uris":["http://zotero.org/users/local/JHQCasz5/items/URRZJVF3"],"uri":["http://zotero.org/users/local/JHQCasz5/items/URRZJVF3"],"itemData":{"id":34,"type":"article","title":"mtrigasTFC0612memoria.pdf","URL":"http://openaccess.uoc.edu/webapps/o2/bitstream/10609/17885/1/mtrigasTFC0612memoria.pdf","accessed":{"date-parts":[["2020",7,23]]}}}],"schema":"https://github.com/citation-style-language/schema/raw/master/csl-citation.json"} </w:instrText>
      </w:r>
      <w:r w:rsidR="00D5594B" w:rsidRPr="00AB050D">
        <w:rPr>
          <w:sz w:val="18"/>
        </w:rPr>
        <w:fldChar w:fldCharType="separate"/>
      </w:r>
      <w:r w:rsidR="00D5594B" w:rsidRPr="00AB050D">
        <w:rPr>
          <w:sz w:val="18"/>
          <w:szCs w:val="24"/>
        </w:rPr>
        <w:t>(</w:t>
      </w:r>
      <w:r w:rsidR="001B7632">
        <w:rPr>
          <w:iCs/>
          <w:sz w:val="18"/>
          <w:szCs w:val="24"/>
        </w:rPr>
        <w:t>Prezi</w:t>
      </w:r>
      <w:r w:rsidR="00D5594B" w:rsidRPr="00AB050D">
        <w:rPr>
          <w:sz w:val="18"/>
          <w:szCs w:val="24"/>
        </w:rPr>
        <w:t>, 2019)</w:t>
      </w:r>
      <w:r w:rsidR="00D5594B" w:rsidRPr="00AB050D">
        <w:rPr>
          <w:sz w:val="18"/>
        </w:rPr>
        <w:fldChar w:fldCharType="end"/>
      </w:r>
    </w:p>
    <w:p w14:paraId="5F8C55D0" w14:textId="77777777" w:rsidR="00BD4E4B" w:rsidRDefault="00BD4E4B" w:rsidP="00055EB4">
      <w:pPr>
        <w:spacing w:line="360" w:lineRule="auto"/>
      </w:pPr>
    </w:p>
    <w:p w14:paraId="31EB401C" w14:textId="497B9955" w:rsidR="00BD4E4B" w:rsidRPr="00BD4E4B" w:rsidRDefault="00BD4E4B" w:rsidP="002572B4">
      <w:pPr>
        <w:pStyle w:val="Ttulo3"/>
        <w:numPr>
          <w:ilvl w:val="2"/>
          <w:numId w:val="2"/>
        </w:numPr>
      </w:pPr>
      <w:bookmarkStart w:id="285" w:name="_Toc77780654"/>
      <w:r w:rsidRPr="00BD4E4B">
        <w:t>Estándar de codificación</w:t>
      </w:r>
      <w:bookmarkEnd w:id="285"/>
    </w:p>
    <w:p w14:paraId="5009630B" w14:textId="77777777" w:rsidR="00055EB4" w:rsidRDefault="00055EB4" w:rsidP="009C4808">
      <w:pPr>
        <w:spacing w:line="360" w:lineRule="auto"/>
      </w:pPr>
    </w:p>
    <w:p w14:paraId="49BE5BC0" w14:textId="6A48D123" w:rsidR="001910B0" w:rsidRDefault="001910B0" w:rsidP="009C4808">
      <w:pPr>
        <w:spacing w:line="360" w:lineRule="auto"/>
      </w:pPr>
      <w:r>
        <w:t xml:space="preserve">El estándar de codificación consiste en definir la forma en </w:t>
      </w:r>
      <w:r w:rsidR="00851D56">
        <w:t>cómo</w:t>
      </w:r>
      <w:r>
        <w:t xml:space="preserve"> se va </w:t>
      </w:r>
      <w:r w:rsidR="00851D56">
        <w:t>a</w:t>
      </w:r>
      <w:r>
        <w:t xml:space="preserve"> escribir el código del sistema, </w:t>
      </w:r>
      <w:r w:rsidR="00453073">
        <w:t>facilitando la</w:t>
      </w:r>
      <w:r>
        <w:t xml:space="preserve"> lectura y comprensión para cualquier persona que se involucre con </w:t>
      </w:r>
      <w:r w:rsidR="007A007D">
        <w:t>el desarrollo</w:t>
      </w:r>
      <w:r>
        <w:t xml:space="preserve">. </w:t>
      </w:r>
    </w:p>
    <w:p w14:paraId="4E93DD32" w14:textId="043A4CEC" w:rsidR="00A41C67" w:rsidRDefault="00AF2924" w:rsidP="009C4808">
      <w:pPr>
        <w:spacing w:line="360" w:lineRule="auto"/>
      </w:pPr>
      <w:r>
        <w:t xml:space="preserve">Para seleccionar la manera más adecuada de escribir código, se ha analizado las nomenclaturas definidas por CamelCase, el cual establece </w:t>
      </w:r>
      <w:r w:rsidR="004969DC">
        <w:t>dos tipos</w:t>
      </w:r>
      <w:r>
        <w:t xml:space="preserve"> principales de estilo de escritura los cuales son, el lowerCamelCase y el UpperCamelCase, ambos resultan importantes al momento de desarrollar cualquier sistema ya que se los puede combinar </w:t>
      </w:r>
      <w:r w:rsidR="004969DC">
        <w:t>de acuerdo con</w:t>
      </w:r>
      <w:r>
        <w:t xml:space="preserve"> las necesidades presentadas. </w:t>
      </w:r>
      <w:r w:rsidR="004969DC">
        <w:t xml:space="preserve">A </w:t>
      </w:r>
      <w:r w:rsidR="00310F5E">
        <w:t>continuación,</w:t>
      </w:r>
      <w:r w:rsidR="004969DC">
        <w:t xml:space="preserve"> se detalla la manera en </w:t>
      </w:r>
      <w:r w:rsidR="00851D56">
        <w:t>cómo</w:t>
      </w:r>
      <w:r w:rsidR="004969DC">
        <w:t xml:space="preserve"> se ha llevado a cabo la escritura del código de este proyecto.</w:t>
      </w:r>
    </w:p>
    <w:p w14:paraId="4BA5B321" w14:textId="77777777" w:rsidR="00AB050D" w:rsidRDefault="00AB050D" w:rsidP="009C4808">
      <w:pPr>
        <w:spacing w:line="360" w:lineRule="auto"/>
      </w:pPr>
    </w:p>
    <w:p w14:paraId="26CD591B" w14:textId="7DECB437" w:rsidR="007A007D" w:rsidRPr="007A007D" w:rsidRDefault="00727B5E" w:rsidP="00727B5E">
      <w:pPr>
        <w:pStyle w:val="Descripcin"/>
        <w:keepNext/>
        <w:ind w:left="720"/>
        <w:rPr>
          <w:b w:val="0"/>
        </w:rPr>
      </w:pPr>
      <w:r>
        <w:t xml:space="preserve">       </w:t>
      </w:r>
      <w:r w:rsidR="007A007D">
        <w:t xml:space="preserve">Tabla </w:t>
      </w:r>
      <w:r w:rsidR="00B26E9E">
        <w:fldChar w:fldCharType="begin"/>
      </w:r>
      <w:r w:rsidR="00B26E9E">
        <w:instrText xml:space="preserve"> SEQ Tabla__ \* ARABIC </w:instrText>
      </w:r>
      <w:r w:rsidR="00B26E9E">
        <w:fldChar w:fldCharType="separate"/>
      </w:r>
      <w:r w:rsidR="00504470">
        <w:rPr>
          <w:noProof/>
        </w:rPr>
        <w:t>12</w:t>
      </w:r>
      <w:r w:rsidR="00B26E9E">
        <w:fldChar w:fldCharType="end"/>
      </w:r>
      <w:r w:rsidR="007A007D">
        <w:t xml:space="preserve">-3: </w:t>
      </w:r>
      <w:r w:rsidR="007A007D">
        <w:rPr>
          <w:b w:val="0"/>
        </w:rPr>
        <w:t>Estándar de codificación</w:t>
      </w:r>
    </w:p>
    <w:tbl>
      <w:tblPr>
        <w:tblStyle w:val="Tablaconcuadrcula"/>
        <w:tblW w:w="6232" w:type="dxa"/>
        <w:jc w:val="center"/>
        <w:tblLook w:val="04A0" w:firstRow="1" w:lastRow="0" w:firstColumn="1" w:lastColumn="0" w:noHBand="0" w:noVBand="1"/>
      </w:tblPr>
      <w:tblGrid>
        <w:gridCol w:w="1980"/>
        <w:gridCol w:w="2126"/>
        <w:gridCol w:w="2126"/>
      </w:tblGrid>
      <w:tr w:rsidR="00A82EEC" w:rsidRPr="00590C50" w14:paraId="0AABCF8A" w14:textId="77777777" w:rsidTr="00727B5E">
        <w:trPr>
          <w:trHeight w:val="222"/>
          <w:jc w:val="center"/>
        </w:trPr>
        <w:tc>
          <w:tcPr>
            <w:tcW w:w="6232" w:type="dxa"/>
            <w:gridSpan w:val="3"/>
          </w:tcPr>
          <w:p w14:paraId="23C654B1" w14:textId="4E15DB1E" w:rsidR="00A82EEC" w:rsidRPr="00590C50" w:rsidRDefault="0016746A" w:rsidP="00590C50">
            <w:pPr>
              <w:spacing w:line="360" w:lineRule="auto"/>
              <w:jc w:val="center"/>
              <w:rPr>
                <w:b/>
                <w:sz w:val="20"/>
              </w:rPr>
            </w:pPr>
            <w:r w:rsidRPr="00590C50">
              <w:rPr>
                <w:b/>
                <w:sz w:val="20"/>
              </w:rPr>
              <w:t>Estándar de codificación</w:t>
            </w:r>
          </w:p>
        </w:tc>
      </w:tr>
      <w:tr w:rsidR="00A82EEC" w:rsidRPr="00590C50" w14:paraId="5732715B" w14:textId="77777777" w:rsidTr="00727B5E">
        <w:trPr>
          <w:trHeight w:val="298"/>
          <w:jc w:val="center"/>
        </w:trPr>
        <w:tc>
          <w:tcPr>
            <w:tcW w:w="1980" w:type="dxa"/>
          </w:tcPr>
          <w:p w14:paraId="7C458E50" w14:textId="7EE01073" w:rsidR="00A82EEC" w:rsidRPr="00590C50" w:rsidRDefault="0016746A" w:rsidP="00590C50">
            <w:pPr>
              <w:spacing w:line="360" w:lineRule="auto"/>
              <w:jc w:val="center"/>
              <w:rPr>
                <w:b/>
                <w:sz w:val="20"/>
              </w:rPr>
            </w:pPr>
            <w:r w:rsidRPr="00590C50">
              <w:rPr>
                <w:b/>
                <w:sz w:val="20"/>
              </w:rPr>
              <w:t>Elemento</w:t>
            </w:r>
          </w:p>
        </w:tc>
        <w:tc>
          <w:tcPr>
            <w:tcW w:w="2126" w:type="dxa"/>
          </w:tcPr>
          <w:p w14:paraId="13718136" w14:textId="71267569" w:rsidR="00A82EEC" w:rsidRPr="00590C50" w:rsidRDefault="0016746A" w:rsidP="00590C50">
            <w:pPr>
              <w:spacing w:line="360" w:lineRule="auto"/>
              <w:jc w:val="center"/>
              <w:rPr>
                <w:b/>
                <w:sz w:val="20"/>
              </w:rPr>
            </w:pPr>
            <w:r w:rsidRPr="00590C50">
              <w:rPr>
                <w:b/>
                <w:sz w:val="20"/>
              </w:rPr>
              <w:t>Estándar</w:t>
            </w:r>
          </w:p>
        </w:tc>
        <w:tc>
          <w:tcPr>
            <w:tcW w:w="2126" w:type="dxa"/>
          </w:tcPr>
          <w:p w14:paraId="0476A8B2" w14:textId="3680D06C" w:rsidR="00A82EEC" w:rsidRPr="00590C50" w:rsidRDefault="0016746A" w:rsidP="00590C50">
            <w:pPr>
              <w:spacing w:line="360" w:lineRule="auto"/>
              <w:jc w:val="center"/>
              <w:rPr>
                <w:b/>
                <w:sz w:val="20"/>
              </w:rPr>
            </w:pPr>
            <w:r w:rsidRPr="00590C50">
              <w:rPr>
                <w:b/>
                <w:sz w:val="20"/>
              </w:rPr>
              <w:t>Ejemplo</w:t>
            </w:r>
          </w:p>
        </w:tc>
      </w:tr>
      <w:tr w:rsidR="00A82EEC" w:rsidRPr="00590C50" w14:paraId="3E294A7A" w14:textId="77777777" w:rsidTr="00727B5E">
        <w:trPr>
          <w:trHeight w:val="217"/>
          <w:jc w:val="center"/>
        </w:trPr>
        <w:tc>
          <w:tcPr>
            <w:tcW w:w="1980" w:type="dxa"/>
          </w:tcPr>
          <w:p w14:paraId="45338ED8" w14:textId="1D74F13B" w:rsidR="00A82EEC" w:rsidRPr="00590C50" w:rsidRDefault="0016746A" w:rsidP="00590C50">
            <w:pPr>
              <w:spacing w:line="360" w:lineRule="auto"/>
              <w:rPr>
                <w:sz w:val="20"/>
              </w:rPr>
            </w:pPr>
            <w:r w:rsidRPr="00590C50">
              <w:rPr>
                <w:sz w:val="20"/>
              </w:rPr>
              <w:t>Clases y Funciones</w:t>
            </w:r>
          </w:p>
        </w:tc>
        <w:tc>
          <w:tcPr>
            <w:tcW w:w="2126" w:type="dxa"/>
          </w:tcPr>
          <w:p w14:paraId="65FBC5B0" w14:textId="17B2714C" w:rsidR="00A82EEC" w:rsidRPr="00590C50" w:rsidRDefault="0016746A" w:rsidP="00590C50">
            <w:pPr>
              <w:spacing w:line="360" w:lineRule="auto"/>
              <w:rPr>
                <w:sz w:val="20"/>
              </w:rPr>
            </w:pPr>
            <w:r w:rsidRPr="00590C50">
              <w:rPr>
                <w:sz w:val="20"/>
              </w:rPr>
              <w:t>uperCase</w:t>
            </w:r>
          </w:p>
        </w:tc>
        <w:tc>
          <w:tcPr>
            <w:tcW w:w="2126" w:type="dxa"/>
          </w:tcPr>
          <w:p w14:paraId="06DBED3F" w14:textId="2D85FD21" w:rsidR="00A82EEC" w:rsidRPr="00590C50" w:rsidRDefault="0016746A" w:rsidP="00590C50">
            <w:pPr>
              <w:spacing w:line="360" w:lineRule="auto"/>
              <w:rPr>
                <w:sz w:val="20"/>
              </w:rPr>
            </w:pPr>
            <w:r w:rsidRPr="00590C50">
              <w:rPr>
                <w:sz w:val="20"/>
              </w:rPr>
              <w:t>Users</w:t>
            </w:r>
          </w:p>
        </w:tc>
      </w:tr>
      <w:tr w:rsidR="00A82EEC" w:rsidRPr="00590C50" w14:paraId="11C30C33" w14:textId="77777777" w:rsidTr="00727B5E">
        <w:trPr>
          <w:trHeight w:val="293"/>
          <w:jc w:val="center"/>
        </w:trPr>
        <w:tc>
          <w:tcPr>
            <w:tcW w:w="1980" w:type="dxa"/>
          </w:tcPr>
          <w:p w14:paraId="511AF3D3" w14:textId="410B8F84" w:rsidR="00A82EEC" w:rsidRPr="00590C50" w:rsidRDefault="0016746A" w:rsidP="00590C50">
            <w:pPr>
              <w:spacing w:line="360" w:lineRule="auto"/>
              <w:rPr>
                <w:sz w:val="20"/>
              </w:rPr>
            </w:pPr>
            <w:r w:rsidRPr="00590C50">
              <w:rPr>
                <w:sz w:val="20"/>
              </w:rPr>
              <w:t>Métodos</w:t>
            </w:r>
          </w:p>
        </w:tc>
        <w:tc>
          <w:tcPr>
            <w:tcW w:w="2126" w:type="dxa"/>
          </w:tcPr>
          <w:p w14:paraId="1208C6C3" w14:textId="153834FC" w:rsidR="00A82EEC" w:rsidRPr="00590C50" w:rsidRDefault="0016746A" w:rsidP="00590C50">
            <w:pPr>
              <w:spacing w:line="360" w:lineRule="auto"/>
              <w:rPr>
                <w:sz w:val="20"/>
              </w:rPr>
            </w:pPr>
            <w:r w:rsidRPr="00590C50">
              <w:rPr>
                <w:sz w:val="20"/>
              </w:rPr>
              <w:t>lowerCase</w:t>
            </w:r>
          </w:p>
        </w:tc>
        <w:tc>
          <w:tcPr>
            <w:tcW w:w="2126" w:type="dxa"/>
          </w:tcPr>
          <w:p w14:paraId="75BDE9E6" w14:textId="04F0EF1B" w:rsidR="00A82EEC" w:rsidRPr="00590C50" w:rsidRDefault="0016746A" w:rsidP="00590C50">
            <w:pPr>
              <w:spacing w:line="360" w:lineRule="auto"/>
              <w:rPr>
                <w:sz w:val="20"/>
              </w:rPr>
            </w:pPr>
            <w:r w:rsidRPr="00590C50">
              <w:rPr>
                <w:sz w:val="20"/>
              </w:rPr>
              <w:t>postArchivo()</w:t>
            </w:r>
          </w:p>
        </w:tc>
      </w:tr>
      <w:tr w:rsidR="00A82EEC" w:rsidRPr="00590C50" w14:paraId="182FA1F2" w14:textId="77777777" w:rsidTr="00727B5E">
        <w:trPr>
          <w:trHeight w:val="227"/>
          <w:jc w:val="center"/>
        </w:trPr>
        <w:tc>
          <w:tcPr>
            <w:tcW w:w="1980" w:type="dxa"/>
          </w:tcPr>
          <w:p w14:paraId="02B7CCE2" w14:textId="1A2DCED2" w:rsidR="00A82EEC" w:rsidRPr="00590C50" w:rsidRDefault="0016746A" w:rsidP="00590C50">
            <w:pPr>
              <w:spacing w:line="360" w:lineRule="auto"/>
              <w:rPr>
                <w:sz w:val="20"/>
              </w:rPr>
            </w:pPr>
            <w:r w:rsidRPr="00590C50">
              <w:rPr>
                <w:sz w:val="20"/>
              </w:rPr>
              <w:t>Variables</w:t>
            </w:r>
          </w:p>
        </w:tc>
        <w:tc>
          <w:tcPr>
            <w:tcW w:w="2126" w:type="dxa"/>
          </w:tcPr>
          <w:p w14:paraId="603BB119" w14:textId="5EFDB9B8" w:rsidR="00A82EEC" w:rsidRPr="00590C50" w:rsidRDefault="0016746A" w:rsidP="00590C50">
            <w:pPr>
              <w:spacing w:line="360" w:lineRule="auto"/>
              <w:rPr>
                <w:sz w:val="20"/>
              </w:rPr>
            </w:pPr>
            <w:r w:rsidRPr="00590C50">
              <w:rPr>
                <w:sz w:val="20"/>
              </w:rPr>
              <w:t>lowerCase</w:t>
            </w:r>
          </w:p>
        </w:tc>
        <w:tc>
          <w:tcPr>
            <w:tcW w:w="2126" w:type="dxa"/>
          </w:tcPr>
          <w:p w14:paraId="6D05F25C" w14:textId="0F38BD0C" w:rsidR="00A82EEC" w:rsidRPr="00590C50" w:rsidRDefault="0016746A" w:rsidP="00590C50">
            <w:pPr>
              <w:spacing w:line="360" w:lineRule="auto"/>
              <w:rPr>
                <w:sz w:val="20"/>
              </w:rPr>
            </w:pPr>
            <w:r w:rsidRPr="00590C50">
              <w:rPr>
                <w:sz w:val="20"/>
              </w:rPr>
              <w:t>param</w:t>
            </w:r>
          </w:p>
        </w:tc>
      </w:tr>
    </w:tbl>
    <w:p w14:paraId="6C5721F5" w14:textId="14FD42A4" w:rsidR="0035324A" w:rsidRPr="00A14027" w:rsidRDefault="00727B5E" w:rsidP="00727B5E">
      <w:pPr>
        <w:pStyle w:val="Textoindependiente"/>
        <w:spacing w:line="360" w:lineRule="auto"/>
        <w:ind w:left="720"/>
        <w:rPr>
          <w:b/>
          <w:sz w:val="16"/>
        </w:rPr>
      </w:pPr>
      <w:r>
        <w:rPr>
          <w:b/>
          <w:sz w:val="16"/>
        </w:rPr>
        <w:t xml:space="preserve">          </w:t>
      </w:r>
      <w:r w:rsidR="0035324A" w:rsidRPr="00A14027">
        <w:rPr>
          <w:b/>
          <w:sz w:val="16"/>
        </w:rPr>
        <w:t xml:space="preserve">Realizado por: </w:t>
      </w:r>
      <w:r w:rsidR="0035324A" w:rsidRPr="00A14027">
        <w:rPr>
          <w:sz w:val="16"/>
        </w:rPr>
        <w:t>W. Aldas y C. Pilataxi, 2020</w:t>
      </w:r>
    </w:p>
    <w:p w14:paraId="6486A345" w14:textId="77777777" w:rsidR="00310F5E" w:rsidRDefault="00310F5E" w:rsidP="00411B4C">
      <w:pPr>
        <w:pStyle w:val="Textoindependiente"/>
        <w:spacing w:before="74" w:line="360" w:lineRule="auto"/>
        <w:ind w:right="2"/>
        <w:rPr>
          <w:b/>
          <w:bCs/>
        </w:rPr>
      </w:pPr>
    </w:p>
    <w:p w14:paraId="16285C94" w14:textId="5222C86C" w:rsidR="00905A41" w:rsidRPr="00BD4E4B" w:rsidRDefault="00905A41" w:rsidP="002572B4">
      <w:pPr>
        <w:pStyle w:val="Ttulo3"/>
        <w:numPr>
          <w:ilvl w:val="2"/>
          <w:numId w:val="2"/>
        </w:numPr>
      </w:pPr>
      <w:bookmarkStart w:id="286" w:name="_Toc77780655"/>
      <w:r w:rsidRPr="00D74755">
        <w:t>Arquitectura</w:t>
      </w:r>
      <w:r w:rsidRPr="00BD4E4B">
        <w:t xml:space="preserve"> del sistema</w:t>
      </w:r>
      <w:r w:rsidR="00851D56" w:rsidRPr="00BD4E4B">
        <w:t xml:space="preserve"> web</w:t>
      </w:r>
      <w:r w:rsidR="0017599B" w:rsidRPr="00BD4E4B">
        <w:t xml:space="preserve"> y móvil</w:t>
      </w:r>
      <w:bookmarkEnd w:id="286"/>
    </w:p>
    <w:p w14:paraId="54EC502B" w14:textId="77777777" w:rsidR="00276001" w:rsidRDefault="00276001" w:rsidP="009C4808">
      <w:pPr>
        <w:pStyle w:val="Textoindependiente"/>
        <w:spacing w:line="360" w:lineRule="auto"/>
      </w:pPr>
    </w:p>
    <w:p w14:paraId="24D9E4B4" w14:textId="76C3D8FB" w:rsidR="00746B1B" w:rsidRDefault="00746B1B" w:rsidP="009C4808">
      <w:pPr>
        <w:pStyle w:val="Textoindependiente"/>
        <w:spacing w:line="360" w:lineRule="auto"/>
      </w:pPr>
      <w:r>
        <w:t xml:space="preserve">El diseño de la arquitectura de un sistema es una de las tareas más importantes debido a que en ella se establecen los elementos necesarios para el funcionamiento del producto final. La arquitectura de un sistema muestra a breves rasgos el entorno de alojamiento de cada uno de los componentes desarrollados. </w:t>
      </w:r>
    </w:p>
    <w:p w14:paraId="5268196E" w14:textId="062DEC99" w:rsidR="00746B1B" w:rsidRDefault="00746B1B" w:rsidP="009C4808">
      <w:pPr>
        <w:pStyle w:val="Textoindependiente"/>
        <w:spacing w:line="360" w:lineRule="auto"/>
      </w:pPr>
      <w:r>
        <w:t>Para llevar a cabo esta tarea, existen los denominados patrones de diseño, los cuales dan las pautas a seguir</w:t>
      </w:r>
      <w:r w:rsidR="006657A1">
        <w:t xml:space="preserve"> cuando</w:t>
      </w:r>
      <w:r>
        <w:t xml:space="preserve"> no se </w:t>
      </w:r>
      <w:r w:rsidR="006657A1">
        <w:t>está</w:t>
      </w:r>
      <w:r>
        <w:t xml:space="preserve"> familiarizado con la construcción de </w:t>
      </w:r>
      <w:r w:rsidR="006657A1">
        <w:t>un sistema. A pesar de la existencia de muchos de estos patrones, el que mayormente se utiliza en el desarrollo de aplicaciones web es el patrón Modelo Vista Controlador (MVC), debido a que es fácil de entender y manejar.</w:t>
      </w:r>
    </w:p>
    <w:p w14:paraId="5B0CA52B" w14:textId="5110202A" w:rsidR="006657A1" w:rsidRDefault="006657A1" w:rsidP="009C4808">
      <w:pPr>
        <w:pStyle w:val="Textoindependiente"/>
        <w:spacing w:line="360" w:lineRule="auto"/>
      </w:pPr>
      <w:r>
        <w:t xml:space="preserve">Partiendo de lo anterior, en la </w:t>
      </w:r>
      <w:r w:rsidRPr="006657A1">
        <w:rPr>
          <w:b/>
        </w:rPr>
        <w:t>Figura 2-3</w:t>
      </w:r>
      <w:r>
        <w:t>, se ha establecido la arquitectura correspondiente a este trabajo el cual está formado a partir del modelo MVC, tanto para la aplicación web como también para la aplicación móvil.</w:t>
      </w:r>
    </w:p>
    <w:p w14:paraId="4908A92C" w14:textId="77777777" w:rsidR="009917F6" w:rsidRDefault="0031163D" w:rsidP="009C4808">
      <w:pPr>
        <w:pStyle w:val="Textoindependiente"/>
        <w:spacing w:line="360" w:lineRule="auto"/>
      </w:pPr>
      <w:r>
        <w:t xml:space="preserve">Para empezar, el usuario accede a través de una computadora en el caso de la aplicación web y a través de un dispositivo móvil en el caso de que se trate de la aplicación desarrollada para </w:t>
      </w:r>
      <w:r w:rsidR="00727B5E">
        <w:t>este entorno. Cada vez que el usuario interactúa con una de las dos aplicaciones mediante una de las Api Rest, estas se comunican con el controlador del sistema, el cual es una serie de scripts que manejan la lógica de negocio, que al ser invocados analizan si lo que se requiere es el llamado a una vista gráfica o ejecutar una consulta a la base de datos mediante el modelo al servidor.</w:t>
      </w:r>
    </w:p>
    <w:p w14:paraId="72AEC146" w14:textId="68F98FA5" w:rsidR="0031163D" w:rsidRPr="006657A1" w:rsidRDefault="00727B5E" w:rsidP="009C4808">
      <w:pPr>
        <w:pStyle w:val="Textoindependiente"/>
        <w:spacing w:line="360" w:lineRule="auto"/>
      </w:pPr>
      <w:r>
        <w:t xml:space="preserve"> </w:t>
      </w:r>
    </w:p>
    <w:p w14:paraId="7DE0AFEB" w14:textId="77777777" w:rsidR="009C41C8" w:rsidRDefault="002C0CD8" w:rsidP="009C41C8">
      <w:pPr>
        <w:pStyle w:val="Textoindependiente"/>
        <w:keepNext/>
        <w:spacing w:before="74" w:line="360" w:lineRule="auto"/>
        <w:ind w:right="2"/>
      </w:pPr>
      <w:r>
        <w:rPr>
          <w:noProof/>
          <w:lang w:val="en-US"/>
        </w:rPr>
        <w:drawing>
          <wp:inline distT="0" distB="0" distL="0" distR="0" wp14:anchorId="59A59250" wp14:editId="7D7F220B">
            <wp:extent cx="5401945" cy="1750060"/>
            <wp:effectExtent l="0" t="0" r="8255" b="2540"/>
            <wp:docPr id="6" name="Imagen 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1945" cy="1750060"/>
                    </a:xfrm>
                    <a:prstGeom prst="rect">
                      <a:avLst/>
                    </a:prstGeom>
                    <a:noFill/>
                    <a:ln>
                      <a:noFill/>
                    </a:ln>
                  </pic:spPr>
                </pic:pic>
              </a:graphicData>
            </a:graphic>
          </wp:inline>
        </w:drawing>
      </w:r>
    </w:p>
    <w:p w14:paraId="5836D838" w14:textId="38E4F02F" w:rsidR="00D57FA9" w:rsidRDefault="009C41C8" w:rsidP="009C41C8">
      <w:pPr>
        <w:pStyle w:val="Descripcin"/>
      </w:pPr>
      <w:r>
        <w:t xml:space="preserve">Figura </w:t>
      </w:r>
      <w:r>
        <w:fldChar w:fldCharType="begin"/>
      </w:r>
      <w:r>
        <w:instrText xml:space="preserve"> SEQ Figura__ \* ARABIC </w:instrText>
      </w:r>
      <w:r>
        <w:fldChar w:fldCharType="separate"/>
      </w:r>
      <w:r w:rsidR="0039400E">
        <w:rPr>
          <w:noProof/>
        </w:rPr>
        <w:t>2</w:t>
      </w:r>
      <w:r>
        <w:fldChar w:fldCharType="end"/>
      </w:r>
      <w:r>
        <w:t xml:space="preserve">-3. </w:t>
      </w:r>
      <w:r w:rsidRPr="00D57FA9">
        <w:rPr>
          <w:b w:val="0"/>
        </w:rPr>
        <w:t>Arquitectura del sistema web y móvil</w:t>
      </w:r>
    </w:p>
    <w:p w14:paraId="5CCF17A2" w14:textId="58B85216" w:rsidR="00AB050D" w:rsidRPr="006449D3" w:rsidRDefault="0017599B" w:rsidP="006449D3">
      <w:pPr>
        <w:pStyle w:val="Textoindependiente"/>
        <w:spacing w:line="360" w:lineRule="auto"/>
        <w:rPr>
          <w:b/>
          <w:sz w:val="16"/>
        </w:rPr>
      </w:pPr>
      <w:r w:rsidRPr="00A14027">
        <w:rPr>
          <w:b/>
          <w:sz w:val="16"/>
        </w:rPr>
        <w:t xml:space="preserve">Realizado por: </w:t>
      </w:r>
      <w:r w:rsidRPr="00A14027">
        <w:rPr>
          <w:sz w:val="16"/>
        </w:rPr>
        <w:t>W. Aldas y C. Pilataxi, 2020</w:t>
      </w:r>
    </w:p>
    <w:p w14:paraId="4D8606E7" w14:textId="77777777" w:rsidR="009917F6" w:rsidRDefault="009917F6" w:rsidP="00411B4C">
      <w:pPr>
        <w:pStyle w:val="Textoindependiente"/>
        <w:spacing w:before="74" w:line="360" w:lineRule="auto"/>
        <w:ind w:right="2"/>
      </w:pPr>
    </w:p>
    <w:p w14:paraId="4D7E294B" w14:textId="1D11C382" w:rsidR="0004271E" w:rsidRPr="0004271E" w:rsidRDefault="0004271E" w:rsidP="00411B4C">
      <w:pPr>
        <w:pStyle w:val="Textoindependiente"/>
        <w:spacing w:before="74" w:line="360" w:lineRule="auto"/>
        <w:ind w:right="2"/>
      </w:pPr>
      <w:r w:rsidRPr="0004271E">
        <w:t>R</w:t>
      </w:r>
      <w:r>
        <w:t>eact JS es un framework principalmente de representación de datos, por lo que en el patrón MVC este viene a ser la parte de la vista. En cuanto el modelo y controlador, estas están desarrollad</w:t>
      </w:r>
      <w:r w:rsidR="007670F8">
        <w:t>a</w:t>
      </w:r>
      <w:r>
        <w:t>s en el lenguaje PHP, debi</w:t>
      </w:r>
      <w:r w:rsidR="0017599B">
        <w:t>do a su fácil manejo de las APIs</w:t>
      </w:r>
      <w:r w:rsidR="007670F8">
        <w:t>, programación orientada a objetos y</w:t>
      </w:r>
      <w:r>
        <w:t xml:space="preserve"> conexión a la base de datos.</w:t>
      </w:r>
    </w:p>
    <w:p w14:paraId="7BFB0C47" w14:textId="7E23EDF5" w:rsidR="0004271E" w:rsidRPr="007670F8" w:rsidRDefault="0004271E" w:rsidP="002572B4">
      <w:pPr>
        <w:pStyle w:val="Textoindependiente"/>
        <w:numPr>
          <w:ilvl w:val="0"/>
          <w:numId w:val="7"/>
        </w:numPr>
        <w:spacing w:before="74" w:line="360" w:lineRule="auto"/>
        <w:ind w:right="2"/>
        <w:rPr>
          <w:b/>
          <w:bCs/>
        </w:rPr>
      </w:pPr>
      <w:r>
        <w:rPr>
          <w:b/>
          <w:bCs/>
        </w:rPr>
        <w:t xml:space="preserve">Modelo: </w:t>
      </w:r>
      <w:r w:rsidR="007670F8">
        <w:t>Representa las entidades de la base de datos con la cual trabaja el sistema, de esta manera resulta más fácil realizar cualquier acción de lectura o escritura sin perjudicar los datos originales, ya que permite manejar a las tablas como objetos.</w:t>
      </w:r>
    </w:p>
    <w:p w14:paraId="3F1BC10F" w14:textId="5F4189D0" w:rsidR="007670F8" w:rsidRPr="007670F8" w:rsidRDefault="007670F8" w:rsidP="002572B4">
      <w:pPr>
        <w:pStyle w:val="Textoindependiente"/>
        <w:numPr>
          <w:ilvl w:val="0"/>
          <w:numId w:val="7"/>
        </w:numPr>
        <w:spacing w:before="74" w:line="360" w:lineRule="auto"/>
        <w:ind w:right="2"/>
        <w:rPr>
          <w:b/>
          <w:bCs/>
        </w:rPr>
      </w:pPr>
      <w:r>
        <w:rPr>
          <w:b/>
          <w:bCs/>
        </w:rPr>
        <w:t xml:space="preserve">Vista: </w:t>
      </w:r>
      <w:r>
        <w:t>Es la parte que permite interactuar con el usuario mediante interfaces gráficas, permitiendo que el uso del sistema sea fácil, ya que permite representar los datos deseados de una manera ordenada.</w:t>
      </w:r>
    </w:p>
    <w:p w14:paraId="7050D231" w14:textId="45B27F0A" w:rsidR="007670F8" w:rsidRPr="005C5035" w:rsidRDefault="007670F8" w:rsidP="002572B4">
      <w:pPr>
        <w:pStyle w:val="Textoindependiente"/>
        <w:numPr>
          <w:ilvl w:val="0"/>
          <w:numId w:val="7"/>
        </w:numPr>
        <w:spacing w:before="74" w:line="360" w:lineRule="auto"/>
        <w:ind w:right="2"/>
        <w:rPr>
          <w:b/>
          <w:bCs/>
        </w:rPr>
      </w:pPr>
      <w:r>
        <w:rPr>
          <w:b/>
          <w:bCs/>
        </w:rPr>
        <w:t xml:space="preserve">Controlador: </w:t>
      </w:r>
      <w:r w:rsidR="005C5035" w:rsidRPr="005C5035">
        <w:t>Su principa</w:t>
      </w:r>
      <w:r w:rsidR="005C5035">
        <w:t>l uso es el de capturar las acciones del usuario, procesarlas y enviar a donde sea requerido, esto puede ser a la base de datos o a la vista del sistema. En pocas palabras sirve de intermediario entre el sistema y el usuario.</w:t>
      </w:r>
    </w:p>
    <w:p w14:paraId="472D6C29" w14:textId="4294DB28" w:rsidR="007939D7" w:rsidRDefault="005C5035" w:rsidP="00411B4C">
      <w:pPr>
        <w:pStyle w:val="Textoindependiente"/>
        <w:spacing w:before="74" w:line="360" w:lineRule="auto"/>
        <w:ind w:right="2"/>
      </w:pPr>
      <w:r>
        <w:t xml:space="preserve">Se ha escogido el framework React JS como herramienta de generación de vistas del sistema, por la </w:t>
      </w:r>
      <w:r w:rsidR="00E20CE0">
        <w:t>facilidad de uso e implementación con cualquier lenguaje de backend, además de que la base de desarrollo es mediante la atomicidad de componentes, lo cual permite escribir código una sola vez y utilizarlo en donde se desee dentro del sistema</w:t>
      </w:r>
      <w:r w:rsidR="007939D7">
        <w:t>, esto permite que su escalabilidad sea mucho mayor en comparación con otros frameworks</w:t>
      </w:r>
      <w:r w:rsidR="00E20CE0">
        <w:t xml:space="preserve">. En cuanto al lenguaje de backend, se ha seleccionado PHP, debido a </w:t>
      </w:r>
      <w:r w:rsidR="007939D7">
        <w:t>la facilidad de aprendizaje, manejo de programación orientado a objetos y además por la gran cantidad de servidores de alojamiento disponibles en internet, a diferencia de otros lenguajes que han aparecido en los últimos años como es el caso de NodeJS, el cual requiere un hosting que interprete Javascript, razón por la que es muy difícil encontrar uno.</w:t>
      </w:r>
    </w:p>
    <w:p w14:paraId="12E28F32" w14:textId="77777777" w:rsidR="0017599B" w:rsidRDefault="0017599B" w:rsidP="009C4808">
      <w:pPr>
        <w:spacing w:line="360" w:lineRule="auto"/>
        <w:rPr>
          <w:b/>
        </w:rPr>
      </w:pPr>
    </w:p>
    <w:p w14:paraId="2F04062B" w14:textId="14E8BC4F" w:rsidR="00843D75" w:rsidRPr="00BD4E4B" w:rsidRDefault="00843D75" w:rsidP="002572B4">
      <w:pPr>
        <w:pStyle w:val="Ttulo3"/>
        <w:numPr>
          <w:ilvl w:val="2"/>
          <w:numId w:val="2"/>
        </w:numPr>
      </w:pPr>
      <w:bookmarkStart w:id="287" w:name="_Toc77780656"/>
      <w:r w:rsidRPr="00BD4E4B">
        <w:t>Diagramas de casos de uso</w:t>
      </w:r>
      <w:bookmarkEnd w:id="287"/>
    </w:p>
    <w:p w14:paraId="0FA3950A" w14:textId="7ED23420" w:rsidR="00AB3F0E" w:rsidRDefault="00AB3F0E" w:rsidP="009C4808">
      <w:pPr>
        <w:spacing w:line="360" w:lineRule="auto"/>
      </w:pPr>
    </w:p>
    <w:p w14:paraId="2B5CF438" w14:textId="6E92FA2F" w:rsidR="00A107ED" w:rsidRDefault="00E167FC" w:rsidP="009C4808">
      <w:pPr>
        <w:spacing w:line="360" w:lineRule="auto"/>
      </w:pPr>
      <w:r>
        <w:t xml:space="preserve">Los diagramas de caso de uso permiten comprender de manera fácil y sencilla las funcionalidades de un sistema y la manera en como estos están ligados a los actores encargados de llevarlos a cabo. </w:t>
      </w:r>
    </w:p>
    <w:p w14:paraId="0AC73AA9" w14:textId="085C785D" w:rsidR="00E167FC" w:rsidRDefault="00E167FC" w:rsidP="009C4808">
      <w:pPr>
        <w:spacing w:line="360" w:lineRule="auto"/>
      </w:pPr>
      <w:r>
        <w:t>Una de las herramientas más extendidas en este ámbito es StarUML, que como su nombre lo indica permite generar diagra</w:t>
      </w:r>
      <w:r w:rsidR="00A779DE">
        <w:t>mas UML</w:t>
      </w:r>
      <w:r>
        <w:t xml:space="preserve"> necesarios para los usos requeridos. Esta herramienta tiene una curva de aprendizaje bastante moderada, llegando a ser muy intuitiva y rápida de ejecutar.</w:t>
      </w:r>
    </w:p>
    <w:p w14:paraId="4DAB6E16" w14:textId="3437E27A" w:rsidR="00A779DE" w:rsidRDefault="00E167FC" w:rsidP="009C4808">
      <w:pPr>
        <w:spacing w:line="360" w:lineRule="auto"/>
      </w:pPr>
      <w:r>
        <w:t xml:space="preserve">Los diagramas correspondientes a este trabajo, presentan detalles muy generalizados, es decir que no se ahonda a profundidad sobre la exactitud de las tareas a realizar, esto corresponde a obviar terminologías como ingresar, modificar, listar, eliminar, </w:t>
      </w:r>
      <w:r w:rsidR="00A779DE">
        <w:t>etc.</w:t>
      </w:r>
      <w:r>
        <w:t>, debido a que, si se toma en cuenta estos detalles, el resultado puede ser muy agotador de observar.</w:t>
      </w:r>
    </w:p>
    <w:p w14:paraId="5EF8393C" w14:textId="77777777" w:rsidR="007C3908" w:rsidRDefault="007C3908" w:rsidP="009C4808">
      <w:pPr>
        <w:spacing w:line="360" w:lineRule="auto"/>
      </w:pPr>
    </w:p>
    <w:p w14:paraId="3C262E1D" w14:textId="4ED9B92E" w:rsidR="00276001" w:rsidRDefault="00565492" w:rsidP="002572B4">
      <w:pPr>
        <w:pStyle w:val="Ttulo4"/>
        <w:numPr>
          <w:ilvl w:val="3"/>
          <w:numId w:val="2"/>
        </w:numPr>
      </w:pPr>
      <w:bookmarkStart w:id="288" w:name="_Toc77780657"/>
      <w:r>
        <w:t>Casos de uso</w:t>
      </w:r>
      <w:r w:rsidR="00276001">
        <w:t xml:space="preserve"> </w:t>
      </w:r>
      <w:r w:rsidR="0009378C">
        <w:t xml:space="preserve">para el </w:t>
      </w:r>
      <w:r w:rsidR="008E59D9">
        <w:t xml:space="preserve">usuario </w:t>
      </w:r>
      <w:r w:rsidR="0009378C">
        <w:t>administrador</w:t>
      </w:r>
      <w:bookmarkEnd w:id="288"/>
    </w:p>
    <w:p w14:paraId="7728477C" w14:textId="77777777" w:rsidR="00276001" w:rsidRDefault="00276001" w:rsidP="009C4808">
      <w:pPr>
        <w:spacing w:line="360" w:lineRule="auto"/>
      </w:pPr>
    </w:p>
    <w:p w14:paraId="41D5EE90" w14:textId="705F2E81" w:rsidR="008E5BC8" w:rsidRDefault="008E5BC8" w:rsidP="009C4808">
      <w:pPr>
        <w:spacing w:line="360" w:lineRule="auto"/>
      </w:pPr>
      <w:r>
        <w:t xml:space="preserve">La </w:t>
      </w:r>
      <w:r w:rsidRPr="008E5BC8">
        <w:rPr>
          <w:b/>
        </w:rPr>
        <w:t>Figura 3-3</w:t>
      </w:r>
      <w:r>
        <w:t>, refleja los módulos que están a cargo de este usuario que a grandes rasgos es un breve resumen de lo que éste puede hacer dentro del sistema, y lo cual se detalla a continuación:</w:t>
      </w:r>
    </w:p>
    <w:p w14:paraId="4883145D" w14:textId="77777777" w:rsidR="00DF162D" w:rsidRPr="008E5BC8" w:rsidRDefault="00DF162D" w:rsidP="00DF162D">
      <w:pPr>
        <w:pStyle w:val="Prrafodelista"/>
        <w:numPr>
          <w:ilvl w:val="0"/>
          <w:numId w:val="7"/>
        </w:numPr>
        <w:spacing w:line="360" w:lineRule="auto"/>
        <w:rPr>
          <w:b/>
        </w:rPr>
      </w:pPr>
      <w:r w:rsidRPr="008E5BC8">
        <w:rPr>
          <w:b/>
        </w:rPr>
        <w:t>Autenticar:</w:t>
      </w:r>
      <w:r>
        <w:rPr>
          <w:b/>
        </w:rPr>
        <w:t xml:space="preserve"> </w:t>
      </w:r>
      <w:r>
        <w:t>Este es un proceso que debe ser cumplido por todos los usuarios antes de tener el control de las demás funcionalidades, ya que de esta depende el acceso al sistema mismo. Para completar esta etapa lo único que se necesita hacer es ingresar sus credenciales que previamente debieron haber sido asignados.</w:t>
      </w:r>
    </w:p>
    <w:p w14:paraId="0E8802E7" w14:textId="733B3FF6" w:rsidR="00DF162D" w:rsidRPr="00DF162D" w:rsidRDefault="00DF162D" w:rsidP="009C4808">
      <w:pPr>
        <w:pStyle w:val="Prrafodelista"/>
        <w:numPr>
          <w:ilvl w:val="0"/>
          <w:numId w:val="7"/>
        </w:numPr>
        <w:spacing w:line="360" w:lineRule="auto"/>
        <w:rPr>
          <w:b/>
        </w:rPr>
      </w:pPr>
      <w:r>
        <w:rPr>
          <w:b/>
        </w:rPr>
        <w:t xml:space="preserve">Gestión de Perfil: </w:t>
      </w:r>
      <w:r>
        <w:t>Al igual que el módulo de autenticación, este también es lo mismo para todos los usuarios, es decir que el proceso no cambia en lo absoluto. Este proceso está diseñado para modificar los datos personales de quien esté autenticado en el momento, los datos permitidos a modificar son los datos personales, la contraseña y la foto de perfil.</w:t>
      </w:r>
    </w:p>
    <w:p w14:paraId="30814CFB" w14:textId="2F66F4D3" w:rsidR="001338AB" w:rsidRPr="001338AB" w:rsidRDefault="00652779" w:rsidP="008E5BC8">
      <w:pPr>
        <w:pStyle w:val="Prrafodelista"/>
        <w:numPr>
          <w:ilvl w:val="0"/>
          <w:numId w:val="7"/>
        </w:numPr>
        <w:spacing w:line="360" w:lineRule="auto"/>
        <w:rPr>
          <w:b/>
        </w:rPr>
      </w:pPr>
      <w:r>
        <w:rPr>
          <w:b/>
        </w:rPr>
        <w:t>Gestión de usuarios:</w:t>
      </w:r>
      <w:r>
        <w:t xml:space="preserve"> Este módulo permite ingresar, modificar, eliminar y listar los datos de los usuarios que pertenecen a la institución, esto de manera manual ya que también a petición del cliente hay la posibilidad de migrar datos únicamente de los docentes desde otro sistema, y por último también se permite cambiar de departamentos al personal administrativo, debido a que muchas veces </w:t>
      </w:r>
      <w:r w:rsidR="001338AB">
        <w:t>es necesario cambiarlos de funcionalidades.</w:t>
      </w:r>
    </w:p>
    <w:p w14:paraId="2FDFDE1A" w14:textId="1DD14328" w:rsidR="008E5BC8" w:rsidRPr="0099357B" w:rsidRDefault="008E5BC8" w:rsidP="008E5BC8">
      <w:pPr>
        <w:pStyle w:val="Prrafodelista"/>
        <w:numPr>
          <w:ilvl w:val="0"/>
          <w:numId w:val="7"/>
        </w:numPr>
        <w:spacing w:line="360" w:lineRule="auto"/>
        <w:rPr>
          <w:b/>
        </w:rPr>
      </w:pPr>
      <w:r>
        <w:t xml:space="preserve"> </w:t>
      </w:r>
      <w:r w:rsidR="001338AB" w:rsidRPr="001338AB">
        <w:rPr>
          <w:b/>
        </w:rPr>
        <w:t>Gestión calendario:</w:t>
      </w:r>
      <w:r w:rsidR="0099357B">
        <w:rPr>
          <w:b/>
        </w:rPr>
        <w:t xml:space="preserve"> </w:t>
      </w:r>
      <w:r w:rsidR="0099357B">
        <w:t>Consiste en ingresar, modificar, eliminar y listar las fechas para llevar a cabo los procesos de inscripción y matricula de los estudiantes, por ejemplo, para que un nuevo usuario ingrese al sistema necesita registrar su inscripción, el cual únicamente estará habilitada dentro de una fecha inicial a una fecha final y lo mismo ocurre con la matrícula, aunque de manera distinta.</w:t>
      </w:r>
    </w:p>
    <w:p w14:paraId="79A6F24B" w14:textId="175D64F0" w:rsidR="0099357B" w:rsidRPr="00340231" w:rsidRDefault="00C4055F" w:rsidP="00340231">
      <w:pPr>
        <w:pStyle w:val="Prrafodelista"/>
        <w:numPr>
          <w:ilvl w:val="0"/>
          <w:numId w:val="7"/>
        </w:numPr>
        <w:spacing w:line="360" w:lineRule="auto"/>
        <w:rPr>
          <w:b/>
        </w:rPr>
      </w:pPr>
      <w:r>
        <w:rPr>
          <w:b/>
        </w:rPr>
        <w:t xml:space="preserve">Gestión comunicados: </w:t>
      </w:r>
      <w:r w:rsidR="00340231">
        <w:t>Cada vez que se quiera ejecutar una actividad dentro o fuera de la institución, el personal administrativo está en la obligación de comunicar de los hechos a todos los usuarios del sistema, ya sean docentes, instructores, estudiantes o entre los mismos administrativos, es aquí donde esta funcionalidad cobra valor, ya que permite ingresar, modificar, eliminar y listar comunicados ya sean enviados a los posibles interesados o recibidos.</w:t>
      </w:r>
    </w:p>
    <w:p w14:paraId="559054B4" w14:textId="6B5A04EE" w:rsidR="0017233D" w:rsidRPr="0017233D" w:rsidRDefault="00340231" w:rsidP="0017233D">
      <w:pPr>
        <w:pStyle w:val="Prrafodelista"/>
        <w:numPr>
          <w:ilvl w:val="0"/>
          <w:numId w:val="7"/>
        </w:numPr>
        <w:spacing w:line="360" w:lineRule="auto"/>
        <w:rPr>
          <w:b/>
        </w:rPr>
      </w:pPr>
      <w:r>
        <w:rPr>
          <w:b/>
        </w:rPr>
        <w:t xml:space="preserve">Gestión solicitudes: </w:t>
      </w:r>
      <w:r w:rsidR="0017233D" w:rsidRPr="0017233D">
        <w:t>En este</w:t>
      </w:r>
      <w:r w:rsidR="0017233D">
        <w:t xml:space="preserve"> módulo se gestionan aquellas solicitudes internas desarrolladas por los distintos departamentos administrativos, por lo tanto, las tareas que aquí se realizan son ingresar, modificar, eliminar, listar, agregar archivos y aprobar solicitudes departamentales ya sean enviadas o recibidas</w:t>
      </w:r>
      <w:r w:rsidR="00F57EC0">
        <w:t xml:space="preserve"> con un determinado propósito</w:t>
      </w:r>
      <w:r w:rsidR="0017233D">
        <w:t>.</w:t>
      </w:r>
    </w:p>
    <w:p w14:paraId="0822F191" w14:textId="061CE1C3" w:rsidR="00F55F69" w:rsidRPr="00F55F69" w:rsidRDefault="0017233D" w:rsidP="00F55F69">
      <w:pPr>
        <w:pStyle w:val="Prrafodelista"/>
        <w:numPr>
          <w:ilvl w:val="0"/>
          <w:numId w:val="7"/>
        </w:numPr>
        <w:spacing w:line="360" w:lineRule="auto"/>
        <w:rPr>
          <w:b/>
        </w:rPr>
      </w:pPr>
      <w:r>
        <w:rPr>
          <w:b/>
        </w:rPr>
        <w:t xml:space="preserve">Gestión solicitudes generales: </w:t>
      </w:r>
      <w:r w:rsidRPr="0017233D">
        <w:t>A</w:t>
      </w:r>
      <w:r>
        <w:t xml:space="preserve"> diferencia del tipo de solicitudes anteriores, estas pueden ser dirigidas tanto a personas externas como también a los alumnos de la institución</w:t>
      </w:r>
      <w:r w:rsidR="00F55F69">
        <w:t>, estas solicitudes son utilizadas principalmente para presentar quejas o para algún trámite interno. Las actividades comprendidas en esta sección son las de listar y aprobar las solicitudes que hayan llegado.</w:t>
      </w:r>
    </w:p>
    <w:p w14:paraId="1D0DA56C" w14:textId="2BFC6460" w:rsidR="00F55F69" w:rsidRPr="00990202" w:rsidRDefault="00F55F69" w:rsidP="00F55F69">
      <w:pPr>
        <w:pStyle w:val="Prrafodelista"/>
        <w:numPr>
          <w:ilvl w:val="0"/>
          <w:numId w:val="7"/>
        </w:numPr>
        <w:spacing w:line="360" w:lineRule="auto"/>
        <w:rPr>
          <w:b/>
        </w:rPr>
      </w:pPr>
      <w:r>
        <w:rPr>
          <w:b/>
        </w:rPr>
        <w:t xml:space="preserve">Gestión proyectos: </w:t>
      </w:r>
      <w:r>
        <w:t>La gestión de proyectos consiste en la verificación del listado de solicitudes aprobadas relacionadas con el desarrollo de actividades dirigidas al departamento de DTIC, a continuación, lo que el módulo permite es ingresar, modificar, eliminar, listar proyectos con sus respectivas tareas y asignación de practicantes para las respectivas tareas.</w:t>
      </w:r>
    </w:p>
    <w:p w14:paraId="0CA38A20" w14:textId="13B82093" w:rsidR="00990202" w:rsidRPr="009917F6" w:rsidRDefault="00990202" w:rsidP="00F55F69">
      <w:pPr>
        <w:pStyle w:val="Prrafodelista"/>
        <w:numPr>
          <w:ilvl w:val="0"/>
          <w:numId w:val="7"/>
        </w:numPr>
        <w:spacing w:line="360" w:lineRule="auto"/>
        <w:rPr>
          <w:b/>
        </w:rPr>
      </w:pPr>
      <w:r>
        <w:rPr>
          <w:b/>
        </w:rPr>
        <w:t xml:space="preserve">Gestión actividades departamentos directivos: </w:t>
      </w:r>
      <w:r>
        <w:t>En este módulo el usuario administrador tendrá la opción de gestionar las tareas principales de todos los departamentos administrativos.</w:t>
      </w:r>
    </w:p>
    <w:p w14:paraId="19C65B55" w14:textId="01EAFB32" w:rsidR="009917F6" w:rsidRPr="00F55F69" w:rsidRDefault="009917F6" w:rsidP="009917F6">
      <w:pPr>
        <w:spacing w:line="360" w:lineRule="auto"/>
      </w:pPr>
    </w:p>
    <w:p w14:paraId="6305F2B0" w14:textId="77777777" w:rsidR="00402938" w:rsidRDefault="000629C3" w:rsidP="00402938">
      <w:pPr>
        <w:keepNext/>
        <w:spacing w:line="360" w:lineRule="auto"/>
        <w:jc w:val="center"/>
      </w:pPr>
      <w:r>
        <w:rPr>
          <w:noProof/>
          <w:lang w:val="en-US"/>
        </w:rPr>
        <w:drawing>
          <wp:inline distT="0" distB="0" distL="0" distR="0" wp14:anchorId="309A9550" wp14:editId="5F6F931A">
            <wp:extent cx="4867200" cy="4006850"/>
            <wp:effectExtent l="0" t="0" r="0" b="0"/>
            <wp:docPr id="225" name="Imagen 2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Imagen 225" descr="Diagrama&#10;&#10;Descripción generada automáticamente"/>
                    <pic:cNvPicPr>
                      <a:picLocks noChangeAspect="1" noChangeArrowheads="1"/>
                    </pic:cNvPicPr>
                  </pic:nvPicPr>
                  <pic:blipFill rotWithShape="1">
                    <a:blip r:embed="rId76">
                      <a:extLst>
                        <a:ext uri="{28A0092B-C50C-407E-A947-70E740481C1C}">
                          <a14:useLocalDpi xmlns:a14="http://schemas.microsoft.com/office/drawing/2010/main" val="0"/>
                        </a:ext>
                      </a:extLst>
                    </a:blip>
                    <a:srcRect l="2587" t="2199" r="2094" b="1973"/>
                    <a:stretch/>
                  </pic:blipFill>
                  <pic:spPr bwMode="auto">
                    <a:xfrm>
                      <a:off x="0" y="0"/>
                      <a:ext cx="4903310" cy="4036577"/>
                    </a:xfrm>
                    <a:prstGeom prst="rect">
                      <a:avLst/>
                    </a:prstGeom>
                    <a:noFill/>
                    <a:ln>
                      <a:noFill/>
                    </a:ln>
                    <a:extLst>
                      <a:ext uri="{53640926-AAD7-44D8-BBD7-CCE9431645EC}">
                        <a14:shadowObscured xmlns:a14="http://schemas.microsoft.com/office/drawing/2010/main"/>
                      </a:ext>
                    </a:extLst>
                  </pic:spPr>
                </pic:pic>
              </a:graphicData>
            </a:graphic>
          </wp:inline>
        </w:drawing>
      </w:r>
    </w:p>
    <w:p w14:paraId="2A7D79AE" w14:textId="27990E04" w:rsidR="00843D75" w:rsidRDefault="00402938" w:rsidP="00402938">
      <w:pPr>
        <w:pStyle w:val="Descripcin"/>
        <w:rPr>
          <w:b w:val="0"/>
          <w:bCs/>
        </w:rPr>
      </w:pPr>
      <w:r>
        <w:t xml:space="preserve">Figura </w:t>
      </w:r>
      <w:r>
        <w:fldChar w:fldCharType="begin"/>
      </w:r>
      <w:r>
        <w:instrText xml:space="preserve"> SEQ Figura__ \* ARABIC </w:instrText>
      </w:r>
      <w:r>
        <w:fldChar w:fldCharType="separate"/>
      </w:r>
      <w:r w:rsidR="0039400E">
        <w:rPr>
          <w:noProof/>
        </w:rPr>
        <w:t>3</w:t>
      </w:r>
      <w:r>
        <w:fldChar w:fldCharType="end"/>
      </w:r>
      <w:r>
        <w:t>-3.</w:t>
      </w:r>
      <w:r w:rsidRPr="00402938">
        <w:rPr>
          <w:b w:val="0"/>
        </w:rPr>
        <w:t xml:space="preserve"> </w:t>
      </w:r>
      <w:r w:rsidR="007A51AA">
        <w:rPr>
          <w:b w:val="0"/>
          <w:bCs/>
        </w:rPr>
        <w:t>Caso</w:t>
      </w:r>
      <w:r w:rsidR="00E4035D">
        <w:rPr>
          <w:b w:val="0"/>
          <w:bCs/>
        </w:rPr>
        <w:t>s</w:t>
      </w:r>
      <w:r w:rsidR="007A51AA">
        <w:rPr>
          <w:b w:val="0"/>
          <w:bCs/>
        </w:rPr>
        <w:t xml:space="preserve"> de uso del usuario A</w:t>
      </w:r>
      <w:r w:rsidRPr="00402938">
        <w:rPr>
          <w:b w:val="0"/>
          <w:bCs/>
        </w:rPr>
        <w:t>dministrador</w:t>
      </w:r>
    </w:p>
    <w:p w14:paraId="75D67C33" w14:textId="77777777" w:rsidR="009D3C2F" w:rsidRPr="00A14027" w:rsidRDefault="009D3C2F" w:rsidP="009D3C2F">
      <w:pPr>
        <w:pStyle w:val="Textoindependiente"/>
        <w:spacing w:line="360" w:lineRule="auto"/>
        <w:rPr>
          <w:b/>
          <w:sz w:val="16"/>
        </w:rPr>
      </w:pPr>
      <w:r w:rsidRPr="00A14027">
        <w:rPr>
          <w:b/>
          <w:sz w:val="16"/>
        </w:rPr>
        <w:t xml:space="preserve">Realizado por: </w:t>
      </w:r>
      <w:r w:rsidRPr="00A14027">
        <w:rPr>
          <w:sz w:val="16"/>
        </w:rPr>
        <w:t>W. Aldas y C. Pilataxi, 2020</w:t>
      </w:r>
    </w:p>
    <w:p w14:paraId="475466FD" w14:textId="77777777" w:rsidR="008E59D9" w:rsidRDefault="008E59D9" w:rsidP="009D3C2F">
      <w:pPr>
        <w:spacing w:line="360" w:lineRule="auto"/>
        <w:rPr>
          <w:b/>
          <w:bCs/>
        </w:rPr>
      </w:pPr>
    </w:p>
    <w:p w14:paraId="76C3D9C6" w14:textId="0288F5C2" w:rsidR="008E59D9" w:rsidRDefault="00565492" w:rsidP="008E59D9">
      <w:pPr>
        <w:pStyle w:val="Ttulo4"/>
        <w:numPr>
          <w:ilvl w:val="3"/>
          <w:numId w:val="2"/>
        </w:numPr>
      </w:pPr>
      <w:r>
        <w:t>Caso</w:t>
      </w:r>
      <w:r w:rsidR="008E59D9" w:rsidRPr="008E59D9">
        <w:t>s</w:t>
      </w:r>
      <w:r>
        <w:t xml:space="preserve"> de uso</w:t>
      </w:r>
      <w:r w:rsidR="008E59D9" w:rsidRPr="008E59D9">
        <w:t xml:space="preserve"> para el usuario </w:t>
      </w:r>
      <w:r w:rsidR="008E59D9">
        <w:t>directivo</w:t>
      </w:r>
      <w:r w:rsidR="00A779DE">
        <w:t xml:space="preserve"> de Secretaría </w:t>
      </w:r>
    </w:p>
    <w:p w14:paraId="7A7D742B" w14:textId="339CE9DC" w:rsidR="008E59D9" w:rsidRDefault="008E59D9" w:rsidP="009C4808">
      <w:pPr>
        <w:spacing w:line="360" w:lineRule="auto"/>
      </w:pPr>
    </w:p>
    <w:p w14:paraId="25C465FB" w14:textId="65362C63" w:rsidR="008E59D9" w:rsidRDefault="00A779DE" w:rsidP="009C4808">
      <w:pPr>
        <w:spacing w:line="360" w:lineRule="auto"/>
      </w:pPr>
      <w:r>
        <w:t xml:space="preserve">Los usuarios con rol directivo son aquellas personas que conforman todos los departamentos administrativos, por tal razón, en cada uno de los departamentos se tienen múltiples módulos dependiendo de las actividades asignadas a realizar.  </w:t>
      </w:r>
    </w:p>
    <w:p w14:paraId="6A51D131" w14:textId="32AAEC92" w:rsidR="00473ECC" w:rsidRDefault="00473ECC" w:rsidP="009C4808">
      <w:pPr>
        <w:spacing w:line="360" w:lineRule="auto"/>
      </w:pPr>
      <w:r>
        <w:t>Muchos de los módulos asignados a este departamento son parecidos a lo del administrador del sistema, razón por la cual únicamente se detallarán aquellos que no han sido presentados todavía.</w:t>
      </w:r>
    </w:p>
    <w:p w14:paraId="76C807F4" w14:textId="1AD6C37A" w:rsidR="00A779DE" w:rsidRDefault="00A779DE" w:rsidP="009C4808">
      <w:pPr>
        <w:spacing w:line="360" w:lineRule="auto"/>
      </w:pPr>
      <w:r>
        <w:t xml:space="preserve">Los módulos asignados al departamento de Secretaría se detallan en la </w:t>
      </w:r>
      <w:r w:rsidRPr="00A779DE">
        <w:rPr>
          <w:b/>
        </w:rPr>
        <w:t>Figura 4-3</w:t>
      </w:r>
      <w:r>
        <w:t>, sin embargo, los módulos presentados muestran de manera resumida todo aquello a realizar, debido a esto se especifican cada uno de estos a continuación:</w:t>
      </w:r>
    </w:p>
    <w:p w14:paraId="75D33694" w14:textId="6938E88F" w:rsidR="00A779DE" w:rsidRPr="007C3908" w:rsidRDefault="007C3908" w:rsidP="00A779DE">
      <w:pPr>
        <w:pStyle w:val="Prrafodelista"/>
        <w:numPr>
          <w:ilvl w:val="0"/>
          <w:numId w:val="7"/>
        </w:numPr>
        <w:spacing w:line="360" w:lineRule="auto"/>
        <w:rPr>
          <w:b/>
        </w:rPr>
      </w:pPr>
      <w:r>
        <w:rPr>
          <w:b/>
        </w:rPr>
        <w:t>Gesti</w:t>
      </w:r>
      <w:r w:rsidR="0031674C">
        <w:rPr>
          <w:b/>
        </w:rPr>
        <w:t>ón inscripciones</w:t>
      </w:r>
      <w:r>
        <w:rPr>
          <w:b/>
        </w:rPr>
        <w:t xml:space="preserve">: </w:t>
      </w:r>
      <w:r w:rsidR="0031674C">
        <w:t xml:space="preserve">El proceso de inscripción dentro de este departamento consiste en verificar el listado de las solicitudes </w:t>
      </w:r>
      <w:r w:rsidR="00FC43F9">
        <w:t xml:space="preserve">realizadas </w:t>
      </w:r>
      <w:r w:rsidR="0031674C">
        <w:t>por parte de los estudiantes, en el</w:t>
      </w:r>
      <w:r w:rsidR="005044F4">
        <w:t xml:space="preserve"> que</w:t>
      </w:r>
      <w:r w:rsidR="0031674C">
        <w:t xml:space="preserve"> cada uno prese</w:t>
      </w:r>
      <w:r w:rsidR="005044F4">
        <w:t>nta los datos respectivos, posteriormente el</w:t>
      </w:r>
      <w:r w:rsidR="0031674C">
        <w:t xml:space="preserve"> departamento de Secretaría debe aprobar o rechazar, además que también se pueden anexar archivos en formato pdf</w:t>
      </w:r>
      <w:r>
        <w:t>.</w:t>
      </w:r>
    </w:p>
    <w:p w14:paraId="495083B4" w14:textId="2D6502C9" w:rsidR="007C3908" w:rsidRPr="00A779DE" w:rsidRDefault="007C3908" w:rsidP="00A779DE">
      <w:pPr>
        <w:pStyle w:val="Prrafodelista"/>
        <w:numPr>
          <w:ilvl w:val="0"/>
          <w:numId w:val="7"/>
        </w:numPr>
        <w:spacing w:line="360" w:lineRule="auto"/>
        <w:rPr>
          <w:b/>
        </w:rPr>
      </w:pPr>
      <w:r>
        <w:rPr>
          <w:b/>
        </w:rPr>
        <w:t>Gesti</w:t>
      </w:r>
      <w:r w:rsidR="0031674C">
        <w:rPr>
          <w:b/>
        </w:rPr>
        <w:t xml:space="preserve">ón matrículas: </w:t>
      </w:r>
      <w:r w:rsidR="00D336DE">
        <w:t>Las matriculas al igual que las inscripciones necesitan de la aprobación de este departamento, para lo cual los estudiantes envían los datos solicitados y al ser aprobados son enviados al siguiente departamento hasta que se complete con el proceso.</w:t>
      </w:r>
    </w:p>
    <w:p w14:paraId="1FF5CED2" w14:textId="77777777" w:rsidR="00B13029" w:rsidRDefault="00843D75" w:rsidP="00B13029">
      <w:pPr>
        <w:keepNext/>
        <w:spacing w:line="360" w:lineRule="auto"/>
        <w:jc w:val="center"/>
      </w:pPr>
      <w:r>
        <w:rPr>
          <w:noProof/>
          <w:lang w:val="en-US"/>
        </w:rPr>
        <w:drawing>
          <wp:inline distT="0" distB="0" distL="0" distR="0" wp14:anchorId="4003C235" wp14:editId="235ABE47">
            <wp:extent cx="5157216" cy="2202815"/>
            <wp:effectExtent l="0" t="0" r="5715" b="6985"/>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61749" cy="2247464"/>
                    </a:xfrm>
                    <a:prstGeom prst="rect">
                      <a:avLst/>
                    </a:prstGeom>
                    <a:noFill/>
                    <a:ln>
                      <a:noFill/>
                    </a:ln>
                  </pic:spPr>
                </pic:pic>
              </a:graphicData>
            </a:graphic>
          </wp:inline>
        </w:drawing>
      </w:r>
    </w:p>
    <w:p w14:paraId="723B62E8" w14:textId="14816349" w:rsidR="009D3C2F" w:rsidRPr="00B13029" w:rsidRDefault="00B13029" w:rsidP="00B13029">
      <w:pPr>
        <w:pStyle w:val="Descripcin"/>
        <w:rPr>
          <w:b w:val="0"/>
          <w:bCs/>
        </w:rPr>
      </w:pPr>
      <w:r>
        <w:t xml:space="preserve">Figura </w:t>
      </w:r>
      <w:r>
        <w:fldChar w:fldCharType="begin"/>
      </w:r>
      <w:r>
        <w:instrText xml:space="preserve"> SEQ Figura__ \* ARABIC </w:instrText>
      </w:r>
      <w:r>
        <w:fldChar w:fldCharType="separate"/>
      </w:r>
      <w:r w:rsidR="0039400E">
        <w:rPr>
          <w:noProof/>
        </w:rPr>
        <w:t>4</w:t>
      </w:r>
      <w:r>
        <w:fldChar w:fldCharType="end"/>
      </w:r>
      <w:r>
        <w:t xml:space="preserve">-3. </w:t>
      </w:r>
      <w:r w:rsidR="007A51AA">
        <w:rPr>
          <w:b w:val="0"/>
          <w:bCs/>
        </w:rPr>
        <w:t>C</w:t>
      </w:r>
      <w:r w:rsidR="009D3C2F" w:rsidRPr="00B13029">
        <w:rPr>
          <w:b w:val="0"/>
          <w:bCs/>
        </w:rPr>
        <w:t>aso</w:t>
      </w:r>
      <w:r w:rsidR="00E4035D">
        <w:rPr>
          <w:b w:val="0"/>
          <w:bCs/>
        </w:rPr>
        <w:t>s</w:t>
      </w:r>
      <w:r w:rsidR="009D3C2F" w:rsidRPr="00B13029">
        <w:rPr>
          <w:b w:val="0"/>
          <w:bCs/>
        </w:rPr>
        <w:t xml:space="preserve"> de uso de</w:t>
      </w:r>
      <w:r w:rsidR="007A51AA">
        <w:rPr>
          <w:b w:val="0"/>
          <w:bCs/>
        </w:rPr>
        <w:t>l</w:t>
      </w:r>
      <w:r w:rsidR="009D3C2F" w:rsidRPr="00B13029">
        <w:rPr>
          <w:b w:val="0"/>
          <w:bCs/>
        </w:rPr>
        <w:t xml:space="preserve"> Directivo</w:t>
      </w:r>
      <w:r w:rsidR="007A51AA">
        <w:rPr>
          <w:b w:val="0"/>
          <w:bCs/>
        </w:rPr>
        <w:t xml:space="preserve"> de</w:t>
      </w:r>
      <w:r w:rsidR="009D3C2F" w:rsidRPr="00B13029">
        <w:rPr>
          <w:b w:val="0"/>
          <w:bCs/>
        </w:rPr>
        <w:t xml:space="preserve"> Secretaria</w:t>
      </w:r>
    </w:p>
    <w:p w14:paraId="17B5588E" w14:textId="77777777" w:rsidR="009D3C2F" w:rsidRPr="00A14027" w:rsidRDefault="009D3C2F" w:rsidP="009D3C2F">
      <w:pPr>
        <w:pStyle w:val="Textoindependiente"/>
        <w:spacing w:line="360" w:lineRule="auto"/>
        <w:rPr>
          <w:b/>
          <w:sz w:val="16"/>
        </w:rPr>
      </w:pPr>
      <w:r w:rsidRPr="00A14027">
        <w:rPr>
          <w:b/>
          <w:sz w:val="16"/>
        </w:rPr>
        <w:t xml:space="preserve">Realizado por: </w:t>
      </w:r>
      <w:r w:rsidRPr="00A14027">
        <w:rPr>
          <w:sz w:val="16"/>
        </w:rPr>
        <w:t>W. Aldas y C. Pilataxi, 2020</w:t>
      </w:r>
    </w:p>
    <w:p w14:paraId="01ECC46C" w14:textId="5D41F007" w:rsidR="00843D75" w:rsidRDefault="00843D75" w:rsidP="00411B4C">
      <w:pPr>
        <w:spacing w:line="360" w:lineRule="auto"/>
        <w:rPr>
          <w:b/>
          <w:bCs/>
        </w:rPr>
      </w:pPr>
    </w:p>
    <w:p w14:paraId="3F2AA80D" w14:textId="4FFFBCA9" w:rsidR="00035B50" w:rsidRDefault="00565492" w:rsidP="00035B50">
      <w:pPr>
        <w:pStyle w:val="Ttulo4"/>
        <w:numPr>
          <w:ilvl w:val="3"/>
          <w:numId w:val="2"/>
        </w:numPr>
      </w:pPr>
      <w:r>
        <w:t xml:space="preserve">Casos de uso para </w:t>
      </w:r>
      <w:r w:rsidR="00035B50" w:rsidRPr="008E59D9">
        <w:t xml:space="preserve">el usuario </w:t>
      </w:r>
      <w:r w:rsidR="00035B50">
        <w:t>directivo de Contabilidad/Tesorería</w:t>
      </w:r>
    </w:p>
    <w:p w14:paraId="635B2A9E" w14:textId="5E2234B8" w:rsidR="00035B50" w:rsidRDefault="00035B50" w:rsidP="009C4808">
      <w:pPr>
        <w:spacing w:line="360" w:lineRule="auto"/>
      </w:pPr>
    </w:p>
    <w:p w14:paraId="6A566084" w14:textId="77777777" w:rsidR="00781F54" w:rsidRDefault="00B3476E" w:rsidP="009C4808">
      <w:pPr>
        <w:spacing w:line="360" w:lineRule="auto"/>
      </w:pPr>
      <w:r>
        <w:t>Tanto el usuario directivo de contabilidad como de tesorería tienen las mismas funcionalidades, por lo tanto, es in</w:t>
      </w:r>
      <w:r w:rsidR="00035B50">
        <w:t>necesario gastar esfuerzos</w:t>
      </w:r>
      <w:r>
        <w:t xml:space="preserve"> en el diseño como </w:t>
      </w:r>
      <w:r w:rsidR="00035B50">
        <w:t xml:space="preserve">también </w:t>
      </w:r>
      <w:r>
        <w:t>en el desar</w:t>
      </w:r>
      <w:r w:rsidR="00035B50">
        <w:t>rollo independiente de estos</w:t>
      </w:r>
      <w:r w:rsidR="00FA53D0">
        <w:t xml:space="preserve">, así que se define como uno solo. </w:t>
      </w:r>
      <w:r w:rsidR="00035B50">
        <w:t xml:space="preserve">Los módulos a cargo de este departamento se detallan en la </w:t>
      </w:r>
      <w:r w:rsidR="00035B50" w:rsidRPr="00781F54">
        <w:rPr>
          <w:b/>
        </w:rPr>
        <w:t>Figura 5-3</w:t>
      </w:r>
      <w:r w:rsidR="00035B50">
        <w:t>,</w:t>
      </w:r>
      <w:r w:rsidR="00781F54">
        <w:t xml:space="preserve"> que aparte de poseer aquellos que son comunes entre todos los usuarios, también posee algunas que son propias de este departamento, mismos que se detallan a continuación:</w:t>
      </w:r>
    </w:p>
    <w:p w14:paraId="41809364" w14:textId="7739252C" w:rsidR="00035B50" w:rsidRPr="00BD0F10" w:rsidRDefault="00781F54" w:rsidP="00781F54">
      <w:pPr>
        <w:pStyle w:val="Prrafodelista"/>
        <w:numPr>
          <w:ilvl w:val="0"/>
          <w:numId w:val="7"/>
        </w:numPr>
        <w:spacing w:line="360" w:lineRule="auto"/>
        <w:rPr>
          <w:b/>
        </w:rPr>
      </w:pPr>
      <w:r w:rsidRPr="00781F54">
        <w:rPr>
          <w:b/>
        </w:rPr>
        <w:t>Gestión de solicitudes generales</w:t>
      </w:r>
      <w:r>
        <w:rPr>
          <w:b/>
        </w:rPr>
        <w:t xml:space="preserve">: </w:t>
      </w:r>
      <w:r>
        <w:t>Para este departamento, este módulo es distinto a los demás, ya que a diferencia de los otros departamentos en los que únicamente deben aprobar este tipo de solicitudes, aquí</w:t>
      </w:r>
      <w:r w:rsidR="00BD0F10">
        <w:t xml:space="preserve"> es donde se realiza las actividades de ingresar, modificar, eliminar y listar cada uno de estos, para lo cual existen de dos tipos, mismos que son, de tipo general tanto para los estudiantes como también para personas particulares, y por otro lado están los de tipo justificación únicamente para los estudiantes de la institución. Sin importar el tipo de solicitud que sea, en ambos se deben detallar los motivos del porque se está enviado un documento de este tipo.</w:t>
      </w:r>
    </w:p>
    <w:p w14:paraId="3B31FA92" w14:textId="76AA927B" w:rsidR="00BD0F10" w:rsidRPr="00BD0F10" w:rsidRDefault="00BD0F10" w:rsidP="00BD0F10">
      <w:pPr>
        <w:pStyle w:val="Prrafodelista"/>
        <w:numPr>
          <w:ilvl w:val="0"/>
          <w:numId w:val="7"/>
        </w:numPr>
        <w:spacing w:line="360" w:lineRule="auto"/>
        <w:rPr>
          <w:b/>
        </w:rPr>
      </w:pPr>
      <w:r>
        <w:rPr>
          <w:b/>
        </w:rPr>
        <w:t>Gesti</w:t>
      </w:r>
      <w:r w:rsidR="009C43DE">
        <w:rPr>
          <w:b/>
        </w:rPr>
        <w:t>ón</w:t>
      </w:r>
      <w:r>
        <w:rPr>
          <w:b/>
        </w:rPr>
        <w:t xml:space="preserve"> inscripciones: </w:t>
      </w:r>
      <w:r>
        <w:t>El departamento de contabilidad recibe las inscripciones de parte de secretaría para su respectiva revisión, aprobación y envío al siguiente departamento.</w:t>
      </w:r>
    </w:p>
    <w:p w14:paraId="2DD00827" w14:textId="0BE33AF0" w:rsidR="00BD0F10" w:rsidRPr="00DB14A9" w:rsidRDefault="00BD0F10" w:rsidP="00BD0F10">
      <w:pPr>
        <w:pStyle w:val="Prrafodelista"/>
        <w:numPr>
          <w:ilvl w:val="0"/>
          <w:numId w:val="7"/>
        </w:numPr>
        <w:spacing w:line="360" w:lineRule="auto"/>
        <w:rPr>
          <w:b/>
        </w:rPr>
      </w:pPr>
      <w:r>
        <w:rPr>
          <w:b/>
        </w:rPr>
        <w:t>Gesti</w:t>
      </w:r>
      <w:r w:rsidR="009C43DE">
        <w:rPr>
          <w:b/>
        </w:rPr>
        <w:t>ón</w:t>
      </w:r>
      <w:r>
        <w:rPr>
          <w:b/>
        </w:rPr>
        <w:t xml:space="preserve"> matrículas: </w:t>
      </w:r>
      <w:r w:rsidR="009C43DE">
        <w:t xml:space="preserve">Lo mismo sucede con este </w:t>
      </w:r>
      <w:r w:rsidR="00DB14A9">
        <w:t>módulo</w:t>
      </w:r>
      <w:r w:rsidR="009C43DE">
        <w:t xml:space="preserve">, </w:t>
      </w:r>
      <w:r w:rsidR="00DB14A9">
        <w:t>ya que,</w:t>
      </w:r>
      <w:r w:rsidR="009C43DE">
        <w:t xml:space="preserve"> en este se espera las solicitudes de matrícula de parte de secretaría para su revisión, aprobación y envío al siguiente departamento.</w:t>
      </w:r>
    </w:p>
    <w:p w14:paraId="2758B83F" w14:textId="2D2DEF6E" w:rsidR="00DB14A9" w:rsidRPr="00DB14A9" w:rsidRDefault="00DB14A9" w:rsidP="00BD0F10">
      <w:pPr>
        <w:pStyle w:val="Prrafodelista"/>
        <w:numPr>
          <w:ilvl w:val="0"/>
          <w:numId w:val="7"/>
        </w:numPr>
        <w:spacing w:line="360" w:lineRule="auto"/>
        <w:rPr>
          <w:b/>
        </w:rPr>
      </w:pPr>
      <w:r>
        <w:rPr>
          <w:b/>
        </w:rPr>
        <w:t xml:space="preserve">Gestión pago docentes: </w:t>
      </w:r>
      <w:r>
        <w:t>En este módulo se listan los datos correspondientes a los diferentes docentes o instructores de la institución, quienes ya cuentan con la documentación necesaria para que se les deposite el pago mensual en sus cuentas bancarias, por lo tanto, las tareas que aquí se realizan son las de listar, aprobar, ingresar informes y enviar al departamento Gerencial para su respectiva aprobación.</w:t>
      </w:r>
    </w:p>
    <w:p w14:paraId="15D01038" w14:textId="1B783E7D" w:rsidR="00DB14A9" w:rsidRPr="00313211" w:rsidRDefault="00DB14A9" w:rsidP="00BD0F10">
      <w:pPr>
        <w:pStyle w:val="Prrafodelista"/>
        <w:numPr>
          <w:ilvl w:val="0"/>
          <w:numId w:val="7"/>
        </w:numPr>
        <w:spacing w:line="360" w:lineRule="auto"/>
        <w:rPr>
          <w:b/>
        </w:rPr>
      </w:pPr>
      <w:r>
        <w:rPr>
          <w:b/>
        </w:rPr>
        <w:t xml:space="preserve">Gestión venta solicitudes: </w:t>
      </w:r>
      <w:r>
        <w:t>Este módulo va de la mano con el módulo de gestión de solicitudes generales, ya que cada solicitud creada en aquel módulo viaja a través de los departamentos a los que hayan sido reenviados</w:t>
      </w:r>
      <w:r w:rsidR="00313211">
        <w:t xml:space="preserve"> para su respectiva aprobación, así que en este módulo se listan las solicitudes que se hayan vuelto a enviar a este departamento para su aprobación.</w:t>
      </w:r>
    </w:p>
    <w:p w14:paraId="6F020106" w14:textId="72A449CB" w:rsidR="00313211" w:rsidRPr="009917F6" w:rsidRDefault="00313211" w:rsidP="00BD0F10">
      <w:pPr>
        <w:pStyle w:val="Prrafodelista"/>
        <w:numPr>
          <w:ilvl w:val="0"/>
          <w:numId w:val="7"/>
        </w:numPr>
        <w:spacing w:line="360" w:lineRule="auto"/>
        <w:rPr>
          <w:b/>
        </w:rPr>
      </w:pPr>
      <w:r>
        <w:rPr>
          <w:b/>
        </w:rPr>
        <w:t xml:space="preserve">Gestión pago mensualidad: </w:t>
      </w:r>
      <w:r>
        <w:t>Los pagos de mensualidad los realizan cada uno de los estudiantes, lo cual consiste en ingresar el comprobante de pago a la cuenta bancaria de la institución para su almacenamiento, verificación y aprobación por parte del departamento de contabilidad.</w:t>
      </w:r>
    </w:p>
    <w:p w14:paraId="23AFEEB4" w14:textId="77777777" w:rsidR="009917F6" w:rsidRPr="00BD0F10" w:rsidRDefault="009917F6" w:rsidP="009917F6">
      <w:pPr>
        <w:spacing w:line="360" w:lineRule="auto"/>
      </w:pPr>
    </w:p>
    <w:p w14:paraId="5BF9D17E" w14:textId="77777777" w:rsidR="00035B50" w:rsidRDefault="00843D75" w:rsidP="00035B50">
      <w:pPr>
        <w:keepNext/>
        <w:spacing w:line="360" w:lineRule="auto"/>
        <w:jc w:val="center"/>
      </w:pPr>
      <w:r>
        <w:rPr>
          <w:noProof/>
          <w:lang w:val="en-US"/>
        </w:rPr>
        <w:drawing>
          <wp:inline distT="0" distB="0" distL="0" distR="0" wp14:anchorId="4EA59EA0" wp14:editId="53394B34">
            <wp:extent cx="5148000" cy="2483485"/>
            <wp:effectExtent l="0" t="0" r="0" b="0"/>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69485" cy="2493850"/>
                    </a:xfrm>
                    <a:prstGeom prst="rect">
                      <a:avLst/>
                    </a:prstGeom>
                    <a:noFill/>
                    <a:ln>
                      <a:noFill/>
                    </a:ln>
                  </pic:spPr>
                </pic:pic>
              </a:graphicData>
            </a:graphic>
          </wp:inline>
        </w:drawing>
      </w:r>
    </w:p>
    <w:p w14:paraId="06FD1BD8" w14:textId="6BD606C3" w:rsidR="00843D75" w:rsidRPr="00035B50" w:rsidRDefault="00035B50" w:rsidP="00035B50">
      <w:pPr>
        <w:pStyle w:val="Descripcin"/>
        <w:rPr>
          <w:b w:val="0"/>
          <w:bCs/>
        </w:rPr>
      </w:pPr>
      <w:r>
        <w:t xml:space="preserve">Figura   </w:t>
      </w:r>
      <w:r>
        <w:fldChar w:fldCharType="begin"/>
      </w:r>
      <w:r>
        <w:instrText xml:space="preserve"> SEQ Figura__ \* ARABIC </w:instrText>
      </w:r>
      <w:r>
        <w:fldChar w:fldCharType="separate"/>
      </w:r>
      <w:r w:rsidR="0039400E">
        <w:rPr>
          <w:noProof/>
        </w:rPr>
        <w:t>5</w:t>
      </w:r>
      <w:r>
        <w:fldChar w:fldCharType="end"/>
      </w:r>
      <w:r>
        <w:t xml:space="preserve">-3. </w:t>
      </w:r>
      <w:r w:rsidR="007A51AA">
        <w:rPr>
          <w:b w:val="0"/>
        </w:rPr>
        <w:t>C</w:t>
      </w:r>
      <w:r>
        <w:rPr>
          <w:b w:val="0"/>
        </w:rPr>
        <w:t>aso</w:t>
      </w:r>
      <w:r w:rsidR="00E4035D">
        <w:rPr>
          <w:b w:val="0"/>
        </w:rPr>
        <w:t>s</w:t>
      </w:r>
      <w:r>
        <w:rPr>
          <w:b w:val="0"/>
        </w:rPr>
        <w:t xml:space="preserve"> de uso de</w:t>
      </w:r>
      <w:r w:rsidR="003B3EC9">
        <w:rPr>
          <w:b w:val="0"/>
        </w:rPr>
        <w:t>l</w:t>
      </w:r>
      <w:r>
        <w:rPr>
          <w:b w:val="0"/>
        </w:rPr>
        <w:t xml:space="preserve"> Directivo </w:t>
      </w:r>
      <w:r w:rsidR="003B3EC9">
        <w:rPr>
          <w:b w:val="0"/>
        </w:rPr>
        <w:t xml:space="preserve">de </w:t>
      </w:r>
      <w:r>
        <w:rPr>
          <w:b w:val="0"/>
        </w:rPr>
        <w:t>Contabilidad/Tesorería</w:t>
      </w:r>
    </w:p>
    <w:p w14:paraId="5CE77FE6" w14:textId="77777777" w:rsidR="009D3C2F" w:rsidRPr="00A14027" w:rsidRDefault="009D3C2F" w:rsidP="009D3C2F">
      <w:pPr>
        <w:pStyle w:val="Textoindependiente"/>
        <w:spacing w:line="360" w:lineRule="auto"/>
        <w:rPr>
          <w:b/>
          <w:sz w:val="16"/>
        </w:rPr>
      </w:pPr>
      <w:r w:rsidRPr="00A14027">
        <w:rPr>
          <w:b/>
          <w:sz w:val="16"/>
        </w:rPr>
        <w:t xml:space="preserve">Realizado por: </w:t>
      </w:r>
      <w:r w:rsidRPr="00A14027">
        <w:rPr>
          <w:sz w:val="16"/>
        </w:rPr>
        <w:t>W. Aldas y C. Pilataxi, 2020</w:t>
      </w:r>
    </w:p>
    <w:p w14:paraId="07F85527" w14:textId="34DD16BE" w:rsidR="009D3C2F" w:rsidRDefault="009D3C2F" w:rsidP="009D3C2F">
      <w:pPr>
        <w:spacing w:line="360" w:lineRule="auto"/>
        <w:rPr>
          <w:b/>
          <w:bCs/>
        </w:rPr>
      </w:pPr>
    </w:p>
    <w:p w14:paraId="2B219CB7" w14:textId="6834E83C" w:rsidR="00D336DE" w:rsidRDefault="00565492" w:rsidP="00D336DE">
      <w:pPr>
        <w:pStyle w:val="Ttulo4"/>
        <w:numPr>
          <w:ilvl w:val="3"/>
          <w:numId w:val="2"/>
        </w:numPr>
      </w:pPr>
      <w:r>
        <w:t>Casos de uso</w:t>
      </w:r>
      <w:r w:rsidR="00D336DE" w:rsidRPr="008E59D9">
        <w:t xml:space="preserve"> para el usuario </w:t>
      </w:r>
      <w:r w:rsidR="00D336DE">
        <w:t>directivo de Inspección</w:t>
      </w:r>
    </w:p>
    <w:p w14:paraId="7AEC3B0F" w14:textId="5E97AA9A" w:rsidR="00AF3F68" w:rsidRDefault="00AF3F68" w:rsidP="009D3C2F">
      <w:pPr>
        <w:spacing w:line="360" w:lineRule="auto"/>
        <w:rPr>
          <w:bCs/>
        </w:rPr>
      </w:pPr>
    </w:p>
    <w:p w14:paraId="7B78C390" w14:textId="57AA4362" w:rsidR="007A51AA" w:rsidRDefault="007A51AA" w:rsidP="009D3C2F">
      <w:pPr>
        <w:spacing w:line="360" w:lineRule="auto"/>
        <w:rPr>
          <w:bCs/>
        </w:rPr>
      </w:pPr>
      <w:r>
        <w:rPr>
          <w:bCs/>
        </w:rPr>
        <w:t xml:space="preserve">Los módulos presentes para este departamento, aparte de ser los que se establecen para todos los usuarios, también posee ciertos procesos a llevar a cabo </w:t>
      </w:r>
      <w:r w:rsidR="00426373">
        <w:rPr>
          <w:bCs/>
        </w:rPr>
        <w:t xml:space="preserve">que son </w:t>
      </w:r>
      <w:r>
        <w:rPr>
          <w:bCs/>
        </w:rPr>
        <w:t xml:space="preserve">propios de este, mismos que se muestran en la </w:t>
      </w:r>
      <w:r w:rsidRPr="007A51AA">
        <w:rPr>
          <w:b/>
          <w:bCs/>
        </w:rPr>
        <w:t>Figura 6-3</w:t>
      </w:r>
      <w:r>
        <w:rPr>
          <w:b/>
          <w:bCs/>
        </w:rPr>
        <w:t xml:space="preserve"> </w:t>
      </w:r>
      <w:r>
        <w:rPr>
          <w:bCs/>
        </w:rPr>
        <w:t>y se detallan a continuación:</w:t>
      </w:r>
    </w:p>
    <w:p w14:paraId="7A32D2B3" w14:textId="6A3EDD64" w:rsidR="007A51AA" w:rsidRPr="007A51AA" w:rsidRDefault="007A51AA" w:rsidP="007A51AA">
      <w:pPr>
        <w:pStyle w:val="Prrafodelista"/>
        <w:numPr>
          <w:ilvl w:val="0"/>
          <w:numId w:val="7"/>
        </w:numPr>
        <w:spacing w:line="360" w:lineRule="auto"/>
        <w:rPr>
          <w:b/>
          <w:bCs/>
        </w:rPr>
      </w:pPr>
      <w:r w:rsidRPr="007A51AA">
        <w:rPr>
          <w:b/>
          <w:bCs/>
        </w:rPr>
        <w:t xml:space="preserve">Gestión de solicitudes generales: </w:t>
      </w:r>
      <w:r>
        <w:rPr>
          <w:bCs/>
        </w:rPr>
        <w:t>En éste módulo se muestra el listado de las solicitudes generales dirigidas a este departamento para su correspondiente aprobación y reenvío a otro departamento de ser necesario, además que también se puede ingresar algún informe en el caso de necesitarlo.</w:t>
      </w:r>
    </w:p>
    <w:p w14:paraId="08C02E28" w14:textId="52667011" w:rsidR="007A51AA" w:rsidRPr="007A51AA" w:rsidRDefault="007A51AA" w:rsidP="007A51AA">
      <w:pPr>
        <w:pStyle w:val="Prrafodelista"/>
        <w:numPr>
          <w:ilvl w:val="0"/>
          <w:numId w:val="7"/>
        </w:numPr>
        <w:spacing w:line="360" w:lineRule="auto"/>
        <w:rPr>
          <w:b/>
          <w:bCs/>
        </w:rPr>
      </w:pPr>
      <w:r>
        <w:rPr>
          <w:b/>
          <w:bCs/>
        </w:rPr>
        <w:t xml:space="preserve">Gestión justificaciones: </w:t>
      </w:r>
      <w:r>
        <w:rPr>
          <w:bCs/>
        </w:rPr>
        <w:t>Se listan las solicitudes de justificación que han sido comprados en el departamento de contabilidad y posteriormente enviados por los estudiantes para su correspondiente aprobación.</w:t>
      </w:r>
    </w:p>
    <w:p w14:paraId="0905708D" w14:textId="4B6B3E08" w:rsidR="007A51AA" w:rsidRPr="007A51AA" w:rsidRDefault="007A51AA" w:rsidP="007A51AA">
      <w:pPr>
        <w:pStyle w:val="Prrafodelista"/>
        <w:numPr>
          <w:ilvl w:val="0"/>
          <w:numId w:val="7"/>
        </w:numPr>
        <w:spacing w:line="360" w:lineRule="auto"/>
        <w:rPr>
          <w:b/>
          <w:bCs/>
        </w:rPr>
      </w:pPr>
      <w:r>
        <w:rPr>
          <w:b/>
          <w:bCs/>
        </w:rPr>
        <w:t xml:space="preserve">Gestión novedades: </w:t>
      </w:r>
      <w:r>
        <w:rPr>
          <w:bCs/>
        </w:rPr>
        <w:t>Este módulo permite al usuario de este departamento, ingresar, modificar, eliminar y listar las novedades presentadas ya sea por los estudiantes, instructores o docentes de la institución, en el cual se detallan los acontecimientos para tomar las medidas pertinentes.</w:t>
      </w:r>
    </w:p>
    <w:p w14:paraId="3721D82E" w14:textId="2E181633" w:rsidR="00843D75" w:rsidRPr="001C237C" w:rsidRDefault="007A51AA" w:rsidP="00411B4C">
      <w:pPr>
        <w:pStyle w:val="Prrafodelista"/>
        <w:numPr>
          <w:ilvl w:val="0"/>
          <w:numId w:val="7"/>
        </w:numPr>
        <w:spacing w:line="360" w:lineRule="auto"/>
        <w:rPr>
          <w:b/>
          <w:bCs/>
        </w:rPr>
      </w:pPr>
      <w:r>
        <w:rPr>
          <w:b/>
          <w:bCs/>
        </w:rPr>
        <w:t xml:space="preserve">Gestión aulas: </w:t>
      </w:r>
      <w:r w:rsidR="00426373">
        <w:rPr>
          <w:bCs/>
        </w:rPr>
        <w:t>Este módulo consiste en ingresar, modificar, eliminar y listar las aulas de clases, así como también los recursos que cada uno posee para gestionar el estado de cada uno de ellos.</w:t>
      </w:r>
    </w:p>
    <w:p w14:paraId="6D186D4E" w14:textId="13C2941E" w:rsidR="001C237C" w:rsidRPr="00426373" w:rsidRDefault="001C237C" w:rsidP="001C237C">
      <w:pPr>
        <w:spacing w:line="360" w:lineRule="auto"/>
      </w:pPr>
    </w:p>
    <w:p w14:paraId="148F3E6D" w14:textId="77777777" w:rsidR="007A51AA" w:rsidRDefault="00843D75" w:rsidP="007A51AA">
      <w:pPr>
        <w:keepNext/>
        <w:spacing w:line="360" w:lineRule="auto"/>
        <w:jc w:val="center"/>
      </w:pPr>
      <w:r>
        <w:rPr>
          <w:noProof/>
          <w:lang w:val="en-US"/>
        </w:rPr>
        <w:drawing>
          <wp:inline distT="0" distB="0" distL="0" distR="0" wp14:anchorId="54B65FDF" wp14:editId="4BFDCFA4">
            <wp:extent cx="4636800" cy="2497428"/>
            <wp:effectExtent l="0" t="0" r="0" b="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76046" cy="2518566"/>
                    </a:xfrm>
                    <a:prstGeom prst="rect">
                      <a:avLst/>
                    </a:prstGeom>
                    <a:noFill/>
                    <a:ln>
                      <a:noFill/>
                    </a:ln>
                  </pic:spPr>
                </pic:pic>
              </a:graphicData>
            </a:graphic>
          </wp:inline>
        </w:drawing>
      </w:r>
    </w:p>
    <w:p w14:paraId="286F24B8" w14:textId="4EF34D6A" w:rsidR="00843D75" w:rsidRPr="007A51AA" w:rsidRDefault="007A51AA" w:rsidP="007A51AA">
      <w:pPr>
        <w:pStyle w:val="Descripcin"/>
        <w:rPr>
          <w:b w:val="0"/>
          <w:bCs/>
        </w:rPr>
      </w:pPr>
      <w:r>
        <w:t xml:space="preserve">Figura </w:t>
      </w:r>
      <w:r>
        <w:fldChar w:fldCharType="begin"/>
      </w:r>
      <w:r>
        <w:instrText xml:space="preserve"> SEQ Figura__ \* ARABIC </w:instrText>
      </w:r>
      <w:r>
        <w:fldChar w:fldCharType="separate"/>
      </w:r>
      <w:r w:rsidR="0039400E">
        <w:rPr>
          <w:noProof/>
        </w:rPr>
        <w:t>6</w:t>
      </w:r>
      <w:r>
        <w:fldChar w:fldCharType="end"/>
      </w:r>
      <w:r>
        <w:t xml:space="preserve">-3. </w:t>
      </w:r>
      <w:r w:rsidR="003B3EC9" w:rsidRPr="003B3EC9">
        <w:rPr>
          <w:b w:val="0"/>
        </w:rPr>
        <w:t>C</w:t>
      </w:r>
      <w:r>
        <w:rPr>
          <w:b w:val="0"/>
        </w:rPr>
        <w:t>aso</w:t>
      </w:r>
      <w:r w:rsidR="00E4035D">
        <w:rPr>
          <w:b w:val="0"/>
        </w:rPr>
        <w:t>s</w:t>
      </w:r>
      <w:r>
        <w:rPr>
          <w:b w:val="0"/>
        </w:rPr>
        <w:t xml:space="preserve"> de uso de</w:t>
      </w:r>
      <w:r w:rsidR="003B3EC9">
        <w:rPr>
          <w:b w:val="0"/>
        </w:rPr>
        <w:t>l</w:t>
      </w:r>
      <w:r>
        <w:rPr>
          <w:b w:val="0"/>
        </w:rPr>
        <w:t xml:space="preserve"> Directivo </w:t>
      </w:r>
      <w:r w:rsidR="003B3EC9">
        <w:rPr>
          <w:b w:val="0"/>
        </w:rPr>
        <w:t xml:space="preserve">de </w:t>
      </w:r>
      <w:r>
        <w:rPr>
          <w:b w:val="0"/>
        </w:rPr>
        <w:t xml:space="preserve">Inspección </w:t>
      </w:r>
    </w:p>
    <w:p w14:paraId="65EBFA32" w14:textId="6B81DA06" w:rsidR="00195C21" w:rsidRDefault="00195C21" w:rsidP="00195C21">
      <w:pPr>
        <w:pStyle w:val="Textoindependiente"/>
        <w:spacing w:line="360" w:lineRule="auto"/>
        <w:rPr>
          <w:sz w:val="16"/>
        </w:rPr>
      </w:pPr>
      <w:r w:rsidRPr="00A14027">
        <w:rPr>
          <w:b/>
          <w:sz w:val="16"/>
        </w:rPr>
        <w:t xml:space="preserve">Realizado por: </w:t>
      </w:r>
      <w:r w:rsidRPr="00A14027">
        <w:rPr>
          <w:sz w:val="16"/>
        </w:rPr>
        <w:t>W. Aldas y C. Pilataxi, 2020</w:t>
      </w:r>
    </w:p>
    <w:p w14:paraId="6F960559" w14:textId="77777777" w:rsidR="00E4035D" w:rsidRPr="00A14027" w:rsidRDefault="00E4035D" w:rsidP="00E4035D">
      <w:pPr>
        <w:spacing w:line="360" w:lineRule="auto"/>
      </w:pPr>
    </w:p>
    <w:p w14:paraId="58B6551C" w14:textId="0774B813" w:rsidR="00195C21" w:rsidRDefault="00E4035D" w:rsidP="00E4035D">
      <w:pPr>
        <w:pStyle w:val="Ttulo4"/>
        <w:numPr>
          <w:ilvl w:val="3"/>
          <w:numId w:val="2"/>
        </w:numPr>
      </w:pPr>
      <w:r>
        <w:t>Casos de uso para el usuario directivo de Pedagogía</w:t>
      </w:r>
    </w:p>
    <w:p w14:paraId="0A66D1DF" w14:textId="77777777" w:rsidR="00E4035D" w:rsidRDefault="00E4035D" w:rsidP="00411B4C">
      <w:pPr>
        <w:spacing w:line="360" w:lineRule="auto"/>
      </w:pPr>
    </w:p>
    <w:p w14:paraId="303C0B4E" w14:textId="21D9C453" w:rsidR="0003079D" w:rsidRDefault="0003079D" w:rsidP="00411B4C">
      <w:pPr>
        <w:spacing w:line="360" w:lineRule="auto"/>
      </w:pPr>
      <w:r>
        <w:t xml:space="preserve">Este departamento tiene a su disposición el uso de múltiples módulos, los cuales muchos de ellos son muy similares a los descritos en los casos anteriores, razón por la cual aquí solo se detallan aquellos que son nuevos o </w:t>
      </w:r>
      <w:r w:rsidR="00D81347">
        <w:t>que,</w:t>
      </w:r>
      <w:r>
        <w:t xml:space="preserve"> a pesar de parecer similares, cumplen algo adicional, de este modo la </w:t>
      </w:r>
      <w:r w:rsidR="00D81347" w:rsidRPr="00D81347">
        <w:rPr>
          <w:b/>
        </w:rPr>
        <w:t>Figura 7-3</w:t>
      </w:r>
      <w:r w:rsidR="00D81347">
        <w:t>, refleja todo lo establecido, además se describen a continuación:</w:t>
      </w:r>
    </w:p>
    <w:p w14:paraId="3A4D6B2F" w14:textId="719AB239" w:rsidR="00D81347" w:rsidRPr="00426373" w:rsidRDefault="00426373" w:rsidP="00D81347">
      <w:pPr>
        <w:pStyle w:val="Prrafodelista"/>
        <w:numPr>
          <w:ilvl w:val="0"/>
          <w:numId w:val="7"/>
        </w:numPr>
        <w:spacing w:line="360" w:lineRule="auto"/>
        <w:rPr>
          <w:b/>
        </w:rPr>
      </w:pPr>
      <w:r w:rsidRPr="00426373">
        <w:rPr>
          <w:b/>
        </w:rPr>
        <w:t>Gestión justificaciones:</w:t>
      </w:r>
      <w:r>
        <w:rPr>
          <w:b/>
        </w:rPr>
        <w:t xml:space="preserve"> </w:t>
      </w:r>
      <w:r>
        <w:t>En este módulo se listan las solicitudes enviadas por los estudiantes, en el que se detallan las razones de la inasistencia.</w:t>
      </w:r>
    </w:p>
    <w:p w14:paraId="56B4379B" w14:textId="1116D87C" w:rsidR="00426373" w:rsidRPr="0083308B" w:rsidRDefault="0083308B" w:rsidP="00D81347">
      <w:pPr>
        <w:pStyle w:val="Prrafodelista"/>
        <w:numPr>
          <w:ilvl w:val="0"/>
          <w:numId w:val="7"/>
        </w:numPr>
        <w:spacing w:line="360" w:lineRule="auto"/>
        <w:rPr>
          <w:b/>
        </w:rPr>
      </w:pPr>
      <w:r>
        <w:rPr>
          <w:b/>
        </w:rPr>
        <w:t xml:space="preserve">Gestión matrículas: </w:t>
      </w:r>
      <w:r>
        <w:t>En este módulo se recibe los datos previstos para esta actividad con la finalidad de ser aprobadas para completar con el proceso respectivo.</w:t>
      </w:r>
    </w:p>
    <w:p w14:paraId="347BBEBA" w14:textId="696B2221" w:rsidR="0083308B" w:rsidRPr="006A5137" w:rsidRDefault="006A5137" w:rsidP="00D81347">
      <w:pPr>
        <w:pStyle w:val="Prrafodelista"/>
        <w:numPr>
          <w:ilvl w:val="0"/>
          <w:numId w:val="7"/>
        </w:numPr>
        <w:spacing w:line="360" w:lineRule="auto"/>
        <w:rPr>
          <w:b/>
        </w:rPr>
      </w:pPr>
      <w:r>
        <w:rPr>
          <w:b/>
        </w:rPr>
        <w:t xml:space="preserve">Gestión cursos: </w:t>
      </w:r>
      <w:r>
        <w:t>Este es uno de los módulos más importantes para este departamento, ya que aquí se encuentra todo lo relacionado al material de estudio a presentar por los docentes para su correspondiente catedra, para llevar a cabo dicha actividad, el docente es quien envía todos los datos solicitados como pueden ser sílabos, planificaciones, asistencias de estudiantes, etc., todo esto con la finalidad de verificar y aprobar. También se puede realizar las evaluaciones a docentes que son enviados a los estudiantes, lo cual consiste en ingresar, modificar, eliminar, listar resultados de cada uno de estos y realizar los mismos procesos para las preguntas que cada uno contiene.</w:t>
      </w:r>
    </w:p>
    <w:p w14:paraId="1DE32519" w14:textId="585CAA8E" w:rsidR="006A5137" w:rsidRPr="00F25FB4" w:rsidRDefault="006A5137" w:rsidP="00D81347">
      <w:pPr>
        <w:pStyle w:val="Prrafodelista"/>
        <w:numPr>
          <w:ilvl w:val="0"/>
          <w:numId w:val="7"/>
        </w:numPr>
        <w:spacing w:line="360" w:lineRule="auto"/>
        <w:rPr>
          <w:b/>
        </w:rPr>
      </w:pPr>
      <w:r>
        <w:rPr>
          <w:b/>
        </w:rPr>
        <w:t xml:space="preserve">Gestión pago docentes: </w:t>
      </w:r>
      <w:r>
        <w:t xml:space="preserve">Para este módulo el personal administrativo debe verificar que se cumplan con algunos de los datos solicitados en la parte de gestión de cursos, </w:t>
      </w:r>
      <w:r w:rsidR="00F25FB4">
        <w:t>ya que,</w:t>
      </w:r>
      <w:r>
        <w:t xml:space="preserve"> para realizar el registro de pago a docentes, se necesitar</w:t>
      </w:r>
      <w:r w:rsidR="00F25FB4">
        <w:t>á comprobará que hayan sido validados. En este módulo se permite ingresar, modificar, eliminar y listar los datos correspondientes a la realización de esta actividad.</w:t>
      </w:r>
    </w:p>
    <w:p w14:paraId="7607F6AE" w14:textId="05CBACBB" w:rsidR="00F25FB4" w:rsidRPr="00F25FB4" w:rsidRDefault="00F25FB4" w:rsidP="00D81347">
      <w:pPr>
        <w:pStyle w:val="Prrafodelista"/>
        <w:numPr>
          <w:ilvl w:val="0"/>
          <w:numId w:val="7"/>
        </w:numPr>
        <w:spacing w:line="360" w:lineRule="auto"/>
        <w:rPr>
          <w:b/>
        </w:rPr>
      </w:pPr>
      <w:r>
        <w:rPr>
          <w:b/>
        </w:rPr>
        <w:t xml:space="preserve">Gestión pago instructores: </w:t>
      </w:r>
      <w:r>
        <w:t>Lo único que se hace en este módulo es listar los pagos realizados a los instructores en el departamento de Asesoría vial para su respectiva aprobación.</w:t>
      </w:r>
    </w:p>
    <w:p w14:paraId="4AE06FAC" w14:textId="6AD19D19" w:rsidR="00843D75" w:rsidRPr="00590305" w:rsidRDefault="00F25FB4" w:rsidP="00411B4C">
      <w:pPr>
        <w:pStyle w:val="Prrafodelista"/>
        <w:numPr>
          <w:ilvl w:val="0"/>
          <w:numId w:val="7"/>
        </w:numPr>
        <w:spacing w:line="360" w:lineRule="auto"/>
        <w:rPr>
          <w:b/>
        </w:rPr>
      </w:pPr>
      <w:r>
        <w:rPr>
          <w:b/>
        </w:rPr>
        <w:t xml:space="preserve">Gestión novedades: </w:t>
      </w:r>
      <w:r>
        <w:t xml:space="preserve">Consiste únicamente en listar las novedades registradas por el departamento de Inspección. </w:t>
      </w:r>
    </w:p>
    <w:p w14:paraId="166D3F17" w14:textId="77777777" w:rsidR="0003079D" w:rsidRDefault="00843D75" w:rsidP="0003079D">
      <w:pPr>
        <w:keepNext/>
        <w:spacing w:line="360" w:lineRule="auto"/>
        <w:jc w:val="center"/>
      </w:pPr>
      <w:r>
        <w:rPr>
          <w:noProof/>
          <w:lang w:val="en-US"/>
        </w:rPr>
        <w:drawing>
          <wp:inline distT="0" distB="0" distL="0" distR="0" wp14:anchorId="605F53C3" wp14:editId="4A6B3B34">
            <wp:extent cx="5353050" cy="2971800"/>
            <wp:effectExtent l="0" t="0" r="0" b="0"/>
            <wp:docPr id="14" name="Imagen 1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76991" cy="2985091"/>
                    </a:xfrm>
                    <a:prstGeom prst="rect">
                      <a:avLst/>
                    </a:prstGeom>
                    <a:noFill/>
                    <a:ln>
                      <a:noFill/>
                    </a:ln>
                  </pic:spPr>
                </pic:pic>
              </a:graphicData>
            </a:graphic>
          </wp:inline>
        </w:drawing>
      </w:r>
    </w:p>
    <w:p w14:paraId="07FC6553" w14:textId="48599E9D" w:rsidR="008413B1" w:rsidRPr="0003079D" w:rsidRDefault="0003079D" w:rsidP="0003079D">
      <w:pPr>
        <w:pStyle w:val="Descripcin"/>
        <w:rPr>
          <w:b w:val="0"/>
        </w:rPr>
      </w:pPr>
      <w:r>
        <w:t xml:space="preserve">Figura </w:t>
      </w:r>
      <w:r>
        <w:fldChar w:fldCharType="begin"/>
      </w:r>
      <w:r>
        <w:instrText xml:space="preserve"> SEQ Figura__ \* ARABIC </w:instrText>
      </w:r>
      <w:r>
        <w:fldChar w:fldCharType="separate"/>
      </w:r>
      <w:r w:rsidR="0039400E">
        <w:rPr>
          <w:noProof/>
        </w:rPr>
        <w:t>7</w:t>
      </w:r>
      <w:r>
        <w:fldChar w:fldCharType="end"/>
      </w:r>
      <w:r>
        <w:t xml:space="preserve">-3. </w:t>
      </w:r>
      <w:r w:rsidRPr="0003079D">
        <w:rPr>
          <w:b w:val="0"/>
        </w:rPr>
        <w:t>Casos de uso del Directivo de Pedagogía</w:t>
      </w:r>
    </w:p>
    <w:p w14:paraId="15EDDD28" w14:textId="77777777" w:rsidR="00195C21" w:rsidRPr="00A14027" w:rsidRDefault="00195C21" w:rsidP="00195C21">
      <w:pPr>
        <w:pStyle w:val="Textoindependiente"/>
        <w:spacing w:line="360" w:lineRule="auto"/>
        <w:rPr>
          <w:b/>
          <w:sz w:val="16"/>
        </w:rPr>
      </w:pPr>
      <w:r w:rsidRPr="00A14027">
        <w:rPr>
          <w:b/>
          <w:sz w:val="16"/>
        </w:rPr>
        <w:t xml:space="preserve">Realizado por: </w:t>
      </w:r>
      <w:r w:rsidRPr="00A14027">
        <w:rPr>
          <w:sz w:val="16"/>
        </w:rPr>
        <w:t>W. Aldas y C. Pilataxi, 2020</w:t>
      </w:r>
    </w:p>
    <w:p w14:paraId="0B1A95B4" w14:textId="2DD0FDD0" w:rsidR="00195C21" w:rsidRDefault="00195C21" w:rsidP="00195C21">
      <w:pPr>
        <w:spacing w:line="360" w:lineRule="auto"/>
      </w:pPr>
    </w:p>
    <w:p w14:paraId="05AE345E" w14:textId="479EB626" w:rsidR="00B05267" w:rsidRDefault="00B05267" w:rsidP="00B05267">
      <w:pPr>
        <w:pStyle w:val="Ttulo4"/>
        <w:numPr>
          <w:ilvl w:val="3"/>
          <w:numId w:val="2"/>
        </w:numPr>
      </w:pPr>
      <w:r>
        <w:t>Casos de uso para el usuario directivo de Asesoría Vial</w:t>
      </w:r>
    </w:p>
    <w:p w14:paraId="45A5D8F9" w14:textId="77777777" w:rsidR="00B05267" w:rsidRDefault="00B05267" w:rsidP="00195C21">
      <w:pPr>
        <w:spacing w:line="360" w:lineRule="auto"/>
      </w:pPr>
    </w:p>
    <w:p w14:paraId="7988FAA3" w14:textId="398A8E87" w:rsidR="004C71A7" w:rsidRDefault="00DB4A7A" w:rsidP="009C4808">
      <w:pPr>
        <w:spacing w:line="360" w:lineRule="auto"/>
      </w:pPr>
      <w:r>
        <w:t xml:space="preserve">Los módulos característicos de este departamento se detallan en la </w:t>
      </w:r>
      <w:r w:rsidRPr="00DB4A7A">
        <w:rPr>
          <w:b/>
        </w:rPr>
        <w:t>Figura 8-3</w:t>
      </w:r>
      <w:r>
        <w:t>, que además se detallan a continuación:</w:t>
      </w:r>
    </w:p>
    <w:p w14:paraId="138A9C46" w14:textId="2648F339" w:rsidR="00DB4A7A" w:rsidRPr="00E3329A" w:rsidRDefault="00DB4A7A" w:rsidP="00DB4A7A">
      <w:pPr>
        <w:pStyle w:val="Prrafodelista"/>
        <w:numPr>
          <w:ilvl w:val="0"/>
          <w:numId w:val="7"/>
        </w:numPr>
        <w:spacing w:line="360" w:lineRule="auto"/>
        <w:rPr>
          <w:b/>
        </w:rPr>
      </w:pPr>
      <w:r w:rsidRPr="00DB4A7A">
        <w:rPr>
          <w:b/>
        </w:rPr>
        <w:t>Gestión instructores:</w:t>
      </w:r>
      <w:r>
        <w:rPr>
          <w:b/>
        </w:rPr>
        <w:t xml:space="preserve"> </w:t>
      </w:r>
      <w:r w:rsidR="00674484">
        <w:t xml:space="preserve">Consiste en gestionar el material de estudio necesarios para la catedra de conducción por parte de los instructores, por lo que cada instructor envía los datos solicitados por la institución los cuales van desde el silabo, planificación, etc., para su respectiva aprobación. </w:t>
      </w:r>
      <w:r w:rsidR="00E3329A">
        <w:t>Además,</w:t>
      </w:r>
      <w:r w:rsidR="00674484">
        <w:t xml:space="preserve"> que también se puede ingresar, modificar, eliminar y listar las evaluaciones a los instructores que son desarrollados mediante los estudiantes.</w:t>
      </w:r>
    </w:p>
    <w:p w14:paraId="57A78A47" w14:textId="0617BEC2" w:rsidR="00E3329A" w:rsidRPr="001C237C" w:rsidRDefault="00E3329A" w:rsidP="00DB4A7A">
      <w:pPr>
        <w:pStyle w:val="Prrafodelista"/>
        <w:numPr>
          <w:ilvl w:val="0"/>
          <w:numId w:val="7"/>
        </w:numPr>
        <w:spacing w:line="360" w:lineRule="auto"/>
        <w:rPr>
          <w:b/>
        </w:rPr>
      </w:pPr>
      <w:r>
        <w:rPr>
          <w:b/>
        </w:rPr>
        <w:t xml:space="preserve">Gestión vehículos: </w:t>
      </w:r>
      <w:r>
        <w:t>Este módulo consiste en ingresar, eliminar y listar los informes de estado de cada uno de los vehículos disponibles en la institución.</w:t>
      </w:r>
    </w:p>
    <w:p w14:paraId="57FDCAAD" w14:textId="77777777" w:rsidR="001C237C" w:rsidRPr="00DB4A7A" w:rsidRDefault="001C237C" w:rsidP="001C237C">
      <w:pPr>
        <w:spacing w:line="360" w:lineRule="auto"/>
      </w:pPr>
    </w:p>
    <w:p w14:paraId="281666E3" w14:textId="77777777" w:rsidR="009C193E" w:rsidRDefault="00843D75" w:rsidP="009C193E">
      <w:pPr>
        <w:keepNext/>
        <w:spacing w:line="360" w:lineRule="auto"/>
        <w:jc w:val="center"/>
      </w:pPr>
      <w:r>
        <w:rPr>
          <w:noProof/>
          <w:lang w:val="en-US"/>
        </w:rPr>
        <w:drawing>
          <wp:inline distT="0" distB="0" distL="0" distR="0" wp14:anchorId="35425FF2" wp14:editId="0B8E8DB3">
            <wp:extent cx="4615200" cy="1965960"/>
            <wp:effectExtent l="0" t="0" r="0" b="0"/>
            <wp:docPr id="15" name="Imagen 1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Diagrama&#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95052" cy="1999975"/>
                    </a:xfrm>
                    <a:prstGeom prst="rect">
                      <a:avLst/>
                    </a:prstGeom>
                    <a:noFill/>
                    <a:ln>
                      <a:noFill/>
                    </a:ln>
                  </pic:spPr>
                </pic:pic>
              </a:graphicData>
            </a:graphic>
          </wp:inline>
        </w:drawing>
      </w:r>
    </w:p>
    <w:p w14:paraId="5AF86EA9" w14:textId="064FA556" w:rsidR="004118F5" w:rsidRPr="009C193E" w:rsidRDefault="009C193E" w:rsidP="00A10836">
      <w:pPr>
        <w:pStyle w:val="Descripcin"/>
        <w:ind w:left="720"/>
        <w:rPr>
          <w:b w:val="0"/>
        </w:rPr>
      </w:pPr>
      <w:r>
        <w:t xml:space="preserve">Figura </w:t>
      </w:r>
      <w:r>
        <w:fldChar w:fldCharType="begin"/>
      </w:r>
      <w:r>
        <w:instrText xml:space="preserve"> SEQ Figura__ \* ARABIC </w:instrText>
      </w:r>
      <w:r>
        <w:fldChar w:fldCharType="separate"/>
      </w:r>
      <w:r w:rsidR="0039400E">
        <w:rPr>
          <w:noProof/>
        </w:rPr>
        <w:t>8</w:t>
      </w:r>
      <w:r>
        <w:fldChar w:fldCharType="end"/>
      </w:r>
      <w:r>
        <w:t xml:space="preserve">-3. </w:t>
      </w:r>
      <w:r w:rsidRPr="009C193E">
        <w:rPr>
          <w:b w:val="0"/>
        </w:rPr>
        <w:t>Casos de uso del Directivo de Asesoría Vial</w:t>
      </w:r>
    </w:p>
    <w:p w14:paraId="2FC16CFD" w14:textId="77777777" w:rsidR="00195C21" w:rsidRPr="00A14027" w:rsidRDefault="00195C21" w:rsidP="00A10836">
      <w:pPr>
        <w:pStyle w:val="Textoindependiente"/>
        <w:spacing w:line="360" w:lineRule="auto"/>
        <w:ind w:firstLine="720"/>
        <w:rPr>
          <w:b/>
          <w:sz w:val="16"/>
        </w:rPr>
      </w:pPr>
      <w:r w:rsidRPr="00A14027">
        <w:rPr>
          <w:b/>
          <w:sz w:val="16"/>
        </w:rPr>
        <w:t xml:space="preserve">Realizado por: </w:t>
      </w:r>
      <w:r w:rsidRPr="00A14027">
        <w:rPr>
          <w:sz w:val="16"/>
        </w:rPr>
        <w:t>W. Aldas y C. Pilataxi, 2020</w:t>
      </w:r>
    </w:p>
    <w:p w14:paraId="2A6CECB4" w14:textId="321CF4B8" w:rsidR="00195C21" w:rsidRDefault="00195C21" w:rsidP="00195C21">
      <w:pPr>
        <w:spacing w:line="360" w:lineRule="auto"/>
      </w:pPr>
    </w:p>
    <w:p w14:paraId="18C55D9A" w14:textId="79E258DE" w:rsidR="00C0181C" w:rsidRDefault="00C0181C" w:rsidP="00C0181C">
      <w:pPr>
        <w:pStyle w:val="Ttulo4"/>
        <w:numPr>
          <w:ilvl w:val="3"/>
          <w:numId w:val="2"/>
        </w:numPr>
      </w:pPr>
      <w:r>
        <w:t>Casos de uso para el usuario directivo de Gerencia</w:t>
      </w:r>
    </w:p>
    <w:p w14:paraId="1BE4FCE7" w14:textId="77777777" w:rsidR="00C0181C" w:rsidRDefault="00C0181C" w:rsidP="00195C21">
      <w:pPr>
        <w:spacing w:line="360" w:lineRule="auto"/>
      </w:pPr>
    </w:p>
    <w:p w14:paraId="20C95553" w14:textId="509B75A9" w:rsidR="000F7E5B" w:rsidRDefault="000F7E5B" w:rsidP="009C4808">
      <w:pPr>
        <w:spacing w:line="360" w:lineRule="auto"/>
      </w:pPr>
      <w:r>
        <w:t xml:space="preserve">Los módulos establecidos en este departamento se muestran en la </w:t>
      </w:r>
      <w:r w:rsidRPr="000F7E5B">
        <w:rPr>
          <w:b/>
        </w:rPr>
        <w:t>Figura 9-3</w:t>
      </w:r>
      <w:r>
        <w:t>, para lo cual se detalla que todos los procesos llevados a cabo en esta sección son simplemente el listado de cada uno de estos y su respectiva aprobación, debido a que los demás departamentos han realizado la mayor parte de cada uno de los procesos.</w:t>
      </w:r>
    </w:p>
    <w:p w14:paraId="76FDA7DD" w14:textId="77777777" w:rsidR="001C237C" w:rsidRPr="000F7E5B" w:rsidRDefault="001C237C" w:rsidP="009C4808">
      <w:pPr>
        <w:spacing w:line="360" w:lineRule="auto"/>
      </w:pPr>
    </w:p>
    <w:p w14:paraId="0E53C5AC" w14:textId="77777777" w:rsidR="00B45363" w:rsidRDefault="00843D75" w:rsidP="00B45363">
      <w:pPr>
        <w:keepNext/>
        <w:spacing w:line="360" w:lineRule="auto"/>
        <w:jc w:val="center"/>
      </w:pPr>
      <w:r>
        <w:rPr>
          <w:noProof/>
          <w:lang w:val="en-US"/>
        </w:rPr>
        <w:drawing>
          <wp:inline distT="0" distB="0" distL="0" distR="0" wp14:anchorId="77C5A6D6" wp14:editId="664FD3F4">
            <wp:extent cx="4672800" cy="1961515"/>
            <wp:effectExtent l="0" t="0" r="0" b="635"/>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19840" cy="1981261"/>
                    </a:xfrm>
                    <a:prstGeom prst="rect">
                      <a:avLst/>
                    </a:prstGeom>
                    <a:noFill/>
                    <a:ln>
                      <a:noFill/>
                    </a:ln>
                  </pic:spPr>
                </pic:pic>
              </a:graphicData>
            </a:graphic>
          </wp:inline>
        </w:drawing>
      </w:r>
    </w:p>
    <w:p w14:paraId="043BE41A" w14:textId="353505CA" w:rsidR="00843D75" w:rsidRPr="00B45363" w:rsidRDefault="00B45363" w:rsidP="00B45363">
      <w:pPr>
        <w:pStyle w:val="Descripcin"/>
        <w:ind w:firstLine="720"/>
        <w:rPr>
          <w:b w:val="0"/>
        </w:rPr>
      </w:pPr>
      <w:r>
        <w:t xml:space="preserve">Figura   </w:t>
      </w:r>
      <w:r>
        <w:fldChar w:fldCharType="begin"/>
      </w:r>
      <w:r>
        <w:instrText xml:space="preserve"> SEQ Figura__ \* ARABIC </w:instrText>
      </w:r>
      <w:r>
        <w:fldChar w:fldCharType="separate"/>
      </w:r>
      <w:r w:rsidR="0039400E">
        <w:rPr>
          <w:noProof/>
        </w:rPr>
        <w:t>9</w:t>
      </w:r>
      <w:r>
        <w:fldChar w:fldCharType="end"/>
      </w:r>
      <w:r>
        <w:t xml:space="preserve">-3. </w:t>
      </w:r>
      <w:r>
        <w:rPr>
          <w:b w:val="0"/>
        </w:rPr>
        <w:t>Casos de uso del Directivo de Gerencia</w:t>
      </w:r>
    </w:p>
    <w:p w14:paraId="39A33BB3" w14:textId="77777777" w:rsidR="00195C21" w:rsidRPr="00A14027" w:rsidRDefault="00195C21" w:rsidP="001C144C">
      <w:pPr>
        <w:pStyle w:val="Textoindependiente"/>
        <w:spacing w:line="360" w:lineRule="auto"/>
        <w:ind w:firstLine="720"/>
        <w:rPr>
          <w:b/>
          <w:sz w:val="16"/>
        </w:rPr>
      </w:pPr>
      <w:r w:rsidRPr="00A14027">
        <w:rPr>
          <w:b/>
          <w:sz w:val="16"/>
        </w:rPr>
        <w:t xml:space="preserve">Realizado por: </w:t>
      </w:r>
      <w:r w:rsidRPr="00A14027">
        <w:rPr>
          <w:sz w:val="16"/>
        </w:rPr>
        <w:t>W. Aldas y C. Pilataxi, 2020</w:t>
      </w:r>
    </w:p>
    <w:p w14:paraId="664329B0" w14:textId="23D6A062" w:rsidR="00195C21" w:rsidRDefault="00195C21" w:rsidP="00195C21">
      <w:pPr>
        <w:spacing w:line="360" w:lineRule="auto"/>
      </w:pPr>
    </w:p>
    <w:p w14:paraId="12A2DDCA" w14:textId="1D781AB0" w:rsidR="00797EE6" w:rsidRDefault="00797EE6" w:rsidP="00797EE6">
      <w:pPr>
        <w:pStyle w:val="Ttulo4"/>
        <w:numPr>
          <w:ilvl w:val="3"/>
          <w:numId w:val="2"/>
        </w:numPr>
      </w:pPr>
      <w:r>
        <w:t>Casos de uso para el usuario directivo de Servicio</w:t>
      </w:r>
    </w:p>
    <w:p w14:paraId="7BD39881" w14:textId="77777777" w:rsidR="00797EE6" w:rsidRPr="00195C21" w:rsidRDefault="00797EE6" w:rsidP="00195C21">
      <w:pPr>
        <w:spacing w:line="360" w:lineRule="auto"/>
      </w:pPr>
    </w:p>
    <w:p w14:paraId="7BE7B4A9" w14:textId="01F180C2" w:rsidR="000F7E5B" w:rsidRDefault="000F7E5B" w:rsidP="009C4808">
      <w:pPr>
        <w:spacing w:line="360" w:lineRule="auto"/>
      </w:pPr>
      <w:r>
        <w:t xml:space="preserve">Este departamento tiene las funciones básicas de planteadas por el sistema, sin embargo, el módulo a destacar en la </w:t>
      </w:r>
      <w:r w:rsidRPr="000F7E5B">
        <w:rPr>
          <w:b/>
        </w:rPr>
        <w:t>Figura 10-3</w:t>
      </w:r>
      <w:r>
        <w:t>, es el de gestión de solicitudes generales, en el que simplemente se listan las solicitudes enviadas a este departamento para su debida aprobación.</w:t>
      </w:r>
    </w:p>
    <w:p w14:paraId="28E5353F" w14:textId="77777777" w:rsidR="001C237C" w:rsidRDefault="001C237C" w:rsidP="009C4808">
      <w:pPr>
        <w:spacing w:line="360" w:lineRule="auto"/>
      </w:pPr>
    </w:p>
    <w:p w14:paraId="4129EE0B" w14:textId="77777777" w:rsidR="00B45363" w:rsidRDefault="00843D75" w:rsidP="00B45363">
      <w:pPr>
        <w:keepNext/>
        <w:spacing w:line="360" w:lineRule="auto"/>
        <w:jc w:val="center"/>
      </w:pPr>
      <w:r>
        <w:rPr>
          <w:noProof/>
          <w:lang w:val="en-US"/>
        </w:rPr>
        <w:drawing>
          <wp:inline distT="0" distB="0" distL="0" distR="0" wp14:anchorId="77FF393F" wp14:editId="51B7A41D">
            <wp:extent cx="3916800" cy="1035685"/>
            <wp:effectExtent l="0" t="0" r="7620" b="0"/>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71369" cy="1050114"/>
                    </a:xfrm>
                    <a:prstGeom prst="rect">
                      <a:avLst/>
                    </a:prstGeom>
                    <a:noFill/>
                    <a:ln>
                      <a:noFill/>
                    </a:ln>
                  </pic:spPr>
                </pic:pic>
              </a:graphicData>
            </a:graphic>
          </wp:inline>
        </w:drawing>
      </w:r>
    </w:p>
    <w:p w14:paraId="2072D53D" w14:textId="1E722958" w:rsidR="00CB16AA" w:rsidRPr="00B45363" w:rsidRDefault="00B45363" w:rsidP="00B45363">
      <w:pPr>
        <w:pStyle w:val="Descripcin"/>
        <w:ind w:left="720" w:firstLine="720"/>
        <w:rPr>
          <w:b w:val="0"/>
        </w:rPr>
      </w:pPr>
      <w:r>
        <w:t xml:space="preserve">Figura </w:t>
      </w:r>
      <w:r>
        <w:fldChar w:fldCharType="begin"/>
      </w:r>
      <w:r>
        <w:instrText xml:space="preserve"> SEQ Figura__ \* ARABIC </w:instrText>
      </w:r>
      <w:r>
        <w:fldChar w:fldCharType="separate"/>
      </w:r>
      <w:r w:rsidR="0039400E">
        <w:rPr>
          <w:noProof/>
        </w:rPr>
        <w:t>10</w:t>
      </w:r>
      <w:r>
        <w:fldChar w:fldCharType="end"/>
      </w:r>
      <w:r>
        <w:t xml:space="preserve">-3. </w:t>
      </w:r>
      <w:r>
        <w:rPr>
          <w:b w:val="0"/>
        </w:rPr>
        <w:t>Diagrama de casos de uso del Directivo de Servicio</w:t>
      </w:r>
    </w:p>
    <w:p w14:paraId="6D9368AC" w14:textId="77777777" w:rsidR="00665293" w:rsidRPr="00A14027" w:rsidRDefault="00665293" w:rsidP="00B45363">
      <w:pPr>
        <w:pStyle w:val="Textoindependiente"/>
        <w:spacing w:line="360" w:lineRule="auto"/>
        <w:ind w:left="720" w:firstLine="720"/>
        <w:rPr>
          <w:b/>
          <w:sz w:val="16"/>
        </w:rPr>
      </w:pPr>
      <w:r w:rsidRPr="00A14027">
        <w:rPr>
          <w:b/>
          <w:sz w:val="16"/>
        </w:rPr>
        <w:t xml:space="preserve">Realizado por: </w:t>
      </w:r>
      <w:r w:rsidRPr="00A14027">
        <w:rPr>
          <w:sz w:val="16"/>
        </w:rPr>
        <w:t>W. Aldas y C. Pilataxi, 2020</w:t>
      </w:r>
    </w:p>
    <w:p w14:paraId="1E5CEA40" w14:textId="147FA0EC" w:rsidR="00665293" w:rsidRDefault="00665293" w:rsidP="00665293">
      <w:pPr>
        <w:spacing w:line="360" w:lineRule="auto"/>
      </w:pPr>
    </w:p>
    <w:p w14:paraId="459AD798" w14:textId="3AC55FA3" w:rsidR="00797EE6" w:rsidRDefault="00797EE6" w:rsidP="00797EE6">
      <w:pPr>
        <w:pStyle w:val="Ttulo4"/>
        <w:numPr>
          <w:ilvl w:val="3"/>
          <w:numId w:val="2"/>
        </w:numPr>
      </w:pPr>
      <w:r>
        <w:t>Casos de uso para el usuario Practicante Dtic</w:t>
      </w:r>
    </w:p>
    <w:p w14:paraId="7F4D334E" w14:textId="77777777" w:rsidR="00797EE6" w:rsidRDefault="00797EE6" w:rsidP="00665293">
      <w:pPr>
        <w:spacing w:line="360" w:lineRule="auto"/>
      </w:pPr>
    </w:p>
    <w:p w14:paraId="4494CFC1" w14:textId="7A069FBD" w:rsidR="00B6215A" w:rsidRDefault="00C9796F" w:rsidP="009C4808">
      <w:pPr>
        <w:spacing w:line="360" w:lineRule="auto"/>
      </w:pPr>
      <w:r>
        <w:t xml:space="preserve">Los módulos disponibles para el practicante se muestran en la </w:t>
      </w:r>
      <w:r w:rsidRPr="00C9796F">
        <w:rPr>
          <w:b/>
        </w:rPr>
        <w:t>Figura 11-3</w:t>
      </w:r>
      <w:r>
        <w:t>, son similares a los descritos anteriormente como es el caso de la autenticación y la gestión de perfil, sin embargo, el resto varía en cuanto a funcionalidad, lo cual se detalla a continuación:</w:t>
      </w:r>
    </w:p>
    <w:p w14:paraId="088C9C9B" w14:textId="420927DF" w:rsidR="00C9796F" w:rsidRDefault="00C13414" w:rsidP="00C9796F">
      <w:pPr>
        <w:pStyle w:val="Prrafodelista"/>
        <w:numPr>
          <w:ilvl w:val="0"/>
          <w:numId w:val="7"/>
        </w:numPr>
        <w:spacing w:line="360" w:lineRule="auto"/>
      </w:pPr>
      <w:r>
        <w:rPr>
          <w:b/>
        </w:rPr>
        <w:t xml:space="preserve">Gestión Comunicados: </w:t>
      </w:r>
      <w:r>
        <w:t xml:space="preserve"> En este módulo el practicante puede ingresar, modificar, eliminar y listar los comunicados, pero con la diferencia de que lo realiza a un grupo limitado de usuarios, lo cual no incluye a estudiantes, docentes o instructores.</w:t>
      </w:r>
    </w:p>
    <w:p w14:paraId="3F56BA47" w14:textId="29DA1E43" w:rsidR="00C13414" w:rsidRDefault="00C13414" w:rsidP="00C13414">
      <w:pPr>
        <w:pStyle w:val="Prrafodelista"/>
        <w:numPr>
          <w:ilvl w:val="0"/>
          <w:numId w:val="7"/>
        </w:numPr>
        <w:spacing w:line="360" w:lineRule="auto"/>
      </w:pPr>
      <w:r>
        <w:rPr>
          <w:b/>
        </w:rPr>
        <w:t>Gestión proyectos:</w:t>
      </w:r>
      <w:r>
        <w:t xml:space="preserve"> Cada practicante tiene bajo su mando las acciones de ingresar, eliminar, listar y modificar el estado de las tareas asignadas. </w:t>
      </w:r>
    </w:p>
    <w:p w14:paraId="2FC7BF77" w14:textId="77777777" w:rsidR="001C237C" w:rsidRDefault="001C237C" w:rsidP="001C237C">
      <w:pPr>
        <w:spacing w:line="360" w:lineRule="auto"/>
      </w:pPr>
    </w:p>
    <w:p w14:paraId="2927FAE7" w14:textId="77777777" w:rsidR="00C9796F" w:rsidRDefault="00843D75" w:rsidP="00C9796F">
      <w:pPr>
        <w:keepNext/>
        <w:spacing w:line="360" w:lineRule="auto"/>
        <w:jc w:val="center"/>
      </w:pPr>
      <w:r>
        <w:rPr>
          <w:noProof/>
          <w:lang w:val="en-US"/>
        </w:rPr>
        <w:drawing>
          <wp:inline distT="0" distB="0" distL="0" distR="0" wp14:anchorId="73DA8210" wp14:editId="476EBFA4">
            <wp:extent cx="3722400" cy="1236245"/>
            <wp:effectExtent l="0" t="0" r="0" b="2540"/>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797607" cy="1261222"/>
                    </a:xfrm>
                    <a:prstGeom prst="rect">
                      <a:avLst/>
                    </a:prstGeom>
                    <a:noFill/>
                    <a:ln>
                      <a:noFill/>
                    </a:ln>
                  </pic:spPr>
                </pic:pic>
              </a:graphicData>
            </a:graphic>
          </wp:inline>
        </w:drawing>
      </w:r>
    </w:p>
    <w:p w14:paraId="5701DAA7" w14:textId="7AE84876" w:rsidR="002B5F4E" w:rsidRPr="00C9796F" w:rsidRDefault="00C9796F" w:rsidP="00C9796F">
      <w:pPr>
        <w:pStyle w:val="Descripcin"/>
        <w:ind w:left="720" w:firstLine="720"/>
        <w:rPr>
          <w:b w:val="0"/>
        </w:rPr>
      </w:pPr>
      <w:r>
        <w:t xml:space="preserve">Figura   </w:t>
      </w:r>
      <w:r>
        <w:fldChar w:fldCharType="begin"/>
      </w:r>
      <w:r>
        <w:instrText xml:space="preserve"> SEQ Figura__ \* ARABIC </w:instrText>
      </w:r>
      <w:r>
        <w:fldChar w:fldCharType="separate"/>
      </w:r>
      <w:r w:rsidR="0039400E">
        <w:rPr>
          <w:noProof/>
        </w:rPr>
        <w:t>11</w:t>
      </w:r>
      <w:r>
        <w:fldChar w:fldCharType="end"/>
      </w:r>
      <w:r>
        <w:t xml:space="preserve">-3. </w:t>
      </w:r>
      <w:r>
        <w:rPr>
          <w:b w:val="0"/>
        </w:rPr>
        <w:t>Casos de uso para el Practicante de DTIC</w:t>
      </w:r>
    </w:p>
    <w:p w14:paraId="2C4F1E88" w14:textId="77777777" w:rsidR="00665293" w:rsidRPr="00A14027" w:rsidRDefault="00665293" w:rsidP="00C9796F">
      <w:pPr>
        <w:pStyle w:val="Textoindependiente"/>
        <w:spacing w:line="360" w:lineRule="auto"/>
        <w:ind w:left="720" w:firstLine="720"/>
        <w:rPr>
          <w:b/>
          <w:sz w:val="16"/>
        </w:rPr>
      </w:pPr>
      <w:r w:rsidRPr="00A14027">
        <w:rPr>
          <w:b/>
          <w:sz w:val="16"/>
        </w:rPr>
        <w:t xml:space="preserve">Realizado por: </w:t>
      </w:r>
      <w:r w:rsidRPr="00A14027">
        <w:rPr>
          <w:sz w:val="16"/>
        </w:rPr>
        <w:t>W. Aldas y C. Pilataxi, 2020</w:t>
      </w:r>
    </w:p>
    <w:p w14:paraId="0BA74D5A" w14:textId="22B2EC3D" w:rsidR="00665293" w:rsidRDefault="00665293" w:rsidP="00665293">
      <w:pPr>
        <w:spacing w:line="360" w:lineRule="auto"/>
      </w:pPr>
    </w:p>
    <w:p w14:paraId="382967C0" w14:textId="3090D670" w:rsidR="00EA3AE7" w:rsidRDefault="00EA3AE7" w:rsidP="00EA3AE7">
      <w:pPr>
        <w:pStyle w:val="Ttulo4"/>
        <w:numPr>
          <w:ilvl w:val="3"/>
          <w:numId w:val="2"/>
        </w:numPr>
      </w:pPr>
      <w:r>
        <w:t xml:space="preserve">Casos de uso para el usuario </w:t>
      </w:r>
      <w:r w:rsidR="00797EE6">
        <w:t>Estudiante</w:t>
      </w:r>
    </w:p>
    <w:p w14:paraId="76B7CE7C" w14:textId="67523FD2" w:rsidR="00226DE9" w:rsidRDefault="00226DE9" w:rsidP="009C4808">
      <w:pPr>
        <w:spacing w:line="360" w:lineRule="auto"/>
      </w:pPr>
    </w:p>
    <w:p w14:paraId="05239C87" w14:textId="19F1139E" w:rsidR="00DC3AEC" w:rsidRDefault="001F3C5C" w:rsidP="009C4808">
      <w:pPr>
        <w:spacing w:line="360" w:lineRule="auto"/>
      </w:pPr>
      <w:r>
        <w:t xml:space="preserve">Para acceder al sistema el estudiante, necesita registrar la solicitud de inscripción, mismo que servirá para el registro en el sistema, esta acción solo se podrá hacer una vez, ya que el sistema verifica que su cédula de identidad no se haya registrado previamente, al completar con este proceso, podrá acceder al sistema con sus credenciales asignados por </w:t>
      </w:r>
      <w:r w:rsidR="00226DE9">
        <w:t>defecto a todos los usuarios lo cual es</w:t>
      </w:r>
      <w:r>
        <w:t xml:space="preserve"> el número de cédula tanto para el usuario como para la contraseña</w:t>
      </w:r>
      <w:r w:rsidR="00DC3AEC">
        <w:t>.</w:t>
      </w:r>
    </w:p>
    <w:p w14:paraId="508A50F1" w14:textId="25F8173C" w:rsidR="00DC3AEC" w:rsidRDefault="00DC3AEC" w:rsidP="009C4808">
      <w:pPr>
        <w:spacing w:line="360" w:lineRule="auto"/>
      </w:pPr>
      <w:r>
        <w:t xml:space="preserve">Todos los módulos llevados a cabo por este usuario se pueden ver en la </w:t>
      </w:r>
      <w:r w:rsidRPr="00DC3AEC">
        <w:rPr>
          <w:b/>
        </w:rPr>
        <w:t>Figura 12-3</w:t>
      </w:r>
      <w:r>
        <w:t xml:space="preserve">, </w:t>
      </w:r>
      <w:r w:rsidR="00A10836">
        <w:t>que además se detallan a continuación algunos de ellos:</w:t>
      </w:r>
    </w:p>
    <w:p w14:paraId="39A02AD8" w14:textId="1D468A49" w:rsidR="00A10836" w:rsidRPr="00A10836" w:rsidRDefault="00A10836" w:rsidP="00A10836">
      <w:pPr>
        <w:pStyle w:val="Prrafodelista"/>
        <w:numPr>
          <w:ilvl w:val="0"/>
          <w:numId w:val="7"/>
        </w:numPr>
        <w:spacing w:line="360" w:lineRule="auto"/>
        <w:rPr>
          <w:b/>
        </w:rPr>
      </w:pPr>
      <w:r w:rsidRPr="00A10836">
        <w:rPr>
          <w:b/>
        </w:rPr>
        <w:t>Solicitar inscripción:</w:t>
      </w:r>
      <w:r>
        <w:rPr>
          <w:b/>
        </w:rPr>
        <w:t xml:space="preserve"> </w:t>
      </w:r>
      <w:r>
        <w:t>Para que un usuario sea parte del sistema como estudiante necesita registrar sus datos en el formulario correspondiente en la fecha prevista para tal acción, cuando se realizase esta acción, obtendrá una cuenta de acceso.</w:t>
      </w:r>
    </w:p>
    <w:p w14:paraId="3633C2C6" w14:textId="3923470F" w:rsidR="00A10836" w:rsidRPr="00FF63E6" w:rsidRDefault="00A10836" w:rsidP="00A10836">
      <w:pPr>
        <w:pStyle w:val="Prrafodelista"/>
        <w:numPr>
          <w:ilvl w:val="0"/>
          <w:numId w:val="7"/>
        </w:numPr>
        <w:spacing w:line="360" w:lineRule="auto"/>
        <w:rPr>
          <w:b/>
        </w:rPr>
      </w:pPr>
      <w:r>
        <w:rPr>
          <w:b/>
        </w:rPr>
        <w:t>Gesti</w:t>
      </w:r>
      <w:r w:rsidR="00FF63E6">
        <w:rPr>
          <w:b/>
        </w:rPr>
        <w:t>ón comunicados</w:t>
      </w:r>
      <w:r>
        <w:rPr>
          <w:b/>
        </w:rPr>
        <w:t xml:space="preserve">: </w:t>
      </w:r>
      <w:r>
        <w:t>Consiste en el li</w:t>
      </w:r>
      <w:r w:rsidR="00FF63E6">
        <w:t>stado de comunicados que han sido enviados por alguno de los departamentos administrativos.</w:t>
      </w:r>
    </w:p>
    <w:p w14:paraId="1969DDEC" w14:textId="65C6D029" w:rsidR="00FF63E6" w:rsidRPr="00FF63E6" w:rsidRDefault="00FF63E6" w:rsidP="00A10836">
      <w:pPr>
        <w:pStyle w:val="Prrafodelista"/>
        <w:numPr>
          <w:ilvl w:val="0"/>
          <w:numId w:val="7"/>
        </w:numPr>
        <w:spacing w:line="360" w:lineRule="auto"/>
        <w:rPr>
          <w:b/>
        </w:rPr>
      </w:pPr>
      <w:r>
        <w:rPr>
          <w:b/>
        </w:rPr>
        <w:t xml:space="preserve">Gestión solicitudes generales: </w:t>
      </w:r>
      <w:r>
        <w:t>Cuando el estudiante haya comprado este tipo de solicitud en el departamento de contabilidad, entonces se listará en este módulo para ingresar los datos solicitados y posteriormente enviar al departamento Gerencial para su respectiva aprobación.</w:t>
      </w:r>
    </w:p>
    <w:p w14:paraId="17BD7480" w14:textId="56128E18" w:rsidR="00FF63E6" w:rsidRPr="00FF63E6" w:rsidRDefault="00FF63E6" w:rsidP="00A10836">
      <w:pPr>
        <w:pStyle w:val="Prrafodelista"/>
        <w:numPr>
          <w:ilvl w:val="0"/>
          <w:numId w:val="7"/>
        </w:numPr>
        <w:spacing w:line="360" w:lineRule="auto"/>
        <w:rPr>
          <w:b/>
        </w:rPr>
      </w:pPr>
      <w:r>
        <w:rPr>
          <w:b/>
        </w:rPr>
        <w:t xml:space="preserve">Gestión justificaciones: </w:t>
      </w:r>
      <w:r>
        <w:t>Si el estudiante tiene faltas por asistencia a clases, entonces debe ir al departamento de contabilidad a comprar este tipo de solicitud, que posteriormente se le enviará y se listará en este módulo para que se pueda ingresar los datos necesarios y enviar al departamento de pedagogía.</w:t>
      </w:r>
    </w:p>
    <w:p w14:paraId="20E2246F" w14:textId="613F1287" w:rsidR="00FF63E6" w:rsidRPr="00FF63E6" w:rsidRDefault="00FF63E6" w:rsidP="00A10836">
      <w:pPr>
        <w:pStyle w:val="Prrafodelista"/>
        <w:numPr>
          <w:ilvl w:val="0"/>
          <w:numId w:val="7"/>
        </w:numPr>
        <w:spacing w:line="360" w:lineRule="auto"/>
        <w:rPr>
          <w:b/>
        </w:rPr>
      </w:pPr>
      <w:r>
        <w:rPr>
          <w:b/>
        </w:rPr>
        <w:t xml:space="preserve">Gestión inscripción: </w:t>
      </w:r>
      <w:r>
        <w:t>Mediante este módulo el estudiante podrá dar seguimiento a su solicitud de inscripción previamente realizadas, además que podrá ingresar los datos requeridos de ser necesario.</w:t>
      </w:r>
    </w:p>
    <w:p w14:paraId="4BB6A9F9" w14:textId="03F8E33B" w:rsidR="00FF63E6" w:rsidRPr="006F4E46" w:rsidRDefault="00FF63E6" w:rsidP="00A10836">
      <w:pPr>
        <w:pStyle w:val="Prrafodelista"/>
        <w:numPr>
          <w:ilvl w:val="0"/>
          <w:numId w:val="7"/>
        </w:numPr>
        <w:spacing w:line="360" w:lineRule="auto"/>
        <w:rPr>
          <w:b/>
        </w:rPr>
      </w:pPr>
      <w:r>
        <w:rPr>
          <w:b/>
        </w:rPr>
        <w:t xml:space="preserve">Gestión matrícula: </w:t>
      </w:r>
      <w:r>
        <w:t>En este módulo el estudiante envía los datos solicitados al departamento de secretaría para su correspondiente aprobación.</w:t>
      </w:r>
    </w:p>
    <w:p w14:paraId="7E31F7A4" w14:textId="759DF864" w:rsidR="006F4E46" w:rsidRPr="00176E14" w:rsidRDefault="006F4E46" w:rsidP="00A10836">
      <w:pPr>
        <w:pStyle w:val="Prrafodelista"/>
        <w:numPr>
          <w:ilvl w:val="0"/>
          <w:numId w:val="7"/>
        </w:numPr>
        <w:spacing w:line="360" w:lineRule="auto"/>
        <w:rPr>
          <w:b/>
        </w:rPr>
      </w:pPr>
      <w:r>
        <w:rPr>
          <w:b/>
        </w:rPr>
        <w:t xml:space="preserve">Gestión cursos: </w:t>
      </w:r>
      <w:r>
        <w:t>El módulo permite listar las asignaturas de cada estudiante por fases, y que dentro de cada una de ellas se podrá listar los recursos de evaluación a docente, sílabos, planificaciones para su correspondiente análisis y toma de acción de ser necesario.</w:t>
      </w:r>
    </w:p>
    <w:p w14:paraId="484EFD3A" w14:textId="5026AE05" w:rsidR="00176E14" w:rsidRPr="001C237C" w:rsidRDefault="00176E14" w:rsidP="00A10836">
      <w:pPr>
        <w:pStyle w:val="Prrafodelista"/>
        <w:numPr>
          <w:ilvl w:val="0"/>
          <w:numId w:val="7"/>
        </w:numPr>
        <w:spacing w:line="360" w:lineRule="auto"/>
        <w:rPr>
          <w:b/>
        </w:rPr>
      </w:pPr>
      <w:r>
        <w:rPr>
          <w:b/>
        </w:rPr>
        <w:t xml:space="preserve">Gestión pago mensualidad: </w:t>
      </w:r>
      <w:r>
        <w:t>A través de este módulo el estudiante podrá ingresar los comprobantes de pago mensual solicitados por la institución en la cuenta bancaria correspondiente.</w:t>
      </w:r>
    </w:p>
    <w:p w14:paraId="76EEE6BB" w14:textId="77777777" w:rsidR="001C237C" w:rsidRPr="00C63C50" w:rsidRDefault="001C237C" w:rsidP="001C237C">
      <w:pPr>
        <w:spacing w:line="360" w:lineRule="auto"/>
      </w:pPr>
    </w:p>
    <w:p w14:paraId="00B7DF6B" w14:textId="7D3F79E5" w:rsidR="00C63C50" w:rsidRDefault="00C63C50" w:rsidP="00C63C50">
      <w:pPr>
        <w:spacing w:line="360" w:lineRule="auto"/>
        <w:rPr>
          <w:b/>
        </w:rPr>
      </w:pPr>
    </w:p>
    <w:p w14:paraId="3F7269E5" w14:textId="77777777" w:rsidR="00C63C50" w:rsidRDefault="00C63C50" w:rsidP="00C63C50">
      <w:pPr>
        <w:keepNext/>
        <w:spacing w:line="360" w:lineRule="auto"/>
        <w:jc w:val="center"/>
      </w:pPr>
      <w:r w:rsidRPr="00C63C50">
        <w:rPr>
          <w:b/>
          <w:noProof/>
          <w:lang w:val="en-US"/>
        </w:rPr>
        <w:drawing>
          <wp:inline distT="0" distB="0" distL="0" distR="0" wp14:anchorId="1F7AD7FA" wp14:editId="49BAA84B">
            <wp:extent cx="4384800" cy="3153333"/>
            <wp:effectExtent l="0" t="0" r="0" b="9525"/>
            <wp:docPr id="37" name="Imagen 37" descr="C:\Users\Claudio\Desktop\repositorio\Tesis\UML\CasosUsoEstudian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udio\Desktop\repositorio\Tesis\UML\CasosUsoEstudiante.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93463" cy="3159563"/>
                    </a:xfrm>
                    <a:prstGeom prst="rect">
                      <a:avLst/>
                    </a:prstGeom>
                    <a:noFill/>
                    <a:ln>
                      <a:noFill/>
                    </a:ln>
                  </pic:spPr>
                </pic:pic>
              </a:graphicData>
            </a:graphic>
          </wp:inline>
        </w:drawing>
      </w:r>
    </w:p>
    <w:p w14:paraId="07343CE2" w14:textId="146F94C3" w:rsidR="00C63C50" w:rsidRPr="00C63C50" w:rsidRDefault="00C63C50" w:rsidP="00C63C50">
      <w:pPr>
        <w:pStyle w:val="Descripcin"/>
        <w:ind w:firstLine="720"/>
      </w:pPr>
      <w:r>
        <w:t xml:space="preserve">Figura   </w:t>
      </w:r>
      <w:r>
        <w:fldChar w:fldCharType="begin"/>
      </w:r>
      <w:r>
        <w:instrText xml:space="preserve"> SEQ Figura__ \* ARABIC </w:instrText>
      </w:r>
      <w:r>
        <w:fldChar w:fldCharType="separate"/>
      </w:r>
      <w:r w:rsidR="0039400E">
        <w:rPr>
          <w:noProof/>
        </w:rPr>
        <w:t>12</w:t>
      </w:r>
      <w:r>
        <w:fldChar w:fldCharType="end"/>
      </w:r>
      <w:r>
        <w:t xml:space="preserve">-3. </w:t>
      </w:r>
      <w:r>
        <w:rPr>
          <w:b w:val="0"/>
        </w:rPr>
        <w:t>Casos de uso del Estudiante</w:t>
      </w:r>
    </w:p>
    <w:p w14:paraId="39E28E0B" w14:textId="77777777" w:rsidR="00016541" w:rsidRPr="00A14027" w:rsidRDefault="00016541" w:rsidP="00DC3AEC">
      <w:pPr>
        <w:pStyle w:val="Textoindependiente"/>
        <w:spacing w:line="360" w:lineRule="auto"/>
        <w:ind w:firstLine="720"/>
        <w:rPr>
          <w:b/>
          <w:sz w:val="16"/>
        </w:rPr>
      </w:pPr>
      <w:r w:rsidRPr="00A14027">
        <w:rPr>
          <w:b/>
          <w:sz w:val="16"/>
        </w:rPr>
        <w:t xml:space="preserve">Realizado por: </w:t>
      </w:r>
      <w:r w:rsidRPr="00A14027">
        <w:rPr>
          <w:sz w:val="16"/>
        </w:rPr>
        <w:t>W. Aldas y C. Pilataxi, 2020</w:t>
      </w:r>
    </w:p>
    <w:p w14:paraId="1DF778D0" w14:textId="09A4A9F9" w:rsidR="00016541" w:rsidRDefault="00016541" w:rsidP="00016541">
      <w:pPr>
        <w:spacing w:line="360" w:lineRule="auto"/>
      </w:pPr>
    </w:p>
    <w:p w14:paraId="4A446C37" w14:textId="64D62EA0" w:rsidR="00BA0212" w:rsidRDefault="00BA0212" w:rsidP="00BA0212">
      <w:pPr>
        <w:pStyle w:val="Ttulo4"/>
        <w:numPr>
          <w:ilvl w:val="3"/>
          <w:numId w:val="2"/>
        </w:numPr>
      </w:pPr>
      <w:r>
        <w:t>Casos de uso para el usuario Docente</w:t>
      </w:r>
      <w:r w:rsidR="00B8602D">
        <w:t xml:space="preserve"> e Instructor</w:t>
      </w:r>
    </w:p>
    <w:p w14:paraId="6DDF41C3" w14:textId="57A7C897" w:rsidR="00B8602D" w:rsidRDefault="00B8602D" w:rsidP="009C4808">
      <w:pPr>
        <w:spacing w:line="360" w:lineRule="auto"/>
      </w:pPr>
    </w:p>
    <w:p w14:paraId="769F048F" w14:textId="41916AA7" w:rsidR="00361651" w:rsidRDefault="001F3C5C" w:rsidP="009C4808">
      <w:pPr>
        <w:spacing w:line="360" w:lineRule="auto"/>
      </w:pPr>
      <w:r>
        <w:t xml:space="preserve">Tanto el usuario docente como el instructor tienen como </w:t>
      </w:r>
      <w:r w:rsidR="007442A8">
        <w:t>proceso principal la gestión de los cursos asignados por sección y paralelo</w:t>
      </w:r>
      <w:r w:rsidR="0023108E">
        <w:t xml:space="preserve"> tal como se muestra en la </w:t>
      </w:r>
      <w:r w:rsidR="0023108E" w:rsidRPr="0023108E">
        <w:rPr>
          <w:b/>
        </w:rPr>
        <w:t>Figura 13-3</w:t>
      </w:r>
      <w:r w:rsidR="0023108E">
        <w:t xml:space="preserve"> y </w:t>
      </w:r>
      <w:r w:rsidR="0023108E" w:rsidRPr="0023108E">
        <w:rPr>
          <w:b/>
        </w:rPr>
        <w:t>Figura 14-3</w:t>
      </w:r>
      <w:r w:rsidR="0023108E">
        <w:t xml:space="preserve"> respectivamente</w:t>
      </w:r>
      <w:r w:rsidR="007442A8">
        <w:t>, mismo que consiste en la administración del material de estudio para su respectiva revisión en c</w:t>
      </w:r>
      <w:r w:rsidR="0023108E">
        <w:t>ada departamento administrativo, el resto de módulos ya se han descrito en los usuarios anteriores por lo cual no es necesario dar mayor explicación.</w:t>
      </w:r>
    </w:p>
    <w:p w14:paraId="02B56CED" w14:textId="77777777" w:rsidR="001C237C" w:rsidRDefault="001C237C" w:rsidP="009C4808">
      <w:pPr>
        <w:spacing w:line="360" w:lineRule="auto"/>
      </w:pPr>
    </w:p>
    <w:p w14:paraId="0D28CEBF" w14:textId="77777777" w:rsidR="00B8602D" w:rsidRDefault="00843D75" w:rsidP="00B8602D">
      <w:pPr>
        <w:keepNext/>
        <w:spacing w:line="360" w:lineRule="auto"/>
        <w:jc w:val="center"/>
      </w:pPr>
      <w:r>
        <w:rPr>
          <w:noProof/>
          <w:lang w:val="en-US"/>
        </w:rPr>
        <w:drawing>
          <wp:inline distT="0" distB="0" distL="0" distR="0" wp14:anchorId="48C42FFF" wp14:editId="0A170987">
            <wp:extent cx="2933395" cy="1185545"/>
            <wp:effectExtent l="0" t="0" r="635" b="0"/>
            <wp:docPr id="21" name="Imagen 2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86495" cy="1207006"/>
                    </a:xfrm>
                    <a:prstGeom prst="rect">
                      <a:avLst/>
                    </a:prstGeom>
                    <a:noFill/>
                    <a:ln>
                      <a:noFill/>
                    </a:ln>
                  </pic:spPr>
                </pic:pic>
              </a:graphicData>
            </a:graphic>
          </wp:inline>
        </w:drawing>
      </w:r>
    </w:p>
    <w:p w14:paraId="6DA01882" w14:textId="20BD82F4" w:rsidR="008D152E" w:rsidRPr="00B8602D" w:rsidRDefault="00B8602D" w:rsidP="00B8602D">
      <w:pPr>
        <w:pStyle w:val="Descripcin"/>
        <w:ind w:left="1440" w:firstLine="720"/>
        <w:rPr>
          <w:b w:val="0"/>
          <w:bCs/>
        </w:rPr>
      </w:pPr>
      <w:r>
        <w:t xml:space="preserve">Figura </w:t>
      </w:r>
      <w:r>
        <w:fldChar w:fldCharType="begin"/>
      </w:r>
      <w:r>
        <w:instrText xml:space="preserve"> SEQ Figura__ \* ARABIC </w:instrText>
      </w:r>
      <w:r>
        <w:fldChar w:fldCharType="separate"/>
      </w:r>
      <w:r w:rsidR="0039400E">
        <w:rPr>
          <w:noProof/>
        </w:rPr>
        <w:t>13</w:t>
      </w:r>
      <w:r>
        <w:fldChar w:fldCharType="end"/>
      </w:r>
      <w:r>
        <w:t xml:space="preserve">-3. </w:t>
      </w:r>
      <w:r>
        <w:rPr>
          <w:b w:val="0"/>
        </w:rPr>
        <w:t>Casos de uso del Docente</w:t>
      </w:r>
    </w:p>
    <w:p w14:paraId="47B5000B" w14:textId="65DFCE9D" w:rsidR="00E321E6" w:rsidRDefault="008D152E" w:rsidP="00B8602D">
      <w:pPr>
        <w:pStyle w:val="Textoindependiente"/>
        <w:spacing w:line="360" w:lineRule="auto"/>
        <w:ind w:left="1440" w:firstLine="720"/>
        <w:rPr>
          <w:sz w:val="16"/>
        </w:rPr>
      </w:pPr>
      <w:r w:rsidRPr="00A14027">
        <w:rPr>
          <w:b/>
          <w:sz w:val="16"/>
        </w:rPr>
        <w:t xml:space="preserve">Realizado por: </w:t>
      </w:r>
      <w:r w:rsidRPr="00A14027">
        <w:rPr>
          <w:sz w:val="16"/>
        </w:rPr>
        <w:t>W. Aldas y C. Pilataxi, 2020</w:t>
      </w:r>
    </w:p>
    <w:p w14:paraId="56063C7E" w14:textId="77777777" w:rsidR="001C237C" w:rsidRPr="00B8602D" w:rsidRDefault="001C237C" w:rsidP="001C237C">
      <w:pPr>
        <w:spacing w:line="360" w:lineRule="auto"/>
      </w:pPr>
    </w:p>
    <w:p w14:paraId="019761EE" w14:textId="77777777" w:rsidR="00B8602D" w:rsidRDefault="00843D75" w:rsidP="00B8602D">
      <w:pPr>
        <w:keepNext/>
        <w:spacing w:line="360" w:lineRule="auto"/>
        <w:jc w:val="center"/>
      </w:pPr>
      <w:r>
        <w:rPr>
          <w:noProof/>
          <w:lang w:val="en-US"/>
        </w:rPr>
        <w:drawing>
          <wp:inline distT="0" distB="0" distL="0" distR="0" wp14:anchorId="1B436B6F" wp14:editId="6641C759">
            <wp:extent cx="3357677" cy="1231265"/>
            <wp:effectExtent l="0" t="0" r="0" b="6985"/>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450747" cy="1265394"/>
                    </a:xfrm>
                    <a:prstGeom prst="rect">
                      <a:avLst/>
                    </a:prstGeom>
                    <a:noFill/>
                    <a:ln>
                      <a:noFill/>
                    </a:ln>
                  </pic:spPr>
                </pic:pic>
              </a:graphicData>
            </a:graphic>
          </wp:inline>
        </w:drawing>
      </w:r>
    </w:p>
    <w:p w14:paraId="0A24CDCF" w14:textId="5F2D350B" w:rsidR="00843D75" w:rsidRPr="00B8602D" w:rsidRDefault="00B8602D" w:rsidP="00B8602D">
      <w:pPr>
        <w:pStyle w:val="Descripcin"/>
        <w:ind w:left="1440" w:firstLine="720"/>
        <w:rPr>
          <w:b w:val="0"/>
          <w:bCs/>
        </w:rPr>
      </w:pPr>
      <w:r>
        <w:t xml:space="preserve">Figura   </w:t>
      </w:r>
      <w:r>
        <w:fldChar w:fldCharType="begin"/>
      </w:r>
      <w:r>
        <w:instrText xml:space="preserve"> SEQ Figura__ \* ARABIC </w:instrText>
      </w:r>
      <w:r>
        <w:fldChar w:fldCharType="separate"/>
      </w:r>
      <w:r w:rsidR="0039400E">
        <w:rPr>
          <w:noProof/>
        </w:rPr>
        <w:t>14</w:t>
      </w:r>
      <w:r>
        <w:fldChar w:fldCharType="end"/>
      </w:r>
      <w:r>
        <w:t xml:space="preserve">-3. </w:t>
      </w:r>
      <w:r>
        <w:rPr>
          <w:b w:val="0"/>
        </w:rPr>
        <w:t>Casos de uso del Instructor</w:t>
      </w:r>
    </w:p>
    <w:p w14:paraId="1B2D5C61" w14:textId="5CEB41C6" w:rsidR="00333822" w:rsidRDefault="00333822" w:rsidP="00B8602D">
      <w:pPr>
        <w:pStyle w:val="Textoindependiente"/>
        <w:spacing w:line="360" w:lineRule="auto"/>
        <w:ind w:left="1440" w:firstLine="720"/>
        <w:rPr>
          <w:sz w:val="16"/>
        </w:rPr>
      </w:pPr>
      <w:r w:rsidRPr="00A14027">
        <w:rPr>
          <w:b/>
          <w:sz w:val="16"/>
        </w:rPr>
        <w:t xml:space="preserve">Realizado por: </w:t>
      </w:r>
      <w:r w:rsidRPr="00A14027">
        <w:rPr>
          <w:sz w:val="16"/>
        </w:rPr>
        <w:t>W. Aldas y C. Pilataxi, 2020</w:t>
      </w:r>
    </w:p>
    <w:p w14:paraId="67DAAEE5" w14:textId="77777777" w:rsidR="00276001" w:rsidRDefault="00276001" w:rsidP="00276001"/>
    <w:p w14:paraId="48472BE9" w14:textId="29FC4968" w:rsidR="00F53E86" w:rsidRPr="00A14027" w:rsidRDefault="00BE3787" w:rsidP="002572B4">
      <w:pPr>
        <w:pStyle w:val="Ttulo4"/>
        <w:numPr>
          <w:ilvl w:val="3"/>
          <w:numId w:val="2"/>
        </w:numPr>
      </w:pPr>
      <w:bookmarkStart w:id="289" w:name="_Toc77780658"/>
      <w:r>
        <w:t>Casos de uso para la</w:t>
      </w:r>
      <w:r w:rsidR="00276001">
        <w:t xml:space="preserve"> </w:t>
      </w:r>
      <w:r w:rsidR="00276001" w:rsidRPr="00276001">
        <w:t>aplicación</w:t>
      </w:r>
      <w:r w:rsidR="00276001">
        <w:t xml:space="preserve"> móvil</w:t>
      </w:r>
      <w:bookmarkEnd w:id="289"/>
    </w:p>
    <w:p w14:paraId="338C1DFC" w14:textId="77777777" w:rsidR="00276001" w:rsidRDefault="00276001" w:rsidP="00411B4C">
      <w:pPr>
        <w:pStyle w:val="Textoindependiente"/>
        <w:spacing w:before="74" w:line="360" w:lineRule="auto"/>
        <w:ind w:right="2"/>
        <w:rPr>
          <w:bCs/>
        </w:rPr>
      </w:pPr>
    </w:p>
    <w:p w14:paraId="27CB81D9" w14:textId="33B41383" w:rsidR="00A21156" w:rsidRDefault="009820DE" w:rsidP="00411B4C">
      <w:pPr>
        <w:pStyle w:val="Textoindependiente"/>
        <w:spacing w:before="74" w:line="360" w:lineRule="auto"/>
        <w:ind w:right="2"/>
        <w:rPr>
          <w:bCs/>
        </w:rPr>
      </w:pPr>
      <w:r>
        <w:rPr>
          <w:bCs/>
        </w:rPr>
        <w:t>Para realizar una solicitud de examen psicosensometrico el usuario(Cliente) de la aplicación móvil, ingresa los datos necesarios y posteriormente son comprobados e ingresados en la base de datos.</w:t>
      </w:r>
    </w:p>
    <w:p w14:paraId="1E5D602F" w14:textId="77777777" w:rsidR="001C237C" w:rsidRDefault="001C237C" w:rsidP="00411B4C">
      <w:pPr>
        <w:pStyle w:val="Textoindependiente"/>
        <w:spacing w:before="74" w:line="360" w:lineRule="auto"/>
        <w:ind w:right="2"/>
        <w:rPr>
          <w:bCs/>
        </w:rPr>
      </w:pPr>
    </w:p>
    <w:p w14:paraId="7EA011DB" w14:textId="77777777" w:rsidR="00331A35" w:rsidRDefault="009820DE" w:rsidP="00331A35">
      <w:pPr>
        <w:pStyle w:val="Textoindependiente"/>
        <w:keepNext/>
        <w:spacing w:before="74" w:line="360" w:lineRule="auto"/>
        <w:ind w:right="2"/>
        <w:jc w:val="center"/>
      </w:pPr>
      <w:r w:rsidRPr="009820DE">
        <w:rPr>
          <w:bCs/>
          <w:noProof/>
          <w:lang w:val="en-US"/>
        </w:rPr>
        <w:drawing>
          <wp:inline distT="0" distB="0" distL="0" distR="0" wp14:anchorId="48F94C60" wp14:editId="2910420F">
            <wp:extent cx="3810787" cy="1599565"/>
            <wp:effectExtent l="0" t="0" r="0" b="635"/>
            <wp:docPr id="42" name="Imagen 42" descr="C:\Users\walda\OneDrive\Imágenes\caso de uso solicitu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lda\OneDrive\Imágenes\caso de uso solicitud.jp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842491" cy="1612873"/>
                    </a:xfrm>
                    <a:prstGeom prst="rect">
                      <a:avLst/>
                    </a:prstGeom>
                    <a:noFill/>
                    <a:ln>
                      <a:noFill/>
                    </a:ln>
                  </pic:spPr>
                </pic:pic>
              </a:graphicData>
            </a:graphic>
          </wp:inline>
        </w:drawing>
      </w:r>
    </w:p>
    <w:p w14:paraId="373BB818" w14:textId="5945B24E" w:rsidR="009820DE" w:rsidRPr="00331A35" w:rsidRDefault="00331A35" w:rsidP="00331A35">
      <w:pPr>
        <w:pStyle w:val="Descripcin"/>
        <w:rPr>
          <w:b w:val="0"/>
          <w:bCs/>
        </w:rPr>
      </w:pPr>
      <w:r>
        <w:t xml:space="preserve">Figura </w:t>
      </w:r>
      <w:r>
        <w:fldChar w:fldCharType="begin"/>
      </w:r>
      <w:r>
        <w:instrText xml:space="preserve"> SEQ Figura__ \* ARABIC </w:instrText>
      </w:r>
      <w:r>
        <w:fldChar w:fldCharType="separate"/>
      </w:r>
      <w:r w:rsidR="0039400E">
        <w:rPr>
          <w:noProof/>
        </w:rPr>
        <w:t>15</w:t>
      </w:r>
      <w:r>
        <w:fldChar w:fldCharType="end"/>
      </w:r>
      <w:r>
        <w:t xml:space="preserve">-3. </w:t>
      </w:r>
      <w:r>
        <w:rPr>
          <w:b w:val="0"/>
        </w:rPr>
        <w:t>Casos de uso de solicitud de exámen psicosensométrico</w:t>
      </w:r>
    </w:p>
    <w:p w14:paraId="779DCDE9" w14:textId="5D508D97" w:rsidR="00E2149D" w:rsidRDefault="00E2149D" w:rsidP="00E2149D">
      <w:pPr>
        <w:pStyle w:val="Textoindependiente"/>
        <w:spacing w:line="360" w:lineRule="auto"/>
        <w:rPr>
          <w:sz w:val="16"/>
        </w:rPr>
      </w:pPr>
      <w:r w:rsidRPr="00A14027">
        <w:rPr>
          <w:b/>
          <w:sz w:val="16"/>
        </w:rPr>
        <w:t xml:space="preserve">Realizado por: </w:t>
      </w:r>
      <w:r w:rsidRPr="00A14027">
        <w:rPr>
          <w:sz w:val="16"/>
        </w:rPr>
        <w:t>W. Aldas y C. Pilataxi, 2020</w:t>
      </w:r>
    </w:p>
    <w:p w14:paraId="7654B51D" w14:textId="77777777" w:rsidR="00302DAF" w:rsidRPr="00A14027" w:rsidRDefault="00302DAF" w:rsidP="00E2149D">
      <w:pPr>
        <w:pStyle w:val="Textoindependiente"/>
        <w:spacing w:line="360" w:lineRule="auto"/>
        <w:rPr>
          <w:b/>
          <w:sz w:val="16"/>
        </w:rPr>
      </w:pPr>
    </w:p>
    <w:p w14:paraId="7FA8461A" w14:textId="4B8737BC" w:rsidR="009820DE" w:rsidRDefault="009D05EE" w:rsidP="00411B4C">
      <w:pPr>
        <w:pStyle w:val="Textoindependiente"/>
        <w:spacing w:before="74" w:line="360" w:lineRule="auto"/>
        <w:ind w:right="2"/>
        <w:rPr>
          <w:bCs/>
        </w:rPr>
      </w:pPr>
      <w:r>
        <w:rPr>
          <w:bCs/>
        </w:rPr>
        <w:t>Para atender una solicitud de examen psicosensometrico el administrador del sistema móvil, es necesario la autenticación del administrador, posteriormente atenderá la solicitud.</w:t>
      </w:r>
    </w:p>
    <w:p w14:paraId="1D720D94" w14:textId="77777777" w:rsidR="001C237C" w:rsidRDefault="001C237C" w:rsidP="00411B4C">
      <w:pPr>
        <w:pStyle w:val="Textoindependiente"/>
        <w:spacing w:before="74" w:line="360" w:lineRule="auto"/>
        <w:ind w:right="2"/>
        <w:rPr>
          <w:bCs/>
        </w:rPr>
      </w:pPr>
    </w:p>
    <w:p w14:paraId="5D825CCF" w14:textId="77777777" w:rsidR="00331A35" w:rsidRDefault="009D05EE" w:rsidP="00331A35">
      <w:pPr>
        <w:pStyle w:val="Textoindependiente"/>
        <w:keepNext/>
        <w:spacing w:before="74" w:line="360" w:lineRule="auto"/>
        <w:ind w:right="2"/>
        <w:jc w:val="center"/>
      </w:pPr>
      <w:r w:rsidRPr="009D05EE">
        <w:rPr>
          <w:bCs/>
          <w:noProof/>
          <w:lang w:val="en-US"/>
        </w:rPr>
        <w:drawing>
          <wp:inline distT="0" distB="0" distL="0" distR="0" wp14:anchorId="5DB23DD0" wp14:editId="42642D84">
            <wp:extent cx="3760013" cy="2073633"/>
            <wp:effectExtent l="0" t="0" r="0" b="3175"/>
            <wp:docPr id="43" name="Imagen 43" descr="C:\Users\walda\OneDrive\Imágenes\caso de uso administrad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lda\OneDrive\Imágenes\caso de uso administrador.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776190" cy="2082555"/>
                    </a:xfrm>
                    <a:prstGeom prst="rect">
                      <a:avLst/>
                    </a:prstGeom>
                    <a:noFill/>
                    <a:ln>
                      <a:noFill/>
                    </a:ln>
                  </pic:spPr>
                </pic:pic>
              </a:graphicData>
            </a:graphic>
          </wp:inline>
        </w:drawing>
      </w:r>
    </w:p>
    <w:p w14:paraId="774F39F3" w14:textId="7FA5F4A9" w:rsidR="009D05EE" w:rsidRPr="00331A35" w:rsidRDefault="00331A35" w:rsidP="00331A35">
      <w:pPr>
        <w:pStyle w:val="Descripcin"/>
        <w:rPr>
          <w:b w:val="0"/>
          <w:bCs/>
        </w:rPr>
      </w:pPr>
      <w:r>
        <w:t xml:space="preserve">Figura   </w:t>
      </w:r>
      <w:r>
        <w:fldChar w:fldCharType="begin"/>
      </w:r>
      <w:r>
        <w:instrText xml:space="preserve"> SEQ Figura__ \* ARABIC </w:instrText>
      </w:r>
      <w:r>
        <w:fldChar w:fldCharType="separate"/>
      </w:r>
      <w:r w:rsidR="0039400E">
        <w:rPr>
          <w:noProof/>
        </w:rPr>
        <w:t>16</w:t>
      </w:r>
      <w:r>
        <w:fldChar w:fldCharType="end"/>
      </w:r>
      <w:r>
        <w:t xml:space="preserve">-3. </w:t>
      </w:r>
      <w:r>
        <w:rPr>
          <w:b w:val="0"/>
        </w:rPr>
        <w:t>Casos de uso para la solicitud del exámen psicosensométrico</w:t>
      </w:r>
    </w:p>
    <w:p w14:paraId="6ADC9949" w14:textId="77777777" w:rsidR="009D05EE" w:rsidRPr="00A14027" w:rsidRDefault="009D05EE" w:rsidP="009D05EE">
      <w:pPr>
        <w:pStyle w:val="Textoindependiente"/>
        <w:spacing w:line="360" w:lineRule="auto"/>
        <w:rPr>
          <w:b/>
          <w:sz w:val="16"/>
        </w:rPr>
      </w:pPr>
      <w:r w:rsidRPr="00A14027">
        <w:rPr>
          <w:b/>
          <w:sz w:val="16"/>
        </w:rPr>
        <w:t xml:space="preserve">Realizado por: </w:t>
      </w:r>
      <w:r w:rsidRPr="00A14027">
        <w:rPr>
          <w:sz w:val="16"/>
        </w:rPr>
        <w:t>W. Aldas y C. Pilataxi, 2020</w:t>
      </w:r>
    </w:p>
    <w:p w14:paraId="72D431B5" w14:textId="77777777" w:rsidR="009D05EE" w:rsidRPr="009820DE" w:rsidRDefault="009D05EE" w:rsidP="00411B4C">
      <w:pPr>
        <w:pStyle w:val="Textoindependiente"/>
        <w:spacing w:before="74" w:line="360" w:lineRule="auto"/>
        <w:ind w:right="2"/>
        <w:rPr>
          <w:bCs/>
        </w:rPr>
      </w:pPr>
    </w:p>
    <w:p w14:paraId="5C3915D4" w14:textId="6153471E" w:rsidR="002C0CD8" w:rsidRPr="00BD4E4B" w:rsidRDefault="00544FB5" w:rsidP="002572B4">
      <w:pPr>
        <w:pStyle w:val="Ttulo3"/>
        <w:numPr>
          <w:ilvl w:val="2"/>
          <w:numId w:val="2"/>
        </w:numPr>
      </w:pPr>
      <w:bookmarkStart w:id="290" w:name="_Toc77780659"/>
      <w:r w:rsidRPr="00BD4E4B">
        <w:t>Diseño de la interfaz</w:t>
      </w:r>
      <w:r w:rsidR="00066B55" w:rsidRPr="00BD4E4B">
        <w:t xml:space="preserve"> web</w:t>
      </w:r>
      <w:r w:rsidRPr="00BD4E4B">
        <w:t xml:space="preserve"> de</w:t>
      </w:r>
      <w:r w:rsidR="00066B55" w:rsidRPr="00BD4E4B">
        <w:t>l</w:t>
      </w:r>
      <w:r w:rsidRPr="00BD4E4B">
        <w:t xml:space="preserve"> usuario</w:t>
      </w:r>
      <w:bookmarkEnd w:id="290"/>
      <w:r w:rsidR="00066B55" w:rsidRPr="00BD4E4B">
        <w:t xml:space="preserve"> </w:t>
      </w:r>
    </w:p>
    <w:p w14:paraId="280CDE0C" w14:textId="77777777" w:rsidR="00BC1A24" w:rsidRDefault="00BC1A24" w:rsidP="009C4808">
      <w:pPr>
        <w:pStyle w:val="Textoindependiente"/>
        <w:spacing w:before="74" w:line="360" w:lineRule="auto"/>
        <w:ind w:right="2"/>
        <w:rPr>
          <w:bCs/>
        </w:rPr>
      </w:pPr>
    </w:p>
    <w:p w14:paraId="77623CE3" w14:textId="1F3B9A0A" w:rsidR="00851D56" w:rsidRDefault="00851D56" w:rsidP="009C4808">
      <w:pPr>
        <w:pStyle w:val="Textoindependiente"/>
        <w:spacing w:before="74" w:line="360" w:lineRule="auto"/>
        <w:ind w:right="2"/>
        <w:rPr>
          <w:bCs/>
        </w:rPr>
      </w:pPr>
      <w:r>
        <w:rPr>
          <w:bCs/>
        </w:rPr>
        <w:t xml:space="preserve">La creación de las interfaces de </w:t>
      </w:r>
      <w:r w:rsidR="00066B55">
        <w:rPr>
          <w:bCs/>
        </w:rPr>
        <w:t>usuario</w:t>
      </w:r>
      <w:r>
        <w:rPr>
          <w:bCs/>
        </w:rPr>
        <w:t xml:space="preserve"> se ha llevado a cabo con la herramienta Balsamiq, el cual permite crear</w:t>
      </w:r>
      <w:r w:rsidR="00066B55">
        <w:rPr>
          <w:bCs/>
        </w:rPr>
        <w:t xml:space="preserve"> prototipos dinámicos en etapas tempranas de desarrollo de sistemas virtuales, esto permite tener una retroalimentación critica del cliente antes de malgastar esfuerzos en escribir código para dar forma a lo que se solicite, ya que ayuda mucho a detectar errores con facilidad.</w:t>
      </w:r>
    </w:p>
    <w:p w14:paraId="4C912F99" w14:textId="77777777" w:rsidR="00BC1A24" w:rsidRDefault="00BC1A24" w:rsidP="009C4808">
      <w:pPr>
        <w:pStyle w:val="Textoindependiente"/>
        <w:spacing w:before="74" w:line="360" w:lineRule="auto"/>
        <w:ind w:right="2"/>
        <w:rPr>
          <w:bCs/>
        </w:rPr>
      </w:pPr>
    </w:p>
    <w:p w14:paraId="2295B584" w14:textId="5969835B" w:rsidR="00BC1A24" w:rsidRDefault="00BC1A24" w:rsidP="002572B4">
      <w:pPr>
        <w:pStyle w:val="Ttulo4"/>
        <w:numPr>
          <w:ilvl w:val="3"/>
          <w:numId w:val="2"/>
        </w:numPr>
      </w:pPr>
      <w:bookmarkStart w:id="291" w:name="_Toc77780660"/>
      <w:r>
        <w:t>Interfaces de aplicación web</w:t>
      </w:r>
      <w:bookmarkEnd w:id="291"/>
    </w:p>
    <w:p w14:paraId="19721039" w14:textId="77777777" w:rsidR="00BC1A24" w:rsidRDefault="00BC1A24" w:rsidP="009C4808">
      <w:pPr>
        <w:pStyle w:val="Textoindependiente"/>
        <w:spacing w:before="74" w:line="360" w:lineRule="auto"/>
        <w:ind w:right="2"/>
        <w:rPr>
          <w:bCs/>
        </w:rPr>
      </w:pPr>
    </w:p>
    <w:p w14:paraId="273A9B16" w14:textId="4E4E8967" w:rsidR="00E10F7E" w:rsidRDefault="00E10F7E" w:rsidP="009C4808">
      <w:pPr>
        <w:pStyle w:val="Textoindependiente"/>
        <w:spacing w:before="74" w:line="360" w:lineRule="auto"/>
        <w:ind w:right="2"/>
        <w:rPr>
          <w:bCs/>
        </w:rPr>
      </w:pPr>
      <w:r>
        <w:rPr>
          <w:bCs/>
        </w:rPr>
        <w:t>Para diseñar de manera rápida y con el mínimo detalle posible, se ha utilizado Blasamiq cloud, el cual es una herramienta para el desarrollo temprano de interfaces de usuario intuitivas, que pueden ser utilizadas para representar el resultado final.</w:t>
      </w:r>
    </w:p>
    <w:p w14:paraId="5EA310B7" w14:textId="7B605B08" w:rsidR="001218B3" w:rsidRDefault="005A2A2D" w:rsidP="009C4808">
      <w:pPr>
        <w:pStyle w:val="Textoindependiente"/>
        <w:spacing w:before="74" w:line="360" w:lineRule="auto"/>
        <w:ind w:right="2"/>
        <w:rPr>
          <w:bCs/>
        </w:rPr>
      </w:pPr>
      <w:r>
        <w:rPr>
          <w:bCs/>
        </w:rPr>
        <w:t>Al definir las interfaces de usuario para la aplicación web, se ha tomado en cue</w:t>
      </w:r>
      <w:r w:rsidR="001B7708">
        <w:rPr>
          <w:bCs/>
        </w:rPr>
        <w:t>nta aquellas funcionalidades en</w:t>
      </w:r>
      <w:r>
        <w:rPr>
          <w:bCs/>
        </w:rPr>
        <w:t xml:space="preserve"> la que se requiere de interacción con el usuario, de esta manera en la </w:t>
      </w:r>
      <w:r w:rsidRPr="005A2A2D">
        <w:rPr>
          <w:b/>
          <w:bCs/>
        </w:rPr>
        <w:t>Figura 17-3</w:t>
      </w:r>
      <w:r>
        <w:rPr>
          <w:bCs/>
        </w:rPr>
        <w:t xml:space="preserve"> vemos que para el ingreso al sistema se requiere de una interfaz en el que se solicite los datos de acceso, lo cual consiste en la cédula de identidad y la contraseña. </w:t>
      </w:r>
    </w:p>
    <w:p w14:paraId="2D12C707" w14:textId="5CCE7D66" w:rsidR="005A2A2D" w:rsidRDefault="005A2A2D" w:rsidP="009C4808">
      <w:pPr>
        <w:pStyle w:val="Textoindependiente"/>
        <w:spacing w:before="74" w:line="360" w:lineRule="auto"/>
        <w:ind w:right="2"/>
        <w:rPr>
          <w:bCs/>
        </w:rPr>
      </w:pPr>
      <w:r>
        <w:rPr>
          <w:bCs/>
        </w:rPr>
        <w:t xml:space="preserve">Al momento de ingresar los datos solicitados el usuario deberá pulsar en el botón “Acceder”, el cual verificará el registro del usuario para posteriormente redirigirlo a su respectiva cuenta de usuario. Por otro </w:t>
      </w:r>
      <w:r w:rsidR="001B7708">
        <w:rPr>
          <w:bCs/>
        </w:rPr>
        <w:t>lado,</w:t>
      </w:r>
      <w:r>
        <w:rPr>
          <w:bCs/>
        </w:rPr>
        <w:t xml:space="preserve"> tenemos el botón “Inscripción”, el </w:t>
      </w:r>
      <w:proofErr w:type="gramStart"/>
      <w:r>
        <w:rPr>
          <w:bCs/>
        </w:rPr>
        <w:t>cual</w:t>
      </w:r>
      <w:proofErr w:type="gramEnd"/>
      <w:r>
        <w:rPr>
          <w:bCs/>
        </w:rPr>
        <w:t xml:space="preserve"> al pulsarlo, redirige al usuario a otra interfaz en el que se podrá registrar.</w:t>
      </w:r>
    </w:p>
    <w:p w14:paraId="3CD8ABDE" w14:textId="21807296" w:rsidR="005A2A2D" w:rsidRDefault="005A2A2D" w:rsidP="009C4808">
      <w:pPr>
        <w:pStyle w:val="Textoindependiente"/>
        <w:spacing w:before="74" w:line="360" w:lineRule="auto"/>
        <w:ind w:right="2"/>
        <w:rPr>
          <w:bCs/>
        </w:rPr>
      </w:pPr>
      <w:r>
        <w:rPr>
          <w:bCs/>
        </w:rPr>
        <w:t>Además de las opciones descritas, también está la opción “Exámen Psicosensométrico”, el cual permite descargar la aplicación móvil para agendar un examen psicosensométrico.</w:t>
      </w:r>
    </w:p>
    <w:p w14:paraId="57B8B2DE" w14:textId="77777777" w:rsidR="001C237C" w:rsidRPr="005A2A2D" w:rsidRDefault="001C237C" w:rsidP="009C4808">
      <w:pPr>
        <w:pStyle w:val="Textoindependiente"/>
        <w:spacing w:before="74" w:line="360" w:lineRule="auto"/>
        <w:ind w:right="2"/>
        <w:rPr>
          <w:bCs/>
        </w:rPr>
      </w:pPr>
    </w:p>
    <w:p w14:paraId="0B6DB625" w14:textId="77777777" w:rsidR="005A2A2D" w:rsidRDefault="004246F0" w:rsidP="005A2A2D">
      <w:pPr>
        <w:pStyle w:val="Textoindependiente"/>
        <w:keepNext/>
        <w:spacing w:before="74" w:line="360" w:lineRule="auto"/>
        <w:ind w:right="2"/>
      </w:pPr>
      <w:r>
        <w:rPr>
          <w:noProof/>
          <w:lang w:val="en-US"/>
        </w:rPr>
        <w:drawing>
          <wp:inline distT="0" distB="0" distL="0" distR="0" wp14:anchorId="770239C5" wp14:editId="34F62E96">
            <wp:extent cx="5401945" cy="3303270"/>
            <wp:effectExtent l="0" t="0" r="8255" b="0"/>
            <wp:docPr id="23" name="Imagen 2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Aplicación&#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01945" cy="3303270"/>
                    </a:xfrm>
                    <a:prstGeom prst="rect">
                      <a:avLst/>
                    </a:prstGeom>
                    <a:noFill/>
                    <a:ln>
                      <a:noFill/>
                    </a:ln>
                  </pic:spPr>
                </pic:pic>
              </a:graphicData>
            </a:graphic>
          </wp:inline>
        </w:drawing>
      </w:r>
    </w:p>
    <w:p w14:paraId="78F27498" w14:textId="7931F6A6" w:rsidR="00544FB5" w:rsidRPr="005A2A2D" w:rsidRDefault="005A2A2D" w:rsidP="005A2A2D">
      <w:pPr>
        <w:pStyle w:val="Descripcin"/>
        <w:rPr>
          <w:b w:val="0"/>
          <w:bCs/>
        </w:rPr>
      </w:pPr>
      <w:r>
        <w:t xml:space="preserve">Figura   </w:t>
      </w:r>
      <w:r>
        <w:fldChar w:fldCharType="begin"/>
      </w:r>
      <w:r>
        <w:instrText xml:space="preserve"> SEQ Figura__ \* ARABIC </w:instrText>
      </w:r>
      <w:r>
        <w:fldChar w:fldCharType="separate"/>
      </w:r>
      <w:r w:rsidR="0039400E">
        <w:rPr>
          <w:noProof/>
        </w:rPr>
        <w:t>17</w:t>
      </w:r>
      <w:r>
        <w:fldChar w:fldCharType="end"/>
      </w:r>
      <w:r>
        <w:t xml:space="preserve">-3. </w:t>
      </w:r>
      <w:r w:rsidR="00E10F7E">
        <w:rPr>
          <w:b w:val="0"/>
        </w:rPr>
        <w:t xml:space="preserve">Interfaz de </w:t>
      </w:r>
      <w:r>
        <w:rPr>
          <w:b w:val="0"/>
        </w:rPr>
        <w:t>la página principal de la aplicación web</w:t>
      </w:r>
    </w:p>
    <w:p w14:paraId="7750416F" w14:textId="77777777" w:rsidR="00F53E86" w:rsidRPr="00A14027" w:rsidRDefault="00F53E86" w:rsidP="00F53E86">
      <w:pPr>
        <w:pStyle w:val="Textoindependiente"/>
        <w:spacing w:line="360" w:lineRule="auto"/>
        <w:rPr>
          <w:b/>
          <w:sz w:val="16"/>
        </w:rPr>
      </w:pPr>
      <w:r w:rsidRPr="00A14027">
        <w:rPr>
          <w:b/>
          <w:sz w:val="16"/>
        </w:rPr>
        <w:t xml:space="preserve">Realizado por: </w:t>
      </w:r>
      <w:r w:rsidRPr="00A14027">
        <w:rPr>
          <w:sz w:val="16"/>
        </w:rPr>
        <w:t>W. Aldas y C. Pilataxi, 2020</w:t>
      </w:r>
    </w:p>
    <w:p w14:paraId="6E5A27AD" w14:textId="77777777" w:rsidR="001C237C" w:rsidRDefault="001C237C" w:rsidP="00411B4C">
      <w:pPr>
        <w:pStyle w:val="Textoindependiente"/>
        <w:spacing w:before="74" w:line="360" w:lineRule="auto"/>
        <w:ind w:right="2"/>
        <w:rPr>
          <w:bCs/>
        </w:rPr>
      </w:pPr>
    </w:p>
    <w:p w14:paraId="3D300C2F" w14:textId="0498A0B6" w:rsidR="00F53E86" w:rsidRDefault="001C660A" w:rsidP="00411B4C">
      <w:pPr>
        <w:pStyle w:val="Textoindependiente"/>
        <w:spacing w:before="74" w:line="360" w:lineRule="auto"/>
        <w:ind w:right="2"/>
        <w:rPr>
          <w:bCs/>
        </w:rPr>
      </w:pPr>
      <w:r>
        <w:rPr>
          <w:bCs/>
        </w:rPr>
        <w:t>La interfaz de registro de inscripciones es válido únicamente para los usuarios que vayan a ingresar a la institución en calidad de estudiantes, por lo que los datos a ingresar para realizar dicha actividad son, los nombres, apellidos, cédula de identidad, correo electrónico, teléfono de contacto, dirección, sección en el cual se va a registrar, y un archivo con la copia de la cédula de identidad y la papeleta de votación, que posteriormente se enviará al departamento de Secretaría para su debida aprobación.</w:t>
      </w:r>
    </w:p>
    <w:p w14:paraId="5B6F898C" w14:textId="5AD926F2" w:rsidR="001C660A" w:rsidRDefault="001C660A" w:rsidP="00411B4C">
      <w:pPr>
        <w:pStyle w:val="Textoindependiente"/>
        <w:spacing w:before="74" w:line="360" w:lineRule="auto"/>
        <w:ind w:right="2"/>
        <w:rPr>
          <w:bCs/>
        </w:rPr>
      </w:pPr>
      <w:r>
        <w:rPr>
          <w:bCs/>
        </w:rPr>
        <w:t xml:space="preserve">Este formulario planteado en la </w:t>
      </w:r>
      <w:r w:rsidRPr="001C660A">
        <w:rPr>
          <w:b/>
          <w:bCs/>
        </w:rPr>
        <w:t>Figura 18-3</w:t>
      </w:r>
      <w:r>
        <w:rPr>
          <w:bCs/>
        </w:rPr>
        <w:t xml:space="preserve">, </w:t>
      </w:r>
      <w:r w:rsidR="00773A06">
        <w:rPr>
          <w:bCs/>
        </w:rPr>
        <w:t>cumple dos funciones, la primer consiste en notificar al departamento de Secretaría sobre el registro de una nueva inscripción y por otro lado también crea la cuenta del usuario, en este caso un estudiante. Esta acción se realiza a través de la opción “Enviar” el cual automáticamente realiza las cuestiones planteadas y redirige hacia otra interfaz el cual permite navegar entre las distintas funcionalidades planteadas para cada caso.</w:t>
      </w:r>
    </w:p>
    <w:p w14:paraId="57B7EDC6" w14:textId="77777777" w:rsidR="001C237C" w:rsidRPr="001C660A" w:rsidRDefault="001C237C" w:rsidP="00411B4C">
      <w:pPr>
        <w:pStyle w:val="Textoindependiente"/>
        <w:spacing w:before="74" w:line="360" w:lineRule="auto"/>
        <w:ind w:right="2"/>
        <w:rPr>
          <w:bCs/>
        </w:rPr>
      </w:pPr>
    </w:p>
    <w:p w14:paraId="6D9B1597" w14:textId="77777777" w:rsidR="001C660A" w:rsidRDefault="004246F0" w:rsidP="001C660A">
      <w:pPr>
        <w:pStyle w:val="Textoindependiente"/>
        <w:keepNext/>
        <w:spacing w:before="74" w:line="360" w:lineRule="auto"/>
        <w:ind w:right="2"/>
      </w:pPr>
      <w:r>
        <w:rPr>
          <w:noProof/>
          <w:lang w:val="en-US"/>
        </w:rPr>
        <w:drawing>
          <wp:inline distT="0" distB="0" distL="0" distR="0" wp14:anchorId="21F588D5" wp14:editId="4059F023">
            <wp:extent cx="5401945" cy="3303270"/>
            <wp:effectExtent l="0" t="0" r="8255" b="0"/>
            <wp:docPr id="24" name="Imagen 24"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01945" cy="3303270"/>
                    </a:xfrm>
                    <a:prstGeom prst="rect">
                      <a:avLst/>
                    </a:prstGeom>
                    <a:noFill/>
                    <a:ln>
                      <a:noFill/>
                    </a:ln>
                  </pic:spPr>
                </pic:pic>
              </a:graphicData>
            </a:graphic>
          </wp:inline>
        </w:drawing>
      </w:r>
    </w:p>
    <w:p w14:paraId="15D7D442" w14:textId="0C9DA1DE" w:rsidR="004246F0" w:rsidRPr="001C660A" w:rsidRDefault="001C660A" w:rsidP="001C660A">
      <w:pPr>
        <w:pStyle w:val="Descripcin"/>
        <w:rPr>
          <w:b w:val="0"/>
          <w:bCs/>
        </w:rPr>
      </w:pPr>
      <w:r>
        <w:t xml:space="preserve">Figura </w:t>
      </w:r>
      <w:r>
        <w:fldChar w:fldCharType="begin"/>
      </w:r>
      <w:r>
        <w:instrText xml:space="preserve"> SEQ Figura__ \* ARABIC </w:instrText>
      </w:r>
      <w:r>
        <w:fldChar w:fldCharType="separate"/>
      </w:r>
      <w:r w:rsidR="0039400E">
        <w:rPr>
          <w:noProof/>
        </w:rPr>
        <w:t>18</w:t>
      </w:r>
      <w:r>
        <w:fldChar w:fldCharType="end"/>
      </w:r>
      <w:r>
        <w:t xml:space="preserve">-3. </w:t>
      </w:r>
      <w:r w:rsidR="00E10F7E">
        <w:rPr>
          <w:b w:val="0"/>
        </w:rPr>
        <w:t>Interfaz para la solicitud de inscripciones</w:t>
      </w:r>
    </w:p>
    <w:p w14:paraId="6EF88DA0" w14:textId="19D169C3" w:rsidR="00F53E86" w:rsidRDefault="00F53E86" w:rsidP="00F53E86">
      <w:pPr>
        <w:pStyle w:val="Textoindependiente"/>
        <w:spacing w:line="360" w:lineRule="auto"/>
        <w:rPr>
          <w:sz w:val="16"/>
        </w:rPr>
      </w:pPr>
      <w:r w:rsidRPr="00A14027">
        <w:rPr>
          <w:b/>
          <w:sz w:val="16"/>
        </w:rPr>
        <w:t xml:space="preserve">Realizado por: </w:t>
      </w:r>
      <w:r w:rsidRPr="00A14027">
        <w:rPr>
          <w:sz w:val="16"/>
        </w:rPr>
        <w:t>W. Aldas y C. Pilataxi, 2020</w:t>
      </w:r>
    </w:p>
    <w:p w14:paraId="11D32D6B" w14:textId="77777777" w:rsidR="00AB050D" w:rsidRPr="00F53E86" w:rsidRDefault="00AB050D" w:rsidP="00F53E86">
      <w:pPr>
        <w:pStyle w:val="Textoindependiente"/>
        <w:spacing w:line="360" w:lineRule="auto"/>
        <w:rPr>
          <w:b/>
          <w:sz w:val="16"/>
        </w:rPr>
      </w:pPr>
    </w:p>
    <w:p w14:paraId="013F7A86" w14:textId="4938E15D" w:rsidR="00773A06" w:rsidRDefault="00773A06" w:rsidP="00411B4C">
      <w:pPr>
        <w:pStyle w:val="Textoindependiente"/>
        <w:spacing w:before="74" w:line="360" w:lineRule="auto"/>
        <w:ind w:right="2"/>
      </w:pPr>
      <w:r>
        <w:t xml:space="preserve">El hecho de tener múltiples roles de usuario nos da la posibilidad de distribuir distintas funcionalidades apropiadas para cada uno de ellos en distintos grupos de interfaces, sin </w:t>
      </w:r>
      <w:r w:rsidR="001C237C">
        <w:t>embargo,</w:t>
      </w:r>
      <w:r>
        <w:t xml:space="preserve"> todos concuerdan en que poseen una barra lateral de navegación ubicada en la parte izquierda de la pantalla del dispositivo en el que se esté ejecutando. En la parte superior se tiene el encabezado de la aplicación, el cual contiene el nombre del sistema, nombre y foto de perfil de usuario </w:t>
      </w:r>
      <w:r w:rsidR="001C237C">
        <w:t>que,</w:t>
      </w:r>
      <w:r>
        <w:t xml:space="preserve"> al dar clic sobre este, despliega el menú en el que se dispone la opción de abandonar el sistema.</w:t>
      </w:r>
    </w:p>
    <w:p w14:paraId="4699F18A" w14:textId="71BEC407" w:rsidR="00773A06" w:rsidRDefault="00773A06" w:rsidP="00411B4C">
      <w:pPr>
        <w:pStyle w:val="Textoindependiente"/>
        <w:spacing w:before="74" w:line="360" w:lineRule="auto"/>
        <w:ind w:right="2"/>
      </w:pPr>
      <w:r>
        <w:t xml:space="preserve">En cuanto al cuerpo de la aplicación, disponemos de una etiqueta en la parte superior, el cual identifica el nombre del módulo al que el usuario ha accedido, siguiendo hacia abajo, se ubican los ítems de los distintos subniveles a desarrollarse dentro de ella. </w:t>
      </w:r>
      <w:r w:rsidR="004C1052">
        <w:t>En</w:t>
      </w:r>
      <w:r>
        <w:t xml:space="preserve"> cada ítem se ubica desde la parte superior todo lo referente a una funcionalidad, empezando por los datos de la institución, un formulario de registro y en la parte inferior el listado de tod</w:t>
      </w:r>
      <w:r w:rsidR="004C1052">
        <w:t>o lo ingresado en el formulario, cada uno de los registros que se muestran en el formulario poseen las opciones de eliminar, modificar, mostrar, dependiendo de las necesidades presentes.</w:t>
      </w:r>
    </w:p>
    <w:p w14:paraId="3E73253F" w14:textId="5A73E7CE" w:rsidR="004C1052" w:rsidRDefault="001C237C" w:rsidP="00411B4C">
      <w:pPr>
        <w:pStyle w:val="Textoindependiente"/>
        <w:spacing w:before="74" w:line="360" w:lineRule="auto"/>
        <w:ind w:right="2"/>
      </w:pPr>
      <w:r>
        <w:t>Los detalles de una interfaz típica utilizada para este trabajo se presentan</w:t>
      </w:r>
      <w:r w:rsidR="004C1052">
        <w:t xml:space="preserve"> en la </w:t>
      </w:r>
      <w:r w:rsidR="004C1052" w:rsidRPr="004C1052">
        <w:rPr>
          <w:b/>
        </w:rPr>
        <w:t>Figura 19-3</w:t>
      </w:r>
      <w:r w:rsidR="004C1052">
        <w:rPr>
          <w:b/>
        </w:rPr>
        <w:t>.</w:t>
      </w:r>
    </w:p>
    <w:p w14:paraId="12AFF871" w14:textId="77777777" w:rsidR="004C1052" w:rsidRDefault="004246F0" w:rsidP="004C1052">
      <w:pPr>
        <w:pStyle w:val="Textoindependiente"/>
        <w:keepNext/>
        <w:spacing w:before="74" w:line="360" w:lineRule="auto"/>
        <w:ind w:right="2"/>
      </w:pPr>
      <w:r>
        <w:rPr>
          <w:noProof/>
          <w:lang w:val="en-US"/>
        </w:rPr>
        <w:drawing>
          <wp:inline distT="0" distB="0" distL="0" distR="0" wp14:anchorId="17E63A33" wp14:editId="5AC1B150">
            <wp:extent cx="5401945" cy="3303270"/>
            <wp:effectExtent l="0" t="0" r="8255" b="0"/>
            <wp:docPr id="25" name="Imagen 25"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abl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01945" cy="3303270"/>
                    </a:xfrm>
                    <a:prstGeom prst="rect">
                      <a:avLst/>
                    </a:prstGeom>
                    <a:noFill/>
                    <a:ln>
                      <a:noFill/>
                    </a:ln>
                  </pic:spPr>
                </pic:pic>
              </a:graphicData>
            </a:graphic>
          </wp:inline>
        </w:drawing>
      </w:r>
    </w:p>
    <w:p w14:paraId="1BE74EB6" w14:textId="2403F50B" w:rsidR="004246F0" w:rsidRPr="004C1052" w:rsidRDefault="004C1052" w:rsidP="004C1052">
      <w:pPr>
        <w:pStyle w:val="Descripcin"/>
        <w:rPr>
          <w:b w:val="0"/>
          <w:bCs/>
        </w:rPr>
      </w:pPr>
      <w:r>
        <w:t xml:space="preserve">Figura </w:t>
      </w:r>
      <w:r>
        <w:fldChar w:fldCharType="begin"/>
      </w:r>
      <w:r>
        <w:instrText xml:space="preserve"> SEQ Figura__ \* ARABIC </w:instrText>
      </w:r>
      <w:r>
        <w:fldChar w:fldCharType="separate"/>
      </w:r>
      <w:r w:rsidR="0039400E">
        <w:rPr>
          <w:noProof/>
        </w:rPr>
        <w:t>19</w:t>
      </w:r>
      <w:r>
        <w:fldChar w:fldCharType="end"/>
      </w:r>
      <w:r>
        <w:t xml:space="preserve">-3. </w:t>
      </w:r>
      <w:r>
        <w:rPr>
          <w:b w:val="0"/>
        </w:rPr>
        <w:t>Interfaz base para las vistas de todos los procesos</w:t>
      </w:r>
    </w:p>
    <w:p w14:paraId="78C673C0" w14:textId="59339D9B" w:rsidR="00F53E86" w:rsidRDefault="00F53E86" w:rsidP="00F53E86">
      <w:pPr>
        <w:pStyle w:val="Textoindependiente"/>
        <w:spacing w:line="360" w:lineRule="auto"/>
        <w:rPr>
          <w:sz w:val="16"/>
        </w:rPr>
      </w:pPr>
      <w:r w:rsidRPr="00A14027">
        <w:rPr>
          <w:b/>
          <w:sz w:val="16"/>
        </w:rPr>
        <w:t xml:space="preserve">Realizado por: </w:t>
      </w:r>
      <w:r w:rsidRPr="00A14027">
        <w:rPr>
          <w:sz w:val="16"/>
        </w:rPr>
        <w:t>W. Aldas y C. Pilataxi, 2020</w:t>
      </w:r>
    </w:p>
    <w:p w14:paraId="46F774F8" w14:textId="50F0E018" w:rsidR="00430E24" w:rsidRDefault="00430E24" w:rsidP="00BC1A24">
      <w:pPr>
        <w:spacing w:line="360" w:lineRule="auto"/>
        <w:rPr>
          <w:highlight w:val="yellow"/>
        </w:rPr>
      </w:pPr>
    </w:p>
    <w:p w14:paraId="2836E1B2" w14:textId="6A9352A8" w:rsidR="004246F0" w:rsidRDefault="00BC1A24" w:rsidP="002572B4">
      <w:pPr>
        <w:pStyle w:val="Ttulo4"/>
        <w:numPr>
          <w:ilvl w:val="3"/>
          <w:numId w:val="2"/>
        </w:numPr>
      </w:pPr>
      <w:bookmarkStart w:id="292" w:name="_Toc77780661"/>
      <w:r>
        <w:t>Interfaces de aplicación móvil</w:t>
      </w:r>
      <w:bookmarkEnd w:id="292"/>
    </w:p>
    <w:p w14:paraId="40FADE08" w14:textId="77777777" w:rsidR="006B5A6E" w:rsidRDefault="006B5A6E" w:rsidP="00BC1A24">
      <w:pPr>
        <w:spacing w:line="360" w:lineRule="auto"/>
      </w:pPr>
    </w:p>
    <w:p w14:paraId="31EA0F79" w14:textId="3670EDB5" w:rsidR="00AB050D" w:rsidRDefault="00FA3058" w:rsidP="00832B23">
      <w:pPr>
        <w:pStyle w:val="Textoindependiente"/>
        <w:spacing w:line="360" w:lineRule="auto"/>
      </w:pPr>
      <w:r w:rsidRPr="00FA3058">
        <w:t>Para diseñar los prototipos de las vistas de la aplicación móvil de la misma manera se utilizó Balsamiq Cloud</w:t>
      </w:r>
      <w:r w:rsidR="00F75821">
        <w:t>.</w:t>
      </w:r>
    </w:p>
    <w:p w14:paraId="138D1CDA" w14:textId="0C3FAEAA" w:rsidR="00B15859" w:rsidRDefault="00B15859" w:rsidP="00832B23">
      <w:pPr>
        <w:pStyle w:val="Textoindependiente"/>
        <w:spacing w:line="360" w:lineRule="auto"/>
      </w:pPr>
      <w:r>
        <w:t xml:space="preserve">Como </w:t>
      </w:r>
      <w:r w:rsidR="00832B23">
        <w:t xml:space="preserve">se muestra en </w:t>
      </w:r>
      <w:r w:rsidR="00832B23" w:rsidRPr="00AB050D">
        <w:t>la</w:t>
      </w:r>
      <w:r w:rsidR="00832B23" w:rsidRPr="00832B23">
        <w:rPr>
          <w:b/>
        </w:rPr>
        <w:t xml:space="preserve"> Figura 20-3</w:t>
      </w:r>
      <w:r w:rsidR="00832B23">
        <w:t xml:space="preserve"> s</w:t>
      </w:r>
      <w:r>
        <w:t>e puede identificar la pantalla principal de la aplicación web, en donde se tiene el logo de la empresa, además de dos campos (usuario y contraseña), un botón de ingreso, y un enlace para los clientes donde pueden solicitar el examen psicosensométrico</w:t>
      </w:r>
      <w:r w:rsidR="00A13DCC">
        <w:t>.</w:t>
      </w:r>
    </w:p>
    <w:p w14:paraId="6637027F" w14:textId="77777777" w:rsidR="00E10F7E" w:rsidRDefault="00F75821" w:rsidP="00E10F7E">
      <w:pPr>
        <w:pStyle w:val="Textoindependiente"/>
        <w:keepNext/>
        <w:spacing w:line="360" w:lineRule="auto"/>
        <w:jc w:val="center"/>
      </w:pPr>
      <w:r>
        <w:rPr>
          <w:noProof/>
          <w:lang w:val="en-US"/>
        </w:rPr>
        <w:drawing>
          <wp:inline distT="0" distB="0" distL="0" distR="0" wp14:anchorId="385FFA4C" wp14:editId="2B94E73C">
            <wp:extent cx="1980000" cy="3528149"/>
            <wp:effectExtent l="0" t="0" r="127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5576" cy="3538085"/>
                    </a:xfrm>
                    <a:prstGeom prst="rect">
                      <a:avLst/>
                    </a:prstGeom>
                  </pic:spPr>
                </pic:pic>
              </a:graphicData>
            </a:graphic>
          </wp:inline>
        </w:drawing>
      </w:r>
    </w:p>
    <w:p w14:paraId="396532BA" w14:textId="3B085909" w:rsidR="00B15859" w:rsidRPr="00E10F7E" w:rsidRDefault="00E10F7E" w:rsidP="00E10F7E">
      <w:pPr>
        <w:pStyle w:val="Descripcin"/>
        <w:ind w:left="1440" w:firstLine="720"/>
        <w:rPr>
          <w:b w:val="0"/>
        </w:rPr>
      </w:pPr>
      <w:r>
        <w:t xml:space="preserve">Figura </w:t>
      </w:r>
      <w:r>
        <w:fldChar w:fldCharType="begin"/>
      </w:r>
      <w:r>
        <w:instrText xml:space="preserve"> SEQ Figura__ \* ARABIC </w:instrText>
      </w:r>
      <w:r>
        <w:fldChar w:fldCharType="separate"/>
      </w:r>
      <w:r w:rsidR="0039400E">
        <w:rPr>
          <w:noProof/>
        </w:rPr>
        <w:t>20</w:t>
      </w:r>
      <w:r>
        <w:fldChar w:fldCharType="end"/>
      </w:r>
      <w:r>
        <w:t xml:space="preserve">-3. </w:t>
      </w:r>
      <w:r>
        <w:rPr>
          <w:b w:val="0"/>
        </w:rPr>
        <w:t>Interfaz principal de la aplicación móvil</w:t>
      </w:r>
    </w:p>
    <w:p w14:paraId="22DE05D4" w14:textId="77777777" w:rsidR="00F53E86" w:rsidRPr="00A14027" w:rsidRDefault="00F53E86" w:rsidP="00E10F7E">
      <w:pPr>
        <w:pStyle w:val="Textoindependiente"/>
        <w:spacing w:line="360" w:lineRule="auto"/>
        <w:ind w:left="1440" w:firstLine="720"/>
        <w:rPr>
          <w:b/>
          <w:sz w:val="16"/>
        </w:rPr>
      </w:pPr>
      <w:r w:rsidRPr="00A14027">
        <w:rPr>
          <w:b/>
          <w:sz w:val="16"/>
        </w:rPr>
        <w:t xml:space="preserve">Realizado por: </w:t>
      </w:r>
      <w:r w:rsidRPr="00A14027">
        <w:rPr>
          <w:sz w:val="16"/>
        </w:rPr>
        <w:t>W. Aldas y C. Pilataxi, 2020</w:t>
      </w:r>
    </w:p>
    <w:p w14:paraId="3EE2EE55" w14:textId="77777777" w:rsidR="00F53E86" w:rsidRDefault="00F53E86" w:rsidP="00F53E86">
      <w:pPr>
        <w:pStyle w:val="Textoindependiente"/>
        <w:spacing w:line="360" w:lineRule="auto"/>
      </w:pPr>
    </w:p>
    <w:p w14:paraId="7AAD81CF" w14:textId="7A9FDF86" w:rsidR="00194B1A" w:rsidRDefault="00194B1A" w:rsidP="00832B23">
      <w:pPr>
        <w:pStyle w:val="Textoindependiente"/>
        <w:spacing w:line="360" w:lineRule="auto"/>
      </w:pPr>
      <w:r>
        <w:t>Para realizar la solicitud de examen psicosensometrico por parte del cliente se</w:t>
      </w:r>
      <w:r w:rsidR="00832B23">
        <w:t xml:space="preserve"> puede observar en la </w:t>
      </w:r>
      <w:r w:rsidR="00832B23" w:rsidRPr="00832B23">
        <w:rPr>
          <w:b/>
        </w:rPr>
        <w:t>Figura 21-3</w:t>
      </w:r>
      <w:r>
        <w:t xml:space="preserve"> que se tiene un campo de correo, cedula, nombre, apellido, celular, dirección, fecha y hora, y un botón de aceptar.</w:t>
      </w:r>
    </w:p>
    <w:p w14:paraId="42A3114A" w14:textId="77777777" w:rsidR="00A13DCC" w:rsidRDefault="00E33038" w:rsidP="00A13DCC">
      <w:pPr>
        <w:pStyle w:val="Textoindependiente"/>
        <w:keepNext/>
        <w:spacing w:line="360" w:lineRule="auto"/>
        <w:jc w:val="center"/>
      </w:pPr>
      <w:r>
        <w:rPr>
          <w:noProof/>
          <w:lang w:val="en-US"/>
        </w:rPr>
        <w:drawing>
          <wp:inline distT="0" distB="0" distL="0" distR="0" wp14:anchorId="7D085AD6" wp14:editId="3618A1E9">
            <wp:extent cx="2066104" cy="3636000"/>
            <wp:effectExtent l="0" t="0" r="0" b="317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075990" cy="3653398"/>
                    </a:xfrm>
                    <a:prstGeom prst="rect">
                      <a:avLst/>
                    </a:prstGeom>
                  </pic:spPr>
                </pic:pic>
              </a:graphicData>
            </a:graphic>
          </wp:inline>
        </w:drawing>
      </w:r>
    </w:p>
    <w:p w14:paraId="0E0A8DFE" w14:textId="3C4067CC" w:rsidR="00194B1A" w:rsidRPr="00A13DCC" w:rsidRDefault="00A13DCC" w:rsidP="00A13DCC">
      <w:pPr>
        <w:pStyle w:val="Descripcin"/>
        <w:ind w:left="2160"/>
        <w:rPr>
          <w:b w:val="0"/>
        </w:rPr>
      </w:pPr>
      <w:r>
        <w:t xml:space="preserve">Figura </w:t>
      </w:r>
      <w:r>
        <w:fldChar w:fldCharType="begin"/>
      </w:r>
      <w:r>
        <w:instrText xml:space="preserve"> SEQ Figura__ \* ARABIC </w:instrText>
      </w:r>
      <w:r>
        <w:fldChar w:fldCharType="separate"/>
      </w:r>
      <w:r w:rsidR="0039400E">
        <w:rPr>
          <w:noProof/>
        </w:rPr>
        <w:t>21</w:t>
      </w:r>
      <w:r>
        <w:fldChar w:fldCharType="end"/>
      </w:r>
      <w:r>
        <w:t xml:space="preserve">-3. </w:t>
      </w:r>
      <w:r>
        <w:rPr>
          <w:b w:val="0"/>
        </w:rPr>
        <w:t>Interfaz de solicitud de examen psicosensométrico</w:t>
      </w:r>
    </w:p>
    <w:p w14:paraId="7F540DE6" w14:textId="77777777" w:rsidR="00C246BD" w:rsidRPr="00A14027" w:rsidRDefault="00C246BD" w:rsidP="00A13DCC">
      <w:pPr>
        <w:pStyle w:val="Textoindependiente"/>
        <w:spacing w:line="360" w:lineRule="auto"/>
        <w:ind w:left="2160"/>
        <w:rPr>
          <w:b/>
          <w:sz w:val="16"/>
        </w:rPr>
      </w:pPr>
      <w:r w:rsidRPr="00A14027">
        <w:rPr>
          <w:b/>
          <w:sz w:val="16"/>
        </w:rPr>
        <w:t xml:space="preserve">Realizado por: </w:t>
      </w:r>
      <w:r w:rsidRPr="00A14027">
        <w:rPr>
          <w:sz w:val="16"/>
        </w:rPr>
        <w:t>W. Aldas y C. Pilataxi, 2020</w:t>
      </w:r>
    </w:p>
    <w:p w14:paraId="5324328B" w14:textId="0B779921" w:rsidR="00E33038" w:rsidRDefault="00E33038" w:rsidP="00E33038">
      <w:pPr>
        <w:pStyle w:val="Textoindependiente"/>
        <w:spacing w:line="360" w:lineRule="auto"/>
      </w:pPr>
    </w:p>
    <w:p w14:paraId="063A4E40" w14:textId="1E5C52B3" w:rsidR="00E33038" w:rsidRDefault="00E33038" w:rsidP="00832B23">
      <w:pPr>
        <w:pStyle w:val="Textoindependiente"/>
        <w:spacing w:line="360" w:lineRule="auto"/>
      </w:pPr>
      <w:r>
        <w:t xml:space="preserve">Para que el Administrador pueda atender las solicitudes de los clientes, en el diseño de la interfaz se listan las solicitudes con los datos que fueron ingresados por los clientes </w:t>
      </w:r>
      <w:r w:rsidR="00832B23">
        <w:t xml:space="preserve">como se muestra en la </w:t>
      </w:r>
      <w:r w:rsidR="00832B23" w:rsidRPr="00832B23">
        <w:rPr>
          <w:b/>
        </w:rPr>
        <w:t>Figura 22-3</w:t>
      </w:r>
      <w:r w:rsidR="000E4074">
        <w:rPr>
          <w:b/>
        </w:rPr>
        <w:t>.</w:t>
      </w:r>
    </w:p>
    <w:p w14:paraId="1CFCDBEB" w14:textId="77777777" w:rsidR="000E4074" w:rsidRDefault="00E33038" w:rsidP="000E4074">
      <w:pPr>
        <w:pStyle w:val="Textoindependiente"/>
        <w:keepNext/>
        <w:spacing w:line="360" w:lineRule="auto"/>
        <w:jc w:val="center"/>
      </w:pPr>
      <w:r>
        <w:rPr>
          <w:noProof/>
          <w:lang w:val="en-US"/>
        </w:rPr>
        <w:drawing>
          <wp:inline distT="0" distB="0" distL="0" distR="0" wp14:anchorId="19CF112F" wp14:editId="1F84702E">
            <wp:extent cx="2152650" cy="3844800"/>
            <wp:effectExtent l="0" t="0" r="0" b="381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158780" cy="3855748"/>
                    </a:xfrm>
                    <a:prstGeom prst="rect">
                      <a:avLst/>
                    </a:prstGeom>
                  </pic:spPr>
                </pic:pic>
              </a:graphicData>
            </a:graphic>
          </wp:inline>
        </w:drawing>
      </w:r>
    </w:p>
    <w:p w14:paraId="1D588FBC" w14:textId="409987FD" w:rsidR="00E33038" w:rsidRDefault="001B5F3D" w:rsidP="000E4074">
      <w:pPr>
        <w:pStyle w:val="Descripcin"/>
        <w:ind w:left="1440" w:firstLine="720"/>
      </w:pPr>
      <w:r>
        <w:t>Figura</w:t>
      </w:r>
      <w:r w:rsidR="000E4074">
        <w:t xml:space="preserve"> </w:t>
      </w:r>
      <w:r w:rsidR="000E4074">
        <w:fldChar w:fldCharType="begin"/>
      </w:r>
      <w:r w:rsidR="000E4074">
        <w:instrText xml:space="preserve"> SEQ Figura__ \* ARABIC </w:instrText>
      </w:r>
      <w:r w:rsidR="000E4074">
        <w:fldChar w:fldCharType="separate"/>
      </w:r>
      <w:r w:rsidR="0039400E">
        <w:rPr>
          <w:noProof/>
        </w:rPr>
        <w:t>22</w:t>
      </w:r>
      <w:r w:rsidR="000E4074">
        <w:fldChar w:fldCharType="end"/>
      </w:r>
      <w:r w:rsidR="000E4074">
        <w:t xml:space="preserve">-3. </w:t>
      </w:r>
      <w:r w:rsidR="000E4074">
        <w:rPr>
          <w:b w:val="0"/>
        </w:rPr>
        <w:t>Interfaz de solicitudes pendientes de atender</w:t>
      </w:r>
    </w:p>
    <w:p w14:paraId="4D3F7047" w14:textId="77777777" w:rsidR="002B27CF" w:rsidRPr="00A14027" w:rsidRDefault="002B27CF" w:rsidP="000E4074">
      <w:pPr>
        <w:pStyle w:val="Textoindependiente"/>
        <w:spacing w:line="360" w:lineRule="auto"/>
        <w:ind w:left="2160"/>
        <w:rPr>
          <w:b/>
          <w:sz w:val="16"/>
        </w:rPr>
      </w:pPr>
      <w:r w:rsidRPr="00A14027">
        <w:rPr>
          <w:b/>
          <w:sz w:val="16"/>
        </w:rPr>
        <w:t xml:space="preserve">Realizado por: </w:t>
      </w:r>
      <w:r w:rsidRPr="00A14027">
        <w:rPr>
          <w:sz w:val="16"/>
        </w:rPr>
        <w:t>W. Aldas y C. Pilataxi, 2020</w:t>
      </w:r>
    </w:p>
    <w:p w14:paraId="2846D669" w14:textId="77777777" w:rsidR="00430E24" w:rsidRPr="00430E24" w:rsidRDefault="00430E24" w:rsidP="006936AB">
      <w:pPr>
        <w:pStyle w:val="Textoindependiente"/>
        <w:spacing w:line="360" w:lineRule="auto"/>
        <w:rPr>
          <w:b/>
        </w:rPr>
      </w:pPr>
    </w:p>
    <w:p w14:paraId="77D6E53F" w14:textId="3F7C214A" w:rsidR="00544FB5" w:rsidRPr="00BD4E4B" w:rsidRDefault="00544FB5" w:rsidP="002572B4">
      <w:pPr>
        <w:pStyle w:val="Ttulo3"/>
        <w:numPr>
          <w:ilvl w:val="2"/>
          <w:numId w:val="2"/>
        </w:numPr>
      </w:pPr>
      <w:bookmarkStart w:id="293" w:name="_Toc77780662"/>
      <w:r w:rsidRPr="00BD4E4B">
        <w:t>Diseño de la base de datos</w:t>
      </w:r>
      <w:bookmarkEnd w:id="293"/>
    </w:p>
    <w:p w14:paraId="00D8FFE6" w14:textId="1A34729A" w:rsidR="00CF74DF" w:rsidRDefault="00CF74DF" w:rsidP="008C3146">
      <w:pPr>
        <w:pStyle w:val="Textoindependiente"/>
        <w:spacing w:line="360" w:lineRule="auto"/>
      </w:pPr>
    </w:p>
    <w:p w14:paraId="11B76388" w14:textId="7946D2FB" w:rsidR="00CF74DF" w:rsidRDefault="00CF74DF" w:rsidP="008C3146">
      <w:pPr>
        <w:pStyle w:val="Textoindependiente"/>
        <w:spacing w:line="360" w:lineRule="auto"/>
      </w:pPr>
      <w:r>
        <w:t>El diseño de la base de datos al ser uno de los primeros artefactos en ser desarrollado, necesita de una buena representación de las expectativas del cliente, ya que de este dependerá el desempeño de los sistemas que lo vayan a utilizar</w:t>
      </w:r>
      <w:r w:rsidR="00D07DE3">
        <w:t xml:space="preserve">. </w:t>
      </w:r>
      <w:r>
        <w:t>Para empezar con el diseño de una base de datos debemos conocer las necesidades del cliente, lo cual a medida que se vaya entendiendo de la ló</w:t>
      </w:r>
      <w:r w:rsidR="00D07DE3">
        <w:t xml:space="preserve">gica requerida, se irá formando la estructura para el almacenamiento de datos. </w:t>
      </w:r>
    </w:p>
    <w:p w14:paraId="4FB98675" w14:textId="0D7A6D18" w:rsidR="00D07DE3" w:rsidRDefault="00D07DE3" w:rsidP="008C3146">
      <w:pPr>
        <w:pStyle w:val="Textoindependiente"/>
        <w:spacing w:line="360" w:lineRule="auto"/>
      </w:pPr>
      <w:r>
        <w:t>El gestor de base de datos utilizado para el desarrollo de este trabajo ha sido Postgresql, el cual permite la realización de ingeniería reversa mediante la herramienta de modelado Power designer, este a su vez ha permitido obtener el modelo lógico</w:t>
      </w:r>
      <w:r w:rsidR="00D54E75">
        <w:t xml:space="preserve"> que muestra las tablas con sus relaciones.</w:t>
      </w:r>
    </w:p>
    <w:p w14:paraId="79090415" w14:textId="203FC025" w:rsidR="00853526" w:rsidRDefault="00853526" w:rsidP="008C3146">
      <w:pPr>
        <w:pStyle w:val="Textoindependiente"/>
        <w:spacing w:line="360" w:lineRule="auto"/>
      </w:pPr>
      <w:r>
        <w:t>Los tipos de datos utilizados en todo el diseño son los siguientes:</w:t>
      </w:r>
    </w:p>
    <w:p w14:paraId="68ABC209" w14:textId="4D3B2D9D" w:rsidR="00853526" w:rsidRDefault="00853526" w:rsidP="002572B4">
      <w:pPr>
        <w:pStyle w:val="Textoindependiente"/>
        <w:numPr>
          <w:ilvl w:val="0"/>
          <w:numId w:val="7"/>
        </w:numPr>
        <w:spacing w:line="360" w:lineRule="auto"/>
      </w:pPr>
      <w:r w:rsidRPr="001B5F3D">
        <w:rPr>
          <w:b/>
        </w:rPr>
        <w:t>Serial:</w:t>
      </w:r>
      <w:r>
        <w:t xml:space="preserve"> Almacena datos de tipo enteros auto genéricos, principalmente usados para la generación automática de las claves primarias de cada registro (Ejemplo: codarchivo)</w:t>
      </w:r>
    </w:p>
    <w:p w14:paraId="7251BD51" w14:textId="4A6B85DC" w:rsidR="00853526" w:rsidRDefault="00853526" w:rsidP="002572B4">
      <w:pPr>
        <w:pStyle w:val="Textoindependiente"/>
        <w:numPr>
          <w:ilvl w:val="0"/>
          <w:numId w:val="7"/>
        </w:numPr>
        <w:spacing w:line="360" w:lineRule="auto"/>
      </w:pPr>
      <w:r w:rsidRPr="001B5F3D">
        <w:rPr>
          <w:b/>
        </w:rPr>
        <w:t>Text:</w:t>
      </w:r>
      <w:r>
        <w:t xml:space="preserve"> Almacena cadenas de </w:t>
      </w:r>
      <w:r w:rsidR="00927D9F">
        <w:t>caracteres</w:t>
      </w:r>
      <w:r>
        <w:t xml:space="preserve"> sin límite de extensión, aunque no es recomendable guardar tantos caracteres en un mismo registro. </w:t>
      </w:r>
      <w:r w:rsidR="00DD45FA">
        <w:t>(</w:t>
      </w:r>
      <w:r>
        <w:t>Ejemplo</w:t>
      </w:r>
      <w:r w:rsidR="00DD45FA">
        <w:t>: contenido</w:t>
      </w:r>
      <w:r>
        <w:t>)</w:t>
      </w:r>
    </w:p>
    <w:p w14:paraId="022AD259" w14:textId="19B5F9C5" w:rsidR="00DD45FA" w:rsidRDefault="0077686D" w:rsidP="002572B4">
      <w:pPr>
        <w:pStyle w:val="Textoindependiente"/>
        <w:numPr>
          <w:ilvl w:val="0"/>
          <w:numId w:val="7"/>
        </w:numPr>
        <w:spacing w:line="360" w:lineRule="auto"/>
      </w:pPr>
      <w:r w:rsidRPr="001B5F3D">
        <w:rPr>
          <w:b/>
        </w:rPr>
        <w:t>Varc</w:t>
      </w:r>
      <w:r w:rsidR="00927D9F" w:rsidRPr="001B5F3D">
        <w:rPr>
          <w:b/>
        </w:rPr>
        <w:t>har:</w:t>
      </w:r>
      <w:r w:rsidR="00927D9F">
        <w:t xml:space="preserve"> Almacena cadenas de texto con un límite de espacio (Ejemplo: cedula)</w:t>
      </w:r>
    </w:p>
    <w:p w14:paraId="7FA9948D" w14:textId="63EF2F7B" w:rsidR="00927D9F" w:rsidRDefault="00927D9F" w:rsidP="002572B4">
      <w:pPr>
        <w:pStyle w:val="Textoindependiente"/>
        <w:numPr>
          <w:ilvl w:val="0"/>
          <w:numId w:val="7"/>
        </w:numPr>
        <w:spacing w:line="360" w:lineRule="auto"/>
      </w:pPr>
      <w:r w:rsidRPr="001B5F3D">
        <w:rPr>
          <w:b/>
        </w:rPr>
        <w:t>Date:</w:t>
      </w:r>
      <w:r>
        <w:t xml:space="preserve"> Almacena fechas en formato yy-mm-</w:t>
      </w:r>
      <w:r w:rsidR="0077686D">
        <w:t>dd (Ejemplo: fechaejecucion)</w:t>
      </w:r>
    </w:p>
    <w:p w14:paraId="16C41893" w14:textId="69FD61AA" w:rsidR="0077686D" w:rsidRDefault="0077686D" w:rsidP="002572B4">
      <w:pPr>
        <w:pStyle w:val="Textoindependiente"/>
        <w:numPr>
          <w:ilvl w:val="0"/>
          <w:numId w:val="7"/>
        </w:numPr>
        <w:spacing w:line="360" w:lineRule="auto"/>
      </w:pPr>
      <w:r w:rsidRPr="001B5F3D">
        <w:rPr>
          <w:b/>
        </w:rPr>
        <w:t>Timestamp:</w:t>
      </w:r>
      <w:r>
        <w:t xml:space="preserve"> Almacena fechas en formato yy-mm-dd 00:00:00 (Ejemplo: fechacreacion)</w:t>
      </w:r>
    </w:p>
    <w:p w14:paraId="73093727" w14:textId="6903DCA4" w:rsidR="00F17334" w:rsidRDefault="0077686D" w:rsidP="002572B4">
      <w:pPr>
        <w:pStyle w:val="Textoindependiente"/>
        <w:numPr>
          <w:ilvl w:val="0"/>
          <w:numId w:val="7"/>
        </w:numPr>
        <w:spacing w:line="360" w:lineRule="auto"/>
      </w:pPr>
      <w:r w:rsidRPr="001B5F3D">
        <w:rPr>
          <w:b/>
        </w:rPr>
        <w:t>Time:</w:t>
      </w:r>
      <w:r>
        <w:t xml:space="preserve"> Almacena hora, minutos y segundos en formato 00:00:00 (Ejemplo: horainicio)</w:t>
      </w:r>
    </w:p>
    <w:p w14:paraId="54346BD9" w14:textId="77777777" w:rsidR="006936AB" w:rsidRDefault="006936AB" w:rsidP="006936AB">
      <w:pPr>
        <w:pStyle w:val="Textoindependiente"/>
        <w:spacing w:line="360" w:lineRule="auto"/>
      </w:pPr>
    </w:p>
    <w:p w14:paraId="61192B62" w14:textId="3876F738" w:rsidR="00F17334" w:rsidRDefault="00F17334" w:rsidP="002572B4">
      <w:pPr>
        <w:pStyle w:val="Ttulo4"/>
        <w:numPr>
          <w:ilvl w:val="3"/>
          <w:numId w:val="2"/>
        </w:numPr>
      </w:pPr>
      <w:bookmarkStart w:id="294" w:name="_Toc77780663"/>
      <w:r>
        <w:t>Diagrama Lógico de la Base de Datos</w:t>
      </w:r>
      <w:r w:rsidR="00122032">
        <w:t xml:space="preserve"> para la aplicación web</w:t>
      </w:r>
      <w:bookmarkEnd w:id="294"/>
    </w:p>
    <w:p w14:paraId="6342B30E" w14:textId="7B0626EE" w:rsidR="00F17334" w:rsidRDefault="00F17334" w:rsidP="00F17334">
      <w:pPr>
        <w:pStyle w:val="Textoindependiente"/>
        <w:spacing w:line="360" w:lineRule="auto"/>
      </w:pPr>
    </w:p>
    <w:p w14:paraId="0E3A5AA6" w14:textId="0F4BF5F6" w:rsidR="0039400E" w:rsidRDefault="0039400E" w:rsidP="00F17334">
      <w:pPr>
        <w:pStyle w:val="Textoindependiente"/>
        <w:spacing w:line="360" w:lineRule="auto"/>
      </w:pPr>
      <w:r>
        <w:t xml:space="preserve">El resultado final es una base de datos relacional con 43 tablas, definidas en la </w:t>
      </w:r>
      <w:r w:rsidRPr="00D54E75">
        <w:rPr>
          <w:b/>
        </w:rPr>
        <w:t>Figura 23-3</w:t>
      </w:r>
      <w:r>
        <w:t>, que se aloja en el servidor de base de datos de la misma institución.</w:t>
      </w:r>
    </w:p>
    <w:p w14:paraId="2231C0DA" w14:textId="77777777" w:rsidR="0039400E" w:rsidRDefault="00772AB4" w:rsidP="0039400E">
      <w:pPr>
        <w:pStyle w:val="Textoindependiente"/>
        <w:keepNext/>
        <w:spacing w:line="360" w:lineRule="auto"/>
      </w:pPr>
      <w:r>
        <w:rPr>
          <w:noProof/>
          <w:lang w:val="en-US"/>
        </w:rPr>
        <w:drawing>
          <wp:inline distT="0" distB="0" distL="0" distR="0" wp14:anchorId="0D22E6AD" wp14:editId="0DCEAAA6">
            <wp:extent cx="5401945" cy="6174105"/>
            <wp:effectExtent l="0" t="0" r="8255" b="0"/>
            <wp:docPr id="4" name="Imagen 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 Esquemático&#10;&#10;Descripción generada automáticamente"/>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01945" cy="6174105"/>
                    </a:xfrm>
                    <a:prstGeom prst="rect">
                      <a:avLst/>
                    </a:prstGeom>
                    <a:noFill/>
                    <a:ln>
                      <a:noFill/>
                    </a:ln>
                  </pic:spPr>
                </pic:pic>
              </a:graphicData>
            </a:graphic>
          </wp:inline>
        </w:drawing>
      </w:r>
    </w:p>
    <w:p w14:paraId="70AB4549" w14:textId="5D8F92AB" w:rsidR="00772AB4" w:rsidRPr="0039400E" w:rsidRDefault="0039400E" w:rsidP="0039400E">
      <w:pPr>
        <w:pStyle w:val="Descripcin"/>
        <w:rPr>
          <w:b w:val="0"/>
          <w:bCs/>
          <w:color w:val="FFFFFF" w:themeColor="background1"/>
        </w:rPr>
      </w:pPr>
      <w:r>
        <w:t xml:space="preserve">Figura </w:t>
      </w:r>
      <w:r>
        <w:fldChar w:fldCharType="begin"/>
      </w:r>
      <w:r>
        <w:instrText xml:space="preserve"> SEQ Figura__ \* ARABIC </w:instrText>
      </w:r>
      <w:r>
        <w:fldChar w:fldCharType="separate"/>
      </w:r>
      <w:r>
        <w:rPr>
          <w:noProof/>
        </w:rPr>
        <w:t>23</w:t>
      </w:r>
      <w:r>
        <w:fldChar w:fldCharType="end"/>
      </w:r>
      <w:r>
        <w:t xml:space="preserve">-3. </w:t>
      </w:r>
      <w:r>
        <w:rPr>
          <w:b w:val="0"/>
        </w:rPr>
        <w:t>Diagrama lógico de la base de datos del sistema web</w:t>
      </w:r>
    </w:p>
    <w:p w14:paraId="11E6B33B" w14:textId="027ADCBA" w:rsidR="007355DB" w:rsidRDefault="007355DB" w:rsidP="007355DB">
      <w:pPr>
        <w:pStyle w:val="Textoindependiente"/>
        <w:spacing w:line="360" w:lineRule="auto"/>
        <w:rPr>
          <w:sz w:val="16"/>
        </w:rPr>
      </w:pPr>
      <w:r w:rsidRPr="00A14027">
        <w:rPr>
          <w:b/>
          <w:sz w:val="16"/>
        </w:rPr>
        <w:t xml:space="preserve">Realizado por: </w:t>
      </w:r>
      <w:r w:rsidRPr="00A14027">
        <w:rPr>
          <w:sz w:val="16"/>
        </w:rPr>
        <w:t>W. Aldas y C. Pilataxi, 2020</w:t>
      </w:r>
    </w:p>
    <w:p w14:paraId="3E726B31" w14:textId="77777777" w:rsidR="001C237C" w:rsidRPr="00A14027" w:rsidRDefault="001C237C" w:rsidP="001C237C">
      <w:pPr>
        <w:spacing w:line="360" w:lineRule="auto"/>
      </w:pPr>
    </w:p>
    <w:p w14:paraId="051B9F92" w14:textId="29A36661" w:rsidR="00122032" w:rsidRDefault="00122032" w:rsidP="002572B4">
      <w:pPr>
        <w:pStyle w:val="Ttulo4"/>
        <w:numPr>
          <w:ilvl w:val="3"/>
          <w:numId w:val="2"/>
        </w:numPr>
      </w:pPr>
      <w:bookmarkStart w:id="295" w:name="_Toc77780664"/>
      <w:r>
        <w:t>Diagrama Lógico de la Base de Datos para la aplicación móvil</w:t>
      </w:r>
      <w:bookmarkEnd w:id="295"/>
    </w:p>
    <w:p w14:paraId="4B010929" w14:textId="77777777" w:rsidR="00122032" w:rsidRDefault="00122032" w:rsidP="008C3146">
      <w:pPr>
        <w:pStyle w:val="Textoindependiente"/>
        <w:spacing w:line="360" w:lineRule="auto"/>
        <w:rPr>
          <w:color w:val="000000" w:themeColor="text1"/>
          <w:highlight w:val="blue"/>
        </w:rPr>
      </w:pPr>
    </w:p>
    <w:p w14:paraId="49CB28BD" w14:textId="5587A12F" w:rsidR="007355DB" w:rsidRDefault="000D2EC4" w:rsidP="008C3146">
      <w:pPr>
        <w:pStyle w:val="Textoindependiente"/>
        <w:spacing w:line="360" w:lineRule="auto"/>
        <w:rPr>
          <w:color w:val="000000" w:themeColor="text1"/>
        </w:rPr>
      </w:pPr>
      <w:r w:rsidRPr="000D2EC4">
        <w:rPr>
          <w:noProof/>
          <w:color w:val="000000" w:themeColor="text1"/>
          <w:lang w:val="en-US"/>
        </w:rPr>
        <w:drawing>
          <wp:inline distT="0" distB="0" distL="0" distR="0" wp14:anchorId="46A574BB" wp14:editId="4C43F119">
            <wp:extent cx="5401945" cy="2512346"/>
            <wp:effectExtent l="0" t="0" r="8255" b="2540"/>
            <wp:docPr id="65" name="Imagen 65" descr="B:\Descargas\base de datos movi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Descargas\base de datos movil (1).jp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01945" cy="2512346"/>
                    </a:xfrm>
                    <a:prstGeom prst="rect">
                      <a:avLst/>
                    </a:prstGeom>
                    <a:noFill/>
                    <a:ln>
                      <a:noFill/>
                    </a:ln>
                  </pic:spPr>
                </pic:pic>
              </a:graphicData>
            </a:graphic>
          </wp:inline>
        </w:drawing>
      </w:r>
    </w:p>
    <w:p w14:paraId="3ED64A6D" w14:textId="25F8A9FB" w:rsidR="000D2EC4" w:rsidRPr="0039400E" w:rsidRDefault="000D2EC4" w:rsidP="000D2EC4">
      <w:pPr>
        <w:pStyle w:val="Descripcin"/>
        <w:rPr>
          <w:b w:val="0"/>
          <w:bCs/>
          <w:color w:val="FFFFFF" w:themeColor="background1"/>
        </w:rPr>
      </w:pPr>
      <w:r>
        <w:t xml:space="preserve">Figura 24-3. </w:t>
      </w:r>
      <w:r>
        <w:rPr>
          <w:b w:val="0"/>
        </w:rPr>
        <w:t xml:space="preserve">Diagrama lógico de </w:t>
      </w:r>
      <w:r w:rsidR="00714A3B">
        <w:rPr>
          <w:b w:val="0"/>
        </w:rPr>
        <w:t>la base de datos del sistema móvil</w:t>
      </w:r>
    </w:p>
    <w:p w14:paraId="3DF1FACF" w14:textId="77777777" w:rsidR="000D2EC4" w:rsidRDefault="000D2EC4" w:rsidP="000D2EC4">
      <w:pPr>
        <w:pStyle w:val="Textoindependiente"/>
        <w:spacing w:line="360" w:lineRule="auto"/>
        <w:rPr>
          <w:sz w:val="16"/>
        </w:rPr>
      </w:pPr>
      <w:r w:rsidRPr="00A14027">
        <w:rPr>
          <w:b/>
          <w:sz w:val="16"/>
        </w:rPr>
        <w:t xml:space="preserve">Realizado por: </w:t>
      </w:r>
      <w:r w:rsidRPr="00A14027">
        <w:rPr>
          <w:sz w:val="16"/>
        </w:rPr>
        <w:t>W. Aldas y C. Pilataxi, 2020</w:t>
      </w:r>
    </w:p>
    <w:p w14:paraId="5FFA52CA" w14:textId="77777777" w:rsidR="00122032" w:rsidRPr="007355DB" w:rsidRDefault="00122032" w:rsidP="00122032">
      <w:pPr>
        <w:pStyle w:val="Textoindependiente"/>
        <w:spacing w:line="360" w:lineRule="auto"/>
        <w:rPr>
          <w:color w:val="000000" w:themeColor="text1"/>
        </w:rPr>
      </w:pPr>
    </w:p>
    <w:p w14:paraId="5DC8C02B" w14:textId="6D68D851" w:rsidR="00544FB5" w:rsidRPr="00BD4E4B" w:rsidRDefault="00544FB5" w:rsidP="002572B4">
      <w:pPr>
        <w:pStyle w:val="Ttulo3"/>
        <w:numPr>
          <w:ilvl w:val="2"/>
          <w:numId w:val="2"/>
        </w:numPr>
      </w:pPr>
      <w:bookmarkStart w:id="296" w:name="_Toc77780665"/>
      <w:r w:rsidRPr="00BD4E4B">
        <w:t>Diccionario de datos</w:t>
      </w:r>
      <w:bookmarkEnd w:id="296"/>
    </w:p>
    <w:p w14:paraId="58BDBAB0" w14:textId="77777777" w:rsidR="00122032" w:rsidRDefault="00122032" w:rsidP="008C3146">
      <w:pPr>
        <w:spacing w:line="360" w:lineRule="auto"/>
      </w:pPr>
    </w:p>
    <w:p w14:paraId="3B875B00" w14:textId="26319F6C" w:rsidR="00BC4E22" w:rsidRDefault="00AE6440" w:rsidP="008C3146">
      <w:pPr>
        <w:spacing w:line="360" w:lineRule="auto"/>
      </w:pPr>
      <w:r w:rsidRPr="005C591A">
        <w:t xml:space="preserve">El </w:t>
      </w:r>
      <w:r>
        <w:t>diccionario</w:t>
      </w:r>
      <w:r w:rsidR="005C591A">
        <w:t xml:space="preserve"> de datos consiste en definir el tipo de datos y sus características de las tablas de una base de datos, los cuales serán utilizados en el desarrollo de un sistema.</w:t>
      </w:r>
    </w:p>
    <w:p w14:paraId="7EC8A5D5" w14:textId="24A0AF34" w:rsidR="00AE6440" w:rsidRDefault="00AE6440" w:rsidP="008C3146">
      <w:pPr>
        <w:spacing w:line="360" w:lineRule="auto"/>
      </w:pPr>
      <w:r>
        <w:t xml:space="preserve">Para obtener el diccionario de datos se ha empleado </w:t>
      </w:r>
      <w:r w:rsidR="00744AF5">
        <w:t>p</w:t>
      </w:r>
      <w:r>
        <w:t>g</w:t>
      </w:r>
      <w:r w:rsidR="00744AF5">
        <w:t>A</w:t>
      </w:r>
      <w:r>
        <w:t>dmin 3, el cual es un</w:t>
      </w:r>
      <w:r w:rsidR="00744AF5">
        <w:t>a herramienta de gestión y administración de bases de bases de datos, que a su vez ofrece una amplia cantidad de opciones extendidas para múltiples tareas</w:t>
      </w:r>
      <w:r w:rsidR="003A76FB">
        <w:t>, tal</w:t>
      </w:r>
      <w:r w:rsidR="00744AF5">
        <w:t xml:space="preserve"> es el caso de la generación del diccionario de datos.</w:t>
      </w:r>
    </w:p>
    <w:p w14:paraId="0DFE4CDA" w14:textId="0403CE73" w:rsidR="00744AF5" w:rsidRDefault="00744AF5" w:rsidP="008C3146">
      <w:pPr>
        <w:spacing w:line="360" w:lineRule="auto"/>
      </w:pPr>
    </w:p>
    <w:p w14:paraId="4DEF2E85" w14:textId="59488ADA" w:rsidR="00744AF5" w:rsidRDefault="00744AF5" w:rsidP="00411B4C">
      <w:pPr>
        <w:spacing w:line="360" w:lineRule="auto"/>
      </w:pPr>
      <w:r w:rsidRPr="003E301D">
        <w:rPr>
          <w:noProof/>
          <w:lang w:val="en-US"/>
        </w:rPr>
        <w:drawing>
          <wp:inline distT="0" distB="0" distL="0" distR="0" wp14:anchorId="6AD2CD40" wp14:editId="3418FEC5">
            <wp:extent cx="5400040" cy="2167255"/>
            <wp:effectExtent l="0" t="0" r="0" b="4445"/>
            <wp:docPr id="7" name="Imagen 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abla&#10;&#10;Descripción generada automáticamente"/>
                    <pic:cNvPicPr/>
                  </pic:nvPicPr>
                  <pic:blipFill>
                    <a:blip r:embed="rId98"/>
                    <a:stretch>
                      <a:fillRect/>
                    </a:stretch>
                  </pic:blipFill>
                  <pic:spPr>
                    <a:xfrm>
                      <a:off x="0" y="0"/>
                      <a:ext cx="5400040" cy="2167255"/>
                    </a:xfrm>
                    <a:prstGeom prst="rect">
                      <a:avLst/>
                    </a:prstGeom>
                  </pic:spPr>
                </pic:pic>
              </a:graphicData>
            </a:graphic>
          </wp:inline>
        </w:drawing>
      </w:r>
    </w:p>
    <w:p w14:paraId="4F03BE90" w14:textId="441D5118" w:rsidR="00BA3DDF" w:rsidRDefault="000D2EC4" w:rsidP="00411B4C">
      <w:pPr>
        <w:spacing w:line="360" w:lineRule="auto"/>
      </w:pPr>
      <w:r>
        <w:rPr>
          <w:b/>
        </w:rPr>
        <w:t>Figura 25</w:t>
      </w:r>
      <w:r w:rsidR="00BA3DDF" w:rsidRPr="00BA3DDF">
        <w:rPr>
          <w:b/>
        </w:rPr>
        <w:t>-3.</w:t>
      </w:r>
      <w:r w:rsidR="00BA3DDF">
        <w:t xml:space="preserve"> Diccionario de datos de la tabla tarchivo</w:t>
      </w:r>
    </w:p>
    <w:p w14:paraId="7F3D2D40" w14:textId="77777777" w:rsidR="00BA3DDF" w:rsidRPr="00A14027" w:rsidRDefault="00BA3DDF" w:rsidP="00BA3DDF">
      <w:pPr>
        <w:pStyle w:val="Textoindependiente"/>
        <w:spacing w:line="360" w:lineRule="auto"/>
        <w:rPr>
          <w:b/>
          <w:sz w:val="16"/>
        </w:rPr>
      </w:pPr>
      <w:r w:rsidRPr="00A14027">
        <w:rPr>
          <w:b/>
          <w:sz w:val="16"/>
        </w:rPr>
        <w:t xml:space="preserve">Realizado por: </w:t>
      </w:r>
      <w:r w:rsidRPr="00A14027">
        <w:rPr>
          <w:sz w:val="16"/>
        </w:rPr>
        <w:t>W. Aldas y C. Pilataxi, 2020</w:t>
      </w:r>
    </w:p>
    <w:p w14:paraId="3E4BDBD4" w14:textId="77777777" w:rsidR="00BA3DDF" w:rsidRDefault="00BA3DDF" w:rsidP="00411B4C">
      <w:pPr>
        <w:spacing w:line="360" w:lineRule="auto"/>
      </w:pPr>
    </w:p>
    <w:p w14:paraId="52ACBEAF" w14:textId="5E33D689" w:rsidR="009E64AD" w:rsidRPr="00D44152" w:rsidRDefault="00BA3DDF" w:rsidP="00411B4C">
      <w:pPr>
        <w:spacing w:line="360" w:lineRule="auto"/>
        <w:rPr>
          <w:u w:val="single"/>
        </w:rPr>
      </w:pPr>
      <w:r>
        <w:t xml:space="preserve">En la </w:t>
      </w:r>
      <w:r w:rsidR="000D2EC4">
        <w:rPr>
          <w:b/>
        </w:rPr>
        <w:t>Figura 25</w:t>
      </w:r>
      <w:r w:rsidRPr="00BA3DDF">
        <w:rPr>
          <w:b/>
        </w:rPr>
        <w:t>-3</w:t>
      </w:r>
      <w:r w:rsidR="00D9122E">
        <w:rPr>
          <w:b/>
          <w:bCs/>
          <w:color w:val="FFFFFF" w:themeColor="background1"/>
        </w:rPr>
        <w:t xml:space="preserve"> </w:t>
      </w:r>
      <w:r w:rsidR="00D9122E">
        <w:t xml:space="preserve">se aprecia el ejemplo de una tabla, la cual tiene el nombre de cada campo, el tipo de dato, campos obligatorios, clave primaria, algoritmo para la creación de la clave por defecto y un campo de comentario, el resto de las tablas se lo encuentra en el </w:t>
      </w:r>
      <w:r w:rsidR="00D9122E" w:rsidRPr="003A76FB">
        <w:rPr>
          <w:b/>
          <w:bCs/>
          <w:color w:val="000000" w:themeColor="text1"/>
          <w:highlight w:val="red"/>
        </w:rPr>
        <w:t xml:space="preserve">Anexo </w:t>
      </w:r>
      <w:r w:rsidR="004005A7" w:rsidRPr="003A76FB">
        <w:rPr>
          <w:b/>
          <w:bCs/>
          <w:color w:val="000000" w:themeColor="text1"/>
          <w:highlight w:val="red"/>
        </w:rPr>
        <w:t>A</w:t>
      </w:r>
    </w:p>
    <w:p w14:paraId="37602D9B" w14:textId="728A4DD5" w:rsidR="00544FB5" w:rsidRDefault="00544FB5" w:rsidP="00411B4C">
      <w:pPr>
        <w:spacing w:line="360" w:lineRule="auto"/>
      </w:pPr>
    </w:p>
    <w:p w14:paraId="3ED8D6A5" w14:textId="3D344D42" w:rsidR="00E65231" w:rsidRPr="00BD4E4B" w:rsidRDefault="00376495" w:rsidP="002572B4">
      <w:pPr>
        <w:pStyle w:val="Ttulo3"/>
        <w:numPr>
          <w:ilvl w:val="2"/>
          <w:numId w:val="2"/>
        </w:numPr>
      </w:pPr>
      <w:bookmarkStart w:id="297" w:name="_Toc77780666"/>
      <w:r w:rsidRPr="00BD4E4B">
        <w:t>Categorización</w:t>
      </w:r>
      <w:r w:rsidR="00E65231" w:rsidRPr="00BD4E4B">
        <w:t xml:space="preserve"> de riesgos</w:t>
      </w:r>
      <w:bookmarkEnd w:id="297"/>
    </w:p>
    <w:p w14:paraId="6C24E510" w14:textId="77777777" w:rsidR="00514865" w:rsidRDefault="00514865" w:rsidP="00411B4C">
      <w:pPr>
        <w:spacing w:line="360" w:lineRule="auto"/>
      </w:pPr>
    </w:p>
    <w:p w14:paraId="03A5A777" w14:textId="4B8F5662" w:rsidR="003A76FB" w:rsidRDefault="003A76FB" w:rsidP="00411B4C">
      <w:pPr>
        <w:spacing w:line="360" w:lineRule="auto"/>
      </w:pPr>
      <w:r>
        <w:t xml:space="preserve">Con la finalidad de </w:t>
      </w:r>
      <w:r w:rsidR="005C7DE9">
        <w:t xml:space="preserve">prevenir inconvenientes en el desarrollo del proyecto se ha visto la necesidad de establecer medidas preventivas para mitigar los posibles </w:t>
      </w:r>
      <w:r w:rsidR="004A2280">
        <w:t>riesgos</w:t>
      </w:r>
      <w:r w:rsidR="005C7DE9">
        <w:t>.</w:t>
      </w:r>
    </w:p>
    <w:p w14:paraId="424AC359" w14:textId="66FE3066" w:rsidR="00376495" w:rsidRDefault="004A2280" w:rsidP="00411B4C">
      <w:pPr>
        <w:spacing w:line="360" w:lineRule="auto"/>
      </w:pPr>
      <w:r>
        <w:t>U</w:t>
      </w:r>
      <w:r w:rsidR="00376495">
        <w:t xml:space="preserve">na vez identificados </w:t>
      </w:r>
      <w:r>
        <w:t xml:space="preserve">los riesgos más probables </w:t>
      </w:r>
      <w:r w:rsidR="00376495">
        <w:t>se ha tenido que clasificarlos de acuerdo con los criterios de probabilidad de ocurrencia,</w:t>
      </w:r>
      <w:r>
        <w:t xml:space="preserve"> impacto y exposición</w:t>
      </w:r>
      <w:r w:rsidR="00376495">
        <w:t>, todo esto se detalla a continuación para una mejor comprensión:</w:t>
      </w:r>
    </w:p>
    <w:p w14:paraId="72FA62B1" w14:textId="77777777" w:rsidR="00376495" w:rsidRPr="00376495" w:rsidRDefault="00376495" w:rsidP="00411B4C">
      <w:pPr>
        <w:spacing w:line="360" w:lineRule="auto"/>
      </w:pPr>
    </w:p>
    <w:p w14:paraId="06526A44" w14:textId="2DBB4DE3" w:rsidR="00376495" w:rsidRPr="00376495" w:rsidRDefault="00376495" w:rsidP="002572B4">
      <w:pPr>
        <w:pStyle w:val="Ttulo4"/>
        <w:numPr>
          <w:ilvl w:val="3"/>
          <w:numId w:val="2"/>
        </w:numPr>
      </w:pPr>
      <w:bookmarkStart w:id="298" w:name="_Toc77780667"/>
      <w:r w:rsidRPr="00376495">
        <w:t>Probabilidad de ocurrencia</w:t>
      </w:r>
      <w:r w:rsidR="00514865">
        <w:t xml:space="preserve"> de los riesgos</w:t>
      </w:r>
      <w:r w:rsidRPr="00376495">
        <w:t>:</w:t>
      </w:r>
      <w:bookmarkEnd w:id="298"/>
    </w:p>
    <w:p w14:paraId="57D25882" w14:textId="77777777" w:rsidR="00514865" w:rsidRDefault="00514865" w:rsidP="00411B4C">
      <w:pPr>
        <w:spacing w:line="360" w:lineRule="auto"/>
      </w:pPr>
    </w:p>
    <w:p w14:paraId="33B6EAD5" w14:textId="6406A9E5" w:rsidR="00376495" w:rsidRDefault="00376495" w:rsidP="00411B4C">
      <w:pPr>
        <w:spacing w:line="360" w:lineRule="auto"/>
        <w:rPr>
          <w:b/>
          <w:bCs/>
          <w:color w:val="FFFFFF" w:themeColor="background1"/>
        </w:rPr>
      </w:pPr>
      <w:r>
        <w:t>Para llevar a cabo esta tarea se han establecido los p</w:t>
      </w:r>
      <w:r w:rsidR="00217CF8">
        <w:t xml:space="preserve">arámetros que se detallan en la </w:t>
      </w:r>
      <w:r w:rsidR="004A2280">
        <w:rPr>
          <w:b/>
        </w:rPr>
        <w:t>Tabla 13</w:t>
      </w:r>
      <w:r w:rsidR="00217CF8" w:rsidRPr="00217CF8">
        <w:rPr>
          <w:b/>
        </w:rPr>
        <w:t>-3</w:t>
      </w:r>
    </w:p>
    <w:p w14:paraId="7413ED3E" w14:textId="10C95B4E" w:rsidR="004A2280" w:rsidRPr="004A2280" w:rsidRDefault="004A2280" w:rsidP="004A2280">
      <w:pPr>
        <w:pStyle w:val="Descripcin"/>
        <w:keepNext/>
        <w:rPr>
          <w:b w:val="0"/>
        </w:rPr>
      </w:pPr>
      <w:r>
        <w:t xml:space="preserve">Tabla </w:t>
      </w:r>
      <w:r>
        <w:fldChar w:fldCharType="begin"/>
      </w:r>
      <w:r>
        <w:instrText xml:space="preserve"> SEQ Tabla__ \* ARABIC </w:instrText>
      </w:r>
      <w:r>
        <w:fldChar w:fldCharType="separate"/>
      </w:r>
      <w:r w:rsidR="00504470">
        <w:rPr>
          <w:noProof/>
        </w:rPr>
        <w:t>13</w:t>
      </w:r>
      <w:r>
        <w:fldChar w:fldCharType="end"/>
      </w:r>
      <w:r>
        <w:t xml:space="preserve">-3: </w:t>
      </w:r>
      <w:r>
        <w:rPr>
          <w:b w:val="0"/>
        </w:rPr>
        <w:t>Probabilidad de ocurrencia de riesgos</w:t>
      </w:r>
    </w:p>
    <w:tbl>
      <w:tblPr>
        <w:tblStyle w:val="Tablaconcuadrcula"/>
        <w:tblW w:w="0" w:type="auto"/>
        <w:jc w:val="center"/>
        <w:tblLook w:val="04A0" w:firstRow="1" w:lastRow="0" w:firstColumn="1" w:lastColumn="0" w:noHBand="0" w:noVBand="1"/>
      </w:tblPr>
      <w:tblGrid>
        <w:gridCol w:w="2689"/>
        <w:gridCol w:w="2835"/>
        <w:gridCol w:w="2845"/>
      </w:tblGrid>
      <w:tr w:rsidR="00633609" w:rsidRPr="00A10F72" w14:paraId="12A411FE" w14:textId="77777777" w:rsidTr="0035324A">
        <w:trPr>
          <w:trHeight w:val="283"/>
          <w:jc w:val="center"/>
        </w:trPr>
        <w:tc>
          <w:tcPr>
            <w:tcW w:w="2689" w:type="dxa"/>
          </w:tcPr>
          <w:p w14:paraId="7A28157B" w14:textId="6FCA01CD" w:rsidR="00633609" w:rsidRPr="00A10F72" w:rsidRDefault="00B52E09" w:rsidP="00A10F72">
            <w:pPr>
              <w:spacing w:line="360" w:lineRule="auto"/>
              <w:jc w:val="center"/>
              <w:rPr>
                <w:b/>
                <w:bCs/>
                <w:sz w:val="18"/>
                <w:szCs w:val="20"/>
              </w:rPr>
            </w:pPr>
            <w:r w:rsidRPr="00A10F72">
              <w:rPr>
                <w:b/>
                <w:bCs/>
                <w:sz w:val="18"/>
                <w:szCs w:val="20"/>
              </w:rPr>
              <w:t>Rango de probabilidades</w:t>
            </w:r>
          </w:p>
        </w:tc>
        <w:tc>
          <w:tcPr>
            <w:tcW w:w="2835" w:type="dxa"/>
          </w:tcPr>
          <w:p w14:paraId="6ECD11FB" w14:textId="799DFAD2" w:rsidR="00633609" w:rsidRPr="00A10F72" w:rsidRDefault="00B52E09" w:rsidP="00A10F72">
            <w:pPr>
              <w:spacing w:line="360" w:lineRule="auto"/>
              <w:jc w:val="center"/>
              <w:rPr>
                <w:b/>
                <w:bCs/>
                <w:sz w:val="18"/>
                <w:szCs w:val="20"/>
              </w:rPr>
            </w:pPr>
            <w:r w:rsidRPr="00A10F72">
              <w:rPr>
                <w:b/>
                <w:bCs/>
                <w:sz w:val="18"/>
                <w:szCs w:val="20"/>
              </w:rPr>
              <w:t>Descripción</w:t>
            </w:r>
          </w:p>
        </w:tc>
        <w:tc>
          <w:tcPr>
            <w:tcW w:w="2845" w:type="dxa"/>
          </w:tcPr>
          <w:p w14:paraId="4C37C597" w14:textId="6F456F49" w:rsidR="00633609" w:rsidRPr="00A10F72" w:rsidRDefault="00B52E09" w:rsidP="00A10F72">
            <w:pPr>
              <w:spacing w:line="360" w:lineRule="auto"/>
              <w:jc w:val="center"/>
              <w:rPr>
                <w:b/>
                <w:bCs/>
                <w:sz w:val="18"/>
                <w:szCs w:val="20"/>
              </w:rPr>
            </w:pPr>
            <w:r w:rsidRPr="00A10F72">
              <w:rPr>
                <w:b/>
                <w:bCs/>
                <w:sz w:val="18"/>
                <w:szCs w:val="20"/>
              </w:rPr>
              <w:t>Valor</w:t>
            </w:r>
          </w:p>
        </w:tc>
      </w:tr>
      <w:tr w:rsidR="00633609" w:rsidRPr="00A10F72" w14:paraId="04FD2405" w14:textId="77777777" w:rsidTr="0035324A">
        <w:trPr>
          <w:trHeight w:val="283"/>
          <w:jc w:val="center"/>
        </w:trPr>
        <w:tc>
          <w:tcPr>
            <w:tcW w:w="2689" w:type="dxa"/>
          </w:tcPr>
          <w:p w14:paraId="3B52F279" w14:textId="5CB7160E" w:rsidR="00633609" w:rsidRPr="00A10F72" w:rsidRDefault="00B52E09" w:rsidP="00A10F72">
            <w:pPr>
              <w:spacing w:line="360" w:lineRule="auto"/>
              <w:jc w:val="center"/>
              <w:rPr>
                <w:sz w:val="18"/>
                <w:szCs w:val="20"/>
              </w:rPr>
            </w:pPr>
            <w:r w:rsidRPr="00A10F72">
              <w:rPr>
                <w:sz w:val="18"/>
                <w:szCs w:val="20"/>
              </w:rPr>
              <w:t>1%-33%</w:t>
            </w:r>
          </w:p>
        </w:tc>
        <w:tc>
          <w:tcPr>
            <w:tcW w:w="2835" w:type="dxa"/>
          </w:tcPr>
          <w:p w14:paraId="782CE472" w14:textId="13DD7F7F" w:rsidR="00633609" w:rsidRPr="00A10F72" w:rsidRDefault="00B52E09" w:rsidP="00A10F72">
            <w:pPr>
              <w:spacing w:line="360" w:lineRule="auto"/>
              <w:jc w:val="center"/>
              <w:rPr>
                <w:sz w:val="18"/>
                <w:szCs w:val="20"/>
              </w:rPr>
            </w:pPr>
            <w:r w:rsidRPr="00A10F72">
              <w:rPr>
                <w:sz w:val="18"/>
                <w:szCs w:val="20"/>
              </w:rPr>
              <w:t>Baja</w:t>
            </w:r>
          </w:p>
        </w:tc>
        <w:tc>
          <w:tcPr>
            <w:tcW w:w="2845" w:type="dxa"/>
          </w:tcPr>
          <w:p w14:paraId="6D44D71B" w14:textId="3370E32F" w:rsidR="00633609" w:rsidRPr="00A10F72" w:rsidRDefault="00B52E09" w:rsidP="00A10F72">
            <w:pPr>
              <w:spacing w:line="360" w:lineRule="auto"/>
              <w:jc w:val="center"/>
              <w:rPr>
                <w:sz w:val="18"/>
                <w:szCs w:val="20"/>
              </w:rPr>
            </w:pPr>
            <w:r w:rsidRPr="00A10F72">
              <w:rPr>
                <w:sz w:val="18"/>
                <w:szCs w:val="20"/>
              </w:rPr>
              <w:t>1</w:t>
            </w:r>
          </w:p>
        </w:tc>
      </w:tr>
      <w:tr w:rsidR="00633609" w:rsidRPr="00A10F72" w14:paraId="31C3C655" w14:textId="77777777" w:rsidTr="0035324A">
        <w:trPr>
          <w:trHeight w:val="283"/>
          <w:jc w:val="center"/>
        </w:trPr>
        <w:tc>
          <w:tcPr>
            <w:tcW w:w="2689" w:type="dxa"/>
          </w:tcPr>
          <w:p w14:paraId="7E5B7502" w14:textId="6CB95A24" w:rsidR="00633609" w:rsidRPr="00A10F72" w:rsidRDefault="00B52E09" w:rsidP="00A10F72">
            <w:pPr>
              <w:spacing w:line="360" w:lineRule="auto"/>
              <w:jc w:val="center"/>
              <w:rPr>
                <w:sz w:val="18"/>
                <w:szCs w:val="20"/>
              </w:rPr>
            </w:pPr>
            <w:r w:rsidRPr="00A10F72">
              <w:rPr>
                <w:sz w:val="18"/>
                <w:szCs w:val="20"/>
              </w:rPr>
              <w:t>34%-67%</w:t>
            </w:r>
          </w:p>
        </w:tc>
        <w:tc>
          <w:tcPr>
            <w:tcW w:w="2835" w:type="dxa"/>
          </w:tcPr>
          <w:p w14:paraId="15A4B97A" w14:textId="406D67CC" w:rsidR="00633609" w:rsidRPr="00A10F72" w:rsidRDefault="00B52E09" w:rsidP="00A10F72">
            <w:pPr>
              <w:spacing w:line="360" w:lineRule="auto"/>
              <w:jc w:val="center"/>
              <w:rPr>
                <w:sz w:val="18"/>
                <w:szCs w:val="20"/>
              </w:rPr>
            </w:pPr>
            <w:r w:rsidRPr="00A10F72">
              <w:rPr>
                <w:sz w:val="18"/>
                <w:szCs w:val="20"/>
              </w:rPr>
              <w:t>Media</w:t>
            </w:r>
          </w:p>
        </w:tc>
        <w:tc>
          <w:tcPr>
            <w:tcW w:w="2845" w:type="dxa"/>
          </w:tcPr>
          <w:p w14:paraId="6B6C3896" w14:textId="0CC856D2" w:rsidR="00633609" w:rsidRPr="00A10F72" w:rsidRDefault="00B52E09" w:rsidP="00A10F72">
            <w:pPr>
              <w:spacing w:line="360" w:lineRule="auto"/>
              <w:jc w:val="center"/>
              <w:rPr>
                <w:sz w:val="18"/>
                <w:szCs w:val="20"/>
              </w:rPr>
            </w:pPr>
            <w:r w:rsidRPr="00A10F72">
              <w:rPr>
                <w:sz w:val="18"/>
                <w:szCs w:val="20"/>
              </w:rPr>
              <w:t>2</w:t>
            </w:r>
          </w:p>
        </w:tc>
      </w:tr>
      <w:tr w:rsidR="00633609" w:rsidRPr="00A10F72" w14:paraId="2B26C08A" w14:textId="77777777" w:rsidTr="0035324A">
        <w:trPr>
          <w:trHeight w:val="292"/>
          <w:jc w:val="center"/>
        </w:trPr>
        <w:tc>
          <w:tcPr>
            <w:tcW w:w="2689" w:type="dxa"/>
          </w:tcPr>
          <w:p w14:paraId="3E9C7DD3" w14:textId="029C559C" w:rsidR="00633609" w:rsidRPr="00A10F72" w:rsidRDefault="00B52E09" w:rsidP="00A10F72">
            <w:pPr>
              <w:spacing w:line="360" w:lineRule="auto"/>
              <w:jc w:val="center"/>
              <w:rPr>
                <w:sz w:val="18"/>
                <w:szCs w:val="20"/>
              </w:rPr>
            </w:pPr>
            <w:r w:rsidRPr="00A10F72">
              <w:rPr>
                <w:sz w:val="18"/>
                <w:szCs w:val="20"/>
              </w:rPr>
              <w:t>68%-99%</w:t>
            </w:r>
          </w:p>
        </w:tc>
        <w:tc>
          <w:tcPr>
            <w:tcW w:w="2835" w:type="dxa"/>
          </w:tcPr>
          <w:p w14:paraId="1493E46B" w14:textId="0B04C4BA" w:rsidR="00633609" w:rsidRPr="00A10F72" w:rsidRDefault="00B52E09" w:rsidP="00A10F72">
            <w:pPr>
              <w:spacing w:line="360" w:lineRule="auto"/>
              <w:jc w:val="center"/>
              <w:rPr>
                <w:sz w:val="18"/>
                <w:szCs w:val="20"/>
              </w:rPr>
            </w:pPr>
            <w:r w:rsidRPr="00A10F72">
              <w:rPr>
                <w:sz w:val="18"/>
                <w:szCs w:val="20"/>
              </w:rPr>
              <w:t>Alta</w:t>
            </w:r>
          </w:p>
        </w:tc>
        <w:tc>
          <w:tcPr>
            <w:tcW w:w="2845" w:type="dxa"/>
          </w:tcPr>
          <w:p w14:paraId="08AE8B68" w14:textId="7CB77A78" w:rsidR="00633609" w:rsidRPr="00A10F72" w:rsidRDefault="00B52E09" w:rsidP="00A10F72">
            <w:pPr>
              <w:spacing w:line="360" w:lineRule="auto"/>
              <w:jc w:val="center"/>
              <w:rPr>
                <w:sz w:val="18"/>
                <w:szCs w:val="20"/>
              </w:rPr>
            </w:pPr>
            <w:r w:rsidRPr="00A10F72">
              <w:rPr>
                <w:sz w:val="18"/>
                <w:szCs w:val="20"/>
              </w:rPr>
              <w:t>3</w:t>
            </w:r>
          </w:p>
        </w:tc>
      </w:tr>
    </w:tbl>
    <w:p w14:paraId="44EA424A" w14:textId="77777777" w:rsidR="0035324A" w:rsidRPr="00A14027" w:rsidRDefault="0035324A" w:rsidP="0035324A">
      <w:pPr>
        <w:pStyle w:val="Textoindependiente"/>
        <w:spacing w:line="360" w:lineRule="auto"/>
        <w:rPr>
          <w:b/>
          <w:sz w:val="16"/>
        </w:rPr>
      </w:pPr>
      <w:r w:rsidRPr="00A14027">
        <w:rPr>
          <w:b/>
          <w:sz w:val="16"/>
        </w:rPr>
        <w:t xml:space="preserve">Realizado por: </w:t>
      </w:r>
      <w:r w:rsidRPr="00A14027">
        <w:rPr>
          <w:sz w:val="16"/>
        </w:rPr>
        <w:t>W. Aldas y C. Pilataxi, 2020</w:t>
      </w:r>
    </w:p>
    <w:p w14:paraId="7B09E02E" w14:textId="77777777" w:rsidR="0035324A" w:rsidRDefault="0035324A" w:rsidP="00411B4C">
      <w:pPr>
        <w:spacing w:line="360" w:lineRule="auto"/>
        <w:rPr>
          <w:b/>
          <w:bCs/>
        </w:rPr>
      </w:pPr>
    </w:p>
    <w:p w14:paraId="1F7962B7" w14:textId="17114E6E" w:rsidR="00E65231" w:rsidRDefault="002D3BC4" w:rsidP="002572B4">
      <w:pPr>
        <w:pStyle w:val="Ttulo4"/>
        <w:numPr>
          <w:ilvl w:val="3"/>
          <w:numId w:val="2"/>
        </w:numPr>
      </w:pPr>
      <w:bookmarkStart w:id="299" w:name="_Toc77780668"/>
      <w:r w:rsidRPr="002D3BC4">
        <w:t>Impacto de Riesgo</w:t>
      </w:r>
      <w:bookmarkEnd w:id="299"/>
    </w:p>
    <w:p w14:paraId="1B93433C" w14:textId="77777777" w:rsidR="00B35A8A" w:rsidRDefault="00B35A8A" w:rsidP="00411B4C">
      <w:pPr>
        <w:spacing w:line="360" w:lineRule="auto"/>
      </w:pPr>
    </w:p>
    <w:p w14:paraId="762311F7" w14:textId="2C7BF764" w:rsidR="002D3BC4" w:rsidRDefault="00386AB6" w:rsidP="00411B4C">
      <w:pPr>
        <w:spacing w:line="360" w:lineRule="auto"/>
      </w:pPr>
      <w:r>
        <w:t>El i</w:t>
      </w:r>
      <w:r w:rsidR="002D3BC4" w:rsidRPr="002D3BC4">
        <w:t xml:space="preserve">mpacto del riesgo </w:t>
      </w:r>
      <w:r w:rsidR="002D3BC4">
        <w:t xml:space="preserve">ha sido determinado </w:t>
      </w:r>
      <w:r w:rsidR="002D3BC4" w:rsidRPr="002D3BC4">
        <w:t>utiliz</w:t>
      </w:r>
      <w:r w:rsidR="002D3BC4">
        <w:t>ando</w:t>
      </w:r>
      <w:r w:rsidR="002D3BC4" w:rsidRPr="002D3BC4">
        <w:t xml:space="preserve"> los parámetros que se exponen en la </w:t>
      </w:r>
      <w:r w:rsidR="002D3BC4" w:rsidRPr="0035324A">
        <w:rPr>
          <w:b/>
          <w:bCs/>
          <w:color w:val="000000" w:themeColor="text1"/>
        </w:rPr>
        <w:t xml:space="preserve">Tabla </w:t>
      </w:r>
      <w:r w:rsidR="00F33EB0">
        <w:rPr>
          <w:b/>
          <w:bCs/>
          <w:color w:val="000000" w:themeColor="text1"/>
        </w:rPr>
        <w:t>14</w:t>
      </w:r>
      <w:r w:rsidR="0035324A" w:rsidRPr="0035324A">
        <w:rPr>
          <w:b/>
          <w:bCs/>
          <w:color w:val="000000" w:themeColor="text1"/>
        </w:rPr>
        <w:t>-3</w:t>
      </w:r>
      <w:r w:rsidR="002D3BC4" w:rsidRPr="002D3BC4">
        <w:t>:</w:t>
      </w:r>
    </w:p>
    <w:p w14:paraId="2ACE8BEC" w14:textId="77777777" w:rsidR="001C237C" w:rsidRDefault="001C237C" w:rsidP="00411B4C">
      <w:pPr>
        <w:spacing w:line="360" w:lineRule="auto"/>
      </w:pPr>
    </w:p>
    <w:p w14:paraId="19526161" w14:textId="3CABC43E" w:rsidR="00F33EB0" w:rsidRPr="00F33EB0" w:rsidRDefault="00F33EB0" w:rsidP="00F33EB0">
      <w:pPr>
        <w:pStyle w:val="Descripcin"/>
        <w:keepNext/>
        <w:rPr>
          <w:b w:val="0"/>
        </w:rPr>
      </w:pPr>
      <w:r>
        <w:t xml:space="preserve">Tabla </w:t>
      </w:r>
      <w:r>
        <w:fldChar w:fldCharType="begin"/>
      </w:r>
      <w:r>
        <w:instrText xml:space="preserve"> SEQ Tabla__ \* ARABIC </w:instrText>
      </w:r>
      <w:r>
        <w:fldChar w:fldCharType="separate"/>
      </w:r>
      <w:r w:rsidR="00504470">
        <w:rPr>
          <w:noProof/>
        </w:rPr>
        <w:t>14</w:t>
      </w:r>
      <w:r>
        <w:fldChar w:fldCharType="end"/>
      </w:r>
      <w:r>
        <w:t xml:space="preserve">-3: </w:t>
      </w:r>
      <w:r>
        <w:rPr>
          <w:b w:val="0"/>
        </w:rPr>
        <w:t>Impacto de riesgo</w:t>
      </w:r>
    </w:p>
    <w:tbl>
      <w:tblPr>
        <w:tblStyle w:val="Tablaconcuadrcula"/>
        <w:tblW w:w="0" w:type="auto"/>
        <w:jc w:val="center"/>
        <w:tblLook w:val="04A0" w:firstRow="1" w:lastRow="0" w:firstColumn="1" w:lastColumn="0" w:noHBand="0" w:noVBand="1"/>
      </w:tblPr>
      <w:tblGrid>
        <w:gridCol w:w="3397"/>
        <w:gridCol w:w="3544"/>
        <w:gridCol w:w="1419"/>
      </w:tblGrid>
      <w:tr w:rsidR="002712A9" w:rsidRPr="00A10F72" w14:paraId="013FBB1D" w14:textId="77777777" w:rsidTr="0035324A">
        <w:trPr>
          <w:trHeight w:val="283"/>
          <w:jc w:val="center"/>
        </w:trPr>
        <w:tc>
          <w:tcPr>
            <w:tcW w:w="3397" w:type="dxa"/>
          </w:tcPr>
          <w:p w14:paraId="16D5106D" w14:textId="77777777" w:rsidR="002712A9" w:rsidRPr="00A10F72" w:rsidRDefault="002712A9" w:rsidP="00411B4C">
            <w:pPr>
              <w:spacing w:line="360" w:lineRule="auto"/>
              <w:jc w:val="center"/>
              <w:rPr>
                <w:b/>
                <w:bCs/>
                <w:sz w:val="18"/>
                <w:szCs w:val="20"/>
              </w:rPr>
            </w:pPr>
            <w:r w:rsidRPr="00A10F72">
              <w:rPr>
                <w:b/>
                <w:bCs/>
                <w:sz w:val="18"/>
                <w:szCs w:val="20"/>
              </w:rPr>
              <w:t>Rango de probabilidades</w:t>
            </w:r>
          </w:p>
        </w:tc>
        <w:tc>
          <w:tcPr>
            <w:tcW w:w="3544" w:type="dxa"/>
          </w:tcPr>
          <w:p w14:paraId="06E3E298" w14:textId="77777777" w:rsidR="002712A9" w:rsidRPr="00A10F72" w:rsidRDefault="002712A9" w:rsidP="00411B4C">
            <w:pPr>
              <w:spacing w:line="360" w:lineRule="auto"/>
              <w:jc w:val="center"/>
              <w:rPr>
                <w:b/>
                <w:bCs/>
                <w:sz w:val="18"/>
                <w:szCs w:val="20"/>
              </w:rPr>
            </w:pPr>
            <w:r w:rsidRPr="00A10F72">
              <w:rPr>
                <w:b/>
                <w:bCs/>
                <w:sz w:val="18"/>
                <w:szCs w:val="20"/>
              </w:rPr>
              <w:t>Descripción</w:t>
            </w:r>
          </w:p>
        </w:tc>
        <w:tc>
          <w:tcPr>
            <w:tcW w:w="1419" w:type="dxa"/>
          </w:tcPr>
          <w:p w14:paraId="6F789D84" w14:textId="77777777" w:rsidR="002712A9" w:rsidRPr="00A10F72" w:rsidRDefault="002712A9" w:rsidP="00411B4C">
            <w:pPr>
              <w:spacing w:line="360" w:lineRule="auto"/>
              <w:jc w:val="center"/>
              <w:rPr>
                <w:b/>
                <w:bCs/>
                <w:sz w:val="18"/>
                <w:szCs w:val="20"/>
              </w:rPr>
            </w:pPr>
            <w:r w:rsidRPr="00A10F72">
              <w:rPr>
                <w:b/>
                <w:bCs/>
                <w:sz w:val="18"/>
                <w:szCs w:val="20"/>
              </w:rPr>
              <w:t>Valor</w:t>
            </w:r>
          </w:p>
        </w:tc>
      </w:tr>
      <w:tr w:rsidR="002712A9" w:rsidRPr="00A10F72" w14:paraId="0FC1BE3D" w14:textId="77777777" w:rsidTr="0035324A">
        <w:trPr>
          <w:trHeight w:val="283"/>
          <w:jc w:val="center"/>
        </w:trPr>
        <w:tc>
          <w:tcPr>
            <w:tcW w:w="3397" w:type="dxa"/>
          </w:tcPr>
          <w:p w14:paraId="04F9EB48" w14:textId="77777777" w:rsidR="002712A9" w:rsidRPr="00A10F72" w:rsidRDefault="002712A9" w:rsidP="00411B4C">
            <w:pPr>
              <w:spacing w:line="360" w:lineRule="auto"/>
              <w:jc w:val="center"/>
              <w:rPr>
                <w:sz w:val="18"/>
                <w:szCs w:val="20"/>
              </w:rPr>
            </w:pPr>
            <w:r w:rsidRPr="00A10F72">
              <w:rPr>
                <w:sz w:val="18"/>
                <w:szCs w:val="20"/>
              </w:rPr>
              <w:t>1%-33%</w:t>
            </w:r>
          </w:p>
        </w:tc>
        <w:tc>
          <w:tcPr>
            <w:tcW w:w="3544" w:type="dxa"/>
          </w:tcPr>
          <w:p w14:paraId="02C3CEED" w14:textId="77777777" w:rsidR="002712A9" w:rsidRPr="00A10F72" w:rsidRDefault="002712A9" w:rsidP="00411B4C">
            <w:pPr>
              <w:spacing w:line="360" w:lineRule="auto"/>
              <w:jc w:val="center"/>
              <w:rPr>
                <w:sz w:val="18"/>
                <w:szCs w:val="20"/>
              </w:rPr>
            </w:pPr>
            <w:r w:rsidRPr="00A10F72">
              <w:rPr>
                <w:sz w:val="18"/>
                <w:szCs w:val="20"/>
              </w:rPr>
              <w:t>Baja</w:t>
            </w:r>
          </w:p>
        </w:tc>
        <w:tc>
          <w:tcPr>
            <w:tcW w:w="1419" w:type="dxa"/>
          </w:tcPr>
          <w:p w14:paraId="2CE607B0" w14:textId="77777777" w:rsidR="002712A9" w:rsidRPr="00A10F72" w:rsidRDefault="002712A9" w:rsidP="00411B4C">
            <w:pPr>
              <w:spacing w:line="360" w:lineRule="auto"/>
              <w:jc w:val="center"/>
              <w:rPr>
                <w:sz w:val="18"/>
                <w:szCs w:val="20"/>
              </w:rPr>
            </w:pPr>
            <w:r w:rsidRPr="00A10F72">
              <w:rPr>
                <w:sz w:val="18"/>
                <w:szCs w:val="20"/>
              </w:rPr>
              <w:t>1</w:t>
            </w:r>
          </w:p>
        </w:tc>
      </w:tr>
      <w:tr w:rsidR="002712A9" w:rsidRPr="00A10F72" w14:paraId="420F8505" w14:textId="77777777" w:rsidTr="0035324A">
        <w:trPr>
          <w:trHeight w:val="283"/>
          <w:jc w:val="center"/>
        </w:trPr>
        <w:tc>
          <w:tcPr>
            <w:tcW w:w="3397" w:type="dxa"/>
          </w:tcPr>
          <w:p w14:paraId="16ABF444" w14:textId="77777777" w:rsidR="002712A9" w:rsidRPr="00A10F72" w:rsidRDefault="002712A9" w:rsidP="00411B4C">
            <w:pPr>
              <w:spacing w:line="360" w:lineRule="auto"/>
              <w:jc w:val="center"/>
              <w:rPr>
                <w:sz w:val="18"/>
                <w:szCs w:val="20"/>
              </w:rPr>
            </w:pPr>
            <w:r w:rsidRPr="00A10F72">
              <w:rPr>
                <w:sz w:val="18"/>
                <w:szCs w:val="20"/>
              </w:rPr>
              <w:t>34%-67%</w:t>
            </w:r>
          </w:p>
        </w:tc>
        <w:tc>
          <w:tcPr>
            <w:tcW w:w="3544" w:type="dxa"/>
          </w:tcPr>
          <w:p w14:paraId="5DC6A0D4" w14:textId="77777777" w:rsidR="002712A9" w:rsidRPr="00A10F72" w:rsidRDefault="002712A9" w:rsidP="00411B4C">
            <w:pPr>
              <w:spacing w:line="360" w:lineRule="auto"/>
              <w:jc w:val="center"/>
              <w:rPr>
                <w:sz w:val="18"/>
                <w:szCs w:val="20"/>
              </w:rPr>
            </w:pPr>
            <w:r w:rsidRPr="00A10F72">
              <w:rPr>
                <w:sz w:val="18"/>
                <w:szCs w:val="20"/>
              </w:rPr>
              <w:t>Media</w:t>
            </w:r>
          </w:p>
        </w:tc>
        <w:tc>
          <w:tcPr>
            <w:tcW w:w="1419" w:type="dxa"/>
          </w:tcPr>
          <w:p w14:paraId="2814D3D6" w14:textId="77777777" w:rsidR="002712A9" w:rsidRPr="00A10F72" w:rsidRDefault="002712A9" w:rsidP="00411B4C">
            <w:pPr>
              <w:spacing w:line="360" w:lineRule="auto"/>
              <w:jc w:val="center"/>
              <w:rPr>
                <w:sz w:val="18"/>
                <w:szCs w:val="20"/>
              </w:rPr>
            </w:pPr>
            <w:r w:rsidRPr="00A10F72">
              <w:rPr>
                <w:sz w:val="18"/>
                <w:szCs w:val="20"/>
              </w:rPr>
              <w:t>2</w:t>
            </w:r>
          </w:p>
        </w:tc>
      </w:tr>
      <w:tr w:rsidR="002712A9" w:rsidRPr="00A10F72" w14:paraId="386CA78E" w14:textId="77777777" w:rsidTr="0035324A">
        <w:trPr>
          <w:trHeight w:val="292"/>
          <w:jc w:val="center"/>
        </w:trPr>
        <w:tc>
          <w:tcPr>
            <w:tcW w:w="3397" w:type="dxa"/>
          </w:tcPr>
          <w:p w14:paraId="686EE735" w14:textId="77777777" w:rsidR="002712A9" w:rsidRPr="00A10F72" w:rsidRDefault="002712A9" w:rsidP="00411B4C">
            <w:pPr>
              <w:spacing w:line="360" w:lineRule="auto"/>
              <w:jc w:val="center"/>
              <w:rPr>
                <w:sz w:val="18"/>
                <w:szCs w:val="20"/>
              </w:rPr>
            </w:pPr>
            <w:r w:rsidRPr="00A10F72">
              <w:rPr>
                <w:sz w:val="18"/>
                <w:szCs w:val="20"/>
              </w:rPr>
              <w:t>68%-99%</w:t>
            </w:r>
          </w:p>
        </w:tc>
        <w:tc>
          <w:tcPr>
            <w:tcW w:w="3544" w:type="dxa"/>
          </w:tcPr>
          <w:p w14:paraId="01A8C6A8" w14:textId="77777777" w:rsidR="002712A9" w:rsidRPr="00A10F72" w:rsidRDefault="002712A9" w:rsidP="00411B4C">
            <w:pPr>
              <w:spacing w:line="360" w:lineRule="auto"/>
              <w:jc w:val="center"/>
              <w:rPr>
                <w:sz w:val="18"/>
                <w:szCs w:val="20"/>
              </w:rPr>
            </w:pPr>
            <w:r w:rsidRPr="00A10F72">
              <w:rPr>
                <w:sz w:val="18"/>
                <w:szCs w:val="20"/>
              </w:rPr>
              <w:t>Alta</w:t>
            </w:r>
          </w:p>
        </w:tc>
        <w:tc>
          <w:tcPr>
            <w:tcW w:w="1419" w:type="dxa"/>
          </w:tcPr>
          <w:p w14:paraId="42D9CBCF" w14:textId="77777777" w:rsidR="002712A9" w:rsidRPr="00A10F72" w:rsidRDefault="002712A9" w:rsidP="00411B4C">
            <w:pPr>
              <w:spacing w:line="360" w:lineRule="auto"/>
              <w:jc w:val="center"/>
              <w:rPr>
                <w:sz w:val="18"/>
                <w:szCs w:val="20"/>
              </w:rPr>
            </w:pPr>
            <w:r w:rsidRPr="00A10F72">
              <w:rPr>
                <w:sz w:val="18"/>
                <w:szCs w:val="20"/>
              </w:rPr>
              <w:t>3</w:t>
            </w:r>
          </w:p>
        </w:tc>
      </w:tr>
    </w:tbl>
    <w:p w14:paraId="39741C6A" w14:textId="72592705" w:rsidR="0035324A" w:rsidRDefault="0035324A" w:rsidP="0035324A">
      <w:pPr>
        <w:pStyle w:val="Textoindependiente"/>
        <w:spacing w:line="360" w:lineRule="auto"/>
        <w:rPr>
          <w:sz w:val="16"/>
        </w:rPr>
      </w:pPr>
      <w:r w:rsidRPr="00A14027">
        <w:rPr>
          <w:b/>
          <w:sz w:val="16"/>
        </w:rPr>
        <w:t xml:space="preserve">Realizado por: </w:t>
      </w:r>
      <w:r w:rsidRPr="00A14027">
        <w:rPr>
          <w:sz w:val="16"/>
        </w:rPr>
        <w:t>W. Aldas y C. Pilataxi, 2020</w:t>
      </w:r>
    </w:p>
    <w:p w14:paraId="613AEAB8" w14:textId="77777777" w:rsidR="00E10333" w:rsidRPr="00827AB1" w:rsidRDefault="00E10333" w:rsidP="0035324A">
      <w:pPr>
        <w:pStyle w:val="Textoindependiente"/>
        <w:spacing w:line="360" w:lineRule="auto"/>
        <w:rPr>
          <w:b/>
        </w:rPr>
      </w:pPr>
    </w:p>
    <w:p w14:paraId="10F334D2" w14:textId="73DF84EB" w:rsidR="002712A9" w:rsidRDefault="002712A9" w:rsidP="002572B4">
      <w:pPr>
        <w:pStyle w:val="Ttulo4"/>
        <w:numPr>
          <w:ilvl w:val="3"/>
          <w:numId w:val="2"/>
        </w:numPr>
      </w:pPr>
      <w:bookmarkStart w:id="300" w:name="_Toc77780669"/>
      <w:r w:rsidRPr="002712A9">
        <w:t>Exposición del riesgo</w:t>
      </w:r>
      <w:bookmarkEnd w:id="300"/>
    </w:p>
    <w:p w14:paraId="0C49933F" w14:textId="77777777" w:rsidR="00E10333" w:rsidRDefault="00E10333" w:rsidP="00827AB1">
      <w:pPr>
        <w:spacing w:line="360" w:lineRule="auto"/>
      </w:pPr>
    </w:p>
    <w:p w14:paraId="0B97C7AB" w14:textId="565D0477" w:rsidR="002712A9" w:rsidRDefault="002712A9" w:rsidP="008C3146">
      <w:pPr>
        <w:spacing w:line="360" w:lineRule="auto"/>
      </w:pPr>
      <w:r>
        <w:t xml:space="preserve">El intervalo de riesgo del proyecto ha sido analizado mediante los parámetros establecidos en la </w:t>
      </w:r>
      <w:r w:rsidR="00C71A91">
        <w:rPr>
          <w:b/>
          <w:bCs/>
          <w:color w:val="000000" w:themeColor="text1"/>
        </w:rPr>
        <w:t>Tabla 15</w:t>
      </w:r>
      <w:r w:rsidR="004367E4" w:rsidRPr="004367E4">
        <w:rPr>
          <w:b/>
          <w:bCs/>
          <w:color w:val="000000" w:themeColor="text1"/>
        </w:rPr>
        <w:t>-3</w:t>
      </w:r>
      <w:r>
        <w:t>:</w:t>
      </w:r>
    </w:p>
    <w:p w14:paraId="49813F78" w14:textId="77777777" w:rsidR="001C237C" w:rsidRDefault="001C237C" w:rsidP="008C3146">
      <w:pPr>
        <w:spacing w:line="360" w:lineRule="auto"/>
      </w:pPr>
    </w:p>
    <w:p w14:paraId="6B4C6A12" w14:textId="7B03A264" w:rsidR="00C71A91" w:rsidRPr="00C71A91" w:rsidRDefault="00C71A91" w:rsidP="00C71A91">
      <w:pPr>
        <w:pStyle w:val="Descripcin"/>
        <w:keepNext/>
        <w:rPr>
          <w:b w:val="0"/>
        </w:rPr>
      </w:pPr>
      <w:r>
        <w:t xml:space="preserve">Tabla </w:t>
      </w:r>
      <w:r>
        <w:fldChar w:fldCharType="begin"/>
      </w:r>
      <w:r>
        <w:instrText xml:space="preserve"> SEQ Tabla__ \* ARABIC </w:instrText>
      </w:r>
      <w:r>
        <w:fldChar w:fldCharType="separate"/>
      </w:r>
      <w:r w:rsidR="00504470">
        <w:rPr>
          <w:noProof/>
        </w:rPr>
        <w:t>15</w:t>
      </w:r>
      <w:r>
        <w:fldChar w:fldCharType="end"/>
      </w:r>
      <w:r>
        <w:t xml:space="preserve">-3: </w:t>
      </w:r>
      <w:r>
        <w:rPr>
          <w:b w:val="0"/>
        </w:rPr>
        <w:t>Exposición del riesgo</w:t>
      </w:r>
    </w:p>
    <w:tbl>
      <w:tblPr>
        <w:tblStyle w:val="Tablaconcuadrcula"/>
        <w:tblW w:w="0" w:type="auto"/>
        <w:jc w:val="center"/>
        <w:tblLook w:val="04A0" w:firstRow="1" w:lastRow="0" w:firstColumn="1" w:lastColumn="0" w:noHBand="0" w:noVBand="1"/>
      </w:tblPr>
      <w:tblGrid>
        <w:gridCol w:w="3823"/>
        <w:gridCol w:w="1984"/>
        <w:gridCol w:w="2560"/>
      </w:tblGrid>
      <w:tr w:rsidR="002712A9" w:rsidRPr="00A10F72" w14:paraId="0098E754" w14:textId="77777777" w:rsidTr="004367E4">
        <w:trPr>
          <w:trHeight w:val="283"/>
          <w:jc w:val="center"/>
        </w:trPr>
        <w:tc>
          <w:tcPr>
            <w:tcW w:w="3823" w:type="dxa"/>
          </w:tcPr>
          <w:p w14:paraId="0EFBDA83" w14:textId="77777777" w:rsidR="002712A9" w:rsidRPr="00A10F72" w:rsidRDefault="002712A9" w:rsidP="00411B4C">
            <w:pPr>
              <w:spacing w:line="360" w:lineRule="auto"/>
              <w:jc w:val="center"/>
              <w:rPr>
                <w:b/>
                <w:bCs/>
                <w:sz w:val="18"/>
                <w:szCs w:val="20"/>
              </w:rPr>
            </w:pPr>
            <w:r w:rsidRPr="00A10F72">
              <w:rPr>
                <w:b/>
                <w:bCs/>
                <w:sz w:val="18"/>
                <w:szCs w:val="20"/>
              </w:rPr>
              <w:t>Rango de probabilidades</w:t>
            </w:r>
          </w:p>
        </w:tc>
        <w:tc>
          <w:tcPr>
            <w:tcW w:w="1984" w:type="dxa"/>
          </w:tcPr>
          <w:p w14:paraId="6EFA997F" w14:textId="100EF6BB" w:rsidR="002712A9" w:rsidRPr="00A10F72" w:rsidRDefault="002712A9" w:rsidP="00411B4C">
            <w:pPr>
              <w:spacing w:line="360" w:lineRule="auto"/>
              <w:jc w:val="center"/>
              <w:rPr>
                <w:b/>
                <w:bCs/>
                <w:sz w:val="18"/>
                <w:szCs w:val="20"/>
              </w:rPr>
            </w:pPr>
            <w:r w:rsidRPr="00A10F72">
              <w:rPr>
                <w:b/>
                <w:bCs/>
                <w:sz w:val="18"/>
                <w:szCs w:val="20"/>
              </w:rPr>
              <w:t>Valor</w:t>
            </w:r>
          </w:p>
        </w:tc>
        <w:tc>
          <w:tcPr>
            <w:tcW w:w="2560" w:type="dxa"/>
          </w:tcPr>
          <w:p w14:paraId="1EDF8909" w14:textId="41596AF9" w:rsidR="002712A9" w:rsidRPr="00A10F72" w:rsidRDefault="002712A9" w:rsidP="00411B4C">
            <w:pPr>
              <w:spacing w:line="360" w:lineRule="auto"/>
              <w:jc w:val="center"/>
              <w:rPr>
                <w:b/>
                <w:bCs/>
                <w:sz w:val="18"/>
                <w:szCs w:val="20"/>
              </w:rPr>
            </w:pPr>
            <w:r w:rsidRPr="00A10F72">
              <w:rPr>
                <w:b/>
                <w:bCs/>
                <w:sz w:val="18"/>
                <w:szCs w:val="20"/>
              </w:rPr>
              <w:t>Color</w:t>
            </w:r>
          </w:p>
        </w:tc>
      </w:tr>
      <w:tr w:rsidR="002712A9" w:rsidRPr="00A10F72" w14:paraId="0F86BD16" w14:textId="77777777" w:rsidTr="004367E4">
        <w:trPr>
          <w:trHeight w:val="283"/>
          <w:jc w:val="center"/>
        </w:trPr>
        <w:tc>
          <w:tcPr>
            <w:tcW w:w="3823" w:type="dxa"/>
            <w:shd w:val="clear" w:color="auto" w:fill="FF0000"/>
          </w:tcPr>
          <w:p w14:paraId="04EF38D1" w14:textId="4051EA57" w:rsidR="002712A9" w:rsidRPr="00A10F72" w:rsidRDefault="002712A9" w:rsidP="00411B4C">
            <w:pPr>
              <w:spacing w:line="360" w:lineRule="auto"/>
              <w:jc w:val="center"/>
              <w:rPr>
                <w:sz w:val="18"/>
                <w:szCs w:val="20"/>
              </w:rPr>
            </w:pPr>
            <w:r w:rsidRPr="00A10F72">
              <w:rPr>
                <w:sz w:val="18"/>
                <w:szCs w:val="20"/>
              </w:rPr>
              <w:t>Alta</w:t>
            </w:r>
          </w:p>
        </w:tc>
        <w:tc>
          <w:tcPr>
            <w:tcW w:w="1984" w:type="dxa"/>
            <w:shd w:val="clear" w:color="auto" w:fill="FF0000"/>
          </w:tcPr>
          <w:p w14:paraId="68635F59" w14:textId="5ED3065D" w:rsidR="002712A9" w:rsidRPr="00A10F72" w:rsidRDefault="002712A9" w:rsidP="00411B4C">
            <w:pPr>
              <w:spacing w:line="360" w:lineRule="auto"/>
              <w:jc w:val="center"/>
              <w:rPr>
                <w:sz w:val="18"/>
                <w:szCs w:val="20"/>
              </w:rPr>
            </w:pPr>
            <w:r w:rsidRPr="00A10F72">
              <w:rPr>
                <w:sz w:val="18"/>
                <w:szCs w:val="20"/>
              </w:rPr>
              <w:t>&gt;=6</w:t>
            </w:r>
          </w:p>
        </w:tc>
        <w:tc>
          <w:tcPr>
            <w:tcW w:w="2560" w:type="dxa"/>
            <w:shd w:val="clear" w:color="auto" w:fill="FF0000"/>
          </w:tcPr>
          <w:p w14:paraId="474DD239" w14:textId="08594DC3" w:rsidR="002712A9" w:rsidRPr="00A10F72" w:rsidRDefault="002712A9" w:rsidP="00411B4C">
            <w:pPr>
              <w:spacing w:line="360" w:lineRule="auto"/>
              <w:jc w:val="center"/>
              <w:rPr>
                <w:sz w:val="18"/>
                <w:szCs w:val="20"/>
              </w:rPr>
            </w:pPr>
            <w:r w:rsidRPr="00A10F72">
              <w:rPr>
                <w:sz w:val="18"/>
                <w:szCs w:val="20"/>
              </w:rPr>
              <w:t>Rojo</w:t>
            </w:r>
          </w:p>
        </w:tc>
      </w:tr>
      <w:tr w:rsidR="002712A9" w:rsidRPr="00A10F72" w14:paraId="3AE658BB" w14:textId="77777777" w:rsidTr="004367E4">
        <w:trPr>
          <w:trHeight w:val="283"/>
          <w:jc w:val="center"/>
        </w:trPr>
        <w:tc>
          <w:tcPr>
            <w:tcW w:w="3823" w:type="dxa"/>
            <w:shd w:val="clear" w:color="auto" w:fill="FFFF00"/>
          </w:tcPr>
          <w:p w14:paraId="3F10A971" w14:textId="3DB19732" w:rsidR="002712A9" w:rsidRPr="00A10F72" w:rsidRDefault="002712A9" w:rsidP="00411B4C">
            <w:pPr>
              <w:spacing w:line="360" w:lineRule="auto"/>
              <w:jc w:val="center"/>
              <w:rPr>
                <w:sz w:val="18"/>
                <w:szCs w:val="20"/>
              </w:rPr>
            </w:pPr>
            <w:r w:rsidRPr="00A10F72">
              <w:rPr>
                <w:sz w:val="18"/>
                <w:szCs w:val="20"/>
              </w:rPr>
              <w:t>Media</w:t>
            </w:r>
          </w:p>
        </w:tc>
        <w:tc>
          <w:tcPr>
            <w:tcW w:w="1984" w:type="dxa"/>
            <w:shd w:val="clear" w:color="auto" w:fill="FFFF00"/>
          </w:tcPr>
          <w:p w14:paraId="7D413395" w14:textId="2BF9C32F" w:rsidR="002712A9" w:rsidRPr="00A10F72" w:rsidRDefault="002712A9" w:rsidP="00411B4C">
            <w:pPr>
              <w:spacing w:line="360" w:lineRule="auto"/>
              <w:jc w:val="center"/>
              <w:rPr>
                <w:sz w:val="18"/>
                <w:szCs w:val="20"/>
              </w:rPr>
            </w:pPr>
            <w:r w:rsidRPr="00A10F72">
              <w:rPr>
                <w:sz w:val="18"/>
                <w:szCs w:val="20"/>
              </w:rPr>
              <w:t>3-5</w:t>
            </w:r>
          </w:p>
        </w:tc>
        <w:tc>
          <w:tcPr>
            <w:tcW w:w="2560" w:type="dxa"/>
            <w:shd w:val="clear" w:color="auto" w:fill="FFFF00"/>
          </w:tcPr>
          <w:p w14:paraId="4964CBAC" w14:textId="34A56361" w:rsidR="002712A9" w:rsidRPr="00A10F72" w:rsidRDefault="002712A9" w:rsidP="00411B4C">
            <w:pPr>
              <w:spacing w:line="360" w:lineRule="auto"/>
              <w:jc w:val="center"/>
              <w:rPr>
                <w:sz w:val="18"/>
                <w:szCs w:val="20"/>
              </w:rPr>
            </w:pPr>
            <w:r w:rsidRPr="00A10F72">
              <w:rPr>
                <w:sz w:val="18"/>
                <w:szCs w:val="20"/>
              </w:rPr>
              <w:t>Amarillo</w:t>
            </w:r>
          </w:p>
        </w:tc>
      </w:tr>
      <w:tr w:rsidR="002712A9" w:rsidRPr="00A10F72" w14:paraId="7B587DFC" w14:textId="77777777" w:rsidTr="004367E4">
        <w:trPr>
          <w:trHeight w:val="292"/>
          <w:jc w:val="center"/>
        </w:trPr>
        <w:tc>
          <w:tcPr>
            <w:tcW w:w="3823" w:type="dxa"/>
            <w:shd w:val="clear" w:color="auto" w:fill="00B050"/>
          </w:tcPr>
          <w:p w14:paraId="31E6D035" w14:textId="42E58168" w:rsidR="002712A9" w:rsidRPr="00A10F72" w:rsidRDefault="002712A9" w:rsidP="00411B4C">
            <w:pPr>
              <w:spacing w:line="360" w:lineRule="auto"/>
              <w:jc w:val="center"/>
              <w:rPr>
                <w:sz w:val="18"/>
                <w:szCs w:val="20"/>
              </w:rPr>
            </w:pPr>
            <w:r w:rsidRPr="00A10F72">
              <w:rPr>
                <w:sz w:val="18"/>
                <w:szCs w:val="20"/>
              </w:rPr>
              <w:t>Baja</w:t>
            </w:r>
          </w:p>
        </w:tc>
        <w:tc>
          <w:tcPr>
            <w:tcW w:w="1984" w:type="dxa"/>
            <w:shd w:val="clear" w:color="auto" w:fill="00B050"/>
          </w:tcPr>
          <w:p w14:paraId="7ECE45A9" w14:textId="6E3C51D7" w:rsidR="002712A9" w:rsidRPr="00A10F72" w:rsidRDefault="002712A9" w:rsidP="00411B4C">
            <w:pPr>
              <w:spacing w:line="360" w:lineRule="auto"/>
              <w:jc w:val="center"/>
              <w:rPr>
                <w:sz w:val="18"/>
                <w:szCs w:val="20"/>
              </w:rPr>
            </w:pPr>
            <w:r w:rsidRPr="00A10F72">
              <w:rPr>
                <w:sz w:val="18"/>
                <w:szCs w:val="20"/>
              </w:rPr>
              <w:t>1-2</w:t>
            </w:r>
          </w:p>
        </w:tc>
        <w:tc>
          <w:tcPr>
            <w:tcW w:w="2560" w:type="dxa"/>
            <w:shd w:val="clear" w:color="auto" w:fill="00B050"/>
          </w:tcPr>
          <w:p w14:paraId="4A535E61" w14:textId="11552FDD" w:rsidR="002712A9" w:rsidRPr="00A10F72" w:rsidRDefault="002712A9" w:rsidP="00411B4C">
            <w:pPr>
              <w:spacing w:line="360" w:lineRule="auto"/>
              <w:jc w:val="center"/>
              <w:rPr>
                <w:sz w:val="18"/>
                <w:szCs w:val="20"/>
              </w:rPr>
            </w:pPr>
            <w:r w:rsidRPr="00A10F72">
              <w:rPr>
                <w:sz w:val="18"/>
                <w:szCs w:val="20"/>
              </w:rPr>
              <w:t>Verde</w:t>
            </w:r>
          </w:p>
        </w:tc>
      </w:tr>
    </w:tbl>
    <w:p w14:paraId="21364A9B" w14:textId="77777777" w:rsidR="004367E4" w:rsidRPr="00A14027" w:rsidRDefault="004367E4" w:rsidP="004367E4">
      <w:pPr>
        <w:pStyle w:val="Textoindependiente"/>
        <w:spacing w:line="360" w:lineRule="auto"/>
        <w:rPr>
          <w:b/>
          <w:sz w:val="16"/>
        </w:rPr>
      </w:pPr>
      <w:r w:rsidRPr="00C71A91">
        <w:rPr>
          <w:b/>
          <w:sz w:val="16"/>
        </w:rPr>
        <w:t xml:space="preserve">Realizado por: </w:t>
      </w:r>
      <w:r w:rsidRPr="00C71A91">
        <w:rPr>
          <w:sz w:val="16"/>
        </w:rPr>
        <w:t>W. Aldas y C. Pilataxi, 2020</w:t>
      </w:r>
    </w:p>
    <w:p w14:paraId="59E0D41D" w14:textId="77777777" w:rsidR="004367E4" w:rsidRDefault="004367E4" w:rsidP="008C3146">
      <w:pPr>
        <w:spacing w:line="360" w:lineRule="auto"/>
        <w:rPr>
          <w:b/>
          <w:bCs/>
        </w:rPr>
      </w:pPr>
    </w:p>
    <w:p w14:paraId="268AD39B" w14:textId="588AA4CB" w:rsidR="002712A9" w:rsidRDefault="005B5B5F" w:rsidP="002572B4">
      <w:pPr>
        <w:pStyle w:val="Ttulo4"/>
        <w:numPr>
          <w:ilvl w:val="3"/>
          <w:numId w:val="2"/>
        </w:numPr>
      </w:pPr>
      <w:bookmarkStart w:id="301" w:name="_Toc77780670"/>
      <w:r w:rsidRPr="005B5B5F">
        <w:t>Tabla de priorización de riesgos del proyecto</w:t>
      </w:r>
      <w:bookmarkEnd w:id="301"/>
    </w:p>
    <w:p w14:paraId="6A7F730F" w14:textId="77777777" w:rsidR="005A6BA9" w:rsidRDefault="005A6BA9" w:rsidP="008C3146">
      <w:pPr>
        <w:spacing w:line="360" w:lineRule="auto"/>
      </w:pPr>
    </w:p>
    <w:p w14:paraId="1D1BE64F" w14:textId="24503783" w:rsidR="002223AE" w:rsidRDefault="00953FE9" w:rsidP="008C3146">
      <w:pPr>
        <w:spacing w:line="360" w:lineRule="auto"/>
      </w:pPr>
      <w:r>
        <w:t>La priorización de riesgos se ha establecido con el fin</w:t>
      </w:r>
      <w:r w:rsidR="002223AE">
        <w:t xml:space="preserve"> de tener claro las posibilidades de ocurrencia de uno u otro riesgo dentro del proyecto, y el nivel de impacto que este pueda causar, se ha establecido un listado de los riesgos más propensos a ocurrir, mismos que han sido categorizado desde los más probables hasta los de menor probabilidad.</w:t>
      </w:r>
    </w:p>
    <w:p w14:paraId="7A05407C" w14:textId="66979524" w:rsidR="002223AE" w:rsidRDefault="002223AE" w:rsidP="008C3146">
      <w:pPr>
        <w:spacing w:line="360" w:lineRule="auto"/>
      </w:pPr>
      <w:r>
        <w:t>Cada uno de los riesgos presentad</w:t>
      </w:r>
      <w:r w:rsidR="00217CF8">
        <w:t xml:space="preserve">os en la </w:t>
      </w:r>
      <w:r w:rsidR="00C71A91">
        <w:rPr>
          <w:b/>
        </w:rPr>
        <w:t>Tabla 16</w:t>
      </w:r>
      <w:r w:rsidR="00217CF8" w:rsidRPr="00217CF8">
        <w:rPr>
          <w:b/>
        </w:rPr>
        <w:t>-3</w:t>
      </w:r>
      <w:r>
        <w:rPr>
          <w:b/>
          <w:bCs/>
          <w:color w:val="FFFFFF" w:themeColor="background1"/>
        </w:rPr>
        <w:t xml:space="preserve"> </w:t>
      </w:r>
      <w:r>
        <w:t>se han clasificado de manera que se puede apreciar la probabilidad de ocurrencia, impacto y exposición, cada uno con un color distinto que va desde el color rojo, amarillo y verde, dependiendo de la implicación sobre el desarrollo del proyecto.</w:t>
      </w:r>
    </w:p>
    <w:p w14:paraId="604164A3" w14:textId="77777777" w:rsidR="001C237C" w:rsidRDefault="001C237C" w:rsidP="008C3146">
      <w:pPr>
        <w:spacing w:line="360" w:lineRule="auto"/>
      </w:pPr>
    </w:p>
    <w:p w14:paraId="60285CE8" w14:textId="7532BB30" w:rsidR="00C71A91" w:rsidRPr="00C71A91" w:rsidRDefault="00C71A91" w:rsidP="00C71A91">
      <w:pPr>
        <w:pStyle w:val="Descripcin"/>
        <w:keepNext/>
        <w:rPr>
          <w:b w:val="0"/>
        </w:rPr>
      </w:pPr>
      <w:r>
        <w:t xml:space="preserve">Tabla </w:t>
      </w:r>
      <w:r>
        <w:fldChar w:fldCharType="begin"/>
      </w:r>
      <w:r>
        <w:instrText xml:space="preserve"> SEQ Tabla__ \* ARABIC </w:instrText>
      </w:r>
      <w:r>
        <w:fldChar w:fldCharType="separate"/>
      </w:r>
      <w:r w:rsidR="00504470">
        <w:rPr>
          <w:noProof/>
        </w:rPr>
        <w:t>16</w:t>
      </w:r>
      <w:r>
        <w:fldChar w:fldCharType="end"/>
      </w:r>
      <w:r>
        <w:t xml:space="preserve">-3: </w:t>
      </w:r>
      <w:r>
        <w:rPr>
          <w:b w:val="0"/>
        </w:rPr>
        <w:t>Priorización de riesgos del proyecto</w:t>
      </w:r>
    </w:p>
    <w:tbl>
      <w:tblPr>
        <w:tblStyle w:val="Tablaconcuadrcula"/>
        <w:tblW w:w="0" w:type="auto"/>
        <w:tblLook w:val="04A0" w:firstRow="1" w:lastRow="0" w:firstColumn="1" w:lastColumn="0" w:noHBand="0" w:noVBand="1"/>
      </w:tblPr>
      <w:tblGrid>
        <w:gridCol w:w="1097"/>
        <w:gridCol w:w="436"/>
        <w:gridCol w:w="1864"/>
        <w:gridCol w:w="785"/>
        <w:gridCol w:w="1051"/>
        <w:gridCol w:w="1010"/>
        <w:gridCol w:w="1243"/>
        <w:gridCol w:w="1011"/>
      </w:tblGrid>
      <w:tr w:rsidR="00EE5BDD" w:rsidRPr="00827AB1" w14:paraId="40179E79" w14:textId="77777777" w:rsidTr="00EE5BDD">
        <w:tc>
          <w:tcPr>
            <w:tcW w:w="1097" w:type="dxa"/>
            <w:vMerge w:val="restart"/>
          </w:tcPr>
          <w:p w14:paraId="278B697C" w14:textId="75AC905C" w:rsidR="00EE5BDD" w:rsidRPr="00827AB1" w:rsidRDefault="00EE5BDD" w:rsidP="00411B4C">
            <w:pPr>
              <w:spacing w:line="360" w:lineRule="auto"/>
              <w:jc w:val="center"/>
              <w:rPr>
                <w:b/>
                <w:bCs/>
                <w:sz w:val="18"/>
                <w:szCs w:val="18"/>
              </w:rPr>
            </w:pPr>
            <w:r w:rsidRPr="00827AB1">
              <w:rPr>
                <w:b/>
                <w:bCs/>
                <w:sz w:val="18"/>
                <w:szCs w:val="18"/>
              </w:rPr>
              <w:t>Id_riesgo</w:t>
            </w:r>
          </w:p>
        </w:tc>
        <w:tc>
          <w:tcPr>
            <w:tcW w:w="3085" w:type="dxa"/>
            <w:gridSpan w:val="3"/>
          </w:tcPr>
          <w:p w14:paraId="4D56F452" w14:textId="5D4C1AB2" w:rsidR="00EE5BDD" w:rsidRPr="00827AB1" w:rsidRDefault="00EE5BDD" w:rsidP="00411B4C">
            <w:pPr>
              <w:spacing w:line="360" w:lineRule="auto"/>
              <w:jc w:val="center"/>
              <w:rPr>
                <w:b/>
                <w:bCs/>
                <w:sz w:val="18"/>
                <w:szCs w:val="18"/>
              </w:rPr>
            </w:pPr>
            <w:r w:rsidRPr="00827AB1">
              <w:rPr>
                <w:b/>
                <w:bCs/>
                <w:sz w:val="18"/>
                <w:szCs w:val="18"/>
              </w:rPr>
              <w:t>Probabilidad</w:t>
            </w:r>
          </w:p>
        </w:tc>
        <w:tc>
          <w:tcPr>
            <w:tcW w:w="2061" w:type="dxa"/>
            <w:gridSpan w:val="2"/>
          </w:tcPr>
          <w:p w14:paraId="2632B98A" w14:textId="41F95D19" w:rsidR="00EE5BDD" w:rsidRPr="00827AB1" w:rsidRDefault="00EE5BDD" w:rsidP="00411B4C">
            <w:pPr>
              <w:spacing w:line="360" w:lineRule="auto"/>
              <w:jc w:val="center"/>
              <w:rPr>
                <w:b/>
                <w:bCs/>
                <w:sz w:val="18"/>
                <w:szCs w:val="18"/>
              </w:rPr>
            </w:pPr>
            <w:r w:rsidRPr="00827AB1">
              <w:rPr>
                <w:b/>
                <w:bCs/>
                <w:sz w:val="18"/>
                <w:szCs w:val="18"/>
              </w:rPr>
              <w:t>Impacto</w:t>
            </w:r>
          </w:p>
        </w:tc>
        <w:tc>
          <w:tcPr>
            <w:tcW w:w="2254" w:type="dxa"/>
            <w:gridSpan w:val="2"/>
          </w:tcPr>
          <w:p w14:paraId="67B5AF6C" w14:textId="20CC49BE" w:rsidR="00EE5BDD" w:rsidRPr="00827AB1" w:rsidRDefault="00EE5BDD" w:rsidP="00411B4C">
            <w:pPr>
              <w:spacing w:line="360" w:lineRule="auto"/>
              <w:jc w:val="center"/>
              <w:rPr>
                <w:b/>
                <w:bCs/>
                <w:sz w:val="18"/>
                <w:szCs w:val="18"/>
              </w:rPr>
            </w:pPr>
            <w:r w:rsidRPr="00827AB1">
              <w:rPr>
                <w:b/>
                <w:bCs/>
                <w:sz w:val="18"/>
                <w:szCs w:val="18"/>
              </w:rPr>
              <w:t>Exposición</w:t>
            </w:r>
          </w:p>
        </w:tc>
      </w:tr>
      <w:tr w:rsidR="00EE5BDD" w:rsidRPr="00827AB1" w14:paraId="2F42F540" w14:textId="77777777" w:rsidTr="00EE5BDD">
        <w:tc>
          <w:tcPr>
            <w:tcW w:w="1097" w:type="dxa"/>
            <w:vMerge/>
          </w:tcPr>
          <w:p w14:paraId="65276970" w14:textId="338DE910" w:rsidR="00EE5BDD" w:rsidRPr="00827AB1" w:rsidRDefault="00EE5BDD" w:rsidP="00411B4C">
            <w:pPr>
              <w:spacing w:line="360" w:lineRule="auto"/>
              <w:jc w:val="center"/>
              <w:rPr>
                <w:sz w:val="18"/>
                <w:szCs w:val="18"/>
              </w:rPr>
            </w:pPr>
          </w:p>
        </w:tc>
        <w:tc>
          <w:tcPr>
            <w:tcW w:w="436" w:type="dxa"/>
          </w:tcPr>
          <w:p w14:paraId="3404D397" w14:textId="1B4A0E38" w:rsidR="00EE5BDD" w:rsidRPr="00827AB1" w:rsidRDefault="00EE5BDD" w:rsidP="00411B4C">
            <w:pPr>
              <w:spacing w:line="360" w:lineRule="auto"/>
              <w:jc w:val="center"/>
              <w:rPr>
                <w:b/>
                <w:bCs/>
                <w:sz w:val="18"/>
                <w:szCs w:val="18"/>
              </w:rPr>
            </w:pPr>
            <w:r w:rsidRPr="00827AB1">
              <w:rPr>
                <w:b/>
                <w:bCs/>
                <w:sz w:val="18"/>
                <w:szCs w:val="18"/>
              </w:rPr>
              <w:t>%</w:t>
            </w:r>
          </w:p>
        </w:tc>
        <w:tc>
          <w:tcPr>
            <w:tcW w:w="1864" w:type="dxa"/>
          </w:tcPr>
          <w:p w14:paraId="383622E5" w14:textId="54D83C05" w:rsidR="00EE5BDD" w:rsidRPr="00827AB1" w:rsidRDefault="00EE5BDD" w:rsidP="00411B4C">
            <w:pPr>
              <w:spacing w:line="360" w:lineRule="auto"/>
              <w:jc w:val="center"/>
              <w:rPr>
                <w:b/>
                <w:bCs/>
                <w:sz w:val="18"/>
                <w:szCs w:val="18"/>
              </w:rPr>
            </w:pPr>
            <w:r w:rsidRPr="00827AB1">
              <w:rPr>
                <w:b/>
                <w:bCs/>
                <w:sz w:val="18"/>
                <w:szCs w:val="18"/>
              </w:rPr>
              <w:t>Prob.</w:t>
            </w:r>
          </w:p>
        </w:tc>
        <w:tc>
          <w:tcPr>
            <w:tcW w:w="785" w:type="dxa"/>
          </w:tcPr>
          <w:p w14:paraId="0FE57945" w14:textId="1C0E42B4" w:rsidR="00EE5BDD" w:rsidRPr="00827AB1" w:rsidRDefault="00EE5BDD" w:rsidP="00411B4C">
            <w:pPr>
              <w:spacing w:line="360" w:lineRule="auto"/>
              <w:jc w:val="center"/>
              <w:rPr>
                <w:b/>
                <w:bCs/>
                <w:sz w:val="18"/>
                <w:szCs w:val="18"/>
              </w:rPr>
            </w:pPr>
            <w:r w:rsidRPr="00827AB1">
              <w:rPr>
                <w:b/>
                <w:bCs/>
                <w:sz w:val="18"/>
                <w:szCs w:val="18"/>
              </w:rPr>
              <w:t xml:space="preserve">Valor </w:t>
            </w:r>
          </w:p>
        </w:tc>
        <w:tc>
          <w:tcPr>
            <w:tcW w:w="1051" w:type="dxa"/>
          </w:tcPr>
          <w:p w14:paraId="716A09E1" w14:textId="20B1FAF9" w:rsidR="00EE5BDD" w:rsidRPr="00827AB1" w:rsidRDefault="00EE5BDD" w:rsidP="00411B4C">
            <w:pPr>
              <w:spacing w:line="360" w:lineRule="auto"/>
              <w:jc w:val="center"/>
              <w:rPr>
                <w:b/>
                <w:bCs/>
                <w:sz w:val="18"/>
                <w:szCs w:val="18"/>
              </w:rPr>
            </w:pPr>
            <w:r w:rsidRPr="00827AB1">
              <w:rPr>
                <w:b/>
                <w:bCs/>
                <w:sz w:val="18"/>
                <w:szCs w:val="18"/>
              </w:rPr>
              <w:t>Impacto</w:t>
            </w:r>
          </w:p>
        </w:tc>
        <w:tc>
          <w:tcPr>
            <w:tcW w:w="1010" w:type="dxa"/>
          </w:tcPr>
          <w:p w14:paraId="0C09F753" w14:textId="0F4B7E14" w:rsidR="00EE5BDD" w:rsidRPr="00827AB1" w:rsidRDefault="00EE5BDD" w:rsidP="00411B4C">
            <w:pPr>
              <w:spacing w:line="360" w:lineRule="auto"/>
              <w:jc w:val="center"/>
              <w:rPr>
                <w:b/>
                <w:bCs/>
                <w:sz w:val="18"/>
                <w:szCs w:val="18"/>
              </w:rPr>
            </w:pPr>
            <w:r w:rsidRPr="00827AB1">
              <w:rPr>
                <w:b/>
                <w:bCs/>
                <w:sz w:val="18"/>
                <w:szCs w:val="18"/>
              </w:rPr>
              <w:t>Valor</w:t>
            </w:r>
          </w:p>
        </w:tc>
        <w:tc>
          <w:tcPr>
            <w:tcW w:w="1243" w:type="dxa"/>
          </w:tcPr>
          <w:p w14:paraId="7561E4EB" w14:textId="43C435D6" w:rsidR="00EE5BDD" w:rsidRPr="00827AB1" w:rsidRDefault="00EE5BDD" w:rsidP="00411B4C">
            <w:pPr>
              <w:spacing w:line="360" w:lineRule="auto"/>
              <w:jc w:val="center"/>
              <w:rPr>
                <w:b/>
                <w:bCs/>
                <w:sz w:val="18"/>
                <w:szCs w:val="18"/>
              </w:rPr>
            </w:pPr>
            <w:r w:rsidRPr="00827AB1">
              <w:rPr>
                <w:b/>
                <w:bCs/>
                <w:sz w:val="18"/>
                <w:szCs w:val="18"/>
              </w:rPr>
              <w:t>Exposición</w:t>
            </w:r>
          </w:p>
        </w:tc>
        <w:tc>
          <w:tcPr>
            <w:tcW w:w="1011" w:type="dxa"/>
          </w:tcPr>
          <w:p w14:paraId="47980D4C" w14:textId="43D69510" w:rsidR="00EE5BDD" w:rsidRPr="00827AB1" w:rsidRDefault="00EE5BDD" w:rsidP="00411B4C">
            <w:pPr>
              <w:spacing w:line="360" w:lineRule="auto"/>
              <w:jc w:val="center"/>
              <w:rPr>
                <w:b/>
                <w:bCs/>
                <w:sz w:val="18"/>
                <w:szCs w:val="18"/>
              </w:rPr>
            </w:pPr>
            <w:r w:rsidRPr="00827AB1">
              <w:rPr>
                <w:b/>
                <w:bCs/>
                <w:sz w:val="18"/>
                <w:szCs w:val="18"/>
              </w:rPr>
              <w:t>Valor</w:t>
            </w:r>
          </w:p>
        </w:tc>
      </w:tr>
      <w:tr w:rsidR="00EE5BDD" w:rsidRPr="00827AB1" w14:paraId="61B129F9" w14:textId="77777777" w:rsidTr="004A7F4A">
        <w:tc>
          <w:tcPr>
            <w:tcW w:w="1097" w:type="dxa"/>
            <w:shd w:val="clear" w:color="auto" w:fill="FF0000"/>
          </w:tcPr>
          <w:p w14:paraId="741F5477" w14:textId="71D688D7" w:rsidR="00EE5BDD" w:rsidRPr="00827AB1" w:rsidRDefault="00EE5BDD" w:rsidP="00411B4C">
            <w:pPr>
              <w:spacing w:line="360" w:lineRule="auto"/>
              <w:jc w:val="center"/>
              <w:rPr>
                <w:sz w:val="18"/>
                <w:szCs w:val="18"/>
              </w:rPr>
            </w:pPr>
            <w:r w:rsidRPr="00827AB1">
              <w:rPr>
                <w:sz w:val="18"/>
                <w:szCs w:val="18"/>
              </w:rPr>
              <w:t xml:space="preserve">R1 </w:t>
            </w:r>
          </w:p>
        </w:tc>
        <w:tc>
          <w:tcPr>
            <w:tcW w:w="436" w:type="dxa"/>
            <w:shd w:val="clear" w:color="auto" w:fill="FF0000"/>
          </w:tcPr>
          <w:p w14:paraId="70F85635" w14:textId="17058ABC" w:rsidR="00EE5BDD" w:rsidRPr="00827AB1" w:rsidRDefault="00EE5BDD" w:rsidP="00411B4C">
            <w:pPr>
              <w:spacing w:line="360" w:lineRule="auto"/>
              <w:jc w:val="center"/>
              <w:rPr>
                <w:sz w:val="18"/>
                <w:szCs w:val="18"/>
              </w:rPr>
            </w:pPr>
            <w:r w:rsidRPr="00827AB1">
              <w:rPr>
                <w:sz w:val="18"/>
                <w:szCs w:val="18"/>
              </w:rPr>
              <w:t>70</w:t>
            </w:r>
          </w:p>
        </w:tc>
        <w:tc>
          <w:tcPr>
            <w:tcW w:w="1864" w:type="dxa"/>
            <w:shd w:val="clear" w:color="auto" w:fill="FF0000"/>
          </w:tcPr>
          <w:p w14:paraId="02102E90" w14:textId="0952B1CA" w:rsidR="00EE5BDD" w:rsidRPr="00827AB1" w:rsidRDefault="00DA665E" w:rsidP="00411B4C">
            <w:pPr>
              <w:spacing w:line="360" w:lineRule="auto"/>
              <w:jc w:val="center"/>
              <w:rPr>
                <w:sz w:val="18"/>
                <w:szCs w:val="18"/>
              </w:rPr>
            </w:pPr>
            <w:r w:rsidRPr="00827AB1">
              <w:rPr>
                <w:sz w:val="18"/>
                <w:szCs w:val="18"/>
              </w:rPr>
              <w:t>Alta</w:t>
            </w:r>
          </w:p>
        </w:tc>
        <w:tc>
          <w:tcPr>
            <w:tcW w:w="785" w:type="dxa"/>
            <w:shd w:val="clear" w:color="auto" w:fill="FF0000"/>
          </w:tcPr>
          <w:p w14:paraId="41D6EECE" w14:textId="793E876A" w:rsidR="00EE5BDD" w:rsidRPr="00827AB1" w:rsidRDefault="00DA665E" w:rsidP="00411B4C">
            <w:pPr>
              <w:spacing w:line="360" w:lineRule="auto"/>
              <w:jc w:val="center"/>
              <w:rPr>
                <w:sz w:val="18"/>
                <w:szCs w:val="18"/>
              </w:rPr>
            </w:pPr>
            <w:r w:rsidRPr="00827AB1">
              <w:rPr>
                <w:sz w:val="18"/>
                <w:szCs w:val="18"/>
              </w:rPr>
              <w:t>3</w:t>
            </w:r>
          </w:p>
        </w:tc>
        <w:tc>
          <w:tcPr>
            <w:tcW w:w="1051" w:type="dxa"/>
            <w:shd w:val="clear" w:color="auto" w:fill="FF0000"/>
          </w:tcPr>
          <w:p w14:paraId="6D9419EB" w14:textId="1A6898E7" w:rsidR="00EE5BDD" w:rsidRPr="00827AB1" w:rsidRDefault="00DA665E" w:rsidP="00411B4C">
            <w:pPr>
              <w:spacing w:line="360" w:lineRule="auto"/>
              <w:jc w:val="center"/>
              <w:rPr>
                <w:sz w:val="18"/>
                <w:szCs w:val="18"/>
              </w:rPr>
            </w:pPr>
            <w:r w:rsidRPr="00827AB1">
              <w:rPr>
                <w:sz w:val="18"/>
                <w:szCs w:val="18"/>
              </w:rPr>
              <w:t>Alta</w:t>
            </w:r>
          </w:p>
        </w:tc>
        <w:tc>
          <w:tcPr>
            <w:tcW w:w="1010" w:type="dxa"/>
            <w:shd w:val="clear" w:color="auto" w:fill="FF0000"/>
          </w:tcPr>
          <w:p w14:paraId="65B34F58" w14:textId="2EF2EEE3" w:rsidR="00EE5BDD" w:rsidRPr="00827AB1" w:rsidRDefault="0012788D" w:rsidP="00411B4C">
            <w:pPr>
              <w:spacing w:line="360" w:lineRule="auto"/>
              <w:jc w:val="center"/>
              <w:rPr>
                <w:sz w:val="18"/>
                <w:szCs w:val="18"/>
              </w:rPr>
            </w:pPr>
            <w:r w:rsidRPr="00827AB1">
              <w:rPr>
                <w:sz w:val="18"/>
                <w:szCs w:val="18"/>
              </w:rPr>
              <w:t>3</w:t>
            </w:r>
          </w:p>
        </w:tc>
        <w:tc>
          <w:tcPr>
            <w:tcW w:w="1243" w:type="dxa"/>
            <w:shd w:val="clear" w:color="auto" w:fill="FF0000"/>
          </w:tcPr>
          <w:p w14:paraId="2AF7D04A" w14:textId="56F17218" w:rsidR="00EE5BDD" w:rsidRPr="00827AB1" w:rsidRDefault="0012788D" w:rsidP="00411B4C">
            <w:pPr>
              <w:spacing w:line="360" w:lineRule="auto"/>
              <w:jc w:val="center"/>
              <w:rPr>
                <w:sz w:val="18"/>
                <w:szCs w:val="18"/>
              </w:rPr>
            </w:pPr>
            <w:r w:rsidRPr="00827AB1">
              <w:rPr>
                <w:sz w:val="18"/>
                <w:szCs w:val="18"/>
              </w:rPr>
              <w:t>Alta</w:t>
            </w:r>
          </w:p>
        </w:tc>
        <w:tc>
          <w:tcPr>
            <w:tcW w:w="1011" w:type="dxa"/>
            <w:shd w:val="clear" w:color="auto" w:fill="FF0000"/>
          </w:tcPr>
          <w:p w14:paraId="7FFE813E" w14:textId="2900CBF8" w:rsidR="00EE5BDD" w:rsidRPr="00827AB1" w:rsidRDefault="0012788D" w:rsidP="00411B4C">
            <w:pPr>
              <w:spacing w:line="360" w:lineRule="auto"/>
              <w:jc w:val="center"/>
              <w:rPr>
                <w:sz w:val="18"/>
                <w:szCs w:val="18"/>
              </w:rPr>
            </w:pPr>
            <w:r w:rsidRPr="00827AB1">
              <w:rPr>
                <w:sz w:val="18"/>
                <w:szCs w:val="18"/>
              </w:rPr>
              <w:t>8</w:t>
            </w:r>
          </w:p>
        </w:tc>
      </w:tr>
      <w:tr w:rsidR="00EE5BDD" w:rsidRPr="00827AB1" w14:paraId="3CDF951D" w14:textId="77777777" w:rsidTr="004A7F4A">
        <w:tc>
          <w:tcPr>
            <w:tcW w:w="1097" w:type="dxa"/>
            <w:shd w:val="clear" w:color="auto" w:fill="FF0000"/>
          </w:tcPr>
          <w:p w14:paraId="36C76D85" w14:textId="0FE672B4" w:rsidR="002223AE" w:rsidRPr="00827AB1" w:rsidRDefault="00261BA5" w:rsidP="00411B4C">
            <w:pPr>
              <w:spacing w:line="360" w:lineRule="auto"/>
              <w:jc w:val="center"/>
              <w:rPr>
                <w:sz w:val="18"/>
                <w:szCs w:val="18"/>
              </w:rPr>
            </w:pPr>
            <w:r w:rsidRPr="00827AB1">
              <w:rPr>
                <w:sz w:val="18"/>
                <w:szCs w:val="18"/>
              </w:rPr>
              <w:t>R2</w:t>
            </w:r>
          </w:p>
        </w:tc>
        <w:tc>
          <w:tcPr>
            <w:tcW w:w="436" w:type="dxa"/>
            <w:shd w:val="clear" w:color="auto" w:fill="FF0000"/>
          </w:tcPr>
          <w:p w14:paraId="1BC155EB" w14:textId="446946F0" w:rsidR="002223AE" w:rsidRPr="00827AB1" w:rsidRDefault="00DA665E" w:rsidP="00411B4C">
            <w:pPr>
              <w:spacing w:line="360" w:lineRule="auto"/>
              <w:jc w:val="center"/>
              <w:rPr>
                <w:sz w:val="18"/>
                <w:szCs w:val="18"/>
              </w:rPr>
            </w:pPr>
            <w:r w:rsidRPr="00827AB1">
              <w:rPr>
                <w:sz w:val="18"/>
                <w:szCs w:val="18"/>
              </w:rPr>
              <w:t>80</w:t>
            </w:r>
          </w:p>
        </w:tc>
        <w:tc>
          <w:tcPr>
            <w:tcW w:w="1864" w:type="dxa"/>
            <w:shd w:val="clear" w:color="auto" w:fill="FF0000"/>
          </w:tcPr>
          <w:p w14:paraId="6309E09A" w14:textId="10F62BF1" w:rsidR="002223AE" w:rsidRPr="00827AB1" w:rsidRDefault="00DA665E" w:rsidP="00411B4C">
            <w:pPr>
              <w:spacing w:line="360" w:lineRule="auto"/>
              <w:jc w:val="center"/>
              <w:rPr>
                <w:sz w:val="18"/>
                <w:szCs w:val="18"/>
              </w:rPr>
            </w:pPr>
            <w:r w:rsidRPr="00827AB1">
              <w:rPr>
                <w:sz w:val="18"/>
                <w:szCs w:val="18"/>
              </w:rPr>
              <w:t>Alta</w:t>
            </w:r>
          </w:p>
        </w:tc>
        <w:tc>
          <w:tcPr>
            <w:tcW w:w="785" w:type="dxa"/>
            <w:shd w:val="clear" w:color="auto" w:fill="FF0000"/>
          </w:tcPr>
          <w:p w14:paraId="0CFA51AF" w14:textId="6EDDD462" w:rsidR="002223AE" w:rsidRPr="00827AB1" w:rsidRDefault="00DA665E" w:rsidP="00411B4C">
            <w:pPr>
              <w:spacing w:line="360" w:lineRule="auto"/>
              <w:jc w:val="center"/>
              <w:rPr>
                <w:sz w:val="18"/>
                <w:szCs w:val="18"/>
              </w:rPr>
            </w:pPr>
            <w:r w:rsidRPr="00827AB1">
              <w:rPr>
                <w:sz w:val="18"/>
                <w:szCs w:val="18"/>
              </w:rPr>
              <w:t>3</w:t>
            </w:r>
          </w:p>
        </w:tc>
        <w:tc>
          <w:tcPr>
            <w:tcW w:w="1051" w:type="dxa"/>
            <w:shd w:val="clear" w:color="auto" w:fill="FF0000"/>
          </w:tcPr>
          <w:p w14:paraId="7A1C62F7" w14:textId="35B52DB0" w:rsidR="002223AE" w:rsidRPr="00827AB1" w:rsidRDefault="00DA665E" w:rsidP="00411B4C">
            <w:pPr>
              <w:spacing w:line="360" w:lineRule="auto"/>
              <w:jc w:val="center"/>
              <w:rPr>
                <w:sz w:val="18"/>
                <w:szCs w:val="18"/>
              </w:rPr>
            </w:pPr>
            <w:r w:rsidRPr="00827AB1">
              <w:rPr>
                <w:sz w:val="18"/>
                <w:szCs w:val="18"/>
              </w:rPr>
              <w:t>Alta</w:t>
            </w:r>
          </w:p>
        </w:tc>
        <w:tc>
          <w:tcPr>
            <w:tcW w:w="1010" w:type="dxa"/>
            <w:shd w:val="clear" w:color="auto" w:fill="FF0000"/>
          </w:tcPr>
          <w:p w14:paraId="2E0D8702" w14:textId="38C3556E" w:rsidR="002223AE" w:rsidRPr="00827AB1" w:rsidRDefault="0012788D" w:rsidP="00411B4C">
            <w:pPr>
              <w:spacing w:line="360" w:lineRule="auto"/>
              <w:jc w:val="center"/>
              <w:rPr>
                <w:sz w:val="18"/>
                <w:szCs w:val="18"/>
              </w:rPr>
            </w:pPr>
            <w:r w:rsidRPr="00827AB1">
              <w:rPr>
                <w:sz w:val="18"/>
                <w:szCs w:val="18"/>
              </w:rPr>
              <w:t>3</w:t>
            </w:r>
          </w:p>
        </w:tc>
        <w:tc>
          <w:tcPr>
            <w:tcW w:w="1243" w:type="dxa"/>
            <w:shd w:val="clear" w:color="auto" w:fill="FF0000"/>
          </w:tcPr>
          <w:p w14:paraId="58011325" w14:textId="0920DECD" w:rsidR="002223AE" w:rsidRPr="00827AB1" w:rsidRDefault="0012788D" w:rsidP="00411B4C">
            <w:pPr>
              <w:spacing w:line="360" w:lineRule="auto"/>
              <w:jc w:val="center"/>
              <w:rPr>
                <w:sz w:val="18"/>
                <w:szCs w:val="18"/>
              </w:rPr>
            </w:pPr>
            <w:r w:rsidRPr="00827AB1">
              <w:rPr>
                <w:sz w:val="18"/>
                <w:szCs w:val="18"/>
              </w:rPr>
              <w:t>Alta</w:t>
            </w:r>
          </w:p>
        </w:tc>
        <w:tc>
          <w:tcPr>
            <w:tcW w:w="1011" w:type="dxa"/>
            <w:shd w:val="clear" w:color="auto" w:fill="FF0000"/>
          </w:tcPr>
          <w:p w14:paraId="3C484DDB" w14:textId="1E9DA244" w:rsidR="002223AE" w:rsidRPr="00827AB1" w:rsidRDefault="0012788D" w:rsidP="00411B4C">
            <w:pPr>
              <w:spacing w:line="360" w:lineRule="auto"/>
              <w:jc w:val="center"/>
              <w:rPr>
                <w:sz w:val="18"/>
                <w:szCs w:val="18"/>
              </w:rPr>
            </w:pPr>
            <w:r w:rsidRPr="00827AB1">
              <w:rPr>
                <w:sz w:val="18"/>
                <w:szCs w:val="18"/>
              </w:rPr>
              <w:t>6</w:t>
            </w:r>
          </w:p>
        </w:tc>
      </w:tr>
      <w:tr w:rsidR="00EE5BDD" w:rsidRPr="00827AB1" w14:paraId="575900C0" w14:textId="77777777" w:rsidTr="004A7F4A">
        <w:tc>
          <w:tcPr>
            <w:tcW w:w="1097" w:type="dxa"/>
            <w:shd w:val="clear" w:color="auto" w:fill="FF0000"/>
          </w:tcPr>
          <w:p w14:paraId="2820CFD4" w14:textId="2F3DC9C1" w:rsidR="00261BA5" w:rsidRPr="00827AB1" w:rsidRDefault="00261BA5" w:rsidP="00411B4C">
            <w:pPr>
              <w:spacing w:line="360" w:lineRule="auto"/>
              <w:jc w:val="center"/>
              <w:rPr>
                <w:sz w:val="18"/>
                <w:szCs w:val="18"/>
              </w:rPr>
            </w:pPr>
            <w:r w:rsidRPr="00827AB1">
              <w:rPr>
                <w:sz w:val="18"/>
                <w:szCs w:val="18"/>
              </w:rPr>
              <w:t>R3</w:t>
            </w:r>
          </w:p>
        </w:tc>
        <w:tc>
          <w:tcPr>
            <w:tcW w:w="436" w:type="dxa"/>
            <w:shd w:val="clear" w:color="auto" w:fill="FF0000"/>
          </w:tcPr>
          <w:p w14:paraId="0DD1C6C5" w14:textId="331780FF" w:rsidR="00261BA5" w:rsidRPr="00827AB1" w:rsidRDefault="004A7F4A" w:rsidP="00411B4C">
            <w:pPr>
              <w:spacing w:line="360" w:lineRule="auto"/>
              <w:jc w:val="center"/>
              <w:rPr>
                <w:sz w:val="18"/>
                <w:szCs w:val="18"/>
              </w:rPr>
            </w:pPr>
            <w:r w:rsidRPr="00827AB1">
              <w:rPr>
                <w:sz w:val="18"/>
                <w:szCs w:val="18"/>
              </w:rPr>
              <w:t>7</w:t>
            </w:r>
            <w:r w:rsidR="00DA665E" w:rsidRPr="00827AB1">
              <w:rPr>
                <w:sz w:val="18"/>
                <w:szCs w:val="18"/>
              </w:rPr>
              <w:t>0</w:t>
            </w:r>
          </w:p>
        </w:tc>
        <w:tc>
          <w:tcPr>
            <w:tcW w:w="1864" w:type="dxa"/>
            <w:shd w:val="clear" w:color="auto" w:fill="FF0000"/>
          </w:tcPr>
          <w:p w14:paraId="43C3235F" w14:textId="65BB9ED9" w:rsidR="00261BA5" w:rsidRPr="00827AB1" w:rsidRDefault="00DA665E" w:rsidP="00411B4C">
            <w:pPr>
              <w:spacing w:line="360" w:lineRule="auto"/>
              <w:jc w:val="center"/>
              <w:rPr>
                <w:sz w:val="18"/>
                <w:szCs w:val="18"/>
              </w:rPr>
            </w:pPr>
            <w:r w:rsidRPr="00827AB1">
              <w:rPr>
                <w:sz w:val="18"/>
                <w:szCs w:val="18"/>
              </w:rPr>
              <w:t>Media</w:t>
            </w:r>
          </w:p>
        </w:tc>
        <w:tc>
          <w:tcPr>
            <w:tcW w:w="785" w:type="dxa"/>
            <w:shd w:val="clear" w:color="auto" w:fill="FF0000"/>
          </w:tcPr>
          <w:p w14:paraId="3030C902" w14:textId="4F299C93" w:rsidR="00261BA5" w:rsidRPr="00827AB1" w:rsidRDefault="00DA665E" w:rsidP="00411B4C">
            <w:pPr>
              <w:spacing w:line="360" w:lineRule="auto"/>
              <w:jc w:val="center"/>
              <w:rPr>
                <w:sz w:val="18"/>
                <w:szCs w:val="18"/>
              </w:rPr>
            </w:pPr>
            <w:r w:rsidRPr="00827AB1">
              <w:rPr>
                <w:sz w:val="18"/>
                <w:szCs w:val="18"/>
              </w:rPr>
              <w:t>2</w:t>
            </w:r>
          </w:p>
        </w:tc>
        <w:tc>
          <w:tcPr>
            <w:tcW w:w="1051" w:type="dxa"/>
            <w:shd w:val="clear" w:color="auto" w:fill="FF0000"/>
          </w:tcPr>
          <w:p w14:paraId="5A9C0EDE" w14:textId="49997FF9" w:rsidR="00261BA5" w:rsidRPr="00827AB1" w:rsidRDefault="00DA665E" w:rsidP="00411B4C">
            <w:pPr>
              <w:spacing w:line="360" w:lineRule="auto"/>
              <w:jc w:val="center"/>
              <w:rPr>
                <w:sz w:val="18"/>
                <w:szCs w:val="18"/>
              </w:rPr>
            </w:pPr>
            <w:r w:rsidRPr="00827AB1">
              <w:rPr>
                <w:sz w:val="18"/>
                <w:szCs w:val="18"/>
              </w:rPr>
              <w:t>Alta</w:t>
            </w:r>
          </w:p>
        </w:tc>
        <w:tc>
          <w:tcPr>
            <w:tcW w:w="1010" w:type="dxa"/>
            <w:shd w:val="clear" w:color="auto" w:fill="FF0000"/>
          </w:tcPr>
          <w:p w14:paraId="2FF33CE1" w14:textId="38B12412" w:rsidR="00261BA5" w:rsidRPr="00827AB1" w:rsidRDefault="0012788D" w:rsidP="00411B4C">
            <w:pPr>
              <w:spacing w:line="360" w:lineRule="auto"/>
              <w:jc w:val="center"/>
              <w:rPr>
                <w:sz w:val="18"/>
                <w:szCs w:val="18"/>
              </w:rPr>
            </w:pPr>
            <w:r w:rsidRPr="00827AB1">
              <w:rPr>
                <w:sz w:val="18"/>
                <w:szCs w:val="18"/>
              </w:rPr>
              <w:t>3</w:t>
            </w:r>
          </w:p>
        </w:tc>
        <w:tc>
          <w:tcPr>
            <w:tcW w:w="1243" w:type="dxa"/>
            <w:shd w:val="clear" w:color="auto" w:fill="FF0000"/>
          </w:tcPr>
          <w:p w14:paraId="2173629A" w14:textId="05CFB816" w:rsidR="00261BA5" w:rsidRPr="00827AB1" w:rsidRDefault="0012788D" w:rsidP="00411B4C">
            <w:pPr>
              <w:spacing w:line="360" w:lineRule="auto"/>
              <w:jc w:val="center"/>
              <w:rPr>
                <w:sz w:val="18"/>
                <w:szCs w:val="18"/>
              </w:rPr>
            </w:pPr>
            <w:r w:rsidRPr="00827AB1">
              <w:rPr>
                <w:sz w:val="18"/>
                <w:szCs w:val="18"/>
              </w:rPr>
              <w:t>Media</w:t>
            </w:r>
          </w:p>
        </w:tc>
        <w:tc>
          <w:tcPr>
            <w:tcW w:w="1011" w:type="dxa"/>
            <w:shd w:val="clear" w:color="auto" w:fill="FF0000"/>
          </w:tcPr>
          <w:p w14:paraId="629A5FC5" w14:textId="2066D4E2" w:rsidR="00261BA5" w:rsidRPr="00827AB1" w:rsidRDefault="0012788D" w:rsidP="00411B4C">
            <w:pPr>
              <w:spacing w:line="360" w:lineRule="auto"/>
              <w:jc w:val="center"/>
              <w:rPr>
                <w:sz w:val="18"/>
                <w:szCs w:val="18"/>
              </w:rPr>
            </w:pPr>
            <w:r w:rsidRPr="00827AB1">
              <w:rPr>
                <w:sz w:val="18"/>
                <w:szCs w:val="18"/>
              </w:rPr>
              <w:t>4</w:t>
            </w:r>
          </w:p>
        </w:tc>
      </w:tr>
      <w:tr w:rsidR="00EE5BDD" w:rsidRPr="00827AB1" w14:paraId="26382C3B" w14:textId="77777777" w:rsidTr="004A7F4A">
        <w:tc>
          <w:tcPr>
            <w:tcW w:w="1097" w:type="dxa"/>
            <w:shd w:val="clear" w:color="auto" w:fill="FF0000"/>
          </w:tcPr>
          <w:p w14:paraId="4ECBBC15" w14:textId="3C3D5640" w:rsidR="00261BA5" w:rsidRPr="00827AB1" w:rsidRDefault="00261BA5" w:rsidP="00411B4C">
            <w:pPr>
              <w:spacing w:line="360" w:lineRule="auto"/>
              <w:jc w:val="center"/>
              <w:rPr>
                <w:sz w:val="18"/>
                <w:szCs w:val="18"/>
              </w:rPr>
            </w:pPr>
            <w:r w:rsidRPr="00827AB1">
              <w:rPr>
                <w:sz w:val="18"/>
                <w:szCs w:val="18"/>
              </w:rPr>
              <w:t>R4</w:t>
            </w:r>
          </w:p>
        </w:tc>
        <w:tc>
          <w:tcPr>
            <w:tcW w:w="436" w:type="dxa"/>
            <w:shd w:val="clear" w:color="auto" w:fill="FF0000"/>
          </w:tcPr>
          <w:p w14:paraId="78FB41A6" w14:textId="07F10AA4" w:rsidR="00261BA5" w:rsidRPr="00827AB1" w:rsidRDefault="004A7F4A" w:rsidP="00411B4C">
            <w:pPr>
              <w:spacing w:line="360" w:lineRule="auto"/>
              <w:jc w:val="center"/>
              <w:rPr>
                <w:sz w:val="18"/>
                <w:szCs w:val="18"/>
              </w:rPr>
            </w:pPr>
            <w:r w:rsidRPr="00827AB1">
              <w:rPr>
                <w:sz w:val="18"/>
                <w:szCs w:val="18"/>
              </w:rPr>
              <w:t>7</w:t>
            </w:r>
            <w:r w:rsidR="00DA665E" w:rsidRPr="00827AB1">
              <w:rPr>
                <w:sz w:val="18"/>
                <w:szCs w:val="18"/>
              </w:rPr>
              <w:t>0</w:t>
            </w:r>
          </w:p>
        </w:tc>
        <w:tc>
          <w:tcPr>
            <w:tcW w:w="1864" w:type="dxa"/>
            <w:shd w:val="clear" w:color="auto" w:fill="FF0000"/>
          </w:tcPr>
          <w:p w14:paraId="5A127D35" w14:textId="760FD31D" w:rsidR="00261BA5" w:rsidRPr="00827AB1" w:rsidRDefault="00DA665E" w:rsidP="00411B4C">
            <w:pPr>
              <w:spacing w:line="360" w:lineRule="auto"/>
              <w:jc w:val="center"/>
              <w:rPr>
                <w:sz w:val="18"/>
                <w:szCs w:val="18"/>
              </w:rPr>
            </w:pPr>
            <w:r w:rsidRPr="00827AB1">
              <w:rPr>
                <w:sz w:val="18"/>
                <w:szCs w:val="18"/>
              </w:rPr>
              <w:t>Media</w:t>
            </w:r>
          </w:p>
        </w:tc>
        <w:tc>
          <w:tcPr>
            <w:tcW w:w="785" w:type="dxa"/>
            <w:shd w:val="clear" w:color="auto" w:fill="FF0000"/>
          </w:tcPr>
          <w:p w14:paraId="125A367E" w14:textId="0A689FAD" w:rsidR="00261BA5" w:rsidRPr="00827AB1" w:rsidRDefault="00DA665E" w:rsidP="00411B4C">
            <w:pPr>
              <w:spacing w:line="360" w:lineRule="auto"/>
              <w:jc w:val="center"/>
              <w:rPr>
                <w:sz w:val="18"/>
                <w:szCs w:val="18"/>
              </w:rPr>
            </w:pPr>
            <w:r w:rsidRPr="00827AB1">
              <w:rPr>
                <w:sz w:val="18"/>
                <w:szCs w:val="18"/>
              </w:rPr>
              <w:t>2</w:t>
            </w:r>
          </w:p>
        </w:tc>
        <w:tc>
          <w:tcPr>
            <w:tcW w:w="1051" w:type="dxa"/>
            <w:shd w:val="clear" w:color="auto" w:fill="FF0000"/>
          </w:tcPr>
          <w:p w14:paraId="29E94A41" w14:textId="5DB5883D" w:rsidR="00261BA5" w:rsidRPr="00827AB1" w:rsidRDefault="00DA665E" w:rsidP="00411B4C">
            <w:pPr>
              <w:spacing w:line="360" w:lineRule="auto"/>
              <w:jc w:val="center"/>
              <w:rPr>
                <w:sz w:val="18"/>
                <w:szCs w:val="18"/>
              </w:rPr>
            </w:pPr>
            <w:r w:rsidRPr="00827AB1">
              <w:rPr>
                <w:sz w:val="18"/>
                <w:szCs w:val="18"/>
              </w:rPr>
              <w:t>Alta</w:t>
            </w:r>
          </w:p>
        </w:tc>
        <w:tc>
          <w:tcPr>
            <w:tcW w:w="1010" w:type="dxa"/>
            <w:shd w:val="clear" w:color="auto" w:fill="FF0000"/>
          </w:tcPr>
          <w:p w14:paraId="75D26837" w14:textId="7EC18879" w:rsidR="00261BA5" w:rsidRPr="00827AB1" w:rsidRDefault="0012788D" w:rsidP="00411B4C">
            <w:pPr>
              <w:spacing w:line="360" w:lineRule="auto"/>
              <w:jc w:val="center"/>
              <w:rPr>
                <w:sz w:val="18"/>
                <w:szCs w:val="18"/>
              </w:rPr>
            </w:pPr>
            <w:r w:rsidRPr="00827AB1">
              <w:rPr>
                <w:sz w:val="18"/>
                <w:szCs w:val="18"/>
              </w:rPr>
              <w:t>3</w:t>
            </w:r>
          </w:p>
        </w:tc>
        <w:tc>
          <w:tcPr>
            <w:tcW w:w="1243" w:type="dxa"/>
            <w:shd w:val="clear" w:color="auto" w:fill="FF0000"/>
          </w:tcPr>
          <w:p w14:paraId="23F5068F" w14:textId="691D5976" w:rsidR="00261BA5" w:rsidRPr="00827AB1" w:rsidRDefault="0012788D" w:rsidP="00411B4C">
            <w:pPr>
              <w:spacing w:line="360" w:lineRule="auto"/>
              <w:jc w:val="center"/>
              <w:rPr>
                <w:sz w:val="18"/>
                <w:szCs w:val="18"/>
              </w:rPr>
            </w:pPr>
            <w:r w:rsidRPr="00827AB1">
              <w:rPr>
                <w:sz w:val="18"/>
                <w:szCs w:val="18"/>
              </w:rPr>
              <w:t>Alta</w:t>
            </w:r>
          </w:p>
        </w:tc>
        <w:tc>
          <w:tcPr>
            <w:tcW w:w="1011" w:type="dxa"/>
            <w:shd w:val="clear" w:color="auto" w:fill="FF0000"/>
          </w:tcPr>
          <w:p w14:paraId="0A096A1A" w14:textId="7273DE1C" w:rsidR="00261BA5" w:rsidRPr="00827AB1" w:rsidRDefault="0012788D" w:rsidP="00411B4C">
            <w:pPr>
              <w:spacing w:line="360" w:lineRule="auto"/>
              <w:jc w:val="center"/>
              <w:rPr>
                <w:sz w:val="18"/>
                <w:szCs w:val="18"/>
              </w:rPr>
            </w:pPr>
            <w:r w:rsidRPr="00827AB1">
              <w:rPr>
                <w:sz w:val="18"/>
                <w:szCs w:val="18"/>
              </w:rPr>
              <w:t>8</w:t>
            </w:r>
          </w:p>
        </w:tc>
      </w:tr>
      <w:tr w:rsidR="00EE5BDD" w:rsidRPr="00827AB1" w14:paraId="0577C158" w14:textId="77777777" w:rsidTr="004A7F4A">
        <w:tc>
          <w:tcPr>
            <w:tcW w:w="1097" w:type="dxa"/>
            <w:shd w:val="clear" w:color="auto" w:fill="FFFF00"/>
          </w:tcPr>
          <w:p w14:paraId="5EA01693" w14:textId="79BB3B25" w:rsidR="00261BA5" w:rsidRPr="00827AB1" w:rsidRDefault="00261BA5" w:rsidP="00411B4C">
            <w:pPr>
              <w:spacing w:line="360" w:lineRule="auto"/>
              <w:jc w:val="center"/>
              <w:rPr>
                <w:sz w:val="18"/>
                <w:szCs w:val="18"/>
              </w:rPr>
            </w:pPr>
            <w:r w:rsidRPr="00827AB1">
              <w:rPr>
                <w:sz w:val="18"/>
                <w:szCs w:val="18"/>
              </w:rPr>
              <w:t>R5</w:t>
            </w:r>
          </w:p>
        </w:tc>
        <w:tc>
          <w:tcPr>
            <w:tcW w:w="436" w:type="dxa"/>
            <w:shd w:val="clear" w:color="auto" w:fill="FFFF00"/>
          </w:tcPr>
          <w:p w14:paraId="3E8EE05E" w14:textId="4DDCF3E5" w:rsidR="00261BA5" w:rsidRPr="00827AB1" w:rsidRDefault="00DA665E" w:rsidP="00411B4C">
            <w:pPr>
              <w:spacing w:line="360" w:lineRule="auto"/>
              <w:jc w:val="center"/>
              <w:rPr>
                <w:sz w:val="18"/>
                <w:szCs w:val="18"/>
              </w:rPr>
            </w:pPr>
            <w:r w:rsidRPr="00827AB1">
              <w:rPr>
                <w:sz w:val="18"/>
                <w:szCs w:val="18"/>
              </w:rPr>
              <w:t>50</w:t>
            </w:r>
          </w:p>
        </w:tc>
        <w:tc>
          <w:tcPr>
            <w:tcW w:w="1864" w:type="dxa"/>
            <w:shd w:val="clear" w:color="auto" w:fill="FFFF00"/>
          </w:tcPr>
          <w:p w14:paraId="0A423D42" w14:textId="14BC9F7B" w:rsidR="00261BA5" w:rsidRPr="00827AB1" w:rsidRDefault="00DA665E" w:rsidP="00411B4C">
            <w:pPr>
              <w:spacing w:line="360" w:lineRule="auto"/>
              <w:jc w:val="center"/>
              <w:rPr>
                <w:sz w:val="18"/>
                <w:szCs w:val="18"/>
              </w:rPr>
            </w:pPr>
            <w:r w:rsidRPr="00827AB1">
              <w:rPr>
                <w:sz w:val="18"/>
                <w:szCs w:val="18"/>
              </w:rPr>
              <w:t>Media</w:t>
            </w:r>
          </w:p>
        </w:tc>
        <w:tc>
          <w:tcPr>
            <w:tcW w:w="785" w:type="dxa"/>
            <w:shd w:val="clear" w:color="auto" w:fill="FFFF00"/>
          </w:tcPr>
          <w:p w14:paraId="2A34CEEA" w14:textId="6AC27561" w:rsidR="00261BA5" w:rsidRPr="00827AB1" w:rsidRDefault="00DA665E" w:rsidP="00411B4C">
            <w:pPr>
              <w:spacing w:line="360" w:lineRule="auto"/>
              <w:jc w:val="center"/>
              <w:rPr>
                <w:sz w:val="18"/>
                <w:szCs w:val="18"/>
              </w:rPr>
            </w:pPr>
            <w:r w:rsidRPr="00827AB1">
              <w:rPr>
                <w:sz w:val="18"/>
                <w:szCs w:val="18"/>
              </w:rPr>
              <w:t>2</w:t>
            </w:r>
          </w:p>
        </w:tc>
        <w:tc>
          <w:tcPr>
            <w:tcW w:w="1051" w:type="dxa"/>
            <w:shd w:val="clear" w:color="auto" w:fill="FFFF00"/>
          </w:tcPr>
          <w:p w14:paraId="46F2BADA" w14:textId="1208FCCE" w:rsidR="00261BA5" w:rsidRPr="00827AB1" w:rsidRDefault="00DA665E" w:rsidP="00411B4C">
            <w:pPr>
              <w:spacing w:line="360" w:lineRule="auto"/>
              <w:jc w:val="center"/>
              <w:rPr>
                <w:sz w:val="18"/>
                <w:szCs w:val="18"/>
              </w:rPr>
            </w:pPr>
            <w:r w:rsidRPr="00827AB1">
              <w:rPr>
                <w:sz w:val="18"/>
                <w:szCs w:val="18"/>
              </w:rPr>
              <w:t>Media</w:t>
            </w:r>
          </w:p>
        </w:tc>
        <w:tc>
          <w:tcPr>
            <w:tcW w:w="1010" w:type="dxa"/>
            <w:shd w:val="clear" w:color="auto" w:fill="FFFF00"/>
          </w:tcPr>
          <w:p w14:paraId="68F720D9" w14:textId="619D842A" w:rsidR="00261BA5" w:rsidRPr="00827AB1" w:rsidRDefault="0012788D" w:rsidP="00411B4C">
            <w:pPr>
              <w:spacing w:line="360" w:lineRule="auto"/>
              <w:jc w:val="center"/>
              <w:rPr>
                <w:sz w:val="18"/>
                <w:szCs w:val="18"/>
              </w:rPr>
            </w:pPr>
            <w:r w:rsidRPr="00827AB1">
              <w:rPr>
                <w:sz w:val="18"/>
                <w:szCs w:val="18"/>
              </w:rPr>
              <w:t>2</w:t>
            </w:r>
          </w:p>
        </w:tc>
        <w:tc>
          <w:tcPr>
            <w:tcW w:w="1243" w:type="dxa"/>
            <w:shd w:val="clear" w:color="auto" w:fill="FFFF00"/>
          </w:tcPr>
          <w:p w14:paraId="6BB414FF" w14:textId="215BBF79" w:rsidR="00261BA5" w:rsidRPr="00827AB1" w:rsidRDefault="0012788D" w:rsidP="00411B4C">
            <w:pPr>
              <w:spacing w:line="360" w:lineRule="auto"/>
              <w:jc w:val="center"/>
              <w:rPr>
                <w:sz w:val="18"/>
                <w:szCs w:val="18"/>
              </w:rPr>
            </w:pPr>
            <w:r w:rsidRPr="00827AB1">
              <w:rPr>
                <w:sz w:val="18"/>
                <w:szCs w:val="18"/>
              </w:rPr>
              <w:t>Baja</w:t>
            </w:r>
          </w:p>
        </w:tc>
        <w:tc>
          <w:tcPr>
            <w:tcW w:w="1011" w:type="dxa"/>
            <w:shd w:val="clear" w:color="auto" w:fill="FFFF00"/>
          </w:tcPr>
          <w:p w14:paraId="7696779D" w14:textId="621CD394" w:rsidR="00261BA5" w:rsidRPr="00827AB1" w:rsidRDefault="0012788D" w:rsidP="00411B4C">
            <w:pPr>
              <w:spacing w:line="360" w:lineRule="auto"/>
              <w:jc w:val="center"/>
              <w:rPr>
                <w:sz w:val="18"/>
                <w:szCs w:val="18"/>
              </w:rPr>
            </w:pPr>
            <w:r w:rsidRPr="00827AB1">
              <w:rPr>
                <w:sz w:val="18"/>
                <w:szCs w:val="18"/>
              </w:rPr>
              <w:t>2</w:t>
            </w:r>
          </w:p>
        </w:tc>
      </w:tr>
      <w:tr w:rsidR="00EE5BDD" w:rsidRPr="00827AB1" w14:paraId="098E1E74" w14:textId="77777777" w:rsidTr="004A7F4A">
        <w:tc>
          <w:tcPr>
            <w:tcW w:w="1097" w:type="dxa"/>
            <w:shd w:val="clear" w:color="auto" w:fill="FFFF00"/>
          </w:tcPr>
          <w:p w14:paraId="43E5CFE0" w14:textId="42C6B734" w:rsidR="00261BA5" w:rsidRPr="00827AB1" w:rsidRDefault="00261BA5" w:rsidP="00411B4C">
            <w:pPr>
              <w:spacing w:line="360" w:lineRule="auto"/>
              <w:jc w:val="center"/>
              <w:rPr>
                <w:sz w:val="18"/>
                <w:szCs w:val="18"/>
              </w:rPr>
            </w:pPr>
            <w:r w:rsidRPr="00827AB1">
              <w:rPr>
                <w:sz w:val="18"/>
                <w:szCs w:val="18"/>
              </w:rPr>
              <w:t>R6</w:t>
            </w:r>
          </w:p>
        </w:tc>
        <w:tc>
          <w:tcPr>
            <w:tcW w:w="436" w:type="dxa"/>
            <w:shd w:val="clear" w:color="auto" w:fill="FFFF00"/>
          </w:tcPr>
          <w:p w14:paraId="62648D21" w14:textId="3DC4F4C2" w:rsidR="00261BA5" w:rsidRPr="00827AB1" w:rsidRDefault="00DA665E" w:rsidP="00411B4C">
            <w:pPr>
              <w:spacing w:line="360" w:lineRule="auto"/>
              <w:jc w:val="center"/>
              <w:rPr>
                <w:sz w:val="18"/>
                <w:szCs w:val="18"/>
              </w:rPr>
            </w:pPr>
            <w:r w:rsidRPr="00827AB1">
              <w:rPr>
                <w:sz w:val="18"/>
                <w:szCs w:val="18"/>
              </w:rPr>
              <w:t>40</w:t>
            </w:r>
          </w:p>
        </w:tc>
        <w:tc>
          <w:tcPr>
            <w:tcW w:w="1864" w:type="dxa"/>
            <w:shd w:val="clear" w:color="auto" w:fill="FFFF00"/>
          </w:tcPr>
          <w:p w14:paraId="46871323" w14:textId="14145A59" w:rsidR="00261BA5" w:rsidRPr="00827AB1" w:rsidRDefault="00DA665E" w:rsidP="00411B4C">
            <w:pPr>
              <w:spacing w:line="360" w:lineRule="auto"/>
              <w:jc w:val="center"/>
              <w:rPr>
                <w:sz w:val="18"/>
                <w:szCs w:val="18"/>
              </w:rPr>
            </w:pPr>
            <w:r w:rsidRPr="00827AB1">
              <w:rPr>
                <w:sz w:val="18"/>
                <w:szCs w:val="18"/>
              </w:rPr>
              <w:t>Media</w:t>
            </w:r>
          </w:p>
        </w:tc>
        <w:tc>
          <w:tcPr>
            <w:tcW w:w="785" w:type="dxa"/>
            <w:shd w:val="clear" w:color="auto" w:fill="FFFF00"/>
          </w:tcPr>
          <w:p w14:paraId="46F611FC" w14:textId="411DF9A8" w:rsidR="00261BA5" w:rsidRPr="00827AB1" w:rsidRDefault="00DA665E" w:rsidP="00411B4C">
            <w:pPr>
              <w:spacing w:line="360" w:lineRule="auto"/>
              <w:jc w:val="center"/>
              <w:rPr>
                <w:sz w:val="18"/>
                <w:szCs w:val="18"/>
              </w:rPr>
            </w:pPr>
            <w:r w:rsidRPr="00827AB1">
              <w:rPr>
                <w:sz w:val="18"/>
                <w:szCs w:val="18"/>
              </w:rPr>
              <w:t>2</w:t>
            </w:r>
          </w:p>
        </w:tc>
        <w:tc>
          <w:tcPr>
            <w:tcW w:w="1051" w:type="dxa"/>
            <w:shd w:val="clear" w:color="auto" w:fill="FFFF00"/>
          </w:tcPr>
          <w:p w14:paraId="691CDC71" w14:textId="6BBAB1CC" w:rsidR="00261BA5" w:rsidRPr="00827AB1" w:rsidRDefault="00DA665E" w:rsidP="00411B4C">
            <w:pPr>
              <w:spacing w:line="360" w:lineRule="auto"/>
              <w:jc w:val="center"/>
              <w:rPr>
                <w:sz w:val="18"/>
                <w:szCs w:val="18"/>
              </w:rPr>
            </w:pPr>
            <w:r w:rsidRPr="00827AB1">
              <w:rPr>
                <w:sz w:val="18"/>
                <w:szCs w:val="18"/>
              </w:rPr>
              <w:t>Media</w:t>
            </w:r>
          </w:p>
        </w:tc>
        <w:tc>
          <w:tcPr>
            <w:tcW w:w="1010" w:type="dxa"/>
            <w:shd w:val="clear" w:color="auto" w:fill="FFFF00"/>
          </w:tcPr>
          <w:p w14:paraId="1341CA79" w14:textId="72E422FC" w:rsidR="00261BA5" w:rsidRPr="00827AB1" w:rsidRDefault="0012788D" w:rsidP="00411B4C">
            <w:pPr>
              <w:spacing w:line="360" w:lineRule="auto"/>
              <w:jc w:val="center"/>
              <w:rPr>
                <w:sz w:val="18"/>
                <w:szCs w:val="18"/>
              </w:rPr>
            </w:pPr>
            <w:r w:rsidRPr="00827AB1">
              <w:rPr>
                <w:sz w:val="18"/>
                <w:szCs w:val="18"/>
              </w:rPr>
              <w:t>2</w:t>
            </w:r>
          </w:p>
        </w:tc>
        <w:tc>
          <w:tcPr>
            <w:tcW w:w="1243" w:type="dxa"/>
            <w:shd w:val="clear" w:color="auto" w:fill="FFFF00"/>
          </w:tcPr>
          <w:p w14:paraId="5E013B41" w14:textId="2D156C2D" w:rsidR="00261BA5" w:rsidRPr="00827AB1" w:rsidRDefault="0012788D" w:rsidP="00411B4C">
            <w:pPr>
              <w:spacing w:line="360" w:lineRule="auto"/>
              <w:jc w:val="center"/>
              <w:rPr>
                <w:sz w:val="18"/>
                <w:szCs w:val="18"/>
              </w:rPr>
            </w:pPr>
            <w:r w:rsidRPr="00827AB1">
              <w:rPr>
                <w:sz w:val="18"/>
                <w:szCs w:val="18"/>
              </w:rPr>
              <w:t>Baja</w:t>
            </w:r>
          </w:p>
        </w:tc>
        <w:tc>
          <w:tcPr>
            <w:tcW w:w="1011" w:type="dxa"/>
            <w:shd w:val="clear" w:color="auto" w:fill="FFFF00"/>
          </w:tcPr>
          <w:p w14:paraId="704B0866" w14:textId="06EDB4E7" w:rsidR="00261BA5" w:rsidRPr="00827AB1" w:rsidRDefault="0012788D" w:rsidP="00411B4C">
            <w:pPr>
              <w:spacing w:line="360" w:lineRule="auto"/>
              <w:jc w:val="center"/>
              <w:rPr>
                <w:sz w:val="18"/>
                <w:szCs w:val="18"/>
              </w:rPr>
            </w:pPr>
            <w:r w:rsidRPr="00827AB1">
              <w:rPr>
                <w:sz w:val="18"/>
                <w:szCs w:val="18"/>
              </w:rPr>
              <w:t>1</w:t>
            </w:r>
          </w:p>
        </w:tc>
      </w:tr>
      <w:tr w:rsidR="00EE5BDD" w:rsidRPr="00827AB1" w14:paraId="4F4F252F" w14:textId="77777777" w:rsidTr="004A7F4A">
        <w:tc>
          <w:tcPr>
            <w:tcW w:w="1097" w:type="dxa"/>
            <w:shd w:val="clear" w:color="auto" w:fill="FFFF00"/>
          </w:tcPr>
          <w:p w14:paraId="02423863" w14:textId="391CBF35" w:rsidR="00261BA5" w:rsidRPr="00827AB1" w:rsidRDefault="00261BA5" w:rsidP="00411B4C">
            <w:pPr>
              <w:spacing w:line="360" w:lineRule="auto"/>
              <w:jc w:val="center"/>
              <w:rPr>
                <w:sz w:val="18"/>
                <w:szCs w:val="18"/>
              </w:rPr>
            </w:pPr>
            <w:r w:rsidRPr="00827AB1">
              <w:rPr>
                <w:sz w:val="18"/>
                <w:szCs w:val="18"/>
              </w:rPr>
              <w:t>R7</w:t>
            </w:r>
          </w:p>
        </w:tc>
        <w:tc>
          <w:tcPr>
            <w:tcW w:w="436" w:type="dxa"/>
            <w:shd w:val="clear" w:color="auto" w:fill="FFFF00"/>
          </w:tcPr>
          <w:p w14:paraId="4179ED0E" w14:textId="411EC8FA" w:rsidR="00261BA5" w:rsidRPr="00827AB1" w:rsidRDefault="00DA665E" w:rsidP="00411B4C">
            <w:pPr>
              <w:spacing w:line="360" w:lineRule="auto"/>
              <w:jc w:val="center"/>
              <w:rPr>
                <w:sz w:val="18"/>
                <w:szCs w:val="18"/>
              </w:rPr>
            </w:pPr>
            <w:r w:rsidRPr="00827AB1">
              <w:rPr>
                <w:sz w:val="18"/>
                <w:szCs w:val="18"/>
              </w:rPr>
              <w:t>40</w:t>
            </w:r>
          </w:p>
        </w:tc>
        <w:tc>
          <w:tcPr>
            <w:tcW w:w="1864" w:type="dxa"/>
            <w:shd w:val="clear" w:color="auto" w:fill="FFFF00"/>
          </w:tcPr>
          <w:p w14:paraId="7D8809AD" w14:textId="76A23A7D" w:rsidR="00261BA5" w:rsidRPr="00827AB1" w:rsidRDefault="00DA665E" w:rsidP="00411B4C">
            <w:pPr>
              <w:spacing w:line="360" w:lineRule="auto"/>
              <w:jc w:val="center"/>
              <w:rPr>
                <w:sz w:val="18"/>
                <w:szCs w:val="18"/>
              </w:rPr>
            </w:pPr>
            <w:r w:rsidRPr="00827AB1">
              <w:rPr>
                <w:sz w:val="18"/>
                <w:szCs w:val="18"/>
              </w:rPr>
              <w:t>Media</w:t>
            </w:r>
          </w:p>
        </w:tc>
        <w:tc>
          <w:tcPr>
            <w:tcW w:w="785" w:type="dxa"/>
            <w:shd w:val="clear" w:color="auto" w:fill="FFFF00"/>
          </w:tcPr>
          <w:p w14:paraId="66E82FA6" w14:textId="35FF7FB1" w:rsidR="00261BA5" w:rsidRPr="00827AB1" w:rsidRDefault="00DA665E" w:rsidP="00411B4C">
            <w:pPr>
              <w:spacing w:line="360" w:lineRule="auto"/>
              <w:jc w:val="center"/>
              <w:rPr>
                <w:sz w:val="18"/>
                <w:szCs w:val="18"/>
              </w:rPr>
            </w:pPr>
            <w:r w:rsidRPr="00827AB1">
              <w:rPr>
                <w:sz w:val="18"/>
                <w:szCs w:val="18"/>
              </w:rPr>
              <w:t>2</w:t>
            </w:r>
          </w:p>
        </w:tc>
        <w:tc>
          <w:tcPr>
            <w:tcW w:w="1051" w:type="dxa"/>
            <w:shd w:val="clear" w:color="auto" w:fill="FFFF00"/>
          </w:tcPr>
          <w:p w14:paraId="7478F29B" w14:textId="16164C1A" w:rsidR="00261BA5" w:rsidRPr="00827AB1" w:rsidRDefault="00DA665E" w:rsidP="00411B4C">
            <w:pPr>
              <w:spacing w:line="360" w:lineRule="auto"/>
              <w:jc w:val="center"/>
              <w:rPr>
                <w:sz w:val="18"/>
                <w:szCs w:val="18"/>
              </w:rPr>
            </w:pPr>
            <w:r w:rsidRPr="00827AB1">
              <w:rPr>
                <w:sz w:val="18"/>
                <w:szCs w:val="18"/>
              </w:rPr>
              <w:t>Alta</w:t>
            </w:r>
          </w:p>
        </w:tc>
        <w:tc>
          <w:tcPr>
            <w:tcW w:w="1010" w:type="dxa"/>
            <w:shd w:val="clear" w:color="auto" w:fill="FFFF00"/>
          </w:tcPr>
          <w:p w14:paraId="5F001573" w14:textId="0046AD36" w:rsidR="00261BA5" w:rsidRPr="00827AB1" w:rsidRDefault="0012788D" w:rsidP="00411B4C">
            <w:pPr>
              <w:spacing w:line="360" w:lineRule="auto"/>
              <w:jc w:val="center"/>
              <w:rPr>
                <w:sz w:val="18"/>
                <w:szCs w:val="18"/>
              </w:rPr>
            </w:pPr>
            <w:r w:rsidRPr="00827AB1">
              <w:rPr>
                <w:sz w:val="18"/>
                <w:szCs w:val="18"/>
              </w:rPr>
              <w:t>3</w:t>
            </w:r>
          </w:p>
        </w:tc>
        <w:tc>
          <w:tcPr>
            <w:tcW w:w="1243" w:type="dxa"/>
            <w:shd w:val="clear" w:color="auto" w:fill="FFFF00"/>
          </w:tcPr>
          <w:p w14:paraId="2143C169" w14:textId="779E0A3F" w:rsidR="00261BA5" w:rsidRPr="00827AB1" w:rsidRDefault="0012788D" w:rsidP="00411B4C">
            <w:pPr>
              <w:spacing w:line="360" w:lineRule="auto"/>
              <w:jc w:val="center"/>
              <w:rPr>
                <w:sz w:val="18"/>
                <w:szCs w:val="18"/>
              </w:rPr>
            </w:pPr>
            <w:r w:rsidRPr="00827AB1">
              <w:rPr>
                <w:sz w:val="18"/>
                <w:szCs w:val="18"/>
              </w:rPr>
              <w:t>Media</w:t>
            </w:r>
          </w:p>
        </w:tc>
        <w:tc>
          <w:tcPr>
            <w:tcW w:w="1011" w:type="dxa"/>
            <w:shd w:val="clear" w:color="auto" w:fill="FFFF00"/>
          </w:tcPr>
          <w:p w14:paraId="3F5F8A73" w14:textId="6841B71D" w:rsidR="00261BA5" w:rsidRPr="00827AB1" w:rsidRDefault="0012788D" w:rsidP="00411B4C">
            <w:pPr>
              <w:spacing w:line="360" w:lineRule="auto"/>
              <w:jc w:val="center"/>
              <w:rPr>
                <w:sz w:val="18"/>
                <w:szCs w:val="18"/>
              </w:rPr>
            </w:pPr>
            <w:r w:rsidRPr="00827AB1">
              <w:rPr>
                <w:sz w:val="18"/>
                <w:szCs w:val="18"/>
              </w:rPr>
              <w:t>4</w:t>
            </w:r>
          </w:p>
        </w:tc>
      </w:tr>
      <w:tr w:rsidR="00EE5BDD" w:rsidRPr="00827AB1" w14:paraId="66551F5E" w14:textId="77777777" w:rsidTr="004A7F4A">
        <w:tc>
          <w:tcPr>
            <w:tcW w:w="1097" w:type="dxa"/>
            <w:shd w:val="clear" w:color="auto" w:fill="00B050"/>
          </w:tcPr>
          <w:p w14:paraId="28728189" w14:textId="2D073B8F" w:rsidR="00261BA5" w:rsidRPr="00827AB1" w:rsidRDefault="00261BA5" w:rsidP="00411B4C">
            <w:pPr>
              <w:spacing w:line="360" w:lineRule="auto"/>
              <w:jc w:val="center"/>
              <w:rPr>
                <w:sz w:val="18"/>
                <w:szCs w:val="18"/>
              </w:rPr>
            </w:pPr>
            <w:r w:rsidRPr="00827AB1">
              <w:rPr>
                <w:sz w:val="18"/>
                <w:szCs w:val="18"/>
              </w:rPr>
              <w:t>R8</w:t>
            </w:r>
          </w:p>
        </w:tc>
        <w:tc>
          <w:tcPr>
            <w:tcW w:w="436" w:type="dxa"/>
            <w:shd w:val="clear" w:color="auto" w:fill="00B050"/>
          </w:tcPr>
          <w:p w14:paraId="4BE01BB1" w14:textId="5A7C7EEB" w:rsidR="00261BA5" w:rsidRPr="00827AB1" w:rsidRDefault="00DA665E" w:rsidP="00411B4C">
            <w:pPr>
              <w:spacing w:line="360" w:lineRule="auto"/>
              <w:jc w:val="center"/>
              <w:rPr>
                <w:sz w:val="18"/>
                <w:szCs w:val="18"/>
              </w:rPr>
            </w:pPr>
            <w:r w:rsidRPr="00827AB1">
              <w:rPr>
                <w:sz w:val="18"/>
                <w:szCs w:val="18"/>
              </w:rPr>
              <w:t>30</w:t>
            </w:r>
          </w:p>
        </w:tc>
        <w:tc>
          <w:tcPr>
            <w:tcW w:w="1864" w:type="dxa"/>
            <w:shd w:val="clear" w:color="auto" w:fill="00B050"/>
          </w:tcPr>
          <w:p w14:paraId="6F93349B" w14:textId="7BC96BEE" w:rsidR="00261BA5" w:rsidRPr="00827AB1" w:rsidRDefault="00DA665E" w:rsidP="00411B4C">
            <w:pPr>
              <w:spacing w:line="360" w:lineRule="auto"/>
              <w:jc w:val="center"/>
              <w:rPr>
                <w:sz w:val="18"/>
                <w:szCs w:val="18"/>
              </w:rPr>
            </w:pPr>
            <w:r w:rsidRPr="00827AB1">
              <w:rPr>
                <w:sz w:val="18"/>
                <w:szCs w:val="18"/>
              </w:rPr>
              <w:t>Baja</w:t>
            </w:r>
          </w:p>
        </w:tc>
        <w:tc>
          <w:tcPr>
            <w:tcW w:w="785" w:type="dxa"/>
            <w:shd w:val="clear" w:color="auto" w:fill="00B050"/>
          </w:tcPr>
          <w:p w14:paraId="7D56204E" w14:textId="25D28517" w:rsidR="00261BA5" w:rsidRPr="00827AB1" w:rsidRDefault="00DA665E" w:rsidP="00411B4C">
            <w:pPr>
              <w:spacing w:line="360" w:lineRule="auto"/>
              <w:jc w:val="center"/>
              <w:rPr>
                <w:sz w:val="18"/>
                <w:szCs w:val="18"/>
              </w:rPr>
            </w:pPr>
            <w:r w:rsidRPr="00827AB1">
              <w:rPr>
                <w:sz w:val="18"/>
                <w:szCs w:val="18"/>
              </w:rPr>
              <w:t>1</w:t>
            </w:r>
          </w:p>
        </w:tc>
        <w:tc>
          <w:tcPr>
            <w:tcW w:w="1051" w:type="dxa"/>
            <w:shd w:val="clear" w:color="auto" w:fill="00B050"/>
          </w:tcPr>
          <w:p w14:paraId="6C22563B" w14:textId="4A4DD6EE" w:rsidR="00261BA5" w:rsidRPr="00827AB1" w:rsidRDefault="00DA665E" w:rsidP="00411B4C">
            <w:pPr>
              <w:spacing w:line="360" w:lineRule="auto"/>
              <w:jc w:val="center"/>
              <w:rPr>
                <w:sz w:val="18"/>
                <w:szCs w:val="18"/>
              </w:rPr>
            </w:pPr>
            <w:r w:rsidRPr="00827AB1">
              <w:rPr>
                <w:sz w:val="18"/>
                <w:szCs w:val="18"/>
              </w:rPr>
              <w:t>Alta</w:t>
            </w:r>
          </w:p>
        </w:tc>
        <w:tc>
          <w:tcPr>
            <w:tcW w:w="1010" w:type="dxa"/>
            <w:shd w:val="clear" w:color="auto" w:fill="00B050"/>
          </w:tcPr>
          <w:p w14:paraId="7C53060C" w14:textId="326F8ED1" w:rsidR="00261BA5" w:rsidRPr="00827AB1" w:rsidRDefault="0012788D" w:rsidP="00411B4C">
            <w:pPr>
              <w:spacing w:line="360" w:lineRule="auto"/>
              <w:jc w:val="center"/>
              <w:rPr>
                <w:sz w:val="18"/>
                <w:szCs w:val="18"/>
              </w:rPr>
            </w:pPr>
            <w:r w:rsidRPr="00827AB1">
              <w:rPr>
                <w:sz w:val="18"/>
                <w:szCs w:val="18"/>
              </w:rPr>
              <w:t>3</w:t>
            </w:r>
          </w:p>
        </w:tc>
        <w:tc>
          <w:tcPr>
            <w:tcW w:w="1243" w:type="dxa"/>
            <w:shd w:val="clear" w:color="auto" w:fill="00B050"/>
          </w:tcPr>
          <w:p w14:paraId="181BFADD" w14:textId="2C65B4A1" w:rsidR="00261BA5" w:rsidRPr="00827AB1" w:rsidRDefault="0012788D" w:rsidP="00411B4C">
            <w:pPr>
              <w:spacing w:line="360" w:lineRule="auto"/>
              <w:jc w:val="center"/>
              <w:rPr>
                <w:sz w:val="18"/>
                <w:szCs w:val="18"/>
              </w:rPr>
            </w:pPr>
            <w:r w:rsidRPr="00827AB1">
              <w:rPr>
                <w:sz w:val="18"/>
                <w:szCs w:val="18"/>
              </w:rPr>
              <w:t>Media</w:t>
            </w:r>
          </w:p>
        </w:tc>
        <w:tc>
          <w:tcPr>
            <w:tcW w:w="1011" w:type="dxa"/>
            <w:shd w:val="clear" w:color="auto" w:fill="00B050"/>
          </w:tcPr>
          <w:p w14:paraId="0473B78C" w14:textId="143FF23B" w:rsidR="00261BA5" w:rsidRPr="00827AB1" w:rsidRDefault="0012788D" w:rsidP="00411B4C">
            <w:pPr>
              <w:spacing w:line="360" w:lineRule="auto"/>
              <w:jc w:val="center"/>
              <w:rPr>
                <w:sz w:val="18"/>
                <w:szCs w:val="18"/>
              </w:rPr>
            </w:pPr>
            <w:r w:rsidRPr="00827AB1">
              <w:rPr>
                <w:sz w:val="18"/>
                <w:szCs w:val="18"/>
              </w:rPr>
              <w:t>4</w:t>
            </w:r>
          </w:p>
        </w:tc>
      </w:tr>
      <w:tr w:rsidR="00EE5BDD" w:rsidRPr="00827AB1" w14:paraId="6E161F7B" w14:textId="77777777" w:rsidTr="004A7F4A">
        <w:tc>
          <w:tcPr>
            <w:tcW w:w="1097" w:type="dxa"/>
            <w:shd w:val="clear" w:color="auto" w:fill="00B050"/>
          </w:tcPr>
          <w:p w14:paraId="1EA5C888" w14:textId="0D1CBBA6" w:rsidR="00261BA5" w:rsidRPr="00827AB1" w:rsidRDefault="00261BA5" w:rsidP="00411B4C">
            <w:pPr>
              <w:spacing w:line="360" w:lineRule="auto"/>
              <w:jc w:val="center"/>
              <w:rPr>
                <w:sz w:val="18"/>
                <w:szCs w:val="18"/>
              </w:rPr>
            </w:pPr>
            <w:r w:rsidRPr="00827AB1">
              <w:rPr>
                <w:sz w:val="18"/>
                <w:szCs w:val="18"/>
              </w:rPr>
              <w:t>R9</w:t>
            </w:r>
          </w:p>
        </w:tc>
        <w:tc>
          <w:tcPr>
            <w:tcW w:w="436" w:type="dxa"/>
            <w:shd w:val="clear" w:color="auto" w:fill="00B050"/>
          </w:tcPr>
          <w:p w14:paraId="590ABA68" w14:textId="15FE16F9" w:rsidR="00261BA5" w:rsidRPr="00827AB1" w:rsidRDefault="00DA665E" w:rsidP="00411B4C">
            <w:pPr>
              <w:spacing w:line="360" w:lineRule="auto"/>
              <w:jc w:val="center"/>
              <w:rPr>
                <w:sz w:val="18"/>
                <w:szCs w:val="18"/>
              </w:rPr>
            </w:pPr>
            <w:r w:rsidRPr="00827AB1">
              <w:rPr>
                <w:sz w:val="18"/>
                <w:szCs w:val="18"/>
              </w:rPr>
              <w:t>30</w:t>
            </w:r>
          </w:p>
        </w:tc>
        <w:tc>
          <w:tcPr>
            <w:tcW w:w="1864" w:type="dxa"/>
            <w:shd w:val="clear" w:color="auto" w:fill="00B050"/>
          </w:tcPr>
          <w:p w14:paraId="0B9E200B" w14:textId="552D1590" w:rsidR="00261BA5" w:rsidRPr="00827AB1" w:rsidRDefault="00DA665E" w:rsidP="00411B4C">
            <w:pPr>
              <w:spacing w:line="360" w:lineRule="auto"/>
              <w:jc w:val="center"/>
              <w:rPr>
                <w:sz w:val="18"/>
                <w:szCs w:val="18"/>
              </w:rPr>
            </w:pPr>
            <w:r w:rsidRPr="00827AB1">
              <w:rPr>
                <w:sz w:val="18"/>
                <w:szCs w:val="18"/>
              </w:rPr>
              <w:t>Baja</w:t>
            </w:r>
          </w:p>
        </w:tc>
        <w:tc>
          <w:tcPr>
            <w:tcW w:w="785" w:type="dxa"/>
            <w:shd w:val="clear" w:color="auto" w:fill="00B050"/>
          </w:tcPr>
          <w:p w14:paraId="4C400DED" w14:textId="18488A64" w:rsidR="00261BA5" w:rsidRPr="00827AB1" w:rsidRDefault="00DA665E" w:rsidP="00411B4C">
            <w:pPr>
              <w:spacing w:line="360" w:lineRule="auto"/>
              <w:jc w:val="center"/>
              <w:rPr>
                <w:sz w:val="18"/>
                <w:szCs w:val="18"/>
              </w:rPr>
            </w:pPr>
            <w:r w:rsidRPr="00827AB1">
              <w:rPr>
                <w:sz w:val="18"/>
                <w:szCs w:val="18"/>
              </w:rPr>
              <w:t>1</w:t>
            </w:r>
          </w:p>
        </w:tc>
        <w:tc>
          <w:tcPr>
            <w:tcW w:w="1051" w:type="dxa"/>
            <w:shd w:val="clear" w:color="auto" w:fill="00B050"/>
          </w:tcPr>
          <w:p w14:paraId="50632552" w14:textId="12CBAEF3" w:rsidR="00261BA5" w:rsidRPr="00827AB1" w:rsidRDefault="00DA665E" w:rsidP="00411B4C">
            <w:pPr>
              <w:spacing w:line="360" w:lineRule="auto"/>
              <w:jc w:val="center"/>
              <w:rPr>
                <w:sz w:val="18"/>
                <w:szCs w:val="18"/>
              </w:rPr>
            </w:pPr>
            <w:r w:rsidRPr="00827AB1">
              <w:rPr>
                <w:sz w:val="18"/>
                <w:szCs w:val="18"/>
              </w:rPr>
              <w:t>Alta</w:t>
            </w:r>
          </w:p>
        </w:tc>
        <w:tc>
          <w:tcPr>
            <w:tcW w:w="1010" w:type="dxa"/>
            <w:shd w:val="clear" w:color="auto" w:fill="00B050"/>
          </w:tcPr>
          <w:p w14:paraId="069BAE08" w14:textId="7CC6BA1D" w:rsidR="00261BA5" w:rsidRPr="00827AB1" w:rsidRDefault="0012788D" w:rsidP="00411B4C">
            <w:pPr>
              <w:spacing w:line="360" w:lineRule="auto"/>
              <w:jc w:val="center"/>
              <w:rPr>
                <w:sz w:val="18"/>
                <w:szCs w:val="18"/>
              </w:rPr>
            </w:pPr>
            <w:r w:rsidRPr="00827AB1">
              <w:rPr>
                <w:sz w:val="18"/>
                <w:szCs w:val="18"/>
              </w:rPr>
              <w:t>3</w:t>
            </w:r>
          </w:p>
        </w:tc>
        <w:tc>
          <w:tcPr>
            <w:tcW w:w="1243" w:type="dxa"/>
            <w:shd w:val="clear" w:color="auto" w:fill="00B050"/>
          </w:tcPr>
          <w:p w14:paraId="1D702A52" w14:textId="086B4D07" w:rsidR="00261BA5" w:rsidRPr="00827AB1" w:rsidRDefault="0012788D" w:rsidP="00411B4C">
            <w:pPr>
              <w:spacing w:line="360" w:lineRule="auto"/>
              <w:jc w:val="center"/>
              <w:rPr>
                <w:sz w:val="18"/>
                <w:szCs w:val="18"/>
              </w:rPr>
            </w:pPr>
            <w:r w:rsidRPr="00827AB1">
              <w:rPr>
                <w:sz w:val="18"/>
                <w:szCs w:val="18"/>
              </w:rPr>
              <w:t>Media</w:t>
            </w:r>
          </w:p>
        </w:tc>
        <w:tc>
          <w:tcPr>
            <w:tcW w:w="1011" w:type="dxa"/>
            <w:shd w:val="clear" w:color="auto" w:fill="00B050"/>
          </w:tcPr>
          <w:p w14:paraId="73145537" w14:textId="743C7C8D" w:rsidR="00261BA5" w:rsidRPr="00827AB1" w:rsidRDefault="0012788D" w:rsidP="00411B4C">
            <w:pPr>
              <w:spacing w:line="360" w:lineRule="auto"/>
              <w:jc w:val="center"/>
              <w:rPr>
                <w:sz w:val="18"/>
                <w:szCs w:val="18"/>
              </w:rPr>
            </w:pPr>
            <w:r w:rsidRPr="00827AB1">
              <w:rPr>
                <w:sz w:val="18"/>
                <w:szCs w:val="18"/>
              </w:rPr>
              <w:t>4</w:t>
            </w:r>
          </w:p>
        </w:tc>
      </w:tr>
    </w:tbl>
    <w:p w14:paraId="201EB903" w14:textId="77777777" w:rsidR="00A447E8" w:rsidRPr="00A14027" w:rsidRDefault="00A447E8" w:rsidP="00A447E8">
      <w:pPr>
        <w:pStyle w:val="Textoindependiente"/>
        <w:spacing w:line="360" w:lineRule="auto"/>
        <w:rPr>
          <w:b/>
          <w:sz w:val="16"/>
        </w:rPr>
      </w:pPr>
      <w:r w:rsidRPr="00C71A91">
        <w:rPr>
          <w:b/>
          <w:sz w:val="16"/>
        </w:rPr>
        <w:t xml:space="preserve">Realizado por: </w:t>
      </w:r>
      <w:r w:rsidRPr="00C71A91">
        <w:rPr>
          <w:sz w:val="16"/>
        </w:rPr>
        <w:t>W. Aldas y C. Pilataxi, 2020</w:t>
      </w:r>
    </w:p>
    <w:p w14:paraId="16F4E165" w14:textId="77777777" w:rsidR="002223AE" w:rsidRDefault="002223AE" w:rsidP="005A386A">
      <w:pPr>
        <w:spacing w:line="360" w:lineRule="auto"/>
      </w:pPr>
    </w:p>
    <w:p w14:paraId="0D602F12" w14:textId="3E359C7F" w:rsidR="007C3393" w:rsidRDefault="007C3393" w:rsidP="002572B4">
      <w:pPr>
        <w:pStyle w:val="Ttulo4"/>
        <w:numPr>
          <w:ilvl w:val="3"/>
          <w:numId w:val="2"/>
        </w:numPr>
      </w:pPr>
      <w:bookmarkStart w:id="302" w:name="_Toc77780671"/>
      <w:r w:rsidRPr="007C3393">
        <w:t>Hoja de gestión de riesgo</w:t>
      </w:r>
      <w:r w:rsidR="005A386A">
        <w:t>s</w:t>
      </w:r>
      <w:bookmarkEnd w:id="302"/>
    </w:p>
    <w:p w14:paraId="1EACD7E3" w14:textId="77777777" w:rsidR="005A386A" w:rsidRDefault="005A386A" w:rsidP="008C3146">
      <w:pPr>
        <w:spacing w:line="360" w:lineRule="auto"/>
      </w:pPr>
    </w:p>
    <w:p w14:paraId="52416C89" w14:textId="68A11245" w:rsidR="007C3393" w:rsidRDefault="00953FE9" w:rsidP="00953FE9">
      <w:pPr>
        <w:spacing w:line="360" w:lineRule="auto"/>
      </w:pPr>
      <w:r>
        <w:t>La hoja de gestión de riesgo es una representación de las medidas a tomar en caso de ocurrencia de alguno de los riesgos definidos previamente, para lo cual se ha tomado a cada uno de estos y se los ha detallado a profundidad sobre las posibles causas, la manera en cómo se podrá cubrir los inconvenientes, entre otros datos que son relevantes para la gestión de desarrollo del proyecto.</w:t>
      </w:r>
    </w:p>
    <w:p w14:paraId="189D70AF" w14:textId="55AC599E" w:rsidR="00BA3413" w:rsidRDefault="00BA3413" w:rsidP="00411B4C">
      <w:pPr>
        <w:spacing w:line="360" w:lineRule="auto"/>
      </w:pPr>
    </w:p>
    <w:p w14:paraId="36ACAA36" w14:textId="18AA65CB" w:rsidR="00953FE9" w:rsidRDefault="00953FE9" w:rsidP="00953FE9">
      <w:pPr>
        <w:pStyle w:val="Descripcin"/>
        <w:keepNext/>
      </w:pPr>
      <w:r>
        <w:t xml:space="preserve">Tabla </w:t>
      </w:r>
      <w:r>
        <w:fldChar w:fldCharType="begin"/>
      </w:r>
      <w:r>
        <w:instrText xml:space="preserve"> SEQ Tabla__ \* ARABIC </w:instrText>
      </w:r>
      <w:r>
        <w:fldChar w:fldCharType="separate"/>
      </w:r>
      <w:r w:rsidR="00504470">
        <w:rPr>
          <w:noProof/>
        </w:rPr>
        <w:t>17</w:t>
      </w:r>
      <w:r>
        <w:fldChar w:fldCharType="end"/>
      </w:r>
      <w:r>
        <w:t xml:space="preserve">-3: </w:t>
      </w:r>
      <w:r w:rsidRPr="00953FE9">
        <w:rPr>
          <w:b w:val="0"/>
        </w:rPr>
        <w:t>Hoja</w:t>
      </w:r>
      <w:r>
        <w:rPr>
          <w:b w:val="0"/>
        </w:rPr>
        <w:t xml:space="preserve"> de gestión de riesgo</w:t>
      </w:r>
    </w:p>
    <w:tbl>
      <w:tblPr>
        <w:tblStyle w:val="Tablaconcuadrcula"/>
        <w:tblW w:w="0" w:type="auto"/>
        <w:tblLook w:val="04A0" w:firstRow="1" w:lastRow="0" w:firstColumn="1" w:lastColumn="0" w:noHBand="0" w:noVBand="1"/>
      </w:tblPr>
      <w:tblGrid>
        <w:gridCol w:w="2124"/>
        <w:gridCol w:w="2124"/>
        <w:gridCol w:w="2124"/>
        <w:gridCol w:w="2125"/>
      </w:tblGrid>
      <w:tr w:rsidR="00551647" w:rsidRPr="007A432A" w14:paraId="3CE08618" w14:textId="77777777" w:rsidTr="00537912">
        <w:tc>
          <w:tcPr>
            <w:tcW w:w="8497" w:type="dxa"/>
            <w:gridSpan w:val="4"/>
          </w:tcPr>
          <w:p w14:paraId="56D823C1" w14:textId="114B0815" w:rsidR="00551647" w:rsidRPr="005A386A" w:rsidRDefault="00551647" w:rsidP="00411B4C">
            <w:pPr>
              <w:spacing w:line="360" w:lineRule="auto"/>
              <w:jc w:val="center"/>
              <w:rPr>
                <w:b/>
                <w:bCs/>
                <w:sz w:val="18"/>
                <w:szCs w:val="20"/>
              </w:rPr>
            </w:pPr>
            <w:bookmarkStart w:id="303" w:name="_Hlk73191422"/>
            <w:r w:rsidRPr="005A386A">
              <w:rPr>
                <w:b/>
                <w:bCs/>
                <w:sz w:val="18"/>
                <w:szCs w:val="20"/>
              </w:rPr>
              <w:t>HOJA DE GESTIÓN DE RIESGO</w:t>
            </w:r>
          </w:p>
        </w:tc>
      </w:tr>
      <w:tr w:rsidR="00551647" w:rsidRPr="007A432A" w14:paraId="7786B57A" w14:textId="77777777" w:rsidTr="00537912">
        <w:tc>
          <w:tcPr>
            <w:tcW w:w="4248" w:type="dxa"/>
            <w:gridSpan w:val="2"/>
          </w:tcPr>
          <w:p w14:paraId="69F1431C" w14:textId="53AF14E7" w:rsidR="00551647" w:rsidRPr="005A386A" w:rsidRDefault="00551647" w:rsidP="00411B4C">
            <w:pPr>
              <w:spacing w:line="360" w:lineRule="auto"/>
              <w:rPr>
                <w:sz w:val="18"/>
                <w:szCs w:val="20"/>
              </w:rPr>
            </w:pPr>
            <w:r w:rsidRPr="005A386A">
              <w:rPr>
                <w:b/>
                <w:bCs/>
                <w:sz w:val="18"/>
                <w:szCs w:val="20"/>
              </w:rPr>
              <w:t>ID. DEL RIESGO:</w:t>
            </w:r>
            <w:r w:rsidRPr="005A386A">
              <w:rPr>
                <w:sz w:val="18"/>
                <w:szCs w:val="20"/>
              </w:rPr>
              <w:t xml:space="preserve"> R1</w:t>
            </w:r>
          </w:p>
        </w:tc>
        <w:tc>
          <w:tcPr>
            <w:tcW w:w="4249" w:type="dxa"/>
            <w:gridSpan w:val="2"/>
          </w:tcPr>
          <w:p w14:paraId="470720EB" w14:textId="4FE1C9B7" w:rsidR="00551647" w:rsidRPr="005A386A" w:rsidRDefault="00551647" w:rsidP="00411B4C">
            <w:pPr>
              <w:spacing w:line="360" w:lineRule="auto"/>
              <w:rPr>
                <w:sz w:val="18"/>
                <w:szCs w:val="20"/>
              </w:rPr>
            </w:pPr>
            <w:r w:rsidRPr="005A386A">
              <w:rPr>
                <w:b/>
                <w:bCs/>
                <w:sz w:val="18"/>
                <w:szCs w:val="20"/>
              </w:rPr>
              <w:t>FECHA:</w:t>
            </w:r>
            <w:r w:rsidRPr="005A386A">
              <w:rPr>
                <w:sz w:val="18"/>
                <w:szCs w:val="20"/>
              </w:rPr>
              <w:t xml:space="preserve"> </w:t>
            </w:r>
            <w:r w:rsidR="00E314CD" w:rsidRPr="005A386A">
              <w:rPr>
                <w:sz w:val="18"/>
                <w:szCs w:val="20"/>
              </w:rPr>
              <w:t>19</w:t>
            </w:r>
            <w:r w:rsidRPr="005A386A">
              <w:rPr>
                <w:sz w:val="18"/>
                <w:szCs w:val="20"/>
              </w:rPr>
              <w:t>/0</w:t>
            </w:r>
            <w:r w:rsidR="00E314CD" w:rsidRPr="005A386A">
              <w:rPr>
                <w:sz w:val="18"/>
                <w:szCs w:val="20"/>
              </w:rPr>
              <w:t>6</w:t>
            </w:r>
            <w:r w:rsidRPr="005A386A">
              <w:rPr>
                <w:sz w:val="18"/>
                <w:szCs w:val="20"/>
              </w:rPr>
              <w:t>/202</w:t>
            </w:r>
            <w:r w:rsidR="00E314CD" w:rsidRPr="005A386A">
              <w:rPr>
                <w:sz w:val="18"/>
                <w:szCs w:val="20"/>
              </w:rPr>
              <w:t>0</w:t>
            </w:r>
          </w:p>
        </w:tc>
      </w:tr>
      <w:tr w:rsidR="00551647" w:rsidRPr="007A432A" w14:paraId="39FCA19C" w14:textId="77777777" w:rsidTr="00551647">
        <w:tc>
          <w:tcPr>
            <w:tcW w:w="2124" w:type="dxa"/>
          </w:tcPr>
          <w:p w14:paraId="0561FC17" w14:textId="77777777" w:rsidR="00551647" w:rsidRPr="005A386A" w:rsidRDefault="00551647" w:rsidP="00411B4C">
            <w:pPr>
              <w:spacing w:line="360" w:lineRule="auto"/>
              <w:rPr>
                <w:sz w:val="18"/>
                <w:szCs w:val="20"/>
              </w:rPr>
            </w:pPr>
            <w:r w:rsidRPr="005A386A">
              <w:rPr>
                <w:b/>
                <w:bCs/>
                <w:sz w:val="18"/>
                <w:szCs w:val="20"/>
              </w:rPr>
              <w:t>Probabilidad:</w:t>
            </w:r>
            <w:r w:rsidRPr="005A386A">
              <w:rPr>
                <w:sz w:val="18"/>
                <w:szCs w:val="20"/>
              </w:rPr>
              <w:t xml:space="preserve"> Alta</w:t>
            </w:r>
          </w:p>
          <w:p w14:paraId="05ED0EEC" w14:textId="3F50BB53" w:rsidR="00551647" w:rsidRPr="005A386A" w:rsidRDefault="00551647" w:rsidP="00411B4C">
            <w:pPr>
              <w:spacing w:line="360" w:lineRule="auto"/>
              <w:rPr>
                <w:sz w:val="18"/>
                <w:szCs w:val="20"/>
              </w:rPr>
            </w:pPr>
            <w:r w:rsidRPr="005A386A">
              <w:rPr>
                <w:b/>
                <w:bCs/>
                <w:sz w:val="18"/>
                <w:szCs w:val="20"/>
              </w:rPr>
              <w:t>Valor:</w:t>
            </w:r>
            <w:r w:rsidRPr="005A386A">
              <w:rPr>
                <w:sz w:val="18"/>
                <w:szCs w:val="20"/>
              </w:rPr>
              <w:t xml:space="preserve"> 3</w:t>
            </w:r>
          </w:p>
        </w:tc>
        <w:tc>
          <w:tcPr>
            <w:tcW w:w="2124" w:type="dxa"/>
          </w:tcPr>
          <w:p w14:paraId="0BACC2CD" w14:textId="77777777" w:rsidR="00551647" w:rsidRPr="005A386A" w:rsidRDefault="00551647" w:rsidP="00411B4C">
            <w:pPr>
              <w:spacing w:line="360" w:lineRule="auto"/>
              <w:rPr>
                <w:sz w:val="18"/>
                <w:szCs w:val="20"/>
              </w:rPr>
            </w:pPr>
            <w:r w:rsidRPr="005A386A">
              <w:rPr>
                <w:b/>
                <w:bCs/>
                <w:sz w:val="18"/>
                <w:szCs w:val="20"/>
              </w:rPr>
              <w:t>Impacto:</w:t>
            </w:r>
            <w:r w:rsidRPr="005A386A">
              <w:rPr>
                <w:sz w:val="18"/>
                <w:szCs w:val="20"/>
              </w:rPr>
              <w:t xml:space="preserve"> Alta</w:t>
            </w:r>
          </w:p>
          <w:p w14:paraId="7262221D" w14:textId="248434C8" w:rsidR="00551647" w:rsidRPr="005A386A" w:rsidRDefault="00551647" w:rsidP="00411B4C">
            <w:pPr>
              <w:spacing w:line="360" w:lineRule="auto"/>
              <w:rPr>
                <w:sz w:val="18"/>
                <w:szCs w:val="20"/>
              </w:rPr>
            </w:pPr>
            <w:r w:rsidRPr="005A386A">
              <w:rPr>
                <w:b/>
                <w:bCs/>
                <w:sz w:val="18"/>
                <w:szCs w:val="20"/>
              </w:rPr>
              <w:t>Valor:</w:t>
            </w:r>
            <w:r w:rsidRPr="005A386A">
              <w:rPr>
                <w:sz w:val="18"/>
                <w:szCs w:val="20"/>
              </w:rPr>
              <w:t xml:space="preserve"> 3</w:t>
            </w:r>
          </w:p>
        </w:tc>
        <w:tc>
          <w:tcPr>
            <w:tcW w:w="2124" w:type="dxa"/>
          </w:tcPr>
          <w:p w14:paraId="63DA9C89" w14:textId="77777777" w:rsidR="00551647" w:rsidRPr="005A386A" w:rsidRDefault="00551647" w:rsidP="00411B4C">
            <w:pPr>
              <w:spacing w:line="360" w:lineRule="auto"/>
              <w:rPr>
                <w:sz w:val="18"/>
                <w:szCs w:val="20"/>
              </w:rPr>
            </w:pPr>
            <w:r w:rsidRPr="005A386A">
              <w:rPr>
                <w:b/>
                <w:bCs/>
                <w:sz w:val="18"/>
                <w:szCs w:val="20"/>
              </w:rPr>
              <w:t>Exposición:</w:t>
            </w:r>
            <w:r w:rsidRPr="005A386A">
              <w:rPr>
                <w:sz w:val="18"/>
                <w:szCs w:val="20"/>
              </w:rPr>
              <w:t xml:space="preserve"> Alta</w:t>
            </w:r>
          </w:p>
          <w:p w14:paraId="39C39D15" w14:textId="24DEA548" w:rsidR="00551647" w:rsidRPr="005A386A" w:rsidRDefault="00551647" w:rsidP="00411B4C">
            <w:pPr>
              <w:spacing w:line="360" w:lineRule="auto"/>
              <w:rPr>
                <w:sz w:val="18"/>
                <w:szCs w:val="20"/>
              </w:rPr>
            </w:pPr>
            <w:r w:rsidRPr="005A386A">
              <w:rPr>
                <w:b/>
                <w:bCs/>
                <w:sz w:val="18"/>
                <w:szCs w:val="20"/>
              </w:rPr>
              <w:t>Valor:</w:t>
            </w:r>
            <w:r w:rsidRPr="005A386A">
              <w:rPr>
                <w:sz w:val="18"/>
                <w:szCs w:val="20"/>
              </w:rPr>
              <w:t xml:space="preserve"> 8</w:t>
            </w:r>
          </w:p>
        </w:tc>
        <w:tc>
          <w:tcPr>
            <w:tcW w:w="2125" w:type="dxa"/>
          </w:tcPr>
          <w:p w14:paraId="41C8FB51" w14:textId="77777777" w:rsidR="00551647" w:rsidRPr="005A386A" w:rsidRDefault="00551647" w:rsidP="00411B4C">
            <w:pPr>
              <w:spacing w:line="360" w:lineRule="auto"/>
              <w:rPr>
                <w:sz w:val="18"/>
                <w:szCs w:val="20"/>
              </w:rPr>
            </w:pPr>
            <w:r w:rsidRPr="005A386A">
              <w:rPr>
                <w:b/>
                <w:bCs/>
                <w:sz w:val="18"/>
                <w:szCs w:val="20"/>
              </w:rPr>
              <w:t xml:space="preserve">Prioridad: </w:t>
            </w:r>
            <w:r w:rsidRPr="005A386A">
              <w:rPr>
                <w:sz w:val="18"/>
                <w:szCs w:val="20"/>
              </w:rPr>
              <w:t>Alta</w:t>
            </w:r>
          </w:p>
          <w:p w14:paraId="206E13DC" w14:textId="125A4DA4" w:rsidR="00551647" w:rsidRPr="005A386A" w:rsidRDefault="00551647" w:rsidP="00411B4C">
            <w:pPr>
              <w:spacing w:line="360" w:lineRule="auto"/>
              <w:rPr>
                <w:sz w:val="18"/>
                <w:szCs w:val="20"/>
              </w:rPr>
            </w:pPr>
            <w:r w:rsidRPr="005A386A">
              <w:rPr>
                <w:b/>
                <w:bCs/>
                <w:sz w:val="18"/>
                <w:szCs w:val="20"/>
              </w:rPr>
              <w:t xml:space="preserve">Valor: </w:t>
            </w:r>
            <w:r w:rsidRPr="005A386A">
              <w:rPr>
                <w:sz w:val="18"/>
                <w:szCs w:val="20"/>
              </w:rPr>
              <w:t>6</w:t>
            </w:r>
          </w:p>
        </w:tc>
      </w:tr>
      <w:tr w:rsidR="00551647" w:rsidRPr="007A432A" w14:paraId="6540ADFB" w14:textId="77777777" w:rsidTr="00537912">
        <w:tc>
          <w:tcPr>
            <w:tcW w:w="8497" w:type="dxa"/>
            <w:gridSpan w:val="4"/>
          </w:tcPr>
          <w:p w14:paraId="790F9128" w14:textId="4FE60874" w:rsidR="00551647" w:rsidRPr="005A386A" w:rsidRDefault="00551647" w:rsidP="00411B4C">
            <w:pPr>
              <w:spacing w:line="360" w:lineRule="auto"/>
              <w:rPr>
                <w:sz w:val="18"/>
                <w:szCs w:val="20"/>
              </w:rPr>
            </w:pPr>
            <w:r w:rsidRPr="005A386A">
              <w:rPr>
                <w:b/>
                <w:bCs/>
                <w:sz w:val="18"/>
                <w:szCs w:val="20"/>
              </w:rPr>
              <w:t>Descripción:</w:t>
            </w:r>
            <w:r w:rsidRPr="005A386A">
              <w:rPr>
                <w:sz w:val="18"/>
                <w:szCs w:val="20"/>
              </w:rPr>
              <w:t xml:space="preserve"> Análisis incorrecto de los requerimientos funcionales</w:t>
            </w:r>
          </w:p>
        </w:tc>
      </w:tr>
      <w:tr w:rsidR="00900C60" w:rsidRPr="007A432A" w14:paraId="62486574" w14:textId="77777777" w:rsidTr="00537912">
        <w:tc>
          <w:tcPr>
            <w:tcW w:w="8497" w:type="dxa"/>
            <w:gridSpan w:val="4"/>
          </w:tcPr>
          <w:p w14:paraId="2D2719BE" w14:textId="3A423229" w:rsidR="0066411E" w:rsidRPr="005A386A" w:rsidRDefault="00900C60" w:rsidP="00411B4C">
            <w:pPr>
              <w:spacing w:line="360" w:lineRule="auto"/>
              <w:rPr>
                <w:b/>
                <w:bCs/>
                <w:sz w:val="18"/>
                <w:szCs w:val="20"/>
              </w:rPr>
            </w:pPr>
            <w:r w:rsidRPr="005A386A">
              <w:rPr>
                <w:b/>
                <w:bCs/>
                <w:sz w:val="18"/>
                <w:szCs w:val="20"/>
              </w:rPr>
              <w:t>REFINAMIENTO:</w:t>
            </w:r>
          </w:p>
          <w:p w14:paraId="31082D4A" w14:textId="50135DD2" w:rsidR="00900C60" w:rsidRPr="005A386A" w:rsidRDefault="00900C60" w:rsidP="00411B4C">
            <w:pPr>
              <w:spacing w:line="360" w:lineRule="auto"/>
              <w:rPr>
                <w:b/>
                <w:bCs/>
                <w:sz w:val="18"/>
                <w:szCs w:val="20"/>
              </w:rPr>
            </w:pPr>
            <w:r w:rsidRPr="005A386A">
              <w:rPr>
                <w:b/>
                <w:bCs/>
                <w:sz w:val="18"/>
                <w:szCs w:val="20"/>
              </w:rPr>
              <w:t xml:space="preserve">Causas: </w:t>
            </w:r>
          </w:p>
          <w:p w14:paraId="7029DE01" w14:textId="3F3CB349" w:rsidR="00933F2A" w:rsidRPr="005A386A" w:rsidRDefault="00E375E2" w:rsidP="002572B4">
            <w:pPr>
              <w:pStyle w:val="Prrafodelista"/>
              <w:numPr>
                <w:ilvl w:val="0"/>
                <w:numId w:val="5"/>
              </w:numPr>
              <w:spacing w:before="0" w:line="360" w:lineRule="auto"/>
              <w:rPr>
                <w:sz w:val="18"/>
                <w:szCs w:val="20"/>
              </w:rPr>
            </w:pPr>
            <w:r w:rsidRPr="005A386A">
              <w:rPr>
                <w:sz w:val="18"/>
                <w:szCs w:val="20"/>
              </w:rPr>
              <w:t>Requisitos con información incompleta.</w:t>
            </w:r>
          </w:p>
          <w:p w14:paraId="645342A8" w14:textId="7764B301" w:rsidR="00E375E2" w:rsidRPr="005A386A" w:rsidRDefault="00E375E2" w:rsidP="002572B4">
            <w:pPr>
              <w:pStyle w:val="Prrafodelista"/>
              <w:numPr>
                <w:ilvl w:val="0"/>
                <w:numId w:val="5"/>
              </w:numPr>
              <w:spacing w:before="0" w:line="360" w:lineRule="auto"/>
              <w:rPr>
                <w:sz w:val="18"/>
                <w:szCs w:val="20"/>
              </w:rPr>
            </w:pPr>
            <w:r w:rsidRPr="005A386A">
              <w:rPr>
                <w:sz w:val="18"/>
                <w:szCs w:val="20"/>
              </w:rPr>
              <w:t>Falta de comprensión del propósito del negocio.</w:t>
            </w:r>
          </w:p>
          <w:p w14:paraId="1E07A2BA" w14:textId="7F36A651" w:rsidR="00E375E2" w:rsidRPr="005A386A" w:rsidRDefault="00E375E2" w:rsidP="002572B4">
            <w:pPr>
              <w:pStyle w:val="Prrafodelista"/>
              <w:numPr>
                <w:ilvl w:val="0"/>
                <w:numId w:val="5"/>
              </w:numPr>
              <w:spacing w:before="0" w:line="360" w:lineRule="auto"/>
              <w:rPr>
                <w:sz w:val="18"/>
                <w:szCs w:val="20"/>
              </w:rPr>
            </w:pPr>
            <w:r w:rsidRPr="005A386A">
              <w:rPr>
                <w:sz w:val="18"/>
                <w:szCs w:val="20"/>
              </w:rPr>
              <w:t>El cliente tiene poco compromiso al proporcionar la información.</w:t>
            </w:r>
          </w:p>
          <w:p w14:paraId="4CE7EFBF" w14:textId="77777777" w:rsidR="00900C60" w:rsidRPr="005A386A" w:rsidRDefault="0066411E" w:rsidP="00411B4C">
            <w:pPr>
              <w:spacing w:line="360" w:lineRule="auto"/>
              <w:rPr>
                <w:b/>
                <w:bCs/>
                <w:sz w:val="18"/>
                <w:szCs w:val="20"/>
              </w:rPr>
            </w:pPr>
            <w:r w:rsidRPr="005A386A">
              <w:rPr>
                <w:b/>
                <w:bCs/>
                <w:sz w:val="18"/>
                <w:szCs w:val="20"/>
              </w:rPr>
              <w:t xml:space="preserve">Consecuencias: </w:t>
            </w:r>
          </w:p>
          <w:p w14:paraId="17473C72" w14:textId="77777777" w:rsidR="00933F2A" w:rsidRPr="005A386A" w:rsidRDefault="00E375E2" w:rsidP="002572B4">
            <w:pPr>
              <w:pStyle w:val="Prrafodelista"/>
              <w:numPr>
                <w:ilvl w:val="0"/>
                <w:numId w:val="5"/>
              </w:numPr>
              <w:spacing w:before="0" w:line="360" w:lineRule="auto"/>
              <w:rPr>
                <w:sz w:val="18"/>
                <w:szCs w:val="20"/>
              </w:rPr>
            </w:pPr>
            <w:r w:rsidRPr="005A386A">
              <w:rPr>
                <w:sz w:val="18"/>
                <w:szCs w:val="20"/>
              </w:rPr>
              <w:t>Replanificación constante</w:t>
            </w:r>
          </w:p>
          <w:p w14:paraId="6DF1E293" w14:textId="77777777" w:rsidR="00933F2A" w:rsidRPr="005A386A" w:rsidRDefault="00E375E2" w:rsidP="002572B4">
            <w:pPr>
              <w:pStyle w:val="Prrafodelista"/>
              <w:numPr>
                <w:ilvl w:val="0"/>
                <w:numId w:val="5"/>
              </w:numPr>
              <w:spacing w:before="0" w:line="360" w:lineRule="auto"/>
              <w:rPr>
                <w:sz w:val="18"/>
                <w:szCs w:val="20"/>
              </w:rPr>
            </w:pPr>
            <w:r w:rsidRPr="005A386A">
              <w:rPr>
                <w:sz w:val="18"/>
                <w:szCs w:val="20"/>
              </w:rPr>
              <w:t>El diseño del proyecto no se adapta a la visión del cliente</w:t>
            </w:r>
          </w:p>
          <w:p w14:paraId="394334AB" w14:textId="1676FDC3" w:rsidR="00E375E2" w:rsidRPr="005A386A" w:rsidRDefault="00E375E2" w:rsidP="002572B4">
            <w:pPr>
              <w:pStyle w:val="Prrafodelista"/>
              <w:numPr>
                <w:ilvl w:val="0"/>
                <w:numId w:val="5"/>
              </w:numPr>
              <w:spacing w:before="0" w:line="360" w:lineRule="auto"/>
              <w:rPr>
                <w:sz w:val="18"/>
                <w:szCs w:val="20"/>
              </w:rPr>
            </w:pPr>
            <w:r w:rsidRPr="005A386A">
              <w:rPr>
                <w:sz w:val="18"/>
                <w:szCs w:val="20"/>
              </w:rPr>
              <w:t>No se cubren todas las funcionalidades</w:t>
            </w:r>
          </w:p>
        </w:tc>
      </w:tr>
      <w:tr w:rsidR="0066411E" w:rsidRPr="007A432A" w14:paraId="67102821" w14:textId="77777777" w:rsidTr="00537912">
        <w:tc>
          <w:tcPr>
            <w:tcW w:w="8497" w:type="dxa"/>
            <w:gridSpan w:val="4"/>
          </w:tcPr>
          <w:p w14:paraId="7CDD363D" w14:textId="77777777" w:rsidR="0066411E" w:rsidRPr="005A386A" w:rsidRDefault="0066411E" w:rsidP="00411B4C">
            <w:pPr>
              <w:spacing w:line="360" w:lineRule="auto"/>
              <w:rPr>
                <w:b/>
                <w:bCs/>
                <w:sz w:val="18"/>
                <w:szCs w:val="20"/>
              </w:rPr>
            </w:pPr>
            <w:r w:rsidRPr="005A386A">
              <w:rPr>
                <w:b/>
                <w:bCs/>
                <w:sz w:val="18"/>
                <w:szCs w:val="20"/>
              </w:rPr>
              <w:t>REDUCCIÓN:</w:t>
            </w:r>
          </w:p>
          <w:p w14:paraId="3767F7B3" w14:textId="50170204" w:rsidR="00E375E2" w:rsidRPr="005A386A" w:rsidRDefault="00E375E2" w:rsidP="002572B4">
            <w:pPr>
              <w:pStyle w:val="Prrafodelista"/>
              <w:numPr>
                <w:ilvl w:val="0"/>
                <w:numId w:val="5"/>
              </w:numPr>
              <w:spacing w:before="0" w:line="360" w:lineRule="auto"/>
              <w:rPr>
                <w:sz w:val="18"/>
                <w:szCs w:val="20"/>
              </w:rPr>
            </w:pPr>
            <w:r w:rsidRPr="005A386A">
              <w:rPr>
                <w:sz w:val="18"/>
                <w:szCs w:val="20"/>
              </w:rPr>
              <w:t>Reuniones más prolongadas con el dueño del sistema</w:t>
            </w:r>
          </w:p>
          <w:p w14:paraId="3284C645" w14:textId="42AAC67D" w:rsidR="00E375E2" w:rsidRPr="005A386A" w:rsidRDefault="00E375E2" w:rsidP="002572B4">
            <w:pPr>
              <w:pStyle w:val="Prrafodelista"/>
              <w:numPr>
                <w:ilvl w:val="0"/>
                <w:numId w:val="5"/>
              </w:numPr>
              <w:spacing w:before="0" w:line="360" w:lineRule="auto"/>
              <w:rPr>
                <w:sz w:val="18"/>
                <w:szCs w:val="20"/>
              </w:rPr>
            </w:pPr>
            <w:r w:rsidRPr="005A386A">
              <w:rPr>
                <w:sz w:val="18"/>
                <w:szCs w:val="20"/>
              </w:rPr>
              <w:t>Requerimientos en constante revisión</w:t>
            </w:r>
          </w:p>
          <w:p w14:paraId="0F486324" w14:textId="1760110A" w:rsidR="00933F2A" w:rsidRPr="005A386A" w:rsidRDefault="00933F2A" w:rsidP="002572B4">
            <w:pPr>
              <w:pStyle w:val="Prrafodelista"/>
              <w:numPr>
                <w:ilvl w:val="0"/>
                <w:numId w:val="5"/>
              </w:numPr>
              <w:spacing w:before="0" w:line="360" w:lineRule="auto"/>
              <w:rPr>
                <w:sz w:val="18"/>
                <w:szCs w:val="20"/>
              </w:rPr>
            </w:pPr>
            <w:r w:rsidRPr="005A386A">
              <w:rPr>
                <w:sz w:val="18"/>
                <w:szCs w:val="20"/>
              </w:rPr>
              <w:t>Definir el alcance de los requisitos con documentación de respaldo.</w:t>
            </w:r>
          </w:p>
        </w:tc>
      </w:tr>
      <w:tr w:rsidR="0066411E" w:rsidRPr="007A432A" w14:paraId="2E1FF058" w14:textId="77777777" w:rsidTr="00537912">
        <w:tc>
          <w:tcPr>
            <w:tcW w:w="8497" w:type="dxa"/>
            <w:gridSpan w:val="4"/>
          </w:tcPr>
          <w:p w14:paraId="5C3C114E" w14:textId="77777777" w:rsidR="0066411E" w:rsidRPr="005A386A" w:rsidRDefault="0066411E" w:rsidP="00411B4C">
            <w:pPr>
              <w:spacing w:line="360" w:lineRule="auto"/>
              <w:rPr>
                <w:b/>
                <w:bCs/>
                <w:sz w:val="18"/>
                <w:szCs w:val="20"/>
              </w:rPr>
            </w:pPr>
            <w:r w:rsidRPr="005A386A">
              <w:rPr>
                <w:b/>
                <w:bCs/>
                <w:sz w:val="18"/>
                <w:szCs w:val="20"/>
              </w:rPr>
              <w:t>SUPERVISIÓN:</w:t>
            </w:r>
          </w:p>
          <w:p w14:paraId="18A0BE6F" w14:textId="0838CAC3" w:rsidR="00933F2A" w:rsidRPr="005A386A" w:rsidRDefault="00933F2A" w:rsidP="002572B4">
            <w:pPr>
              <w:pStyle w:val="Prrafodelista"/>
              <w:numPr>
                <w:ilvl w:val="0"/>
                <w:numId w:val="5"/>
              </w:numPr>
              <w:spacing w:before="0" w:line="360" w:lineRule="auto"/>
              <w:rPr>
                <w:sz w:val="18"/>
                <w:szCs w:val="20"/>
              </w:rPr>
            </w:pPr>
            <w:r w:rsidRPr="005A386A">
              <w:rPr>
                <w:sz w:val="18"/>
                <w:szCs w:val="20"/>
              </w:rPr>
              <w:t>Cumplir con lo planificado para la reducción del riesgo.</w:t>
            </w:r>
          </w:p>
          <w:p w14:paraId="5EA9AB5D" w14:textId="71FF14BE" w:rsidR="00933F2A" w:rsidRPr="005A386A" w:rsidRDefault="00933F2A" w:rsidP="002572B4">
            <w:pPr>
              <w:pStyle w:val="Prrafodelista"/>
              <w:numPr>
                <w:ilvl w:val="0"/>
                <w:numId w:val="5"/>
              </w:numPr>
              <w:spacing w:before="0" w:line="360" w:lineRule="auto"/>
              <w:rPr>
                <w:sz w:val="18"/>
                <w:szCs w:val="20"/>
              </w:rPr>
            </w:pPr>
            <w:r w:rsidRPr="005A386A">
              <w:rPr>
                <w:sz w:val="18"/>
                <w:szCs w:val="20"/>
              </w:rPr>
              <w:t>Llevar un control periódico de los requerimientos.</w:t>
            </w:r>
          </w:p>
        </w:tc>
      </w:tr>
      <w:tr w:rsidR="0066411E" w:rsidRPr="007A432A" w14:paraId="16B273B5" w14:textId="77777777" w:rsidTr="00537912">
        <w:tc>
          <w:tcPr>
            <w:tcW w:w="8497" w:type="dxa"/>
            <w:gridSpan w:val="4"/>
          </w:tcPr>
          <w:p w14:paraId="03922DA7" w14:textId="77777777" w:rsidR="0066411E" w:rsidRPr="005A386A" w:rsidRDefault="0066411E" w:rsidP="00411B4C">
            <w:pPr>
              <w:spacing w:line="360" w:lineRule="auto"/>
              <w:rPr>
                <w:b/>
                <w:bCs/>
                <w:sz w:val="18"/>
                <w:szCs w:val="20"/>
              </w:rPr>
            </w:pPr>
            <w:r w:rsidRPr="005A386A">
              <w:rPr>
                <w:b/>
                <w:bCs/>
                <w:sz w:val="18"/>
                <w:szCs w:val="20"/>
              </w:rPr>
              <w:t>GESTIÓN:</w:t>
            </w:r>
          </w:p>
          <w:p w14:paraId="08D962DD" w14:textId="4434501D" w:rsidR="0066411E" w:rsidRPr="005A386A" w:rsidRDefault="00933F2A" w:rsidP="002572B4">
            <w:pPr>
              <w:pStyle w:val="Prrafodelista"/>
              <w:numPr>
                <w:ilvl w:val="0"/>
                <w:numId w:val="5"/>
              </w:numPr>
              <w:spacing w:line="360" w:lineRule="auto"/>
              <w:rPr>
                <w:sz w:val="18"/>
                <w:szCs w:val="20"/>
              </w:rPr>
            </w:pPr>
            <w:r w:rsidRPr="005A386A">
              <w:rPr>
                <w:sz w:val="18"/>
                <w:szCs w:val="20"/>
              </w:rPr>
              <w:t xml:space="preserve">Reuniones continuas con los stakeholders del proyecto, para las correspondientes revisiones </w:t>
            </w:r>
            <w:r w:rsidR="006702F6" w:rsidRPr="005A386A">
              <w:rPr>
                <w:sz w:val="18"/>
                <w:szCs w:val="20"/>
              </w:rPr>
              <w:t>de los avances</w:t>
            </w:r>
            <w:r w:rsidRPr="005A386A">
              <w:rPr>
                <w:sz w:val="18"/>
                <w:szCs w:val="20"/>
              </w:rPr>
              <w:t xml:space="preserve"> del sistema.</w:t>
            </w:r>
          </w:p>
        </w:tc>
      </w:tr>
      <w:tr w:rsidR="0066411E" w:rsidRPr="007A432A" w14:paraId="60700344" w14:textId="77777777" w:rsidTr="00537912">
        <w:tc>
          <w:tcPr>
            <w:tcW w:w="8497" w:type="dxa"/>
            <w:gridSpan w:val="4"/>
          </w:tcPr>
          <w:p w14:paraId="00E797EE" w14:textId="77777777" w:rsidR="0066411E" w:rsidRPr="005A386A" w:rsidRDefault="0066411E" w:rsidP="00411B4C">
            <w:pPr>
              <w:spacing w:line="360" w:lineRule="auto"/>
              <w:rPr>
                <w:b/>
                <w:bCs/>
                <w:sz w:val="18"/>
                <w:szCs w:val="20"/>
              </w:rPr>
            </w:pPr>
            <w:r w:rsidRPr="005A386A">
              <w:rPr>
                <w:b/>
                <w:bCs/>
                <w:sz w:val="18"/>
                <w:szCs w:val="20"/>
              </w:rPr>
              <w:t>RESPONSABLE:</w:t>
            </w:r>
          </w:p>
          <w:p w14:paraId="09DF8EA5" w14:textId="213367BE" w:rsidR="0066411E" w:rsidRPr="005A386A" w:rsidRDefault="0066411E" w:rsidP="00411B4C">
            <w:pPr>
              <w:spacing w:line="360" w:lineRule="auto"/>
              <w:rPr>
                <w:sz w:val="18"/>
                <w:szCs w:val="20"/>
              </w:rPr>
            </w:pPr>
            <w:r w:rsidRPr="005A386A">
              <w:rPr>
                <w:sz w:val="18"/>
                <w:szCs w:val="20"/>
              </w:rPr>
              <w:t xml:space="preserve">Claudio Pilataxi </w:t>
            </w:r>
          </w:p>
        </w:tc>
      </w:tr>
    </w:tbl>
    <w:bookmarkEnd w:id="303"/>
    <w:p w14:paraId="2CE6A62B" w14:textId="77777777" w:rsidR="00A447E8" w:rsidRPr="00A14027" w:rsidRDefault="00A447E8" w:rsidP="00A447E8">
      <w:pPr>
        <w:pStyle w:val="Textoindependiente"/>
        <w:spacing w:line="360" w:lineRule="auto"/>
        <w:rPr>
          <w:b/>
          <w:sz w:val="16"/>
        </w:rPr>
      </w:pPr>
      <w:r w:rsidRPr="00A14027">
        <w:rPr>
          <w:b/>
          <w:sz w:val="16"/>
        </w:rPr>
        <w:t xml:space="preserve">Realizado por: </w:t>
      </w:r>
      <w:r w:rsidRPr="00A14027">
        <w:rPr>
          <w:sz w:val="16"/>
        </w:rPr>
        <w:t>W. Aldas y C. Pilataxi, 2020</w:t>
      </w:r>
    </w:p>
    <w:p w14:paraId="3F8D5AF1" w14:textId="77777777" w:rsidR="00A447E8" w:rsidRDefault="00A447E8" w:rsidP="008C3146">
      <w:pPr>
        <w:spacing w:line="360" w:lineRule="auto"/>
      </w:pPr>
    </w:p>
    <w:p w14:paraId="781CFAEF" w14:textId="33D705F5" w:rsidR="00BA3413" w:rsidRDefault="0010381A" w:rsidP="008C3146">
      <w:pPr>
        <w:spacing w:line="360" w:lineRule="auto"/>
      </w:pPr>
      <w:r>
        <w:t xml:space="preserve">La </w:t>
      </w:r>
      <w:r w:rsidR="00953FE9">
        <w:rPr>
          <w:b/>
          <w:bCs/>
          <w:color w:val="000000" w:themeColor="text1"/>
        </w:rPr>
        <w:t>Tabla 17</w:t>
      </w:r>
      <w:r w:rsidR="00A447E8" w:rsidRPr="00A447E8">
        <w:rPr>
          <w:b/>
          <w:bCs/>
          <w:color w:val="000000" w:themeColor="text1"/>
        </w:rPr>
        <w:t>-3</w:t>
      </w:r>
      <w:r w:rsidRPr="00A447E8">
        <w:rPr>
          <w:color w:val="000000" w:themeColor="text1"/>
        </w:rPr>
        <w:t xml:space="preserve"> </w:t>
      </w:r>
      <w:r>
        <w:t>es un ejemplo de la hoja de gestión de riesgos</w:t>
      </w:r>
      <w:r w:rsidR="008803BD">
        <w:t>,</w:t>
      </w:r>
      <w:r>
        <w:t xml:space="preserve"> de cada uno de los que se ha considerado para este proyecto</w:t>
      </w:r>
      <w:r w:rsidR="00786BEA">
        <w:t>, además a continuación se especifica los campos a considerar para el análisis de un riesgo:</w:t>
      </w:r>
    </w:p>
    <w:p w14:paraId="180BF852" w14:textId="6103E717" w:rsidR="00786BEA" w:rsidRPr="004117F0" w:rsidRDefault="00786BEA" w:rsidP="002572B4">
      <w:pPr>
        <w:pStyle w:val="Prrafodelista"/>
        <w:numPr>
          <w:ilvl w:val="0"/>
          <w:numId w:val="7"/>
        </w:numPr>
        <w:spacing w:line="360" w:lineRule="auto"/>
        <w:rPr>
          <w:b/>
          <w:bCs/>
        </w:rPr>
      </w:pPr>
      <w:r w:rsidRPr="00786BEA">
        <w:rPr>
          <w:b/>
          <w:bCs/>
        </w:rPr>
        <w:t>I</w:t>
      </w:r>
      <w:r w:rsidR="004117F0">
        <w:rPr>
          <w:b/>
          <w:bCs/>
        </w:rPr>
        <w:t>d del riesgo</w:t>
      </w:r>
      <w:r>
        <w:rPr>
          <w:b/>
          <w:bCs/>
        </w:rPr>
        <w:t xml:space="preserve">: </w:t>
      </w:r>
      <w:r w:rsidR="004117F0">
        <w:t>Es una abreviación para establecer el número del riesgo que se va a analizar, en este proyecto se han establecido 9 riesgos por lo que el ID empieza desde R1 hasta R9.</w:t>
      </w:r>
    </w:p>
    <w:p w14:paraId="18B5A521" w14:textId="5F7149A1" w:rsidR="004117F0" w:rsidRPr="004117F0" w:rsidRDefault="004117F0" w:rsidP="002572B4">
      <w:pPr>
        <w:pStyle w:val="Prrafodelista"/>
        <w:numPr>
          <w:ilvl w:val="0"/>
          <w:numId w:val="7"/>
        </w:numPr>
        <w:spacing w:line="360" w:lineRule="auto"/>
        <w:rPr>
          <w:b/>
          <w:bCs/>
        </w:rPr>
      </w:pPr>
      <w:r>
        <w:rPr>
          <w:b/>
          <w:bCs/>
        </w:rPr>
        <w:t xml:space="preserve">Fecha: </w:t>
      </w:r>
      <w:r>
        <w:t>Indica la fecha en el que se ha realizado la respectiva gestión del riesgo.</w:t>
      </w:r>
    </w:p>
    <w:p w14:paraId="52416C96" w14:textId="3B93A777" w:rsidR="004117F0" w:rsidRPr="004117F0" w:rsidRDefault="004117F0" w:rsidP="002572B4">
      <w:pPr>
        <w:pStyle w:val="Prrafodelista"/>
        <w:numPr>
          <w:ilvl w:val="0"/>
          <w:numId w:val="7"/>
        </w:numPr>
        <w:spacing w:line="360" w:lineRule="auto"/>
        <w:rPr>
          <w:b/>
          <w:bCs/>
        </w:rPr>
      </w:pPr>
      <w:r>
        <w:rPr>
          <w:b/>
          <w:bCs/>
        </w:rPr>
        <w:t xml:space="preserve">Probabilidad: </w:t>
      </w:r>
      <w:r>
        <w:t>Representa el nivel de ocurrencia dentro de la realización del sistema.</w:t>
      </w:r>
    </w:p>
    <w:p w14:paraId="2A8C65D6" w14:textId="5B5A8624" w:rsidR="004117F0" w:rsidRPr="004117F0" w:rsidRDefault="004117F0" w:rsidP="002572B4">
      <w:pPr>
        <w:pStyle w:val="Prrafodelista"/>
        <w:numPr>
          <w:ilvl w:val="0"/>
          <w:numId w:val="7"/>
        </w:numPr>
        <w:spacing w:line="360" w:lineRule="auto"/>
        <w:rPr>
          <w:b/>
          <w:bCs/>
        </w:rPr>
      </w:pPr>
      <w:r>
        <w:rPr>
          <w:b/>
          <w:bCs/>
        </w:rPr>
        <w:t xml:space="preserve">Impacto: </w:t>
      </w:r>
      <w:r>
        <w:t>Representa el nivel de afectación en el proceso de desarrollo del sistema.</w:t>
      </w:r>
    </w:p>
    <w:p w14:paraId="3AD8EA98" w14:textId="5D025995" w:rsidR="004117F0" w:rsidRPr="004117F0" w:rsidRDefault="004117F0" w:rsidP="002572B4">
      <w:pPr>
        <w:pStyle w:val="Prrafodelista"/>
        <w:numPr>
          <w:ilvl w:val="0"/>
          <w:numId w:val="7"/>
        </w:numPr>
        <w:spacing w:line="360" w:lineRule="auto"/>
        <w:rPr>
          <w:b/>
          <w:bCs/>
        </w:rPr>
      </w:pPr>
      <w:r>
        <w:rPr>
          <w:b/>
          <w:bCs/>
        </w:rPr>
        <w:t xml:space="preserve">Exposición: </w:t>
      </w:r>
      <w:r>
        <w:t>Como su nombre lo indica es la exposición del riesgo sobre la realización del proyecto.</w:t>
      </w:r>
    </w:p>
    <w:p w14:paraId="3E339A6C" w14:textId="13A889A2" w:rsidR="004117F0" w:rsidRPr="004117F0" w:rsidRDefault="004117F0" w:rsidP="002572B4">
      <w:pPr>
        <w:pStyle w:val="Prrafodelista"/>
        <w:numPr>
          <w:ilvl w:val="0"/>
          <w:numId w:val="7"/>
        </w:numPr>
        <w:spacing w:line="360" w:lineRule="auto"/>
        <w:rPr>
          <w:b/>
          <w:bCs/>
        </w:rPr>
      </w:pPr>
      <w:r>
        <w:rPr>
          <w:b/>
          <w:bCs/>
        </w:rPr>
        <w:t xml:space="preserve">Prioridad: </w:t>
      </w:r>
      <w:r>
        <w:t>Nivel de prioridad de gestión del riesgo.</w:t>
      </w:r>
    </w:p>
    <w:p w14:paraId="43B4D714" w14:textId="2E1DA6E7" w:rsidR="004117F0" w:rsidRPr="004117F0" w:rsidRDefault="004117F0" w:rsidP="002572B4">
      <w:pPr>
        <w:pStyle w:val="Prrafodelista"/>
        <w:numPr>
          <w:ilvl w:val="0"/>
          <w:numId w:val="7"/>
        </w:numPr>
        <w:spacing w:line="360" w:lineRule="auto"/>
        <w:rPr>
          <w:b/>
          <w:bCs/>
        </w:rPr>
      </w:pPr>
      <w:r>
        <w:rPr>
          <w:b/>
          <w:bCs/>
        </w:rPr>
        <w:t xml:space="preserve">Descripción: </w:t>
      </w:r>
      <w:r>
        <w:t xml:space="preserve">Detalla el riesgo que se va </w:t>
      </w:r>
      <w:r w:rsidR="00AF596B">
        <w:t>a</w:t>
      </w:r>
      <w:r>
        <w:t xml:space="preserve"> tratar, con el fin de que todos los interesados en el proyecto puedan entenderlo de manera simple y específica.</w:t>
      </w:r>
    </w:p>
    <w:p w14:paraId="61A321DD" w14:textId="410B1E24" w:rsidR="004117F0" w:rsidRPr="006702F6" w:rsidRDefault="004117F0" w:rsidP="002572B4">
      <w:pPr>
        <w:pStyle w:val="Prrafodelista"/>
        <w:numPr>
          <w:ilvl w:val="0"/>
          <w:numId w:val="7"/>
        </w:numPr>
        <w:spacing w:line="360" w:lineRule="auto"/>
        <w:rPr>
          <w:b/>
          <w:bCs/>
        </w:rPr>
      </w:pPr>
      <w:r>
        <w:rPr>
          <w:b/>
          <w:bCs/>
        </w:rPr>
        <w:t xml:space="preserve">Refinamiento: </w:t>
      </w:r>
      <w:r>
        <w:t xml:space="preserve">Dentro de este apartado tenemos dos subcampos importantes que definen </w:t>
      </w:r>
      <w:r w:rsidR="006702F6">
        <w:t>tanto las causas como las consecuencias de un riesgo en específico.</w:t>
      </w:r>
    </w:p>
    <w:p w14:paraId="422B9CAD" w14:textId="1A08626E" w:rsidR="006702F6" w:rsidRPr="006702F6" w:rsidRDefault="006702F6" w:rsidP="002572B4">
      <w:pPr>
        <w:pStyle w:val="Prrafodelista"/>
        <w:numPr>
          <w:ilvl w:val="0"/>
          <w:numId w:val="7"/>
        </w:numPr>
        <w:spacing w:line="360" w:lineRule="auto"/>
        <w:rPr>
          <w:b/>
          <w:bCs/>
        </w:rPr>
      </w:pPr>
      <w:r>
        <w:rPr>
          <w:b/>
          <w:bCs/>
        </w:rPr>
        <w:t xml:space="preserve">Reducción: </w:t>
      </w:r>
      <w:r>
        <w:t>Se definen las alternativas para solucionar o disminuir las probabilidades de que un riesgo afecte negativamente en el desarrollo de un proyecto.</w:t>
      </w:r>
    </w:p>
    <w:p w14:paraId="36341ACC" w14:textId="21018491" w:rsidR="006702F6" w:rsidRPr="006702F6" w:rsidRDefault="006702F6" w:rsidP="002572B4">
      <w:pPr>
        <w:pStyle w:val="Prrafodelista"/>
        <w:numPr>
          <w:ilvl w:val="0"/>
          <w:numId w:val="7"/>
        </w:numPr>
        <w:spacing w:line="360" w:lineRule="auto"/>
        <w:rPr>
          <w:b/>
          <w:bCs/>
        </w:rPr>
      </w:pPr>
      <w:r>
        <w:rPr>
          <w:b/>
          <w:bCs/>
        </w:rPr>
        <w:t xml:space="preserve">Supervisión: </w:t>
      </w:r>
      <w:r w:rsidRPr="006702F6">
        <w:t xml:space="preserve">Son </w:t>
      </w:r>
      <w:r>
        <w:t>los argumentos para la realización de la supervisión de un riesgo, es decir, aquellas medidas útiles para tener en cuenta en la reducción de un riesgo.</w:t>
      </w:r>
    </w:p>
    <w:p w14:paraId="5F22F812" w14:textId="3847994C" w:rsidR="006702F6" w:rsidRPr="006702F6" w:rsidRDefault="006702F6" w:rsidP="002572B4">
      <w:pPr>
        <w:pStyle w:val="Prrafodelista"/>
        <w:numPr>
          <w:ilvl w:val="0"/>
          <w:numId w:val="7"/>
        </w:numPr>
        <w:spacing w:line="360" w:lineRule="auto"/>
        <w:rPr>
          <w:b/>
          <w:bCs/>
        </w:rPr>
      </w:pPr>
      <w:r>
        <w:rPr>
          <w:b/>
          <w:bCs/>
        </w:rPr>
        <w:t xml:space="preserve">Gestión: </w:t>
      </w:r>
      <w:r>
        <w:t>Protocolos con los cuales se puede realizar la respectiva gestión de reducción del riesgo.</w:t>
      </w:r>
    </w:p>
    <w:p w14:paraId="4A9DD5CA" w14:textId="7DAE6C75" w:rsidR="006702F6" w:rsidRPr="00A1724F" w:rsidRDefault="006702F6" w:rsidP="002572B4">
      <w:pPr>
        <w:pStyle w:val="Prrafodelista"/>
        <w:numPr>
          <w:ilvl w:val="0"/>
          <w:numId w:val="7"/>
        </w:numPr>
        <w:spacing w:line="360" w:lineRule="auto"/>
        <w:rPr>
          <w:b/>
          <w:bCs/>
        </w:rPr>
      </w:pPr>
      <w:r>
        <w:rPr>
          <w:b/>
          <w:bCs/>
        </w:rPr>
        <w:t xml:space="preserve">Responsable: </w:t>
      </w:r>
      <w:r>
        <w:t>Indica el nombre de la persona encargada de realizar la gestión de un riesgo.</w:t>
      </w:r>
    </w:p>
    <w:p w14:paraId="2783C455" w14:textId="2EF212F7" w:rsidR="00A1724F" w:rsidRDefault="00A1724F" w:rsidP="008C3146">
      <w:pPr>
        <w:spacing w:line="360" w:lineRule="auto"/>
        <w:ind w:left="720" w:hanging="720"/>
      </w:pPr>
    </w:p>
    <w:p w14:paraId="17CE4AF4" w14:textId="6DD34DA9" w:rsidR="00A1724F" w:rsidRPr="00A1724F" w:rsidRDefault="00A1724F" w:rsidP="008C3146">
      <w:pPr>
        <w:spacing w:line="360" w:lineRule="auto"/>
        <w:ind w:left="720" w:hanging="720"/>
      </w:pPr>
      <w:r>
        <w:t xml:space="preserve">El resto de las hojas de riesgo se encuentran detalladas en el </w:t>
      </w:r>
      <w:r w:rsidRPr="006C581F">
        <w:rPr>
          <w:b/>
          <w:bCs/>
          <w:color w:val="000000" w:themeColor="text1"/>
          <w:highlight w:val="red"/>
        </w:rPr>
        <w:t>ANEXO B</w:t>
      </w:r>
    </w:p>
    <w:p w14:paraId="07AAA07B" w14:textId="405DAA79" w:rsidR="00F0698C" w:rsidRDefault="00F0698C" w:rsidP="008C3146">
      <w:pPr>
        <w:spacing w:line="360" w:lineRule="auto"/>
        <w:rPr>
          <w:b/>
          <w:bCs/>
          <w:color w:val="FFFFFF" w:themeColor="background1"/>
          <w:u w:val="single"/>
        </w:rPr>
      </w:pPr>
    </w:p>
    <w:p w14:paraId="6461AA03" w14:textId="051A58FC" w:rsidR="00F0698C" w:rsidRPr="00BD4E4B" w:rsidRDefault="00F0698C" w:rsidP="002572B4">
      <w:pPr>
        <w:pStyle w:val="Ttulo3"/>
        <w:numPr>
          <w:ilvl w:val="2"/>
          <w:numId w:val="2"/>
        </w:numPr>
      </w:pPr>
      <w:bookmarkStart w:id="304" w:name="_Toc77780672"/>
      <w:r w:rsidRPr="00BD4E4B">
        <w:t>Historias de usuario</w:t>
      </w:r>
      <w:bookmarkEnd w:id="304"/>
    </w:p>
    <w:p w14:paraId="43C06D14" w14:textId="77777777" w:rsidR="005A386A" w:rsidRDefault="005A386A" w:rsidP="008C3146">
      <w:pPr>
        <w:spacing w:line="360" w:lineRule="auto"/>
      </w:pPr>
    </w:p>
    <w:p w14:paraId="2B43B91B" w14:textId="0E0D2DAD" w:rsidR="00831915" w:rsidRDefault="00831915" w:rsidP="008C3146">
      <w:pPr>
        <w:spacing w:line="360" w:lineRule="auto"/>
      </w:pPr>
      <w:r>
        <w:t>Las historias de usuario sirven para plasmar las necesidades del cliente, por lo tanto, cada una estas conforman el producto final y es necesario documentarlos con el fin de llevar el control</w:t>
      </w:r>
      <w:r w:rsidR="006C581F">
        <w:t>. A</w:t>
      </w:r>
      <w:r>
        <w:t xml:space="preserve"> </w:t>
      </w:r>
      <w:r w:rsidR="00396C41">
        <w:t>continuación,</w:t>
      </w:r>
      <w:r w:rsidR="006C581F">
        <w:t xml:space="preserve"> en la </w:t>
      </w:r>
      <w:r w:rsidR="006C581F" w:rsidRPr="006C581F">
        <w:rPr>
          <w:b/>
        </w:rPr>
        <w:t>Tabla 18-3</w:t>
      </w:r>
      <w:r>
        <w:t>, se define un ejemplo, el cual describe las especificaciones d</w:t>
      </w:r>
      <w:r w:rsidR="006C581F">
        <w:t>el requerimiento de autenticación de los usuarios</w:t>
      </w:r>
      <w:r>
        <w:t>.</w:t>
      </w:r>
    </w:p>
    <w:p w14:paraId="2A9E0CBB" w14:textId="77777777" w:rsidR="001C237C" w:rsidRDefault="001C237C" w:rsidP="008C3146">
      <w:pPr>
        <w:spacing w:line="360" w:lineRule="auto"/>
      </w:pPr>
    </w:p>
    <w:p w14:paraId="72D8927D" w14:textId="716D0634" w:rsidR="006C581F" w:rsidRPr="006C581F" w:rsidRDefault="006C581F" w:rsidP="006C581F">
      <w:pPr>
        <w:pStyle w:val="Descripcin"/>
        <w:keepNext/>
        <w:rPr>
          <w:b w:val="0"/>
        </w:rPr>
      </w:pPr>
      <w:r>
        <w:t xml:space="preserve">Tabla </w:t>
      </w:r>
      <w:r>
        <w:fldChar w:fldCharType="begin"/>
      </w:r>
      <w:r>
        <w:instrText xml:space="preserve"> SEQ Tabla__ \* ARABIC </w:instrText>
      </w:r>
      <w:r>
        <w:fldChar w:fldCharType="separate"/>
      </w:r>
      <w:r w:rsidR="00504470">
        <w:rPr>
          <w:noProof/>
        </w:rPr>
        <w:t>18</w:t>
      </w:r>
      <w:r>
        <w:fldChar w:fldCharType="end"/>
      </w:r>
      <w:r>
        <w:t xml:space="preserve">-3: </w:t>
      </w:r>
      <w:r>
        <w:rPr>
          <w:b w:val="0"/>
        </w:rPr>
        <w:t>Autenticación de usuarios por número de cédula y contraseña</w:t>
      </w:r>
    </w:p>
    <w:tbl>
      <w:tblPr>
        <w:tblStyle w:val="TableGrid"/>
        <w:tblW w:w="8499" w:type="dxa"/>
        <w:tblInd w:w="4" w:type="dxa"/>
        <w:tblCellMar>
          <w:top w:w="8" w:type="dxa"/>
          <w:left w:w="108" w:type="dxa"/>
          <w:right w:w="60" w:type="dxa"/>
        </w:tblCellMar>
        <w:tblLook w:val="04A0" w:firstRow="1" w:lastRow="0" w:firstColumn="1" w:lastColumn="0" w:noHBand="0" w:noVBand="1"/>
      </w:tblPr>
      <w:tblGrid>
        <w:gridCol w:w="3025"/>
        <w:gridCol w:w="2101"/>
        <w:gridCol w:w="3373"/>
      </w:tblGrid>
      <w:tr w:rsidR="00831915" w:rsidRPr="005A386A" w14:paraId="06FEE42F" w14:textId="77777777" w:rsidTr="00537912">
        <w:trPr>
          <w:trHeight w:val="264"/>
        </w:trPr>
        <w:tc>
          <w:tcPr>
            <w:tcW w:w="8499" w:type="dxa"/>
            <w:gridSpan w:val="3"/>
            <w:tcBorders>
              <w:top w:val="single" w:sz="3" w:space="0" w:color="000000"/>
              <w:left w:val="single" w:sz="3" w:space="0" w:color="000000"/>
              <w:bottom w:val="single" w:sz="3" w:space="0" w:color="000000"/>
              <w:right w:val="single" w:sz="3" w:space="0" w:color="000000"/>
            </w:tcBorders>
          </w:tcPr>
          <w:p w14:paraId="47C90CDA" w14:textId="77777777" w:rsidR="00831915" w:rsidRPr="005A386A" w:rsidRDefault="00831915" w:rsidP="00411B4C">
            <w:pPr>
              <w:spacing w:line="360" w:lineRule="auto"/>
              <w:rPr>
                <w:b/>
                <w:sz w:val="18"/>
              </w:rPr>
            </w:pPr>
            <w:r w:rsidRPr="005A386A">
              <w:rPr>
                <w:b/>
                <w:sz w:val="18"/>
              </w:rPr>
              <w:t>HISTORIA DE USUARIO</w:t>
            </w:r>
          </w:p>
        </w:tc>
      </w:tr>
      <w:tr w:rsidR="00831915" w:rsidRPr="005A386A" w14:paraId="09E6D15F" w14:textId="77777777" w:rsidTr="00537912">
        <w:trPr>
          <w:trHeight w:val="384"/>
        </w:trPr>
        <w:tc>
          <w:tcPr>
            <w:tcW w:w="3025" w:type="dxa"/>
            <w:tcBorders>
              <w:top w:val="single" w:sz="3" w:space="0" w:color="000000"/>
              <w:left w:val="single" w:sz="3" w:space="0" w:color="000000"/>
              <w:bottom w:val="single" w:sz="3" w:space="0" w:color="000000"/>
              <w:right w:val="single" w:sz="3" w:space="0" w:color="000000"/>
            </w:tcBorders>
          </w:tcPr>
          <w:p w14:paraId="7B84A282" w14:textId="77777777" w:rsidR="00831915" w:rsidRPr="005A386A" w:rsidRDefault="00831915" w:rsidP="00411B4C">
            <w:pPr>
              <w:spacing w:line="360" w:lineRule="auto"/>
              <w:rPr>
                <w:sz w:val="18"/>
              </w:rPr>
            </w:pPr>
            <w:r w:rsidRPr="005A386A">
              <w:rPr>
                <w:b/>
                <w:sz w:val="18"/>
              </w:rPr>
              <w:t>Número:</w:t>
            </w:r>
            <w:r w:rsidRPr="005A386A">
              <w:rPr>
                <w:sz w:val="18"/>
              </w:rPr>
              <w:t xml:space="preserve">  01</w:t>
            </w:r>
          </w:p>
        </w:tc>
        <w:tc>
          <w:tcPr>
            <w:tcW w:w="5474" w:type="dxa"/>
            <w:gridSpan w:val="2"/>
            <w:tcBorders>
              <w:top w:val="single" w:sz="3" w:space="0" w:color="000000"/>
              <w:left w:val="single" w:sz="3" w:space="0" w:color="000000"/>
              <w:bottom w:val="single" w:sz="3" w:space="0" w:color="000000"/>
              <w:right w:val="single" w:sz="3" w:space="0" w:color="000000"/>
            </w:tcBorders>
          </w:tcPr>
          <w:p w14:paraId="2A5B415A" w14:textId="77777777" w:rsidR="00831915" w:rsidRPr="005A386A" w:rsidRDefault="00831915" w:rsidP="00411B4C">
            <w:pPr>
              <w:spacing w:line="360" w:lineRule="auto"/>
              <w:rPr>
                <w:b/>
                <w:bCs/>
                <w:sz w:val="18"/>
              </w:rPr>
            </w:pPr>
            <w:r w:rsidRPr="005A386A">
              <w:rPr>
                <w:b/>
                <w:sz w:val="18"/>
              </w:rPr>
              <w:t>Nombre de la Historia:</w:t>
            </w:r>
            <w:r w:rsidRPr="005A386A">
              <w:rPr>
                <w:sz w:val="18"/>
              </w:rPr>
              <w:t xml:space="preserve"> Autenticación de los usuarios por número de cédula y contraseña</w:t>
            </w:r>
          </w:p>
        </w:tc>
      </w:tr>
      <w:tr w:rsidR="00831915" w:rsidRPr="005A386A" w14:paraId="10C04A4D" w14:textId="77777777" w:rsidTr="00537912">
        <w:trPr>
          <w:trHeight w:val="440"/>
        </w:trPr>
        <w:tc>
          <w:tcPr>
            <w:tcW w:w="8499" w:type="dxa"/>
            <w:gridSpan w:val="3"/>
            <w:tcBorders>
              <w:top w:val="single" w:sz="3" w:space="0" w:color="000000"/>
              <w:left w:val="single" w:sz="3" w:space="0" w:color="000000"/>
              <w:bottom w:val="single" w:sz="3" w:space="0" w:color="000000"/>
              <w:right w:val="single" w:sz="3" w:space="0" w:color="000000"/>
            </w:tcBorders>
          </w:tcPr>
          <w:p w14:paraId="76FADB69" w14:textId="77777777" w:rsidR="00831915" w:rsidRPr="005A386A" w:rsidRDefault="00831915" w:rsidP="00411B4C">
            <w:pPr>
              <w:spacing w:line="360" w:lineRule="auto"/>
              <w:rPr>
                <w:b/>
                <w:sz w:val="18"/>
              </w:rPr>
            </w:pPr>
            <w:r w:rsidRPr="005A386A">
              <w:rPr>
                <w:b/>
                <w:sz w:val="18"/>
              </w:rPr>
              <w:t xml:space="preserve">Modificación de historia de usuario:  </w:t>
            </w:r>
          </w:p>
        </w:tc>
      </w:tr>
      <w:tr w:rsidR="00831915" w:rsidRPr="005A386A" w14:paraId="6B414363" w14:textId="77777777" w:rsidTr="00537912">
        <w:trPr>
          <w:trHeight w:val="512"/>
        </w:trPr>
        <w:tc>
          <w:tcPr>
            <w:tcW w:w="5126" w:type="dxa"/>
            <w:gridSpan w:val="2"/>
            <w:tcBorders>
              <w:top w:val="single" w:sz="3" w:space="0" w:color="000000"/>
              <w:left w:val="single" w:sz="3" w:space="0" w:color="000000"/>
              <w:bottom w:val="single" w:sz="3" w:space="0" w:color="000000"/>
              <w:right w:val="single" w:sz="3" w:space="0" w:color="000000"/>
            </w:tcBorders>
          </w:tcPr>
          <w:p w14:paraId="3BEF28E4" w14:textId="77777777" w:rsidR="00831915" w:rsidRPr="005A386A" w:rsidRDefault="00831915" w:rsidP="00411B4C">
            <w:pPr>
              <w:spacing w:line="360" w:lineRule="auto"/>
              <w:rPr>
                <w:sz w:val="18"/>
              </w:rPr>
            </w:pPr>
            <w:r w:rsidRPr="005A386A">
              <w:rPr>
                <w:b/>
                <w:sz w:val="18"/>
              </w:rPr>
              <w:t>Usuario / Rol:</w:t>
            </w:r>
            <w:r w:rsidRPr="005A386A">
              <w:rPr>
                <w:sz w:val="18"/>
              </w:rPr>
              <w:t xml:space="preserve"> Administrador, Directivo, Estudiante, Docente, Instructor, Practicante.</w:t>
            </w:r>
          </w:p>
        </w:tc>
        <w:tc>
          <w:tcPr>
            <w:tcW w:w="3373" w:type="dxa"/>
            <w:tcBorders>
              <w:top w:val="single" w:sz="3" w:space="0" w:color="000000"/>
              <w:left w:val="single" w:sz="3" w:space="0" w:color="000000"/>
              <w:bottom w:val="single" w:sz="3" w:space="0" w:color="000000"/>
              <w:right w:val="single" w:sz="3" w:space="0" w:color="000000"/>
            </w:tcBorders>
          </w:tcPr>
          <w:p w14:paraId="61008027" w14:textId="5E2696CA" w:rsidR="00831915" w:rsidRPr="005A386A" w:rsidRDefault="00831915" w:rsidP="00411B4C">
            <w:pPr>
              <w:spacing w:line="360" w:lineRule="auto"/>
              <w:rPr>
                <w:sz w:val="18"/>
              </w:rPr>
            </w:pPr>
            <w:r w:rsidRPr="005A386A">
              <w:rPr>
                <w:b/>
                <w:sz w:val="18"/>
              </w:rPr>
              <w:t xml:space="preserve">Sprint:  </w:t>
            </w:r>
            <w:r w:rsidR="00887D79" w:rsidRPr="005A386A">
              <w:rPr>
                <w:bCs/>
                <w:sz w:val="18"/>
              </w:rPr>
              <w:t>2</w:t>
            </w:r>
          </w:p>
        </w:tc>
      </w:tr>
      <w:tr w:rsidR="00831915" w:rsidRPr="005A386A" w14:paraId="3B3CF1DF" w14:textId="77777777" w:rsidTr="00537912">
        <w:trPr>
          <w:trHeight w:val="676"/>
        </w:trPr>
        <w:tc>
          <w:tcPr>
            <w:tcW w:w="5126" w:type="dxa"/>
            <w:gridSpan w:val="2"/>
            <w:tcBorders>
              <w:top w:val="single" w:sz="3" w:space="0" w:color="000000"/>
              <w:left w:val="single" w:sz="3" w:space="0" w:color="000000"/>
              <w:bottom w:val="single" w:sz="3" w:space="0" w:color="000000"/>
              <w:right w:val="single" w:sz="3" w:space="0" w:color="000000"/>
            </w:tcBorders>
          </w:tcPr>
          <w:p w14:paraId="41C32A65" w14:textId="77777777" w:rsidR="00831915" w:rsidRPr="005A386A" w:rsidRDefault="00831915" w:rsidP="00411B4C">
            <w:pPr>
              <w:spacing w:line="360" w:lineRule="auto"/>
              <w:rPr>
                <w:sz w:val="18"/>
              </w:rPr>
            </w:pPr>
            <w:r w:rsidRPr="005A386A">
              <w:rPr>
                <w:b/>
                <w:sz w:val="18"/>
              </w:rPr>
              <w:t>Prioridad en el Negocio:</w:t>
            </w:r>
            <w:r w:rsidRPr="005A386A">
              <w:rPr>
                <w:sz w:val="18"/>
              </w:rPr>
              <w:t xml:space="preserve"> Alta</w:t>
            </w:r>
          </w:p>
          <w:p w14:paraId="773E413A" w14:textId="77777777" w:rsidR="00831915" w:rsidRPr="005A386A" w:rsidRDefault="00831915" w:rsidP="00411B4C">
            <w:pPr>
              <w:spacing w:line="360" w:lineRule="auto"/>
              <w:rPr>
                <w:sz w:val="18"/>
              </w:rPr>
            </w:pPr>
            <w:r w:rsidRPr="005A386A">
              <w:rPr>
                <w:sz w:val="18"/>
              </w:rPr>
              <w:t>(Alta / Media / Baja)</w:t>
            </w:r>
          </w:p>
        </w:tc>
        <w:tc>
          <w:tcPr>
            <w:tcW w:w="3373" w:type="dxa"/>
            <w:tcBorders>
              <w:top w:val="single" w:sz="3" w:space="0" w:color="000000"/>
              <w:left w:val="single" w:sz="3" w:space="0" w:color="000000"/>
              <w:bottom w:val="single" w:sz="3" w:space="0" w:color="000000"/>
              <w:right w:val="single" w:sz="3" w:space="0" w:color="000000"/>
            </w:tcBorders>
          </w:tcPr>
          <w:p w14:paraId="2A59346D" w14:textId="77777777" w:rsidR="00831915" w:rsidRPr="005A386A" w:rsidRDefault="00831915" w:rsidP="00411B4C">
            <w:pPr>
              <w:spacing w:line="360" w:lineRule="auto"/>
              <w:rPr>
                <w:sz w:val="18"/>
              </w:rPr>
            </w:pPr>
            <w:r w:rsidRPr="005A386A">
              <w:rPr>
                <w:b/>
                <w:sz w:val="18"/>
              </w:rPr>
              <w:t>Puntos Estimados</w:t>
            </w:r>
            <w:r w:rsidRPr="005A386A">
              <w:rPr>
                <w:sz w:val="18"/>
              </w:rPr>
              <w:t>: 24</w:t>
            </w:r>
          </w:p>
        </w:tc>
      </w:tr>
      <w:tr w:rsidR="00831915" w:rsidRPr="005A386A" w14:paraId="1C8A57D4" w14:textId="77777777" w:rsidTr="00537912">
        <w:trPr>
          <w:trHeight w:val="564"/>
        </w:trPr>
        <w:tc>
          <w:tcPr>
            <w:tcW w:w="5126" w:type="dxa"/>
            <w:gridSpan w:val="2"/>
            <w:tcBorders>
              <w:top w:val="single" w:sz="3" w:space="0" w:color="000000"/>
              <w:left w:val="single" w:sz="3" w:space="0" w:color="000000"/>
              <w:bottom w:val="single" w:sz="3" w:space="0" w:color="000000"/>
              <w:right w:val="single" w:sz="3" w:space="0" w:color="000000"/>
            </w:tcBorders>
          </w:tcPr>
          <w:p w14:paraId="2C17BB4D" w14:textId="77777777" w:rsidR="00831915" w:rsidRPr="005A386A" w:rsidRDefault="00831915" w:rsidP="00411B4C">
            <w:pPr>
              <w:spacing w:line="360" w:lineRule="auto"/>
              <w:rPr>
                <w:sz w:val="18"/>
              </w:rPr>
            </w:pPr>
            <w:r w:rsidRPr="005A386A">
              <w:rPr>
                <w:b/>
                <w:sz w:val="18"/>
              </w:rPr>
              <w:t>Riesgo en el Desarrollo:</w:t>
            </w:r>
            <w:r w:rsidRPr="005A386A">
              <w:rPr>
                <w:sz w:val="18"/>
              </w:rPr>
              <w:t xml:space="preserve"> Alta</w:t>
            </w:r>
          </w:p>
          <w:p w14:paraId="257930CC" w14:textId="77777777" w:rsidR="00831915" w:rsidRPr="005A386A" w:rsidRDefault="00831915" w:rsidP="00411B4C">
            <w:pPr>
              <w:spacing w:line="360" w:lineRule="auto"/>
              <w:rPr>
                <w:sz w:val="18"/>
              </w:rPr>
            </w:pPr>
            <w:r w:rsidRPr="005A386A">
              <w:rPr>
                <w:sz w:val="18"/>
              </w:rPr>
              <w:t>(Alta / Media / Baja)</w:t>
            </w:r>
          </w:p>
        </w:tc>
        <w:tc>
          <w:tcPr>
            <w:tcW w:w="3373" w:type="dxa"/>
            <w:tcBorders>
              <w:top w:val="single" w:sz="3" w:space="0" w:color="000000"/>
              <w:left w:val="single" w:sz="3" w:space="0" w:color="000000"/>
              <w:bottom w:val="single" w:sz="3" w:space="0" w:color="000000"/>
              <w:right w:val="single" w:sz="3" w:space="0" w:color="000000"/>
            </w:tcBorders>
          </w:tcPr>
          <w:p w14:paraId="3551C1F3" w14:textId="77777777" w:rsidR="00831915" w:rsidRPr="005A386A" w:rsidRDefault="00831915" w:rsidP="00411B4C">
            <w:pPr>
              <w:spacing w:line="360" w:lineRule="auto"/>
              <w:rPr>
                <w:sz w:val="18"/>
              </w:rPr>
            </w:pPr>
            <w:r w:rsidRPr="005A386A">
              <w:rPr>
                <w:b/>
                <w:sz w:val="18"/>
              </w:rPr>
              <w:t xml:space="preserve">Puntos Reales: </w:t>
            </w:r>
            <w:r w:rsidRPr="005A386A">
              <w:rPr>
                <w:bCs/>
                <w:sz w:val="18"/>
              </w:rPr>
              <w:t>24</w:t>
            </w:r>
          </w:p>
        </w:tc>
      </w:tr>
      <w:tr w:rsidR="00831915" w:rsidRPr="005A386A" w14:paraId="0974A8FD" w14:textId="77777777" w:rsidTr="00537912">
        <w:trPr>
          <w:trHeight w:val="562"/>
        </w:trPr>
        <w:tc>
          <w:tcPr>
            <w:tcW w:w="8499" w:type="dxa"/>
            <w:gridSpan w:val="3"/>
            <w:tcBorders>
              <w:top w:val="single" w:sz="3" w:space="0" w:color="000000"/>
              <w:left w:val="single" w:sz="3" w:space="0" w:color="000000"/>
              <w:bottom w:val="single" w:sz="3" w:space="0" w:color="000000"/>
              <w:right w:val="single" w:sz="3" w:space="0" w:color="000000"/>
            </w:tcBorders>
          </w:tcPr>
          <w:p w14:paraId="02581D9C" w14:textId="338F4055" w:rsidR="00831915" w:rsidRPr="005A386A" w:rsidRDefault="00831915" w:rsidP="00411B4C">
            <w:pPr>
              <w:spacing w:line="360" w:lineRule="auto"/>
              <w:ind w:left="26" w:right="53"/>
              <w:rPr>
                <w:sz w:val="18"/>
              </w:rPr>
            </w:pPr>
            <w:r w:rsidRPr="005A386A">
              <w:rPr>
                <w:b/>
                <w:sz w:val="18"/>
              </w:rPr>
              <w:t>Descripción:</w:t>
            </w:r>
            <w:r w:rsidRPr="005A386A">
              <w:rPr>
                <w:sz w:val="18"/>
              </w:rPr>
              <w:t xml:space="preserve"> Como usuario</w:t>
            </w:r>
            <w:r w:rsidR="00E6323B" w:rsidRPr="005A386A">
              <w:rPr>
                <w:sz w:val="18"/>
              </w:rPr>
              <w:t xml:space="preserve"> del sistema</w:t>
            </w:r>
            <w:r w:rsidRPr="005A386A">
              <w:rPr>
                <w:sz w:val="18"/>
              </w:rPr>
              <w:t xml:space="preserve"> necesito una página de inicio con el formulario de autenticación para el ingreso.</w:t>
            </w:r>
          </w:p>
        </w:tc>
      </w:tr>
      <w:tr w:rsidR="00831915" w:rsidRPr="005A386A" w14:paraId="67386F6D" w14:textId="77777777" w:rsidTr="00537912">
        <w:trPr>
          <w:trHeight w:val="516"/>
        </w:trPr>
        <w:tc>
          <w:tcPr>
            <w:tcW w:w="8499" w:type="dxa"/>
            <w:gridSpan w:val="3"/>
            <w:tcBorders>
              <w:top w:val="single" w:sz="3" w:space="0" w:color="000000"/>
              <w:left w:val="single" w:sz="3" w:space="0" w:color="000000"/>
              <w:bottom w:val="single" w:sz="3" w:space="0" w:color="000000"/>
              <w:right w:val="single" w:sz="3" w:space="0" w:color="000000"/>
            </w:tcBorders>
          </w:tcPr>
          <w:p w14:paraId="5B83B80B" w14:textId="77777777" w:rsidR="00831915" w:rsidRPr="005A386A" w:rsidRDefault="00831915" w:rsidP="00411B4C">
            <w:pPr>
              <w:spacing w:after="16" w:line="360" w:lineRule="auto"/>
              <w:rPr>
                <w:b/>
                <w:sz w:val="18"/>
              </w:rPr>
            </w:pPr>
            <w:r w:rsidRPr="005A386A">
              <w:rPr>
                <w:b/>
                <w:sz w:val="18"/>
              </w:rPr>
              <w:t xml:space="preserve">Observaciones:  </w:t>
            </w:r>
          </w:p>
        </w:tc>
      </w:tr>
      <w:tr w:rsidR="00831915" w:rsidRPr="005A386A" w14:paraId="59DEFBB0" w14:textId="77777777" w:rsidTr="00537912">
        <w:trPr>
          <w:trHeight w:val="516"/>
        </w:trPr>
        <w:tc>
          <w:tcPr>
            <w:tcW w:w="8499" w:type="dxa"/>
            <w:gridSpan w:val="3"/>
            <w:tcBorders>
              <w:top w:val="single" w:sz="3" w:space="0" w:color="000000"/>
              <w:left w:val="single" w:sz="3" w:space="0" w:color="000000"/>
              <w:bottom w:val="single" w:sz="3" w:space="0" w:color="000000"/>
              <w:right w:val="single" w:sz="3" w:space="0" w:color="000000"/>
            </w:tcBorders>
          </w:tcPr>
          <w:p w14:paraId="7B1799A9" w14:textId="77777777" w:rsidR="00831915" w:rsidRPr="005A386A" w:rsidRDefault="00831915" w:rsidP="00411B4C">
            <w:pPr>
              <w:spacing w:after="16" w:line="360" w:lineRule="auto"/>
              <w:rPr>
                <w:b/>
                <w:sz w:val="18"/>
              </w:rPr>
            </w:pPr>
            <w:r w:rsidRPr="005A386A">
              <w:rPr>
                <w:b/>
                <w:sz w:val="18"/>
              </w:rPr>
              <w:t xml:space="preserve">Pruebas de aceptación:  </w:t>
            </w:r>
          </w:p>
          <w:p w14:paraId="536EEC44" w14:textId="77777777" w:rsidR="00831915" w:rsidRPr="005A386A" w:rsidRDefault="00831915" w:rsidP="002572B4">
            <w:pPr>
              <w:pStyle w:val="Prrafodelista"/>
              <w:numPr>
                <w:ilvl w:val="0"/>
                <w:numId w:val="9"/>
              </w:numPr>
              <w:spacing w:before="0" w:after="16" w:line="360" w:lineRule="auto"/>
              <w:contextualSpacing/>
              <w:rPr>
                <w:rFonts w:eastAsiaTheme="minorEastAsia"/>
                <w:sz w:val="18"/>
              </w:rPr>
            </w:pPr>
            <w:r w:rsidRPr="005A386A">
              <w:rPr>
                <w:rFonts w:eastAsiaTheme="minorEastAsia"/>
                <w:sz w:val="18"/>
              </w:rPr>
              <w:t>Verificar que los campos de ingreso de datos estén de acuerdo con lo solicitado.</w:t>
            </w:r>
          </w:p>
          <w:p w14:paraId="616AE0EA" w14:textId="77777777" w:rsidR="00831915" w:rsidRPr="005A386A" w:rsidRDefault="00831915" w:rsidP="002572B4">
            <w:pPr>
              <w:pStyle w:val="Prrafodelista"/>
              <w:numPr>
                <w:ilvl w:val="0"/>
                <w:numId w:val="9"/>
              </w:numPr>
              <w:spacing w:before="0" w:after="16" w:line="360" w:lineRule="auto"/>
              <w:contextualSpacing/>
              <w:rPr>
                <w:rFonts w:eastAsiaTheme="minorEastAsia"/>
                <w:sz w:val="18"/>
              </w:rPr>
            </w:pPr>
            <w:r w:rsidRPr="005A386A">
              <w:rPr>
                <w:rFonts w:eastAsiaTheme="minorEastAsia"/>
                <w:bCs/>
                <w:sz w:val="18"/>
              </w:rPr>
              <w:t>Verificar que el usuario esté registrado en el sistema.</w:t>
            </w:r>
          </w:p>
          <w:p w14:paraId="5C4366A5" w14:textId="77777777" w:rsidR="00831915" w:rsidRPr="005A386A" w:rsidRDefault="00831915" w:rsidP="002572B4">
            <w:pPr>
              <w:pStyle w:val="Prrafodelista"/>
              <w:numPr>
                <w:ilvl w:val="0"/>
                <w:numId w:val="9"/>
              </w:numPr>
              <w:spacing w:before="0" w:after="16" w:line="360" w:lineRule="auto"/>
              <w:contextualSpacing/>
              <w:rPr>
                <w:rFonts w:eastAsiaTheme="minorEastAsia"/>
                <w:sz w:val="18"/>
              </w:rPr>
            </w:pPr>
            <w:r w:rsidRPr="005A386A">
              <w:rPr>
                <w:rFonts w:eastAsiaTheme="minorEastAsia"/>
                <w:bCs/>
                <w:sz w:val="18"/>
              </w:rPr>
              <w:t>Emitir un mensaje de alerta cuando se trate de enviar uno o más campos vacíos.</w:t>
            </w:r>
          </w:p>
          <w:p w14:paraId="20C5A887" w14:textId="77777777" w:rsidR="00831915" w:rsidRPr="005A386A" w:rsidRDefault="00831915" w:rsidP="002572B4">
            <w:pPr>
              <w:pStyle w:val="Prrafodelista"/>
              <w:numPr>
                <w:ilvl w:val="0"/>
                <w:numId w:val="9"/>
              </w:numPr>
              <w:spacing w:before="0" w:after="16" w:line="360" w:lineRule="auto"/>
              <w:contextualSpacing/>
              <w:rPr>
                <w:rFonts w:eastAsiaTheme="minorEastAsia"/>
                <w:sz w:val="18"/>
              </w:rPr>
            </w:pPr>
            <w:r w:rsidRPr="005A386A">
              <w:rPr>
                <w:rFonts w:eastAsiaTheme="minorEastAsia"/>
                <w:bCs/>
                <w:sz w:val="18"/>
              </w:rPr>
              <w:t>Emitir un mensaje de éxito al autenticarse correctamente.</w:t>
            </w:r>
          </w:p>
        </w:tc>
      </w:tr>
    </w:tbl>
    <w:p w14:paraId="7A4B994E" w14:textId="756F40AC" w:rsidR="00831915" w:rsidRDefault="00A447E8" w:rsidP="00A447E8">
      <w:pPr>
        <w:pStyle w:val="Textoindependiente"/>
        <w:spacing w:line="360" w:lineRule="auto"/>
        <w:rPr>
          <w:sz w:val="16"/>
        </w:rPr>
      </w:pPr>
      <w:r w:rsidRPr="00A14027">
        <w:rPr>
          <w:b/>
          <w:sz w:val="16"/>
        </w:rPr>
        <w:t xml:space="preserve">Realizado por: </w:t>
      </w:r>
      <w:r w:rsidRPr="00A14027">
        <w:rPr>
          <w:sz w:val="16"/>
        </w:rPr>
        <w:t>W. Aldas y C. Pilataxi, 2020</w:t>
      </w:r>
    </w:p>
    <w:p w14:paraId="1FB4067F" w14:textId="64F71050" w:rsidR="00B17288" w:rsidRPr="00B17288" w:rsidRDefault="00B17288" w:rsidP="00B17288">
      <w:pPr>
        <w:spacing w:line="360" w:lineRule="auto"/>
        <w:rPr>
          <w:b/>
        </w:rPr>
      </w:pPr>
    </w:p>
    <w:p w14:paraId="5DB3DBB5" w14:textId="03A71A5D" w:rsidR="00AB050D" w:rsidRDefault="00FB2154" w:rsidP="00411B4C">
      <w:pPr>
        <w:spacing w:line="360" w:lineRule="auto"/>
      </w:pPr>
      <w:r>
        <w:t>Cada historia de usuario cuenta con una o varias pruebas de aceptación</w:t>
      </w:r>
      <w:r w:rsidR="00400A1F">
        <w:t xml:space="preserve"> como se muestra a continuación desde la </w:t>
      </w:r>
      <w:r w:rsidR="00400A1F" w:rsidRPr="00400A1F">
        <w:rPr>
          <w:b/>
        </w:rPr>
        <w:t>Figura 19-3</w:t>
      </w:r>
      <w:r w:rsidR="00400A1F">
        <w:t xml:space="preserve"> </w:t>
      </w:r>
      <w:r w:rsidR="00400A1F" w:rsidRPr="00400A1F">
        <w:t>hasta la</w:t>
      </w:r>
      <w:r w:rsidR="00400A1F">
        <w:rPr>
          <w:b/>
        </w:rPr>
        <w:t xml:space="preserve"> Figura 22-3</w:t>
      </w:r>
      <w:r w:rsidR="00400A1F">
        <w:t>, la</w:t>
      </w:r>
      <w:r>
        <w:t xml:space="preserve">s cuales son especificaciones </w:t>
      </w:r>
      <w:r w:rsidR="00A447E8">
        <w:t>más</w:t>
      </w:r>
      <w:r>
        <w:t xml:space="preserve"> detalla</w:t>
      </w:r>
      <w:r w:rsidR="00A447E8">
        <w:t>da</w:t>
      </w:r>
      <w:r>
        <w:t>s de las tareas que se ha tenido que realiz</w:t>
      </w:r>
      <w:r w:rsidR="00400A1F">
        <w:t>ar para completar con la funcionalidad planteada por el usuario</w:t>
      </w:r>
      <w:r w:rsidR="00747EBE">
        <w:t>, lo cual determina si cumple con las necesidades previstas.</w:t>
      </w:r>
    </w:p>
    <w:p w14:paraId="7BE33395" w14:textId="77DDCB40" w:rsidR="00400A1F" w:rsidRDefault="00747EBE" w:rsidP="00411B4C">
      <w:pPr>
        <w:spacing w:line="360" w:lineRule="auto"/>
      </w:pPr>
      <w:r>
        <w:rPr>
          <w:rFonts w:ascii="Helvetica" w:hAnsi="Helvetica"/>
          <w:color w:val="222222"/>
          <w:shd w:val="clear" w:color="auto" w:fill="FFFFFF"/>
        </w:rPr>
        <w:t> </w:t>
      </w:r>
    </w:p>
    <w:p w14:paraId="3E1075A2" w14:textId="1754BAE6" w:rsidR="00354455" w:rsidRPr="00354455" w:rsidRDefault="00354455" w:rsidP="00354455">
      <w:pPr>
        <w:pStyle w:val="Descripcin"/>
        <w:keepNext/>
        <w:rPr>
          <w:b w:val="0"/>
        </w:rPr>
      </w:pPr>
      <w:r>
        <w:t xml:space="preserve">Tabla </w:t>
      </w:r>
      <w:r>
        <w:fldChar w:fldCharType="begin"/>
      </w:r>
      <w:r>
        <w:instrText xml:space="preserve"> SEQ Tabla__ \* ARABIC </w:instrText>
      </w:r>
      <w:r>
        <w:fldChar w:fldCharType="separate"/>
      </w:r>
      <w:r w:rsidR="00504470">
        <w:rPr>
          <w:noProof/>
        </w:rPr>
        <w:t>19</w:t>
      </w:r>
      <w:r>
        <w:fldChar w:fldCharType="end"/>
      </w:r>
      <w:r>
        <w:t xml:space="preserve">-3: </w:t>
      </w:r>
      <w:r>
        <w:rPr>
          <w:b w:val="0"/>
        </w:rPr>
        <w:t>Prueba de aceptación PA-01 de HU-01</w:t>
      </w:r>
    </w:p>
    <w:tbl>
      <w:tblPr>
        <w:tblStyle w:val="Tablaconcuadrcula"/>
        <w:tblW w:w="8500" w:type="dxa"/>
        <w:tblLook w:val="04A0" w:firstRow="1" w:lastRow="0" w:firstColumn="1" w:lastColumn="0" w:noHBand="0" w:noVBand="1"/>
      </w:tblPr>
      <w:tblGrid>
        <w:gridCol w:w="2536"/>
        <w:gridCol w:w="1515"/>
        <w:gridCol w:w="4449"/>
      </w:tblGrid>
      <w:tr w:rsidR="00FB2154" w:rsidRPr="005A386A" w14:paraId="4B4C4168"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76AFA4A5" w14:textId="77777777" w:rsidR="00FB2154" w:rsidRPr="005A386A" w:rsidRDefault="00FB2154" w:rsidP="00411B4C">
            <w:pPr>
              <w:spacing w:after="160" w:line="360" w:lineRule="auto"/>
              <w:rPr>
                <w:b/>
                <w:color w:val="000000" w:themeColor="text1"/>
                <w:sz w:val="18"/>
              </w:rPr>
            </w:pPr>
            <w:r w:rsidRPr="005A386A">
              <w:rPr>
                <w:b/>
                <w:color w:val="000000" w:themeColor="text1"/>
                <w:sz w:val="18"/>
              </w:rPr>
              <w:t xml:space="preserve">PRUEBA DE ACEPTACIÓN </w:t>
            </w:r>
          </w:p>
        </w:tc>
      </w:tr>
      <w:tr w:rsidR="00FB2154" w:rsidRPr="005A386A" w14:paraId="4DCFD1BE"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4776092C" w14:textId="77777777" w:rsidR="00FB2154" w:rsidRPr="005A386A" w:rsidRDefault="00FB2154" w:rsidP="00411B4C">
            <w:pPr>
              <w:spacing w:after="160" w:line="360" w:lineRule="auto"/>
              <w:rPr>
                <w:color w:val="000000" w:themeColor="text1"/>
                <w:sz w:val="18"/>
              </w:rPr>
            </w:pPr>
            <w:r w:rsidRPr="005A386A">
              <w:rPr>
                <w:b/>
                <w:color w:val="000000" w:themeColor="text1"/>
                <w:sz w:val="18"/>
              </w:rPr>
              <w:t>Código</w:t>
            </w:r>
            <w:r w:rsidRPr="005A386A">
              <w:rPr>
                <w:color w:val="000000" w:themeColor="text1"/>
                <w:sz w:val="18"/>
              </w:rPr>
              <w:t>: PA-01</w:t>
            </w:r>
          </w:p>
        </w:tc>
        <w:tc>
          <w:tcPr>
            <w:tcW w:w="5964" w:type="dxa"/>
            <w:gridSpan w:val="2"/>
            <w:tcBorders>
              <w:top w:val="single" w:sz="4" w:space="0" w:color="auto"/>
              <w:left w:val="single" w:sz="4" w:space="0" w:color="auto"/>
              <w:bottom w:val="single" w:sz="4" w:space="0" w:color="auto"/>
              <w:right w:val="single" w:sz="4" w:space="0" w:color="auto"/>
            </w:tcBorders>
            <w:hideMark/>
          </w:tcPr>
          <w:p w14:paraId="164AC763" w14:textId="77777777" w:rsidR="00FB2154" w:rsidRPr="005A386A" w:rsidRDefault="00FB2154" w:rsidP="00411B4C">
            <w:pPr>
              <w:spacing w:after="160" w:line="360" w:lineRule="auto"/>
              <w:ind w:left="2"/>
              <w:rPr>
                <w:color w:val="000000" w:themeColor="text1"/>
                <w:sz w:val="18"/>
              </w:rPr>
            </w:pPr>
            <w:r w:rsidRPr="005A386A">
              <w:rPr>
                <w:b/>
                <w:color w:val="000000" w:themeColor="text1"/>
                <w:sz w:val="18"/>
              </w:rPr>
              <w:t>Historia de Usuario</w:t>
            </w:r>
            <w:r w:rsidRPr="005A386A">
              <w:rPr>
                <w:color w:val="000000" w:themeColor="text1"/>
                <w:sz w:val="18"/>
              </w:rPr>
              <w:t xml:space="preserve">: </w:t>
            </w:r>
            <w:r w:rsidRPr="005A386A">
              <w:rPr>
                <w:sz w:val="18"/>
              </w:rPr>
              <w:t>HU-01 Autenticación de los usuarios por número de cédula y contraseña</w:t>
            </w:r>
          </w:p>
        </w:tc>
      </w:tr>
      <w:tr w:rsidR="00FB2154" w:rsidRPr="005A386A" w14:paraId="1141E289"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38AE4961" w14:textId="77777777" w:rsidR="00FB2154" w:rsidRPr="005A386A" w:rsidRDefault="00FB2154" w:rsidP="00411B4C">
            <w:pPr>
              <w:spacing w:line="360" w:lineRule="auto"/>
              <w:rPr>
                <w:color w:val="000000" w:themeColor="text1"/>
                <w:sz w:val="18"/>
              </w:rPr>
            </w:pPr>
            <w:r w:rsidRPr="005A386A">
              <w:rPr>
                <w:b/>
                <w:color w:val="000000" w:themeColor="text1"/>
                <w:sz w:val="18"/>
              </w:rPr>
              <w:t>Nombre</w:t>
            </w:r>
            <w:r w:rsidRPr="005A386A">
              <w:rPr>
                <w:color w:val="000000" w:themeColor="text1"/>
                <w:sz w:val="18"/>
              </w:rPr>
              <w:t>:  Verificar que los campos de ingreso de datos estén de acuerdo con lo solicitado</w:t>
            </w:r>
          </w:p>
        </w:tc>
      </w:tr>
      <w:tr w:rsidR="00FB2154" w:rsidRPr="005A386A" w14:paraId="6E3334FC"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279C6282" w14:textId="77777777" w:rsidR="00FB2154" w:rsidRPr="005A386A" w:rsidRDefault="00FB2154" w:rsidP="00411B4C">
            <w:pPr>
              <w:spacing w:after="160" w:line="360" w:lineRule="auto"/>
              <w:rPr>
                <w:color w:val="000000" w:themeColor="text1"/>
                <w:sz w:val="18"/>
                <w:u w:val="single"/>
              </w:rPr>
            </w:pPr>
            <w:r w:rsidRPr="005A386A">
              <w:rPr>
                <w:b/>
                <w:color w:val="000000" w:themeColor="text1"/>
                <w:sz w:val="18"/>
              </w:rPr>
              <w:t>Responsable</w:t>
            </w:r>
            <w:r w:rsidRPr="005A386A">
              <w:rPr>
                <w:color w:val="000000" w:themeColor="text1"/>
                <w:sz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357BECAB" w14:textId="77777777" w:rsidR="00FB2154" w:rsidRPr="005A386A" w:rsidRDefault="00FB2154" w:rsidP="00411B4C">
            <w:pPr>
              <w:spacing w:after="160" w:line="360" w:lineRule="auto"/>
              <w:rPr>
                <w:color w:val="000000" w:themeColor="text1"/>
                <w:sz w:val="18"/>
              </w:rPr>
            </w:pPr>
            <w:r w:rsidRPr="005A386A">
              <w:rPr>
                <w:b/>
                <w:color w:val="000000" w:themeColor="text1"/>
                <w:sz w:val="18"/>
              </w:rPr>
              <w:t>Fecha</w:t>
            </w:r>
            <w:r w:rsidRPr="005A386A">
              <w:rPr>
                <w:color w:val="000000" w:themeColor="text1"/>
                <w:sz w:val="18"/>
              </w:rPr>
              <w:t>:</w:t>
            </w:r>
            <w:r w:rsidRPr="005A386A">
              <w:rPr>
                <w:sz w:val="18"/>
              </w:rPr>
              <w:t xml:space="preserve"> 24/06/2020</w:t>
            </w:r>
          </w:p>
        </w:tc>
      </w:tr>
      <w:tr w:rsidR="00FB2154" w:rsidRPr="005A386A" w14:paraId="21D72885"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3D8491B9" w14:textId="77777777" w:rsidR="00FB2154" w:rsidRPr="005A386A" w:rsidRDefault="00FB2154" w:rsidP="00411B4C">
            <w:pPr>
              <w:spacing w:after="160" w:line="360" w:lineRule="auto"/>
              <w:rPr>
                <w:color w:val="000000" w:themeColor="text1"/>
                <w:sz w:val="18"/>
              </w:rPr>
            </w:pPr>
            <w:r w:rsidRPr="005A386A">
              <w:rPr>
                <w:b/>
                <w:color w:val="000000" w:themeColor="text1"/>
                <w:sz w:val="18"/>
              </w:rPr>
              <w:t>Descripción</w:t>
            </w:r>
            <w:r w:rsidRPr="005A386A">
              <w:rPr>
                <w:color w:val="000000" w:themeColor="text1"/>
                <w:sz w:val="18"/>
              </w:rPr>
              <w:t>: Verificar que los campos de ingreso de datos necesarios se encuentren en la vista de autenticación de usuario.</w:t>
            </w:r>
          </w:p>
        </w:tc>
      </w:tr>
      <w:tr w:rsidR="00FB2154" w:rsidRPr="005A386A" w14:paraId="3CAD38CA"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563A46A3" w14:textId="77777777" w:rsidR="00FB2154" w:rsidRPr="005A386A" w:rsidRDefault="00FB2154" w:rsidP="00411B4C">
            <w:pPr>
              <w:spacing w:after="160" w:line="360" w:lineRule="auto"/>
              <w:rPr>
                <w:b/>
                <w:color w:val="000000" w:themeColor="text1"/>
                <w:sz w:val="18"/>
              </w:rPr>
            </w:pPr>
            <w:r w:rsidRPr="005A386A">
              <w:rPr>
                <w:b/>
                <w:color w:val="000000" w:themeColor="text1"/>
                <w:sz w:val="18"/>
              </w:rPr>
              <w:t xml:space="preserve">Condiciones de Ejecución: </w:t>
            </w:r>
          </w:p>
          <w:p w14:paraId="14B4D0A1" w14:textId="77777777" w:rsidR="00FB2154" w:rsidRPr="005A386A" w:rsidRDefault="00FB2154" w:rsidP="002572B4">
            <w:pPr>
              <w:pStyle w:val="Prrafodelista"/>
              <w:numPr>
                <w:ilvl w:val="0"/>
                <w:numId w:val="9"/>
              </w:numPr>
              <w:spacing w:before="240" w:after="3" w:line="360" w:lineRule="auto"/>
              <w:contextualSpacing/>
              <w:rPr>
                <w:color w:val="000000" w:themeColor="text1"/>
                <w:sz w:val="18"/>
              </w:rPr>
            </w:pPr>
            <w:r w:rsidRPr="005A386A">
              <w:rPr>
                <w:color w:val="000000" w:themeColor="text1"/>
                <w:sz w:val="18"/>
              </w:rPr>
              <w:t>Tener conexión a internet</w:t>
            </w:r>
          </w:p>
          <w:p w14:paraId="77B47C2A" w14:textId="77777777" w:rsidR="00FB2154" w:rsidRPr="005A386A" w:rsidRDefault="00FB2154" w:rsidP="002572B4">
            <w:pPr>
              <w:pStyle w:val="Prrafodelista"/>
              <w:numPr>
                <w:ilvl w:val="0"/>
                <w:numId w:val="9"/>
              </w:numPr>
              <w:spacing w:before="240" w:after="3" w:line="360" w:lineRule="auto"/>
              <w:contextualSpacing/>
              <w:rPr>
                <w:color w:val="000000" w:themeColor="text1"/>
                <w:sz w:val="18"/>
              </w:rPr>
            </w:pPr>
            <w:r w:rsidRPr="005A386A">
              <w:rPr>
                <w:color w:val="000000" w:themeColor="text1"/>
                <w:sz w:val="18"/>
              </w:rPr>
              <w:t>Debe haber una conexión a la base de datos</w:t>
            </w:r>
          </w:p>
          <w:p w14:paraId="620C42A1" w14:textId="77777777" w:rsidR="00FB2154" w:rsidRPr="005A386A" w:rsidRDefault="00FB2154" w:rsidP="002572B4">
            <w:pPr>
              <w:pStyle w:val="Prrafodelista"/>
              <w:numPr>
                <w:ilvl w:val="0"/>
                <w:numId w:val="9"/>
              </w:numPr>
              <w:spacing w:before="240" w:after="3" w:line="360" w:lineRule="auto"/>
              <w:contextualSpacing/>
              <w:rPr>
                <w:color w:val="000000" w:themeColor="text1"/>
                <w:sz w:val="18"/>
              </w:rPr>
            </w:pPr>
            <w:r w:rsidRPr="005A386A">
              <w:rPr>
                <w:color w:val="000000" w:themeColor="text1"/>
                <w:sz w:val="18"/>
              </w:rPr>
              <w:t>Tener cargado la página del sistema en el navegador.</w:t>
            </w:r>
          </w:p>
          <w:p w14:paraId="0B64FF92" w14:textId="77777777" w:rsidR="00FB2154" w:rsidRPr="005A386A" w:rsidRDefault="00FB2154" w:rsidP="002572B4">
            <w:pPr>
              <w:pStyle w:val="Prrafodelista"/>
              <w:numPr>
                <w:ilvl w:val="0"/>
                <w:numId w:val="9"/>
              </w:numPr>
              <w:spacing w:before="240" w:after="3" w:line="360" w:lineRule="auto"/>
              <w:contextualSpacing/>
              <w:rPr>
                <w:color w:val="000000" w:themeColor="text1"/>
                <w:sz w:val="18"/>
              </w:rPr>
            </w:pPr>
            <w:r w:rsidRPr="005A386A">
              <w:rPr>
                <w:color w:val="000000" w:themeColor="text1"/>
                <w:sz w:val="18"/>
              </w:rPr>
              <w:t>El usuario debe estar registrado en el sistema</w:t>
            </w:r>
          </w:p>
        </w:tc>
      </w:tr>
      <w:tr w:rsidR="00FB2154" w:rsidRPr="005A386A" w14:paraId="5E430ABC"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5C68726D" w14:textId="77777777" w:rsidR="00FB2154" w:rsidRPr="005A386A" w:rsidRDefault="00FB2154" w:rsidP="00411B4C">
            <w:pPr>
              <w:spacing w:after="160" w:line="360" w:lineRule="auto"/>
              <w:rPr>
                <w:b/>
                <w:color w:val="000000" w:themeColor="text1"/>
                <w:sz w:val="18"/>
              </w:rPr>
            </w:pPr>
            <w:r w:rsidRPr="005A386A">
              <w:rPr>
                <w:b/>
                <w:color w:val="000000" w:themeColor="text1"/>
                <w:sz w:val="18"/>
              </w:rPr>
              <w:t xml:space="preserve">Pasos de ejecución: </w:t>
            </w:r>
          </w:p>
          <w:p w14:paraId="2DFA9FA8" w14:textId="77777777" w:rsidR="00FB2154" w:rsidRPr="005A386A" w:rsidRDefault="00FB2154"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Completar los campos requeridos (cédula y contraseña)</w:t>
            </w:r>
          </w:p>
          <w:p w14:paraId="02CBC4A1" w14:textId="77777777" w:rsidR="00FB2154" w:rsidRPr="005A386A" w:rsidRDefault="00FB2154"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Clic en el botón Acceder</w:t>
            </w:r>
          </w:p>
        </w:tc>
      </w:tr>
      <w:tr w:rsidR="00FB2154" w:rsidRPr="005A386A" w14:paraId="09CD8DC5"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4CFFBB9E" w14:textId="77777777" w:rsidR="00FB2154" w:rsidRPr="005A386A" w:rsidRDefault="00FB2154" w:rsidP="00411B4C">
            <w:pPr>
              <w:spacing w:after="160" w:line="360" w:lineRule="auto"/>
              <w:rPr>
                <w:color w:val="000000" w:themeColor="text1"/>
                <w:sz w:val="18"/>
              </w:rPr>
            </w:pPr>
            <w:r w:rsidRPr="005A386A">
              <w:rPr>
                <w:b/>
                <w:color w:val="000000" w:themeColor="text1"/>
                <w:sz w:val="18"/>
              </w:rPr>
              <w:t>Resultado esperado:</w:t>
            </w:r>
            <w:r w:rsidRPr="005A386A">
              <w:rPr>
                <w:color w:val="000000" w:themeColor="text1"/>
                <w:sz w:val="18"/>
              </w:rPr>
              <w:t xml:space="preserve"> La codificación realizada se ejecuta correctamente y las vistas tienen los campos necesarios para el ingreso de los datos.</w:t>
            </w:r>
          </w:p>
        </w:tc>
      </w:tr>
      <w:tr w:rsidR="00FB2154" w:rsidRPr="005A386A" w14:paraId="63524D6F"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2DC46B3A" w14:textId="77777777" w:rsidR="00FB2154" w:rsidRPr="005A386A" w:rsidRDefault="00FB2154" w:rsidP="00411B4C">
            <w:pPr>
              <w:spacing w:after="160" w:line="360" w:lineRule="auto"/>
              <w:rPr>
                <w:color w:val="000000" w:themeColor="text1"/>
                <w:sz w:val="18"/>
              </w:rPr>
            </w:pPr>
            <w:r w:rsidRPr="005A386A">
              <w:rPr>
                <w:b/>
                <w:color w:val="000000" w:themeColor="text1"/>
                <w:sz w:val="18"/>
              </w:rPr>
              <w:t>Evaluación de la prueba</w:t>
            </w:r>
            <w:r w:rsidRPr="005A386A">
              <w:rPr>
                <w:color w:val="000000" w:themeColor="text1"/>
                <w:sz w:val="18"/>
              </w:rPr>
              <w:t xml:space="preserve">: Exitosa. </w:t>
            </w:r>
          </w:p>
        </w:tc>
      </w:tr>
    </w:tbl>
    <w:p w14:paraId="181AA5D6" w14:textId="77777777" w:rsidR="00B17288" w:rsidRDefault="00B17288" w:rsidP="00B17288">
      <w:pPr>
        <w:pStyle w:val="Textoindependiente"/>
        <w:spacing w:line="360" w:lineRule="auto"/>
        <w:rPr>
          <w:sz w:val="16"/>
        </w:rPr>
      </w:pPr>
      <w:r w:rsidRPr="00A14027">
        <w:rPr>
          <w:b/>
          <w:sz w:val="16"/>
        </w:rPr>
        <w:t xml:space="preserve">Realizado por: </w:t>
      </w:r>
      <w:r w:rsidRPr="00A14027">
        <w:rPr>
          <w:sz w:val="16"/>
        </w:rPr>
        <w:t>W. Aldas y C. Pilataxi, 2020</w:t>
      </w:r>
    </w:p>
    <w:p w14:paraId="2C7104F4" w14:textId="77777777" w:rsidR="00B17288" w:rsidRDefault="00B17288" w:rsidP="005A386A">
      <w:pPr>
        <w:spacing w:line="360" w:lineRule="auto"/>
        <w:rPr>
          <w:highlight w:val="blue"/>
        </w:rPr>
      </w:pPr>
    </w:p>
    <w:p w14:paraId="12A8B395" w14:textId="64F4B348" w:rsidR="00673047" w:rsidRPr="00673047" w:rsidRDefault="001D4D86" w:rsidP="00673047">
      <w:pPr>
        <w:pStyle w:val="Descripcin"/>
        <w:keepNext/>
        <w:rPr>
          <w:b w:val="0"/>
        </w:rPr>
      </w:pPr>
      <w:r>
        <w:t>Tabla</w:t>
      </w:r>
      <w:r w:rsidR="00673047">
        <w:t xml:space="preserve"> </w:t>
      </w:r>
      <w:r w:rsidR="00673047">
        <w:fldChar w:fldCharType="begin"/>
      </w:r>
      <w:r w:rsidR="00673047">
        <w:instrText xml:space="preserve"> SEQ Tabla__ \* ARABIC </w:instrText>
      </w:r>
      <w:r w:rsidR="00673047">
        <w:fldChar w:fldCharType="separate"/>
      </w:r>
      <w:r w:rsidR="00504470">
        <w:rPr>
          <w:noProof/>
        </w:rPr>
        <w:t>20</w:t>
      </w:r>
      <w:r w:rsidR="00673047">
        <w:fldChar w:fldCharType="end"/>
      </w:r>
      <w:r w:rsidR="00673047">
        <w:t xml:space="preserve">-3: </w:t>
      </w:r>
      <w:r w:rsidR="00673047">
        <w:rPr>
          <w:b w:val="0"/>
        </w:rPr>
        <w:t>Prueba de aceptación PA-02 de HU-01</w:t>
      </w:r>
    </w:p>
    <w:tbl>
      <w:tblPr>
        <w:tblStyle w:val="Tablaconcuadrcula"/>
        <w:tblW w:w="8500" w:type="dxa"/>
        <w:tblLook w:val="04A0" w:firstRow="1" w:lastRow="0" w:firstColumn="1" w:lastColumn="0" w:noHBand="0" w:noVBand="1"/>
      </w:tblPr>
      <w:tblGrid>
        <w:gridCol w:w="2536"/>
        <w:gridCol w:w="1515"/>
        <w:gridCol w:w="4449"/>
      </w:tblGrid>
      <w:tr w:rsidR="00FB2154" w:rsidRPr="005A386A" w14:paraId="41E9440D"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10C07230" w14:textId="77777777" w:rsidR="00FB2154" w:rsidRPr="005A386A" w:rsidRDefault="00FB2154" w:rsidP="00411B4C">
            <w:pPr>
              <w:spacing w:after="160" w:line="360" w:lineRule="auto"/>
              <w:rPr>
                <w:b/>
                <w:color w:val="000000" w:themeColor="text1"/>
                <w:sz w:val="18"/>
              </w:rPr>
            </w:pPr>
            <w:r w:rsidRPr="005A386A">
              <w:rPr>
                <w:b/>
                <w:color w:val="000000" w:themeColor="text1"/>
                <w:sz w:val="18"/>
              </w:rPr>
              <w:t xml:space="preserve">PRUEBA DE ACEPTACIÓN </w:t>
            </w:r>
          </w:p>
        </w:tc>
      </w:tr>
      <w:tr w:rsidR="00FB2154" w:rsidRPr="005A386A" w14:paraId="0A0728C6"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2CE46B6F" w14:textId="77777777" w:rsidR="00FB2154" w:rsidRPr="005A386A" w:rsidRDefault="00FB2154" w:rsidP="00411B4C">
            <w:pPr>
              <w:spacing w:after="160" w:line="360" w:lineRule="auto"/>
              <w:rPr>
                <w:color w:val="000000" w:themeColor="text1"/>
                <w:sz w:val="18"/>
              </w:rPr>
            </w:pPr>
            <w:r w:rsidRPr="005A386A">
              <w:rPr>
                <w:b/>
                <w:color w:val="000000" w:themeColor="text1"/>
                <w:sz w:val="18"/>
              </w:rPr>
              <w:t>Código</w:t>
            </w:r>
            <w:r w:rsidRPr="005A386A">
              <w:rPr>
                <w:color w:val="000000" w:themeColor="text1"/>
                <w:sz w:val="18"/>
              </w:rPr>
              <w:t>: PA-02</w:t>
            </w:r>
          </w:p>
        </w:tc>
        <w:tc>
          <w:tcPr>
            <w:tcW w:w="5964" w:type="dxa"/>
            <w:gridSpan w:val="2"/>
            <w:tcBorders>
              <w:top w:val="single" w:sz="4" w:space="0" w:color="auto"/>
              <w:left w:val="single" w:sz="4" w:space="0" w:color="auto"/>
              <w:bottom w:val="single" w:sz="4" w:space="0" w:color="auto"/>
              <w:right w:val="single" w:sz="4" w:space="0" w:color="auto"/>
            </w:tcBorders>
            <w:hideMark/>
          </w:tcPr>
          <w:p w14:paraId="51FA4A74" w14:textId="77777777" w:rsidR="00FB2154" w:rsidRPr="005A386A" w:rsidRDefault="00FB2154" w:rsidP="00411B4C">
            <w:pPr>
              <w:spacing w:after="160" w:line="360" w:lineRule="auto"/>
              <w:ind w:left="2"/>
              <w:rPr>
                <w:color w:val="000000" w:themeColor="text1"/>
                <w:sz w:val="18"/>
              </w:rPr>
            </w:pPr>
            <w:r w:rsidRPr="005A386A">
              <w:rPr>
                <w:b/>
                <w:color w:val="000000" w:themeColor="text1"/>
                <w:sz w:val="18"/>
              </w:rPr>
              <w:t>Historia de Usuario</w:t>
            </w:r>
            <w:r w:rsidRPr="005A386A">
              <w:rPr>
                <w:color w:val="000000" w:themeColor="text1"/>
                <w:sz w:val="18"/>
              </w:rPr>
              <w:t xml:space="preserve">: </w:t>
            </w:r>
            <w:r w:rsidRPr="005A386A">
              <w:rPr>
                <w:sz w:val="18"/>
              </w:rPr>
              <w:t>HU-01 Autenticación de los usuarios por número de cédula y contraseña</w:t>
            </w:r>
          </w:p>
        </w:tc>
      </w:tr>
      <w:tr w:rsidR="00FB2154" w:rsidRPr="005A386A" w14:paraId="436DF634"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4FB3E53B" w14:textId="77777777" w:rsidR="00FB2154" w:rsidRPr="005A386A" w:rsidRDefault="00FB2154" w:rsidP="00411B4C">
            <w:pPr>
              <w:spacing w:line="360" w:lineRule="auto"/>
              <w:rPr>
                <w:color w:val="000000" w:themeColor="text1"/>
                <w:sz w:val="18"/>
              </w:rPr>
            </w:pPr>
            <w:r w:rsidRPr="005A386A">
              <w:rPr>
                <w:b/>
                <w:color w:val="000000" w:themeColor="text1"/>
                <w:sz w:val="18"/>
              </w:rPr>
              <w:t>Nombre</w:t>
            </w:r>
            <w:r w:rsidRPr="005A386A">
              <w:rPr>
                <w:color w:val="000000" w:themeColor="text1"/>
                <w:sz w:val="18"/>
              </w:rPr>
              <w:t xml:space="preserve">:  </w:t>
            </w:r>
            <w:r w:rsidRPr="005A386A">
              <w:rPr>
                <w:bCs/>
                <w:sz w:val="18"/>
              </w:rPr>
              <w:t>Verificar que el usuario esté registrado en el sistema.</w:t>
            </w:r>
          </w:p>
        </w:tc>
      </w:tr>
      <w:tr w:rsidR="00FB2154" w:rsidRPr="005A386A" w14:paraId="3516ACFB"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6C8B06B3" w14:textId="77777777" w:rsidR="00FB2154" w:rsidRPr="005A386A" w:rsidRDefault="00FB2154" w:rsidP="00411B4C">
            <w:pPr>
              <w:spacing w:after="160" w:line="360" w:lineRule="auto"/>
              <w:rPr>
                <w:color w:val="000000" w:themeColor="text1"/>
                <w:sz w:val="18"/>
                <w:u w:val="single"/>
              </w:rPr>
            </w:pPr>
            <w:r w:rsidRPr="005A386A">
              <w:rPr>
                <w:b/>
                <w:color w:val="000000" w:themeColor="text1"/>
                <w:sz w:val="18"/>
              </w:rPr>
              <w:t>Responsable</w:t>
            </w:r>
            <w:r w:rsidRPr="005A386A">
              <w:rPr>
                <w:color w:val="000000" w:themeColor="text1"/>
                <w:sz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2C8CEAC1" w14:textId="77777777" w:rsidR="00FB2154" w:rsidRPr="005A386A" w:rsidRDefault="00FB2154" w:rsidP="00411B4C">
            <w:pPr>
              <w:spacing w:after="160" w:line="360" w:lineRule="auto"/>
              <w:rPr>
                <w:color w:val="000000" w:themeColor="text1"/>
                <w:sz w:val="18"/>
              </w:rPr>
            </w:pPr>
            <w:r w:rsidRPr="005A386A">
              <w:rPr>
                <w:b/>
                <w:color w:val="000000" w:themeColor="text1"/>
                <w:sz w:val="18"/>
              </w:rPr>
              <w:t>Fecha</w:t>
            </w:r>
            <w:r w:rsidRPr="005A386A">
              <w:rPr>
                <w:color w:val="000000" w:themeColor="text1"/>
                <w:sz w:val="18"/>
              </w:rPr>
              <w:t>:</w:t>
            </w:r>
            <w:r w:rsidRPr="005A386A">
              <w:rPr>
                <w:sz w:val="18"/>
              </w:rPr>
              <w:t xml:space="preserve"> 24/06/2020</w:t>
            </w:r>
          </w:p>
        </w:tc>
      </w:tr>
      <w:tr w:rsidR="00FB2154" w:rsidRPr="005A386A" w14:paraId="365DC6D0"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41F6DBDF" w14:textId="77777777" w:rsidR="00FB2154" w:rsidRPr="005A386A" w:rsidRDefault="00FB2154" w:rsidP="00411B4C">
            <w:pPr>
              <w:spacing w:after="160" w:line="360" w:lineRule="auto"/>
              <w:rPr>
                <w:color w:val="000000" w:themeColor="text1"/>
                <w:sz w:val="18"/>
              </w:rPr>
            </w:pPr>
            <w:r w:rsidRPr="005A386A">
              <w:rPr>
                <w:b/>
                <w:color w:val="000000" w:themeColor="text1"/>
                <w:sz w:val="18"/>
              </w:rPr>
              <w:t>Descripción</w:t>
            </w:r>
            <w:r w:rsidRPr="005A386A">
              <w:rPr>
                <w:color w:val="000000" w:themeColor="text1"/>
                <w:sz w:val="18"/>
              </w:rPr>
              <w:t>: Verificar que los datos del usuario se encuentren registrados.</w:t>
            </w:r>
          </w:p>
        </w:tc>
      </w:tr>
      <w:tr w:rsidR="00FB2154" w:rsidRPr="005A386A" w14:paraId="3C77B41B"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46A0FA5F" w14:textId="77777777" w:rsidR="00FB2154" w:rsidRPr="005A386A" w:rsidRDefault="00FB2154" w:rsidP="00411B4C">
            <w:pPr>
              <w:spacing w:after="160" w:line="360" w:lineRule="auto"/>
              <w:rPr>
                <w:b/>
                <w:color w:val="000000" w:themeColor="text1"/>
                <w:sz w:val="18"/>
              </w:rPr>
            </w:pPr>
            <w:r w:rsidRPr="005A386A">
              <w:rPr>
                <w:b/>
                <w:color w:val="000000" w:themeColor="text1"/>
                <w:sz w:val="18"/>
              </w:rPr>
              <w:t xml:space="preserve">Condiciones de Ejecución: </w:t>
            </w:r>
          </w:p>
          <w:p w14:paraId="28B1DC10" w14:textId="77777777" w:rsidR="00FB2154" w:rsidRPr="005A386A" w:rsidRDefault="00FB2154" w:rsidP="002572B4">
            <w:pPr>
              <w:pStyle w:val="Prrafodelista"/>
              <w:numPr>
                <w:ilvl w:val="0"/>
                <w:numId w:val="9"/>
              </w:numPr>
              <w:spacing w:before="0" w:after="3" w:line="360" w:lineRule="auto"/>
              <w:contextualSpacing/>
              <w:rPr>
                <w:color w:val="000000" w:themeColor="text1"/>
                <w:sz w:val="18"/>
              </w:rPr>
            </w:pPr>
            <w:r w:rsidRPr="005A386A">
              <w:rPr>
                <w:color w:val="000000" w:themeColor="text1"/>
                <w:sz w:val="18"/>
              </w:rPr>
              <w:t>Tener conexión a internet</w:t>
            </w:r>
          </w:p>
          <w:p w14:paraId="4A542B94" w14:textId="77777777" w:rsidR="00FB2154" w:rsidRPr="005A386A" w:rsidRDefault="00FB2154" w:rsidP="002572B4">
            <w:pPr>
              <w:pStyle w:val="Prrafodelista"/>
              <w:numPr>
                <w:ilvl w:val="0"/>
                <w:numId w:val="9"/>
              </w:numPr>
              <w:spacing w:before="0" w:after="3" w:line="360" w:lineRule="auto"/>
              <w:contextualSpacing/>
              <w:rPr>
                <w:color w:val="000000" w:themeColor="text1"/>
                <w:sz w:val="18"/>
              </w:rPr>
            </w:pPr>
            <w:r w:rsidRPr="005A386A">
              <w:rPr>
                <w:color w:val="000000" w:themeColor="text1"/>
                <w:sz w:val="18"/>
              </w:rPr>
              <w:t>Debe haber una conexión a la base de datos</w:t>
            </w:r>
          </w:p>
          <w:p w14:paraId="1A189779" w14:textId="77777777" w:rsidR="00FB2154" w:rsidRPr="005A386A" w:rsidRDefault="00FB2154" w:rsidP="002572B4">
            <w:pPr>
              <w:pStyle w:val="Prrafodelista"/>
              <w:numPr>
                <w:ilvl w:val="0"/>
                <w:numId w:val="9"/>
              </w:numPr>
              <w:spacing w:before="0" w:after="3" w:line="360" w:lineRule="auto"/>
              <w:contextualSpacing/>
              <w:rPr>
                <w:color w:val="000000" w:themeColor="text1"/>
                <w:sz w:val="18"/>
              </w:rPr>
            </w:pPr>
            <w:r w:rsidRPr="005A386A">
              <w:rPr>
                <w:color w:val="000000" w:themeColor="text1"/>
                <w:sz w:val="18"/>
              </w:rPr>
              <w:t>Tener cargado la página del sistema en el navegador</w:t>
            </w:r>
          </w:p>
        </w:tc>
      </w:tr>
      <w:tr w:rsidR="00FB2154" w:rsidRPr="005A386A" w14:paraId="18313B67"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57453DA8" w14:textId="77777777" w:rsidR="00FB2154" w:rsidRPr="005A386A" w:rsidRDefault="00FB2154" w:rsidP="00411B4C">
            <w:pPr>
              <w:spacing w:after="160" w:line="360" w:lineRule="auto"/>
              <w:rPr>
                <w:b/>
                <w:color w:val="000000" w:themeColor="text1"/>
                <w:sz w:val="18"/>
              </w:rPr>
            </w:pPr>
            <w:r w:rsidRPr="005A386A">
              <w:rPr>
                <w:b/>
                <w:color w:val="000000" w:themeColor="text1"/>
                <w:sz w:val="18"/>
              </w:rPr>
              <w:t xml:space="preserve">Pasos de ejecución: </w:t>
            </w:r>
          </w:p>
          <w:p w14:paraId="165B4BAC" w14:textId="77777777" w:rsidR="00FB2154" w:rsidRPr="005A386A" w:rsidRDefault="00FB2154"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Completar los campos requeridos (cédula y contraseña)</w:t>
            </w:r>
          </w:p>
          <w:p w14:paraId="4772BFB4" w14:textId="77777777" w:rsidR="00FB2154" w:rsidRPr="005A386A" w:rsidRDefault="00FB2154"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Clic en el botón Acceder</w:t>
            </w:r>
          </w:p>
        </w:tc>
      </w:tr>
      <w:tr w:rsidR="00FB2154" w:rsidRPr="005A386A" w14:paraId="7F813AA6"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33C09E2F" w14:textId="77777777" w:rsidR="00FB2154" w:rsidRPr="005A386A" w:rsidRDefault="00FB2154" w:rsidP="00411B4C">
            <w:pPr>
              <w:spacing w:after="160" w:line="360" w:lineRule="auto"/>
              <w:rPr>
                <w:color w:val="000000" w:themeColor="text1"/>
                <w:sz w:val="18"/>
              </w:rPr>
            </w:pPr>
            <w:r w:rsidRPr="005A386A">
              <w:rPr>
                <w:b/>
                <w:color w:val="000000" w:themeColor="text1"/>
                <w:sz w:val="18"/>
              </w:rPr>
              <w:t>Resultado esperado:</w:t>
            </w:r>
            <w:r w:rsidRPr="005A386A">
              <w:rPr>
                <w:color w:val="000000" w:themeColor="text1"/>
                <w:sz w:val="18"/>
              </w:rPr>
              <w:t xml:space="preserve"> Mostrar mensaje que indique que el usuario es incorrecto.</w:t>
            </w:r>
          </w:p>
        </w:tc>
      </w:tr>
      <w:tr w:rsidR="00FB2154" w:rsidRPr="005A386A" w14:paraId="638D5E66"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1BB400BF" w14:textId="77777777" w:rsidR="00FB2154" w:rsidRPr="005A386A" w:rsidRDefault="00FB2154" w:rsidP="00411B4C">
            <w:pPr>
              <w:spacing w:after="160" w:line="360" w:lineRule="auto"/>
              <w:rPr>
                <w:color w:val="000000" w:themeColor="text1"/>
                <w:sz w:val="18"/>
              </w:rPr>
            </w:pPr>
            <w:r w:rsidRPr="005A386A">
              <w:rPr>
                <w:b/>
                <w:color w:val="000000" w:themeColor="text1"/>
                <w:sz w:val="18"/>
              </w:rPr>
              <w:t>Evaluación de la prueba</w:t>
            </w:r>
            <w:r w:rsidRPr="005A386A">
              <w:rPr>
                <w:color w:val="000000" w:themeColor="text1"/>
                <w:sz w:val="18"/>
              </w:rPr>
              <w:t xml:space="preserve">: Exitosa. </w:t>
            </w:r>
          </w:p>
        </w:tc>
      </w:tr>
    </w:tbl>
    <w:p w14:paraId="12AF5E64" w14:textId="6E9A5854" w:rsidR="00127E95" w:rsidRDefault="00127E95" w:rsidP="00127E95">
      <w:pPr>
        <w:pStyle w:val="Textoindependiente"/>
        <w:spacing w:line="360" w:lineRule="auto"/>
        <w:rPr>
          <w:sz w:val="16"/>
        </w:rPr>
      </w:pPr>
      <w:r w:rsidRPr="00A14027">
        <w:rPr>
          <w:b/>
          <w:sz w:val="16"/>
        </w:rPr>
        <w:t xml:space="preserve">Realizado por: </w:t>
      </w:r>
      <w:r w:rsidRPr="00A14027">
        <w:rPr>
          <w:sz w:val="16"/>
        </w:rPr>
        <w:t>W. Aldas y C. Pilataxi, 2020</w:t>
      </w:r>
    </w:p>
    <w:p w14:paraId="323B8281" w14:textId="77777777" w:rsidR="005A386A" w:rsidRPr="005A386A" w:rsidRDefault="005A386A" w:rsidP="005A386A">
      <w:pPr>
        <w:pStyle w:val="Textoindependiente"/>
        <w:spacing w:line="360" w:lineRule="auto"/>
        <w:rPr>
          <w:b/>
        </w:rPr>
      </w:pPr>
    </w:p>
    <w:p w14:paraId="101B538C" w14:textId="77F17E86" w:rsidR="001D4D86" w:rsidRPr="001D4D86" w:rsidRDefault="001D4D86" w:rsidP="001D4D86">
      <w:pPr>
        <w:pStyle w:val="Descripcin"/>
        <w:keepNext/>
        <w:rPr>
          <w:b w:val="0"/>
        </w:rPr>
      </w:pPr>
      <w:r>
        <w:t xml:space="preserve">Tabla </w:t>
      </w:r>
      <w:r>
        <w:fldChar w:fldCharType="begin"/>
      </w:r>
      <w:r>
        <w:instrText xml:space="preserve"> SEQ Tabla__ \* ARABIC </w:instrText>
      </w:r>
      <w:r>
        <w:fldChar w:fldCharType="separate"/>
      </w:r>
      <w:r w:rsidR="00504470">
        <w:rPr>
          <w:noProof/>
        </w:rPr>
        <w:t>21</w:t>
      </w:r>
      <w:r>
        <w:fldChar w:fldCharType="end"/>
      </w:r>
      <w:r>
        <w:t xml:space="preserve">-3: </w:t>
      </w:r>
      <w:r>
        <w:rPr>
          <w:b w:val="0"/>
        </w:rPr>
        <w:t>Prueba de aceptación PA-03 de HU-01</w:t>
      </w:r>
    </w:p>
    <w:tbl>
      <w:tblPr>
        <w:tblStyle w:val="Tablaconcuadrcula"/>
        <w:tblW w:w="8500" w:type="dxa"/>
        <w:tblLook w:val="04A0" w:firstRow="1" w:lastRow="0" w:firstColumn="1" w:lastColumn="0" w:noHBand="0" w:noVBand="1"/>
      </w:tblPr>
      <w:tblGrid>
        <w:gridCol w:w="2536"/>
        <w:gridCol w:w="1515"/>
        <w:gridCol w:w="4449"/>
      </w:tblGrid>
      <w:tr w:rsidR="00FB2154" w:rsidRPr="005A386A" w14:paraId="0E49C40F"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3A37EB47" w14:textId="77777777" w:rsidR="00FB2154" w:rsidRPr="005A386A" w:rsidRDefault="00FB2154" w:rsidP="00411B4C">
            <w:pPr>
              <w:spacing w:after="160" w:line="360" w:lineRule="auto"/>
              <w:rPr>
                <w:b/>
                <w:color w:val="000000" w:themeColor="text1"/>
                <w:sz w:val="18"/>
                <w:szCs w:val="20"/>
              </w:rPr>
            </w:pPr>
            <w:r w:rsidRPr="005A386A">
              <w:rPr>
                <w:b/>
                <w:color w:val="000000" w:themeColor="text1"/>
                <w:sz w:val="18"/>
                <w:szCs w:val="20"/>
              </w:rPr>
              <w:t xml:space="preserve">PRUEBA DE ACEPTACIÓN </w:t>
            </w:r>
          </w:p>
        </w:tc>
      </w:tr>
      <w:tr w:rsidR="00FB2154" w:rsidRPr="005A386A" w14:paraId="09BC5843"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3EF32EF1"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Código</w:t>
            </w:r>
            <w:r w:rsidRPr="005A386A">
              <w:rPr>
                <w:color w:val="000000" w:themeColor="text1"/>
                <w:sz w:val="18"/>
                <w:szCs w:val="20"/>
              </w:rPr>
              <w:t>: PA-03</w:t>
            </w:r>
          </w:p>
        </w:tc>
        <w:tc>
          <w:tcPr>
            <w:tcW w:w="5964" w:type="dxa"/>
            <w:gridSpan w:val="2"/>
            <w:tcBorders>
              <w:top w:val="single" w:sz="4" w:space="0" w:color="auto"/>
              <w:left w:val="single" w:sz="4" w:space="0" w:color="auto"/>
              <w:bottom w:val="single" w:sz="4" w:space="0" w:color="auto"/>
              <w:right w:val="single" w:sz="4" w:space="0" w:color="auto"/>
            </w:tcBorders>
            <w:hideMark/>
          </w:tcPr>
          <w:p w14:paraId="125CB5EF" w14:textId="77777777" w:rsidR="00FB2154" w:rsidRPr="005A386A" w:rsidRDefault="00FB2154" w:rsidP="00411B4C">
            <w:pPr>
              <w:spacing w:after="160" w:line="360" w:lineRule="auto"/>
              <w:ind w:left="2"/>
              <w:rPr>
                <w:color w:val="000000" w:themeColor="text1"/>
                <w:sz w:val="18"/>
                <w:szCs w:val="20"/>
              </w:rPr>
            </w:pPr>
            <w:r w:rsidRPr="005A386A">
              <w:rPr>
                <w:b/>
                <w:color w:val="000000" w:themeColor="text1"/>
                <w:sz w:val="18"/>
                <w:szCs w:val="20"/>
              </w:rPr>
              <w:t>Historia de Usuario</w:t>
            </w:r>
            <w:r w:rsidRPr="005A386A">
              <w:rPr>
                <w:color w:val="000000" w:themeColor="text1"/>
                <w:sz w:val="18"/>
                <w:szCs w:val="20"/>
              </w:rPr>
              <w:t xml:space="preserve">: </w:t>
            </w:r>
            <w:r w:rsidRPr="005A386A">
              <w:rPr>
                <w:sz w:val="18"/>
                <w:szCs w:val="20"/>
              </w:rPr>
              <w:t>HU-01 Autenticación de los usuarios por número de cédula y contraseña.</w:t>
            </w:r>
          </w:p>
        </w:tc>
      </w:tr>
      <w:tr w:rsidR="00FB2154" w:rsidRPr="005A386A" w14:paraId="2ADA75AC"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1992ABED" w14:textId="77777777" w:rsidR="00FB2154" w:rsidRPr="005A386A" w:rsidRDefault="00FB2154" w:rsidP="00411B4C">
            <w:pPr>
              <w:spacing w:line="360" w:lineRule="auto"/>
              <w:rPr>
                <w:color w:val="000000" w:themeColor="text1"/>
                <w:sz w:val="18"/>
                <w:szCs w:val="20"/>
              </w:rPr>
            </w:pPr>
            <w:r w:rsidRPr="005A386A">
              <w:rPr>
                <w:b/>
                <w:color w:val="000000" w:themeColor="text1"/>
                <w:sz w:val="18"/>
                <w:szCs w:val="20"/>
              </w:rPr>
              <w:t>Nombre</w:t>
            </w:r>
            <w:r w:rsidRPr="005A386A">
              <w:rPr>
                <w:color w:val="000000" w:themeColor="text1"/>
                <w:sz w:val="18"/>
                <w:szCs w:val="20"/>
              </w:rPr>
              <w:t xml:space="preserve">: </w:t>
            </w:r>
            <w:r w:rsidRPr="005A386A">
              <w:rPr>
                <w:sz w:val="18"/>
                <w:szCs w:val="20"/>
              </w:rPr>
              <w:t>Emitir un mensaje de alerta cuando se trate de enviar uno o más campos vacíos.</w:t>
            </w:r>
          </w:p>
        </w:tc>
      </w:tr>
      <w:tr w:rsidR="00FB2154" w:rsidRPr="005A386A" w14:paraId="57F2C89E"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19E10168" w14:textId="77777777" w:rsidR="00FB2154" w:rsidRPr="005A386A" w:rsidRDefault="00FB2154" w:rsidP="00411B4C">
            <w:pPr>
              <w:spacing w:after="160" w:line="360" w:lineRule="auto"/>
              <w:rPr>
                <w:color w:val="000000" w:themeColor="text1"/>
                <w:sz w:val="18"/>
                <w:szCs w:val="20"/>
                <w:u w:val="single"/>
              </w:rPr>
            </w:pPr>
            <w:r w:rsidRPr="005A386A">
              <w:rPr>
                <w:b/>
                <w:color w:val="000000" w:themeColor="text1"/>
                <w:sz w:val="18"/>
                <w:szCs w:val="20"/>
              </w:rPr>
              <w:t>Responsable</w:t>
            </w:r>
            <w:r w:rsidRPr="005A386A">
              <w:rPr>
                <w:color w:val="000000" w:themeColor="text1"/>
                <w:sz w:val="18"/>
                <w:szCs w:val="20"/>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67FFB5EA"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Fecha</w:t>
            </w:r>
            <w:r w:rsidRPr="005A386A">
              <w:rPr>
                <w:color w:val="000000" w:themeColor="text1"/>
                <w:sz w:val="18"/>
                <w:szCs w:val="20"/>
              </w:rPr>
              <w:t>:</w:t>
            </w:r>
            <w:r w:rsidRPr="005A386A">
              <w:rPr>
                <w:sz w:val="18"/>
                <w:szCs w:val="20"/>
              </w:rPr>
              <w:t xml:space="preserve"> 24/06/2020</w:t>
            </w:r>
          </w:p>
        </w:tc>
      </w:tr>
      <w:tr w:rsidR="00FB2154" w:rsidRPr="005A386A" w14:paraId="69C28544"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180743D8"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Descripción</w:t>
            </w:r>
            <w:r w:rsidRPr="005A386A">
              <w:rPr>
                <w:color w:val="000000" w:themeColor="text1"/>
                <w:sz w:val="18"/>
                <w:szCs w:val="20"/>
              </w:rPr>
              <w:t>: Verificar que los datos del usuario se encuentren registrados.</w:t>
            </w:r>
          </w:p>
        </w:tc>
      </w:tr>
      <w:tr w:rsidR="00FB2154" w:rsidRPr="005A386A" w14:paraId="41035BC0"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667F6CB3" w14:textId="77777777" w:rsidR="00FB2154" w:rsidRPr="005A386A" w:rsidRDefault="00FB2154" w:rsidP="00411B4C">
            <w:pPr>
              <w:spacing w:after="160" w:line="360" w:lineRule="auto"/>
              <w:rPr>
                <w:b/>
                <w:color w:val="000000" w:themeColor="text1"/>
                <w:sz w:val="18"/>
                <w:szCs w:val="20"/>
              </w:rPr>
            </w:pPr>
            <w:r w:rsidRPr="005A386A">
              <w:rPr>
                <w:b/>
                <w:color w:val="000000" w:themeColor="text1"/>
                <w:sz w:val="18"/>
                <w:szCs w:val="20"/>
              </w:rPr>
              <w:t xml:space="preserve">Condiciones de Ejecución: </w:t>
            </w:r>
          </w:p>
          <w:p w14:paraId="4179F78D" w14:textId="77777777" w:rsidR="00FB2154" w:rsidRPr="005A386A" w:rsidRDefault="00FB2154" w:rsidP="002572B4">
            <w:pPr>
              <w:pStyle w:val="Prrafodelista"/>
              <w:numPr>
                <w:ilvl w:val="0"/>
                <w:numId w:val="9"/>
              </w:numPr>
              <w:spacing w:before="0" w:after="3" w:line="360" w:lineRule="auto"/>
              <w:contextualSpacing/>
              <w:rPr>
                <w:color w:val="000000" w:themeColor="text1"/>
                <w:sz w:val="18"/>
                <w:szCs w:val="20"/>
              </w:rPr>
            </w:pPr>
            <w:r w:rsidRPr="005A386A">
              <w:rPr>
                <w:color w:val="000000" w:themeColor="text1"/>
                <w:sz w:val="18"/>
                <w:szCs w:val="20"/>
              </w:rPr>
              <w:t>Tener conexión a internet</w:t>
            </w:r>
          </w:p>
          <w:p w14:paraId="7F1AC4F8" w14:textId="77777777" w:rsidR="00FB2154" w:rsidRPr="005A386A" w:rsidRDefault="00FB2154" w:rsidP="002572B4">
            <w:pPr>
              <w:pStyle w:val="Prrafodelista"/>
              <w:numPr>
                <w:ilvl w:val="0"/>
                <w:numId w:val="9"/>
              </w:numPr>
              <w:spacing w:before="0" w:after="3" w:line="360" w:lineRule="auto"/>
              <w:contextualSpacing/>
              <w:rPr>
                <w:color w:val="000000" w:themeColor="text1"/>
                <w:sz w:val="18"/>
                <w:szCs w:val="20"/>
              </w:rPr>
            </w:pPr>
            <w:r w:rsidRPr="005A386A">
              <w:rPr>
                <w:color w:val="000000" w:themeColor="text1"/>
                <w:sz w:val="18"/>
                <w:szCs w:val="20"/>
              </w:rPr>
              <w:t>Tener cargado la página del sistema en el navegador</w:t>
            </w:r>
          </w:p>
        </w:tc>
      </w:tr>
      <w:tr w:rsidR="00FB2154" w:rsidRPr="005A386A" w14:paraId="03B13616"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38E39FC1" w14:textId="77777777" w:rsidR="00FB2154" w:rsidRPr="005A386A" w:rsidRDefault="00FB2154" w:rsidP="00411B4C">
            <w:pPr>
              <w:spacing w:after="160" w:line="360" w:lineRule="auto"/>
              <w:rPr>
                <w:b/>
                <w:color w:val="000000" w:themeColor="text1"/>
                <w:sz w:val="18"/>
                <w:szCs w:val="20"/>
              </w:rPr>
            </w:pPr>
            <w:r w:rsidRPr="005A386A">
              <w:rPr>
                <w:b/>
                <w:color w:val="000000" w:themeColor="text1"/>
                <w:sz w:val="18"/>
                <w:szCs w:val="20"/>
              </w:rPr>
              <w:t xml:space="preserve">Pasos de ejecución: </w:t>
            </w:r>
          </w:p>
          <w:p w14:paraId="0F748223" w14:textId="77777777" w:rsidR="00FB2154" w:rsidRPr="005A386A" w:rsidRDefault="00FB2154" w:rsidP="002572B4">
            <w:pPr>
              <w:pStyle w:val="Prrafodelista"/>
              <w:numPr>
                <w:ilvl w:val="0"/>
                <w:numId w:val="9"/>
              </w:numPr>
              <w:tabs>
                <w:tab w:val="left" w:pos="7815"/>
              </w:tabs>
              <w:spacing w:before="0" w:line="360" w:lineRule="auto"/>
              <w:contextualSpacing/>
              <w:rPr>
                <w:color w:val="000000" w:themeColor="text1"/>
                <w:sz w:val="18"/>
                <w:szCs w:val="20"/>
              </w:rPr>
            </w:pPr>
            <w:r w:rsidRPr="005A386A">
              <w:rPr>
                <w:color w:val="000000" w:themeColor="text1"/>
                <w:sz w:val="18"/>
                <w:szCs w:val="20"/>
              </w:rPr>
              <w:t>Clic en el botón Acceder</w:t>
            </w:r>
          </w:p>
        </w:tc>
      </w:tr>
      <w:tr w:rsidR="00FB2154" w:rsidRPr="005A386A" w14:paraId="536E05EA"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40749467"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Resultado esperado:</w:t>
            </w:r>
            <w:r w:rsidRPr="005A386A">
              <w:rPr>
                <w:color w:val="000000" w:themeColor="text1"/>
                <w:sz w:val="18"/>
                <w:szCs w:val="20"/>
              </w:rPr>
              <w:t xml:space="preserve"> Mostrar mensaje que indique que los datos no han sido completados.</w:t>
            </w:r>
          </w:p>
        </w:tc>
      </w:tr>
      <w:tr w:rsidR="00FB2154" w:rsidRPr="005A386A" w14:paraId="0E50266A"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3EE5BB53"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Evaluación de la prueba</w:t>
            </w:r>
            <w:r w:rsidRPr="005A386A">
              <w:rPr>
                <w:color w:val="000000" w:themeColor="text1"/>
                <w:sz w:val="18"/>
                <w:szCs w:val="20"/>
              </w:rPr>
              <w:t xml:space="preserve">: Exitosa. </w:t>
            </w:r>
          </w:p>
        </w:tc>
      </w:tr>
    </w:tbl>
    <w:p w14:paraId="6A19962E" w14:textId="77777777" w:rsidR="00127E95" w:rsidRPr="00A14027" w:rsidRDefault="00127E95" w:rsidP="00127E95">
      <w:pPr>
        <w:pStyle w:val="Textoindependiente"/>
        <w:spacing w:line="360" w:lineRule="auto"/>
        <w:rPr>
          <w:b/>
          <w:sz w:val="16"/>
        </w:rPr>
      </w:pPr>
      <w:r w:rsidRPr="00A14027">
        <w:rPr>
          <w:b/>
          <w:sz w:val="16"/>
        </w:rPr>
        <w:t xml:space="preserve">Realizado por: </w:t>
      </w:r>
      <w:r w:rsidRPr="00A14027">
        <w:rPr>
          <w:sz w:val="16"/>
        </w:rPr>
        <w:t>W. Aldas y C. Pilataxi, 2020</w:t>
      </w:r>
    </w:p>
    <w:p w14:paraId="6DAA52D0" w14:textId="2C4A9267" w:rsidR="00FB2154" w:rsidRDefault="00FB2154" w:rsidP="00411B4C">
      <w:pPr>
        <w:spacing w:line="360" w:lineRule="auto"/>
      </w:pPr>
    </w:p>
    <w:p w14:paraId="3D703437" w14:textId="0416C2F1" w:rsidR="001D4D86" w:rsidRPr="001D4D86" w:rsidRDefault="001D4D86" w:rsidP="001D4D86">
      <w:pPr>
        <w:pStyle w:val="Descripcin"/>
        <w:keepNext/>
        <w:rPr>
          <w:b w:val="0"/>
        </w:rPr>
      </w:pPr>
      <w:r>
        <w:t xml:space="preserve">Tabla </w:t>
      </w:r>
      <w:r>
        <w:fldChar w:fldCharType="begin"/>
      </w:r>
      <w:r>
        <w:instrText xml:space="preserve"> SEQ Tabla__ \* ARABIC </w:instrText>
      </w:r>
      <w:r>
        <w:fldChar w:fldCharType="separate"/>
      </w:r>
      <w:r w:rsidR="00504470">
        <w:rPr>
          <w:noProof/>
        </w:rPr>
        <w:t>22</w:t>
      </w:r>
      <w:r>
        <w:fldChar w:fldCharType="end"/>
      </w:r>
      <w:r>
        <w:t xml:space="preserve">-3: </w:t>
      </w:r>
      <w:r>
        <w:rPr>
          <w:b w:val="0"/>
        </w:rPr>
        <w:t>Prueba de aceptación PA-04 de HU-01</w:t>
      </w:r>
    </w:p>
    <w:tbl>
      <w:tblPr>
        <w:tblStyle w:val="Tablaconcuadrcula"/>
        <w:tblW w:w="8500" w:type="dxa"/>
        <w:tblLook w:val="04A0" w:firstRow="1" w:lastRow="0" w:firstColumn="1" w:lastColumn="0" w:noHBand="0" w:noVBand="1"/>
      </w:tblPr>
      <w:tblGrid>
        <w:gridCol w:w="2536"/>
        <w:gridCol w:w="1515"/>
        <w:gridCol w:w="4449"/>
      </w:tblGrid>
      <w:tr w:rsidR="00FB2154" w:rsidRPr="005A386A" w14:paraId="69952A7C"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69B54140" w14:textId="77777777" w:rsidR="00FB2154" w:rsidRPr="005A386A" w:rsidRDefault="00FB2154" w:rsidP="00411B4C">
            <w:pPr>
              <w:spacing w:after="160" w:line="360" w:lineRule="auto"/>
              <w:rPr>
                <w:b/>
                <w:color w:val="000000" w:themeColor="text1"/>
                <w:sz w:val="18"/>
                <w:szCs w:val="20"/>
              </w:rPr>
            </w:pPr>
            <w:r w:rsidRPr="005A386A">
              <w:rPr>
                <w:b/>
                <w:color w:val="000000" w:themeColor="text1"/>
                <w:sz w:val="18"/>
                <w:szCs w:val="20"/>
              </w:rPr>
              <w:t xml:space="preserve">PRUEBA DE ACEPTACIÓN </w:t>
            </w:r>
          </w:p>
        </w:tc>
      </w:tr>
      <w:tr w:rsidR="00FB2154" w:rsidRPr="005A386A" w14:paraId="6C0836E5"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1A8BC904"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Código</w:t>
            </w:r>
            <w:r w:rsidRPr="005A386A">
              <w:rPr>
                <w:color w:val="000000" w:themeColor="text1"/>
                <w:sz w:val="18"/>
                <w:szCs w:val="20"/>
              </w:rPr>
              <w:t>: PA-04</w:t>
            </w:r>
          </w:p>
        </w:tc>
        <w:tc>
          <w:tcPr>
            <w:tcW w:w="5964" w:type="dxa"/>
            <w:gridSpan w:val="2"/>
            <w:tcBorders>
              <w:top w:val="single" w:sz="4" w:space="0" w:color="auto"/>
              <w:left w:val="single" w:sz="4" w:space="0" w:color="auto"/>
              <w:bottom w:val="single" w:sz="4" w:space="0" w:color="auto"/>
              <w:right w:val="single" w:sz="4" w:space="0" w:color="auto"/>
            </w:tcBorders>
            <w:hideMark/>
          </w:tcPr>
          <w:p w14:paraId="7FAB5C7D" w14:textId="77777777" w:rsidR="00FB2154" w:rsidRPr="005A386A" w:rsidRDefault="00FB2154" w:rsidP="00411B4C">
            <w:pPr>
              <w:spacing w:after="160" w:line="360" w:lineRule="auto"/>
              <w:ind w:left="2"/>
              <w:rPr>
                <w:color w:val="000000" w:themeColor="text1"/>
                <w:sz w:val="18"/>
                <w:szCs w:val="20"/>
              </w:rPr>
            </w:pPr>
            <w:r w:rsidRPr="005A386A">
              <w:rPr>
                <w:b/>
                <w:color w:val="000000" w:themeColor="text1"/>
                <w:sz w:val="18"/>
                <w:szCs w:val="20"/>
              </w:rPr>
              <w:t>Historia de Usuario</w:t>
            </w:r>
            <w:r w:rsidRPr="005A386A">
              <w:rPr>
                <w:color w:val="000000" w:themeColor="text1"/>
                <w:sz w:val="18"/>
                <w:szCs w:val="20"/>
              </w:rPr>
              <w:t xml:space="preserve">: </w:t>
            </w:r>
            <w:r w:rsidRPr="005A386A">
              <w:rPr>
                <w:sz w:val="18"/>
                <w:szCs w:val="20"/>
              </w:rPr>
              <w:t>HU-01 Autenticación de los usuarios por número de cédula y contraseña</w:t>
            </w:r>
          </w:p>
        </w:tc>
      </w:tr>
      <w:tr w:rsidR="00FB2154" w:rsidRPr="005A386A" w14:paraId="2CBCD1C9"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122EE967" w14:textId="77777777" w:rsidR="00FB2154" w:rsidRPr="005A386A" w:rsidRDefault="00FB2154" w:rsidP="00411B4C">
            <w:pPr>
              <w:spacing w:line="360" w:lineRule="auto"/>
              <w:rPr>
                <w:color w:val="000000" w:themeColor="text1"/>
                <w:sz w:val="18"/>
                <w:szCs w:val="20"/>
              </w:rPr>
            </w:pPr>
            <w:r w:rsidRPr="005A386A">
              <w:rPr>
                <w:b/>
                <w:color w:val="000000" w:themeColor="text1"/>
                <w:sz w:val="18"/>
                <w:szCs w:val="20"/>
              </w:rPr>
              <w:t>Nombre</w:t>
            </w:r>
            <w:r w:rsidRPr="005A386A">
              <w:rPr>
                <w:color w:val="000000" w:themeColor="text1"/>
                <w:sz w:val="18"/>
                <w:szCs w:val="20"/>
              </w:rPr>
              <w:t xml:space="preserve">:  </w:t>
            </w:r>
            <w:r w:rsidRPr="005A386A">
              <w:rPr>
                <w:bCs/>
                <w:sz w:val="18"/>
                <w:szCs w:val="20"/>
              </w:rPr>
              <w:t>Emitir un mensaje de éxito al autenticarse correctamente.</w:t>
            </w:r>
          </w:p>
        </w:tc>
      </w:tr>
      <w:tr w:rsidR="00FB2154" w:rsidRPr="005A386A" w14:paraId="632065D6"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62C8DCCA" w14:textId="77777777" w:rsidR="00FB2154" w:rsidRPr="005A386A" w:rsidRDefault="00FB2154" w:rsidP="00411B4C">
            <w:pPr>
              <w:spacing w:after="160" w:line="360" w:lineRule="auto"/>
              <w:rPr>
                <w:color w:val="000000" w:themeColor="text1"/>
                <w:sz w:val="18"/>
                <w:szCs w:val="20"/>
                <w:u w:val="single"/>
              </w:rPr>
            </w:pPr>
            <w:r w:rsidRPr="005A386A">
              <w:rPr>
                <w:b/>
                <w:color w:val="000000" w:themeColor="text1"/>
                <w:sz w:val="18"/>
                <w:szCs w:val="20"/>
              </w:rPr>
              <w:t>Responsable</w:t>
            </w:r>
            <w:r w:rsidRPr="005A386A">
              <w:rPr>
                <w:color w:val="000000" w:themeColor="text1"/>
                <w:sz w:val="18"/>
                <w:szCs w:val="20"/>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4ECB2A3E"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Fecha</w:t>
            </w:r>
            <w:r w:rsidRPr="005A386A">
              <w:rPr>
                <w:color w:val="000000" w:themeColor="text1"/>
                <w:sz w:val="18"/>
                <w:szCs w:val="20"/>
              </w:rPr>
              <w:t>:</w:t>
            </w:r>
            <w:r w:rsidRPr="005A386A">
              <w:rPr>
                <w:sz w:val="18"/>
                <w:szCs w:val="20"/>
              </w:rPr>
              <w:t xml:space="preserve"> 24/06/2020</w:t>
            </w:r>
          </w:p>
        </w:tc>
      </w:tr>
      <w:tr w:rsidR="00FB2154" w:rsidRPr="005A386A" w14:paraId="424DAFA9"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6CEFB05C"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Descripción</w:t>
            </w:r>
            <w:r w:rsidRPr="005A386A">
              <w:rPr>
                <w:color w:val="000000" w:themeColor="text1"/>
                <w:sz w:val="18"/>
                <w:szCs w:val="20"/>
              </w:rPr>
              <w:t>: El usuario al proporcionar los datos al sistema debe esperar a que se notifique que sus datos han sido correctos.</w:t>
            </w:r>
          </w:p>
        </w:tc>
      </w:tr>
      <w:tr w:rsidR="00FB2154" w:rsidRPr="005A386A" w14:paraId="5B60DA24"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3958B226" w14:textId="77777777" w:rsidR="00FB2154" w:rsidRPr="005A386A" w:rsidRDefault="00FB2154" w:rsidP="00411B4C">
            <w:pPr>
              <w:spacing w:after="160" w:line="360" w:lineRule="auto"/>
              <w:rPr>
                <w:b/>
                <w:color w:val="000000" w:themeColor="text1"/>
                <w:sz w:val="18"/>
                <w:szCs w:val="20"/>
              </w:rPr>
            </w:pPr>
            <w:r w:rsidRPr="005A386A">
              <w:rPr>
                <w:b/>
                <w:color w:val="000000" w:themeColor="text1"/>
                <w:sz w:val="18"/>
                <w:szCs w:val="20"/>
              </w:rPr>
              <w:t xml:space="preserve">Condiciones de Ejecución: </w:t>
            </w:r>
          </w:p>
          <w:p w14:paraId="1AB727C9" w14:textId="77777777" w:rsidR="00FB2154" w:rsidRPr="005A386A" w:rsidRDefault="00FB2154" w:rsidP="002572B4">
            <w:pPr>
              <w:pStyle w:val="Prrafodelista"/>
              <w:numPr>
                <w:ilvl w:val="0"/>
                <w:numId w:val="9"/>
              </w:numPr>
              <w:spacing w:before="0" w:after="3" w:line="360" w:lineRule="auto"/>
              <w:contextualSpacing/>
              <w:rPr>
                <w:color w:val="000000" w:themeColor="text1"/>
                <w:sz w:val="18"/>
                <w:szCs w:val="20"/>
              </w:rPr>
            </w:pPr>
            <w:r w:rsidRPr="005A386A">
              <w:rPr>
                <w:color w:val="000000" w:themeColor="text1"/>
                <w:sz w:val="18"/>
                <w:szCs w:val="20"/>
              </w:rPr>
              <w:t>Tener conexión a internet</w:t>
            </w:r>
          </w:p>
          <w:p w14:paraId="7F7E0489" w14:textId="77777777" w:rsidR="00FB2154" w:rsidRPr="005A386A" w:rsidRDefault="00FB2154" w:rsidP="002572B4">
            <w:pPr>
              <w:pStyle w:val="Prrafodelista"/>
              <w:numPr>
                <w:ilvl w:val="0"/>
                <w:numId w:val="9"/>
              </w:numPr>
              <w:spacing w:before="0" w:after="3" w:line="360" w:lineRule="auto"/>
              <w:contextualSpacing/>
              <w:rPr>
                <w:color w:val="000000" w:themeColor="text1"/>
                <w:sz w:val="18"/>
                <w:szCs w:val="20"/>
              </w:rPr>
            </w:pPr>
            <w:r w:rsidRPr="005A386A">
              <w:rPr>
                <w:color w:val="000000" w:themeColor="text1"/>
                <w:sz w:val="18"/>
                <w:szCs w:val="20"/>
              </w:rPr>
              <w:t>Debe haber una conexión a la base de datos</w:t>
            </w:r>
          </w:p>
          <w:p w14:paraId="2080F6A7" w14:textId="77777777" w:rsidR="00FB2154" w:rsidRPr="005A386A" w:rsidRDefault="00FB2154" w:rsidP="002572B4">
            <w:pPr>
              <w:pStyle w:val="Prrafodelista"/>
              <w:numPr>
                <w:ilvl w:val="0"/>
                <w:numId w:val="9"/>
              </w:numPr>
              <w:spacing w:before="0" w:after="3" w:line="360" w:lineRule="auto"/>
              <w:contextualSpacing/>
              <w:rPr>
                <w:color w:val="000000" w:themeColor="text1"/>
                <w:sz w:val="18"/>
                <w:szCs w:val="20"/>
              </w:rPr>
            </w:pPr>
            <w:r w:rsidRPr="005A386A">
              <w:rPr>
                <w:color w:val="000000" w:themeColor="text1"/>
                <w:sz w:val="18"/>
                <w:szCs w:val="20"/>
              </w:rPr>
              <w:t>Tener cargado la página del sistema en el navegador</w:t>
            </w:r>
          </w:p>
          <w:p w14:paraId="0E833A50" w14:textId="77777777" w:rsidR="00FB2154" w:rsidRPr="005A386A" w:rsidRDefault="00FB2154" w:rsidP="002572B4">
            <w:pPr>
              <w:pStyle w:val="Prrafodelista"/>
              <w:numPr>
                <w:ilvl w:val="0"/>
                <w:numId w:val="9"/>
              </w:numPr>
              <w:spacing w:before="0" w:after="3" w:line="360" w:lineRule="auto"/>
              <w:contextualSpacing/>
              <w:rPr>
                <w:color w:val="000000" w:themeColor="text1"/>
                <w:sz w:val="18"/>
                <w:szCs w:val="20"/>
              </w:rPr>
            </w:pPr>
            <w:r w:rsidRPr="005A386A">
              <w:rPr>
                <w:color w:val="000000" w:themeColor="text1"/>
                <w:sz w:val="18"/>
                <w:szCs w:val="20"/>
              </w:rPr>
              <w:t>El usuario debe estar registrado en el sistema</w:t>
            </w:r>
          </w:p>
        </w:tc>
      </w:tr>
      <w:tr w:rsidR="00FB2154" w:rsidRPr="005A386A" w14:paraId="56C1A898"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2D9D7112" w14:textId="77777777" w:rsidR="00FB2154" w:rsidRPr="005A386A" w:rsidRDefault="00FB2154" w:rsidP="00411B4C">
            <w:pPr>
              <w:spacing w:after="160" w:line="360" w:lineRule="auto"/>
              <w:rPr>
                <w:b/>
                <w:color w:val="000000" w:themeColor="text1"/>
                <w:sz w:val="18"/>
                <w:szCs w:val="20"/>
              </w:rPr>
            </w:pPr>
            <w:r w:rsidRPr="005A386A">
              <w:rPr>
                <w:b/>
                <w:color w:val="000000" w:themeColor="text1"/>
                <w:sz w:val="18"/>
                <w:szCs w:val="20"/>
              </w:rPr>
              <w:t xml:space="preserve">Pasos de ejecución: </w:t>
            </w:r>
          </w:p>
          <w:p w14:paraId="0C0778CA" w14:textId="77777777" w:rsidR="00FB2154" w:rsidRPr="005A386A" w:rsidRDefault="00FB2154" w:rsidP="002572B4">
            <w:pPr>
              <w:pStyle w:val="Prrafodelista"/>
              <w:numPr>
                <w:ilvl w:val="0"/>
                <w:numId w:val="9"/>
              </w:numPr>
              <w:tabs>
                <w:tab w:val="left" w:pos="7815"/>
              </w:tabs>
              <w:spacing w:before="0" w:line="360" w:lineRule="auto"/>
              <w:contextualSpacing/>
              <w:rPr>
                <w:color w:val="000000" w:themeColor="text1"/>
                <w:sz w:val="18"/>
                <w:szCs w:val="20"/>
              </w:rPr>
            </w:pPr>
            <w:r w:rsidRPr="005A386A">
              <w:rPr>
                <w:color w:val="000000" w:themeColor="text1"/>
                <w:sz w:val="18"/>
                <w:szCs w:val="20"/>
              </w:rPr>
              <w:t>Completar los campos requeridos (cédula y contraseña)</w:t>
            </w:r>
          </w:p>
          <w:p w14:paraId="15B1882B" w14:textId="77777777" w:rsidR="00FB2154" w:rsidRPr="005A386A" w:rsidRDefault="00FB2154" w:rsidP="002572B4">
            <w:pPr>
              <w:pStyle w:val="Prrafodelista"/>
              <w:numPr>
                <w:ilvl w:val="0"/>
                <w:numId w:val="9"/>
              </w:numPr>
              <w:tabs>
                <w:tab w:val="left" w:pos="7815"/>
              </w:tabs>
              <w:spacing w:before="0" w:line="360" w:lineRule="auto"/>
              <w:contextualSpacing/>
              <w:rPr>
                <w:color w:val="000000" w:themeColor="text1"/>
                <w:sz w:val="18"/>
                <w:szCs w:val="20"/>
              </w:rPr>
            </w:pPr>
            <w:r w:rsidRPr="005A386A">
              <w:rPr>
                <w:color w:val="000000" w:themeColor="text1"/>
                <w:sz w:val="18"/>
                <w:szCs w:val="20"/>
              </w:rPr>
              <w:t>Clic en el botón Acceder</w:t>
            </w:r>
          </w:p>
        </w:tc>
      </w:tr>
      <w:tr w:rsidR="00FB2154" w:rsidRPr="005A386A" w14:paraId="32909861"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5E6DBA4A"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Resultado esperado:</w:t>
            </w:r>
            <w:r w:rsidRPr="005A386A">
              <w:rPr>
                <w:color w:val="000000" w:themeColor="text1"/>
                <w:sz w:val="18"/>
                <w:szCs w:val="20"/>
              </w:rPr>
              <w:t xml:space="preserve"> Mostrar mensaje de éxito, donde se indique que los datos del usuario han sido validados.</w:t>
            </w:r>
          </w:p>
        </w:tc>
      </w:tr>
      <w:tr w:rsidR="00FB2154" w:rsidRPr="005A386A" w14:paraId="5C524F87"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70327F80" w14:textId="77777777" w:rsidR="00FB2154" w:rsidRPr="005A386A" w:rsidRDefault="00FB2154" w:rsidP="00411B4C">
            <w:pPr>
              <w:spacing w:after="160" w:line="360" w:lineRule="auto"/>
              <w:rPr>
                <w:color w:val="000000" w:themeColor="text1"/>
                <w:sz w:val="18"/>
                <w:szCs w:val="20"/>
              </w:rPr>
            </w:pPr>
            <w:r w:rsidRPr="005A386A">
              <w:rPr>
                <w:b/>
                <w:color w:val="000000" w:themeColor="text1"/>
                <w:sz w:val="18"/>
                <w:szCs w:val="20"/>
              </w:rPr>
              <w:t>Evaluación de la prueba</w:t>
            </w:r>
            <w:r w:rsidRPr="005A386A">
              <w:rPr>
                <w:color w:val="000000" w:themeColor="text1"/>
                <w:sz w:val="18"/>
                <w:szCs w:val="20"/>
              </w:rPr>
              <w:t xml:space="preserve">: Exitosa. </w:t>
            </w:r>
          </w:p>
        </w:tc>
      </w:tr>
    </w:tbl>
    <w:p w14:paraId="2A0AEBC6" w14:textId="77777777" w:rsidR="00127E95" w:rsidRPr="00A14027" w:rsidRDefault="00127E95" w:rsidP="00127E95">
      <w:pPr>
        <w:pStyle w:val="Textoindependiente"/>
        <w:spacing w:line="360" w:lineRule="auto"/>
        <w:rPr>
          <w:b/>
          <w:sz w:val="16"/>
        </w:rPr>
      </w:pPr>
      <w:r w:rsidRPr="00A14027">
        <w:rPr>
          <w:b/>
          <w:sz w:val="16"/>
        </w:rPr>
        <w:t xml:space="preserve">Realizado por: </w:t>
      </w:r>
      <w:r w:rsidRPr="00A14027">
        <w:rPr>
          <w:sz w:val="16"/>
        </w:rPr>
        <w:t>W. Aldas y C. Pilataxi, 2020</w:t>
      </w:r>
    </w:p>
    <w:p w14:paraId="1EACE40B" w14:textId="6C7F45C7" w:rsidR="00FB2154" w:rsidRDefault="00FB2154" w:rsidP="00411B4C">
      <w:pPr>
        <w:spacing w:line="360" w:lineRule="auto"/>
      </w:pPr>
    </w:p>
    <w:p w14:paraId="69A4C8AB" w14:textId="1B709AC4" w:rsidR="00C507B5" w:rsidRDefault="00887D79" w:rsidP="002572B4">
      <w:pPr>
        <w:pStyle w:val="Ttulo3"/>
        <w:numPr>
          <w:ilvl w:val="2"/>
          <w:numId w:val="2"/>
        </w:numPr>
      </w:pPr>
      <w:bookmarkStart w:id="305" w:name="_Toc77780673"/>
      <w:r w:rsidRPr="00887D79">
        <w:t>Tareas de ingeniería</w:t>
      </w:r>
      <w:bookmarkEnd w:id="305"/>
    </w:p>
    <w:p w14:paraId="7B9A7AA8" w14:textId="77777777" w:rsidR="005A386A" w:rsidRDefault="005A386A" w:rsidP="00411B4C">
      <w:pPr>
        <w:spacing w:line="360" w:lineRule="auto"/>
      </w:pPr>
    </w:p>
    <w:p w14:paraId="04AC70E8" w14:textId="4EBF1FC0" w:rsidR="00D56CA2" w:rsidRDefault="00F534F0" w:rsidP="00411B4C">
      <w:pPr>
        <w:spacing w:line="360" w:lineRule="auto"/>
      </w:pPr>
      <w:r>
        <w:t xml:space="preserve">Representan el desarrollo técnico de algunas de las dependencias que tiene el sistema pero que no son </w:t>
      </w:r>
      <w:r w:rsidR="00DE0E4A">
        <w:t>consideradas</w:t>
      </w:r>
      <w:r>
        <w:t xml:space="preserve"> por el cliente, estas pueden ser scripts de consultas de bases de datos, apis de servicios externos, etc.</w:t>
      </w:r>
      <w:r w:rsidR="00DE0E4A">
        <w:t xml:space="preserve"> Por lo general este tipo de actividades están ligadas a una historia de usuario, lo cual indica que sirven para completar su funcionamiento.</w:t>
      </w:r>
    </w:p>
    <w:p w14:paraId="1531F314" w14:textId="3DC8E4A7" w:rsidR="00D56CA2" w:rsidRDefault="00D56CA2" w:rsidP="00411B4C">
      <w:pPr>
        <w:spacing w:line="360" w:lineRule="auto"/>
      </w:pPr>
      <w:r>
        <w:t>Cada tarea de ingeniería posee una o más pruebas de aceptación, los cuales sirven para demostrar que se ha cumplido con lo establecido.</w:t>
      </w:r>
    </w:p>
    <w:p w14:paraId="2495C635" w14:textId="77777777" w:rsidR="00DE0E4A" w:rsidRDefault="00DE0E4A" w:rsidP="00411B4C">
      <w:pPr>
        <w:spacing w:line="360" w:lineRule="auto"/>
      </w:pPr>
    </w:p>
    <w:p w14:paraId="0510C2F8" w14:textId="1CC36E5A" w:rsidR="00D56CA2" w:rsidRPr="00D56CA2" w:rsidRDefault="00D56CA2" w:rsidP="00D56CA2">
      <w:pPr>
        <w:pStyle w:val="Descripcin"/>
        <w:keepNext/>
        <w:rPr>
          <w:b w:val="0"/>
        </w:rPr>
      </w:pPr>
      <w:r>
        <w:t xml:space="preserve">Tabla </w:t>
      </w:r>
      <w:r>
        <w:fldChar w:fldCharType="begin"/>
      </w:r>
      <w:r>
        <w:instrText xml:space="preserve"> SEQ Tabla__ \* ARABIC </w:instrText>
      </w:r>
      <w:r>
        <w:fldChar w:fldCharType="separate"/>
      </w:r>
      <w:r w:rsidR="00504470">
        <w:rPr>
          <w:noProof/>
        </w:rPr>
        <w:t>23</w:t>
      </w:r>
      <w:r>
        <w:fldChar w:fldCharType="end"/>
      </w:r>
      <w:r>
        <w:t xml:space="preserve">-3: </w:t>
      </w:r>
      <w:r>
        <w:rPr>
          <w:b w:val="0"/>
        </w:rPr>
        <w:t>Crear el controlador de autenticación de usuarios</w:t>
      </w:r>
    </w:p>
    <w:tbl>
      <w:tblPr>
        <w:tblStyle w:val="Tablaconcuadrcula"/>
        <w:tblW w:w="0" w:type="auto"/>
        <w:tblLook w:val="04A0" w:firstRow="1" w:lastRow="0" w:firstColumn="1" w:lastColumn="0" w:noHBand="0" w:noVBand="1"/>
      </w:tblPr>
      <w:tblGrid>
        <w:gridCol w:w="4248"/>
        <w:gridCol w:w="4249"/>
      </w:tblGrid>
      <w:tr w:rsidR="00887D79" w:rsidRPr="005A386A" w14:paraId="77C391C1" w14:textId="77777777" w:rsidTr="00537912">
        <w:tc>
          <w:tcPr>
            <w:tcW w:w="8497" w:type="dxa"/>
            <w:gridSpan w:val="2"/>
          </w:tcPr>
          <w:p w14:paraId="52573CC7" w14:textId="630E59FE" w:rsidR="00887D79" w:rsidRPr="005A386A" w:rsidRDefault="00887D79" w:rsidP="00411B4C">
            <w:pPr>
              <w:spacing w:line="360" w:lineRule="auto"/>
              <w:rPr>
                <w:b/>
                <w:bCs/>
                <w:sz w:val="18"/>
                <w:szCs w:val="20"/>
              </w:rPr>
            </w:pPr>
            <w:bookmarkStart w:id="306" w:name="_Hlk73272240"/>
            <w:r w:rsidRPr="005A386A">
              <w:rPr>
                <w:b/>
                <w:bCs/>
                <w:sz w:val="18"/>
                <w:szCs w:val="20"/>
              </w:rPr>
              <w:t>TAREA DE INGENI</w:t>
            </w:r>
            <w:r w:rsidR="005A386A">
              <w:rPr>
                <w:b/>
                <w:bCs/>
                <w:sz w:val="18"/>
                <w:szCs w:val="20"/>
              </w:rPr>
              <w:t>E</w:t>
            </w:r>
            <w:r w:rsidRPr="005A386A">
              <w:rPr>
                <w:b/>
                <w:bCs/>
                <w:sz w:val="18"/>
                <w:szCs w:val="20"/>
              </w:rPr>
              <w:t>RIA</w:t>
            </w:r>
          </w:p>
        </w:tc>
      </w:tr>
      <w:tr w:rsidR="00887D79" w:rsidRPr="005A386A" w14:paraId="66D2499C" w14:textId="77777777" w:rsidTr="00537912">
        <w:tc>
          <w:tcPr>
            <w:tcW w:w="8497" w:type="dxa"/>
            <w:gridSpan w:val="2"/>
          </w:tcPr>
          <w:p w14:paraId="4B6E702D" w14:textId="7D60115B" w:rsidR="00887D79" w:rsidRPr="005A386A" w:rsidRDefault="00887D79" w:rsidP="00411B4C">
            <w:pPr>
              <w:spacing w:line="360" w:lineRule="auto"/>
              <w:rPr>
                <w:sz w:val="18"/>
                <w:szCs w:val="20"/>
              </w:rPr>
            </w:pPr>
            <w:r w:rsidRPr="005A386A">
              <w:rPr>
                <w:b/>
                <w:bCs/>
                <w:sz w:val="18"/>
                <w:szCs w:val="20"/>
              </w:rPr>
              <w:t xml:space="preserve">Historia de Usuario: </w:t>
            </w:r>
            <w:r w:rsidRPr="005A386A">
              <w:rPr>
                <w:sz w:val="18"/>
                <w:szCs w:val="20"/>
              </w:rPr>
              <w:t>HU-01</w:t>
            </w:r>
          </w:p>
        </w:tc>
      </w:tr>
      <w:tr w:rsidR="00887D79" w:rsidRPr="005A386A" w14:paraId="1EE81864" w14:textId="77777777" w:rsidTr="00887D79">
        <w:tc>
          <w:tcPr>
            <w:tcW w:w="4248" w:type="dxa"/>
          </w:tcPr>
          <w:p w14:paraId="2C5EC8A7" w14:textId="5AA1E437" w:rsidR="00887D79" w:rsidRPr="005A386A" w:rsidRDefault="00887D79" w:rsidP="00411B4C">
            <w:pPr>
              <w:spacing w:line="360" w:lineRule="auto"/>
              <w:rPr>
                <w:sz w:val="18"/>
                <w:szCs w:val="20"/>
              </w:rPr>
            </w:pPr>
            <w:r w:rsidRPr="005A386A">
              <w:rPr>
                <w:b/>
                <w:bCs/>
                <w:sz w:val="18"/>
                <w:szCs w:val="20"/>
              </w:rPr>
              <w:t xml:space="preserve">Número de Tarea: </w:t>
            </w:r>
            <w:r w:rsidRPr="005A386A">
              <w:rPr>
                <w:sz w:val="18"/>
                <w:szCs w:val="20"/>
              </w:rPr>
              <w:t>TI-01</w:t>
            </w:r>
          </w:p>
        </w:tc>
        <w:tc>
          <w:tcPr>
            <w:tcW w:w="4249" w:type="dxa"/>
          </w:tcPr>
          <w:p w14:paraId="4B44867C" w14:textId="53984A50" w:rsidR="00887D79" w:rsidRPr="005A386A" w:rsidRDefault="00887D79" w:rsidP="00411B4C">
            <w:pPr>
              <w:spacing w:line="360" w:lineRule="auto"/>
              <w:rPr>
                <w:sz w:val="18"/>
                <w:szCs w:val="20"/>
              </w:rPr>
            </w:pPr>
            <w:r w:rsidRPr="005A386A">
              <w:rPr>
                <w:b/>
                <w:bCs/>
                <w:sz w:val="18"/>
                <w:szCs w:val="20"/>
              </w:rPr>
              <w:t xml:space="preserve">Nombre de Tarea: </w:t>
            </w:r>
            <w:r w:rsidRPr="005A386A">
              <w:rPr>
                <w:sz w:val="18"/>
                <w:szCs w:val="20"/>
              </w:rPr>
              <w:t>Crear el controlador de autenticación de usuarios</w:t>
            </w:r>
          </w:p>
        </w:tc>
      </w:tr>
      <w:tr w:rsidR="00887D79" w:rsidRPr="005A386A" w14:paraId="747D57DD" w14:textId="77777777" w:rsidTr="00887D79">
        <w:tc>
          <w:tcPr>
            <w:tcW w:w="4248" w:type="dxa"/>
          </w:tcPr>
          <w:p w14:paraId="48FC89E5" w14:textId="421F16DA" w:rsidR="00887D79" w:rsidRPr="005A386A" w:rsidRDefault="00887D79" w:rsidP="00411B4C">
            <w:pPr>
              <w:spacing w:line="360" w:lineRule="auto"/>
              <w:rPr>
                <w:sz w:val="18"/>
                <w:szCs w:val="20"/>
              </w:rPr>
            </w:pPr>
            <w:r w:rsidRPr="005A386A">
              <w:rPr>
                <w:b/>
                <w:bCs/>
                <w:sz w:val="18"/>
                <w:szCs w:val="20"/>
              </w:rPr>
              <w:t xml:space="preserve">Tipo de Tarea: </w:t>
            </w:r>
            <w:r w:rsidRPr="005A386A">
              <w:rPr>
                <w:sz w:val="18"/>
                <w:szCs w:val="20"/>
              </w:rPr>
              <w:t>Desarrollo</w:t>
            </w:r>
          </w:p>
        </w:tc>
        <w:tc>
          <w:tcPr>
            <w:tcW w:w="4249" w:type="dxa"/>
          </w:tcPr>
          <w:p w14:paraId="1B4300AB" w14:textId="00CC2627" w:rsidR="00887D79" w:rsidRPr="005A386A" w:rsidRDefault="00887D79" w:rsidP="00411B4C">
            <w:pPr>
              <w:spacing w:line="360" w:lineRule="auto"/>
              <w:rPr>
                <w:sz w:val="18"/>
                <w:szCs w:val="20"/>
              </w:rPr>
            </w:pPr>
            <w:r w:rsidRPr="005A386A">
              <w:rPr>
                <w:b/>
                <w:bCs/>
                <w:sz w:val="18"/>
                <w:szCs w:val="20"/>
              </w:rPr>
              <w:t>Puntos Estimados:</w:t>
            </w:r>
            <w:r w:rsidR="00E6323B" w:rsidRPr="005A386A">
              <w:rPr>
                <w:b/>
                <w:bCs/>
                <w:sz w:val="18"/>
                <w:szCs w:val="20"/>
              </w:rPr>
              <w:t xml:space="preserve"> </w:t>
            </w:r>
            <w:r w:rsidR="00E6323B" w:rsidRPr="005A386A">
              <w:rPr>
                <w:sz w:val="18"/>
                <w:szCs w:val="20"/>
              </w:rPr>
              <w:t>8</w:t>
            </w:r>
          </w:p>
        </w:tc>
      </w:tr>
      <w:tr w:rsidR="00887D79" w:rsidRPr="005A386A" w14:paraId="550B2104" w14:textId="77777777" w:rsidTr="00887D79">
        <w:tc>
          <w:tcPr>
            <w:tcW w:w="4248" w:type="dxa"/>
          </w:tcPr>
          <w:p w14:paraId="07A0BEE3" w14:textId="31DDBDAB" w:rsidR="00887D79" w:rsidRPr="005A386A" w:rsidRDefault="00E6323B" w:rsidP="00411B4C">
            <w:pPr>
              <w:spacing w:line="360" w:lineRule="auto"/>
              <w:rPr>
                <w:sz w:val="18"/>
                <w:szCs w:val="20"/>
              </w:rPr>
            </w:pPr>
            <w:r w:rsidRPr="005A386A">
              <w:rPr>
                <w:b/>
                <w:bCs/>
                <w:sz w:val="18"/>
                <w:szCs w:val="20"/>
              </w:rPr>
              <w:t xml:space="preserve">Fecha Inicio: </w:t>
            </w:r>
            <w:r w:rsidRPr="005A386A">
              <w:rPr>
                <w:sz w:val="18"/>
                <w:szCs w:val="20"/>
              </w:rPr>
              <w:t>22/06/2020</w:t>
            </w:r>
          </w:p>
        </w:tc>
        <w:tc>
          <w:tcPr>
            <w:tcW w:w="4249" w:type="dxa"/>
          </w:tcPr>
          <w:p w14:paraId="3CC7B8D9" w14:textId="198608D9" w:rsidR="00887D79" w:rsidRPr="005A386A" w:rsidRDefault="00E6323B" w:rsidP="00411B4C">
            <w:pPr>
              <w:spacing w:line="360" w:lineRule="auto"/>
              <w:rPr>
                <w:sz w:val="18"/>
                <w:szCs w:val="20"/>
              </w:rPr>
            </w:pPr>
            <w:r w:rsidRPr="005A386A">
              <w:rPr>
                <w:b/>
                <w:bCs/>
                <w:sz w:val="18"/>
                <w:szCs w:val="20"/>
              </w:rPr>
              <w:t xml:space="preserve">Fecha Fin: </w:t>
            </w:r>
            <w:r w:rsidRPr="005A386A">
              <w:rPr>
                <w:sz w:val="18"/>
                <w:szCs w:val="20"/>
              </w:rPr>
              <w:t>22/06/2020</w:t>
            </w:r>
          </w:p>
        </w:tc>
      </w:tr>
      <w:tr w:rsidR="00E6323B" w:rsidRPr="005A386A" w14:paraId="4AB25FC4" w14:textId="77777777" w:rsidTr="00537912">
        <w:tc>
          <w:tcPr>
            <w:tcW w:w="8497" w:type="dxa"/>
            <w:gridSpan w:val="2"/>
          </w:tcPr>
          <w:p w14:paraId="6B3AD2B5" w14:textId="10CB199B" w:rsidR="00E6323B" w:rsidRPr="005A386A" w:rsidRDefault="00E6323B" w:rsidP="00411B4C">
            <w:pPr>
              <w:spacing w:line="360" w:lineRule="auto"/>
              <w:rPr>
                <w:b/>
                <w:bCs/>
                <w:sz w:val="18"/>
                <w:szCs w:val="20"/>
              </w:rPr>
            </w:pPr>
            <w:r w:rsidRPr="005A386A">
              <w:rPr>
                <w:b/>
                <w:bCs/>
                <w:sz w:val="18"/>
                <w:szCs w:val="20"/>
              </w:rPr>
              <w:t xml:space="preserve">Programador Responsable: </w:t>
            </w:r>
            <w:r w:rsidRPr="005A386A">
              <w:rPr>
                <w:sz w:val="18"/>
                <w:szCs w:val="20"/>
              </w:rPr>
              <w:t>Claudio Pilataxi</w:t>
            </w:r>
          </w:p>
        </w:tc>
      </w:tr>
      <w:tr w:rsidR="00E6323B" w:rsidRPr="005A386A" w14:paraId="6A900A61" w14:textId="77777777" w:rsidTr="00537912">
        <w:tc>
          <w:tcPr>
            <w:tcW w:w="8497" w:type="dxa"/>
            <w:gridSpan w:val="2"/>
          </w:tcPr>
          <w:p w14:paraId="15E41897" w14:textId="7A73B07E" w:rsidR="00E6323B" w:rsidRPr="005A386A" w:rsidRDefault="00E6323B" w:rsidP="00411B4C">
            <w:pPr>
              <w:spacing w:line="360" w:lineRule="auto"/>
              <w:rPr>
                <w:sz w:val="18"/>
                <w:szCs w:val="20"/>
              </w:rPr>
            </w:pPr>
            <w:r w:rsidRPr="005A386A">
              <w:rPr>
                <w:b/>
                <w:bCs/>
                <w:sz w:val="18"/>
                <w:szCs w:val="20"/>
              </w:rPr>
              <w:t xml:space="preserve">Descripción: </w:t>
            </w:r>
            <w:r w:rsidRPr="005A386A">
              <w:rPr>
                <w:sz w:val="18"/>
                <w:szCs w:val="20"/>
              </w:rPr>
              <w:t>Se debe crear el controlador de login de usuarios con su respectivo método de autenticar.</w:t>
            </w:r>
          </w:p>
        </w:tc>
      </w:tr>
      <w:tr w:rsidR="00E6323B" w:rsidRPr="005A386A" w14:paraId="211B3FEA" w14:textId="77777777" w:rsidTr="00537912">
        <w:tc>
          <w:tcPr>
            <w:tcW w:w="8497" w:type="dxa"/>
            <w:gridSpan w:val="2"/>
          </w:tcPr>
          <w:p w14:paraId="213C263F" w14:textId="77777777" w:rsidR="007A432A" w:rsidRPr="005A386A" w:rsidRDefault="00E6323B" w:rsidP="00411B4C">
            <w:pPr>
              <w:spacing w:line="360" w:lineRule="auto"/>
              <w:rPr>
                <w:b/>
                <w:bCs/>
                <w:sz w:val="18"/>
                <w:szCs w:val="20"/>
              </w:rPr>
            </w:pPr>
            <w:r w:rsidRPr="005A386A">
              <w:rPr>
                <w:b/>
                <w:bCs/>
                <w:sz w:val="18"/>
                <w:szCs w:val="20"/>
              </w:rPr>
              <w:t>Pruebas de aceptación:</w:t>
            </w:r>
          </w:p>
          <w:p w14:paraId="686C62E8" w14:textId="66FFB3F7" w:rsidR="00E6323B" w:rsidRPr="005A386A" w:rsidRDefault="00E6323B" w:rsidP="002572B4">
            <w:pPr>
              <w:pStyle w:val="Prrafodelista"/>
              <w:numPr>
                <w:ilvl w:val="0"/>
                <w:numId w:val="9"/>
              </w:numPr>
              <w:spacing w:line="360" w:lineRule="auto"/>
              <w:rPr>
                <w:b/>
                <w:bCs/>
                <w:sz w:val="18"/>
                <w:szCs w:val="20"/>
              </w:rPr>
            </w:pPr>
            <w:r w:rsidRPr="005A386A">
              <w:rPr>
                <w:sz w:val="18"/>
                <w:szCs w:val="20"/>
              </w:rPr>
              <w:t>Verificar que el controlador esté en la estructura correcta del proyecto.</w:t>
            </w:r>
          </w:p>
        </w:tc>
      </w:tr>
    </w:tbl>
    <w:p w14:paraId="4E69D7A3" w14:textId="4298BFC3" w:rsidR="00127E95" w:rsidRDefault="00127E95" w:rsidP="00127E95">
      <w:pPr>
        <w:pStyle w:val="Textoindependiente"/>
        <w:spacing w:line="360" w:lineRule="auto"/>
        <w:rPr>
          <w:sz w:val="16"/>
        </w:rPr>
      </w:pPr>
      <w:r w:rsidRPr="00A14027">
        <w:rPr>
          <w:b/>
          <w:sz w:val="16"/>
        </w:rPr>
        <w:t xml:space="preserve">Realizado por: </w:t>
      </w:r>
      <w:r w:rsidRPr="00A14027">
        <w:rPr>
          <w:sz w:val="16"/>
        </w:rPr>
        <w:t>W. Aldas y C. Pilataxi, 2020</w:t>
      </w:r>
    </w:p>
    <w:p w14:paraId="79017F7E" w14:textId="77777777" w:rsidR="00AF596B" w:rsidRPr="00A14027" w:rsidRDefault="00AF596B" w:rsidP="001C237C">
      <w:pPr>
        <w:spacing w:line="360" w:lineRule="auto"/>
      </w:pPr>
    </w:p>
    <w:p w14:paraId="78F6AF2D" w14:textId="3FEA1DCC" w:rsidR="00D56CA2" w:rsidRPr="00D56CA2" w:rsidRDefault="00D56CA2" w:rsidP="00D56CA2">
      <w:pPr>
        <w:pStyle w:val="Descripcin"/>
        <w:keepNext/>
        <w:rPr>
          <w:b w:val="0"/>
        </w:rPr>
      </w:pPr>
      <w:r>
        <w:t xml:space="preserve">Tabla </w:t>
      </w:r>
      <w:r>
        <w:fldChar w:fldCharType="begin"/>
      </w:r>
      <w:r>
        <w:instrText xml:space="preserve"> SEQ Tabla__ \* ARABIC </w:instrText>
      </w:r>
      <w:r>
        <w:fldChar w:fldCharType="separate"/>
      </w:r>
      <w:r w:rsidR="00504470">
        <w:rPr>
          <w:noProof/>
        </w:rPr>
        <w:t>24</w:t>
      </w:r>
      <w:r>
        <w:fldChar w:fldCharType="end"/>
      </w:r>
      <w:r>
        <w:t xml:space="preserve">-3: </w:t>
      </w:r>
      <w:r>
        <w:rPr>
          <w:b w:val="0"/>
        </w:rPr>
        <w:t>Prueba de aceptación PA-05 de HU-01</w:t>
      </w:r>
    </w:p>
    <w:tbl>
      <w:tblPr>
        <w:tblStyle w:val="Tablaconcuadrcula"/>
        <w:tblW w:w="8500" w:type="dxa"/>
        <w:tblLook w:val="04A0" w:firstRow="1" w:lastRow="0" w:firstColumn="1" w:lastColumn="0" w:noHBand="0" w:noVBand="1"/>
      </w:tblPr>
      <w:tblGrid>
        <w:gridCol w:w="2536"/>
        <w:gridCol w:w="1515"/>
        <w:gridCol w:w="4449"/>
      </w:tblGrid>
      <w:tr w:rsidR="00A962F2" w:rsidRPr="005A386A" w14:paraId="3CF89338"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1BF26425" w14:textId="77777777" w:rsidR="00A962F2" w:rsidRPr="005A386A" w:rsidRDefault="00A962F2" w:rsidP="00411B4C">
            <w:pPr>
              <w:spacing w:after="160" w:line="360" w:lineRule="auto"/>
              <w:rPr>
                <w:b/>
                <w:color w:val="000000" w:themeColor="text1"/>
                <w:sz w:val="18"/>
              </w:rPr>
            </w:pPr>
            <w:r w:rsidRPr="005A386A">
              <w:rPr>
                <w:b/>
                <w:color w:val="000000" w:themeColor="text1"/>
                <w:sz w:val="18"/>
              </w:rPr>
              <w:t xml:space="preserve">PRUEBA DE ACEPTACIÓN </w:t>
            </w:r>
          </w:p>
        </w:tc>
      </w:tr>
      <w:tr w:rsidR="00A962F2" w:rsidRPr="005A386A" w14:paraId="62B1F300"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27349287" w14:textId="5F9F2ED1" w:rsidR="00A962F2" w:rsidRPr="005A386A" w:rsidRDefault="00A962F2" w:rsidP="00411B4C">
            <w:pPr>
              <w:spacing w:line="360" w:lineRule="auto"/>
              <w:rPr>
                <w:color w:val="000000" w:themeColor="text1"/>
                <w:sz w:val="18"/>
              </w:rPr>
            </w:pPr>
            <w:r w:rsidRPr="005A386A">
              <w:rPr>
                <w:b/>
                <w:color w:val="000000" w:themeColor="text1"/>
                <w:sz w:val="18"/>
              </w:rPr>
              <w:t>Código</w:t>
            </w:r>
            <w:r w:rsidRPr="005A386A">
              <w:rPr>
                <w:color w:val="000000" w:themeColor="text1"/>
                <w:sz w:val="18"/>
              </w:rPr>
              <w:t>: PA-05</w:t>
            </w:r>
          </w:p>
        </w:tc>
        <w:tc>
          <w:tcPr>
            <w:tcW w:w="5964" w:type="dxa"/>
            <w:gridSpan w:val="2"/>
            <w:tcBorders>
              <w:top w:val="single" w:sz="4" w:space="0" w:color="auto"/>
              <w:left w:val="single" w:sz="4" w:space="0" w:color="auto"/>
              <w:bottom w:val="single" w:sz="4" w:space="0" w:color="auto"/>
              <w:right w:val="single" w:sz="4" w:space="0" w:color="auto"/>
            </w:tcBorders>
            <w:hideMark/>
          </w:tcPr>
          <w:p w14:paraId="26E60DF3" w14:textId="77777777" w:rsidR="00A962F2" w:rsidRPr="005A386A" w:rsidRDefault="00A962F2" w:rsidP="00411B4C">
            <w:pPr>
              <w:spacing w:line="360" w:lineRule="auto"/>
              <w:ind w:left="2"/>
              <w:rPr>
                <w:color w:val="000000" w:themeColor="text1"/>
                <w:sz w:val="18"/>
              </w:rPr>
            </w:pPr>
            <w:r w:rsidRPr="005A386A">
              <w:rPr>
                <w:b/>
                <w:color w:val="000000" w:themeColor="text1"/>
                <w:sz w:val="18"/>
              </w:rPr>
              <w:t>Historia de Usuario</w:t>
            </w:r>
            <w:r w:rsidRPr="005A386A">
              <w:rPr>
                <w:color w:val="000000" w:themeColor="text1"/>
                <w:sz w:val="18"/>
              </w:rPr>
              <w:t xml:space="preserve">: </w:t>
            </w:r>
            <w:r w:rsidRPr="005A386A">
              <w:rPr>
                <w:sz w:val="18"/>
              </w:rPr>
              <w:t>HU-01 Autenticación de los usuarios por número de cédula y contraseña</w:t>
            </w:r>
          </w:p>
        </w:tc>
      </w:tr>
      <w:tr w:rsidR="00A962F2" w:rsidRPr="005A386A" w14:paraId="03B39831"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5FC42B07" w14:textId="55F9687B" w:rsidR="00A962F2" w:rsidRPr="005A386A" w:rsidRDefault="00A962F2" w:rsidP="00411B4C">
            <w:pPr>
              <w:spacing w:line="360" w:lineRule="auto"/>
              <w:rPr>
                <w:color w:val="000000" w:themeColor="text1"/>
                <w:sz w:val="18"/>
              </w:rPr>
            </w:pPr>
            <w:r w:rsidRPr="005A386A">
              <w:rPr>
                <w:b/>
                <w:color w:val="000000" w:themeColor="text1"/>
                <w:sz w:val="18"/>
              </w:rPr>
              <w:t>Nombre</w:t>
            </w:r>
            <w:r w:rsidRPr="005A386A">
              <w:rPr>
                <w:color w:val="000000" w:themeColor="text1"/>
                <w:sz w:val="18"/>
              </w:rPr>
              <w:t xml:space="preserve">: </w:t>
            </w:r>
            <w:r w:rsidRPr="005A386A">
              <w:rPr>
                <w:sz w:val="18"/>
              </w:rPr>
              <w:t>Verificar que el controlador esté en la estructura correcta del proyecto.</w:t>
            </w:r>
          </w:p>
        </w:tc>
      </w:tr>
      <w:tr w:rsidR="00A962F2" w:rsidRPr="005A386A" w14:paraId="6C7C0968"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1BE251D1" w14:textId="77777777" w:rsidR="00A962F2" w:rsidRPr="005A386A" w:rsidRDefault="00A962F2" w:rsidP="00411B4C">
            <w:pPr>
              <w:spacing w:line="360" w:lineRule="auto"/>
              <w:rPr>
                <w:color w:val="000000" w:themeColor="text1"/>
                <w:sz w:val="18"/>
                <w:u w:val="single"/>
              </w:rPr>
            </w:pPr>
            <w:r w:rsidRPr="005A386A">
              <w:rPr>
                <w:b/>
                <w:color w:val="000000" w:themeColor="text1"/>
                <w:sz w:val="18"/>
              </w:rPr>
              <w:t>Responsable</w:t>
            </w:r>
            <w:r w:rsidRPr="005A386A">
              <w:rPr>
                <w:color w:val="000000" w:themeColor="text1"/>
                <w:sz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54697360" w14:textId="41E0A168" w:rsidR="00A962F2" w:rsidRPr="005A386A" w:rsidRDefault="00A962F2" w:rsidP="00411B4C">
            <w:pPr>
              <w:spacing w:line="360" w:lineRule="auto"/>
              <w:rPr>
                <w:color w:val="000000" w:themeColor="text1"/>
                <w:sz w:val="18"/>
              </w:rPr>
            </w:pPr>
            <w:r w:rsidRPr="005A386A">
              <w:rPr>
                <w:b/>
                <w:color w:val="000000" w:themeColor="text1"/>
                <w:sz w:val="18"/>
              </w:rPr>
              <w:t>Fecha</w:t>
            </w:r>
            <w:r w:rsidRPr="005A386A">
              <w:rPr>
                <w:color w:val="000000" w:themeColor="text1"/>
                <w:sz w:val="18"/>
              </w:rPr>
              <w:t>:</w:t>
            </w:r>
            <w:r w:rsidRPr="005A386A">
              <w:rPr>
                <w:sz w:val="18"/>
              </w:rPr>
              <w:t xml:space="preserve"> 2</w:t>
            </w:r>
            <w:r w:rsidR="006F0F39" w:rsidRPr="005A386A">
              <w:rPr>
                <w:sz w:val="18"/>
              </w:rPr>
              <w:t>2</w:t>
            </w:r>
            <w:r w:rsidRPr="005A386A">
              <w:rPr>
                <w:sz w:val="18"/>
              </w:rPr>
              <w:t>/06/2020</w:t>
            </w:r>
          </w:p>
        </w:tc>
      </w:tr>
      <w:tr w:rsidR="00A962F2" w:rsidRPr="005A386A" w14:paraId="27620266"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6D81CB52" w14:textId="492CAD71" w:rsidR="00A962F2" w:rsidRPr="005A386A" w:rsidRDefault="00A962F2" w:rsidP="00411B4C">
            <w:pPr>
              <w:spacing w:line="360" w:lineRule="auto"/>
              <w:rPr>
                <w:color w:val="000000" w:themeColor="text1"/>
                <w:sz w:val="18"/>
              </w:rPr>
            </w:pPr>
            <w:r w:rsidRPr="005A386A">
              <w:rPr>
                <w:b/>
                <w:color w:val="000000" w:themeColor="text1"/>
                <w:sz w:val="18"/>
              </w:rPr>
              <w:t>Descripción</w:t>
            </w:r>
            <w:r w:rsidRPr="005A386A">
              <w:rPr>
                <w:color w:val="000000" w:themeColor="text1"/>
                <w:sz w:val="18"/>
              </w:rPr>
              <w:t xml:space="preserve">: </w:t>
            </w:r>
            <w:r w:rsidR="00215129" w:rsidRPr="005A386A">
              <w:rPr>
                <w:color w:val="000000" w:themeColor="text1"/>
                <w:sz w:val="18"/>
              </w:rPr>
              <w:t>Comprobación de que exista el controlador solicitado dentro del directorio del proyecto.</w:t>
            </w:r>
          </w:p>
        </w:tc>
      </w:tr>
      <w:tr w:rsidR="00A962F2" w:rsidRPr="005A386A" w14:paraId="3F871EC5"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7602D566" w14:textId="77777777" w:rsidR="00A962F2" w:rsidRPr="005A386A" w:rsidRDefault="00A962F2" w:rsidP="00411B4C">
            <w:pPr>
              <w:spacing w:line="360" w:lineRule="auto"/>
              <w:rPr>
                <w:b/>
                <w:color w:val="000000" w:themeColor="text1"/>
                <w:sz w:val="18"/>
              </w:rPr>
            </w:pPr>
            <w:r w:rsidRPr="005A386A">
              <w:rPr>
                <w:b/>
                <w:color w:val="000000" w:themeColor="text1"/>
                <w:sz w:val="18"/>
              </w:rPr>
              <w:t xml:space="preserve">Condiciones de Ejecución: </w:t>
            </w:r>
          </w:p>
          <w:p w14:paraId="6C637B89" w14:textId="0DE6E9D8" w:rsidR="00184664" w:rsidRPr="005A386A" w:rsidRDefault="006F0F39"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Debe existir el controlador de Login de usuarios dentro del proyecto con su respectivo método de autenticar.</w:t>
            </w:r>
          </w:p>
        </w:tc>
      </w:tr>
      <w:tr w:rsidR="00A962F2" w:rsidRPr="005A386A" w14:paraId="3B86A2CC"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3DB449E7" w14:textId="77777777" w:rsidR="00A962F2" w:rsidRPr="005A386A" w:rsidRDefault="00A962F2" w:rsidP="00411B4C">
            <w:pPr>
              <w:spacing w:line="360" w:lineRule="auto"/>
              <w:rPr>
                <w:b/>
                <w:color w:val="000000" w:themeColor="text1"/>
                <w:sz w:val="18"/>
              </w:rPr>
            </w:pPr>
            <w:r w:rsidRPr="005A386A">
              <w:rPr>
                <w:b/>
                <w:color w:val="000000" w:themeColor="text1"/>
                <w:sz w:val="18"/>
              </w:rPr>
              <w:t xml:space="preserve">Pasos de ejecución: </w:t>
            </w:r>
          </w:p>
          <w:p w14:paraId="4F5EF0AD" w14:textId="77777777" w:rsidR="006F0F39" w:rsidRPr="005A386A" w:rsidRDefault="006F0F39"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l directorio de la aplicación</w:t>
            </w:r>
          </w:p>
          <w:p w14:paraId="084406CD" w14:textId="77777777" w:rsidR="006F0F39" w:rsidRPr="005A386A" w:rsidRDefault="006F0F39"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 la carpeta app</w:t>
            </w:r>
          </w:p>
          <w:p w14:paraId="34C593CE" w14:textId="77777777" w:rsidR="006F0F39" w:rsidRPr="005A386A" w:rsidRDefault="006F0F39"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 la carpeta Http</w:t>
            </w:r>
          </w:p>
          <w:p w14:paraId="1AC41B8E" w14:textId="77777777" w:rsidR="006F0F39" w:rsidRPr="005A386A" w:rsidRDefault="006F0F39"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 la carpeta Contollers</w:t>
            </w:r>
          </w:p>
          <w:p w14:paraId="7061E8A1" w14:textId="77777777" w:rsidR="006F0F39" w:rsidRPr="005A386A" w:rsidRDefault="006F0F39"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 la carpeta General</w:t>
            </w:r>
          </w:p>
          <w:p w14:paraId="08B5A4F9" w14:textId="772664B7" w:rsidR="00A962F2" w:rsidRPr="005A386A" w:rsidRDefault="006F0F39"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Clic sobre el archivo LoginController</w:t>
            </w:r>
          </w:p>
        </w:tc>
      </w:tr>
      <w:tr w:rsidR="00A962F2" w:rsidRPr="005A386A" w14:paraId="6CE044AB"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37204ABF" w14:textId="02DCB6D8" w:rsidR="00A962F2" w:rsidRPr="005A386A" w:rsidRDefault="00A962F2" w:rsidP="00411B4C">
            <w:pPr>
              <w:spacing w:line="360" w:lineRule="auto"/>
              <w:rPr>
                <w:color w:val="000000" w:themeColor="text1"/>
                <w:sz w:val="18"/>
              </w:rPr>
            </w:pPr>
            <w:r w:rsidRPr="005A386A">
              <w:rPr>
                <w:b/>
                <w:color w:val="000000" w:themeColor="text1"/>
                <w:sz w:val="18"/>
              </w:rPr>
              <w:t>Resultado esperado:</w:t>
            </w:r>
            <w:r w:rsidRPr="005A386A">
              <w:rPr>
                <w:color w:val="000000" w:themeColor="text1"/>
                <w:sz w:val="18"/>
              </w:rPr>
              <w:t xml:space="preserve"> </w:t>
            </w:r>
            <w:r w:rsidR="006F0F39" w:rsidRPr="005A386A">
              <w:rPr>
                <w:color w:val="000000" w:themeColor="text1"/>
                <w:sz w:val="18"/>
              </w:rPr>
              <w:t>Debe estar el controlador de Login con su respectivo método de autenticar.</w:t>
            </w:r>
          </w:p>
        </w:tc>
      </w:tr>
      <w:tr w:rsidR="00A962F2" w:rsidRPr="005A386A" w14:paraId="7ED17E65"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72B758AB" w14:textId="77777777" w:rsidR="00A962F2" w:rsidRPr="005A386A" w:rsidRDefault="00A962F2" w:rsidP="00411B4C">
            <w:pPr>
              <w:spacing w:line="360" w:lineRule="auto"/>
              <w:rPr>
                <w:color w:val="000000" w:themeColor="text1"/>
                <w:sz w:val="18"/>
              </w:rPr>
            </w:pPr>
            <w:r w:rsidRPr="005A386A">
              <w:rPr>
                <w:b/>
                <w:color w:val="000000" w:themeColor="text1"/>
                <w:sz w:val="18"/>
              </w:rPr>
              <w:t>Evaluación de la prueba</w:t>
            </w:r>
            <w:r w:rsidRPr="005A386A">
              <w:rPr>
                <w:color w:val="000000" w:themeColor="text1"/>
                <w:sz w:val="18"/>
              </w:rPr>
              <w:t xml:space="preserve">: Exitosa. </w:t>
            </w:r>
          </w:p>
        </w:tc>
      </w:tr>
    </w:tbl>
    <w:p w14:paraId="5D5C7F76" w14:textId="77777777" w:rsidR="00127E95" w:rsidRPr="00A14027" w:rsidRDefault="00127E95" w:rsidP="00127E95">
      <w:pPr>
        <w:pStyle w:val="Textoindependiente"/>
        <w:spacing w:line="360" w:lineRule="auto"/>
        <w:rPr>
          <w:b/>
          <w:sz w:val="16"/>
        </w:rPr>
      </w:pPr>
      <w:r w:rsidRPr="00A14027">
        <w:rPr>
          <w:b/>
          <w:sz w:val="16"/>
        </w:rPr>
        <w:t xml:space="preserve">Realizado por: </w:t>
      </w:r>
      <w:r w:rsidRPr="00A14027">
        <w:rPr>
          <w:sz w:val="16"/>
        </w:rPr>
        <w:t>W. Aldas y C. Pilataxi, 2020</w:t>
      </w:r>
    </w:p>
    <w:p w14:paraId="6B183D3E" w14:textId="6E045843" w:rsidR="00A962F2" w:rsidRDefault="00A962F2" w:rsidP="00411B4C">
      <w:pPr>
        <w:spacing w:line="360" w:lineRule="auto"/>
      </w:pPr>
    </w:p>
    <w:p w14:paraId="7BAA71E6" w14:textId="05D6826A" w:rsidR="003F2F53" w:rsidRPr="003F2F53" w:rsidRDefault="003F2F53" w:rsidP="003F2F53">
      <w:pPr>
        <w:pStyle w:val="Descripcin"/>
        <w:keepNext/>
        <w:rPr>
          <w:b w:val="0"/>
        </w:rPr>
      </w:pPr>
      <w:r>
        <w:t xml:space="preserve">Tabla </w:t>
      </w:r>
      <w:r>
        <w:fldChar w:fldCharType="begin"/>
      </w:r>
      <w:r>
        <w:instrText xml:space="preserve"> SEQ Tabla__ \* ARABIC </w:instrText>
      </w:r>
      <w:r>
        <w:fldChar w:fldCharType="separate"/>
      </w:r>
      <w:r w:rsidR="00504470">
        <w:rPr>
          <w:noProof/>
        </w:rPr>
        <w:t>25</w:t>
      </w:r>
      <w:r>
        <w:fldChar w:fldCharType="end"/>
      </w:r>
      <w:r>
        <w:t xml:space="preserve">-3: </w:t>
      </w:r>
      <w:r>
        <w:rPr>
          <w:b w:val="0"/>
        </w:rPr>
        <w:t>Crear el modelo para la autenticación de usuarios</w:t>
      </w:r>
    </w:p>
    <w:tbl>
      <w:tblPr>
        <w:tblStyle w:val="Tablaconcuadrcula"/>
        <w:tblW w:w="0" w:type="auto"/>
        <w:tblLook w:val="04A0" w:firstRow="1" w:lastRow="0" w:firstColumn="1" w:lastColumn="0" w:noHBand="0" w:noVBand="1"/>
      </w:tblPr>
      <w:tblGrid>
        <w:gridCol w:w="4248"/>
        <w:gridCol w:w="4249"/>
      </w:tblGrid>
      <w:tr w:rsidR="007545FF" w:rsidRPr="005A386A" w14:paraId="74C4AE5D" w14:textId="77777777" w:rsidTr="00537912">
        <w:tc>
          <w:tcPr>
            <w:tcW w:w="8497" w:type="dxa"/>
            <w:gridSpan w:val="2"/>
          </w:tcPr>
          <w:p w14:paraId="792E000B" w14:textId="6C117DE0" w:rsidR="007545FF" w:rsidRPr="005A386A" w:rsidRDefault="007545FF" w:rsidP="00411B4C">
            <w:pPr>
              <w:spacing w:line="360" w:lineRule="auto"/>
              <w:rPr>
                <w:b/>
                <w:bCs/>
                <w:sz w:val="18"/>
                <w:szCs w:val="20"/>
              </w:rPr>
            </w:pPr>
            <w:r w:rsidRPr="005A386A">
              <w:rPr>
                <w:b/>
                <w:bCs/>
                <w:sz w:val="18"/>
                <w:szCs w:val="20"/>
              </w:rPr>
              <w:t>TAREA DE INGENI</w:t>
            </w:r>
            <w:r w:rsidR="005A386A">
              <w:rPr>
                <w:b/>
                <w:bCs/>
                <w:sz w:val="18"/>
                <w:szCs w:val="20"/>
              </w:rPr>
              <w:t>E</w:t>
            </w:r>
            <w:r w:rsidRPr="005A386A">
              <w:rPr>
                <w:b/>
                <w:bCs/>
                <w:sz w:val="18"/>
                <w:szCs w:val="20"/>
              </w:rPr>
              <w:t>RIA</w:t>
            </w:r>
          </w:p>
        </w:tc>
      </w:tr>
      <w:tr w:rsidR="007545FF" w:rsidRPr="005A386A" w14:paraId="25F6C813" w14:textId="77777777" w:rsidTr="00537912">
        <w:tc>
          <w:tcPr>
            <w:tcW w:w="8497" w:type="dxa"/>
            <w:gridSpan w:val="2"/>
          </w:tcPr>
          <w:p w14:paraId="3862161A" w14:textId="77777777" w:rsidR="007545FF" w:rsidRPr="005A386A" w:rsidRDefault="007545FF" w:rsidP="00411B4C">
            <w:pPr>
              <w:spacing w:line="360" w:lineRule="auto"/>
              <w:rPr>
                <w:sz w:val="18"/>
                <w:szCs w:val="20"/>
              </w:rPr>
            </w:pPr>
            <w:r w:rsidRPr="005A386A">
              <w:rPr>
                <w:b/>
                <w:bCs/>
                <w:sz w:val="18"/>
                <w:szCs w:val="20"/>
              </w:rPr>
              <w:t xml:space="preserve">Historia de Usuario: </w:t>
            </w:r>
            <w:r w:rsidRPr="005A386A">
              <w:rPr>
                <w:sz w:val="18"/>
                <w:szCs w:val="20"/>
              </w:rPr>
              <w:t>HU-01</w:t>
            </w:r>
          </w:p>
        </w:tc>
      </w:tr>
      <w:tr w:rsidR="007545FF" w:rsidRPr="005A386A" w14:paraId="21F8133A" w14:textId="77777777" w:rsidTr="00537912">
        <w:tc>
          <w:tcPr>
            <w:tcW w:w="4248" w:type="dxa"/>
          </w:tcPr>
          <w:p w14:paraId="07665892" w14:textId="77780159" w:rsidR="007545FF" w:rsidRPr="005A386A" w:rsidRDefault="007545FF" w:rsidP="00411B4C">
            <w:pPr>
              <w:spacing w:line="360" w:lineRule="auto"/>
              <w:rPr>
                <w:sz w:val="18"/>
                <w:szCs w:val="20"/>
              </w:rPr>
            </w:pPr>
            <w:r w:rsidRPr="005A386A">
              <w:rPr>
                <w:b/>
                <w:bCs/>
                <w:sz w:val="18"/>
                <w:szCs w:val="20"/>
              </w:rPr>
              <w:t xml:space="preserve">Número de Tarea: </w:t>
            </w:r>
            <w:r w:rsidRPr="005A386A">
              <w:rPr>
                <w:sz w:val="18"/>
                <w:szCs w:val="20"/>
              </w:rPr>
              <w:t>TI-02</w:t>
            </w:r>
          </w:p>
        </w:tc>
        <w:tc>
          <w:tcPr>
            <w:tcW w:w="4249" w:type="dxa"/>
          </w:tcPr>
          <w:p w14:paraId="7C60A071" w14:textId="2DA04E56" w:rsidR="007545FF" w:rsidRPr="005A386A" w:rsidRDefault="007545FF" w:rsidP="00411B4C">
            <w:pPr>
              <w:spacing w:line="360" w:lineRule="auto"/>
              <w:rPr>
                <w:sz w:val="18"/>
                <w:szCs w:val="20"/>
              </w:rPr>
            </w:pPr>
            <w:r w:rsidRPr="005A386A">
              <w:rPr>
                <w:b/>
                <w:bCs/>
                <w:sz w:val="18"/>
                <w:szCs w:val="20"/>
              </w:rPr>
              <w:t xml:space="preserve">Nombre de Tarea: </w:t>
            </w:r>
            <w:r w:rsidRPr="005A386A">
              <w:rPr>
                <w:sz w:val="18"/>
                <w:szCs w:val="20"/>
              </w:rPr>
              <w:t>Crear el modelo para la autenticación de usuarios</w:t>
            </w:r>
          </w:p>
        </w:tc>
      </w:tr>
      <w:tr w:rsidR="007545FF" w:rsidRPr="005A386A" w14:paraId="194FEA9E" w14:textId="77777777" w:rsidTr="00537912">
        <w:tc>
          <w:tcPr>
            <w:tcW w:w="4248" w:type="dxa"/>
          </w:tcPr>
          <w:p w14:paraId="45065B6E" w14:textId="77777777" w:rsidR="007545FF" w:rsidRPr="005A386A" w:rsidRDefault="007545FF" w:rsidP="00411B4C">
            <w:pPr>
              <w:spacing w:line="360" w:lineRule="auto"/>
              <w:rPr>
                <w:sz w:val="18"/>
                <w:szCs w:val="20"/>
              </w:rPr>
            </w:pPr>
            <w:r w:rsidRPr="005A386A">
              <w:rPr>
                <w:b/>
                <w:bCs/>
                <w:sz w:val="18"/>
                <w:szCs w:val="20"/>
              </w:rPr>
              <w:t xml:space="preserve">Tipo de Tarea: </w:t>
            </w:r>
            <w:r w:rsidRPr="005A386A">
              <w:rPr>
                <w:sz w:val="18"/>
                <w:szCs w:val="20"/>
              </w:rPr>
              <w:t>Desarrollo</w:t>
            </w:r>
          </w:p>
        </w:tc>
        <w:tc>
          <w:tcPr>
            <w:tcW w:w="4249" w:type="dxa"/>
          </w:tcPr>
          <w:p w14:paraId="1FEE701E" w14:textId="166316F9" w:rsidR="007545FF" w:rsidRPr="005A386A" w:rsidRDefault="007545FF" w:rsidP="00411B4C">
            <w:pPr>
              <w:spacing w:line="360" w:lineRule="auto"/>
              <w:rPr>
                <w:sz w:val="18"/>
                <w:szCs w:val="20"/>
              </w:rPr>
            </w:pPr>
            <w:r w:rsidRPr="005A386A">
              <w:rPr>
                <w:b/>
                <w:bCs/>
                <w:sz w:val="18"/>
                <w:szCs w:val="20"/>
              </w:rPr>
              <w:t xml:space="preserve">Puntos Estimados: </w:t>
            </w:r>
            <w:r w:rsidRPr="005A386A">
              <w:rPr>
                <w:sz w:val="18"/>
                <w:szCs w:val="20"/>
              </w:rPr>
              <w:t>2</w:t>
            </w:r>
          </w:p>
        </w:tc>
      </w:tr>
      <w:tr w:rsidR="007545FF" w:rsidRPr="005A386A" w14:paraId="3D821DC8" w14:textId="77777777" w:rsidTr="00537912">
        <w:tc>
          <w:tcPr>
            <w:tcW w:w="4248" w:type="dxa"/>
          </w:tcPr>
          <w:p w14:paraId="29E88053" w14:textId="24861752" w:rsidR="007545FF" w:rsidRPr="005A386A" w:rsidRDefault="007545FF" w:rsidP="00411B4C">
            <w:pPr>
              <w:spacing w:line="360" w:lineRule="auto"/>
              <w:rPr>
                <w:sz w:val="18"/>
                <w:szCs w:val="20"/>
              </w:rPr>
            </w:pPr>
            <w:r w:rsidRPr="005A386A">
              <w:rPr>
                <w:b/>
                <w:bCs/>
                <w:sz w:val="18"/>
                <w:szCs w:val="20"/>
              </w:rPr>
              <w:t xml:space="preserve">Fecha Inicio: </w:t>
            </w:r>
            <w:r w:rsidRPr="005A386A">
              <w:rPr>
                <w:sz w:val="18"/>
                <w:szCs w:val="20"/>
              </w:rPr>
              <w:t>23/06/2020</w:t>
            </w:r>
          </w:p>
        </w:tc>
        <w:tc>
          <w:tcPr>
            <w:tcW w:w="4249" w:type="dxa"/>
          </w:tcPr>
          <w:p w14:paraId="578FAA38" w14:textId="33EB2878" w:rsidR="007545FF" w:rsidRPr="005A386A" w:rsidRDefault="007545FF" w:rsidP="00411B4C">
            <w:pPr>
              <w:spacing w:line="360" w:lineRule="auto"/>
              <w:rPr>
                <w:sz w:val="18"/>
                <w:szCs w:val="20"/>
              </w:rPr>
            </w:pPr>
            <w:r w:rsidRPr="005A386A">
              <w:rPr>
                <w:b/>
                <w:bCs/>
                <w:sz w:val="18"/>
                <w:szCs w:val="20"/>
              </w:rPr>
              <w:t xml:space="preserve">Fecha Fin: </w:t>
            </w:r>
            <w:r w:rsidRPr="005A386A">
              <w:rPr>
                <w:sz w:val="18"/>
                <w:szCs w:val="20"/>
              </w:rPr>
              <w:t>23/06/2020</w:t>
            </w:r>
          </w:p>
        </w:tc>
      </w:tr>
      <w:tr w:rsidR="007545FF" w:rsidRPr="005A386A" w14:paraId="4FBFC796" w14:textId="77777777" w:rsidTr="00537912">
        <w:tc>
          <w:tcPr>
            <w:tcW w:w="8497" w:type="dxa"/>
            <w:gridSpan w:val="2"/>
          </w:tcPr>
          <w:p w14:paraId="43BD49AA" w14:textId="77777777" w:rsidR="007545FF" w:rsidRPr="005A386A" w:rsidRDefault="007545FF" w:rsidP="00411B4C">
            <w:pPr>
              <w:spacing w:line="360" w:lineRule="auto"/>
              <w:rPr>
                <w:b/>
                <w:bCs/>
                <w:sz w:val="18"/>
                <w:szCs w:val="20"/>
              </w:rPr>
            </w:pPr>
            <w:r w:rsidRPr="005A386A">
              <w:rPr>
                <w:b/>
                <w:bCs/>
                <w:sz w:val="18"/>
                <w:szCs w:val="20"/>
              </w:rPr>
              <w:t xml:space="preserve">Programador Responsable: </w:t>
            </w:r>
            <w:r w:rsidRPr="005A386A">
              <w:rPr>
                <w:sz w:val="18"/>
                <w:szCs w:val="20"/>
              </w:rPr>
              <w:t>Claudio Pilataxi</w:t>
            </w:r>
          </w:p>
        </w:tc>
      </w:tr>
      <w:tr w:rsidR="007545FF" w:rsidRPr="005A386A" w14:paraId="6515ACD2" w14:textId="77777777" w:rsidTr="00537912">
        <w:tc>
          <w:tcPr>
            <w:tcW w:w="8497" w:type="dxa"/>
            <w:gridSpan w:val="2"/>
          </w:tcPr>
          <w:p w14:paraId="0B58B49D" w14:textId="748BEEB0" w:rsidR="007545FF" w:rsidRPr="005A386A" w:rsidRDefault="007545FF" w:rsidP="00411B4C">
            <w:pPr>
              <w:spacing w:line="360" w:lineRule="auto"/>
              <w:rPr>
                <w:sz w:val="18"/>
                <w:szCs w:val="20"/>
              </w:rPr>
            </w:pPr>
            <w:r w:rsidRPr="005A386A">
              <w:rPr>
                <w:b/>
                <w:bCs/>
                <w:sz w:val="18"/>
                <w:szCs w:val="20"/>
              </w:rPr>
              <w:t xml:space="preserve">Descripción: </w:t>
            </w:r>
            <w:r w:rsidRPr="005A386A">
              <w:rPr>
                <w:sz w:val="18"/>
                <w:szCs w:val="20"/>
              </w:rPr>
              <w:t>Definir el modelo de autenticación de usuarios en el respectivo directorio</w:t>
            </w:r>
          </w:p>
        </w:tc>
      </w:tr>
      <w:tr w:rsidR="007545FF" w:rsidRPr="005A386A" w14:paraId="735882E2" w14:textId="77777777" w:rsidTr="00537912">
        <w:tc>
          <w:tcPr>
            <w:tcW w:w="8497" w:type="dxa"/>
            <w:gridSpan w:val="2"/>
          </w:tcPr>
          <w:p w14:paraId="0B93E090" w14:textId="77777777" w:rsidR="007545FF" w:rsidRPr="005A386A" w:rsidRDefault="007545FF" w:rsidP="00411B4C">
            <w:pPr>
              <w:spacing w:line="360" w:lineRule="auto"/>
              <w:rPr>
                <w:b/>
                <w:bCs/>
                <w:sz w:val="18"/>
                <w:szCs w:val="20"/>
              </w:rPr>
            </w:pPr>
            <w:r w:rsidRPr="005A386A">
              <w:rPr>
                <w:b/>
                <w:bCs/>
                <w:sz w:val="18"/>
                <w:szCs w:val="20"/>
              </w:rPr>
              <w:t>Pruebas de aceptación:</w:t>
            </w:r>
          </w:p>
          <w:p w14:paraId="1BE86AA8" w14:textId="40DE8BC6" w:rsidR="00F10C95" w:rsidRPr="005A386A" w:rsidRDefault="007545FF" w:rsidP="002572B4">
            <w:pPr>
              <w:pStyle w:val="Prrafodelista"/>
              <w:numPr>
                <w:ilvl w:val="0"/>
                <w:numId w:val="9"/>
              </w:numPr>
              <w:spacing w:before="0" w:line="360" w:lineRule="auto"/>
              <w:rPr>
                <w:sz w:val="18"/>
                <w:szCs w:val="20"/>
              </w:rPr>
            </w:pPr>
            <w:r w:rsidRPr="005A386A">
              <w:rPr>
                <w:sz w:val="18"/>
                <w:szCs w:val="20"/>
              </w:rPr>
              <w:t>Verificar que el modelo esté en la estructura correcta</w:t>
            </w:r>
            <w:r w:rsidR="00050950" w:rsidRPr="005A386A">
              <w:rPr>
                <w:sz w:val="18"/>
                <w:szCs w:val="20"/>
              </w:rPr>
              <w:t xml:space="preserve"> de la aplicación</w:t>
            </w:r>
            <w:r w:rsidRPr="005A386A">
              <w:rPr>
                <w:sz w:val="18"/>
                <w:szCs w:val="20"/>
              </w:rPr>
              <w:t>.</w:t>
            </w:r>
          </w:p>
          <w:p w14:paraId="431AB9D9" w14:textId="51EEF24D" w:rsidR="00F10C95" w:rsidRPr="005A386A" w:rsidRDefault="00F10C95" w:rsidP="002572B4">
            <w:pPr>
              <w:pStyle w:val="Prrafodelista"/>
              <w:numPr>
                <w:ilvl w:val="0"/>
                <w:numId w:val="9"/>
              </w:numPr>
              <w:spacing w:before="0" w:line="360" w:lineRule="auto"/>
              <w:rPr>
                <w:sz w:val="18"/>
                <w:szCs w:val="20"/>
              </w:rPr>
            </w:pPr>
            <w:r w:rsidRPr="005A386A">
              <w:rPr>
                <w:sz w:val="18"/>
                <w:szCs w:val="20"/>
              </w:rPr>
              <w:t>Comprobar que exista el enlace del modelo con la tabla tusuario de la base de datos.</w:t>
            </w:r>
          </w:p>
        </w:tc>
      </w:tr>
    </w:tbl>
    <w:p w14:paraId="49BA5DBA" w14:textId="4D970009" w:rsidR="00127E95" w:rsidRDefault="00127E95" w:rsidP="00127E95">
      <w:pPr>
        <w:pStyle w:val="Textoindependiente"/>
        <w:spacing w:line="360" w:lineRule="auto"/>
        <w:rPr>
          <w:sz w:val="16"/>
        </w:rPr>
      </w:pPr>
      <w:r w:rsidRPr="00A14027">
        <w:rPr>
          <w:b/>
          <w:sz w:val="16"/>
        </w:rPr>
        <w:t xml:space="preserve">Realizado por: </w:t>
      </w:r>
      <w:r w:rsidRPr="00A14027">
        <w:rPr>
          <w:sz w:val="16"/>
        </w:rPr>
        <w:t>W. Aldas y C. Pilataxi, 2020</w:t>
      </w:r>
    </w:p>
    <w:p w14:paraId="34E92C84" w14:textId="77777777" w:rsidR="009C52A6" w:rsidRPr="00A14027" w:rsidRDefault="009C52A6" w:rsidP="001C237C">
      <w:pPr>
        <w:spacing w:line="360" w:lineRule="auto"/>
      </w:pPr>
    </w:p>
    <w:p w14:paraId="118A1AE3" w14:textId="5450794F" w:rsidR="00CD610C" w:rsidRPr="00CD610C" w:rsidRDefault="00CD610C" w:rsidP="00CD610C">
      <w:pPr>
        <w:pStyle w:val="Descripcin"/>
        <w:keepNext/>
        <w:rPr>
          <w:b w:val="0"/>
        </w:rPr>
      </w:pPr>
      <w:r>
        <w:t xml:space="preserve">Tabla </w:t>
      </w:r>
      <w:r>
        <w:fldChar w:fldCharType="begin"/>
      </w:r>
      <w:r>
        <w:instrText xml:space="preserve"> SEQ Tabla__ \* ARABIC </w:instrText>
      </w:r>
      <w:r>
        <w:fldChar w:fldCharType="separate"/>
      </w:r>
      <w:r w:rsidR="00504470">
        <w:rPr>
          <w:noProof/>
        </w:rPr>
        <w:t>26</w:t>
      </w:r>
      <w:r>
        <w:fldChar w:fldCharType="end"/>
      </w:r>
      <w:r>
        <w:t xml:space="preserve">-3: </w:t>
      </w:r>
      <w:r>
        <w:rPr>
          <w:b w:val="0"/>
        </w:rPr>
        <w:t>Prueba de aceptación PA-06 de HU-01</w:t>
      </w:r>
    </w:p>
    <w:tbl>
      <w:tblPr>
        <w:tblStyle w:val="Tablaconcuadrcula"/>
        <w:tblW w:w="8500" w:type="dxa"/>
        <w:tblLook w:val="04A0" w:firstRow="1" w:lastRow="0" w:firstColumn="1" w:lastColumn="0" w:noHBand="0" w:noVBand="1"/>
      </w:tblPr>
      <w:tblGrid>
        <w:gridCol w:w="2536"/>
        <w:gridCol w:w="1515"/>
        <w:gridCol w:w="4449"/>
      </w:tblGrid>
      <w:tr w:rsidR="007545FF" w:rsidRPr="005A386A" w14:paraId="2E4A1048"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571DD390" w14:textId="77777777" w:rsidR="007545FF" w:rsidRPr="005A386A" w:rsidRDefault="007545FF" w:rsidP="00411B4C">
            <w:pPr>
              <w:spacing w:line="360" w:lineRule="auto"/>
              <w:rPr>
                <w:b/>
                <w:color w:val="000000" w:themeColor="text1"/>
                <w:sz w:val="18"/>
              </w:rPr>
            </w:pPr>
            <w:r w:rsidRPr="005A386A">
              <w:rPr>
                <w:b/>
                <w:color w:val="000000" w:themeColor="text1"/>
                <w:sz w:val="18"/>
              </w:rPr>
              <w:t xml:space="preserve">PRUEBA DE ACEPTACIÓN </w:t>
            </w:r>
          </w:p>
        </w:tc>
      </w:tr>
      <w:tr w:rsidR="007545FF" w:rsidRPr="005A386A" w14:paraId="0AEAC030"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6A5F733E" w14:textId="595439B3" w:rsidR="007545FF" w:rsidRPr="005A386A" w:rsidRDefault="007545FF" w:rsidP="00411B4C">
            <w:pPr>
              <w:spacing w:line="360" w:lineRule="auto"/>
              <w:rPr>
                <w:color w:val="000000" w:themeColor="text1"/>
                <w:sz w:val="18"/>
              </w:rPr>
            </w:pPr>
            <w:r w:rsidRPr="005A386A">
              <w:rPr>
                <w:b/>
                <w:color w:val="000000" w:themeColor="text1"/>
                <w:sz w:val="18"/>
              </w:rPr>
              <w:t>Código</w:t>
            </w:r>
            <w:r w:rsidRPr="005A386A">
              <w:rPr>
                <w:color w:val="000000" w:themeColor="text1"/>
                <w:sz w:val="18"/>
              </w:rPr>
              <w:t>: PA-0</w:t>
            </w:r>
            <w:r w:rsidR="00050950" w:rsidRPr="005A386A">
              <w:rPr>
                <w:color w:val="000000" w:themeColor="text1"/>
                <w:sz w:val="18"/>
              </w:rPr>
              <w:t>6</w:t>
            </w:r>
          </w:p>
        </w:tc>
        <w:tc>
          <w:tcPr>
            <w:tcW w:w="5964" w:type="dxa"/>
            <w:gridSpan w:val="2"/>
            <w:tcBorders>
              <w:top w:val="single" w:sz="4" w:space="0" w:color="auto"/>
              <w:left w:val="single" w:sz="4" w:space="0" w:color="auto"/>
              <w:bottom w:val="single" w:sz="4" w:space="0" w:color="auto"/>
              <w:right w:val="single" w:sz="4" w:space="0" w:color="auto"/>
            </w:tcBorders>
            <w:hideMark/>
          </w:tcPr>
          <w:p w14:paraId="6AD51099" w14:textId="77777777" w:rsidR="007545FF" w:rsidRPr="005A386A" w:rsidRDefault="007545FF" w:rsidP="00411B4C">
            <w:pPr>
              <w:spacing w:line="360" w:lineRule="auto"/>
              <w:ind w:left="2"/>
              <w:rPr>
                <w:color w:val="000000" w:themeColor="text1"/>
                <w:sz w:val="18"/>
              </w:rPr>
            </w:pPr>
            <w:r w:rsidRPr="005A386A">
              <w:rPr>
                <w:b/>
                <w:color w:val="000000" w:themeColor="text1"/>
                <w:sz w:val="18"/>
              </w:rPr>
              <w:t>Historia de Usuario</w:t>
            </w:r>
            <w:r w:rsidRPr="005A386A">
              <w:rPr>
                <w:color w:val="000000" w:themeColor="text1"/>
                <w:sz w:val="18"/>
              </w:rPr>
              <w:t xml:space="preserve">: </w:t>
            </w:r>
            <w:r w:rsidRPr="005A386A">
              <w:rPr>
                <w:sz w:val="18"/>
              </w:rPr>
              <w:t>HU-01 Autenticación de los usuarios por número de cédula y contraseña</w:t>
            </w:r>
          </w:p>
        </w:tc>
      </w:tr>
      <w:tr w:rsidR="007545FF" w:rsidRPr="005A386A" w14:paraId="05081111"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6ADB95A0" w14:textId="289EA8F2" w:rsidR="007545FF" w:rsidRPr="005A386A" w:rsidRDefault="007545FF" w:rsidP="00411B4C">
            <w:pPr>
              <w:spacing w:line="360" w:lineRule="auto"/>
              <w:rPr>
                <w:color w:val="000000" w:themeColor="text1"/>
                <w:sz w:val="18"/>
              </w:rPr>
            </w:pPr>
            <w:r w:rsidRPr="005A386A">
              <w:rPr>
                <w:b/>
                <w:color w:val="000000" w:themeColor="text1"/>
                <w:sz w:val="18"/>
              </w:rPr>
              <w:t>Nombre</w:t>
            </w:r>
            <w:r w:rsidRPr="005A386A">
              <w:rPr>
                <w:color w:val="000000" w:themeColor="text1"/>
                <w:sz w:val="18"/>
              </w:rPr>
              <w:t xml:space="preserve">: </w:t>
            </w:r>
            <w:r w:rsidRPr="005A386A">
              <w:rPr>
                <w:sz w:val="18"/>
              </w:rPr>
              <w:t xml:space="preserve">Verificar que el </w:t>
            </w:r>
            <w:r w:rsidR="002048C0" w:rsidRPr="005A386A">
              <w:rPr>
                <w:color w:val="000000" w:themeColor="text1"/>
                <w:sz w:val="18"/>
                <w:szCs w:val="20"/>
              </w:rPr>
              <w:t xml:space="preserve">modelo </w:t>
            </w:r>
            <w:r w:rsidRPr="005A386A">
              <w:rPr>
                <w:sz w:val="18"/>
              </w:rPr>
              <w:t>esté en la estructura correcta del proyecto.</w:t>
            </w:r>
          </w:p>
        </w:tc>
      </w:tr>
      <w:tr w:rsidR="007545FF" w:rsidRPr="005A386A" w14:paraId="53A14C3E"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2183690F" w14:textId="77777777" w:rsidR="007545FF" w:rsidRPr="005A386A" w:rsidRDefault="007545FF" w:rsidP="00411B4C">
            <w:pPr>
              <w:spacing w:line="360" w:lineRule="auto"/>
              <w:rPr>
                <w:color w:val="000000" w:themeColor="text1"/>
                <w:sz w:val="18"/>
                <w:u w:val="single"/>
              </w:rPr>
            </w:pPr>
            <w:r w:rsidRPr="005A386A">
              <w:rPr>
                <w:b/>
                <w:color w:val="000000" w:themeColor="text1"/>
                <w:sz w:val="18"/>
              </w:rPr>
              <w:t>Responsable</w:t>
            </w:r>
            <w:r w:rsidRPr="005A386A">
              <w:rPr>
                <w:color w:val="000000" w:themeColor="text1"/>
                <w:sz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49621A8C" w14:textId="30A7E4A6" w:rsidR="007545FF" w:rsidRPr="005A386A" w:rsidRDefault="007545FF" w:rsidP="00411B4C">
            <w:pPr>
              <w:spacing w:line="360" w:lineRule="auto"/>
              <w:rPr>
                <w:color w:val="000000" w:themeColor="text1"/>
                <w:sz w:val="18"/>
              </w:rPr>
            </w:pPr>
            <w:r w:rsidRPr="005A386A">
              <w:rPr>
                <w:b/>
                <w:color w:val="000000" w:themeColor="text1"/>
                <w:sz w:val="18"/>
              </w:rPr>
              <w:t>Fecha</w:t>
            </w:r>
            <w:r w:rsidRPr="005A386A">
              <w:rPr>
                <w:color w:val="000000" w:themeColor="text1"/>
                <w:sz w:val="18"/>
              </w:rPr>
              <w:t>:</w:t>
            </w:r>
            <w:r w:rsidRPr="005A386A">
              <w:rPr>
                <w:sz w:val="18"/>
              </w:rPr>
              <w:t xml:space="preserve"> 2</w:t>
            </w:r>
            <w:r w:rsidR="001730BA" w:rsidRPr="005A386A">
              <w:rPr>
                <w:sz w:val="18"/>
              </w:rPr>
              <w:t>3</w:t>
            </w:r>
            <w:r w:rsidRPr="005A386A">
              <w:rPr>
                <w:sz w:val="18"/>
              </w:rPr>
              <w:t>/06/2020</w:t>
            </w:r>
          </w:p>
        </w:tc>
      </w:tr>
      <w:tr w:rsidR="007545FF" w:rsidRPr="005A386A" w14:paraId="2F8ED254"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6DF6C920" w14:textId="556B4FC3" w:rsidR="007545FF" w:rsidRPr="005A386A" w:rsidRDefault="007545FF" w:rsidP="00411B4C">
            <w:pPr>
              <w:spacing w:line="360" w:lineRule="auto"/>
              <w:rPr>
                <w:color w:val="000000" w:themeColor="text1"/>
                <w:sz w:val="18"/>
              </w:rPr>
            </w:pPr>
            <w:r w:rsidRPr="005A386A">
              <w:rPr>
                <w:b/>
                <w:color w:val="000000" w:themeColor="text1"/>
                <w:sz w:val="18"/>
              </w:rPr>
              <w:t>Descripción</w:t>
            </w:r>
            <w:r w:rsidRPr="005A386A">
              <w:rPr>
                <w:color w:val="000000" w:themeColor="text1"/>
                <w:sz w:val="18"/>
              </w:rPr>
              <w:t>:</w:t>
            </w:r>
            <w:r w:rsidR="00050950" w:rsidRPr="005A386A">
              <w:rPr>
                <w:color w:val="000000" w:themeColor="text1"/>
                <w:sz w:val="18"/>
              </w:rPr>
              <w:t xml:space="preserve"> Verificar que el modelo esté en la estructura correcta de la aplicación.</w:t>
            </w:r>
          </w:p>
        </w:tc>
      </w:tr>
      <w:tr w:rsidR="007545FF" w:rsidRPr="005A386A" w14:paraId="16159DB1"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1527A42E" w14:textId="77777777" w:rsidR="007545FF" w:rsidRPr="005A386A" w:rsidRDefault="007545FF" w:rsidP="00411B4C">
            <w:pPr>
              <w:spacing w:line="360" w:lineRule="auto"/>
              <w:rPr>
                <w:b/>
                <w:color w:val="000000" w:themeColor="text1"/>
                <w:sz w:val="18"/>
              </w:rPr>
            </w:pPr>
            <w:r w:rsidRPr="005A386A">
              <w:rPr>
                <w:b/>
                <w:color w:val="000000" w:themeColor="text1"/>
                <w:sz w:val="18"/>
              </w:rPr>
              <w:t xml:space="preserve">Condiciones de Ejecución: </w:t>
            </w:r>
          </w:p>
          <w:p w14:paraId="2CD22D03" w14:textId="095877AB" w:rsidR="007545FF" w:rsidRPr="005A386A" w:rsidRDefault="007545FF"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 xml:space="preserve">Debe existir el </w:t>
            </w:r>
            <w:r w:rsidR="001730BA" w:rsidRPr="005A386A">
              <w:rPr>
                <w:color w:val="000000" w:themeColor="text1"/>
                <w:sz w:val="18"/>
              </w:rPr>
              <w:t>modelo Usuario</w:t>
            </w:r>
            <w:r w:rsidRPr="005A386A">
              <w:rPr>
                <w:color w:val="000000" w:themeColor="text1"/>
                <w:sz w:val="18"/>
              </w:rPr>
              <w:t xml:space="preserve"> dentro del proyecto</w:t>
            </w:r>
          </w:p>
        </w:tc>
      </w:tr>
      <w:tr w:rsidR="007545FF" w:rsidRPr="005A386A" w14:paraId="1F7C3158"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564F3B5C" w14:textId="77777777" w:rsidR="007545FF" w:rsidRPr="005A386A" w:rsidRDefault="007545FF" w:rsidP="00411B4C">
            <w:pPr>
              <w:spacing w:line="360" w:lineRule="auto"/>
              <w:rPr>
                <w:b/>
                <w:color w:val="000000" w:themeColor="text1"/>
                <w:sz w:val="18"/>
              </w:rPr>
            </w:pPr>
            <w:r w:rsidRPr="005A386A">
              <w:rPr>
                <w:b/>
                <w:color w:val="000000" w:themeColor="text1"/>
                <w:sz w:val="18"/>
              </w:rPr>
              <w:t xml:space="preserve">Pasos de ejecución: </w:t>
            </w:r>
          </w:p>
          <w:p w14:paraId="38A50AC5" w14:textId="77777777" w:rsidR="007545FF" w:rsidRPr="005A386A" w:rsidRDefault="007545FF"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l directorio de la aplicación</w:t>
            </w:r>
          </w:p>
          <w:p w14:paraId="2E9AF2F2" w14:textId="77777777" w:rsidR="007545FF" w:rsidRPr="005A386A" w:rsidRDefault="007545FF"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 la carpeta app</w:t>
            </w:r>
          </w:p>
          <w:p w14:paraId="0966FD6B" w14:textId="7BBC3096" w:rsidR="007545FF" w:rsidRPr="005A386A" w:rsidRDefault="007545FF"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 xml:space="preserve">Ingresar a la carpeta </w:t>
            </w:r>
            <w:r w:rsidR="001730BA" w:rsidRPr="005A386A">
              <w:rPr>
                <w:color w:val="000000" w:themeColor="text1"/>
                <w:sz w:val="18"/>
              </w:rPr>
              <w:t>Models</w:t>
            </w:r>
          </w:p>
          <w:p w14:paraId="2C2EEE64" w14:textId="646AC2CD" w:rsidR="007545FF" w:rsidRPr="005A386A" w:rsidRDefault="007545FF"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 xml:space="preserve">Clic sobre el archivo </w:t>
            </w:r>
            <w:r w:rsidR="001730BA" w:rsidRPr="005A386A">
              <w:rPr>
                <w:color w:val="000000" w:themeColor="text1"/>
                <w:sz w:val="18"/>
              </w:rPr>
              <w:t>Usuario</w:t>
            </w:r>
          </w:p>
        </w:tc>
      </w:tr>
      <w:tr w:rsidR="007545FF" w:rsidRPr="005A386A" w14:paraId="474504C7"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7A7DCD97" w14:textId="6943519E" w:rsidR="007545FF" w:rsidRPr="005A386A" w:rsidRDefault="007545FF" w:rsidP="00411B4C">
            <w:pPr>
              <w:spacing w:line="360" w:lineRule="auto"/>
              <w:rPr>
                <w:color w:val="000000" w:themeColor="text1"/>
                <w:sz w:val="18"/>
              </w:rPr>
            </w:pPr>
            <w:r w:rsidRPr="005A386A">
              <w:rPr>
                <w:b/>
                <w:color w:val="000000" w:themeColor="text1"/>
                <w:sz w:val="18"/>
              </w:rPr>
              <w:t>Resultado esperado:</w:t>
            </w:r>
            <w:r w:rsidRPr="005A386A">
              <w:rPr>
                <w:color w:val="000000" w:themeColor="text1"/>
                <w:sz w:val="18"/>
              </w:rPr>
              <w:t xml:space="preserve"> Debe estar el </w:t>
            </w:r>
            <w:r w:rsidR="001730BA" w:rsidRPr="005A386A">
              <w:rPr>
                <w:color w:val="000000" w:themeColor="text1"/>
                <w:sz w:val="18"/>
              </w:rPr>
              <w:t>modelo</w:t>
            </w:r>
            <w:r w:rsidRPr="005A386A">
              <w:rPr>
                <w:color w:val="000000" w:themeColor="text1"/>
                <w:sz w:val="18"/>
              </w:rPr>
              <w:t xml:space="preserve"> </w:t>
            </w:r>
            <w:r w:rsidR="001730BA" w:rsidRPr="005A386A">
              <w:rPr>
                <w:color w:val="000000" w:themeColor="text1"/>
                <w:sz w:val="18"/>
              </w:rPr>
              <w:t>Usuario con los respectivos campos</w:t>
            </w:r>
            <w:r w:rsidRPr="005A386A">
              <w:rPr>
                <w:color w:val="000000" w:themeColor="text1"/>
                <w:sz w:val="18"/>
              </w:rPr>
              <w:t>.</w:t>
            </w:r>
          </w:p>
        </w:tc>
      </w:tr>
      <w:tr w:rsidR="007545FF" w:rsidRPr="005A386A" w14:paraId="35697C93"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3DD527ED" w14:textId="77777777" w:rsidR="007545FF" w:rsidRPr="005A386A" w:rsidRDefault="007545FF" w:rsidP="00411B4C">
            <w:pPr>
              <w:spacing w:line="360" w:lineRule="auto"/>
              <w:rPr>
                <w:color w:val="000000" w:themeColor="text1"/>
                <w:sz w:val="18"/>
              </w:rPr>
            </w:pPr>
            <w:r w:rsidRPr="005A386A">
              <w:rPr>
                <w:b/>
                <w:color w:val="000000" w:themeColor="text1"/>
                <w:sz w:val="18"/>
              </w:rPr>
              <w:t>Evaluación de la prueba</w:t>
            </w:r>
            <w:r w:rsidRPr="005A386A">
              <w:rPr>
                <w:color w:val="000000" w:themeColor="text1"/>
                <w:sz w:val="18"/>
              </w:rPr>
              <w:t xml:space="preserve">: Exitosa. </w:t>
            </w:r>
          </w:p>
        </w:tc>
      </w:tr>
    </w:tbl>
    <w:p w14:paraId="705D9639" w14:textId="77777777" w:rsidR="009C52A6" w:rsidRPr="00A14027" w:rsidRDefault="009C52A6" w:rsidP="009C52A6">
      <w:pPr>
        <w:pStyle w:val="Textoindependiente"/>
        <w:spacing w:line="360" w:lineRule="auto"/>
        <w:rPr>
          <w:b/>
          <w:sz w:val="16"/>
        </w:rPr>
      </w:pPr>
      <w:r w:rsidRPr="00A14027">
        <w:rPr>
          <w:b/>
          <w:sz w:val="16"/>
        </w:rPr>
        <w:t xml:space="preserve">Realizado por: </w:t>
      </w:r>
      <w:r w:rsidRPr="00A14027">
        <w:rPr>
          <w:sz w:val="16"/>
        </w:rPr>
        <w:t>W. Aldas y C. Pilataxi, 2020</w:t>
      </w:r>
    </w:p>
    <w:p w14:paraId="097BC84F" w14:textId="5158F37B" w:rsidR="007545FF" w:rsidRDefault="007545FF" w:rsidP="001C237C">
      <w:pPr>
        <w:spacing w:line="360" w:lineRule="auto"/>
      </w:pPr>
    </w:p>
    <w:p w14:paraId="0FE30E09" w14:textId="0B52EFDB" w:rsidR="00E64FC4" w:rsidRPr="00E64FC4" w:rsidRDefault="00E64FC4" w:rsidP="00E64FC4">
      <w:pPr>
        <w:pStyle w:val="Descripcin"/>
        <w:keepNext/>
        <w:rPr>
          <w:b w:val="0"/>
        </w:rPr>
      </w:pPr>
      <w:r>
        <w:t xml:space="preserve">Tabla </w:t>
      </w:r>
      <w:r>
        <w:fldChar w:fldCharType="begin"/>
      </w:r>
      <w:r>
        <w:instrText xml:space="preserve"> SEQ Tabla__ \* ARABIC </w:instrText>
      </w:r>
      <w:r>
        <w:fldChar w:fldCharType="separate"/>
      </w:r>
      <w:r w:rsidR="00504470">
        <w:rPr>
          <w:noProof/>
        </w:rPr>
        <w:t>27</w:t>
      </w:r>
      <w:r>
        <w:fldChar w:fldCharType="end"/>
      </w:r>
      <w:r>
        <w:t xml:space="preserve">-3: </w:t>
      </w:r>
      <w:r>
        <w:rPr>
          <w:b w:val="0"/>
        </w:rPr>
        <w:t>Prueba de aceptación PA-07 de HU-01</w:t>
      </w:r>
    </w:p>
    <w:tbl>
      <w:tblPr>
        <w:tblStyle w:val="Tablaconcuadrcula"/>
        <w:tblW w:w="8500" w:type="dxa"/>
        <w:tblLook w:val="04A0" w:firstRow="1" w:lastRow="0" w:firstColumn="1" w:lastColumn="0" w:noHBand="0" w:noVBand="1"/>
      </w:tblPr>
      <w:tblGrid>
        <w:gridCol w:w="2536"/>
        <w:gridCol w:w="1515"/>
        <w:gridCol w:w="4449"/>
      </w:tblGrid>
      <w:tr w:rsidR="001730BA" w:rsidRPr="005A386A" w14:paraId="2B96F173"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57C7EB33" w14:textId="77777777" w:rsidR="001730BA" w:rsidRPr="005A386A" w:rsidRDefault="001730BA" w:rsidP="00411B4C">
            <w:pPr>
              <w:spacing w:line="360" w:lineRule="auto"/>
              <w:rPr>
                <w:b/>
                <w:color w:val="000000" w:themeColor="text1"/>
                <w:sz w:val="18"/>
              </w:rPr>
            </w:pPr>
            <w:r w:rsidRPr="005A386A">
              <w:rPr>
                <w:b/>
                <w:color w:val="000000" w:themeColor="text1"/>
                <w:sz w:val="18"/>
              </w:rPr>
              <w:t xml:space="preserve">PRUEBA DE ACEPTACIÓN </w:t>
            </w:r>
          </w:p>
        </w:tc>
      </w:tr>
      <w:tr w:rsidR="001730BA" w:rsidRPr="005A386A" w14:paraId="5D6EF4C7"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58B98E29" w14:textId="64CFA389" w:rsidR="001730BA" w:rsidRPr="005A386A" w:rsidRDefault="001730BA" w:rsidP="00411B4C">
            <w:pPr>
              <w:spacing w:line="360" w:lineRule="auto"/>
              <w:rPr>
                <w:color w:val="000000" w:themeColor="text1"/>
                <w:sz w:val="18"/>
              </w:rPr>
            </w:pPr>
            <w:r w:rsidRPr="005A386A">
              <w:rPr>
                <w:b/>
                <w:color w:val="000000" w:themeColor="text1"/>
                <w:sz w:val="18"/>
              </w:rPr>
              <w:t>Código</w:t>
            </w:r>
            <w:r w:rsidRPr="005A386A">
              <w:rPr>
                <w:color w:val="000000" w:themeColor="text1"/>
                <w:sz w:val="18"/>
              </w:rPr>
              <w:t>: PA-07</w:t>
            </w:r>
          </w:p>
        </w:tc>
        <w:tc>
          <w:tcPr>
            <w:tcW w:w="5964" w:type="dxa"/>
            <w:gridSpan w:val="2"/>
            <w:tcBorders>
              <w:top w:val="single" w:sz="4" w:space="0" w:color="auto"/>
              <w:left w:val="single" w:sz="4" w:space="0" w:color="auto"/>
              <w:bottom w:val="single" w:sz="4" w:space="0" w:color="auto"/>
              <w:right w:val="single" w:sz="4" w:space="0" w:color="auto"/>
            </w:tcBorders>
            <w:hideMark/>
          </w:tcPr>
          <w:p w14:paraId="618F9C60" w14:textId="77777777" w:rsidR="001730BA" w:rsidRPr="005A386A" w:rsidRDefault="001730BA" w:rsidP="00411B4C">
            <w:pPr>
              <w:spacing w:line="360" w:lineRule="auto"/>
              <w:ind w:left="2"/>
              <w:rPr>
                <w:color w:val="000000" w:themeColor="text1"/>
                <w:sz w:val="18"/>
              </w:rPr>
            </w:pPr>
            <w:r w:rsidRPr="005A386A">
              <w:rPr>
                <w:b/>
                <w:color w:val="000000" w:themeColor="text1"/>
                <w:sz w:val="18"/>
              </w:rPr>
              <w:t>Historia de Usuario</w:t>
            </w:r>
            <w:r w:rsidRPr="005A386A">
              <w:rPr>
                <w:color w:val="000000" w:themeColor="text1"/>
                <w:sz w:val="18"/>
              </w:rPr>
              <w:t xml:space="preserve">: </w:t>
            </w:r>
            <w:r w:rsidRPr="005A386A">
              <w:rPr>
                <w:sz w:val="18"/>
              </w:rPr>
              <w:t>HU-01 Autenticación de los usuarios por número de cédula y contraseña</w:t>
            </w:r>
          </w:p>
        </w:tc>
      </w:tr>
      <w:tr w:rsidR="001730BA" w:rsidRPr="005A386A" w14:paraId="2189F7F5"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04B15156" w14:textId="48DC5A67" w:rsidR="001730BA" w:rsidRPr="005A386A" w:rsidRDefault="001730BA" w:rsidP="00411B4C">
            <w:pPr>
              <w:spacing w:line="360" w:lineRule="auto"/>
              <w:rPr>
                <w:color w:val="000000" w:themeColor="text1"/>
                <w:sz w:val="18"/>
              </w:rPr>
            </w:pPr>
            <w:r w:rsidRPr="005A386A">
              <w:rPr>
                <w:b/>
                <w:color w:val="000000" w:themeColor="text1"/>
                <w:sz w:val="18"/>
              </w:rPr>
              <w:t>Nombre</w:t>
            </w:r>
            <w:r w:rsidRPr="005A386A">
              <w:rPr>
                <w:color w:val="000000" w:themeColor="text1"/>
                <w:sz w:val="18"/>
              </w:rPr>
              <w:t xml:space="preserve">: </w:t>
            </w:r>
            <w:r w:rsidRPr="005A386A">
              <w:rPr>
                <w:sz w:val="18"/>
              </w:rPr>
              <w:t>Comprobar que exista el enlace del modelo con la tabla tusuario de la base de datos.</w:t>
            </w:r>
          </w:p>
        </w:tc>
      </w:tr>
      <w:tr w:rsidR="001730BA" w:rsidRPr="005A386A" w14:paraId="7BA1DE5B"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44FA2FD2" w14:textId="77777777" w:rsidR="001730BA" w:rsidRPr="005A386A" w:rsidRDefault="001730BA" w:rsidP="00411B4C">
            <w:pPr>
              <w:spacing w:line="360" w:lineRule="auto"/>
              <w:rPr>
                <w:color w:val="000000" w:themeColor="text1"/>
                <w:sz w:val="18"/>
                <w:u w:val="single"/>
              </w:rPr>
            </w:pPr>
            <w:r w:rsidRPr="005A386A">
              <w:rPr>
                <w:b/>
                <w:color w:val="000000" w:themeColor="text1"/>
                <w:sz w:val="18"/>
              </w:rPr>
              <w:t>Responsable</w:t>
            </w:r>
            <w:r w:rsidRPr="005A386A">
              <w:rPr>
                <w:color w:val="000000" w:themeColor="text1"/>
                <w:sz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4D095F82" w14:textId="5477B3E3" w:rsidR="001730BA" w:rsidRPr="005A386A" w:rsidRDefault="001730BA" w:rsidP="00411B4C">
            <w:pPr>
              <w:spacing w:line="360" w:lineRule="auto"/>
              <w:rPr>
                <w:color w:val="000000" w:themeColor="text1"/>
                <w:sz w:val="18"/>
              </w:rPr>
            </w:pPr>
            <w:r w:rsidRPr="005A386A">
              <w:rPr>
                <w:b/>
                <w:color w:val="000000" w:themeColor="text1"/>
                <w:sz w:val="18"/>
              </w:rPr>
              <w:t>Fecha</w:t>
            </w:r>
            <w:r w:rsidRPr="005A386A">
              <w:rPr>
                <w:color w:val="000000" w:themeColor="text1"/>
                <w:sz w:val="18"/>
              </w:rPr>
              <w:t>:</w:t>
            </w:r>
            <w:r w:rsidRPr="005A386A">
              <w:rPr>
                <w:sz w:val="18"/>
              </w:rPr>
              <w:t xml:space="preserve"> 23/06/2020</w:t>
            </w:r>
          </w:p>
        </w:tc>
      </w:tr>
      <w:tr w:rsidR="001730BA" w:rsidRPr="005A386A" w14:paraId="1D357E31"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0BDC4AFD" w14:textId="205BA3DA" w:rsidR="001730BA" w:rsidRPr="005A386A" w:rsidRDefault="001730BA" w:rsidP="00411B4C">
            <w:pPr>
              <w:spacing w:line="360" w:lineRule="auto"/>
              <w:rPr>
                <w:color w:val="000000" w:themeColor="text1"/>
                <w:sz w:val="18"/>
              </w:rPr>
            </w:pPr>
            <w:r w:rsidRPr="005A386A">
              <w:rPr>
                <w:b/>
                <w:color w:val="000000" w:themeColor="text1"/>
                <w:sz w:val="18"/>
              </w:rPr>
              <w:t>Descripción</w:t>
            </w:r>
            <w:r w:rsidRPr="005A386A">
              <w:rPr>
                <w:color w:val="000000" w:themeColor="text1"/>
                <w:sz w:val="18"/>
              </w:rPr>
              <w:t>: Verificar que esté enlazado con la tabla tusuario de la base de datos.</w:t>
            </w:r>
          </w:p>
        </w:tc>
      </w:tr>
      <w:tr w:rsidR="001730BA" w:rsidRPr="005A386A" w14:paraId="21920D4B"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2836CCB5" w14:textId="77777777" w:rsidR="001730BA" w:rsidRPr="005A386A" w:rsidRDefault="001730BA" w:rsidP="00411B4C">
            <w:pPr>
              <w:spacing w:line="360" w:lineRule="auto"/>
              <w:rPr>
                <w:b/>
                <w:color w:val="000000" w:themeColor="text1"/>
                <w:sz w:val="18"/>
              </w:rPr>
            </w:pPr>
            <w:r w:rsidRPr="005A386A">
              <w:rPr>
                <w:b/>
                <w:color w:val="000000" w:themeColor="text1"/>
                <w:sz w:val="18"/>
              </w:rPr>
              <w:t xml:space="preserve">Condiciones de Ejecución: </w:t>
            </w:r>
          </w:p>
          <w:p w14:paraId="453A2E7D" w14:textId="77777777" w:rsidR="001730BA" w:rsidRPr="005A386A" w:rsidRDefault="001730BA"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Debe existir el modelo Usuario dentro del proyecto</w:t>
            </w:r>
          </w:p>
          <w:p w14:paraId="59580A5A" w14:textId="70735114" w:rsidR="001730BA" w:rsidRPr="005A386A" w:rsidRDefault="001730BA"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Debe estar creado la tabla tusuario en la base de datos</w:t>
            </w:r>
          </w:p>
        </w:tc>
      </w:tr>
      <w:tr w:rsidR="001730BA" w:rsidRPr="005A386A" w14:paraId="0C3D28D1"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7B14AD9D" w14:textId="77777777" w:rsidR="001730BA" w:rsidRPr="005A386A" w:rsidRDefault="001730BA" w:rsidP="00411B4C">
            <w:pPr>
              <w:spacing w:line="360" w:lineRule="auto"/>
              <w:rPr>
                <w:b/>
                <w:color w:val="000000" w:themeColor="text1"/>
                <w:sz w:val="18"/>
              </w:rPr>
            </w:pPr>
            <w:r w:rsidRPr="005A386A">
              <w:rPr>
                <w:b/>
                <w:color w:val="000000" w:themeColor="text1"/>
                <w:sz w:val="18"/>
              </w:rPr>
              <w:t xml:space="preserve">Pasos de ejecución: </w:t>
            </w:r>
          </w:p>
          <w:p w14:paraId="63556927" w14:textId="77777777" w:rsidR="001730BA" w:rsidRPr="005A386A" w:rsidRDefault="001730BA"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l directorio de la aplicación</w:t>
            </w:r>
          </w:p>
          <w:p w14:paraId="5EAFE697" w14:textId="77777777" w:rsidR="001730BA" w:rsidRPr="005A386A" w:rsidRDefault="001730BA"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 la carpeta app</w:t>
            </w:r>
          </w:p>
          <w:p w14:paraId="2D316B96" w14:textId="77777777" w:rsidR="001730BA" w:rsidRPr="005A386A" w:rsidRDefault="001730BA"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Clic sobre el archivo Usuario</w:t>
            </w:r>
            <w:r w:rsidR="00783AE0" w:rsidRPr="005A386A">
              <w:rPr>
                <w:color w:val="000000" w:themeColor="text1"/>
                <w:sz w:val="18"/>
              </w:rPr>
              <w:t>.php</w:t>
            </w:r>
          </w:p>
          <w:p w14:paraId="3129BE25" w14:textId="2D33FB70" w:rsidR="00783AE0" w:rsidRPr="005A386A" w:rsidRDefault="00783AE0" w:rsidP="002572B4">
            <w:pPr>
              <w:pStyle w:val="Prrafodelista"/>
              <w:numPr>
                <w:ilvl w:val="0"/>
                <w:numId w:val="9"/>
              </w:numPr>
              <w:tabs>
                <w:tab w:val="left" w:pos="7815"/>
              </w:tabs>
              <w:spacing w:line="360" w:lineRule="auto"/>
              <w:contextualSpacing/>
              <w:rPr>
                <w:color w:val="000000" w:themeColor="text1"/>
                <w:sz w:val="18"/>
              </w:rPr>
            </w:pPr>
            <w:r w:rsidRPr="005A386A">
              <w:rPr>
                <w:color w:val="000000" w:themeColor="text1"/>
                <w:sz w:val="18"/>
              </w:rPr>
              <w:t>Verificar que el atributo $table tenga el nombre de la tabla tusuario.</w:t>
            </w:r>
          </w:p>
          <w:p w14:paraId="0D54E0B5" w14:textId="77928747" w:rsidR="00783AE0" w:rsidRPr="005A386A" w:rsidRDefault="00783AE0"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 xml:space="preserve">Verificar que los atributos de la </w:t>
            </w:r>
            <w:r w:rsidR="00777A10" w:rsidRPr="005A386A">
              <w:rPr>
                <w:color w:val="000000" w:themeColor="text1"/>
                <w:sz w:val="18"/>
              </w:rPr>
              <w:t>tabla tusuario</w:t>
            </w:r>
            <w:r w:rsidRPr="005A386A">
              <w:rPr>
                <w:color w:val="000000" w:themeColor="text1"/>
                <w:sz w:val="18"/>
              </w:rPr>
              <w:t xml:space="preserve"> estén en el array $fillable</w:t>
            </w:r>
          </w:p>
        </w:tc>
      </w:tr>
      <w:tr w:rsidR="001730BA" w:rsidRPr="005A386A" w14:paraId="207DD666"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2153A215" w14:textId="2B3CF626" w:rsidR="001730BA" w:rsidRPr="005A386A" w:rsidRDefault="001730BA" w:rsidP="00411B4C">
            <w:pPr>
              <w:spacing w:line="360" w:lineRule="auto"/>
              <w:rPr>
                <w:color w:val="000000" w:themeColor="text1"/>
                <w:sz w:val="18"/>
              </w:rPr>
            </w:pPr>
            <w:r w:rsidRPr="005A386A">
              <w:rPr>
                <w:b/>
                <w:color w:val="000000" w:themeColor="text1"/>
                <w:sz w:val="18"/>
              </w:rPr>
              <w:t>Resultado esperado:</w:t>
            </w:r>
            <w:r w:rsidRPr="005A386A">
              <w:rPr>
                <w:color w:val="000000" w:themeColor="text1"/>
                <w:sz w:val="18"/>
              </w:rPr>
              <w:t xml:space="preserve"> Debe estar el modelo Usuario con los respectivos campos</w:t>
            </w:r>
            <w:r w:rsidR="00777A10" w:rsidRPr="005A386A">
              <w:rPr>
                <w:color w:val="000000" w:themeColor="text1"/>
                <w:sz w:val="18"/>
              </w:rPr>
              <w:t xml:space="preserve"> y a su vez enlazado con la tabla de la base de datos</w:t>
            </w:r>
            <w:r w:rsidRPr="005A386A">
              <w:rPr>
                <w:color w:val="000000" w:themeColor="text1"/>
                <w:sz w:val="18"/>
              </w:rPr>
              <w:t>.</w:t>
            </w:r>
          </w:p>
        </w:tc>
      </w:tr>
      <w:tr w:rsidR="001730BA" w:rsidRPr="005A386A" w14:paraId="3172EE94"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1696C792" w14:textId="77777777" w:rsidR="001730BA" w:rsidRPr="005A386A" w:rsidRDefault="001730BA" w:rsidP="00411B4C">
            <w:pPr>
              <w:spacing w:line="360" w:lineRule="auto"/>
              <w:rPr>
                <w:color w:val="000000" w:themeColor="text1"/>
                <w:sz w:val="18"/>
              </w:rPr>
            </w:pPr>
            <w:r w:rsidRPr="005A386A">
              <w:rPr>
                <w:b/>
                <w:color w:val="000000" w:themeColor="text1"/>
                <w:sz w:val="18"/>
              </w:rPr>
              <w:t>Evaluación de la prueba</w:t>
            </w:r>
            <w:r w:rsidRPr="005A386A">
              <w:rPr>
                <w:color w:val="000000" w:themeColor="text1"/>
                <w:sz w:val="18"/>
              </w:rPr>
              <w:t xml:space="preserve">: Exitosa. </w:t>
            </w:r>
          </w:p>
        </w:tc>
      </w:tr>
    </w:tbl>
    <w:p w14:paraId="3E1A489C" w14:textId="77777777" w:rsidR="009C52A6" w:rsidRPr="00A14027" w:rsidRDefault="009C52A6" w:rsidP="009C52A6">
      <w:pPr>
        <w:pStyle w:val="Textoindependiente"/>
        <w:spacing w:line="360" w:lineRule="auto"/>
        <w:rPr>
          <w:b/>
          <w:sz w:val="16"/>
        </w:rPr>
      </w:pPr>
      <w:r w:rsidRPr="00A14027">
        <w:rPr>
          <w:b/>
          <w:sz w:val="16"/>
        </w:rPr>
        <w:t xml:space="preserve">Realizado por: </w:t>
      </w:r>
      <w:r w:rsidRPr="00A14027">
        <w:rPr>
          <w:sz w:val="16"/>
        </w:rPr>
        <w:t>W. Aldas y C. Pilataxi, 2020</w:t>
      </w:r>
    </w:p>
    <w:p w14:paraId="6D2AFAC1" w14:textId="290A102C" w:rsidR="0091168E" w:rsidRDefault="0091168E" w:rsidP="00411B4C">
      <w:pPr>
        <w:spacing w:line="360" w:lineRule="auto"/>
      </w:pPr>
    </w:p>
    <w:p w14:paraId="7DD99403" w14:textId="26E89E99" w:rsidR="00E64FC4" w:rsidRPr="00E64FC4" w:rsidRDefault="00E64FC4" w:rsidP="00E64FC4">
      <w:pPr>
        <w:pStyle w:val="Descripcin"/>
        <w:keepNext/>
        <w:rPr>
          <w:b w:val="0"/>
        </w:rPr>
      </w:pPr>
      <w:r>
        <w:t xml:space="preserve">Tabla </w:t>
      </w:r>
      <w:r>
        <w:fldChar w:fldCharType="begin"/>
      </w:r>
      <w:r>
        <w:instrText xml:space="preserve"> SEQ Tabla__ \* ARABIC </w:instrText>
      </w:r>
      <w:r>
        <w:fldChar w:fldCharType="separate"/>
      </w:r>
      <w:r w:rsidR="00504470">
        <w:rPr>
          <w:noProof/>
        </w:rPr>
        <w:t>28</w:t>
      </w:r>
      <w:r>
        <w:fldChar w:fldCharType="end"/>
      </w:r>
      <w:r>
        <w:t xml:space="preserve">-3: </w:t>
      </w:r>
      <w:r>
        <w:rPr>
          <w:b w:val="0"/>
        </w:rPr>
        <w:t>Crear el API REST de la autenticación de usuarios</w:t>
      </w:r>
    </w:p>
    <w:tbl>
      <w:tblPr>
        <w:tblStyle w:val="Tablaconcuadrcula"/>
        <w:tblW w:w="0" w:type="auto"/>
        <w:tblLook w:val="04A0" w:firstRow="1" w:lastRow="0" w:firstColumn="1" w:lastColumn="0" w:noHBand="0" w:noVBand="1"/>
      </w:tblPr>
      <w:tblGrid>
        <w:gridCol w:w="4248"/>
        <w:gridCol w:w="4249"/>
      </w:tblGrid>
      <w:tr w:rsidR="0091168E" w:rsidRPr="005A386A" w14:paraId="0E722370" w14:textId="77777777" w:rsidTr="00537912">
        <w:tc>
          <w:tcPr>
            <w:tcW w:w="8497" w:type="dxa"/>
            <w:gridSpan w:val="2"/>
          </w:tcPr>
          <w:p w14:paraId="4314C263" w14:textId="089D952D" w:rsidR="0091168E" w:rsidRPr="005A386A" w:rsidRDefault="0091168E" w:rsidP="00411B4C">
            <w:pPr>
              <w:spacing w:line="360" w:lineRule="auto"/>
              <w:rPr>
                <w:b/>
                <w:bCs/>
                <w:sz w:val="18"/>
                <w:szCs w:val="20"/>
              </w:rPr>
            </w:pPr>
            <w:r w:rsidRPr="005A386A">
              <w:rPr>
                <w:b/>
                <w:bCs/>
                <w:sz w:val="18"/>
                <w:szCs w:val="20"/>
              </w:rPr>
              <w:t>TAREA DE INGENI</w:t>
            </w:r>
            <w:r w:rsidR="005A386A">
              <w:rPr>
                <w:b/>
                <w:bCs/>
                <w:sz w:val="18"/>
                <w:szCs w:val="20"/>
              </w:rPr>
              <w:t>E</w:t>
            </w:r>
            <w:r w:rsidRPr="005A386A">
              <w:rPr>
                <w:b/>
                <w:bCs/>
                <w:sz w:val="18"/>
                <w:szCs w:val="20"/>
              </w:rPr>
              <w:t>RIA</w:t>
            </w:r>
          </w:p>
        </w:tc>
      </w:tr>
      <w:tr w:rsidR="0091168E" w:rsidRPr="005A386A" w14:paraId="0FA54CEA" w14:textId="77777777" w:rsidTr="00537912">
        <w:tc>
          <w:tcPr>
            <w:tcW w:w="8497" w:type="dxa"/>
            <w:gridSpan w:val="2"/>
          </w:tcPr>
          <w:p w14:paraId="4BC64080" w14:textId="77777777" w:rsidR="0091168E" w:rsidRPr="005A386A" w:rsidRDefault="0091168E" w:rsidP="00411B4C">
            <w:pPr>
              <w:spacing w:line="360" w:lineRule="auto"/>
              <w:rPr>
                <w:sz w:val="18"/>
                <w:szCs w:val="20"/>
              </w:rPr>
            </w:pPr>
            <w:r w:rsidRPr="005A386A">
              <w:rPr>
                <w:b/>
                <w:bCs/>
                <w:sz w:val="18"/>
                <w:szCs w:val="20"/>
              </w:rPr>
              <w:t xml:space="preserve">Historia de Usuario: </w:t>
            </w:r>
            <w:r w:rsidRPr="005A386A">
              <w:rPr>
                <w:sz w:val="18"/>
                <w:szCs w:val="20"/>
              </w:rPr>
              <w:t>HU-01</w:t>
            </w:r>
          </w:p>
        </w:tc>
      </w:tr>
      <w:tr w:rsidR="0091168E" w:rsidRPr="005A386A" w14:paraId="41CFB9AB" w14:textId="77777777" w:rsidTr="00537912">
        <w:tc>
          <w:tcPr>
            <w:tcW w:w="4248" w:type="dxa"/>
          </w:tcPr>
          <w:p w14:paraId="53845B63" w14:textId="25117033" w:rsidR="0091168E" w:rsidRPr="005A386A" w:rsidRDefault="0091168E" w:rsidP="00411B4C">
            <w:pPr>
              <w:spacing w:line="360" w:lineRule="auto"/>
              <w:rPr>
                <w:sz w:val="18"/>
                <w:szCs w:val="20"/>
              </w:rPr>
            </w:pPr>
            <w:r w:rsidRPr="005A386A">
              <w:rPr>
                <w:b/>
                <w:bCs/>
                <w:sz w:val="18"/>
                <w:szCs w:val="20"/>
              </w:rPr>
              <w:t xml:space="preserve">Número de Tarea: </w:t>
            </w:r>
            <w:r w:rsidRPr="005A386A">
              <w:rPr>
                <w:sz w:val="18"/>
                <w:szCs w:val="20"/>
              </w:rPr>
              <w:t>TI-03</w:t>
            </w:r>
          </w:p>
        </w:tc>
        <w:tc>
          <w:tcPr>
            <w:tcW w:w="4249" w:type="dxa"/>
          </w:tcPr>
          <w:p w14:paraId="17B2CF84" w14:textId="14290DC5" w:rsidR="0091168E" w:rsidRPr="005A386A" w:rsidRDefault="0091168E" w:rsidP="00411B4C">
            <w:pPr>
              <w:spacing w:line="360" w:lineRule="auto"/>
              <w:rPr>
                <w:sz w:val="18"/>
                <w:szCs w:val="20"/>
              </w:rPr>
            </w:pPr>
            <w:r w:rsidRPr="005A386A">
              <w:rPr>
                <w:b/>
                <w:bCs/>
                <w:sz w:val="18"/>
                <w:szCs w:val="20"/>
              </w:rPr>
              <w:t xml:space="preserve">Nombre de Tarea: </w:t>
            </w:r>
            <w:r w:rsidRPr="005A386A">
              <w:rPr>
                <w:sz w:val="18"/>
                <w:szCs w:val="20"/>
              </w:rPr>
              <w:t>Crear el API REST de la autenticación de usuarios</w:t>
            </w:r>
          </w:p>
        </w:tc>
      </w:tr>
      <w:tr w:rsidR="0091168E" w:rsidRPr="005A386A" w14:paraId="3AE2922A" w14:textId="77777777" w:rsidTr="00537912">
        <w:tc>
          <w:tcPr>
            <w:tcW w:w="4248" w:type="dxa"/>
          </w:tcPr>
          <w:p w14:paraId="5912B03C" w14:textId="77777777" w:rsidR="0091168E" w:rsidRPr="005A386A" w:rsidRDefault="0091168E" w:rsidP="00411B4C">
            <w:pPr>
              <w:spacing w:line="360" w:lineRule="auto"/>
              <w:rPr>
                <w:sz w:val="18"/>
                <w:szCs w:val="20"/>
              </w:rPr>
            </w:pPr>
            <w:r w:rsidRPr="005A386A">
              <w:rPr>
                <w:b/>
                <w:bCs/>
                <w:sz w:val="18"/>
                <w:szCs w:val="20"/>
              </w:rPr>
              <w:t xml:space="preserve">Tipo de Tarea: </w:t>
            </w:r>
            <w:r w:rsidRPr="005A386A">
              <w:rPr>
                <w:sz w:val="18"/>
                <w:szCs w:val="20"/>
              </w:rPr>
              <w:t>Desarrollo</w:t>
            </w:r>
          </w:p>
        </w:tc>
        <w:tc>
          <w:tcPr>
            <w:tcW w:w="4249" w:type="dxa"/>
          </w:tcPr>
          <w:p w14:paraId="3CFFC2D7" w14:textId="1763F6FE" w:rsidR="0091168E" w:rsidRPr="005A386A" w:rsidRDefault="0091168E" w:rsidP="00411B4C">
            <w:pPr>
              <w:spacing w:line="360" w:lineRule="auto"/>
              <w:rPr>
                <w:sz w:val="18"/>
                <w:szCs w:val="20"/>
              </w:rPr>
            </w:pPr>
            <w:r w:rsidRPr="005A386A">
              <w:rPr>
                <w:b/>
                <w:bCs/>
                <w:sz w:val="18"/>
                <w:szCs w:val="20"/>
              </w:rPr>
              <w:t xml:space="preserve">Puntos Estimados: </w:t>
            </w:r>
            <w:r w:rsidRPr="005A386A">
              <w:rPr>
                <w:sz w:val="18"/>
                <w:szCs w:val="20"/>
              </w:rPr>
              <w:t>6</w:t>
            </w:r>
          </w:p>
        </w:tc>
      </w:tr>
      <w:tr w:rsidR="0091168E" w:rsidRPr="005A386A" w14:paraId="3C230828" w14:textId="77777777" w:rsidTr="00537912">
        <w:tc>
          <w:tcPr>
            <w:tcW w:w="4248" w:type="dxa"/>
          </w:tcPr>
          <w:p w14:paraId="210E29DB" w14:textId="77777777" w:rsidR="0091168E" w:rsidRPr="005A386A" w:rsidRDefault="0091168E" w:rsidP="00411B4C">
            <w:pPr>
              <w:spacing w:line="360" w:lineRule="auto"/>
              <w:rPr>
                <w:sz w:val="18"/>
                <w:szCs w:val="20"/>
              </w:rPr>
            </w:pPr>
            <w:r w:rsidRPr="005A386A">
              <w:rPr>
                <w:b/>
                <w:bCs/>
                <w:sz w:val="18"/>
                <w:szCs w:val="20"/>
              </w:rPr>
              <w:t xml:space="preserve">Fecha Inicio: </w:t>
            </w:r>
            <w:r w:rsidRPr="005A386A">
              <w:rPr>
                <w:sz w:val="18"/>
                <w:szCs w:val="20"/>
              </w:rPr>
              <w:t>23/06/2020</w:t>
            </w:r>
          </w:p>
        </w:tc>
        <w:tc>
          <w:tcPr>
            <w:tcW w:w="4249" w:type="dxa"/>
          </w:tcPr>
          <w:p w14:paraId="37686CCF" w14:textId="77777777" w:rsidR="0091168E" w:rsidRPr="005A386A" w:rsidRDefault="0091168E" w:rsidP="00411B4C">
            <w:pPr>
              <w:spacing w:line="360" w:lineRule="auto"/>
              <w:rPr>
                <w:sz w:val="18"/>
                <w:szCs w:val="20"/>
              </w:rPr>
            </w:pPr>
            <w:r w:rsidRPr="005A386A">
              <w:rPr>
                <w:b/>
                <w:bCs/>
                <w:sz w:val="18"/>
                <w:szCs w:val="20"/>
              </w:rPr>
              <w:t xml:space="preserve">Fecha Fin: </w:t>
            </w:r>
            <w:r w:rsidRPr="005A386A">
              <w:rPr>
                <w:sz w:val="18"/>
                <w:szCs w:val="20"/>
              </w:rPr>
              <w:t>23/06/2020</w:t>
            </w:r>
          </w:p>
        </w:tc>
      </w:tr>
      <w:tr w:rsidR="0091168E" w:rsidRPr="005A386A" w14:paraId="4980ED47" w14:textId="77777777" w:rsidTr="00537912">
        <w:tc>
          <w:tcPr>
            <w:tcW w:w="8497" w:type="dxa"/>
            <w:gridSpan w:val="2"/>
          </w:tcPr>
          <w:p w14:paraId="26FCC0E6" w14:textId="77777777" w:rsidR="0091168E" w:rsidRPr="005A386A" w:rsidRDefault="0091168E" w:rsidP="00411B4C">
            <w:pPr>
              <w:spacing w:line="360" w:lineRule="auto"/>
              <w:rPr>
                <w:b/>
                <w:bCs/>
                <w:sz w:val="18"/>
                <w:szCs w:val="20"/>
              </w:rPr>
            </w:pPr>
            <w:r w:rsidRPr="005A386A">
              <w:rPr>
                <w:b/>
                <w:bCs/>
                <w:sz w:val="18"/>
                <w:szCs w:val="20"/>
              </w:rPr>
              <w:t xml:space="preserve">Programador Responsable: </w:t>
            </w:r>
            <w:r w:rsidRPr="005A386A">
              <w:rPr>
                <w:sz w:val="18"/>
                <w:szCs w:val="20"/>
              </w:rPr>
              <w:t>Claudio Pilataxi</w:t>
            </w:r>
          </w:p>
        </w:tc>
      </w:tr>
      <w:tr w:rsidR="0091168E" w:rsidRPr="005A386A" w14:paraId="28CA66E0" w14:textId="77777777" w:rsidTr="00537912">
        <w:tc>
          <w:tcPr>
            <w:tcW w:w="8497" w:type="dxa"/>
            <w:gridSpan w:val="2"/>
          </w:tcPr>
          <w:p w14:paraId="721B9FB2" w14:textId="2A3C1DDB" w:rsidR="0091168E" w:rsidRPr="005A386A" w:rsidRDefault="0091168E" w:rsidP="00411B4C">
            <w:pPr>
              <w:spacing w:line="360" w:lineRule="auto"/>
              <w:rPr>
                <w:sz w:val="18"/>
                <w:szCs w:val="20"/>
              </w:rPr>
            </w:pPr>
            <w:r w:rsidRPr="005A386A">
              <w:rPr>
                <w:b/>
                <w:bCs/>
                <w:sz w:val="18"/>
                <w:szCs w:val="20"/>
              </w:rPr>
              <w:t xml:space="preserve">Descripción: </w:t>
            </w:r>
            <w:r w:rsidRPr="005A386A">
              <w:rPr>
                <w:sz w:val="18"/>
                <w:szCs w:val="20"/>
              </w:rPr>
              <w:t>Definir el API REST de la autenticación de usuarios y que esté enlazado con su respectivo método y controlador.</w:t>
            </w:r>
          </w:p>
        </w:tc>
      </w:tr>
      <w:tr w:rsidR="0091168E" w:rsidRPr="005A386A" w14:paraId="034910AF" w14:textId="77777777" w:rsidTr="00537912">
        <w:tc>
          <w:tcPr>
            <w:tcW w:w="8497" w:type="dxa"/>
            <w:gridSpan w:val="2"/>
          </w:tcPr>
          <w:p w14:paraId="77D978E9" w14:textId="77777777" w:rsidR="0091168E" w:rsidRPr="005A386A" w:rsidRDefault="0091168E" w:rsidP="00411B4C">
            <w:pPr>
              <w:spacing w:line="360" w:lineRule="auto"/>
              <w:rPr>
                <w:b/>
                <w:bCs/>
                <w:sz w:val="18"/>
                <w:szCs w:val="20"/>
              </w:rPr>
            </w:pPr>
            <w:r w:rsidRPr="005A386A">
              <w:rPr>
                <w:b/>
                <w:bCs/>
                <w:sz w:val="18"/>
                <w:szCs w:val="20"/>
              </w:rPr>
              <w:t>Pruebas de aceptación:</w:t>
            </w:r>
          </w:p>
          <w:p w14:paraId="6D00852B" w14:textId="1AB362CA" w:rsidR="0091168E" w:rsidRPr="005A386A" w:rsidRDefault="0091168E" w:rsidP="002572B4">
            <w:pPr>
              <w:pStyle w:val="Prrafodelista"/>
              <w:numPr>
                <w:ilvl w:val="0"/>
                <w:numId w:val="9"/>
              </w:numPr>
              <w:spacing w:before="0" w:line="360" w:lineRule="auto"/>
              <w:rPr>
                <w:sz w:val="18"/>
                <w:szCs w:val="20"/>
              </w:rPr>
            </w:pPr>
            <w:r w:rsidRPr="005A386A">
              <w:rPr>
                <w:sz w:val="18"/>
                <w:szCs w:val="20"/>
              </w:rPr>
              <w:t xml:space="preserve">Verificar que exista la ruta </w:t>
            </w:r>
            <w:r w:rsidRPr="005A386A">
              <w:rPr>
                <w:color w:val="000000" w:themeColor="text1"/>
                <w:sz w:val="18"/>
                <w:szCs w:val="20"/>
              </w:rPr>
              <w:t>Generales\LoginController en el archivo de los servicios API</w:t>
            </w:r>
          </w:p>
          <w:p w14:paraId="52304B9B" w14:textId="77777777" w:rsidR="0091168E" w:rsidRPr="005A386A" w:rsidRDefault="0091168E" w:rsidP="002572B4">
            <w:pPr>
              <w:pStyle w:val="Prrafodelista"/>
              <w:numPr>
                <w:ilvl w:val="0"/>
                <w:numId w:val="9"/>
              </w:numPr>
              <w:spacing w:before="0" w:line="360" w:lineRule="auto"/>
              <w:rPr>
                <w:sz w:val="18"/>
                <w:szCs w:val="20"/>
              </w:rPr>
            </w:pPr>
            <w:r w:rsidRPr="005A386A">
              <w:rPr>
                <w:sz w:val="18"/>
                <w:szCs w:val="20"/>
              </w:rPr>
              <w:t xml:space="preserve">Comprobar que la ruta esté enlazada </w:t>
            </w:r>
            <w:r w:rsidR="0012124D" w:rsidRPr="005A386A">
              <w:rPr>
                <w:sz w:val="18"/>
                <w:szCs w:val="20"/>
              </w:rPr>
              <w:t>con el controlador correspondiente</w:t>
            </w:r>
            <w:r w:rsidRPr="005A386A">
              <w:rPr>
                <w:sz w:val="18"/>
                <w:szCs w:val="20"/>
              </w:rPr>
              <w:t>.</w:t>
            </w:r>
          </w:p>
          <w:p w14:paraId="4801ACA5" w14:textId="46B5D606" w:rsidR="0012124D" w:rsidRPr="005A386A" w:rsidRDefault="0012124D" w:rsidP="002572B4">
            <w:pPr>
              <w:pStyle w:val="Prrafodelista"/>
              <w:numPr>
                <w:ilvl w:val="0"/>
                <w:numId w:val="9"/>
              </w:numPr>
              <w:spacing w:before="0" w:line="360" w:lineRule="auto"/>
              <w:rPr>
                <w:sz w:val="18"/>
                <w:szCs w:val="20"/>
              </w:rPr>
            </w:pPr>
            <w:r w:rsidRPr="005A386A">
              <w:rPr>
                <w:sz w:val="18"/>
                <w:szCs w:val="20"/>
              </w:rPr>
              <w:t>Realizar el testing de la API REST creada.</w:t>
            </w:r>
          </w:p>
        </w:tc>
      </w:tr>
    </w:tbl>
    <w:p w14:paraId="6EAEF1A4" w14:textId="77777777" w:rsidR="009C52A6" w:rsidRPr="00A14027" w:rsidRDefault="009C52A6" w:rsidP="009C52A6">
      <w:pPr>
        <w:pStyle w:val="Textoindependiente"/>
        <w:spacing w:line="360" w:lineRule="auto"/>
        <w:rPr>
          <w:b/>
          <w:sz w:val="16"/>
        </w:rPr>
      </w:pPr>
      <w:r w:rsidRPr="00A14027">
        <w:rPr>
          <w:b/>
          <w:sz w:val="16"/>
        </w:rPr>
        <w:t xml:space="preserve">Realizado por: </w:t>
      </w:r>
      <w:r w:rsidRPr="00A14027">
        <w:rPr>
          <w:sz w:val="16"/>
        </w:rPr>
        <w:t>W. Aldas y C. Pilataxi, 2020</w:t>
      </w:r>
    </w:p>
    <w:p w14:paraId="2511BBC7" w14:textId="48791C22" w:rsidR="0091168E" w:rsidRDefault="0091168E" w:rsidP="00411B4C">
      <w:pPr>
        <w:spacing w:line="360" w:lineRule="auto"/>
      </w:pPr>
    </w:p>
    <w:p w14:paraId="39949F50" w14:textId="370F4525" w:rsidR="0040554F" w:rsidRPr="0040554F" w:rsidRDefault="0040554F" w:rsidP="0040554F">
      <w:pPr>
        <w:pStyle w:val="Descripcin"/>
        <w:keepNext/>
        <w:rPr>
          <w:b w:val="0"/>
        </w:rPr>
      </w:pPr>
      <w:r>
        <w:t xml:space="preserve">Tabla </w:t>
      </w:r>
      <w:r>
        <w:fldChar w:fldCharType="begin"/>
      </w:r>
      <w:r>
        <w:instrText xml:space="preserve"> SEQ Tabla__ \* ARABIC </w:instrText>
      </w:r>
      <w:r>
        <w:fldChar w:fldCharType="separate"/>
      </w:r>
      <w:r w:rsidR="00504470">
        <w:rPr>
          <w:noProof/>
        </w:rPr>
        <w:t>29</w:t>
      </w:r>
      <w:r>
        <w:fldChar w:fldCharType="end"/>
      </w:r>
      <w:r>
        <w:t xml:space="preserve">-3: </w:t>
      </w:r>
      <w:r>
        <w:rPr>
          <w:b w:val="0"/>
        </w:rPr>
        <w:t>Prueba de aceptación PA-08 de HU-01</w:t>
      </w:r>
    </w:p>
    <w:tbl>
      <w:tblPr>
        <w:tblStyle w:val="Tablaconcuadrcula"/>
        <w:tblW w:w="8500" w:type="dxa"/>
        <w:tblLook w:val="04A0" w:firstRow="1" w:lastRow="0" w:firstColumn="1" w:lastColumn="0" w:noHBand="0" w:noVBand="1"/>
      </w:tblPr>
      <w:tblGrid>
        <w:gridCol w:w="2536"/>
        <w:gridCol w:w="1515"/>
        <w:gridCol w:w="4449"/>
      </w:tblGrid>
      <w:tr w:rsidR="0091168E" w:rsidRPr="005A386A" w14:paraId="045AA3F2"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345D8F99" w14:textId="77777777" w:rsidR="0091168E" w:rsidRPr="005A386A" w:rsidRDefault="0091168E" w:rsidP="00411B4C">
            <w:pPr>
              <w:spacing w:line="360" w:lineRule="auto"/>
              <w:rPr>
                <w:b/>
                <w:color w:val="000000" w:themeColor="text1"/>
                <w:sz w:val="18"/>
              </w:rPr>
            </w:pPr>
            <w:r w:rsidRPr="005A386A">
              <w:rPr>
                <w:b/>
                <w:color w:val="000000" w:themeColor="text1"/>
                <w:sz w:val="18"/>
              </w:rPr>
              <w:t xml:space="preserve">PRUEBA DE ACEPTACIÓN </w:t>
            </w:r>
          </w:p>
        </w:tc>
      </w:tr>
      <w:tr w:rsidR="0091168E" w:rsidRPr="005A386A" w14:paraId="272D42E2"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245039B5" w14:textId="6F8E8047" w:rsidR="0091168E" w:rsidRPr="005A386A" w:rsidRDefault="0091168E" w:rsidP="00411B4C">
            <w:pPr>
              <w:spacing w:line="360" w:lineRule="auto"/>
              <w:rPr>
                <w:color w:val="000000" w:themeColor="text1"/>
                <w:sz w:val="18"/>
              </w:rPr>
            </w:pPr>
            <w:r w:rsidRPr="005A386A">
              <w:rPr>
                <w:b/>
                <w:color w:val="000000" w:themeColor="text1"/>
                <w:sz w:val="18"/>
              </w:rPr>
              <w:t>Código</w:t>
            </w:r>
            <w:r w:rsidRPr="005A386A">
              <w:rPr>
                <w:color w:val="000000" w:themeColor="text1"/>
                <w:sz w:val="18"/>
              </w:rPr>
              <w:t>: PA-08</w:t>
            </w:r>
          </w:p>
        </w:tc>
        <w:tc>
          <w:tcPr>
            <w:tcW w:w="5964" w:type="dxa"/>
            <w:gridSpan w:val="2"/>
            <w:tcBorders>
              <w:top w:val="single" w:sz="4" w:space="0" w:color="auto"/>
              <w:left w:val="single" w:sz="4" w:space="0" w:color="auto"/>
              <w:bottom w:val="single" w:sz="4" w:space="0" w:color="auto"/>
              <w:right w:val="single" w:sz="4" w:space="0" w:color="auto"/>
            </w:tcBorders>
            <w:hideMark/>
          </w:tcPr>
          <w:p w14:paraId="34C29079" w14:textId="77777777" w:rsidR="0091168E" w:rsidRPr="005A386A" w:rsidRDefault="0091168E" w:rsidP="00411B4C">
            <w:pPr>
              <w:spacing w:line="360" w:lineRule="auto"/>
              <w:ind w:left="2"/>
              <w:rPr>
                <w:color w:val="000000" w:themeColor="text1"/>
                <w:sz w:val="18"/>
              </w:rPr>
            </w:pPr>
            <w:r w:rsidRPr="005A386A">
              <w:rPr>
                <w:b/>
                <w:color w:val="000000" w:themeColor="text1"/>
                <w:sz w:val="18"/>
              </w:rPr>
              <w:t>Historia de Usuario</w:t>
            </w:r>
            <w:r w:rsidRPr="005A386A">
              <w:rPr>
                <w:color w:val="000000" w:themeColor="text1"/>
                <w:sz w:val="18"/>
              </w:rPr>
              <w:t xml:space="preserve">: </w:t>
            </w:r>
            <w:r w:rsidRPr="005A386A">
              <w:rPr>
                <w:sz w:val="18"/>
              </w:rPr>
              <w:t>HU-01 Autenticación de los usuarios por número de cédula y contraseña</w:t>
            </w:r>
          </w:p>
        </w:tc>
      </w:tr>
      <w:tr w:rsidR="0091168E" w:rsidRPr="005A386A" w14:paraId="4FD3730E"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0E6B922D" w14:textId="7E627A90" w:rsidR="0091168E" w:rsidRPr="005A386A" w:rsidRDefault="0091168E" w:rsidP="00411B4C">
            <w:pPr>
              <w:spacing w:line="360" w:lineRule="auto"/>
              <w:rPr>
                <w:color w:val="000000" w:themeColor="text1"/>
                <w:sz w:val="18"/>
              </w:rPr>
            </w:pPr>
            <w:r w:rsidRPr="005A386A">
              <w:rPr>
                <w:b/>
                <w:color w:val="000000" w:themeColor="text1"/>
                <w:sz w:val="18"/>
              </w:rPr>
              <w:t>Nombre</w:t>
            </w:r>
            <w:r w:rsidRPr="005A386A">
              <w:rPr>
                <w:color w:val="000000" w:themeColor="text1"/>
                <w:sz w:val="18"/>
              </w:rPr>
              <w:t>:</w:t>
            </w:r>
            <w:r w:rsidR="0012124D" w:rsidRPr="005A386A">
              <w:rPr>
                <w:color w:val="000000" w:themeColor="text1"/>
                <w:sz w:val="18"/>
              </w:rPr>
              <w:t xml:space="preserve"> </w:t>
            </w:r>
            <w:r w:rsidR="0012124D" w:rsidRPr="005A386A">
              <w:rPr>
                <w:sz w:val="18"/>
              </w:rPr>
              <w:t>Verificar que exista la ruta Generales\LoginController en el archivo de los servicios API</w:t>
            </w:r>
          </w:p>
        </w:tc>
      </w:tr>
      <w:tr w:rsidR="0091168E" w:rsidRPr="005A386A" w14:paraId="0F13D700"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7DF1CE74" w14:textId="77777777" w:rsidR="0091168E" w:rsidRPr="005A386A" w:rsidRDefault="0091168E" w:rsidP="00411B4C">
            <w:pPr>
              <w:spacing w:line="360" w:lineRule="auto"/>
              <w:rPr>
                <w:color w:val="000000" w:themeColor="text1"/>
                <w:sz w:val="18"/>
                <w:u w:val="single"/>
              </w:rPr>
            </w:pPr>
            <w:r w:rsidRPr="005A386A">
              <w:rPr>
                <w:b/>
                <w:color w:val="000000" w:themeColor="text1"/>
                <w:sz w:val="18"/>
              </w:rPr>
              <w:t>Responsable</w:t>
            </w:r>
            <w:r w:rsidRPr="005A386A">
              <w:rPr>
                <w:color w:val="000000" w:themeColor="text1"/>
                <w:sz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408A2756" w14:textId="77777777" w:rsidR="0091168E" w:rsidRPr="005A386A" w:rsidRDefault="0091168E" w:rsidP="00411B4C">
            <w:pPr>
              <w:spacing w:line="360" w:lineRule="auto"/>
              <w:rPr>
                <w:color w:val="000000" w:themeColor="text1"/>
                <w:sz w:val="18"/>
              </w:rPr>
            </w:pPr>
            <w:r w:rsidRPr="005A386A">
              <w:rPr>
                <w:b/>
                <w:color w:val="000000" w:themeColor="text1"/>
                <w:sz w:val="18"/>
              </w:rPr>
              <w:t>Fecha</w:t>
            </w:r>
            <w:r w:rsidRPr="005A386A">
              <w:rPr>
                <w:color w:val="000000" w:themeColor="text1"/>
                <w:sz w:val="18"/>
              </w:rPr>
              <w:t>:</w:t>
            </w:r>
            <w:r w:rsidRPr="005A386A">
              <w:rPr>
                <w:sz w:val="18"/>
              </w:rPr>
              <w:t xml:space="preserve"> 23/06/2020</w:t>
            </w:r>
          </w:p>
        </w:tc>
      </w:tr>
      <w:tr w:rsidR="0091168E" w:rsidRPr="005A386A" w14:paraId="38C1F74B"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072BDCCA" w14:textId="1C3E4D0E" w:rsidR="0091168E" w:rsidRPr="005A386A" w:rsidRDefault="0091168E" w:rsidP="00411B4C">
            <w:pPr>
              <w:spacing w:line="360" w:lineRule="auto"/>
              <w:rPr>
                <w:color w:val="000000" w:themeColor="text1"/>
                <w:sz w:val="18"/>
              </w:rPr>
            </w:pPr>
            <w:r w:rsidRPr="005A386A">
              <w:rPr>
                <w:b/>
                <w:color w:val="000000" w:themeColor="text1"/>
                <w:sz w:val="18"/>
              </w:rPr>
              <w:t>Descripción</w:t>
            </w:r>
            <w:r w:rsidRPr="005A386A">
              <w:rPr>
                <w:color w:val="000000" w:themeColor="text1"/>
                <w:sz w:val="18"/>
              </w:rPr>
              <w:t>:</w:t>
            </w:r>
            <w:r w:rsidR="0012124D" w:rsidRPr="005A386A">
              <w:rPr>
                <w:color w:val="000000" w:themeColor="text1"/>
                <w:sz w:val="18"/>
              </w:rPr>
              <w:t xml:space="preserve"> Definir el API REST correspondiente para que el sistema pued</w:t>
            </w:r>
            <w:r w:rsidR="00BF1761" w:rsidRPr="005A386A">
              <w:rPr>
                <w:color w:val="000000" w:themeColor="text1"/>
                <w:sz w:val="18"/>
              </w:rPr>
              <w:t>a</w:t>
            </w:r>
            <w:r w:rsidR="0012124D" w:rsidRPr="005A386A">
              <w:rPr>
                <w:color w:val="000000" w:themeColor="text1"/>
                <w:sz w:val="18"/>
              </w:rPr>
              <w:t xml:space="preserve"> obtener los datos necesarios.</w:t>
            </w:r>
          </w:p>
        </w:tc>
      </w:tr>
      <w:tr w:rsidR="0091168E" w:rsidRPr="005A386A" w14:paraId="096BA5C8"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0438BDC9" w14:textId="77777777" w:rsidR="0091168E" w:rsidRPr="005A386A" w:rsidRDefault="0091168E" w:rsidP="00411B4C">
            <w:pPr>
              <w:spacing w:line="360" w:lineRule="auto"/>
              <w:rPr>
                <w:b/>
                <w:color w:val="000000" w:themeColor="text1"/>
                <w:sz w:val="18"/>
              </w:rPr>
            </w:pPr>
            <w:r w:rsidRPr="005A386A">
              <w:rPr>
                <w:b/>
                <w:color w:val="000000" w:themeColor="text1"/>
                <w:sz w:val="18"/>
              </w:rPr>
              <w:t xml:space="preserve">Condiciones de Ejecución: </w:t>
            </w:r>
          </w:p>
          <w:p w14:paraId="0FD56AB7" w14:textId="541F40DC" w:rsidR="0091168E" w:rsidRPr="005A386A" w:rsidRDefault="0091168E"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Debe exist</w:t>
            </w:r>
            <w:r w:rsidR="0012124D" w:rsidRPr="005A386A">
              <w:rPr>
                <w:color w:val="000000" w:themeColor="text1"/>
                <w:sz w:val="18"/>
              </w:rPr>
              <w:t xml:space="preserve">ir el servicio REST en el archivo </w:t>
            </w:r>
            <w:r w:rsidRPr="005A386A">
              <w:rPr>
                <w:color w:val="000000" w:themeColor="text1"/>
                <w:sz w:val="18"/>
              </w:rPr>
              <w:t>api.php</w:t>
            </w:r>
          </w:p>
        </w:tc>
      </w:tr>
      <w:tr w:rsidR="0091168E" w:rsidRPr="005A386A" w14:paraId="2EC92D7C"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01C39F16" w14:textId="77777777" w:rsidR="0091168E" w:rsidRPr="005A386A" w:rsidRDefault="0091168E" w:rsidP="00411B4C">
            <w:pPr>
              <w:spacing w:line="360" w:lineRule="auto"/>
              <w:rPr>
                <w:b/>
                <w:color w:val="000000" w:themeColor="text1"/>
                <w:sz w:val="18"/>
              </w:rPr>
            </w:pPr>
            <w:r w:rsidRPr="005A386A">
              <w:rPr>
                <w:b/>
                <w:color w:val="000000" w:themeColor="text1"/>
                <w:sz w:val="18"/>
              </w:rPr>
              <w:t xml:space="preserve">Pasos de ejecución: </w:t>
            </w:r>
          </w:p>
          <w:p w14:paraId="48BAAFA9" w14:textId="77777777" w:rsidR="0091168E" w:rsidRPr="005A386A" w:rsidRDefault="0091168E"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l directorio de la aplicación</w:t>
            </w:r>
          </w:p>
          <w:p w14:paraId="3CF1C7BB" w14:textId="735FDFF6" w:rsidR="0091168E" w:rsidRPr="005A386A" w:rsidRDefault="0091168E"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 la carpeta</w:t>
            </w:r>
            <w:r w:rsidR="00646682" w:rsidRPr="005A386A">
              <w:rPr>
                <w:color w:val="000000" w:themeColor="text1"/>
                <w:sz w:val="18"/>
              </w:rPr>
              <w:t xml:space="preserve"> routes</w:t>
            </w:r>
          </w:p>
          <w:p w14:paraId="5A489D58" w14:textId="4C79F6F1" w:rsidR="0091168E" w:rsidRPr="005A386A" w:rsidRDefault="0091168E"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 xml:space="preserve">Clic sobre el archivo </w:t>
            </w:r>
            <w:r w:rsidR="00646682" w:rsidRPr="005A386A">
              <w:rPr>
                <w:color w:val="000000" w:themeColor="text1"/>
                <w:sz w:val="18"/>
              </w:rPr>
              <w:t>api.php</w:t>
            </w:r>
          </w:p>
        </w:tc>
      </w:tr>
      <w:tr w:rsidR="0091168E" w:rsidRPr="005A386A" w14:paraId="71F36579"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76E2B2D4" w14:textId="7FDB960D" w:rsidR="0091168E" w:rsidRPr="005A386A" w:rsidRDefault="0091168E" w:rsidP="00411B4C">
            <w:pPr>
              <w:spacing w:line="360" w:lineRule="auto"/>
              <w:rPr>
                <w:color w:val="000000" w:themeColor="text1"/>
                <w:sz w:val="18"/>
              </w:rPr>
            </w:pPr>
            <w:r w:rsidRPr="005A386A">
              <w:rPr>
                <w:b/>
                <w:color w:val="000000" w:themeColor="text1"/>
                <w:sz w:val="18"/>
              </w:rPr>
              <w:t>Resultado esperado:</w:t>
            </w:r>
            <w:r w:rsidRPr="005A386A">
              <w:rPr>
                <w:color w:val="000000" w:themeColor="text1"/>
                <w:sz w:val="18"/>
              </w:rPr>
              <w:t xml:space="preserve"> Debe estar el</w:t>
            </w:r>
            <w:r w:rsidR="00646682" w:rsidRPr="005A386A">
              <w:rPr>
                <w:color w:val="000000" w:themeColor="text1"/>
                <w:sz w:val="18"/>
              </w:rPr>
              <w:t xml:space="preserve"> método solicitado dentro de la ruta</w:t>
            </w:r>
            <w:r w:rsidR="007B7AF4" w:rsidRPr="005A386A">
              <w:rPr>
                <w:color w:val="000000" w:themeColor="text1"/>
                <w:sz w:val="18"/>
              </w:rPr>
              <w:t xml:space="preserve"> </w:t>
            </w:r>
            <w:r w:rsidR="00646682" w:rsidRPr="005A386A">
              <w:rPr>
                <w:sz w:val="18"/>
              </w:rPr>
              <w:t>Generales\LoginController</w:t>
            </w:r>
          </w:p>
        </w:tc>
      </w:tr>
      <w:tr w:rsidR="0091168E" w:rsidRPr="005A386A" w14:paraId="1A1C5201"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2188D9E8" w14:textId="77777777" w:rsidR="0091168E" w:rsidRPr="005A386A" w:rsidRDefault="0091168E" w:rsidP="00411B4C">
            <w:pPr>
              <w:spacing w:line="360" w:lineRule="auto"/>
              <w:rPr>
                <w:color w:val="000000" w:themeColor="text1"/>
                <w:sz w:val="18"/>
              </w:rPr>
            </w:pPr>
            <w:r w:rsidRPr="005A386A">
              <w:rPr>
                <w:b/>
                <w:color w:val="000000" w:themeColor="text1"/>
                <w:sz w:val="18"/>
              </w:rPr>
              <w:t>Evaluación de la prueba</w:t>
            </w:r>
            <w:r w:rsidRPr="005A386A">
              <w:rPr>
                <w:color w:val="000000" w:themeColor="text1"/>
                <w:sz w:val="18"/>
              </w:rPr>
              <w:t xml:space="preserve">: Exitosa. </w:t>
            </w:r>
          </w:p>
        </w:tc>
      </w:tr>
    </w:tbl>
    <w:p w14:paraId="6403BE9F" w14:textId="77777777" w:rsidR="009C52A6" w:rsidRPr="00A14027" w:rsidRDefault="009C52A6" w:rsidP="009C52A6">
      <w:pPr>
        <w:pStyle w:val="Textoindependiente"/>
        <w:spacing w:line="360" w:lineRule="auto"/>
        <w:rPr>
          <w:b/>
          <w:sz w:val="16"/>
        </w:rPr>
      </w:pPr>
      <w:r w:rsidRPr="00A14027">
        <w:rPr>
          <w:b/>
          <w:sz w:val="16"/>
        </w:rPr>
        <w:t xml:space="preserve">Realizado por: </w:t>
      </w:r>
      <w:r w:rsidRPr="00A14027">
        <w:rPr>
          <w:sz w:val="16"/>
        </w:rPr>
        <w:t>W. Aldas y C. Pilataxi, 2020</w:t>
      </w:r>
    </w:p>
    <w:p w14:paraId="4B82B718" w14:textId="7EB4D70A" w:rsidR="0091168E" w:rsidRDefault="0091168E" w:rsidP="00411B4C">
      <w:pPr>
        <w:spacing w:line="360" w:lineRule="auto"/>
      </w:pPr>
    </w:p>
    <w:p w14:paraId="7927C37B" w14:textId="3077C208" w:rsidR="0040554F" w:rsidRPr="0040554F" w:rsidRDefault="0040554F" w:rsidP="0040554F">
      <w:pPr>
        <w:pStyle w:val="Descripcin"/>
        <w:keepNext/>
        <w:rPr>
          <w:b w:val="0"/>
        </w:rPr>
      </w:pPr>
      <w:r>
        <w:t xml:space="preserve">Tabla </w:t>
      </w:r>
      <w:r>
        <w:fldChar w:fldCharType="begin"/>
      </w:r>
      <w:r>
        <w:instrText xml:space="preserve"> SEQ Tabla__ \* ARABIC </w:instrText>
      </w:r>
      <w:r>
        <w:fldChar w:fldCharType="separate"/>
      </w:r>
      <w:r w:rsidR="00504470">
        <w:rPr>
          <w:noProof/>
        </w:rPr>
        <w:t>30</w:t>
      </w:r>
      <w:r>
        <w:fldChar w:fldCharType="end"/>
      </w:r>
      <w:r>
        <w:t xml:space="preserve">-3: </w:t>
      </w:r>
      <w:r>
        <w:rPr>
          <w:b w:val="0"/>
        </w:rPr>
        <w:t>Prueba de aceptación PA-09 de HU-01</w:t>
      </w:r>
    </w:p>
    <w:tbl>
      <w:tblPr>
        <w:tblStyle w:val="Tablaconcuadrcula"/>
        <w:tblW w:w="8500" w:type="dxa"/>
        <w:tblLook w:val="04A0" w:firstRow="1" w:lastRow="0" w:firstColumn="1" w:lastColumn="0" w:noHBand="0" w:noVBand="1"/>
      </w:tblPr>
      <w:tblGrid>
        <w:gridCol w:w="2536"/>
        <w:gridCol w:w="1515"/>
        <w:gridCol w:w="4449"/>
      </w:tblGrid>
      <w:tr w:rsidR="0091168E" w:rsidRPr="005A386A" w14:paraId="37763995"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70B6FF8A" w14:textId="77777777" w:rsidR="0091168E" w:rsidRPr="005A386A" w:rsidRDefault="0091168E" w:rsidP="00411B4C">
            <w:pPr>
              <w:spacing w:line="360" w:lineRule="auto"/>
              <w:rPr>
                <w:b/>
                <w:color w:val="000000" w:themeColor="text1"/>
                <w:sz w:val="18"/>
              </w:rPr>
            </w:pPr>
            <w:r w:rsidRPr="005A386A">
              <w:rPr>
                <w:b/>
                <w:color w:val="000000" w:themeColor="text1"/>
                <w:sz w:val="18"/>
              </w:rPr>
              <w:t xml:space="preserve">PRUEBA DE ACEPTACIÓN </w:t>
            </w:r>
          </w:p>
        </w:tc>
      </w:tr>
      <w:tr w:rsidR="0091168E" w:rsidRPr="005A386A" w14:paraId="33F785C9"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4D8BEB0F" w14:textId="4BA41B1A" w:rsidR="0091168E" w:rsidRPr="005A386A" w:rsidRDefault="0091168E" w:rsidP="00411B4C">
            <w:pPr>
              <w:spacing w:line="360" w:lineRule="auto"/>
              <w:rPr>
                <w:color w:val="000000" w:themeColor="text1"/>
                <w:sz w:val="18"/>
              </w:rPr>
            </w:pPr>
            <w:r w:rsidRPr="005A386A">
              <w:rPr>
                <w:b/>
                <w:color w:val="000000" w:themeColor="text1"/>
                <w:sz w:val="18"/>
              </w:rPr>
              <w:t>Código</w:t>
            </w:r>
            <w:r w:rsidRPr="005A386A">
              <w:rPr>
                <w:color w:val="000000" w:themeColor="text1"/>
                <w:sz w:val="18"/>
              </w:rPr>
              <w:t>: PA-0</w:t>
            </w:r>
            <w:r w:rsidR="004D410C" w:rsidRPr="005A386A">
              <w:rPr>
                <w:color w:val="000000" w:themeColor="text1"/>
                <w:sz w:val="18"/>
              </w:rPr>
              <w:t>9</w:t>
            </w:r>
          </w:p>
        </w:tc>
        <w:tc>
          <w:tcPr>
            <w:tcW w:w="5964" w:type="dxa"/>
            <w:gridSpan w:val="2"/>
            <w:tcBorders>
              <w:top w:val="single" w:sz="4" w:space="0" w:color="auto"/>
              <w:left w:val="single" w:sz="4" w:space="0" w:color="auto"/>
              <w:bottom w:val="single" w:sz="4" w:space="0" w:color="auto"/>
              <w:right w:val="single" w:sz="4" w:space="0" w:color="auto"/>
            </w:tcBorders>
            <w:hideMark/>
          </w:tcPr>
          <w:p w14:paraId="0BC587CD" w14:textId="77777777" w:rsidR="0091168E" w:rsidRPr="005A386A" w:rsidRDefault="0091168E" w:rsidP="00411B4C">
            <w:pPr>
              <w:spacing w:line="360" w:lineRule="auto"/>
              <w:ind w:left="2"/>
              <w:rPr>
                <w:color w:val="000000" w:themeColor="text1"/>
                <w:sz w:val="18"/>
              </w:rPr>
            </w:pPr>
            <w:r w:rsidRPr="005A386A">
              <w:rPr>
                <w:b/>
                <w:color w:val="000000" w:themeColor="text1"/>
                <w:sz w:val="18"/>
              </w:rPr>
              <w:t>Historia de Usuario</w:t>
            </w:r>
            <w:r w:rsidRPr="005A386A">
              <w:rPr>
                <w:color w:val="000000" w:themeColor="text1"/>
                <w:sz w:val="18"/>
              </w:rPr>
              <w:t xml:space="preserve">: </w:t>
            </w:r>
            <w:r w:rsidRPr="005A386A">
              <w:rPr>
                <w:sz w:val="18"/>
              </w:rPr>
              <w:t>HU-01 Autenticación de los usuarios por número de cédula y contraseña</w:t>
            </w:r>
          </w:p>
        </w:tc>
      </w:tr>
      <w:tr w:rsidR="0091168E" w:rsidRPr="005A386A" w14:paraId="1EB53F05"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39D44058" w14:textId="6FA4884C" w:rsidR="0091168E" w:rsidRPr="005A386A" w:rsidRDefault="0091168E" w:rsidP="00411B4C">
            <w:pPr>
              <w:spacing w:line="360" w:lineRule="auto"/>
              <w:rPr>
                <w:color w:val="000000" w:themeColor="text1"/>
                <w:sz w:val="18"/>
              </w:rPr>
            </w:pPr>
            <w:r w:rsidRPr="005A386A">
              <w:rPr>
                <w:b/>
                <w:color w:val="000000" w:themeColor="text1"/>
                <w:sz w:val="18"/>
              </w:rPr>
              <w:t>Nombre</w:t>
            </w:r>
            <w:r w:rsidRPr="005A386A">
              <w:rPr>
                <w:color w:val="000000" w:themeColor="text1"/>
                <w:sz w:val="18"/>
              </w:rPr>
              <w:t>:</w:t>
            </w:r>
            <w:r w:rsidR="0011479F" w:rsidRPr="005A386A">
              <w:rPr>
                <w:color w:val="000000" w:themeColor="text1"/>
                <w:sz w:val="18"/>
              </w:rPr>
              <w:t xml:space="preserve"> </w:t>
            </w:r>
            <w:r w:rsidR="0011479F" w:rsidRPr="005A386A">
              <w:rPr>
                <w:sz w:val="18"/>
              </w:rPr>
              <w:t>Comprobar que la ruta esté enlazada con el controlador correspondiente.</w:t>
            </w:r>
          </w:p>
        </w:tc>
      </w:tr>
      <w:tr w:rsidR="0091168E" w:rsidRPr="005A386A" w14:paraId="40114772"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2A3F6E7F" w14:textId="77777777" w:rsidR="0091168E" w:rsidRPr="005A386A" w:rsidRDefault="0091168E" w:rsidP="00411B4C">
            <w:pPr>
              <w:spacing w:line="360" w:lineRule="auto"/>
              <w:rPr>
                <w:color w:val="000000" w:themeColor="text1"/>
                <w:sz w:val="18"/>
                <w:u w:val="single"/>
              </w:rPr>
            </w:pPr>
            <w:r w:rsidRPr="005A386A">
              <w:rPr>
                <w:b/>
                <w:color w:val="000000" w:themeColor="text1"/>
                <w:sz w:val="18"/>
              </w:rPr>
              <w:t>Responsable</w:t>
            </w:r>
            <w:r w:rsidRPr="005A386A">
              <w:rPr>
                <w:color w:val="000000" w:themeColor="text1"/>
                <w:sz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5E7EC325" w14:textId="77777777" w:rsidR="0091168E" w:rsidRPr="005A386A" w:rsidRDefault="0091168E" w:rsidP="00411B4C">
            <w:pPr>
              <w:spacing w:line="360" w:lineRule="auto"/>
              <w:rPr>
                <w:color w:val="000000" w:themeColor="text1"/>
                <w:sz w:val="18"/>
              </w:rPr>
            </w:pPr>
            <w:r w:rsidRPr="005A386A">
              <w:rPr>
                <w:b/>
                <w:color w:val="000000" w:themeColor="text1"/>
                <w:sz w:val="18"/>
              </w:rPr>
              <w:t>Fecha</w:t>
            </w:r>
            <w:r w:rsidRPr="005A386A">
              <w:rPr>
                <w:color w:val="000000" w:themeColor="text1"/>
                <w:sz w:val="18"/>
              </w:rPr>
              <w:t>:</w:t>
            </w:r>
            <w:r w:rsidRPr="005A386A">
              <w:rPr>
                <w:sz w:val="18"/>
              </w:rPr>
              <w:t xml:space="preserve"> 23/06/2020</w:t>
            </w:r>
          </w:p>
        </w:tc>
      </w:tr>
      <w:tr w:rsidR="0091168E" w:rsidRPr="005A386A" w14:paraId="6D91AB1D"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71EEB48E" w14:textId="10AEEAE4" w:rsidR="0091168E" w:rsidRPr="005A386A" w:rsidRDefault="0091168E" w:rsidP="00411B4C">
            <w:pPr>
              <w:spacing w:line="360" w:lineRule="auto"/>
              <w:rPr>
                <w:color w:val="000000" w:themeColor="text1"/>
                <w:sz w:val="18"/>
              </w:rPr>
            </w:pPr>
            <w:r w:rsidRPr="005A386A">
              <w:rPr>
                <w:b/>
                <w:color w:val="000000" w:themeColor="text1"/>
                <w:sz w:val="18"/>
              </w:rPr>
              <w:t>Descripción</w:t>
            </w:r>
            <w:r w:rsidRPr="005A386A">
              <w:rPr>
                <w:color w:val="000000" w:themeColor="text1"/>
                <w:sz w:val="18"/>
              </w:rPr>
              <w:t xml:space="preserve">: Verificar que esté enlazado </w:t>
            </w:r>
            <w:r w:rsidR="00BA09E5" w:rsidRPr="005A386A">
              <w:rPr>
                <w:color w:val="000000" w:themeColor="text1"/>
                <w:sz w:val="18"/>
              </w:rPr>
              <w:t>el controlador de login de usuarios con el API REST</w:t>
            </w:r>
            <w:r w:rsidRPr="005A386A">
              <w:rPr>
                <w:color w:val="000000" w:themeColor="text1"/>
                <w:sz w:val="18"/>
              </w:rPr>
              <w:t>.</w:t>
            </w:r>
          </w:p>
        </w:tc>
      </w:tr>
      <w:tr w:rsidR="0091168E" w:rsidRPr="005A386A" w14:paraId="37D74C97"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085E575F" w14:textId="77777777" w:rsidR="0091168E" w:rsidRPr="005A386A" w:rsidRDefault="0091168E" w:rsidP="00411B4C">
            <w:pPr>
              <w:spacing w:line="360" w:lineRule="auto"/>
              <w:rPr>
                <w:b/>
                <w:color w:val="000000" w:themeColor="text1"/>
                <w:sz w:val="18"/>
              </w:rPr>
            </w:pPr>
            <w:r w:rsidRPr="005A386A">
              <w:rPr>
                <w:b/>
                <w:color w:val="000000" w:themeColor="text1"/>
                <w:sz w:val="18"/>
              </w:rPr>
              <w:t xml:space="preserve">Condiciones de Ejecución: </w:t>
            </w:r>
          </w:p>
          <w:p w14:paraId="169A4860" w14:textId="079A83C6" w:rsidR="0091168E" w:rsidRPr="005A386A" w:rsidRDefault="0091168E"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 xml:space="preserve">Debe existir el </w:t>
            </w:r>
            <w:r w:rsidR="00BA09E5" w:rsidRPr="005A386A">
              <w:rPr>
                <w:color w:val="000000" w:themeColor="text1"/>
                <w:sz w:val="18"/>
              </w:rPr>
              <w:t>controlador Login con el método de autenticación de usuarios y además estar enlazado a la ruta correspondiente.</w:t>
            </w:r>
          </w:p>
        </w:tc>
      </w:tr>
      <w:tr w:rsidR="0091168E" w:rsidRPr="005A386A" w14:paraId="2778682E"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59A1FBCB" w14:textId="77777777" w:rsidR="0091168E" w:rsidRPr="005A386A" w:rsidRDefault="0091168E" w:rsidP="00411B4C">
            <w:pPr>
              <w:spacing w:line="360" w:lineRule="auto"/>
              <w:rPr>
                <w:b/>
                <w:color w:val="000000" w:themeColor="text1"/>
                <w:sz w:val="18"/>
              </w:rPr>
            </w:pPr>
            <w:r w:rsidRPr="005A386A">
              <w:rPr>
                <w:b/>
                <w:color w:val="000000" w:themeColor="text1"/>
                <w:sz w:val="18"/>
              </w:rPr>
              <w:t xml:space="preserve">Pasos de ejecución: </w:t>
            </w:r>
          </w:p>
          <w:p w14:paraId="36458AC4" w14:textId="77777777" w:rsidR="0091168E" w:rsidRPr="005A386A" w:rsidRDefault="0091168E"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Ingresar al directorio de la aplicación</w:t>
            </w:r>
          </w:p>
          <w:p w14:paraId="24E949E3" w14:textId="1FBCD6D7" w:rsidR="0091168E" w:rsidRPr="005A386A" w:rsidRDefault="0091168E" w:rsidP="002572B4">
            <w:pPr>
              <w:pStyle w:val="Prrafodelista"/>
              <w:numPr>
                <w:ilvl w:val="0"/>
                <w:numId w:val="9"/>
              </w:numPr>
              <w:spacing w:before="0" w:line="360" w:lineRule="auto"/>
              <w:contextualSpacing/>
              <w:rPr>
                <w:color w:val="000000" w:themeColor="text1"/>
                <w:sz w:val="18"/>
              </w:rPr>
            </w:pPr>
            <w:r w:rsidRPr="005A386A">
              <w:rPr>
                <w:color w:val="000000" w:themeColor="text1"/>
                <w:sz w:val="18"/>
              </w:rPr>
              <w:t xml:space="preserve">Ingresar a la carpeta </w:t>
            </w:r>
            <w:r w:rsidR="00BA09E5" w:rsidRPr="005A386A">
              <w:rPr>
                <w:color w:val="000000" w:themeColor="text1"/>
                <w:sz w:val="18"/>
              </w:rPr>
              <w:t>routes</w:t>
            </w:r>
          </w:p>
          <w:p w14:paraId="24C44449" w14:textId="4AAD6436" w:rsidR="0091168E" w:rsidRPr="005A386A" w:rsidRDefault="0091168E" w:rsidP="002572B4">
            <w:pPr>
              <w:pStyle w:val="Prrafodelista"/>
              <w:numPr>
                <w:ilvl w:val="0"/>
                <w:numId w:val="9"/>
              </w:numPr>
              <w:tabs>
                <w:tab w:val="left" w:pos="7815"/>
              </w:tabs>
              <w:spacing w:before="0" w:line="360" w:lineRule="auto"/>
              <w:contextualSpacing/>
              <w:rPr>
                <w:color w:val="000000" w:themeColor="text1"/>
                <w:sz w:val="18"/>
              </w:rPr>
            </w:pPr>
            <w:r w:rsidRPr="005A386A">
              <w:rPr>
                <w:color w:val="000000" w:themeColor="text1"/>
                <w:sz w:val="18"/>
              </w:rPr>
              <w:t xml:space="preserve">Clic sobre el archivo </w:t>
            </w:r>
            <w:r w:rsidR="00BA09E5" w:rsidRPr="005A386A">
              <w:rPr>
                <w:color w:val="000000" w:themeColor="text1"/>
                <w:sz w:val="18"/>
              </w:rPr>
              <w:t>api</w:t>
            </w:r>
            <w:r w:rsidRPr="005A386A">
              <w:rPr>
                <w:color w:val="000000" w:themeColor="text1"/>
                <w:sz w:val="18"/>
              </w:rPr>
              <w:t>.php</w:t>
            </w:r>
          </w:p>
          <w:p w14:paraId="78A9DC61" w14:textId="6CC7763B" w:rsidR="0091168E" w:rsidRPr="005A386A" w:rsidRDefault="0091168E" w:rsidP="002572B4">
            <w:pPr>
              <w:pStyle w:val="Prrafodelista"/>
              <w:numPr>
                <w:ilvl w:val="0"/>
                <w:numId w:val="9"/>
              </w:numPr>
              <w:tabs>
                <w:tab w:val="left" w:pos="7815"/>
              </w:tabs>
              <w:spacing w:line="360" w:lineRule="auto"/>
              <w:contextualSpacing/>
              <w:rPr>
                <w:color w:val="000000" w:themeColor="text1"/>
                <w:sz w:val="18"/>
              </w:rPr>
            </w:pPr>
            <w:r w:rsidRPr="005A386A">
              <w:rPr>
                <w:color w:val="000000" w:themeColor="text1"/>
                <w:sz w:val="18"/>
              </w:rPr>
              <w:t xml:space="preserve">Verificar que </w:t>
            </w:r>
            <w:r w:rsidR="00BA09E5" w:rsidRPr="005A386A">
              <w:rPr>
                <w:color w:val="000000" w:themeColor="text1"/>
                <w:sz w:val="18"/>
              </w:rPr>
              <w:t xml:space="preserve">la API REST </w:t>
            </w:r>
            <w:r w:rsidR="005459DC" w:rsidRPr="005A386A">
              <w:rPr>
                <w:sz w:val="18"/>
              </w:rPr>
              <w:t>Generales\LoginController esté enlazada con el controlador Login y su respectivo verbo apiResource, el cual contiene los métodos básicos como el post.</w:t>
            </w:r>
          </w:p>
        </w:tc>
      </w:tr>
      <w:tr w:rsidR="0091168E" w:rsidRPr="005A386A" w14:paraId="57C2B8B0"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514178C3" w14:textId="5AF7BFA0" w:rsidR="0091168E" w:rsidRPr="005A386A" w:rsidRDefault="0091168E" w:rsidP="00411B4C">
            <w:pPr>
              <w:spacing w:line="360" w:lineRule="auto"/>
              <w:rPr>
                <w:color w:val="000000" w:themeColor="text1"/>
                <w:sz w:val="18"/>
              </w:rPr>
            </w:pPr>
            <w:r w:rsidRPr="005A386A">
              <w:rPr>
                <w:b/>
                <w:color w:val="000000" w:themeColor="text1"/>
                <w:sz w:val="18"/>
              </w:rPr>
              <w:t>Resultado esperado:</w:t>
            </w:r>
            <w:r w:rsidRPr="005A386A">
              <w:rPr>
                <w:color w:val="000000" w:themeColor="text1"/>
                <w:sz w:val="18"/>
              </w:rPr>
              <w:t xml:space="preserve"> </w:t>
            </w:r>
            <w:r w:rsidR="004136BA" w:rsidRPr="005A386A">
              <w:rPr>
                <w:color w:val="000000" w:themeColor="text1"/>
                <w:sz w:val="18"/>
              </w:rPr>
              <w:t>La API REST debe poder invocar al método post del controlador de autenticación.</w:t>
            </w:r>
          </w:p>
        </w:tc>
      </w:tr>
      <w:tr w:rsidR="0091168E" w:rsidRPr="005A386A" w14:paraId="40F05F0C"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64342EB2" w14:textId="77777777" w:rsidR="0091168E" w:rsidRPr="005A386A" w:rsidRDefault="0091168E" w:rsidP="00411B4C">
            <w:pPr>
              <w:spacing w:line="360" w:lineRule="auto"/>
              <w:rPr>
                <w:color w:val="000000" w:themeColor="text1"/>
                <w:sz w:val="18"/>
              </w:rPr>
            </w:pPr>
            <w:r w:rsidRPr="005A386A">
              <w:rPr>
                <w:b/>
                <w:color w:val="000000" w:themeColor="text1"/>
                <w:sz w:val="18"/>
              </w:rPr>
              <w:t>Evaluación de la prueba</w:t>
            </w:r>
            <w:r w:rsidRPr="005A386A">
              <w:rPr>
                <w:color w:val="000000" w:themeColor="text1"/>
                <w:sz w:val="18"/>
              </w:rPr>
              <w:t xml:space="preserve">: Exitosa. </w:t>
            </w:r>
          </w:p>
        </w:tc>
      </w:tr>
    </w:tbl>
    <w:p w14:paraId="1C6978D2" w14:textId="77777777" w:rsidR="009C52A6" w:rsidRPr="00A14027" w:rsidRDefault="009C52A6" w:rsidP="009C52A6">
      <w:pPr>
        <w:pStyle w:val="Textoindependiente"/>
        <w:spacing w:line="360" w:lineRule="auto"/>
        <w:rPr>
          <w:b/>
          <w:sz w:val="16"/>
        </w:rPr>
      </w:pPr>
      <w:r w:rsidRPr="00A14027">
        <w:rPr>
          <w:b/>
          <w:sz w:val="16"/>
        </w:rPr>
        <w:t xml:space="preserve">Realizado por: </w:t>
      </w:r>
      <w:r w:rsidRPr="00A14027">
        <w:rPr>
          <w:sz w:val="16"/>
        </w:rPr>
        <w:t>W. Aldas y C. Pilataxi, 2020</w:t>
      </w:r>
    </w:p>
    <w:p w14:paraId="7BA3D8FA" w14:textId="154CD0CE" w:rsidR="001730BA" w:rsidRDefault="001730BA" w:rsidP="00411B4C">
      <w:pPr>
        <w:spacing w:line="360" w:lineRule="auto"/>
      </w:pPr>
    </w:p>
    <w:p w14:paraId="79B4B643" w14:textId="0AA359DE" w:rsidR="0040554F" w:rsidRPr="0040554F" w:rsidRDefault="0040554F" w:rsidP="0040554F">
      <w:pPr>
        <w:pStyle w:val="Descripcin"/>
        <w:keepNext/>
        <w:rPr>
          <w:b w:val="0"/>
        </w:rPr>
      </w:pPr>
      <w:r>
        <w:t xml:space="preserve">Tabla </w:t>
      </w:r>
      <w:r>
        <w:fldChar w:fldCharType="begin"/>
      </w:r>
      <w:r>
        <w:instrText xml:space="preserve"> SEQ Tabla__ \* ARABIC </w:instrText>
      </w:r>
      <w:r>
        <w:fldChar w:fldCharType="separate"/>
      </w:r>
      <w:r w:rsidR="00504470">
        <w:rPr>
          <w:noProof/>
        </w:rPr>
        <w:t>31</w:t>
      </w:r>
      <w:r>
        <w:fldChar w:fldCharType="end"/>
      </w:r>
      <w:r>
        <w:t xml:space="preserve">-3: </w:t>
      </w:r>
      <w:r>
        <w:rPr>
          <w:b w:val="0"/>
        </w:rPr>
        <w:t>Prueba de aceptación PA-10 de HU-01</w:t>
      </w:r>
    </w:p>
    <w:tbl>
      <w:tblPr>
        <w:tblStyle w:val="Tablaconcuadrcula"/>
        <w:tblW w:w="8500" w:type="dxa"/>
        <w:tblLook w:val="04A0" w:firstRow="1" w:lastRow="0" w:firstColumn="1" w:lastColumn="0" w:noHBand="0" w:noVBand="1"/>
      </w:tblPr>
      <w:tblGrid>
        <w:gridCol w:w="2536"/>
        <w:gridCol w:w="1515"/>
        <w:gridCol w:w="4449"/>
      </w:tblGrid>
      <w:tr w:rsidR="004136BA" w:rsidRPr="0073021E" w14:paraId="63E05299"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786C0A9E" w14:textId="77777777" w:rsidR="004136BA" w:rsidRPr="0073021E" w:rsidRDefault="004136BA" w:rsidP="00411B4C">
            <w:pPr>
              <w:spacing w:line="360" w:lineRule="auto"/>
              <w:rPr>
                <w:b/>
                <w:color w:val="000000" w:themeColor="text1"/>
                <w:sz w:val="18"/>
                <w:szCs w:val="18"/>
              </w:rPr>
            </w:pPr>
            <w:r w:rsidRPr="0073021E">
              <w:rPr>
                <w:b/>
                <w:color w:val="000000" w:themeColor="text1"/>
                <w:sz w:val="18"/>
                <w:szCs w:val="18"/>
              </w:rPr>
              <w:t xml:space="preserve">PRUEBA DE ACEPTACIÓN </w:t>
            </w:r>
          </w:p>
        </w:tc>
      </w:tr>
      <w:tr w:rsidR="004136BA" w:rsidRPr="0073021E" w14:paraId="4DE00B9C"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2FCD9385" w14:textId="337C4A70" w:rsidR="004136BA" w:rsidRPr="0073021E" w:rsidRDefault="004136BA" w:rsidP="00411B4C">
            <w:pPr>
              <w:spacing w:line="360" w:lineRule="auto"/>
              <w:rPr>
                <w:color w:val="000000" w:themeColor="text1"/>
                <w:sz w:val="18"/>
                <w:szCs w:val="18"/>
              </w:rPr>
            </w:pPr>
            <w:r w:rsidRPr="0073021E">
              <w:rPr>
                <w:b/>
                <w:color w:val="000000" w:themeColor="text1"/>
                <w:sz w:val="18"/>
                <w:szCs w:val="18"/>
              </w:rPr>
              <w:t>Código</w:t>
            </w:r>
            <w:r w:rsidRPr="0073021E">
              <w:rPr>
                <w:color w:val="000000" w:themeColor="text1"/>
                <w:sz w:val="18"/>
                <w:szCs w:val="18"/>
              </w:rPr>
              <w:t>: PA-10</w:t>
            </w:r>
          </w:p>
        </w:tc>
        <w:tc>
          <w:tcPr>
            <w:tcW w:w="5964" w:type="dxa"/>
            <w:gridSpan w:val="2"/>
            <w:tcBorders>
              <w:top w:val="single" w:sz="4" w:space="0" w:color="auto"/>
              <w:left w:val="single" w:sz="4" w:space="0" w:color="auto"/>
              <w:bottom w:val="single" w:sz="4" w:space="0" w:color="auto"/>
              <w:right w:val="single" w:sz="4" w:space="0" w:color="auto"/>
            </w:tcBorders>
            <w:hideMark/>
          </w:tcPr>
          <w:p w14:paraId="7CA12A48" w14:textId="77777777" w:rsidR="004136BA" w:rsidRPr="0073021E" w:rsidRDefault="004136BA" w:rsidP="00411B4C">
            <w:pPr>
              <w:spacing w:line="360" w:lineRule="auto"/>
              <w:ind w:left="2"/>
              <w:rPr>
                <w:color w:val="000000" w:themeColor="text1"/>
                <w:sz w:val="18"/>
                <w:szCs w:val="18"/>
              </w:rPr>
            </w:pPr>
            <w:r w:rsidRPr="0073021E">
              <w:rPr>
                <w:b/>
                <w:color w:val="000000" w:themeColor="text1"/>
                <w:sz w:val="18"/>
                <w:szCs w:val="18"/>
              </w:rPr>
              <w:t>Historia de Usuario</w:t>
            </w:r>
            <w:r w:rsidRPr="0073021E">
              <w:rPr>
                <w:color w:val="000000" w:themeColor="text1"/>
                <w:sz w:val="18"/>
                <w:szCs w:val="18"/>
              </w:rPr>
              <w:t xml:space="preserve">: </w:t>
            </w:r>
            <w:r w:rsidRPr="0073021E">
              <w:rPr>
                <w:sz w:val="18"/>
                <w:szCs w:val="18"/>
              </w:rPr>
              <w:t>HU-01 Autenticación de los usuarios por número de cédula y contraseña</w:t>
            </w:r>
          </w:p>
        </w:tc>
      </w:tr>
      <w:tr w:rsidR="004136BA" w:rsidRPr="0073021E" w14:paraId="19C4EA13"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272A3877" w14:textId="78CF0CEF" w:rsidR="004136BA" w:rsidRPr="0073021E" w:rsidRDefault="004136BA" w:rsidP="00411B4C">
            <w:pPr>
              <w:spacing w:line="360" w:lineRule="auto"/>
              <w:rPr>
                <w:color w:val="000000" w:themeColor="text1"/>
                <w:sz w:val="18"/>
                <w:szCs w:val="18"/>
              </w:rPr>
            </w:pPr>
            <w:r w:rsidRPr="0073021E">
              <w:rPr>
                <w:b/>
                <w:color w:val="000000" w:themeColor="text1"/>
                <w:sz w:val="18"/>
                <w:szCs w:val="18"/>
              </w:rPr>
              <w:t>Nombre</w:t>
            </w:r>
            <w:r w:rsidRPr="0073021E">
              <w:rPr>
                <w:color w:val="000000" w:themeColor="text1"/>
                <w:sz w:val="18"/>
                <w:szCs w:val="18"/>
              </w:rPr>
              <w:t xml:space="preserve">: </w:t>
            </w:r>
            <w:r w:rsidRPr="0073021E">
              <w:rPr>
                <w:sz w:val="18"/>
                <w:szCs w:val="18"/>
              </w:rPr>
              <w:t>Realizar el testing de la API REST creada.</w:t>
            </w:r>
          </w:p>
        </w:tc>
      </w:tr>
      <w:tr w:rsidR="004136BA" w:rsidRPr="0073021E" w14:paraId="7405307A"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3254A143" w14:textId="77777777" w:rsidR="004136BA" w:rsidRPr="0073021E" w:rsidRDefault="004136BA" w:rsidP="00411B4C">
            <w:pPr>
              <w:spacing w:line="360" w:lineRule="auto"/>
              <w:rPr>
                <w:color w:val="000000" w:themeColor="text1"/>
                <w:sz w:val="18"/>
                <w:szCs w:val="18"/>
                <w:u w:val="single"/>
              </w:rPr>
            </w:pPr>
            <w:r w:rsidRPr="0073021E">
              <w:rPr>
                <w:b/>
                <w:color w:val="000000" w:themeColor="text1"/>
                <w:sz w:val="18"/>
                <w:szCs w:val="18"/>
              </w:rPr>
              <w:t>Responsable</w:t>
            </w:r>
            <w:r w:rsidRPr="0073021E">
              <w:rPr>
                <w:color w:val="000000" w:themeColor="text1"/>
                <w:sz w:val="18"/>
                <w:szCs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73BB5051" w14:textId="77777777" w:rsidR="004136BA" w:rsidRPr="0073021E" w:rsidRDefault="004136BA" w:rsidP="00411B4C">
            <w:pPr>
              <w:spacing w:line="360" w:lineRule="auto"/>
              <w:rPr>
                <w:color w:val="000000" w:themeColor="text1"/>
                <w:sz w:val="18"/>
                <w:szCs w:val="18"/>
              </w:rPr>
            </w:pPr>
            <w:r w:rsidRPr="0073021E">
              <w:rPr>
                <w:b/>
                <w:color w:val="000000" w:themeColor="text1"/>
                <w:sz w:val="18"/>
                <w:szCs w:val="18"/>
              </w:rPr>
              <w:t>Fecha</w:t>
            </w:r>
            <w:r w:rsidRPr="0073021E">
              <w:rPr>
                <w:color w:val="000000" w:themeColor="text1"/>
                <w:sz w:val="18"/>
                <w:szCs w:val="18"/>
              </w:rPr>
              <w:t>:</w:t>
            </w:r>
            <w:r w:rsidRPr="0073021E">
              <w:rPr>
                <w:sz w:val="18"/>
                <w:szCs w:val="18"/>
              </w:rPr>
              <w:t xml:space="preserve"> 23/06/2020</w:t>
            </w:r>
          </w:p>
        </w:tc>
      </w:tr>
      <w:tr w:rsidR="004136BA" w:rsidRPr="0073021E" w14:paraId="579C73D2"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0621BEAC" w14:textId="7374B82E" w:rsidR="004136BA" w:rsidRPr="0073021E" w:rsidRDefault="004136BA" w:rsidP="00411B4C">
            <w:pPr>
              <w:spacing w:line="360" w:lineRule="auto"/>
              <w:rPr>
                <w:color w:val="000000" w:themeColor="text1"/>
                <w:sz w:val="18"/>
                <w:szCs w:val="18"/>
              </w:rPr>
            </w:pPr>
            <w:r w:rsidRPr="0073021E">
              <w:rPr>
                <w:b/>
                <w:color w:val="000000" w:themeColor="text1"/>
                <w:sz w:val="18"/>
                <w:szCs w:val="18"/>
              </w:rPr>
              <w:t>Descripción</w:t>
            </w:r>
            <w:r w:rsidRPr="0073021E">
              <w:rPr>
                <w:color w:val="000000" w:themeColor="text1"/>
                <w:sz w:val="18"/>
                <w:szCs w:val="18"/>
              </w:rPr>
              <w:t xml:space="preserve">: Verificar que </w:t>
            </w:r>
            <w:r w:rsidR="005D3115" w:rsidRPr="0073021E">
              <w:rPr>
                <w:color w:val="000000" w:themeColor="text1"/>
                <w:sz w:val="18"/>
                <w:szCs w:val="18"/>
              </w:rPr>
              <w:t>el api</w:t>
            </w:r>
            <w:r w:rsidRPr="0073021E">
              <w:rPr>
                <w:color w:val="000000" w:themeColor="text1"/>
                <w:sz w:val="18"/>
                <w:szCs w:val="18"/>
              </w:rPr>
              <w:t xml:space="preserve"> devuelva datos correspondientes a lo solicitado</w:t>
            </w:r>
          </w:p>
        </w:tc>
      </w:tr>
      <w:tr w:rsidR="004136BA" w:rsidRPr="0073021E" w14:paraId="39AB2A8F"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281426FE" w14:textId="77777777" w:rsidR="004136BA" w:rsidRPr="0073021E" w:rsidRDefault="004136BA" w:rsidP="00411B4C">
            <w:pPr>
              <w:spacing w:line="360" w:lineRule="auto"/>
              <w:rPr>
                <w:b/>
                <w:color w:val="000000" w:themeColor="text1"/>
                <w:sz w:val="18"/>
                <w:szCs w:val="18"/>
              </w:rPr>
            </w:pPr>
            <w:r w:rsidRPr="0073021E">
              <w:rPr>
                <w:b/>
                <w:color w:val="000000" w:themeColor="text1"/>
                <w:sz w:val="18"/>
                <w:szCs w:val="18"/>
              </w:rPr>
              <w:t xml:space="preserve">Condiciones de Ejecución: </w:t>
            </w:r>
          </w:p>
          <w:p w14:paraId="045254AB" w14:textId="77777777" w:rsidR="004136BA" w:rsidRPr="0073021E" w:rsidRDefault="004136BA" w:rsidP="002572B4">
            <w:pPr>
              <w:pStyle w:val="Prrafodelista"/>
              <w:numPr>
                <w:ilvl w:val="0"/>
                <w:numId w:val="9"/>
              </w:numPr>
              <w:spacing w:before="0" w:line="360" w:lineRule="auto"/>
              <w:contextualSpacing/>
              <w:rPr>
                <w:color w:val="000000" w:themeColor="text1"/>
                <w:sz w:val="18"/>
                <w:szCs w:val="18"/>
              </w:rPr>
            </w:pPr>
            <w:r w:rsidRPr="0073021E">
              <w:rPr>
                <w:color w:val="000000" w:themeColor="text1"/>
                <w:sz w:val="18"/>
                <w:szCs w:val="18"/>
              </w:rPr>
              <w:t>Debe existir e</w:t>
            </w:r>
            <w:r w:rsidR="005D3115" w:rsidRPr="0073021E">
              <w:rPr>
                <w:color w:val="000000" w:themeColor="text1"/>
                <w:sz w:val="18"/>
                <w:szCs w:val="18"/>
              </w:rPr>
              <w:t xml:space="preserve">l servicio API REST </w:t>
            </w:r>
          </w:p>
          <w:p w14:paraId="7B7A6D34" w14:textId="77777777" w:rsidR="005D3115" w:rsidRPr="0073021E" w:rsidRDefault="005D3115" w:rsidP="002572B4">
            <w:pPr>
              <w:pStyle w:val="Prrafodelista"/>
              <w:numPr>
                <w:ilvl w:val="0"/>
                <w:numId w:val="9"/>
              </w:numPr>
              <w:spacing w:before="0" w:line="360" w:lineRule="auto"/>
              <w:contextualSpacing/>
              <w:rPr>
                <w:color w:val="000000" w:themeColor="text1"/>
                <w:sz w:val="18"/>
                <w:szCs w:val="18"/>
              </w:rPr>
            </w:pPr>
            <w:r w:rsidRPr="0073021E">
              <w:rPr>
                <w:color w:val="000000" w:themeColor="text1"/>
                <w:sz w:val="18"/>
                <w:szCs w:val="18"/>
              </w:rPr>
              <w:t>Tener una herramienta de solicitudes de APIS como postman</w:t>
            </w:r>
          </w:p>
          <w:p w14:paraId="0C7BA917" w14:textId="77777777" w:rsidR="005D3115" w:rsidRPr="0073021E" w:rsidRDefault="005D3115" w:rsidP="002572B4">
            <w:pPr>
              <w:pStyle w:val="Prrafodelista"/>
              <w:numPr>
                <w:ilvl w:val="0"/>
                <w:numId w:val="9"/>
              </w:numPr>
              <w:spacing w:before="0" w:line="360" w:lineRule="auto"/>
              <w:contextualSpacing/>
              <w:rPr>
                <w:color w:val="000000" w:themeColor="text1"/>
                <w:sz w:val="18"/>
                <w:szCs w:val="18"/>
              </w:rPr>
            </w:pPr>
            <w:r w:rsidRPr="0073021E">
              <w:rPr>
                <w:color w:val="000000" w:themeColor="text1"/>
                <w:sz w:val="18"/>
                <w:szCs w:val="18"/>
              </w:rPr>
              <w:t>Tener conexión con la base de datos</w:t>
            </w:r>
          </w:p>
          <w:p w14:paraId="217AEFB2" w14:textId="77777777" w:rsidR="005D3115" w:rsidRPr="0073021E" w:rsidRDefault="005D3115" w:rsidP="002572B4">
            <w:pPr>
              <w:pStyle w:val="Prrafodelista"/>
              <w:numPr>
                <w:ilvl w:val="0"/>
                <w:numId w:val="9"/>
              </w:numPr>
              <w:spacing w:before="0" w:line="360" w:lineRule="auto"/>
              <w:contextualSpacing/>
              <w:rPr>
                <w:color w:val="000000" w:themeColor="text1"/>
                <w:sz w:val="18"/>
                <w:szCs w:val="18"/>
              </w:rPr>
            </w:pPr>
            <w:r w:rsidRPr="0073021E">
              <w:rPr>
                <w:color w:val="000000" w:themeColor="text1"/>
                <w:sz w:val="18"/>
                <w:szCs w:val="18"/>
              </w:rPr>
              <w:t>Ingresar las credenciales del usuario</w:t>
            </w:r>
          </w:p>
          <w:p w14:paraId="2828A0BD" w14:textId="6F14E423" w:rsidR="005D3115" w:rsidRPr="0073021E" w:rsidRDefault="005D3115" w:rsidP="002572B4">
            <w:pPr>
              <w:pStyle w:val="Prrafodelista"/>
              <w:numPr>
                <w:ilvl w:val="0"/>
                <w:numId w:val="9"/>
              </w:numPr>
              <w:spacing w:before="0" w:line="360" w:lineRule="auto"/>
              <w:contextualSpacing/>
              <w:rPr>
                <w:color w:val="000000" w:themeColor="text1"/>
                <w:sz w:val="18"/>
                <w:szCs w:val="18"/>
              </w:rPr>
            </w:pPr>
            <w:r w:rsidRPr="0073021E">
              <w:rPr>
                <w:color w:val="000000" w:themeColor="text1"/>
                <w:sz w:val="18"/>
                <w:szCs w:val="18"/>
              </w:rPr>
              <w:t>Tener la ruta del api</w:t>
            </w:r>
          </w:p>
        </w:tc>
      </w:tr>
      <w:tr w:rsidR="004136BA" w:rsidRPr="0073021E" w14:paraId="6E7D91C7"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768C76C1" w14:textId="77777777" w:rsidR="004136BA" w:rsidRPr="0073021E" w:rsidRDefault="004136BA" w:rsidP="00411B4C">
            <w:pPr>
              <w:spacing w:line="360" w:lineRule="auto"/>
              <w:rPr>
                <w:b/>
                <w:color w:val="000000" w:themeColor="text1"/>
                <w:sz w:val="18"/>
                <w:szCs w:val="18"/>
              </w:rPr>
            </w:pPr>
            <w:r w:rsidRPr="0073021E">
              <w:rPr>
                <w:b/>
                <w:color w:val="000000" w:themeColor="text1"/>
                <w:sz w:val="18"/>
                <w:szCs w:val="18"/>
              </w:rPr>
              <w:t xml:space="preserve">Pasos de ejecución: </w:t>
            </w:r>
          </w:p>
          <w:p w14:paraId="05B4BCE8" w14:textId="2B821C0E" w:rsidR="004136BA" w:rsidRPr="0073021E" w:rsidRDefault="005D3115" w:rsidP="002572B4">
            <w:pPr>
              <w:pStyle w:val="Prrafodelista"/>
              <w:numPr>
                <w:ilvl w:val="0"/>
                <w:numId w:val="9"/>
              </w:numPr>
              <w:spacing w:before="0" w:line="360" w:lineRule="auto"/>
              <w:contextualSpacing/>
              <w:rPr>
                <w:color w:val="000000" w:themeColor="text1"/>
                <w:sz w:val="18"/>
                <w:szCs w:val="18"/>
              </w:rPr>
            </w:pPr>
            <w:r w:rsidRPr="0073021E">
              <w:rPr>
                <w:color w:val="000000" w:themeColor="text1"/>
                <w:sz w:val="18"/>
                <w:szCs w:val="18"/>
              </w:rPr>
              <w:t>Ejecutar postman</w:t>
            </w:r>
          </w:p>
          <w:p w14:paraId="01BFCE40" w14:textId="1FC6D8F1" w:rsidR="004136BA" w:rsidRPr="0073021E" w:rsidRDefault="004136BA" w:rsidP="002572B4">
            <w:pPr>
              <w:pStyle w:val="Prrafodelista"/>
              <w:numPr>
                <w:ilvl w:val="0"/>
                <w:numId w:val="9"/>
              </w:numPr>
              <w:spacing w:before="0" w:line="360" w:lineRule="auto"/>
              <w:contextualSpacing/>
              <w:rPr>
                <w:color w:val="000000" w:themeColor="text1"/>
                <w:sz w:val="18"/>
                <w:szCs w:val="18"/>
              </w:rPr>
            </w:pPr>
            <w:r w:rsidRPr="0073021E">
              <w:rPr>
                <w:color w:val="000000" w:themeColor="text1"/>
                <w:sz w:val="18"/>
                <w:szCs w:val="18"/>
              </w:rPr>
              <w:t xml:space="preserve">Ingresar </w:t>
            </w:r>
            <w:r w:rsidR="005D3115" w:rsidRPr="0073021E">
              <w:rPr>
                <w:color w:val="000000" w:themeColor="text1"/>
                <w:sz w:val="18"/>
                <w:szCs w:val="18"/>
              </w:rPr>
              <w:t xml:space="preserve">la dirección </w:t>
            </w:r>
            <w:r w:rsidR="00664F3B" w:rsidRPr="0073021E">
              <w:rPr>
                <w:color w:val="000000" w:themeColor="text1"/>
                <w:sz w:val="18"/>
                <w:szCs w:val="18"/>
              </w:rPr>
              <w:t>http://127.0.0.1:8000/api/login</w:t>
            </w:r>
          </w:p>
          <w:p w14:paraId="6E3B8F67" w14:textId="1AE22739" w:rsidR="00664F3B" w:rsidRPr="0073021E" w:rsidRDefault="00664F3B" w:rsidP="002572B4">
            <w:pPr>
              <w:pStyle w:val="Prrafodelista"/>
              <w:numPr>
                <w:ilvl w:val="0"/>
                <w:numId w:val="9"/>
              </w:numPr>
              <w:spacing w:before="0" w:line="360" w:lineRule="auto"/>
              <w:contextualSpacing/>
              <w:rPr>
                <w:color w:val="000000" w:themeColor="text1"/>
                <w:sz w:val="18"/>
                <w:szCs w:val="18"/>
              </w:rPr>
            </w:pPr>
            <w:r w:rsidRPr="0073021E">
              <w:rPr>
                <w:color w:val="000000" w:themeColor="text1"/>
                <w:sz w:val="18"/>
                <w:szCs w:val="18"/>
              </w:rPr>
              <w:t>Seleccionar el método post</w:t>
            </w:r>
          </w:p>
          <w:p w14:paraId="3658290B" w14:textId="361F21BC" w:rsidR="004136BA" w:rsidRPr="0073021E" w:rsidRDefault="004136BA" w:rsidP="002572B4">
            <w:pPr>
              <w:pStyle w:val="Prrafodelista"/>
              <w:numPr>
                <w:ilvl w:val="0"/>
                <w:numId w:val="9"/>
              </w:numPr>
              <w:tabs>
                <w:tab w:val="left" w:pos="7815"/>
              </w:tabs>
              <w:spacing w:before="0" w:line="360" w:lineRule="auto"/>
              <w:contextualSpacing/>
              <w:rPr>
                <w:color w:val="000000" w:themeColor="text1"/>
                <w:sz w:val="18"/>
                <w:szCs w:val="18"/>
              </w:rPr>
            </w:pPr>
            <w:r w:rsidRPr="0073021E">
              <w:rPr>
                <w:color w:val="000000" w:themeColor="text1"/>
                <w:sz w:val="18"/>
                <w:szCs w:val="18"/>
              </w:rPr>
              <w:t xml:space="preserve">Clic </w:t>
            </w:r>
            <w:r w:rsidR="00664F3B" w:rsidRPr="0073021E">
              <w:rPr>
                <w:color w:val="000000" w:themeColor="text1"/>
                <w:sz w:val="18"/>
                <w:szCs w:val="18"/>
              </w:rPr>
              <w:t>en body</w:t>
            </w:r>
          </w:p>
          <w:p w14:paraId="6F2B62E3" w14:textId="51C10AE3" w:rsidR="00664F3B" w:rsidRPr="0073021E" w:rsidRDefault="00664F3B" w:rsidP="002572B4">
            <w:pPr>
              <w:pStyle w:val="Prrafodelista"/>
              <w:numPr>
                <w:ilvl w:val="0"/>
                <w:numId w:val="9"/>
              </w:numPr>
              <w:tabs>
                <w:tab w:val="left" w:pos="7815"/>
              </w:tabs>
              <w:spacing w:line="360" w:lineRule="auto"/>
              <w:contextualSpacing/>
              <w:rPr>
                <w:color w:val="000000" w:themeColor="text1"/>
                <w:sz w:val="18"/>
                <w:szCs w:val="18"/>
              </w:rPr>
            </w:pPr>
            <w:r w:rsidRPr="0073021E">
              <w:rPr>
                <w:color w:val="000000" w:themeColor="text1"/>
                <w:sz w:val="18"/>
                <w:szCs w:val="18"/>
              </w:rPr>
              <w:t>Clic en send</w:t>
            </w:r>
          </w:p>
        </w:tc>
      </w:tr>
      <w:tr w:rsidR="004136BA" w:rsidRPr="0073021E" w14:paraId="75E31AE2"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19FD8DE9" w14:textId="77777777" w:rsidR="004136BA" w:rsidRPr="0073021E" w:rsidRDefault="004136BA" w:rsidP="00411B4C">
            <w:pPr>
              <w:spacing w:line="360" w:lineRule="auto"/>
              <w:rPr>
                <w:color w:val="000000" w:themeColor="text1"/>
                <w:sz w:val="18"/>
                <w:szCs w:val="18"/>
              </w:rPr>
            </w:pPr>
            <w:r w:rsidRPr="0073021E">
              <w:rPr>
                <w:b/>
                <w:color w:val="000000" w:themeColor="text1"/>
                <w:sz w:val="18"/>
                <w:szCs w:val="18"/>
              </w:rPr>
              <w:t>Resultado esperado:</w:t>
            </w:r>
            <w:r w:rsidRPr="0073021E">
              <w:rPr>
                <w:color w:val="000000" w:themeColor="text1"/>
                <w:sz w:val="18"/>
                <w:szCs w:val="18"/>
              </w:rPr>
              <w:t xml:space="preserve"> </w:t>
            </w:r>
            <w:r w:rsidR="00664F3B" w:rsidRPr="0073021E">
              <w:rPr>
                <w:color w:val="000000" w:themeColor="text1"/>
                <w:sz w:val="18"/>
                <w:szCs w:val="18"/>
              </w:rPr>
              <w:t>Se devuelven los datos en formato JSON con el status 200</w:t>
            </w:r>
          </w:p>
          <w:p w14:paraId="2F39D254"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lang w:val="en-US"/>
              </w:rPr>
            </w:pPr>
            <w:r w:rsidRPr="0073021E">
              <w:rPr>
                <w:color w:val="000000" w:themeColor="text1"/>
                <w:sz w:val="18"/>
                <w:szCs w:val="18"/>
                <w:lang w:val="en-US"/>
              </w:rPr>
              <w:t>{</w:t>
            </w:r>
          </w:p>
          <w:p w14:paraId="58469A36"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lang w:val="en-US"/>
              </w:rPr>
            </w:pPr>
            <w:r w:rsidRPr="0073021E">
              <w:rPr>
                <w:color w:val="000000" w:themeColor="text1"/>
                <w:sz w:val="18"/>
                <w:szCs w:val="18"/>
                <w:lang w:val="en-US"/>
              </w:rPr>
              <w:t xml:space="preserve">    "severity": "success",</w:t>
            </w:r>
          </w:p>
          <w:p w14:paraId="2796DE37"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lang w:val="en-US"/>
              </w:rPr>
            </w:pPr>
            <w:r w:rsidRPr="0073021E">
              <w:rPr>
                <w:color w:val="000000" w:themeColor="text1"/>
                <w:sz w:val="18"/>
                <w:szCs w:val="18"/>
                <w:lang w:val="en-US"/>
              </w:rPr>
              <w:t xml:space="preserve">    "sms": "Usuario Autenticado",</w:t>
            </w:r>
          </w:p>
          <w:p w14:paraId="61D79A3A"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lang w:val="en-US"/>
              </w:rPr>
              <w:t xml:space="preserve">    </w:t>
            </w:r>
            <w:r w:rsidRPr="0073021E">
              <w:rPr>
                <w:color w:val="000000" w:themeColor="text1"/>
                <w:sz w:val="18"/>
                <w:szCs w:val="18"/>
              </w:rPr>
              <w:t>"status": "200",</w:t>
            </w:r>
          </w:p>
          <w:p w14:paraId="27449064"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type": "loginuser",</w:t>
            </w:r>
          </w:p>
          <w:p w14:paraId="0C6426B2"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datos": {</w:t>
            </w:r>
          </w:p>
          <w:p w14:paraId="792D3062"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codusuario": 3,</w:t>
            </w:r>
          </w:p>
          <w:p w14:paraId="55A628DF"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cedula": "0602155913",</w:t>
            </w:r>
          </w:p>
          <w:p w14:paraId="627AC3DC"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usuario": "CARLOS ERNESTO",</w:t>
            </w:r>
          </w:p>
          <w:p w14:paraId="1AB8A864"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apellido": "GUFFANTTE NARANJO",</w:t>
            </w:r>
          </w:p>
          <w:p w14:paraId="3920B329"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password": "XkjgUIBKJhkKJghKHJkjhhjGJHjbHBkjakjkjYRFgjhRYyUGyuUFGuuygYU",</w:t>
            </w:r>
          </w:p>
          <w:p w14:paraId="3685F387"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foto": "CARLOS ERNESTO GUFFANTTE NARANJO_20210308142239.jpg",</w:t>
            </w:r>
          </w:p>
          <w:p w14:paraId="4BDC4E65"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codpersona": 133,</w:t>
            </w:r>
          </w:p>
          <w:p w14:paraId="5DB8560D"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correo": "guffanttecarlos@hotmail.com",</w:t>
            </w:r>
          </w:p>
          <w:p w14:paraId="03CA1701"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celular": "0996383423",</w:t>
            </w:r>
          </w:p>
          <w:p w14:paraId="7AE13283"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direccion": "Conjunto San Antonio",</w:t>
            </w:r>
          </w:p>
          <w:p w14:paraId="2C5BD1CA"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rol": "ADMINISTRADOR",</w:t>
            </w:r>
          </w:p>
          <w:p w14:paraId="598BF225"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codrol": 15,</w:t>
            </w:r>
          </w:p>
          <w:p w14:paraId="68D56562"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departamento": "DTIC"</w:t>
            </w:r>
          </w:p>
          <w:p w14:paraId="5D9F48AD" w14:textId="77777777" w:rsidR="00F74A83" w:rsidRPr="0073021E" w:rsidRDefault="00F74A83" w:rsidP="00411B4C">
            <w:pPr>
              <w:pStyle w:val="Prrafodelista"/>
              <w:tabs>
                <w:tab w:val="left" w:pos="7815"/>
              </w:tabs>
              <w:spacing w:line="360" w:lineRule="auto"/>
              <w:ind w:left="720"/>
              <w:contextualSpacing/>
              <w:rPr>
                <w:color w:val="000000" w:themeColor="text1"/>
                <w:sz w:val="18"/>
                <w:szCs w:val="18"/>
              </w:rPr>
            </w:pPr>
            <w:r w:rsidRPr="0073021E">
              <w:rPr>
                <w:color w:val="000000" w:themeColor="text1"/>
                <w:sz w:val="18"/>
                <w:szCs w:val="18"/>
              </w:rPr>
              <w:t xml:space="preserve">    }</w:t>
            </w:r>
          </w:p>
          <w:p w14:paraId="624E6E1C" w14:textId="42B3FA27" w:rsidR="00F74A83" w:rsidRPr="0073021E" w:rsidRDefault="00F74A83" w:rsidP="00411B4C">
            <w:pPr>
              <w:spacing w:line="360" w:lineRule="auto"/>
              <w:rPr>
                <w:color w:val="000000" w:themeColor="text1"/>
                <w:sz w:val="18"/>
                <w:szCs w:val="18"/>
                <w:u w:val="single"/>
              </w:rPr>
            </w:pPr>
            <w:r w:rsidRPr="0073021E">
              <w:rPr>
                <w:color w:val="000000" w:themeColor="text1"/>
                <w:sz w:val="18"/>
                <w:szCs w:val="18"/>
              </w:rPr>
              <w:t xml:space="preserve">      }</w:t>
            </w:r>
          </w:p>
        </w:tc>
      </w:tr>
      <w:tr w:rsidR="004136BA" w:rsidRPr="0073021E" w14:paraId="101BAC15"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248B53D4" w14:textId="77777777" w:rsidR="004136BA" w:rsidRPr="0073021E" w:rsidRDefault="004136BA" w:rsidP="00411B4C">
            <w:pPr>
              <w:spacing w:line="360" w:lineRule="auto"/>
              <w:rPr>
                <w:color w:val="000000" w:themeColor="text1"/>
                <w:sz w:val="18"/>
                <w:szCs w:val="18"/>
              </w:rPr>
            </w:pPr>
            <w:r w:rsidRPr="0073021E">
              <w:rPr>
                <w:b/>
                <w:color w:val="000000" w:themeColor="text1"/>
                <w:sz w:val="18"/>
                <w:szCs w:val="18"/>
              </w:rPr>
              <w:t>Evaluación de la prueba</w:t>
            </w:r>
            <w:r w:rsidRPr="0073021E">
              <w:rPr>
                <w:color w:val="000000" w:themeColor="text1"/>
                <w:sz w:val="18"/>
                <w:szCs w:val="18"/>
              </w:rPr>
              <w:t xml:space="preserve">: Exitosa. </w:t>
            </w:r>
          </w:p>
        </w:tc>
      </w:tr>
    </w:tbl>
    <w:p w14:paraId="55C7D485" w14:textId="77777777" w:rsidR="008201F9" w:rsidRPr="00A14027" w:rsidRDefault="008201F9" w:rsidP="008201F9">
      <w:pPr>
        <w:pStyle w:val="Textoindependiente"/>
        <w:spacing w:line="360" w:lineRule="auto"/>
        <w:rPr>
          <w:b/>
          <w:sz w:val="16"/>
        </w:rPr>
      </w:pPr>
      <w:r w:rsidRPr="00A14027">
        <w:rPr>
          <w:b/>
          <w:sz w:val="16"/>
        </w:rPr>
        <w:t xml:space="preserve">Realizado por: </w:t>
      </w:r>
      <w:r w:rsidRPr="00A14027">
        <w:rPr>
          <w:sz w:val="16"/>
        </w:rPr>
        <w:t>W. Aldas y C. Pilataxi, 2020</w:t>
      </w:r>
    </w:p>
    <w:p w14:paraId="65CAF3B6" w14:textId="5D7FC690" w:rsidR="00664F3B" w:rsidRDefault="00664F3B" w:rsidP="00411B4C">
      <w:pPr>
        <w:spacing w:line="360" w:lineRule="auto"/>
      </w:pPr>
    </w:p>
    <w:p w14:paraId="4ECA6719" w14:textId="4A727457" w:rsidR="00636B4B" w:rsidRPr="00636B4B" w:rsidRDefault="00636B4B" w:rsidP="00636B4B">
      <w:pPr>
        <w:pStyle w:val="Descripcin"/>
        <w:keepNext/>
        <w:rPr>
          <w:b w:val="0"/>
        </w:rPr>
      </w:pPr>
      <w:r>
        <w:t xml:space="preserve">Tabla </w:t>
      </w:r>
      <w:r>
        <w:fldChar w:fldCharType="begin"/>
      </w:r>
      <w:r>
        <w:instrText xml:space="preserve"> SEQ Tabla__ \* ARABIC </w:instrText>
      </w:r>
      <w:r>
        <w:fldChar w:fldCharType="separate"/>
      </w:r>
      <w:r w:rsidR="00504470">
        <w:rPr>
          <w:noProof/>
        </w:rPr>
        <w:t>32</w:t>
      </w:r>
      <w:r>
        <w:fldChar w:fldCharType="end"/>
      </w:r>
      <w:r>
        <w:t xml:space="preserve">-3: </w:t>
      </w:r>
      <w:r>
        <w:rPr>
          <w:b w:val="0"/>
        </w:rPr>
        <w:t>Desarrollo del Frontend para la autenticación de usuarios</w:t>
      </w:r>
    </w:p>
    <w:tbl>
      <w:tblPr>
        <w:tblStyle w:val="Tablaconcuadrcula"/>
        <w:tblW w:w="0" w:type="auto"/>
        <w:tblLook w:val="04A0" w:firstRow="1" w:lastRow="0" w:firstColumn="1" w:lastColumn="0" w:noHBand="0" w:noVBand="1"/>
      </w:tblPr>
      <w:tblGrid>
        <w:gridCol w:w="4248"/>
        <w:gridCol w:w="4249"/>
      </w:tblGrid>
      <w:tr w:rsidR="00664F3B" w:rsidRPr="0073021E" w14:paraId="69C1384E" w14:textId="77777777" w:rsidTr="00537912">
        <w:tc>
          <w:tcPr>
            <w:tcW w:w="8497" w:type="dxa"/>
            <w:gridSpan w:val="2"/>
          </w:tcPr>
          <w:p w14:paraId="35A72EF5" w14:textId="7A1CCA6B" w:rsidR="00664F3B" w:rsidRPr="0073021E" w:rsidRDefault="00664F3B" w:rsidP="00411B4C">
            <w:pPr>
              <w:spacing w:line="360" w:lineRule="auto"/>
              <w:rPr>
                <w:b/>
                <w:bCs/>
                <w:sz w:val="18"/>
                <w:szCs w:val="20"/>
              </w:rPr>
            </w:pPr>
            <w:r w:rsidRPr="0073021E">
              <w:rPr>
                <w:b/>
                <w:bCs/>
                <w:sz w:val="18"/>
                <w:szCs w:val="20"/>
              </w:rPr>
              <w:t>TAREA DE INGENI</w:t>
            </w:r>
            <w:r w:rsidR="005A386A" w:rsidRPr="0073021E">
              <w:rPr>
                <w:b/>
                <w:bCs/>
                <w:sz w:val="18"/>
                <w:szCs w:val="20"/>
              </w:rPr>
              <w:t>E</w:t>
            </w:r>
            <w:r w:rsidRPr="0073021E">
              <w:rPr>
                <w:b/>
                <w:bCs/>
                <w:sz w:val="18"/>
                <w:szCs w:val="20"/>
              </w:rPr>
              <w:t>RIA</w:t>
            </w:r>
          </w:p>
        </w:tc>
      </w:tr>
      <w:tr w:rsidR="00664F3B" w:rsidRPr="0073021E" w14:paraId="11AE65AF" w14:textId="77777777" w:rsidTr="00537912">
        <w:tc>
          <w:tcPr>
            <w:tcW w:w="8497" w:type="dxa"/>
            <w:gridSpan w:val="2"/>
          </w:tcPr>
          <w:p w14:paraId="3499F73B" w14:textId="77777777" w:rsidR="00664F3B" w:rsidRPr="0073021E" w:rsidRDefault="00664F3B" w:rsidP="00411B4C">
            <w:pPr>
              <w:spacing w:line="360" w:lineRule="auto"/>
              <w:rPr>
                <w:sz w:val="18"/>
                <w:szCs w:val="20"/>
              </w:rPr>
            </w:pPr>
            <w:r w:rsidRPr="0073021E">
              <w:rPr>
                <w:b/>
                <w:bCs/>
                <w:sz w:val="18"/>
                <w:szCs w:val="20"/>
              </w:rPr>
              <w:t xml:space="preserve">Historia de Usuario: </w:t>
            </w:r>
            <w:r w:rsidRPr="0073021E">
              <w:rPr>
                <w:sz w:val="18"/>
                <w:szCs w:val="20"/>
              </w:rPr>
              <w:t>HU-01</w:t>
            </w:r>
          </w:p>
        </w:tc>
      </w:tr>
      <w:tr w:rsidR="00664F3B" w:rsidRPr="0073021E" w14:paraId="56A2771F" w14:textId="77777777" w:rsidTr="00537912">
        <w:tc>
          <w:tcPr>
            <w:tcW w:w="4248" w:type="dxa"/>
          </w:tcPr>
          <w:p w14:paraId="6A7F967B" w14:textId="07D4A769" w:rsidR="00664F3B" w:rsidRPr="0073021E" w:rsidRDefault="00664F3B" w:rsidP="00411B4C">
            <w:pPr>
              <w:spacing w:line="360" w:lineRule="auto"/>
              <w:rPr>
                <w:sz w:val="18"/>
                <w:szCs w:val="20"/>
              </w:rPr>
            </w:pPr>
            <w:r w:rsidRPr="0073021E">
              <w:rPr>
                <w:b/>
                <w:bCs/>
                <w:sz w:val="18"/>
                <w:szCs w:val="20"/>
              </w:rPr>
              <w:t xml:space="preserve">Número de Tarea: </w:t>
            </w:r>
            <w:r w:rsidRPr="0073021E">
              <w:rPr>
                <w:sz w:val="18"/>
                <w:szCs w:val="20"/>
              </w:rPr>
              <w:t>TI-0</w:t>
            </w:r>
            <w:r w:rsidR="002D3242" w:rsidRPr="0073021E">
              <w:rPr>
                <w:sz w:val="18"/>
                <w:szCs w:val="20"/>
              </w:rPr>
              <w:t>4</w:t>
            </w:r>
          </w:p>
        </w:tc>
        <w:tc>
          <w:tcPr>
            <w:tcW w:w="4249" w:type="dxa"/>
          </w:tcPr>
          <w:p w14:paraId="3BBCD775" w14:textId="507A6BE5" w:rsidR="00664F3B" w:rsidRPr="0073021E" w:rsidRDefault="00664F3B" w:rsidP="00411B4C">
            <w:pPr>
              <w:spacing w:line="360" w:lineRule="auto"/>
              <w:rPr>
                <w:sz w:val="18"/>
                <w:szCs w:val="20"/>
              </w:rPr>
            </w:pPr>
            <w:r w:rsidRPr="0073021E">
              <w:rPr>
                <w:b/>
                <w:bCs/>
                <w:sz w:val="18"/>
                <w:szCs w:val="20"/>
              </w:rPr>
              <w:t xml:space="preserve">Nombre de Tarea: </w:t>
            </w:r>
            <w:r w:rsidR="002D3242" w:rsidRPr="0073021E">
              <w:rPr>
                <w:sz w:val="18"/>
                <w:szCs w:val="20"/>
              </w:rPr>
              <w:t>Desarrollo del Frontend para la autenticación de usuarios</w:t>
            </w:r>
          </w:p>
        </w:tc>
      </w:tr>
      <w:tr w:rsidR="00664F3B" w:rsidRPr="0073021E" w14:paraId="57106D7D" w14:textId="77777777" w:rsidTr="00537912">
        <w:tc>
          <w:tcPr>
            <w:tcW w:w="4248" w:type="dxa"/>
          </w:tcPr>
          <w:p w14:paraId="31C0D560" w14:textId="77777777" w:rsidR="00664F3B" w:rsidRPr="0073021E" w:rsidRDefault="00664F3B" w:rsidP="00411B4C">
            <w:pPr>
              <w:spacing w:line="360" w:lineRule="auto"/>
              <w:rPr>
                <w:sz w:val="18"/>
                <w:szCs w:val="20"/>
              </w:rPr>
            </w:pPr>
            <w:r w:rsidRPr="0073021E">
              <w:rPr>
                <w:b/>
                <w:bCs/>
                <w:sz w:val="18"/>
                <w:szCs w:val="20"/>
              </w:rPr>
              <w:t xml:space="preserve">Tipo de Tarea: </w:t>
            </w:r>
            <w:r w:rsidRPr="0073021E">
              <w:rPr>
                <w:sz w:val="18"/>
                <w:szCs w:val="20"/>
              </w:rPr>
              <w:t>Desarrollo</w:t>
            </w:r>
          </w:p>
        </w:tc>
        <w:tc>
          <w:tcPr>
            <w:tcW w:w="4249" w:type="dxa"/>
          </w:tcPr>
          <w:p w14:paraId="4DC69A0B" w14:textId="63AF4F8E" w:rsidR="00664F3B" w:rsidRPr="0073021E" w:rsidRDefault="00664F3B" w:rsidP="00411B4C">
            <w:pPr>
              <w:spacing w:line="360" w:lineRule="auto"/>
              <w:rPr>
                <w:sz w:val="18"/>
                <w:szCs w:val="20"/>
              </w:rPr>
            </w:pPr>
            <w:r w:rsidRPr="0073021E">
              <w:rPr>
                <w:b/>
                <w:bCs/>
                <w:sz w:val="18"/>
                <w:szCs w:val="20"/>
              </w:rPr>
              <w:t xml:space="preserve">Puntos Estimados: </w:t>
            </w:r>
            <w:r w:rsidR="002D3242" w:rsidRPr="0073021E">
              <w:rPr>
                <w:sz w:val="18"/>
                <w:szCs w:val="20"/>
              </w:rPr>
              <w:t>8</w:t>
            </w:r>
          </w:p>
        </w:tc>
      </w:tr>
      <w:tr w:rsidR="00664F3B" w:rsidRPr="0073021E" w14:paraId="7E867904" w14:textId="77777777" w:rsidTr="00537912">
        <w:tc>
          <w:tcPr>
            <w:tcW w:w="4248" w:type="dxa"/>
          </w:tcPr>
          <w:p w14:paraId="2C4537EB" w14:textId="2F5D71DA" w:rsidR="00664F3B" w:rsidRPr="0073021E" w:rsidRDefault="00664F3B" w:rsidP="00411B4C">
            <w:pPr>
              <w:spacing w:line="360" w:lineRule="auto"/>
              <w:rPr>
                <w:sz w:val="18"/>
                <w:szCs w:val="20"/>
              </w:rPr>
            </w:pPr>
            <w:r w:rsidRPr="0073021E">
              <w:rPr>
                <w:b/>
                <w:bCs/>
                <w:sz w:val="18"/>
                <w:szCs w:val="20"/>
              </w:rPr>
              <w:t xml:space="preserve">Fecha Inicio: </w:t>
            </w:r>
            <w:r w:rsidRPr="0073021E">
              <w:rPr>
                <w:sz w:val="18"/>
                <w:szCs w:val="20"/>
              </w:rPr>
              <w:t>2</w:t>
            </w:r>
            <w:r w:rsidR="002D3242" w:rsidRPr="0073021E">
              <w:rPr>
                <w:sz w:val="18"/>
                <w:szCs w:val="20"/>
              </w:rPr>
              <w:t>4</w:t>
            </w:r>
            <w:r w:rsidRPr="0073021E">
              <w:rPr>
                <w:sz w:val="18"/>
                <w:szCs w:val="20"/>
              </w:rPr>
              <w:t>/06/2020</w:t>
            </w:r>
          </w:p>
        </w:tc>
        <w:tc>
          <w:tcPr>
            <w:tcW w:w="4249" w:type="dxa"/>
          </w:tcPr>
          <w:p w14:paraId="767EEE3C" w14:textId="340FA3C2" w:rsidR="00664F3B" w:rsidRPr="0073021E" w:rsidRDefault="00664F3B" w:rsidP="00411B4C">
            <w:pPr>
              <w:spacing w:line="360" w:lineRule="auto"/>
              <w:rPr>
                <w:sz w:val="18"/>
                <w:szCs w:val="20"/>
              </w:rPr>
            </w:pPr>
            <w:r w:rsidRPr="0073021E">
              <w:rPr>
                <w:b/>
                <w:bCs/>
                <w:sz w:val="18"/>
                <w:szCs w:val="20"/>
              </w:rPr>
              <w:t xml:space="preserve">Fecha Fin: </w:t>
            </w:r>
            <w:r w:rsidRPr="0073021E">
              <w:rPr>
                <w:sz w:val="18"/>
                <w:szCs w:val="20"/>
              </w:rPr>
              <w:t>2</w:t>
            </w:r>
            <w:r w:rsidR="002D3242" w:rsidRPr="0073021E">
              <w:rPr>
                <w:sz w:val="18"/>
                <w:szCs w:val="20"/>
              </w:rPr>
              <w:t>4</w:t>
            </w:r>
            <w:r w:rsidRPr="0073021E">
              <w:rPr>
                <w:sz w:val="18"/>
                <w:szCs w:val="20"/>
              </w:rPr>
              <w:t>/06/2020</w:t>
            </w:r>
          </w:p>
        </w:tc>
      </w:tr>
      <w:tr w:rsidR="00664F3B" w:rsidRPr="0073021E" w14:paraId="597D175D" w14:textId="77777777" w:rsidTr="00537912">
        <w:tc>
          <w:tcPr>
            <w:tcW w:w="8497" w:type="dxa"/>
            <w:gridSpan w:val="2"/>
          </w:tcPr>
          <w:p w14:paraId="07DD8D29" w14:textId="77777777" w:rsidR="00664F3B" w:rsidRPr="0073021E" w:rsidRDefault="00664F3B" w:rsidP="00411B4C">
            <w:pPr>
              <w:spacing w:line="360" w:lineRule="auto"/>
              <w:rPr>
                <w:b/>
                <w:bCs/>
                <w:sz w:val="18"/>
                <w:szCs w:val="20"/>
              </w:rPr>
            </w:pPr>
            <w:r w:rsidRPr="0073021E">
              <w:rPr>
                <w:b/>
                <w:bCs/>
                <w:sz w:val="18"/>
                <w:szCs w:val="20"/>
              </w:rPr>
              <w:t xml:space="preserve">Programador Responsable: </w:t>
            </w:r>
            <w:r w:rsidRPr="0073021E">
              <w:rPr>
                <w:sz w:val="18"/>
                <w:szCs w:val="20"/>
              </w:rPr>
              <w:t>Claudio Pilataxi</w:t>
            </w:r>
          </w:p>
        </w:tc>
      </w:tr>
      <w:tr w:rsidR="00664F3B" w:rsidRPr="0073021E" w14:paraId="35BC6AB8" w14:textId="77777777" w:rsidTr="00537912">
        <w:tc>
          <w:tcPr>
            <w:tcW w:w="8497" w:type="dxa"/>
            <w:gridSpan w:val="2"/>
          </w:tcPr>
          <w:p w14:paraId="2EF630D7" w14:textId="7AD52C95" w:rsidR="00664F3B" w:rsidRPr="0073021E" w:rsidRDefault="00664F3B" w:rsidP="00411B4C">
            <w:pPr>
              <w:spacing w:line="360" w:lineRule="auto"/>
              <w:rPr>
                <w:sz w:val="18"/>
                <w:szCs w:val="20"/>
              </w:rPr>
            </w:pPr>
            <w:r w:rsidRPr="0073021E">
              <w:rPr>
                <w:b/>
                <w:bCs/>
                <w:sz w:val="18"/>
                <w:szCs w:val="20"/>
              </w:rPr>
              <w:t xml:space="preserve">Descripción: </w:t>
            </w:r>
            <w:r w:rsidR="002D3242" w:rsidRPr="0073021E">
              <w:rPr>
                <w:sz w:val="18"/>
                <w:szCs w:val="20"/>
              </w:rPr>
              <w:t>Desarrollar la interfaz de usuario para la autenticación de los usuarios en el sistema.</w:t>
            </w:r>
          </w:p>
        </w:tc>
      </w:tr>
      <w:tr w:rsidR="00664F3B" w:rsidRPr="0073021E" w14:paraId="24F4F50D" w14:textId="77777777" w:rsidTr="00537912">
        <w:tc>
          <w:tcPr>
            <w:tcW w:w="8497" w:type="dxa"/>
            <w:gridSpan w:val="2"/>
          </w:tcPr>
          <w:p w14:paraId="1856DAAE" w14:textId="77777777" w:rsidR="00664F3B" w:rsidRPr="0073021E" w:rsidRDefault="00664F3B" w:rsidP="00411B4C">
            <w:pPr>
              <w:spacing w:line="360" w:lineRule="auto"/>
              <w:rPr>
                <w:b/>
                <w:bCs/>
                <w:sz w:val="18"/>
                <w:szCs w:val="20"/>
              </w:rPr>
            </w:pPr>
            <w:r w:rsidRPr="0073021E">
              <w:rPr>
                <w:b/>
                <w:bCs/>
                <w:sz w:val="18"/>
                <w:szCs w:val="20"/>
              </w:rPr>
              <w:t>Pruebas de aceptación:</w:t>
            </w:r>
          </w:p>
          <w:p w14:paraId="22F9C0E4" w14:textId="77777777" w:rsidR="00664F3B" w:rsidRPr="0073021E" w:rsidRDefault="00664F3B" w:rsidP="002572B4">
            <w:pPr>
              <w:pStyle w:val="Prrafodelista"/>
              <w:numPr>
                <w:ilvl w:val="0"/>
                <w:numId w:val="9"/>
              </w:numPr>
              <w:spacing w:before="0" w:line="360" w:lineRule="auto"/>
              <w:rPr>
                <w:sz w:val="18"/>
                <w:szCs w:val="20"/>
              </w:rPr>
            </w:pPr>
            <w:r w:rsidRPr="0073021E">
              <w:rPr>
                <w:sz w:val="18"/>
                <w:szCs w:val="20"/>
              </w:rPr>
              <w:t xml:space="preserve">Verificar que </w:t>
            </w:r>
            <w:r w:rsidR="002D3242" w:rsidRPr="0073021E">
              <w:rPr>
                <w:sz w:val="18"/>
                <w:szCs w:val="20"/>
              </w:rPr>
              <w:t>esté creado la interfaz de usuario para la autenticación de usuarios al sistema.</w:t>
            </w:r>
          </w:p>
          <w:p w14:paraId="37FDF6E1" w14:textId="4FAE95F2" w:rsidR="002D3242" w:rsidRPr="0073021E" w:rsidRDefault="002D3242" w:rsidP="002572B4">
            <w:pPr>
              <w:pStyle w:val="Prrafodelista"/>
              <w:numPr>
                <w:ilvl w:val="0"/>
                <w:numId w:val="9"/>
              </w:numPr>
              <w:spacing w:before="0" w:line="360" w:lineRule="auto"/>
              <w:rPr>
                <w:sz w:val="18"/>
                <w:szCs w:val="20"/>
              </w:rPr>
            </w:pPr>
            <w:r w:rsidRPr="0073021E">
              <w:rPr>
                <w:sz w:val="18"/>
                <w:szCs w:val="20"/>
              </w:rPr>
              <w:t xml:space="preserve">Verificar la conexión con el Backend </w:t>
            </w:r>
          </w:p>
        </w:tc>
      </w:tr>
    </w:tbl>
    <w:p w14:paraId="5152E970" w14:textId="77777777" w:rsidR="008201F9" w:rsidRPr="00A14027" w:rsidRDefault="008201F9" w:rsidP="008201F9">
      <w:pPr>
        <w:pStyle w:val="Textoindependiente"/>
        <w:spacing w:line="360" w:lineRule="auto"/>
        <w:rPr>
          <w:b/>
          <w:sz w:val="16"/>
        </w:rPr>
      </w:pPr>
      <w:r w:rsidRPr="00A14027">
        <w:rPr>
          <w:b/>
          <w:sz w:val="16"/>
        </w:rPr>
        <w:t xml:space="preserve">Realizado por: </w:t>
      </w:r>
      <w:r w:rsidRPr="00A14027">
        <w:rPr>
          <w:sz w:val="16"/>
        </w:rPr>
        <w:t>W. Aldas y C. Pilataxi, 2020</w:t>
      </w:r>
    </w:p>
    <w:p w14:paraId="6469A8FF" w14:textId="74D25C34" w:rsidR="00664F3B" w:rsidRDefault="00664F3B" w:rsidP="00411B4C">
      <w:pPr>
        <w:spacing w:line="360" w:lineRule="auto"/>
      </w:pPr>
    </w:p>
    <w:p w14:paraId="54227C2F" w14:textId="56156243" w:rsidR="005E53BC" w:rsidRPr="005E53BC" w:rsidRDefault="005E53BC" w:rsidP="005E53BC">
      <w:pPr>
        <w:pStyle w:val="Descripcin"/>
        <w:keepNext/>
        <w:rPr>
          <w:b w:val="0"/>
        </w:rPr>
      </w:pPr>
      <w:r>
        <w:t xml:space="preserve">Tabla </w:t>
      </w:r>
      <w:r>
        <w:fldChar w:fldCharType="begin"/>
      </w:r>
      <w:r>
        <w:instrText xml:space="preserve"> SEQ Tabla__ \* ARABIC </w:instrText>
      </w:r>
      <w:r>
        <w:fldChar w:fldCharType="separate"/>
      </w:r>
      <w:r w:rsidR="00504470">
        <w:rPr>
          <w:noProof/>
        </w:rPr>
        <w:t>33</w:t>
      </w:r>
      <w:r>
        <w:fldChar w:fldCharType="end"/>
      </w:r>
      <w:r>
        <w:t xml:space="preserve">-3: </w:t>
      </w:r>
      <w:r>
        <w:rPr>
          <w:b w:val="0"/>
        </w:rPr>
        <w:t>Prueba de aceptación PA-11 de HU-01</w:t>
      </w:r>
    </w:p>
    <w:tbl>
      <w:tblPr>
        <w:tblStyle w:val="Tablaconcuadrcula"/>
        <w:tblW w:w="8500" w:type="dxa"/>
        <w:tblLook w:val="04A0" w:firstRow="1" w:lastRow="0" w:firstColumn="1" w:lastColumn="0" w:noHBand="0" w:noVBand="1"/>
      </w:tblPr>
      <w:tblGrid>
        <w:gridCol w:w="2536"/>
        <w:gridCol w:w="1515"/>
        <w:gridCol w:w="4449"/>
      </w:tblGrid>
      <w:tr w:rsidR="00664F3B" w:rsidRPr="0073021E" w14:paraId="41E0684B"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44851E18" w14:textId="77777777" w:rsidR="00664F3B" w:rsidRPr="0073021E" w:rsidRDefault="00664F3B" w:rsidP="00411B4C">
            <w:pPr>
              <w:spacing w:line="360" w:lineRule="auto"/>
              <w:rPr>
                <w:b/>
                <w:color w:val="000000" w:themeColor="text1"/>
                <w:sz w:val="18"/>
              </w:rPr>
            </w:pPr>
            <w:r w:rsidRPr="0073021E">
              <w:rPr>
                <w:b/>
                <w:color w:val="000000" w:themeColor="text1"/>
                <w:sz w:val="18"/>
              </w:rPr>
              <w:t xml:space="preserve">PRUEBA DE ACEPTACIÓN </w:t>
            </w:r>
          </w:p>
        </w:tc>
      </w:tr>
      <w:tr w:rsidR="00664F3B" w:rsidRPr="0073021E" w14:paraId="4B3578F9"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590DDC76" w14:textId="639DF6B2" w:rsidR="00664F3B" w:rsidRPr="0073021E" w:rsidRDefault="00664F3B" w:rsidP="00411B4C">
            <w:pPr>
              <w:spacing w:line="360" w:lineRule="auto"/>
              <w:rPr>
                <w:color w:val="000000" w:themeColor="text1"/>
                <w:sz w:val="18"/>
              </w:rPr>
            </w:pPr>
            <w:r w:rsidRPr="0073021E">
              <w:rPr>
                <w:b/>
                <w:color w:val="000000" w:themeColor="text1"/>
                <w:sz w:val="18"/>
              </w:rPr>
              <w:t>Código</w:t>
            </w:r>
            <w:r w:rsidRPr="0073021E">
              <w:rPr>
                <w:color w:val="000000" w:themeColor="text1"/>
                <w:sz w:val="18"/>
              </w:rPr>
              <w:t>: PA-</w:t>
            </w:r>
            <w:r w:rsidR="002D3242" w:rsidRPr="0073021E">
              <w:rPr>
                <w:color w:val="000000" w:themeColor="text1"/>
                <w:sz w:val="18"/>
              </w:rPr>
              <w:t>11</w:t>
            </w:r>
          </w:p>
        </w:tc>
        <w:tc>
          <w:tcPr>
            <w:tcW w:w="5964" w:type="dxa"/>
            <w:gridSpan w:val="2"/>
            <w:tcBorders>
              <w:top w:val="single" w:sz="4" w:space="0" w:color="auto"/>
              <w:left w:val="single" w:sz="4" w:space="0" w:color="auto"/>
              <w:bottom w:val="single" w:sz="4" w:space="0" w:color="auto"/>
              <w:right w:val="single" w:sz="4" w:space="0" w:color="auto"/>
            </w:tcBorders>
            <w:hideMark/>
          </w:tcPr>
          <w:p w14:paraId="03CF8532" w14:textId="77777777" w:rsidR="00664F3B" w:rsidRPr="0073021E" w:rsidRDefault="00664F3B" w:rsidP="00411B4C">
            <w:pPr>
              <w:spacing w:line="360" w:lineRule="auto"/>
              <w:ind w:left="2"/>
              <w:rPr>
                <w:color w:val="000000" w:themeColor="text1"/>
                <w:sz w:val="18"/>
              </w:rPr>
            </w:pPr>
            <w:r w:rsidRPr="0073021E">
              <w:rPr>
                <w:b/>
                <w:color w:val="000000" w:themeColor="text1"/>
                <w:sz w:val="18"/>
              </w:rPr>
              <w:t>Historia de Usuario</w:t>
            </w:r>
            <w:r w:rsidRPr="0073021E">
              <w:rPr>
                <w:color w:val="000000" w:themeColor="text1"/>
                <w:sz w:val="18"/>
              </w:rPr>
              <w:t xml:space="preserve">: </w:t>
            </w:r>
            <w:r w:rsidRPr="0073021E">
              <w:rPr>
                <w:sz w:val="18"/>
              </w:rPr>
              <w:t>HU-01 Autenticación de los usuarios por número de cédula y contraseña</w:t>
            </w:r>
          </w:p>
        </w:tc>
      </w:tr>
      <w:tr w:rsidR="00664F3B" w:rsidRPr="0073021E" w14:paraId="7F2BD7BE"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5D6ECFEE" w14:textId="21A35638" w:rsidR="00664F3B" w:rsidRPr="0073021E" w:rsidRDefault="00664F3B" w:rsidP="00411B4C">
            <w:pPr>
              <w:spacing w:line="360" w:lineRule="auto"/>
              <w:rPr>
                <w:color w:val="000000" w:themeColor="text1"/>
                <w:sz w:val="18"/>
              </w:rPr>
            </w:pPr>
            <w:r w:rsidRPr="0073021E">
              <w:rPr>
                <w:b/>
                <w:color w:val="000000" w:themeColor="text1"/>
                <w:sz w:val="18"/>
              </w:rPr>
              <w:t>Nombre</w:t>
            </w:r>
            <w:r w:rsidRPr="0073021E">
              <w:rPr>
                <w:color w:val="000000" w:themeColor="text1"/>
                <w:sz w:val="18"/>
              </w:rPr>
              <w:t>:</w:t>
            </w:r>
            <w:r w:rsidR="00BF1761" w:rsidRPr="0073021E">
              <w:rPr>
                <w:color w:val="000000" w:themeColor="text1"/>
                <w:sz w:val="18"/>
              </w:rPr>
              <w:t xml:space="preserve"> </w:t>
            </w:r>
            <w:r w:rsidR="00BF1761" w:rsidRPr="0073021E">
              <w:rPr>
                <w:sz w:val="18"/>
              </w:rPr>
              <w:t>Verificar que esté creado la interfaz de usuario para la autenticación de usuarios al sistema.</w:t>
            </w:r>
          </w:p>
        </w:tc>
      </w:tr>
      <w:tr w:rsidR="00664F3B" w:rsidRPr="0073021E" w14:paraId="3DC97FC6"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50007EA5" w14:textId="77777777" w:rsidR="00664F3B" w:rsidRPr="0073021E" w:rsidRDefault="00664F3B" w:rsidP="00411B4C">
            <w:pPr>
              <w:spacing w:line="360" w:lineRule="auto"/>
              <w:rPr>
                <w:color w:val="000000" w:themeColor="text1"/>
                <w:sz w:val="18"/>
                <w:u w:val="single"/>
              </w:rPr>
            </w:pPr>
            <w:r w:rsidRPr="0073021E">
              <w:rPr>
                <w:b/>
                <w:color w:val="000000" w:themeColor="text1"/>
                <w:sz w:val="18"/>
              </w:rPr>
              <w:t>Responsable</w:t>
            </w:r>
            <w:r w:rsidRPr="0073021E">
              <w:rPr>
                <w:color w:val="000000" w:themeColor="text1"/>
                <w:sz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3E076C10" w14:textId="41A7F529" w:rsidR="00664F3B" w:rsidRPr="0073021E" w:rsidRDefault="00664F3B" w:rsidP="00411B4C">
            <w:pPr>
              <w:spacing w:line="360" w:lineRule="auto"/>
              <w:rPr>
                <w:color w:val="000000" w:themeColor="text1"/>
                <w:sz w:val="18"/>
              </w:rPr>
            </w:pPr>
            <w:r w:rsidRPr="0073021E">
              <w:rPr>
                <w:b/>
                <w:color w:val="000000" w:themeColor="text1"/>
                <w:sz w:val="18"/>
              </w:rPr>
              <w:t>Fecha</w:t>
            </w:r>
            <w:r w:rsidRPr="0073021E">
              <w:rPr>
                <w:color w:val="000000" w:themeColor="text1"/>
                <w:sz w:val="18"/>
              </w:rPr>
              <w:t>:</w:t>
            </w:r>
            <w:r w:rsidRPr="0073021E">
              <w:rPr>
                <w:sz w:val="18"/>
              </w:rPr>
              <w:t xml:space="preserve"> 2</w:t>
            </w:r>
            <w:r w:rsidR="00BF1761" w:rsidRPr="0073021E">
              <w:rPr>
                <w:sz w:val="18"/>
              </w:rPr>
              <w:t>4</w:t>
            </w:r>
            <w:r w:rsidRPr="0073021E">
              <w:rPr>
                <w:sz w:val="18"/>
              </w:rPr>
              <w:t>/06/2020</w:t>
            </w:r>
          </w:p>
        </w:tc>
      </w:tr>
      <w:tr w:rsidR="00664F3B" w:rsidRPr="0073021E" w14:paraId="4F0AADFB"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7637A039" w14:textId="4128C28F" w:rsidR="00664F3B" w:rsidRPr="0073021E" w:rsidRDefault="00664F3B" w:rsidP="00411B4C">
            <w:pPr>
              <w:spacing w:line="360" w:lineRule="auto"/>
              <w:rPr>
                <w:color w:val="000000" w:themeColor="text1"/>
                <w:sz w:val="18"/>
              </w:rPr>
            </w:pPr>
            <w:r w:rsidRPr="0073021E">
              <w:rPr>
                <w:b/>
                <w:color w:val="000000" w:themeColor="text1"/>
                <w:sz w:val="18"/>
              </w:rPr>
              <w:t>Descripción</w:t>
            </w:r>
            <w:r w:rsidRPr="0073021E">
              <w:rPr>
                <w:color w:val="000000" w:themeColor="text1"/>
                <w:sz w:val="18"/>
              </w:rPr>
              <w:t xml:space="preserve">: </w:t>
            </w:r>
            <w:r w:rsidR="00BF1761" w:rsidRPr="0073021E">
              <w:rPr>
                <w:color w:val="000000" w:themeColor="text1"/>
                <w:sz w:val="18"/>
              </w:rPr>
              <w:t>Verificar que exista la interfaz de autenticación de usuarios para el acceso al sistema.</w:t>
            </w:r>
          </w:p>
        </w:tc>
      </w:tr>
      <w:tr w:rsidR="00664F3B" w:rsidRPr="0073021E" w14:paraId="082C7278"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67C15903" w14:textId="77777777" w:rsidR="00664F3B" w:rsidRPr="0073021E" w:rsidRDefault="00664F3B" w:rsidP="00411B4C">
            <w:pPr>
              <w:spacing w:line="360" w:lineRule="auto"/>
              <w:rPr>
                <w:b/>
                <w:color w:val="000000" w:themeColor="text1"/>
                <w:sz w:val="18"/>
              </w:rPr>
            </w:pPr>
            <w:r w:rsidRPr="0073021E">
              <w:rPr>
                <w:b/>
                <w:color w:val="000000" w:themeColor="text1"/>
                <w:sz w:val="18"/>
              </w:rPr>
              <w:t xml:space="preserve">Condiciones de Ejecución: </w:t>
            </w:r>
          </w:p>
          <w:p w14:paraId="7F80B854" w14:textId="490605A2" w:rsidR="00664F3B" w:rsidRPr="0073021E" w:rsidRDefault="00664F3B" w:rsidP="002572B4">
            <w:pPr>
              <w:pStyle w:val="Prrafodelista"/>
              <w:numPr>
                <w:ilvl w:val="0"/>
                <w:numId w:val="9"/>
              </w:numPr>
              <w:spacing w:before="0" w:line="360" w:lineRule="auto"/>
              <w:contextualSpacing/>
              <w:rPr>
                <w:color w:val="000000" w:themeColor="text1"/>
                <w:sz w:val="18"/>
              </w:rPr>
            </w:pPr>
            <w:r w:rsidRPr="0073021E">
              <w:rPr>
                <w:color w:val="000000" w:themeColor="text1"/>
                <w:sz w:val="18"/>
              </w:rPr>
              <w:t xml:space="preserve">Debe existir el </w:t>
            </w:r>
            <w:r w:rsidR="00BF1761" w:rsidRPr="0073021E">
              <w:rPr>
                <w:color w:val="000000" w:themeColor="text1"/>
                <w:sz w:val="18"/>
              </w:rPr>
              <w:t>formulario de autenticación de usuarios</w:t>
            </w:r>
          </w:p>
        </w:tc>
      </w:tr>
      <w:tr w:rsidR="00664F3B" w:rsidRPr="0073021E" w14:paraId="33777E0A"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2C301420" w14:textId="77777777" w:rsidR="00664F3B" w:rsidRPr="0073021E" w:rsidRDefault="00664F3B" w:rsidP="00411B4C">
            <w:pPr>
              <w:spacing w:line="360" w:lineRule="auto"/>
              <w:rPr>
                <w:b/>
                <w:color w:val="000000" w:themeColor="text1"/>
                <w:sz w:val="18"/>
              </w:rPr>
            </w:pPr>
            <w:r w:rsidRPr="0073021E">
              <w:rPr>
                <w:b/>
                <w:color w:val="000000" w:themeColor="text1"/>
                <w:sz w:val="18"/>
              </w:rPr>
              <w:t xml:space="preserve">Pasos de ejecución: </w:t>
            </w:r>
          </w:p>
          <w:p w14:paraId="71982F0A" w14:textId="77777777" w:rsidR="00664F3B" w:rsidRPr="0073021E" w:rsidRDefault="00BF1761" w:rsidP="002572B4">
            <w:pPr>
              <w:pStyle w:val="Prrafodelista"/>
              <w:numPr>
                <w:ilvl w:val="0"/>
                <w:numId w:val="9"/>
              </w:numPr>
              <w:tabs>
                <w:tab w:val="left" w:pos="7815"/>
              </w:tabs>
              <w:spacing w:before="0" w:line="360" w:lineRule="auto"/>
              <w:contextualSpacing/>
              <w:rPr>
                <w:color w:val="000000" w:themeColor="text1"/>
                <w:sz w:val="18"/>
              </w:rPr>
            </w:pPr>
            <w:r w:rsidRPr="0073021E">
              <w:rPr>
                <w:color w:val="000000" w:themeColor="text1"/>
                <w:sz w:val="18"/>
              </w:rPr>
              <w:t>Estar en la página principal del sistema</w:t>
            </w:r>
          </w:p>
          <w:p w14:paraId="3BCAB53F" w14:textId="77777777" w:rsidR="00BF1761" w:rsidRPr="0073021E" w:rsidRDefault="00BF1761" w:rsidP="002572B4">
            <w:pPr>
              <w:pStyle w:val="Prrafodelista"/>
              <w:numPr>
                <w:ilvl w:val="0"/>
                <w:numId w:val="9"/>
              </w:numPr>
              <w:tabs>
                <w:tab w:val="left" w:pos="7815"/>
              </w:tabs>
              <w:spacing w:before="0" w:line="360" w:lineRule="auto"/>
              <w:contextualSpacing/>
              <w:rPr>
                <w:color w:val="000000" w:themeColor="text1"/>
                <w:sz w:val="18"/>
              </w:rPr>
            </w:pPr>
            <w:r w:rsidRPr="0073021E">
              <w:rPr>
                <w:color w:val="000000" w:themeColor="text1"/>
                <w:sz w:val="18"/>
              </w:rPr>
              <w:t>Ingresar los datos del usuario (usuario y contraseña)</w:t>
            </w:r>
          </w:p>
          <w:p w14:paraId="6EDD1B91" w14:textId="7694E7A9" w:rsidR="00BF1761" w:rsidRPr="0073021E" w:rsidRDefault="00BF1761" w:rsidP="002572B4">
            <w:pPr>
              <w:pStyle w:val="Prrafodelista"/>
              <w:numPr>
                <w:ilvl w:val="0"/>
                <w:numId w:val="9"/>
              </w:numPr>
              <w:tabs>
                <w:tab w:val="left" w:pos="7815"/>
              </w:tabs>
              <w:spacing w:before="0" w:line="360" w:lineRule="auto"/>
              <w:contextualSpacing/>
              <w:rPr>
                <w:color w:val="000000" w:themeColor="text1"/>
                <w:sz w:val="18"/>
              </w:rPr>
            </w:pPr>
            <w:r w:rsidRPr="0073021E">
              <w:rPr>
                <w:color w:val="000000" w:themeColor="text1"/>
                <w:sz w:val="18"/>
              </w:rPr>
              <w:t>Clic en el botón de Ingresar</w:t>
            </w:r>
          </w:p>
        </w:tc>
      </w:tr>
      <w:tr w:rsidR="00664F3B" w:rsidRPr="0073021E" w14:paraId="33E770AE"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0A2B22EC" w14:textId="6D5B0D33" w:rsidR="00664F3B" w:rsidRPr="0073021E" w:rsidRDefault="00664F3B" w:rsidP="00411B4C">
            <w:pPr>
              <w:spacing w:line="360" w:lineRule="auto"/>
              <w:rPr>
                <w:color w:val="000000" w:themeColor="text1"/>
                <w:sz w:val="18"/>
              </w:rPr>
            </w:pPr>
            <w:r w:rsidRPr="0073021E">
              <w:rPr>
                <w:b/>
                <w:color w:val="000000" w:themeColor="text1"/>
                <w:sz w:val="18"/>
              </w:rPr>
              <w:t>Resultado esperado:</w:t>
            </w:r>
            <w:r w:rsidRPr="0073021E">
              <w:rPr>
                <w:color w:val="000000" w:themeColor="text1"/>
                <w:sz w:val="18"/>
              </w:rPr>
              <w:t xml:space="preserve"> Debe </w:t>
            </w:r>
            <w:r w:rsidR="00BF1761" w:rsidRPr="0073021E">
              <w:rPr>
                <w:color w:val="000000" w:themeColor="text1"/>
                <w:sz w:val="18"/>
              </w:rPr>
              <w:t>ingresar al sistema generando el token correspondiente.</w:t>
            </w:r>
          </w:p>
        </w:tc>
      </w:tr>
      <w:tr w:rsidR="00664F3B" w:rsidRPr="0073021E" w14:paraId="6E0CCA4A"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50DA9ED9" w14:textId="77777777" w:rsidR="00664F3B" w:rsidRPr="0073021E" w:rsidRDefault="00664F3B" w:rsidP="00411B4C">
            <w:pPr>
              <w:spacing w:line="360" w:lineRule="auto"/>
              <w:rPr>
                <w:color w:val="000000" w:themeColor="text1"/>
                <w:sz w:val="18"/>
              </w:rPr>
            </w:pPr>
            <w:r w:rsidRPr="0073021E">
              <w:rPr>
                <w:b/>
                <w:color w:val="000000" w:themeColor="text1"/>
                <w:sz w:val="18"/>
              </w:rPr>
              <w:t>Evaluación de la prueba</w:t>
            </w:r>
            <w:r w:rsidRPr="0073021E">
              <w:rPr>
                <w:color w:val="000000" w:themeColor="text1"/>
                <w:sz w:val="18"/>
              </w:rPr>
              <w:t xml:space="preserve">: Exitosa. </w:t>
            </w:r>
          </w:p>
        </w:tc>
      </w:tr>
    </w:tbl>
    <w:p w14:paraId="0D07A4D3" w14:textId="77777777" w:rsidR="008201F9" w:rsidRPr="00A14027" w:rsidRDefault="008201F9" w:rsidP="008201F9">
      <w:pPr>
        <w:pStyle w:val="Textoindependiente"/>
        <w:spacing w:line="360" w:lineRule="auto"/>
        <w:rPr>
          <w:b/>
          <w:sz w:val="16"/>
        </w:rPr>
      </w:pPr>
      <w:r w:rsidRPr="00A14027">
        <w:rPr>
          <w:b/>
          <w:sz w:val="16"/>
        </w:rPr>
        <w:t xml:space="preserve">Realizado por: </w:t>
      </w:r>
      <w:r w:rsidRPr="00A14027">
        <w:rPr>
          <w:sz w:val="16"/>
        </w:rPr>
        <w:t>W. Aldas y C. Pilataxi, 2020</w:t>
      </w:r>
    </w:p>
    <w:p w14:paraId="7BB96274" w14:textId="794AF4E3" w:rsidR="00664F3B" w:rsidRDefault="00664F3B" w:rsidP="00411B4C">
      <w:pPr>
        <w:spacing w:line="360" w:lineRule="auto"/>
      </w:pPr>
    </w:p>
    <w:p w14:paraId="1B6BEA54" w14:textId="7A5F0F24" w:rsidR="005E7DE4" w:rsidRPr="005E7DE4" w:rsidRDefault="005E7DE4" w:rsidP="005E7DE4">
      <w:pPr>
        <w:pStyle w:val="Descripcin"/>
        <w:keepNext/>
        <w:rPr>
          <w:b w:val="0"/>
        </w:rPr>
      </w:pPr>
      <w:r>
        <w:t xml:space="preserve">Tabla </w:t>
      </w:r>
      <w:r>
        <w:fldChar w:fldCharType="begin"/>
      </w:r>
      <w:r>
        <w:instrText xml:space="preserve"> SEQ Tabla__ \* ARABIC </w:instrText>
      </w:r>
      <w:r>
        <w:fldChar w:fldCharType="separate"/>
      </w:r>
      <w:r w:rsidR="00504470">
        <w:rPr>
          <w:noProof/>
        </w:rPr>
        <w:t>34</w:t>
      </w:r>
      <w:r>
        <w:fldChar w:fldCharType="end"/>
      </w:r>
      <w:r>
        <w:t xml:space="preserve">-3: </w:t>
      </w:r>
      <w:r>
        <w:rPr>
          <w:b w:val="0"/>
        </w:rPr>
        <w:t>Prueba de aceptación PA-12 de HU-01</w:t>
      </w:r>
    </w:p>
    <w:tbl>
      <w:tblPr>
        <w:tblStyle w:val="Tablaconcuadrcula"/>
        <w:tblW w:w="8500" w:type="dxa"/>
        <w:tblLook w:val="04A0" w:firstRow="1" w:lastRow="0" w:firstColumn="1" w:lastColumn="0" w:noHBand="0" w:noVBand="1"/>
      </w:tblPr>
      <w:tblGrid>
        <w:gridCol w:w="2536"/>
        <w:gridCol w:w="1515"/>
        <w:gridCol w:w="4449"/>
      </w:tblGrid>
      <w:tr w:rsidR="00664F3B" w:rsidRPr="0073021E" w14:paraId="1735D21E" w14:textId="77777777" w:rsidTr="00537912">
        <w:trPr>
          <w:trHeight w:val="75"/>
        </w:trPr>
        <w:tc>
          <w:tcPr>
            <w:tcW w:w="8500" w:type="dxa"/>
            <w:gridSpan w:val="3"/>
            <w:tcBorders>
              <w:top w:val="single" w:sz="4" w:space="0" w:color="auto"/>
              <w:left w:val="single" w:sz="4" w:space="0" w:color="auto"/>
              <w:bottom w:val="single" w:sz="4" w:space="0" w:color="auto"/>
              <w:right w:val="single" w:sz="4" w:space="0" w:color="auto"/>
            </w:tcBorders>
            <w:hideMark/>
          </w:tcPr>
          <w:p w14:paraId="1202F9CC" w14:textId="77777777" w:rsidR="00664F3B" w:rsidRPr="0073021E" w:rsidRDefault="00664F3B" w:rsidP="00411B4C">
            <w:pPr>
              <w:spacing w:line="360" w:lineRule="auto"/>
              <w:rPr>
                <w:b/>
                <w:color w:val="000000" w:themeColor="text1"/>
                <w:sz w:val="18"/>
              </w:rPr>
            </w:pPr>
            <w:r w:rsidRPr="0073021E">
              <w:rPr>
                <w:b/>
                <w:color w:val="000000" w:themeColor="text1"/>
                <w:sz w:val="18"/>
              </w:rPr>
              <w:t xml:space="preserve">PRUEBA DE ACEPTACIÓN </w:t>
            </w:r>
          </w:p>
        </w:tc>
      </w:tr>
      <w:tr w:rsidR="00664F3B" w:rsidRPr="0073021E" w14:paraId="213B7033" w14:textId="77777777" w:rsidTr="00537912">
        <w:trPr>
          <w:trHeight w:val="11"/>
        </w:trPr>
        <w:tc>
          <w:tcPr>
            <w:tcW w:w="2536" w:type="dxa"/>
            <w:tcBorders>
              <w:top w:val="single" w:sz="4" w:space="0" w:color="auto"/>
              <w:left w:val="single" w:sz="4" w:space="0" w:color="auto"/>
              <w:bottom w:val="single" w:sz="4" w:space="0" w:color="auto"/>
              <w:right w:val="single" w:sz="4" w:space="0" w:color="auto"/>
            </w:tcBorders>
            <w:hideMark/>
          </w:tcPr>
          <w:p w14:paraId="06CA758F" w14:textId="2E865B70" w:rsidR="00664F3B" w:rsidRPr="0073021E" w:rsidRDefault="00664F3B" w:rsidP="00411B4C">
            <w:pPr>
              <w:spacing w:line="360" w:lineRule="auto"/>
              <w:rPr>
                <w:color w:val="000000" w:themeColor="text1"/>
                <w:sz w:val="18"/>
              </w:rPr>
            </w:pPr>
            <w:r w:rsidRPr="0073021E">
              <w:rPr>
                <w:b/>
                <w:color w:val="000000" w:themeColor="text1"/>
                <w:sz w:val="18"/>
              </w:rPr>
              <w:t>Código</w:t>
            </w:r>
            <w:r w:rsidRPr="0073021E">
              <w:rPr>
                <w:color w:val="000000" w:themeColor="text1"/>
                <w:sz w:val="18"/>
              </w:rPr>
              <w:t>: PA-</w:t>
            </w:r>
            <w:r w:rsidR="006F3A0B" w:rsidRPr="0073021E">
              <w:rPr>
                <w:color w:val="000000" w:themeColor="text1"/>
                <w:sz w:val="18"/>
              </w:rPr>
              <w:t>12</w:t>
            </w:r>
          </w:p>
        </w:tc>
        <w:tc>
          <w:tcPr>
            <w:tcW w:w="5964" w:type="dxa"/>
            <w:gridSpan w:val="2"/>
            <w:tcBorders>
              <w:top w:val="single" w:sz="4" w:space="0" w:color="auto"/>
              <w:left w:val="single" w:sz="4" w:space="0" w:color="auto"/>
              <w:bottom w:val="single" w:sz="4" w:space="0" w:color="auto"/>
              <w:right w:val="single" w:sz="4" w:space="0" w:color="auto"/>
            </w:tcBorders>
            <w:hideMark/>
          </w:tcPr>
          <w:p w14:paraId="200CAC51" w14:textId="77777777" w:rsidR="00664F3B" w:rsidRPr="0073021E" w:rsidRDefault="00664F3B" w:rsidP="00411B4C">
            <w:pPr>
              <w:spacing w:line="360" w:lineRule="auto"/>
              <w:ind w:left="2"/>
              <w:rPr>
                <w:color w:val="000000" w:themeColor="text1"/>
                <w:sz w:val="18"/>
              </w:rPr>
            </w:pPr>
            <w:r w:rsidRPr="0073021E">
              <w:rPr>
                <w:b/>
                <w:color w:val="000000" w:themeColor="text1"/>
                <w:sz w:val="18"/>
              </w:rPr>
              <w:t>Historia de Usuario</w:t>
            </w:r>
            <w:r w:rsidRPr="0073021E">
              <w:rPr>
                <w:color w:val="000000" w:themeColor="text1"/>
                <w:sz w:val="18"/>
              </w:rPr>
              <w:t xml:space="preserve">: </w:t>
            </w:r>
            <w:r w:rsidRPr="0073021E">
              <w:rPr>
                <w:sz w:val="18"/>
              </w:rPr>
              <w:t>HU-01 Autenticación de los usuarios por número de cédula y contraseña</w:t>
            </w:r>
          </w:p>
        </w:tc>
      </w:tr>
      <w:tr w:rsidR="00664F3B" w:rsidRPr="0073021E" w14:paraId="0481EA80"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004C2707" w14:textId="7F4B5DB0" w:rsidR="00664F3B" w:rsidRPr="0073021E" w:rsidRDefault="00664F3B" w:rsidP="00411B4C">
            <w:pPr>
              <w:spacing w:line="360" w:lineRule="auto"/>
              <w:rPr>
                <w:color w:val="000000" w:themeColor="text1"/>
                <w:sz w:val="18"/>
              </w:rPr>
            </w:pPr>
            <w:r w:rsidRPr="0073021E">
              <w:rPr>
                <w:b/>
                <w:color w:val="000000" w:themeColor="text1"/>
                <w:sz w:val="18"/>
              </w:rPr>
              <w:t>Nombre</w:t>
            </w:r>
            <w:r w:rsidRPr="0073021E">
              <w:rPr>
                <w:color w:val="000000" w:themeColor="text1"/>
                <w:sz w:val="18"/>
              </w:rPr>
              <w:t xml:space="preserve">: </w:t>
            </w:r>
            <w:r w:rsidR="006F3A0B" w:rsidRPr="0073021E">
              <w:rPr>
                <w:sz w:val="18"/>
              </w:rPr>
              <w:t>Verificar la conexión con el Backend.</w:t>
            </w:r>
          </w:p>
        </w:tc>
      </w:tr>
      <w:tr w:rsidR="00664F3B" w:rsidRPr="0073021E" w14:paraId="4882E678" w14:textId="77777777" w:rsidTr="00537912">
        <w:trPr>
          <w:trHeight w:val="56"/>
        </w:trPr>
        <w:tc>
          <w:tcPr>
            <w:tcW w:w="4051" w:type="dxa"/>
            <w:gridSpan w:val="2"/>
            <w:tcBorders>
              <w:top w:val="single" w:sz="4" w:space="0" w:color="auto"/>
              <w:left w:val="single" w:sz="4" w:space="0" w:color="auto"/>
              <w:bottom w:val="single" w:sz="4" w:space="0" w:color="auto"/>
              <w:right w:val="single" w:sz="4" w:space="0" w:color="auto"/>
            </w:tcBorders>
            <w:hideMark/>
          </w:tcPr>
          <w:p w14:paraId="070DD166" w14:textId="77777777" w:rsidR="00664F3B" w:rsidRPr="0073021E" w:rsidRDefault="00664F3B" w:rsidP="00411B4C">
            <w:pPr>
              <w:spacing w:line="360" w:lineRule="auto"/>
              <w:rPr>
                <w:color w:val="000000" w:themeColor="text1"/>
                <w:sz w:val="18"/>
                <w:u w:val="single"/>
              </w:rPr>
            </w:pPr>
            <w:r w:rsidRPr="0073021E">
              <w:rPr>
                <w:b/>
                <w:color w:val="000000" w:themeColor="text1"/>
                <w:sz w:val="18"/>
              </w:rPr>
              <w:t>Responsable</w:t>
            </w:r>
            <w:r w:rsidRPr="0073021E">
              <w:rPr>
                <w:color w:val="000000" w:themeColor="text1"/>
                <w:sz w:val="18"/>
              </w:rPr>
              <w:t xml:space="preserve">: Claudio Pilataxi </w:t>
            </w:r>
          </w:p>
        </w:tc>
        <w:tc>
          <w:tcPr>
            <w:tcW w:w="4449" w:type="dxa"/>
            <w:tcBorders>
              <w:top w:val="single" w:sz="4" w:space="0" w:color="auto"/>
              <w:left w:val="single" w:sz="4" w:space="0" w:color="auto"/>
              <w:bottom w:val="single" w:sz="4" w:space="0" w:color="auto"/>
              <w:right w:val="single" w:sz="4" w:space="0" w:color="auto"/>
            </w:tcBorders>
            <w:hideMark/>
          </w:tcPr>
          <w:p w14:paraId="3826EDF0" w14:textId="309D4AC6" w:rsidR="00664F3B" w:rsidRPr="0073021E" w:rsidRDefault="00664F3B" w:rsidP="00411B4C">
            <w:pPr>
              <w:spacing w:line="360" w:lineRule="auto"/>
              <w:rPr>
                <w:color w:val="000000" w:themeColor="text1"/>
                <w:sz w:val="18"/>
              </w:rPr>
            </w:pPr>
            <w:r w:rsidRPr="0073021E">
              <w:rPr>
                <w:b/>
                <w:color w:val="000000" w:themeColor="text1"/>
                <w:sz w:val="18"/>
              </w:rPr>
              <w:t>Fecha</w:t>
            </w:r>
            <w:r w:rsidRPr="0073021E">
              <w:rPr>
                <w:color w:val="000000" w:themeColor="text1"/>
                <w:sz w:val="18"/>
              </w:rPr>
              <w:t>:</w:t>
            </w:r>
            <w:r w:rsidRPr="0073021E">
              <w:rPr>
                <w:sz w:val="18"/>
              </w:rPr>
              <w:t xml:space="preserve"> 2</w:t>
            </w:r>
            <w:r w:rsidR="00D55EBF" w:rsidRPr="0073021E">
              <w:rPr>
                <w:sz w:val="18"/>
              </w:rPr>
              <w:t>4</w:t>
            </w:r>
            <w:r w:rsidRPr="0073021E">
              <w:rPr>
                <w:sz w:val="18"/>
              </w:rPr>
              <w:t>/06/2020</w:t>
            </w:r>
          </w:p>
        </w:tc>
      </w:tr>
      <w:tr w:rsidR="00664F3B" w:rsidRPr="0073021E" w14:paraId="338C61A1" w14:textId="77777777" w:rsidTr="00537912">
        <w:trPr>
          <w:trHeight w:val="129"/>
        </w:trPr>
        <w:tc>
          <w:tcPr>
            <w:tcW w:w="8500" w:type="dxa"/>
            <w:gridSpan w:val="3"/>
            <w:tcBorders>
              <w:top w:val="single" w:sz="4" w:space="0" w:color="auto"/>
              <w:left w:val="single" w:sz="4" w:space="0" w:color="auto"/>
              <w:bottom w:val="single" w:sz="4" w:space="0" w:color="auto"/>
              <w:right w:val="single" w:sz="4" w:space="0" w:color="auto"/>
            </w:tcBorders>
            <w:hideMark/>
          </w:tcPr>
          <w:p w14:paraId="60D05652" w14:textId="5DFA21DB" w:rsidR="00664F3B" w:rsidRPr="0073021E" w:rsidRDefault="00664F3B" w:rsidP="00411B4C">
            <w:pPr>
              <w:spacing w:line="360" w:lineRule="auto"/>
              <w:rPr>
                <w:color w:val="000000" w:themeColor="text1"/>
                <w:sz w:val="18"/>
              </w:rPr>
            </w:pPr>
            <w:r w:rsidRPr="0073021E">
              <w:rPr>
                <w:b/>
                <w:color w:val="000000" w:themeColor="text1"/>
                <w:sz w:val="18"/>
              </w:rPr>
              <w:t>Descripción</w:t>
            </w:r>
            <w:r w:rsidRPr="0073021E">
              <w:rPr>
                <w:color w:val="000000" w:themeColor="text1"/>
                <w:sz w:val="18"/>
              </w:rPr>
              <w:t>: Verificar que</w:t>
            </w:r>
            <w:r w:rsidR="00D55EBF" w:rsidRPr="0073021E">
              <w:rPr>
                <w:color w:val="000000" w:themeColor="text1"/>
                <w:sz w:val="18"/>
              </w:rPr>
              <w:t xml:space="preserve"> exista una conexión a la API REST api/login</w:t>
            </w:r>
          </w:p>
        </w:tc>
      </w:tr>
      <w:tr w:rsidR="00664F3B" w:rsidRPr="0073021E" w14:paraId="07E3EBC0" w14:textId="77777777" w:rsidTr="00537912">
        <w:trPr>
          <w:trHeight w:val="191"/>
        </w:trPr>
        <w:tc>
          <w:tcPr>
            <w:tcW w:w="8500" w:type="dxa"/>
            <w:gridSpan w:val="3"/>
            <w:tcBorders>
              <w:top w:val="single" w:sz="4" w:space="0" w:color="auto"/>
              <w:left w:val="single" w:sz="4" w:space="0" w:color="auto"/>
              <w:bottom w:val="single" w:sz="4" w:space="0" w:color="auto"/>
              <w:right w:val="single" w:sz="4" w:space="0" w:color="auto"/>
            </w:tcBorders>
            <w:hideMark/>
          </w:tcPr>
          <w:p w14:paraId="2B8A2F29" w14:textId="77777777" w:rsidR="00664F3B" w:rsidRPr="0073021E" w:rsidRDefault="00664F3B" w:rsidP="00411B4C">
            <w:pPr>
              <w:spacing w:line="360" w:lineRule="auto"/>
              <w:rPr>
                <w:b/>
                <w:color w:val="000000" w:themeColor="text1"/>
                <w:sz w:val="18"/>
              </w:rPr>
            </w:pPr>
            <w:r w:rsidRPr="0073021E">
              <w:rPr>
                <w:b/>
                <w:color w:val="000000" w:themeColor="text1"/>
                <w:sz w:val="18"/>
              </w:rPr>
              <w:t xml:space="preserve">Condiciones de Ejecución: </w:t>
            </w:r>
          </w:p>
          <w:p w14:paraId="779B176D" w14:textId="77777777" w:rsidR="00664F3B" w:rsidRPr="0073021E" w:rsidRDefault="00664F3B" w:rsidP="002572B4">
            <w:pPr>
              <w:pStyle w:val="Prrafodelista"/>
              <w:numPr>
                <w:ilvl w:val="0"/>
                <w:numId w:val="9"/>
              </w:numPr>
              <w:spacing w:before="0" w:line="360" w:lineRule="auto"/>
              <w:contextualSpacing/>
              <w:rPr>
                <w:color w:val="000000" w:themeColor="text1"/>
                <w:sz w:val="18"/>
              </w:rPr>
            </w:pPr>
            <w:r w:rsidRPr="0073021E">
              <w:rPr>
                <w:color w:val="000000" w:themeColor="text1"/>
                <w:sz w:val="18"/>
              </w:rPr>
              <w:t xml:space="preserve">Debe existir </w:t>
            </w:r>
            <w:r w:rsidR="00D55EBF" w:rsidRPr="0073021E">
              <w:rPr>
                <w:color w:val="000000" w:themeColor="text1"/>
                <w:sz w:val="18"/>
              </w:rPr>
              <w:t>el formulario de autenticación en la interfaz de usuario.</w:t>
            </w:r>
          </w:p>
          <w:p w14:paraId="6F401148" w14:textId="46C753A6" w:rsidR="00D55EBF" w:rsidRPr="0073021E" w:rsidRDefault="00D55EBF" w:rsidP="002572B4">
            <w:pPr>
              <w:pStyle w:val="Prrafodelista"/>
              <w:numPr>
                <w:ilvl w:val="0"/>
                <w:numId w:val="9"/>
              </w:numPr>
              <w:spacing w:before="0" w:line="360" w:lineRule="auto"/>
              <w:contextualSpacing/>
              <w:rPr>
                <w:color w:val="000000" w:themeColor="text1"/>
                <w:sz w:val="18"/>
              </w:rPr>
            </w:pPr>
            <w:r w:rsidRPr="0073021E">
              <w:rPr>
                <w:color w:val="000000" w:themeColor="text1"/>
                <w:sz w:val="18"/>
              </w:rPr>
              <w:t>Debe existir conexión con la ruta api/login</w:t>
            </w:r>
          </w:p>
        </w:tc>
      </w:tr>
      <w:tr w:rsidR="00664F3B" w:rsidRPr="0073021E" w14:paraId="774C984A" w14:textId="77777777" w:rsidTr="00537912">
        <w:trPr>
          <w:trHeight w:val="224"/>
        </w:trPr>
        <w:tc>
          <w:tcPr>
            <w:tcW w:w="8500" w:type="dxa"/>
            <w:gridSpan w:val="3"/>
            <w:tcBorders>
              <w:top w:val="single" w:sz="4" w:space="0" w:color="auto"/>
              <w:left w:val="single" w:sz="4" w:space="0" w:color="auto"/>
              <w:bottom w:val="single" w:sz="4" w:space="0" w:color="auto"/>
              <w:right w:val="single" w:sz="4" w:space="0" w:color="auto"/>
            </w:tcBorders>
            <w:hideMark/>
          </w:tcPr>
          <w:p w14:paraId="4DD7CA24" w14:textId="77777777" w:rsidR="00664F3B" w:rsidRPr="0073021E" w:rsidRDefault="00664F3B" w:rsidP="00411B4C">
            <w:pPr>
              <w:spacing w:line="360" w:lineRule="auto"/>
              <w:rPr>
                <w:b/>
                <w:color w:val="000000" w:themeColor="text1"/>
                <w:sz w:val="18"/>
              </w:rPr>
            </w:pPr>
            <w:r w:rsidRPr="0073021E">
              <w:rPr>
                <w:b/>
                <w:color w:val="000000" w:themeColor="text1"/>
                <w:sz w:val="18"/>
              </w:rPr>
              <w:t xml:space="preserve">Pasos de ejecución: </w:t>
            </w:r>
          </w:p>
          <w:p w14:paraId="6A72930E" w14:textId="77777777" w:rsidR="00664F3B" w:rsidRPr="0073021E" w:rsidRDefault="00664F3B" w:rsidP="002572B4">
            <w:pPr>
              <w:pStyle w:val="Prrafodelista"/>
              <w:numPr>
                <w:ilvl w:val="0"/>
                <w:numId w:val="9"/>
              </w:numPr>
              <w:spacing w:before="0" w:line="360" w:lineRule="auto"/>
              <w:contextualSpacing/>
              <w:rPr>
                <w:color w:val="000000" w:themeColor="text1"/>
                <w:sz w:val="18"/>
              </w:rPr>
            </w:pPr>
            <w:r w:rsidRPr="0073021E">
              <w:rPr>
                <w:color w:val="000000" w:themeColor="text1"/>
                <w:sz w:val="18"/>
              </w:rPr>
              <w:t>Ingresar al directorio de la aplicación</w:t>
            </w:r>
          </w:p>
          <w:p w14:paraId="68267587" w14:textId="1862C77A" w:rsidR="000871E6" w:rsidRPr="0073021E" w:rsidRDefault="00664F3B" w:rsidP="002572B4">
            <w:pPr>
              <w:pStyle w:val="Prrafodelista"/>
              <w:numPr>
                <w:ilvl w:val="0"/>
                <w:numId w:val="9"/>
              </w:numPr>
              <w:spacing w:before="0" w:line="360" w:lineRule="auto"/>
              <w:contextualSpacing/>
              <w:rPr>
                <w:color w:val="000000" w:themeColor="text1"/>
                <w:sz w:val="18"/>
              </w:rPr>
            </w:pPr>
            <w:r w:rsidRPr="0073021E">
              <w:rPr>
                <w:color w:val="000000" w:themeColor="text1"/>
                <w:sz w:val="18"/>
              </w:rPr>
              <w:t>Ingresar a la carpeta r</w:t>
            </w:r>
            <w:r w:rsidR="000871E6" w:rsidRPr="0073021E">
              <w:rPr>
                <w:color w:val="000000" w:themeColor="text1"/>
                <w:sz w:val="18"/>
              </w:rPr>
              <w:t>esources/js/resources/views</w:t>
            </w:r>
          </w:p>
          <w:p w14:paraId="208B4F0A" w14:textId="59D20100" w:rsidR="000871E6" w:rsidRPr="0073021E" w:rsidRDefault="000871E6" w:rsidP="002572B4">
            <w:pPr>
              <w:pStyle w:val="Prrafodelista"/>
              <w:numPr>
                <w:ilvl w:val="0"/>
                <w:numId w:val="9"/>
              </w:numPr>
              <w:spacing w:before="0" w:line="360" w:lineRule="auto"/>
              <w:contextualSpacing/>
              <w:rPr>
                <w:color w:val="000000" w:themeColor="text1"/>
                <w:sz w:val="18"/>
              </w:rPr>
            </w:pPr>
            <w:r w:rsidRPr="0073021E">
              <w:rPr>
                <w:color w:val="000000" w:themeColor="text1"/>
                <w:sz w:val="18"/>
              </w:rPr>
              <w:t>Clic en el archivo Login.js</w:t>
            </w:r>
          </w:p>
          <w:p w14:paraId="2A22FFF2" w14:textId="1519D2F2" w:rsidR="000871E6" w:rsidRPr="0073021E" w:rsidRDefault="000871E6" w:rsidP="002572B4">
            <w:pPr>
              <w:pStyle w:val="Prrafodelista"/>
              <w:numPr>
                <w:ilvl w:val="0"/>
                <w:numId w:val="9"/>
              </w:numPr>
              <w:spacing w:before="0" w:line="360" w:lineRule="auto"/>
              <w:contextualSpacing/>
              <w:rPr>
                <w:color w:val="000000" w:themeColor="text1"/>
                <w:sz w:val="18"/>
              </w:rPr>
            </w:pPr>
            <w:r w:rsidRPr="0073021E">
              <w:rPr>
                <w:color w:val="000000" w:themeColor="text1"/>
                <w:sz w:val="18"/>
              </w:rPr>
              <w:t>Ingresar a la carpeta resources/js/actions/ProcesoGestionUsuarios</w:t>
            </w:r>
          </w:p>
          <w:p w14:paraId="3BAD02AE" w14:textId="2D8B502C" w:rsidR="00664F3B" w:rsidRPr="0073021E" w:rsidRDefault="000871E6" w:rsidP="002572B4">
            <w:pPr>
              <w:pStyle w:val="Prrafodelista"/>
              <w:numPr>
                <w:ilvl w:val="0"/>
                <w:numId w:val="9"/>
              </w:numPr>
              <w:spacing w:before="0" w:line="360" w:lineRule="auto"/>
              <w:contextualSpacing/>
              <w:rPr>
                <w:color w:val="000000" w:themeColor="text1"/>
                <w:sz w:val="18"/>
              </w:rPr>
            </w:pPr>
            <w:r w:rsidRPr="0073021E">
              <w:rPr>
                <w:color w:val="000000" w:themeColor="text1"/>
                <w:sz w:val="18"/>
              </w:rPr>
              <w:t>Clic en el archivo Login.js</w:t>
            </w:r>
          </w:p>
        </w:tc>
      </w:tr>
      <w:tr w:rsidR="00664F3B" w:rsidRPr="0073021E" w14:paraId="21E6FB29" w14:textId="77777777" w:rsidTr="00537912">
        <w:trPr>
          <w:trHeight w:val="58"/>
        </w:trPr>
        <w:tc>
          <w:tcPr>
            <w:tcW w:w="8500" w:type="dxa"/>
            <w:gridSpan w:val="3"/>
            <w:tcBorders>
              <w:top w:val="single" w:sz="4" w:space="0" w:color="auto"/>
              <w:left w:val="single" w:sz="4" w:space="0" w:color="auto"/>
              <w:bottom w:val="single" w:sz="4" w:space="0" w:color="auto"/>
              <w:right w:val="single" w:sz="4" w:space="0" w:color="auto"/>
            </w:tcBorders>
            <w:hideMark/>
          </w:tcPr>
          <w:p w14:paraId="507B3682" w14:textId="2645D049" w:rsidR="00664F3B" w:rsidRPr="0073021E" w:rsidRDefault="00664F3B" w:rsidP="00411B4C">
            <w:pPr>
              <w:spacing w:line="360" w:lineRule="auto"/>
              <w:rPr>
                <w:color w:val="000000" w:themeColor="text1"/>
                <w:sz w:val="18"/>
              </w:rPr>
            </w:pPr>
            <w:r w:rsidRPr="0073021E">
              <w:rPr>
                <w:b/>
                <w:color w:val="000000" w:themeColor="text1"/>
                <w:sz w:val="18"/>
              </w:rPr>
              <w:t>Resultado esperado:</w:t>
            </w:r>
            <w:r w:rsidRPr="0073021E">
              <w:rPr>
                <w:color w:val="000000" w:themeColor="text1"/>
                <w:sz w:val="18"/>
              </w:rPr>
              <w:t xml:space="preserve"> </w:t>
            </w:r>
            <w:r w:rsidR="000871E6" w:rsidRPr="0073021E">
              <w:rPr>
                <w:color w:val="000000" w:themeColor="text1"/>
                <w:sz w:val="18"/>
              </w:rPr>
              <w:t>Debe estar el método de envío de datos al backend</w:t>
            </w:r>
          </w:p>
        </w:tc>
      </w:tr>
      <w:tr w:rsidR="00664F3B" w:rsidRPr="0073021E" w14:paraId="2A009E6A" w14:textId="77777777" w:rsidTr="00537912">
        <w:trPr>
          <w:trHeight w:val="85"/>
        </w:trPr>
        <w:tc>
          <w:tcPr>
            <w:tcW w:w="8500" w:type="dxa"/>
            <w:gridSpan w:val="3"/>
            <w:tcBorders>
              <w:top w:val="single" w:sz="4" w:space="0" w:color="auto"/>
              <w:left w:val="single" w:sz="4" w:space="0" w:color="auto"/>
              <w:bottom w:val="single" w:sz="4" w:space="0" w:color="auto"/>
              <w:right w:val="single" w:sz="4" w:space="0" w:color="auto"/>
            </w:tcBorders>
            <w:hideMark/>
          </w:tcPr>
          <w:p w14:paraId="353E16E2" w14:textId="77777777" w:rsidR="00664F3B" w:rsidRPr="0073021E" w:rsidRDefault="00664F3B" w:rsidP="00411B4C">
            <w:pPr>
              <w:spacing w:line="360" w:lineRule="auto"/>
              <w:rPr>
                <w:color w:val="000000" w:themeColor="text1"/>
                <w:sz w:val="18"/>
              </w:rPr>
            </w:pPr>
            <w:r w:rsidRPr="0073021E">
              <w:rPr>
                <w:b/>
                <w:color w:val="000000" w:themeColor="text1"/>
                <w:sz w:val="18"/>
              </w:rPr>
              <w:t>Evaluación de la prueba</w:t>
            </w:r>
            <w:r w:rsidRPr="0073021E">
              <w:rPr>
                <w:color w:val="000000" w:themeColor="text1"/>
                <w:sz w:val="18"/>
              </w:rPr>
              <w:t xml:space="preserve">: Exitosa. </w:t>
            </w:r>
          </w:p>
        </w:tc>
      </w:tr>
    </w:tbl>
    <w:bookmarkEnd w:id="306"/>
    <w:p w14:paraId="139A3B52" w14:textId="77777777" w:rsidR="008201F9" w:rsidRPr="00A14027" w:rsidRDefault="008201F9" w:rsidP="008201F9">
      <w:pPr>
        <w:pStyle w:val="Textoindependiente"/>
        <w:spacing w:line="360" w:lineRule="auto"/>
        <w:rPr>
          <w:b/>
          <w:sz w:val="16"/>
        </w:rPr>
      </w:pPr>
      <w:r w:rsidRPr="00A14027">
        <w:rPr>
          <w:b/>
          <w:sz w:val="16"/>
        </w:rPr>
        <w:t xml:space="preserve">Realizado por: </w:t>
      </w:r>
      <w:r w:rsidRPr="00A14027">
        <w:rPr>
          <w:sz w:val="16"/>
        </w:rPr>
        <w:t>W. Aldas y C. Pilataxi, 2020</w:t>
      </w:r>
    </w:p>
    <w:p w14:paraId="09F16AEB" w14:textId="77777777" w:rsidR="00664F3B" w:rsidRDefault="00664F3B" w:rsidP="00411B4C">
      <w:pPr>
        <w:spacing w:line="360" w:lineRule="auto"/>
      </w:pPr>
    </w:p>
    <w:p w14:paraId="0FCCAC40" w14:textId="31FF9EA1" w:rsidR="00A962F2" w:rsidRPr="00BD4E4B" w:rsidRDefault="00A962F2" w:rsidP="002572B4">
      <w:pPr>
        <w:pStyle w:val="Ttulo3"/>
        <w:numPr>
          <w:ilvl w:val="2"/>
          <w:numId w:val="2"/>
        </w:numPr>
      </w:pPr>
      <w:bookmarkStart w:id="307" w:name="_Toc77780674"/>
      <w:r w:rsidRPr="00BD4E4B">
        <w:t>Historias Técnicas</w:t>
      </w:r>
      <w:bookmarkEnd w:id="307"/>
    </w:p>
    <w:p w14:paraId="237EA65B" w14:textId="77777777" w:rsidR="0073021E" w:rsidRDefault="0073021E" w:rsidP="001530B9">
      <w:pPr>
        <w:spacing w:line="360" w:lineRule="auto"/>
      </w:pPr>
    </w:p>
    <w:p w14:paraId="3AA8CAC0" w14:textId="5C773183" w:rsidR="00DE0E4A" w:rsidRDefault="00A962F2" w:rsidP="00DE0E4A">
      <w:pPr>
        <w:spacing w:line="360" w:lineRule="auto"/>
      </w:pPr>
      <w:r w:rsidRPr="00F53D54">
        <w:t xml:space="preserve">Las historias técnicas son aquellas especificaciones que no se </w:t>
      </w:r>
      <w:r>
        <w:t>han establecido abiertamente por el cliente pero que sin embargo el equipo de desarrollo lo considera necesario para el funcionamiento del producto final.</w:t>
      </w:r>
      <w:r w:rsidR="00084832">
        <w:t xml:space="preserve"> </w:t>
      </w:r>
      <w:r w:rsidR="00DE0E4A">
        <w:t xml:space="preserve">Este tipo de tareas son incluidas en la planificación de entrega del producto final, debido al esfuerzo que requieren.  </w:t>
      </w:r>
    </w:p>
    <w:p w14:paraId="7876EC88" w14:textId="77777777" w:rsidR="00DE0E4A" w:rsidRDefault="00DE0E4A" w:rsidP="00DE0E4A">
      <w:pPr>
        <w:spacing w:line="360" w:lineRule="auto"/>
      </w:pPr>
      <w:r>
        <w:t>En la mayoría de los casos este tipo de actividades se los lleva a cabo al inicio de un proyecto, ya que permite establecer pautas a seguir, tal es el caso del diseño de una base de datos, diseño de la arquitectura del sistema, etc.</w:t>
      </w:r>
    </w:p>
    <w:p w14:paraId="2A67BFA8" w14:textId="762CC8DA" w:rsidR="00AB050D" w:rsidRDefault="00DE0E4A" w:rsidP="00411B4C">
      <w:pPr>
        <w:spacing w:line="360" w:lineRule="auto"/>
      </w:pPr>
      <w:r>
        <w:t xml:space="preserve">Las tareas de ingeniería planteadas para este trabajo </w:t>
      </w:r>
      <w:r w:rsidR="00084832">
        <w:t xml:space="preserve">son desarrolladas al inicio del proyecto, debido a que es ahí donde más se requieren de algunas especificaciones técnicas, sin </w:t>
      </w:r>
      <w:r w:rsidR="004717F0">
        <w:t>embargo,</w:t>
      </w:r>
      <w:r w:rsidR="00084832">
        <w:t xml:space="preserve"> debido a las necesidades planteadas, estas también se desarrollan a lo largo de todos los Sprints planteados, específicamente al final de cada uno de ellos, ya que en ellas se desarrollan lo que en un principio se ha definido en el plan de pruebas para cada una de las funcionalidades.</w:t>
      </w:r>
    </w:p>
    <w:p w14:paraId="18C2B303" w14:textId="5CE3F502" w:rsidR="00084832" w:rsidRDefault="00084832" w:rsidP="00411B4C">
      <w:pPr>
        <w:spacing w:line="360" w:lineRule="auto"/>
      </w:pPr>
      <w:r>
        <w:t xml:space="preserve">El ejemplo de la </w:t>
      </w:r>
      <w:r w:rsidRPr="00084832">
        <w:rPr>
          <w:b/>
        </w:rPr>
        <w:t>Tabla 35-3</w:t>
      </w:r>
      <w:r>
        <w:t>, muestra a detalle el desarrollo de una historia técnica perteneciente a de uno de los casos de prueba planificados.</w:t>
      </w:r>
    </w:p>
    <w:p w14:paraId="303B3FFE" w14:textId="77777777" w:rsidR="00084832" w:rsidRPr="00084832" w:rsidRDefault="00084832" w:rsidP="00411B4C">
      <w:pPr>
        <w:spacing w:line="360" w:lineRule="auto"/>
      </w:pPr>
    </w:p>
    <w:p w14:paraId="34CFEAF4" w14:textId="1BC97801" w:rsidR="00084832" w:rsidRPr="00084832" w:rsidRDefault="00084832" w:rsidP="00084832">
      <w:pPr>
        <w:pStyle w:val="Descripcin"/>
        <w:keepNext/>
        <w:rPr>
          <w:b w:val="0"/>
        </w:rPr>
      </w:pPr>
      <w:r>
        <w:t xml:space="preserve">Tabla </w:t>
      </w:r>
      <w:r>
        <w:fldChar w:fldCharType="begin"/>
      </w:r>
      <w:r>
        <w:instrText xml:space="preserve"> SEQ Tabla__ \* ARABIC </w:instrText>
      </w:r>
      <w:r>
        <w:fldChar w:fldCharType="separate"/>
      </w:r>
      <w:r w:rsidR="00504470">
        <w:rPr>
          <w:noProof/>
        </w:rPr>
        <w:t>35</w:t>
      </w:r>
      <w:r>
        <w:fldChar w:fldCharType="end"/>
      </w:r>
      <w:r>
        <w:t xml:space="preserve">-3: </w:t>
      </w:r>
      <w:r>
        <w:rPr>
          <w:b w:val="0"/>
        </w:rPr>
        <w:t>Historia técnica</w:t>
      </w:r>
    </w:p>
    <w:tbl>
      <w:tblPr>
        <w:tblStyle w:val="Tablaconcuadrcula"/>
        <w:tblW w:w="0" w:type="auto"/>
        <w:tblLook w:val="04A0" w:firstRow="1" w:lastRow="0" w:firstColumn="1" w:lastColumn="0" w:noHBand="0" w:noVBand="1"/>
      </w:tblPr>
      <w:tblGrid>
        <w:gridCol w:w="3397"/>
        <w:gridCol w:w="5097"/>
      </w:tblGrid>
      <w:tr w:rsidR="00A962F2" w:rsidRPr="0073021E" w14:paraId="5280AC75" w14:textId="77777777" w:rsidTr="00537912">
        <w:tc>
          <w:tcPr>
            <w:tcW w:w="8494" w:type="dxa"/>
            <w:gridSpan w:val="2"/>
          </w:tcPr>
          <w:p w14:paraId="42019A13" w14:textId="77777777" w:rsidR="00A962F2" w:rsidRPr="0073021E" w:rsidRDefault="00A962F2" w:rsidP="00411B4C">
            <w:pPr>
              <w:spacing w:line="360" w:lineRule="auto"/>
              <w:rPr>
                <w:b/>
                <w:sz w:val="18"/>
                <w:szCs w:val="20"/>
              </w:rPr>
            </w:pPr>
            <w:r w:rsidRPr="0073021E">
              <w:rPr>
                <w:b/>
                <w:sz w:val="18"/>
                <w:szCs w:val="20"/>
              </w:rPr>
              <w:t>HISTORIA TÉCNICA</w:t>
            </w:r>
          </w:p>
        </w:tc>
      </w:tr>
      <w:tr w:rsidR="00A962F2" w:rsidRPr="0073021E" w14:paraId="77B32831" w14:textId="77777777" w:rsidTr="00537912">
        <w:tc>
          <w:tcPr>
            <w:tcW w:w="3397" w:type="dxa"/>
          </w:tcPr>
          <w:p w14:paraId="2D64F160" w14:textId="77777777" w:rsidR="00A962F2" w:rsidRPr="0073021E" w:rsidRDefault="00A962F2" w:rsidP="00411B4C">
            <w:pPr>
              <w:spacing w:line="360" w:lineRule="auto"/>
              <w:rPr>
                <w:bCs/>
                <w:sz w:val="18"/>
                <w:szCs w:val="20"/>
              </w:rPr>
            </w:pPr>
            <w:r w:rsidRPr="0073021E">
              <w:rPr>
                <w:b/>
                <w:sz w:val="18"/>
                <w:szCs w:val="20"/>
              </w:rPr>
              <w:t xml:space="preserve">ID: </w:t>
            </w:r>
            <w:r w:rsidRPr="0073021E">
              <w:rPr>
                <w:bCs/>
                <w:sz w:val="18"/>
                <w:szCs w:val="20"/>
              </w:rPr>
              <w:t>HT-06</w:t>
            </w:r>
          </w:p>
        </w:tc>
        <w:tc>
          <w:tcPr>
            <w:tcW w:w="5097" w:type="dxa"/>
          </w:tcPr>
          <w:p w14:paraId="148CC6CB" w14:textId="77777777" w:rsidR="00A962F2" w:rsidRPr="0073021E" w:rsidRDefault="00A962F2" w:rsidP="00411B4C">
            <w:pPr>
              <w:spacing w:line="360" w:lineRule="auto"/>
              <w:rPr>
                <w:bCs/>
                <w:sz w:val="18"/>
                <w:szCs w:val="20"/>
              </w:rPr>
            </w:pPr>
            <w:r w:rsidRPr="0073021E">
              <w:rPr>
                <w:b/>
                <w:sz w:val="18"/>
                <w:szCs w:val="20"/>
              </w:rPr>
              <w:t xml:space="preserve">Descripción: </w:t>
            </w:r>
            <w:r w:rsidRPr="0073021E">
              <w:rPr>
                <w:bCs/>
                <w:sz w:val="18"/>
                <w:szCs w:val="20"/>
              </w:rPr>
              <w:t>Como desarrollador necesito realizar las pruebas unitarias automatizadas para la HU-01, HU-02, HU-03, HU-04, HU-06, HU-06, HU-07</w:t>
            </w:r>
          </w:p>
        </w:tc>
      </w:tr>
      <w:tr w:rsidR="00A962F2" w:rsidRPr="0073021E" w14:paraId="0FB8EC6B" w14:textId="77777777" w:rsidTr="00537912">
        <w:tc>
          <w:tcPr>
            <w:tcW w:w="8494" w:type="dxa"/>
            <w:gridSpan w:val="2"/>
          </w:tcPr>
          <w:p w14:paraId="2F19E6D3" w14:textId="77777777" w:rsidR="00A962F2" w:rsidRPr="0073021E" w:rsidRDefault="00A962F2" w:rsidP="00411B4C">
            <w:pPr>
              <w:spacing w:line="360" w:lineRule="auto"/>
              <w:rPr>
                <w:bCs/>
                <w:sz w:val="18"/>
                <w:szCs w:val="20"/>
              </w:rPr>
            </w:pPr>
            <w:r w:rsidRPr="0073021E">
              <w:rPr>
                <w:b/>
                <w:sz w:val="18"/>
                <w:szCs w:val="20"/>
              </w:rPr>
              <w:t>Modificación de historia de usuario:</w:t>
            </w:r>
          </w:p>
        </w:tc>
      </w:tr>
      <w:tr w:rsidR="00A962F2" w:rsidRPr="0073021E" w14:paraId="77F9C57F" w14:textId="77777777" w:rsidTr="00537912">
        <w:tc>
          <w:tcPr>
            <w:tcW w:w="3397" w:type="dxa"/>
          </w:tcPr>
          <w:p w14:paraId="44528E73" w14:textId="77777777" w:rsidR="00A962F2" w:rsidRPr="0073021E" w:rsidRDefault="00A962F2" w:rsidP="00411B4C">
            <w:pPr>
              <w:spacing w:line="360" w:lineRule="auto"/>
              <w:rPr>
                <w:bCs/>
                <w:sz w:val="18"/>
                <w:szCs w:val="20"/>
              </w:rPr>
            </w:pPr>
            <w:r w:rsidRPr="0073021E">
              <w:rPr>
                <w:b/>
                <w:sz w:val="18"/>
                <w:szCs w:val="20"/>
              </w:rPr>
              <w:t xml:space="preserve">Usuario: </w:t>
            </w:r>
            <w:r w:rsidRPr="0073021E">
              <w:rPr>
                <w:bCs/>
                <w:sz w:val="18"/>
                <w:szCs w:val="20"/>
              </w:rPr>
              <w:t>Desarrollador</w:t>
            </w:r>
          </w:p>
        </w:tc>
        <w:tc>
          <w:tcPr>
            <w:tcW w:w="5097" w:type="dxa"/>
          </w:tcPr>
          <w:p w14:paraId="2E2FB9DB" w14:textId="77777777" w:rsidR="00A962F2" w:rsidRPr="0073021E" w:rsidRDefault="00A962F2" w:rsidP="00411B4C">
            <w:pPr>
              <w:spacing w:line="360" w:lineRule="auto"/>
              <w:rPr>
                <w:bCs/>
                <w:sz w:val="18"/>
                <w:szCs w:val="20"/>
              </w:rPr>
            </w:pPr>
            <w:r w:rsidRPr="0073021E">
              <w:rPr>
                <w:b/>
                <w:sz w:val="18"/>
                <w:szCs w:val="20"/>
              </w:rPr>
              <w:t xml:space="preserve">Sprint Asignado: </w:t>
            </w:r>
            <w:r w:rsidRPr="0073021E">
              <w:rPr>
                <w:bCs/>
                <w:sz w:val="18"/>
                <w:szCs w:val="20"/>
              </w:rPr>
              <w:t>2</w:t>
            </w:r>
          </w:p>
        </w:tc>
      </w:tr>
      <w:tr w:rsidR="00A962F2" w:rsidRPr="0073021E" w14:paraId="0F15F065" w14:textId="77777777" w:rsidTr="00537912">
        <w:tc>
          <w:tcPr>
            <w:tcW w:w="3397" w:type="dxa"/>
          </w:tcPr>
          <w:p w14:paraId="441A8928" w14:textId="77777777" w:rsidR="00A962F2" w:rsidRPr="0073021E" w:rsidRDefault="00A962F2" w:rsidP="00411B4C">
            <w:pPr>
              <w:spacing w:line="360" w:lineRule="auto"/>
              <w:rPr>
                <w:bCs/>
                <w:sz w:val="18"/>
                <w:szCs w:val="20"/>
              </w:rPr>
            </w:pPr>
            <w:r w:rsidRPr="0073021E">
              <w:rPr>
                <w:b/>
                <w:sz w:val="18"/>
                <w:szCs w:val="20"/>
              </w:rPr>
              <w:t xml:space="preserve">Prioridad en el negocio: </w:t>
            </w:r>
            <w:r w:rsidRPr="0073021E">
              <w:rPr>
                <w:bCs/>
                <w:sz w:val="18"/>
                <w:szCs w:val="20"/>
              </w:rPr>
              <w:t>Alta</w:t>
            </w:r>
          </w:p>
          <w:p w14:paraId="490C8C49" w14:textId="77777777" w:rsidR="00A962F2" w:rsidRPr="0073021E" w:rsidRDefault="00A962F2" w:rsidP="00411B4C">
            <w:pPr>
              <w:spacing w:line="360" w:lineRule="auto"/>
              <w:rPr>
                <w:bCs/>
                <w:sz w:val="18"/>
                <w:szCs w:val="20"/>
              </w:rPr>
            </w:pPr>
            <w:r w:rsidRPr="0073021E">
              <w:rPr>
                <w:bCs/>
                <w:sz w:val="18"/>
                <w:szCs w:val="20"/>
              </w:rPr>
              <w:t>(Alta / Media / Baja)</w:t>
            </w:r>
          </w:p>
        </w:tc>
        <w:tc>
          <w:tcPr>
            <w:tcW w:w="5097" w:type="dxa"/>
          </w:tcPr>
          <w:p w14:paraId="016EB4AD" w14:textId="77777777" w:rsidR="00A962F2" w:rsidRPr="0073021E" w:rsidRDefault="00A962F2" w:rsidP="00411B4C">
            <w:pPr>
              <w:spacing w:line="360" w:lineRule="auto"/>
              <w:rPr>
                <w:bCs/>
                <w:sz w:val="18"/>
                <w:szCs w:val="20"/>
              </w:rPr>
            </w:pPr>
            <w:r w:rsidRPr="0073021E">
              <w:rPr>
                <w:b/>
                <w:sz w:val="18"/>
                <w:szCs w:val="20"/>
              </w:rPr>
              <w:t xml:space="preserve">Puntos Estimados: </w:t>
            </w:r>
            <w:r w:rsidRPr="0073021E">
              <w:rPr>
                <w:bCs/>
                <w:sz w:val="18"/>
                <w:szCs w:val="20"/>
              </w:rPr>
              <w:t>8</w:t>
            </w:r>
          </w:p>
        </w:tc>
      </w:tr>
      <w:tr w:rsidR="00A962F2" w:rsidRPr="0073021E" w14:paraId="05056176" w14:textId="77777777" w:rsidTr="00537912">
        <w:tc>
          <w:tcPr>
            <w:tcW w:w="3397" w:type="dxa"/>
          </w:tcPr>
          <w:p w14:paraId="57B4183A" w14:textId="77777777" w:rsidR="00A962F2" w:rsidRPr="0073021E" w:rsidRDefault="00A962F2" w:rsidP="00411B4C">
            <w:pPr>
              <w:spacing w:line="360" w:lineRule="auto"/>
              <w:rPr>
                <w:bCs/>
                <w:sz w:val="18"/>
                <w:szCs w:val="20"/>
              </w:rPr>
            </w:pPr>
            <w:r w:rsidRPr="0073021E">
              <w:rPr>
                <w:b/>
                <w:sz w:val="18"/>
                <w:szCs w:val="20"/>
              </w:rPr>
              <w:t>Riesgo en el Desarrollo:</w:t>
            </w:r>
            <w:r w:rsidRPr="0073021E">
              <w:rPr>
                <w:bCs/>
                <w:sz w:val="18"/>
                <w:szCs w:val="20"/>
              </w:rPr>
              <w:t xml:space="preserve"> Medio</w:t>
            </w:r>
          </w:p>
          <w:p w14:paraId="33123DA1" w14:textId="77777777" w:rsidR="00A962F2" w:rsidRPr="0073021E" w:rsidRDefault="00A962F2" w:rsidP="00411B4C">
            <w:pPr>
              <w:spacing w:line="360" w:lineRule="auto"/>
              <w:rPr>
                <w:bCs/>
                <w:sz w:val="18"/>
                <w:szCs w:val="20"/>
              </w:rPr>
            </w:pPr>
            <w:r w:rsidRPr="0073021E">
              <w:rPr>
                <w:bCs/>
                <w:sz w:val="18"/>
                <w:szCs w:val="20"/>
              </w:rPr>
              <w:t>(Alto / Medio / Bajo)</w:t>
            </w:r>
          </w:p>
        </w:tc>
        <w:tc>
          <w:tcPr>
            <w:tcW w:w="5097" w:type="dxa"/>
          </w:tcPr>
          <w:p w14:paraId="5DD30F78" w14:textId="77777777" w:rsidR="00A962F2" w:rsidRPr="0073021E" w:rsidRDefault="00A962F2" w:rsidP="00411B4C">
            <w:pPr>
              <w:spacing w:line="360" w:lineRule="auto"/>
              <w:rPr>
                <w:bCs/>
                <w:sz w:val="18"/>
                <w:szCs w:val="20"/>
              </w:rPr>
            </w:pPr>
            <w:r w:rsidRPr="0073021E">
              <w:rPr>
                <w:b/>
                <w:sz w:val="18"/>
                <w:szCs w:val="20"/>
              </w:rPr>
              <w:t xml:space="preserve">Puntos Reales: </w:t>
            </w:r>
            <w:r w:rsidRPr="0073021E">
              <w:rPr>
                <w:bCs/>
                <w:sz w:val="18"/>
                <w:szCs w:val="20"/>
              </w:rPr>
              <w:t>8</w:t>
            </w:r>
          </w:p>
        </w:tc>
      </w:tr>
      <w:tr w:rsidR="00A962F2" w:rsidRPr="0073021E" w14:paraId="43238682" w14:textId="77777777" w:rsidTr="00537912">
        <w:tc>
          <w:tcPr>
            <w:tcW w:w="8494" w:type="dxa"/>
            <w:gridSpan w:val="2"/>
          </w:tcPr>
          <w:p w14:paraId="3A78B0CD" w14:textId="77777777" w:rsidR="00A962F2" w:rsidRPr="0073021E" w:rsidRDefault="00A962F2" w:rsidP="00411B4C">
            <w:pPr>
              <w:spacing w:line="360" w:lineRule="auto"/>
              <w:rPr>
                <w:bCs/>
                <w:sz w:val="18"/>
                <w:szCs w:val="20"/>
              </w:rPr>
            </w:pPr>
            <w:r w:rsidRPr="0073021E">
              <w:rPr>
                <w:b/>
                <w:sz w:val="18"/>
                <w:szCs w:val="20"/>
              </w:rPr>
              <w:t xml:space="preserve">Descripción: </w:t>
            </w:r>
            <w:r w:rsidRPr="0073021E">
              <w:rPr>
                <w:bCs/>
                <w:sz w:val="18"/>
                <w:szCs w:val="20"/>
              </w:rPr>
              <w:t xml:space="preserve">Como </w:t>
            </w:r>
            <w:r w:rsidRPr="0073021E">
              <w:rPr>
                <w:bCs/>
                <w:i/>
                <w:iCs/>
                <w:sz w:val="18"/>
                <w:szCs w:val="20"/>
              </w:rPr>
              <w:t>desarrollador</w:t>
            </w:r>
            <w:r w:rsidRPr="0073021E">
              <w:rPr>
                <w:bCs/>
                <w:sz w:val="18"/>
                <w:szCs w:val="20"/>
              </w:rPr>
              <w:t xml:space="preserve"> necesito realizar las pruebas unitarias a las funcionalidades correspondientes a este Sprint</w:t>
            </w:r>
          </w:p>
        </w:tc>
      </w:tr>
      <w:tr w:rsidR="00A962F2" w:rsidRPr="0073021E" w14:paraId="2D021791" w14:textId="77777777" w:rsidTr="00537912">
        <w:tc>
          <w:tcPr>
            <w:tcW w:w="8494" w:type="dxa"/>
            <w:gridSpan w:val="2"/>
          </w:tcPr>
          <w:p w14:paraId="44EC017E" w14:textId="77777777" w:rsidR="00A962F2" w:rsidRPr="0073021E" w:rsidRDefault="00A962F2" w:rsidP="00411B4C">
            <w:pPr>
              <w:spacing w:line="360" w:lineRule="auto"/>
              <w:rPr>
                <w:bCs/>
                <w:sz w:val="18"/>
                <w:szCs w:val="20"/>
                <w:lang w:val="es-EC"/>
              </w:rPr>
            </w:pPr>
            <w:r w:rsidRPr="0073021E">
              <w:rPr>
                <w:b/>
                <w:sz w:val="18"/>
                <w:szCs w:val="20"/>
              </w:rPr>
              <w:t xml:space="preserve">Observaciones: </w:t>
            </w:r>
            <w:r w:rsidRPr="0073021E">
              <w:rPr>
                <w:bCs/>
                <w:sz w:val="18"/>
                <w:szCs w:val="20"/>
              </w:rPr>
              <w:t>Cada una de las pruebas unitarias deben ser realizadas con el framework Jest y ejecutada para probar su funcionalidad.</w:t>
            </w:r>
          </w:p>
        </w:tc>
      </w:tr>
    </w:tbl>
    <w:p w14:paraId="444ED285" w14:textId="230C63D4" w:rsidR="00A962F2" w:rsidRPr="008201F9" w:rsidRDefault="008201F9" w:rsidP="008201F9">
      <w:pPr>
        <w:pStyle w:val="Textoindependiente"/>
        <w:spacing w:line="360" w:lineRule="auto"/>
        <w:rPr>
          <w:b/>
          <w:sz w:val="16"/>
        </w:rPr>
      </w:pPr>
      <w:r w:rsidRPr="00A14027">
        <w:rPr>
          <w:b/>
          <w:sz w:val="16"/>
        </w:rPr>
        <w:t xml:space="preserve">Realizado por: </w:t>
      </w:r>
      <w:r w:rsidRPr="00A14027">
        <w:rPr>
          <w:sz w:val="16"/>
        </w:rPr>
        <w:t>W. Aldas y C. Pilataxi, 2020</w:t>
      </w:r>
    </w:p>
    <w:p w14:paraId="1EEEFEAD" w14:textId="77777777" w:rsidR="00A962F2" w:rsidRDefault="00A962F2" w:rsidP="00411B4C">
      <w:pPr>
        <w:spacing w:line="360" w:lineRule="auto"/>
      </w:pPr>
    </w:p>
    <w:p w14:paraId="554FC729" w14:textId="3387E65E" w:rsidR="009835A7" w:rsidRDefault="004D3C91" w:rsidP="004D3C91">
      <w:pPr>
        <w:pStyle w:val="Ttulo3"/>
        <w:numPr>
          <w:ilvl w:val="2"/>
          <w:numId w:val="2"/>
        </w:numPr>
      </w:pPr>
      <w:r>
        <w:t xml:space="preserve">Diseño </w:t>
      </w:r>
      <w:r w:rsidRPr="004D3C91">
        <w:t>de casos de prueba</w:t>
      </w:r>
    </w:p>
    <w:p w14:paraId="7756E6F4" w14:textId="77777777" w:rsidR="004D3C91" w:rsidRDefault="004D3C91" w:rsidP="00411B4C">
      <w:pPr>
        <w:spacing w:line="360" w:lineRule="auto"/>
      </w:pPr>
    </w:p>
    <w:p w14:paraId="3C229054" w14:textId="670F6A39" w:rsidR="004D3C91" w:rsidRDefault="004D3C91" w:rsidP="00411B4C">
      <w:pPr>
        <w:spacing w:line="360" w:lineRule="auto"/>
      </w:pPr>
      <w:r>
        <w:t>El desarrollo de los casos de prueba se llevará a cabo en cada uno de los Sprints definidos al comienzo de la planificación, ya que estos son tomados como historias técnicas.</w:t>
      </w:r>
    </w:p>
    <w:p w14:paraId="556B06B0" w14:textId="5BBBCEE1" w:rsidR="004D3C91" w:rsidRDefault="004D3C91" w:rsidP="00411B4C">
      <w:pPr>
        <w:spacing w:line="360" w:lineRule="auto"/>
      </w:pPr>
      <w:r>
        <w:t>Para la documentación de los casos de prueba desarrollados se establece un formato en el que se especifica los detalles técnicos necesarios para ser ejecutados, mismos que se describen a continuación:</w:t>
      </w:r>
    </w:p>
    <w:p w14:paraId="38F12BD1" w14:textId="0A1BE559" w:rsidR="004D3C91" w:rsidRPr="00903F9E" w:rsidRDefault="00903F9E" w:rsidP="00903F9E">
      <w:pPr>
        <w:pStyle w:val="Prrafodelista"/>
        <w:numPr>
          <w:ilvl w:val="0"/>
          <w:numId w:val="7"/>
        </w:numPr>
        <w:spacing w:line="360" w:lineRule="auto"/>
        <w:rPr>
          <w:b/>
        </w:rPr>
      </w:pPr>
      <w:r w:rsidRPr="00903F9E">
        <w:rPr>
          <w:b/>
        </w:rPr>
        <w:t>Id:</w:t>
      </w:r>
      <w:r>
        <w:rPr>
          <w:b/>
        </w:rPr>
        <w:t xml:space="preserve"> </w:t>
      </w:r>
      <w:r w:rsidRPr="00903F9E">
        <w:t>Permite</w:t>
      </w:r>
      <w:r>
        <w:t xml:space="preserve"> identificar el caso de prueba, para lo cual se ha establecido denominarlo con una letra “P” mayúscula seguido de un número</w:t>
      </w:r>
    </w:p>
    <w:p w14:paraId="72BE3858" w14:textId="277D19A9" w:rsidR="00903F9E" w:rsidRPr="00903F9E" w:rsidRDefault="00903F9E" w:rsidP="00903F9E">
      <w:pPr>
        <w:pStyle w:val="Prrafodelista"/>
        <w:numPr>
          <w:ilvl w:val="0"/>
          <w:numId w:val="7"/>
        </w:numPr>
        <w:spacing w:line="360" w:lineRule="auto"/>
        <w:rPr>
          <w:b/>
        </w:rPr>
      </w:pPr>
      <w:r>
        <w:rPr>
          <w:b/>
        </w:rPr>
        <w:t xml:space="preserve">Caso de prueba: </w:t>
      </w:r>
      <w:r>
        <w:t>Es la nomenclatura que define al caso de prueba, así que para nombrar un caso de prueba se ha decidido detallar el tipo de prueba a implementar y sobre cuál de las historias de usuario.</w:t>
      </w:r>
    </w:p>
    <w:p w14:paraId="054E2AEF" w14:textId="73D665E6" w:rsidR="00903F9E" w:rsidRPr="00903F9E" w:rsidRDefault="00903F9E" w:rsidP="00903F9E">
      <w:pPr>
        <w:pStyle w:val="Prrafodelista"/>
        <w:numPr>
          <w:ilvl w:val="0"/>
          <w:numId w:val="7"/>
        </w:numPr>
        <w:spacing w:line="360" w:lineRule="auto"/>
        <w:rPr>
          <w:b/>
        </w:rPr>
      </w:pPr>
      <w:r>
        <w:rPr>
          <w:b/>
        </w:rPr>
        <w:t xml:space="preserve">Descripción: </w:t>
      </w:r>
      <w:r>
        <w:t>En esta sección se da a conocer sobre las funcionalidades que serán puesto a prueba.</w:t>
      </w:r>
    </w:p>
    <w:p w14:paraId="0310101C" w14:textId="7227500C" w:rsidR="00903F9E" w:rsidRPr="00903F9E" w:rsidRDefault="00903F9E" w:rsidP="00903F9E">
      <w:pPr>
        <w:pStyle w:val="Prrafodelista"/>
        <w:numPr>
          <w:ilvl w:val="0"/>
          <w:numId w:val="7"/>
        </w:numPr>
        <w:spacing w:line="360" w:lineRule="auto"/>
        <w:rPr>
          <w:b/>
        </w:rPr>
      </w:pPr>
      <w:r>
        <w:rPr>
          <w:b/>
        </w:rPr>
        <w:t xml:space="preserve">Fecha: </w:t>
      </w:r>
      <w:r>
        <w:t>Representa la fecha de inicio de la construcción del caso de prueba.</w:t>
      </w:r>
    </w:p>
    <w:p w14:paraId="6936C748" w14:textId="237F8343" w:rsidR="00903F9E" w:rsidRPr="00903F9E" w:rsidRDefault="00903F9E" w:rsidP="00903F9E">
      <w:pPr>
        <w:pStyle w:val="Prrafodelista"/>
        <w:numPr>
          <w:ilvl w:val="0"/>
          <w:numId w:val="7"/>
        </w:numPr>
        <w:spacing w:line="360" w:lineRule="auto"/>
        <w:rPr>
          <w:b/>
        </w:rPr>
      </w:pPr>
      <w:r>
        <w:rPr>
          <w:b/>
        </w:rPr>
        <w:t xml:space="preserve">Funcionalidad/Característica: </w:t>
      </w:r>
      <w:r>
        <w:t>Es una descripción más detallada de lo que se va a realizar en el caso de prueba.</w:t>
      </w:r>
    </w:p>
    <w:p w14:paraId="6DDB7781" w14:textId="7300BF48" w:rsidR="00903F9E" w:rsidRPr="000D7C48" w:rsidRDefault="00903F9E" w:rsidP="00903F9E">
      <w:pPr>
        <w:pStyle w:val="Prrafodelista"/>
        <w:numPr>
          <w:ilvl w:val="0"/>
          <w:numId w:val="7"/>
        </w:numPr>
        <w:spacing w:line="360" w:lineRule="auto"/>
        <w:rPr>
          <w:b/>
        </w:rPr>
      </w:pPr>
      <w:r>
        <w:rPr>
          <w:b/>
        </w:rPr>
        <w:t xml:space="preserve">Resultado esperado: </w:t>
      </w:r>
      <w:r>
        <w:t>Especifica el resultado que se va a obtener al finalizar la ejecución de un determinado caso de prueba.</w:t>
      </w:r>
    </w:p>
    <w:p w14:paraId="7EB71E98" w14:textId="4174CA17" w:rsidR="000D7C48" w:rsidRPr="000D7C48" w:rsidRDefault="000D7C48" w:rsidP="00903F9E">
      <w:pPr>
        <w:pStyle w:val="Prrafodelista"/>
        <w:numPr>
          <w:ilvl w:val="0"/>
          <w:numId w:val="7"/>
        </w:numPr>
        <w:spacing w:line="360" w:lineRule="auto"/>
        <w:rPr>
          <w:b/>
        </w:rPr>
      </w:pPr>
      <w:r>
        <w:rPr>
          <w:b/>
        </w:rPr>
        <w:t xml:space="preserve">Código: </w:t>
      </w:r>
      <w:r>
        <w:t>Muestra las líneas de código empleadas para llevar a cabo los casos de prueba, en cada uno de estos se establece los datos de entrada, los datos esperados y las condiciones a probar.</w:t>
      </w:r>
    </w:p>
    <w:p w14:paraId="3879AE58" w14:textId="34FB5F56" w:rsidR="000D7C48" w:rsidRPr="000D7C48" w:rsidRDefault="000D7C48" w:rsidP="000D7C48">
      <w:pPr>
        <w:pStyle w:val="Prrafodelista"/>
        <w:numPr>
          <w:ilvl w:val="0"/>
          <w:numId w:val="7"/>
        </w:numPr>
        <w:spacing w:line="360" w:lineRule="auto"/>
        <w:rPr>
          <w:b/>
        </w:rPr>
      </w:pPr>
      <w:r w:rsidRPr="000D7C48">
        <w:rPr>
          <w:b/>
        </w:rPr>
        <w:t>Dependencias con otros casos de Prueba</w:t>
      </w:r>
      <w:r>
        <w:rPr>
          <w:b/>
        </w:rPr>
        <w:t xml:space="preserve">: </w:t>
      </w:r>
      <w:r>
        <w:t xml:space="preserve">Los casos de prueba planteados para este trabajo al ser de tipo unitario, no requieren de la dependencia de otras pruebas, sin </w:t>
      </w:r>
      <w:r w:rsidR="001530B9">
        <w:t>embargo,</w:t>
      </w:r>
      <w:r>
        <w:t xml:space="preserve"> es necesario establecerlo.</w:t>
      </w:r>
    </w:p>
    <w:p w14:paraId="19194EC8" w14:textId="7EE62820" w:rsidR="000D7C48" w:rsidRPr="000D7C48" w:rsidRDefault="000D7C48" w:rsidP="000D7C48">
      <w:pPr>
        <w:pStyle w:val="Prrafodelista"/>
        <w:numPr>
          <w:ilvl w:val="0"/>
          <w:numId w:val="7"/>
        </w:numPr>
        <w:spacing w:line="360" w:lineRule="auto"/>
        <w:rPr>
          <w:b/>
        </w:rPr>
      </w:pPr>
      <w:r w:rsidRPr="000D7C48">
        <w:rPr>
          <w:b/>
        </w:rPr>
        <w:t>Pasos de Ejecución</w:t>
      </w:r>
      <w:r>
        <w:rPr>
          <w:b/>
        </w:rPr>
        <w:t xml:space="preserve">: </w:t>
      </w:r>
      <w:r>
        <w:t>Detalla aquellos pasos necesarios para llevar a cabo la funcionalidad, y sobre los cuales la prueba debe superar.</w:t>
      </w:r>
    </w:p>
    <w:p w14:paraId="5E9E606A" w14:textId="0D6A389F" w:rsidR="000D7C48" w:rsidRPr="000D7C48" w:rsidRDefault="000D7C48" w:rsidP="000D7C48">
      <w:pPr>
        <w:pStyle w:val="Prrafodelista"/>
        <w:numPr>
          <w:ilvl w:val="0"/>
          <w:numId w:val="7"/>
        </w:numPr>
        <w:spacing w:line="360" w:lineRule="auto"/>
        <w:rPr>
          <w:b/>
        </w:rPr>
      </w:pPr>
      <w:r>
        <w:rPr>
          <w:b/>
        </w:rPr>
        <w:t xml:space="preserve">Estado: </w:t>
      </w:r>
      <w:r>
        <w:t>Representa el estado de ejecución de una prueba unitaria.</w:t>
      </w:r>
    </w:p>
    <w:p w14:paraId="3F0ADC77" w14:textId="02DA20D7" w:rsidR="000D7C48" w:rsidRDefault="000D7C48" w:rsidP="000D7C48">
      <w:pPr>
        <w:pStyle w:val="Prrafodelista"/>
        <w:numPr>
          <w:ilvl w:val="0"/>
          <w:numId w:val="7"/>
        </w:numPr>
        <w:spacing w:line="360" w:lineRule="auto"/>
        <w:rPr>
          <w:b/>
        </w:rPr>
      </w:pPr>
      <w:r w:rsidRPr="000D7C48">
        <w:rPr>
          <w:b/>
        </w:rPr>
        <w:t>Última Fecha de Estado</w:t>
      </w:r>
      <w:r>
        <w:rPr>
          <w:b/>
        </w:rPr>
        <w:t xml:space="preserve">: </w:t>
      </w:r>
      <w:r w:rsidR="0099775F">
        <w:t>Es la fecha en la que se culmina con la construcción de los casos de prueba.</w:t>
      </w:r>
    </w:p>
    <w:p w14:paraId="6947D863" w14:textId="502014CC" w:rsidR="000D7C48" w:rsidRPr="00903F9E" w:rsidRDefault="000D7C48" w:rsidP="000D7C48">
      <w:pPr>
        <w:pStyle w:val="Prrafodelista"/>
        <w:numPr>
          <w:ilvl w:val="0"/>
          <w:numId w:val="7"/>
        </w:numPr>
        <w:spacing w:line="360" w:lineRule="auto"/>
        <w:rPr>
          <w:b/>
        </w:rPr>
      </w:pPr>
      <w:r w:rsidRPr="000D7C48">
        <w:rPr>
          <w:b/>
        </w:rPr>
        <w:t>Observaciones</w:t>
      </w:r>
      <w:r>
        <w:rPr>
          <w:b/>
        </w:rPr>
        <w:t xml:space="preserve">: </w:t>
      </w:r>
      <w:r w:rsidR="00B81BB0">
        <w:t>Aquí se detallan todos los inconvenientes encontrados o alguna especificación que se quiera dar con el fin de documentar de mejor manera el caso de prueba.</w:t>
      </w:r>
    </w:p>
    <w:p w14:paraId="3CBE43E4" w14:textId="2DE6F32D" w:rsidR="00DD22DD" w:rsidRDefault="007C1E6A" w:rsidP="00411B4C">
      <w:pPr>
        <w:spacing w:line="360" w:lineRule="auto"/>
      </w:pPr>
      <w:r>
        <w:t xml:space="preserve">En la </w:t>
      </w:r>
      <w:r w:rsidRPr="00AC7C53">
        <w:rPr>
          <w:b/>
        </w:rPr>
        <w:t>Tabla 36-3</w:t>
      </w:r>
      <w:r w:rsidR="00AC7C53">
        <w:rPr>
          <w:b/>
        </w:rPr>
        <w:t xml:space="preserve"> </w:t>
      </w:r>
      <w:r w:rsidR="00AC7C53">
        <w:t>se ejemplifica las partes del formato planteado para cada caso de prueba llevado a cabo en cada Sprint.</w:t>
      </w:r>
    </w:p>
    <w:p w14:paraId="100BE0EA" w14:textId="77777777" w:rsidR="001530B9" w:rsidRPr="00AC7C53" w:rsidRDefault="001530B9" w:rsidP="00411B4C">
      <w:pPr>
        <w:spacing w:line="360" w:lineRule="auto"/>
      </w:pPr>
    </w:p>
    <w:p w14:paraId="286CE2E6" w14:textId="73A9298A" w:rsidR="00504470" w:rsidRPr="00504470" w:rsidRDefault="00AE4392" w:rsidP="00504470">
      <w:pPr>
        <w:pStyle w:val="Descripcin"/>
        <w:keepNext/>
        <w:rPr>
          <w:b w:val="0"/>
        </w:rPr>
      </w:pPr>
      <w:r>
        <w:t>Tabla</w:t>
      </w:r>
      <w:r w:rsidR="00504470">
        <w:t xml:space="preserve"> </w:t>
      </w:r>
      <w:r w:rsidR="00504470">
        <w:fldChar w:fldCharType="begin"/>
      </w:r>
      <w:r w:rsidR="00504470">
        <w:instrText xml:space="preserve"> SEQ Tabla__ \* ARABIC </w:instrText>
      </w:r>
      <w:r w:rsidR="00504470">
        <w:fldChar w:fldCharType="separate"/>
      </w:r>
      <w:r w:rsidR="00504470">
        <w:rPr>
          <w:noProof/>
        </w:rPr>
        <w:t>36</w:t>
      </w:r>
      <w:r w:rsidR="00504470">
        <w:fldChar w:fldCharType="end"/>
      </w:r>
      <w:r w:rsidR="00504470">
        <w:t xml:space="preserve">-3: </w:t>
      </w:r>
      <w:r w:rsidR="00504470">
        <w:rPr>
          <w:b w:val="0"/>
        </w:rPr>
        <w:t>Caso de prueba</w:t>
      </w:r>
    </w:p>
    <w:tbl>
      <w:tblPr>
        <w:tblStyle w:val="Tablaconcuadrcula"/>
        <w:tblW w:w="0" w:type="auto"/>
        <w:tblLayout w:type="fixed"/>
        <w:tblLook w:val="04A0" w:firstRow="1" w:lastRow="0" w:firstColumn="1" w:lastColumn="0" w:noHBand="0" w:noVBand="1"/>
      </w:tblPr>
      <w:tblGrid>
        <w:gridCol w:w="1555"/>
        <w:gridCol w:w="6939"/>
      </w:tblGrid>
      <w:tr w:rsidR="00A962F2" w14:paraId="3DA12625" w14:textId="77777777" w:rsidTr="0073021E">
        <w:trPr>
          <w:trHeight w:val="185"/>
        </w:trPr>
        <w:tc>
          <w:tcPr>
            <w:tcW w:w="1555" w:type="dxa"/>
          </w:tcPr>
          <w:p w14:paraId="6F757D6A" w14:textId="77777777" w:rsidR="00A962F2" w:rsidRPr="0073021E" w:rsidRDefault="00A962F2" w:rsidP="00411B4C">
            <w:pPr>
              <w:spacing w:line="360" w:lineRule="auto"/>
              <w:rPr>
                <w:b/>
                <w:sz w:val="18"/>
                <w:szCs w:val="18"/>
              </w:rPr>
            </w:pPr>
            <w:r w:rsidRPr="0073021E">
              <w:rPr>
                <w:b/>
                <w:sz w:val="18"/>
                <w:szCs w:val="18"/>
              </w:rPr>
              <w:t>Id</w:t>
            </w:r>
          </w:p>
        </w:tc>
        <w:tc>
          <w:tcPr>
            <w:tcW w:w="6939" w:type="dxa"/>
          </w:tcPr>
          <w:p w14:paraId="0959305D" w14:textId="77777777" w:rsidR="00A962F2" w:rsidRPr="0073021E" w:rsidRDefault="00A962F2" w:rsidP="00411B4C">
            <w:pPr>
              <w:spacing w:line="360" w:lineRule="auto"/>
              <w:rPr>
                <w:b/>
                <w:sz w:val="18"/>
                <w:szCs w:val="18"/>
              </w:rPr>
            </w:pPr>
            <w:r w:rsidRPr="0073021E">
              <w:rPr>
                <w:b/>
                <w:sz w:val="18"/>
                <w:szCs w:val="18"/>
              </w:rPr>
              <w:t>P1-P5</w:t>
            </w:r>
          </w:p>
        </w:tc>
      </w:tr>
      <w:tr w:rsidR="00A962F2" w14:paraId="24B6E702" w14:textId="77777777" w:rsidTr="00537912">
        <w:tc>
          <w:tcPr>
            <w:tcW w:w="1555" w:type="dxa"/>
          </w:tcPr>
          <w:p w14:paraId="6A41226B" w14:textId="77777777" w:rsidR="00A962F2" w:rsidRPr="0073021E" w:rsidRDefault="00A962F2" w:rsidP="00411B4C">
            <w:pPr>
              <w:spacing w:line="360" w:lineRule="auto"/>
              <w:rPr>
                <w:b/>
                <w:sz w:val="18"/>
                <w:szCs w:val="18"/>
              </w:rPr>
            </w:pPr>
            <w:r w:rsidRPr="0073021E">
              <w:rPr>
                <w:b/>
                <w:sz w:val="18"/>
                <w:szCs w:val="18"/>
              </w:rPr>
              <w:t>Caso de Prueba</w:t>
            </w:r>
          </w:p>
        </w:tc>
        <w:tc>
          <w:tcPr>
            <w:tcW w:w="6939" w:type="dxa"/>
          </w:tcPr>
          <w:p w14:paraId="5FD25FED" w14:textId="77777777" w:rsidR="00A962F2" w:rsidRPr="0073021E" w:rsidRDefault="00A962F2" w:rsidP="00411B4C">
            <w:pPr>
              <w:spacing w:line="360" w:lineRule="auto"/>
              <w:rPr>
                <w:bCs/>
                <w:sz w:val="18"/>
                <w:szCs w:val="18"/>
              </w:rPr>
            </w:pPr>
            <w:r w:rsidRPr="0073021E">
              <w:rPr>
                <w:bCs/>
                <w:sz w:val="18"/>
                <w:szCs w:val="18"/>
              </w:rPr>
              <w:t>Pruebas unitarias que corresponden a la funcionalidad de la Historia de Usuario HU-01</w:t>
            </w:r>
          </w:p>
        </w:tc>
      </w:tr>
      <w:tr w:rsidR="00A962F2" w14:paraId="5D06A786" w14:textId="77777777" w:rsidTr="00537912">
        <w:tc>
          <w:tcPr>
            <w:tcW w:w="1555" w:type="dxa"/>
          </w:tcPr>
          <w:p w14:paraId="17C8FE63" w14:textId="77777777" w:rsidR="00A962F2" w:rsidRPr="0073021E" w:rsidRDefault="00A962F2" w:rsidP="00411B4C">
            <w:pPr>
              <w:spacing w:line="360" w:lineRule="auto"/>
              <w:rPr>
                <w:b/>
                <w:sz w:val="18"/>
                <w:szCs w:val="18"/>
              </w:rPr>
            </w:pPr>
            <w:r w:rsidRPr="0073021E">
              <w:rPr>
                <w:b/>
                <w:sz w:val="18"/>
                <w:szCs w:val="18"/>
              </w:rPr>
              <w:t>Descripción</w:t>
            </w:r>
          </w:p>
        </w:tc>
        <w:tc>
          <w:tcPr>
            <w:tcW w:w="6939" w:type="dxa"/>
          </w:tcPr>
          <w:p w14:paraId="14D3DA75" w14:textId="77777777" w:rsidR="00A962F2" w:rsidRPr="0073021E" w:rsidRDefault="00A962F2" w:rsidP="00411B4C">
            <w:pPr>
              <w:spacing w:line="360" w:lineRule="auto"/>
              <w:rPr>
                <w:bCs/>
                <w:sz w:val="18"/>
                <w:szCs w:val="18"/>
              </w:rPr>
            </w:pPr>
            <w:r w:rsidRPr="0073021E">
              <w:rPr>
                <w:bCs/>
                <w:sz w:val="18"/>
                <w:szCs w:val="18"/>
              </w:rPr>
              <w:t>Los casos de prueba presentados pertenecen a las siguientes funcionalidades:</w:t>
            </w:r>
          </w:p>
          <w:p w14:paraId="1E7080B7" w14:textId="77777777" w:rsidR="00A962F2" w:rsidRPr="0073021E" w:rsidRDefault="00A962F2" w:rsidP="002572B4">
            <w:pPr>
              <w:pStyle w:val="Prrafodelista"/>
              <w:numPr>
                <w:ilvl w:val="0"/>
                <w:numId w:val="5"/>
              </w:numPr>
              <w:spacing w:before="0" w:line="360" w:lineRule="auto"/>
              <w:rPr>
                <w:bCs/>
                <w:sz w:val="18"/>
                <w:szCs w:val="18"/>
              </w:rPr>
            </w:pPr>
            <w:r w:rsidRPr="0073021E">
              <w:rPr>
                <w:bCs/>
                <w:sz w:val="18"/>
                <w:szCs w:val="18"/>
              </w:rPr>
              <w:t>Autenticación de usuarios</w:t>
            </w:r>
          </w:p>
        </w:tc>
      </w:tr>
      <w:tr w:rsidR="00A962F2" w14:paraId="745067DD" w14:textId="77777777" w:rsidTr="00537912">
        <w:tc>
          <w:tcPr>
            <w:tcW w:w="1555" w:type="dxa"/>
          </w:tcPr>
          <w:p w14:paraId="63559E9D" w14:textId="77777777" w:rsidR="00A962F2" w:rsidRPr="0073021E" w:rsidRDefault="00A962F2" w:rsidP="00411B4C">
            <w:pPr>
              <w:spacing w:line="360" w:lineRule="auto"/>
              <w:rPr>
                <w:b/>
                <w:sz w:val="18"/>
                <w:szCs w:val="18"/>
              </w:rPr>
            </w:pPr>
            <w:r w:rsidRPr="0073021E">
              <w:rPr>
                <w:b/>
                <w:sz w:val="18"/>
                <w:szCs w:val="18"/>
              </w:rPr>
              <w:t>Fecha</w:t>
            </w:r>
          </w:p>
        </w:tc>
        <w:tc>
          <w:tcPr>
            <w:tcW w:w="6939" w:type="dxa"/>
          </w:tcPr>
          <w:p w14:paraId="66B2CC31" w14:textId="77777777" w:rsidR="00A962F2" w:rsidRPr="0073021E" w:rsidRDefault="00A962F2" w:rsidP="00411B4C">
            <w:pPr>
              <w:spacing w:line="360" w:lineRule="auto"/>
              <w:rPr>
                <w:bCs/>
                <w:sz w:val="18"/>
                <w:szCs w:val="18"/>
              </w:rPr>
            </w:pPr>
            <w:r w:rsidRPr="0073021E">
              <w:rPr>
                <w:bCs/>
                <w:sz w:val="18"/>
                <w:szCs w:val="18"/>
              </w:rPr>
              <w:t>10/07/2020</w:t>
            </w:r>
          </w:p>
        </w:tc>
      </w:tr>
      <w:tr w:rsidR="00A962F2" w14:paraId="08E886C6" w14:textId="77777777" w:rsidTr="00537912">
        <w:tc>
          <w:tcPr>
            <w:tcW w:w="1555" w:type="dxa"/>
          </w:tcPr>
          <w:p w14:paraId="4BAD70FC" w14:textId="77777777" w:rsidR="00A962F2" w:rsidRPr="0073021E" w:rsidRDefault="00A962F2" w:rsidP="00411B4C">
            <w:pPr>
              <w:spacing w:line="360" w:lineRule="auto"/>
              <w:rPr>
                <w:b/>
                <w:sz w:val="18"/>
                <w:szCs w:val="18"/>
              </w:rPr>
            </w:pPr>
            <w:r w:rsidRPr="0073021E">
              <w:rPr>
                <w:b/>
                <w:sz w:val="18"/>
                <w:szCs w:val="18"/>
              </w:rPr>
              <w:t>Funcionalidad/Característica</w:t>
            </w:r>
          </w:p>
        </w:tc>
        <w:tc>
          <w:tcPr>
            <w:tcW w:w="6939" w:type="dxa"/>
          </w:tcPr>
          <w:p w14:paraId="57D45C5F" w14:textId="77777777" w:rsidR="00A962F2" w:rsidRPr="0073021E" w:rsidRDefault="00A962F2" w:rsidP="00411B4C">
            <w:pPr>
              <w:spacing w:line="360" w:lineRule="auto"/>
              <w:rPr>
                <w:bCs/>
                <w:sz w:val="18"/>
                <w:szCs w:val="18"/>
              </w:rPr>
            </w:pPr>
            <w:r w:rsidRPr="0073021E">
              <w:rPr>
                <w:bCs/>
                <w:sz w:val="18"/>
                <w:szCs w:val="18"/>
              </w:rPr>
              <w:t xml:space="preserve">Las pruebas unitarias planteadas permiten probar las unidades de código que permiten interactuar al usuario con el sistema, mientras realiza las acciones de autenticación. </w:t>
            </w:r>
          </w:p>
        </w:tc>
      </w:tr>
      <w:tr w:rsidR="00A962F2" w14:paraId="7F1425CD" w14:textId="77777777" w:rsidTr="00537912">
        <w:tc>
          <w:tcPr>
            <w:tcW w:w="1555" w:type="dxa"/>
          </w:tcPr>
          <w:p w14:paraId="5B8720BC" w14:textId="77777777" w:rsidR="00A962F2" w:rsidRPr="0073021E" w:rsidRDefault="00A962F2" w:rsidP="00411B4C">
            <w:pPr>
              <w:spacing w:line="360" w:lineRule="auto"/>
              <w:rPr>
                <w:b/>
                <w:sz w:val="18"/>
                <w:szCs w:val="18"/>
              </w:rPr>
            </w:pPr>
            <w:r w:rsidRPr="0073021E">
              <w:rPr>
                <w:b/>
                <w:sz w:val="18"/>
                <w:szCs w:val="18"/>
              </w:rPr>
              <w:t>Datos/Acciones de Entrada</w:t>
            </w:r>
          </w:p>
        </w:tc>
        <w:tc>
          <w:tcPr>
            <w:tcW w:w="6939" w:type="dxa"/>
          </w:tcPr>
          <w:p w14:paraId="69FFBF16" w14:textId="77777777" w:rsidR="00A962F2" w:rsidRPr="0073021E" w:rsidRDefault="00A962F2" w:rsidP="002572B4">
            <w:pPr>
              <w:pStyle w:val="Prrafodelista"/>
              <w:numPr>
                <w:ilvl w:val="0"/>
                <w:numId w:val="5"/>
              </w:numPr>
              <w:spacing w:before="0" w:line="360" w:lineRule="auto"/>
              <w:rPr>
                <w:bCs/>
                <w:sz w:val="18"/>
                <w:szCs w:val="18"/>
              </w:rPr>
            </w:pPr>
            <w:r w:rsidRPr="0073021E">
              <w:rPr>
                <w:bCs/>
                <w:sz w:val="18"/>
                <w:szCs w:val="18"/>
              </w:rPr>
              <w:t>Deben ser importadas las librerías necesarias de testing</w:t>
            </w:r>
          </w:p>
          <w:p w14:paraId="13529353" w14:textId="77777777" w:rsidR="00A962F2" w:rsidRPr="0073021E" w:rsidRDefault="00A962F2" w:rsidP="002572B4">
            <w:pPr>
              <w:pStyle w:val="Prrafodelista"/>
              <w:numPr>
                <w:ilvl w:val="0"/>
                <w:numId w:val="5"/>
              </w:numPr>
              <w:spacing w:before="0" w:line="360" w:lineRule="auto"/>
              <w:rPr>
                <w:bCs/>
                <w:sz w:val="18"/>
                <w:szCs w:val="18"/>
              </w:rPr>
            </w:pPr>
            <w:r w:rsidRPr="0073021E">
              <w:rPr>
                <w:bCs/>
                <w:sz w:val="18"/>
                <w:szCs w:val="18"/>
              </w:rPr>
              <w:t>Debe importarse el script a ser testeado</w:t>
            </w:r>
          </w:p>
          <w:p w14:paraId="61EA92F2" w14:textId="77777777" w:rsidR="00A962F2" w:rsidRPr="0073021E" w:rsidRDefault="00A962F2" w:rsidP="002572B4">
            <w:pPr>
              <w:pStyle w:val="Prrafodelista"/>
              <w:numPr>
                <w:ilvl w:val="0"/>
                <w:numId w:val="5"/>
              </w:numPr>
              <w:spacing w:before="0" w:line="360" w:lineRule="auto"/>
              <w:rPr>
                <w:bCs/>
                <w:sz w:val="18"/>
                <w:szCs w:val="18"/>
              </w:rPr>
            </w:pPr>
            <w:r w:rsidRPr="0073021E">
              <w:rPr>
                <w:bCs/>
                <w:sz w:val="18"/>
                <w:szCs w:val="18"/>
              </w:rPr>
              <w:t>Las variables de testing deben estar inicializadas</w:t>
            </w:r>
          </w:p>
        </w:tc>
      </w:tr>
      <w:tr w:rsidR="00A962F2" w14:paraId="0AF3A51A" w14:textId="77777777" w:rsidTr="00537912">
        <w:tc>
          <w:tcPr>
            <w:tcW w:w="1555" w:type="dxa"/>
          </w:tcPr>
          <w:p w14:paraId="42FB2C26" w14:textId="77777777" w:rsidR="00A962F2" w:rsidRPr="0073021E" w:rsidRDefault="00A962F2" w:rsidP="00411B4C">
            <w:pPr>
              <w:spacing w:line="360" w:lineRule="auto"/>
              <w:rPr>
                <w:b/>
                <w:sz w:val="18"/>
                <w:szCs w:val="18"/>
              </w:rPr>
            </w:pPr>
            <w:r w:rsidRPr="0073021E">
              <w:rPr>
                <w:b/>
                <w:sz w:val="18"/>
                <w:szCs w:val="18"/>
              </w:rPr>
              <w:t>Resultado Esperado</w:t>
            </w:r>
          </w:p>
        </w:tc>
        <w:tc>
          <w:tcPr>
            <w:tcW w:w="6939" w:type="dxa"/>
          </w:tcPr>
          <w:p w14:paraId="38D97F41" w14:textId="77777777" w:rsidR="00A962F2" w:rsidRPr="0073021E" w:rsidRDefault="00A962F2" w:rsidP="00411B4C">
            <w:pPr>
              <w:spacing w:line="360" w:lineRule="auto"/>
              <w:rPr>
                <w:bCs/>
                <w:sz w:val="18"/>
                <w:szCs w:val="18"/>
              </w:rPr>
            </w:pPr>
            <w:r w:rsidRPr="0073021E">
              <w:rPr>
                <w:bCs/>
                <w:sz w:val="18"/>
                <w:szCs w:val="18"/>
              </w:rPr>
              <w:t xml:space="preserve">La prueba unitaria debe ser exitosa </w:t>
            </w:r>
          </w:p>
        </w:tc>
      </w:tr>
      <w:tr w:rsidR="00A962F2" w14:paraId="0ACF8925" w14:textId="77777777" w:rsidTr="00537912">
        <w:tc>
          <w:tcPr>
            <w:tcW w:w="1555" w:type="dxa"/>
          </w:tcPr>
          <w:p w14:paraId="40118AAC" w14:textId="77777777" w:rsidR="00A962F2" w:rsidRPr="0073021E" w:rsidRDefault="00A962F2" w:rsidP="00411B4C">
            <w:pPr>
              <w:spacing w:line="360" w:lineRule="auto"/>
              <w:rPr>
                <w:b/>
                <w:sz w:val="18"/>
                <w:szCs w:val="18"/>
              </w:rPr>
            </w:pPr>
            <w:r w:rsidRPr="0073021E">
              <w:rPr>
                <w:b/>
                <w:sz w:val="18"/>
                <w:szCs w:val="18"/>
              </w:rPr>
              <w:t>Código</w:t>
            </w:r>
          </w:p>
        </w:tc>
        <w:tc>
          <w:tcPr>
            <w:tcW w:w="6939" w:type="dxa"/>
          </w:tcPr>
          <w:p w14:paraId="7C01B31C" w14:textId="77777777" w:rsidR="00A962F2" w:rsidRPr="0073021E" w:rsidRDefault="00A962F2" w:rsidP="00411B4C">
            <w:pPr>
              <w:spacing w:line="360" w:lineRule="auto"/>
              <w:rPr>
                <w:bCs/>
                <w:sz w:val="18"/>
                <w:szCs w:val="18"/>
              </w:rPr>
            </w:pPr>
            <w:r w:rsidRPr="0073021E">
              <w:rPr>
                <w:bCs/>
                <w:sz w:val="18"/>
                <w:szCs w:val="18"/>
              </w:rPr>
              <w:t>/*</w:t>
            </w:r>
          </w:p>
          <w:p w14:paraId="68413613" w14:textId="77777777" w:rsidR="00A962F2" w:rsidRPr="0073021E" w:rsidRDefault="00A962F2" w:rsidP="00411B4C">
            <w:pPr>
              <w:spacing w:line="360" w:lineRule="auto"/>
              <w:rPr>
                <w:bCs/>
                <w:sz w:val="18"/>
                <w:szCs w:val="18"/>
              </w:rPr>
            </w:pPr>
            <w:r w:rsidRPr="0073021E">
              <w:rPr>
                <w:bCs/>
                <w:sz w:val="18"/>
                <w:szCs w:val="18"/>
              </w:rPr>
              <w:t>* PRUEBAS UNITARIAS DE LOS ACTIONS</w:t>
            </w:r>
          </w:p>
          <w:p w14:paraId="28C46F50" w14:textId="77777777" w:rsidR="00A962F2" w:rsidRPr="0073021E" w:rsidRDefault="00A962F2" w:rsidP="00411B4C">
            <w:pPr>
              <w:spacing w:line="360" w:lineRule="auto"/>
              <w:rPr>
                <w:bCs/>
                <w:sz w:val="18"/>
                <w:szCs w:val="18"/>
              </w:rPr>
            </w:pPr>
            <w:r w:rsidRPr="0073021E">
              <w:rPr>
                <w:bCs/>
                <w:sz w:val="18"/>
                <w:szCs w:val="18"/>
              </w:rPr>
              <w:t>*/</w:t>
            </w:r>
          </w:p>
          <w:p w14:paraId="12EF25EF" w14:textId="77777777" w:rsidR="00A962F2" w:rsidRPr="0073021E" w:rsidRDefault="00A962F2" w:rsidP="00411B4C">
            <w:pPr>
              <w:spacing w:line="360" w:lineRule="auto"/>
              <w:rPr>
                <w:bCs/>
                <w:sz w:val="18"/>
                <w:szCs w:val="18"/>
                <w:lang w:val="en-US"/>
              </w:rPr>
            </w:pPr>
            <w:r w:rsidRPr="0073021E">
              <w:rPr>
                <w:bCs/>
                <w:sz w:val="18"/>
                <w:szCs w:val="18"/>
                <w:lang w:val="en-US"/>
              </w:rPr>
              <w:t>describe("ACTION Login", () =&gt; {</w:t>
            </w:r>
          </w:p>
          <w:p w14:paraId="7B8EFB71" w14:textId="77777777" w:rsidR="00A962F2" w:rsidRPr="0073021E" w:rsidRDefault="00A962F2" w:rsidP="00411B4C">
            <w:pPr>
              <w:spacing w:line="360" w:lineRule="auto"/>
              <w:rPr>
                <w:bCs/>
                <w:sz w:val="18"/>
                <w:szCs w:val="18"/>
                <w:lang w:val="en-US"/>
              </w:rPr>
            </w:pPr>
            <w:r w:rsidRPr="0073021E">
              <w:rPr>
                <w:bCs/>
                <w:sz w:val="18"/>
                <w:szCs w:val="18"/>
                <w:lang w:val="en-US"/>
              </w:rPr>
              <w:t xml:space="preserve">    let store;</w:t>
            </w:r>
          </w:p>
          <w:p w14:paraId="3751120A" w14:textId="77777777" w:rsidR="00A962F2" w:rsidRPr="0073021E" w:rsidRDefault="00A962F2" w:rsidP="00411B4C">
            <w:pPr>
              <w:spacing w:line="360" w:lineRule="auto"/>
              <w:rPr>
                <w:bCs/>
                <w:sz w:val="18"/>
                <w:szCs w:val="18"/>
                <w:lang w:val="en-US"/>
              </w:rPr>
            </w:pPr>
            <w:r w:rsidRPr="0073021E">
              <w:rPr>
                <w:bCs/>
                <w:sz w:val="18"/>
                <w:szCs w:val="18"/>
                <w:lang w:val="en-US"/>
              </w:rPr>
              <w:t xml:space="preserve">    let expectedState;</w:t>
            </w:r>
          </w:p>
          <w:p w14:paraId="3C2DEA5E" w14:textId="77777777" w:rsidR="00A962F2" w:rsidRPr="0073021E" w:rsidRDefault="00A962F2" w:rsidP="00411B4C">
            <w:pPr>
              <w:spacing w:line="360" w:lineRule="auto"/>
              <w:rPr>
                <w:bCs/>
                <w:sz w:val="18"/>
                <w:szCs w:val="18"/>
                <w:lang w:val="en-US"/>
              </w:rPr>
            </w:pPr>
            <w:r w:rsidRPr="0073021E">
              <w:rPr>
                <w:bCs/>
                <w:sz w:val="18"/>
                <w:szCs w:val="18"/>
                <w:lang w:val="en-US"/>
              </w:rPr>
              <w:t xml:space="preserve">    let user;</w:t>
            </w:r>
          </w:p>
          <w:p w14:paraId="4884DEBB" w14:textId="77777777" w:rsidR="00A962F2" w:rsidRPr="0073021E" w:rsidRDefault="00A962F2" w:rsidP="00411B4C">
            <w:pPr>
              <w:spacing w:line="360" w:lineRule="auto"/>
              <w:rPr>
                <w:bCs/>
                <w:sz w:val="18"/>
                <w:szCs w:val="18"/>
                <w:lang w:val="en-US"/>
              </w:rPr>
            </w:pPr>
          </w:p>
          <w:p w14:paraId="2C6189D2" w14:textId="77777777" w:rsidR="00A962F2" w:rsidRPr="0073021E" w:rsidRDefault="00A962F2" w:rsidP="00411B4C">
            <w:pPr>
              <w:spacing w:line="360" w:lineRule="auto"/>
              <w:rPr>
                <w:bCs/>
                <w:sz w:val="18"/>
                <w:szCs w:val="18"/>
                <w:lang w:val="en-US"/>
              </w:rPr>
            </w:pPr>
            <w:r w:rsidRPr="0073021E">
              <w:rPr>
                <w:bCs/>
                <w:sz w:val="18"/>
                <w:szCs w:val="18"/>
                <w:lang w:val="en-US"/>
              </w:rPr>
              <w:t xml:space="preserve">    beforeEach(async () =&gt; {</w:t>
            </w:r>
          </w:p>
          <w:p w14:paraId="34F1079E" w14:textId="77777777" w:rsidR="00A962F2" w:rsidRPr="0073021E" w:rsidRDefault="00A962F2" w:rsidP="00411B4C">
            <w:pPr>
              <w:spacing w:line="360" w:lineRule="auto"/>
              <w:rPr>
                <w:bCs/>
                <w:sz w:val="18"/>
                <w:szCs w:val="18"/>
                <w:lang w:val="en-US"/>
              </w:rPr>
            </w:pPr>
            <w:r w:rsidRPr="0073021E">
              <w:rPr>
                <w:bCs/>
                <w:sz w:val="18"/>
                <w:szCs w:val="18"/>
                <w:lang w:val="en-US"/>
              </w:rPr>
              <w:t xml:space="preserve">        moxios.install();</w:t>
            </w:r>
          </w:p>
          <w:p w14:paraId="1DBE196F" w14:textId="77777777" w:rsidR="00A962F2" w:rsidRPr="0073021E" w:rsidRDefault="00A962F2" w:rsidP="00411B4C">
            <w:pPr>
              <w:spacing w:line="360" w:lineRule="auto"/>
              <w:rPr>
                <w:bCs/>
                <w:sz w:val="18"/>
                <w:szCs w:val="18"/>
                <w:lang w:val="en-US"/>
              </w:rPr>
            </w:pPr>
            <w:r w:rsidRPr="0073021E">
              <w:rPr>
                <w:bCs/>
                <w:sz w:val="18"/>
                <w:szCs w:val="18"/>
                <w:lang w:val="en-US"/>
              </w:rPr>
              <w:t xml:space="preserve">        store = mockStore({});</w:t>
            </w:r>
          </w:p>
          <w:p w14:paraId="20E2736B" w14:textId="77777777" w:rsidR="00A962F2" w:rsidRPr="0073021E" w:rsidRDefault="00A962F2" w:rsidP="00411B4C">
            <w:pPr>
              <w:spacing w:line="360" w:lineRule="auto"/>
              <w:rPr>
                <w:bCs/>
                <w:sz w:val="18"/>
                <w:szCs w:val="18"/>
                <w:lang w:val="en-US"/>
              </w:rPr>
            </w:pPr>
            <w:r w:rsidRPr="0073021E">
              <w:rPr>
                <w:bCs/>
                <w:sz w:val="18"/>
                <w:szCs w:val="18"/>
                <w:lang w:val="en-US"/>
              </w:rPr>
              <w:t xml:space="preserve">        expectedState = {</w:t>
            </w:r>
          </w:p>
          <w:p w14:paraId="2A729D46" w14:textId="77777777" w:rsidR="00A962F2" w:rsidRPr="0073021E" w:rsidRDefault="00A962F2" w:rsidP="00411B4C">
            <w:pPr>
              <w:spacing w:line="360" w:lineRule="auto"/>
              <w:rPr>
                <w:bCs/>
                <w:sz w:val="18"/>
                <w:szCs w:val="18"/>
                <w:lang w:val="en-US"/>
              </w:rPr>
            </w:pPr>
            <w:r w:rsidRPr="0073021E">
              <w:rPr>
                <w:bCs/>
                <w:sz w:val="18"/>
                <w:szCs w:val="18"/>
                <w:lang w:val="en-US"/>
              </w:rPr>
              <w:t xml:space="preserve">            severity: "success",</w:t>
            </w:r>
          </w:p>
          <w:p w14:paraId="0A085243" w14:textId="77777777" w:rsidR="00A962F2" w:rsidRPr="0073021E" w:rsidRDefault="00A962F2" w:rsidP="00411B4C">
            <w:pPr>
              <w:spacing w:line="360" w:lineRule="auto"/>
              <w:rPr>
                <w:bCs/>
                <w:sz w:val="18"/>
                <w:szCs w:val="18"/>
                <w:lang w:val="en-US"/>
              </w:rPr>
            </w:pPr>
            <w:r w:rsidRPr="0073021E">
              <w:rPr>
                <w:bCs/>
                <w:sz w:val="18"/>
                <w:szCs w:val="18"/>
                <w:lang w:val="en-US"/>
              </w:rPr>
              <w:t xml:space="preserve">            sms: "Usuario autenticado",</w:t>
            </w:r>
          </w:p>
          <w:p w14:paraId="7C4880EB" w14:textId="77777777" w:rsidR="00A962F2" w:rsidRPr="0073021E" w:rsidRDefault="00A962F2" w:rsidP="00411B4C">
            <w:pPr>
              <w:spacing w:line="360" w:lineRule="auto"/>
              <w:rPr>
                <w:bCs/>
                <w:sz w:val="18"/>
                <w:szCs w:val="18"/>
                <w:lang w:val="en-US"/>
              </w:rPr>
            </w:pPr>
            <w:r w:rsidRPr="0073021E">
              <w:rPr>
                <w:bCs/>
                <w:sz w:val="18"/>
                <w:szCs w:val="18"/>
                <w:lang w:val="en-US"/>
              </w:rPr>
              <w:t xml:space="preserve">            status: "200",</w:t>
            </w:r>
          </w:p>
          <w:p w14:paraId="0486BA80" w14:textId="77777777" w:rsidR="00A962F2" w:rsidRPr="0073021E" w:rsidRDefault="00A962F2" w:rsidP="00411B4C">
            <w:pPr>
              <w:spacing w:line="360" w:lineRule="auto"/>
              <w:rPr>
                <w:bCs/>
                <w:sz w:val="18"/>
                <w:szCs w:val="18"/>
                <w:lang w:val="en-US"/>
              </w:rPr>
            </w:pPr>
            <w:r w:rsidRPr="0073021E">
              <w:rPr>
                <w:bCs/>
                <w:sz w:val="18"/>
                <w:szCs w:val="18"/>
                <w:lang w:val="en-US"/>
              </w:rPr>
              <w:t xml:space="preserve">            type: "showLogin",</w:t>
            </w:r>
          </w:p>
          <w:p w14:paraId="3FAD6F2E" w14:textId="77777777" w:rsidR="00A962F2" w:rsidRPr="0073021E" w:rsidRDefault="00A962F2" w:rsidP="00411B4C">
            <w:pPr>
              <w:spacing w:line="360" w:lineRule="auto"/>
              <w:rPr>
                <w:bCs/>
                <w:sz w:val="18"/>
                <w:szCs w:val="18"/>
                <w:lang w:val="en-US"/>
              </w:rPr>
            </w:pPr>
            <w:r w:rsidRPr="0073021E">
              <w:rPr>
                <w:bCs/>
                <w:sz w:val="18"/>
                <w:szCs w:val="18"/>
                <w:lang w:val="en-US"/>
              </w:rPr>
              <w:t xml:space="preserve">            datos: [</w:t>
            </w:r>
          </w:p>
          <w:p w14:paraId="7B8F17C4"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3B8FB529" w14:textId="77777777" w:rsidR="00A962F2" w:rsidRPr="0073021E" w:rsidRDefault="00A962F2" w:rsidP="00411B4C">
            <w:pPr>
              <w:spacing w:line="360" w:lineRule="auto"/>
              <w:rPr>
                <w:bCs/>
                <w:sz w:val="18"/>
                <w:szCs w:val="18"/>
                <w:lang w:val="en-US"/>
              </w:rPr>
            </w:pPr>
            <w:r w:rsidRPr="0073021E">
              <w:rPr>
                <w:bCs/>
                <w:sz w:val="18"/>
                <w:szCs w:val="18"/>
                <w:lang w:val="en-US"/>
              </w:rPr>
              <w:t xml:space="preserve">                    codusuario: 1</w:t>
            </w:r>
          </w:p>
          <w:p w14:paraId="1325C295"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2AA69C0E"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54BD9B54"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08FCC1FB" w14:textId="77777777" w:rsidR="00A962F2" w:rsidRPr="000055A8" w:rsidRDefault="00A962F2" w:rsidP="00411B4C">
            <w:pPr>
              <w:spacing w:line="360" w:lineRule="auto"/>
              <w:rPr>
                <w:bCs/>
                <w:sz w:val="18"/>
                <w:szCs w:val="18"/>
              </w:rPr>
            </w:pPr>
            <w:r w:rsidRPr="0073021E">
              <w:rPr>
                <w:bCs/>
                <w:sz w:val="18"/>
                <w:szCs w:val="18"/>
                <w:lang w:val="en-US"/>
              </w:rPr>
              <w:t xml:space="preserve">        </w:t>
            </w:r>
            <w:proofErr w:type="gramStart"/>
            <w:r w:rsidRPr="000055A8">
              <w:rPr>
                <w:bCs/>
                <w:sz w:val="18"/>
                <w:szCs w:val="18"/>
              </w:rPr>
              <w:t>moxios.stubRequest</w:t>
            </w:r>
            <w:proofErr w:type="gramEnd"/>
            <w:r w:rsidRPr="000055A8">
              <w:rPr>
                <w:bCs/>
                <w:sz w:val="18"/>
                <w:szCs w:val="18"/>
              </w:rPr>
              <w:t>(`${url}/api/login/`, {</w:t>
            </w:r>
          </w:p>
          <w:p w14:paraId="63AA7334" w14:textId="77777777" w:rsidR="00A962F2" w:rsidRPr="0073021E" w:rsidRDefault="00A962F2" w:rsidP="00411B4C">
            <w:pPr>
              <w:spacing w:line="360" w:lineRule="auto"/>
              <w:rPr>
                <w:bCs/>
                <w:sz w:val="18"/>
                <w:szCs w:val="18"/>
                <w:lang w:val="en-US"/>
              </w:rPr>
            </w:pPr>
            <w:r w:rsidRPr="000055A8">
              <w:rPr>
                <w:bCs/>
                <w:sz w:val="18"/>
                <w:szCs w:val="18"/>
              </w:rPr>
              <w:t xml:space="preserve">            </w:t>
            </w:r>
            <w:r w:rsidRPr="0073021E">
              <w:rPr>
                <w:bCs/>
                <w:sz w:val="18"/>
                <w:szCs w:val="18"/>
                <w:lang w:val="en-US"/>
              </w:rPr>
              <w:t>status: 200,</w:t>
            </w:r>
          </w:p>
          <w:p w14:paraId="1D127480" w14:textId="77777777" w:rsidR="00A962F2" w:rsidRPr="0073021E" w:rsidRDefault="00A962F2" w:rsidP="00411B4C">
            <w:pPr>
              <w:spacing w:line="360" w:lineRule="auto"/>
              <w:rPr>
                <w:bCs/>
                <w:sz w:val="18"/>
                <w:szCs w:val="18"/>
                <w:lang w:val="en-US"/>
              </w:rPr>
            </w:pPr>
            <w:r w:rsidRPr="0073021E">
              <w:rPr>
                <w:bCs/>
                <w:sz w:val="18"/>
                <w:szCs w:val="18"/>
                <w:lang w:val="en-US"/>
              </w:rPr>
              <w:t xml:space="preserve">            response: expectedState</w:t>
            </w:r>
          </w:p>
          <w:p w14:paraId="680C0779"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308796E8"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5CB515FA" w14:textId="77777777" w:rsidR="00A962F2" w:rsidRPr="0073021E" w:rsidRDefault="00A962F2" w:rsidP="00411B4C">
            <w:pPr>
              <w:spacing w:line="360" w:lineRule="auto"/>
              <w:rPr>
                <w:bCs/>
                <w:sz w:val="18"/>
                <w:szCs w:val="18"/>
                <w:lang w:val="en-US"/>
              </w:rPr>
            </w:pPr>
            <w:r w:rsidRPr="0073021E">
              <w:rPr>
                <w:bCs/>
                <w:sz w:val="18"/>
                <w:szCs w:val="18"/>
                <w:lang w:val="en-US"/>
              </w:rPr>
              <w:t xml:space="preserve">    afterEach(() =&gt; {</w:t>
            </w:r>
          </w:p>
          <w:p w14:paraId="2A18ED8A" w14:textId="77777777" w:rsidR="00A962F2" w:rsidRPr="0073021E" w:rsidRDefault="00A962F2" w:rsidP="00411B4C">
            <w:pPr>
              <w:spacing w:line="360" w:lineRule="auto"/>
              <w:rPr>
                <w:bCs/>
                <w:sz w:val="18"/>
                <w:szCs w:val="18"/>
                <w:lang w:val="en-US"/>
              </w:rPr>
            </w:pPr>
            <w:r w:rsidRPr="0073021E">
              <w:rPr>
                <w:bCs/>
                <w:sz w:val="18"/>
                <w:szCs w:val="18"/>
                <w:lang w:val="en-US"/>
              </w:rPr>
              <w:t xml:space="preserve">        moxios.uninstall();</w:t>
            </w:r>
          </w:p>
          <w:p w14:paraId="195D992F"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36CA4F94" w14:textId="77777777" w:rsidR="00A962F2" w:rsidRPr="0073021E" w:rsidRDefault="00A962F2" w:rsidP="00411B4C">
            <w:pPr>
              <w:spacing w:line="360" w:lineRule="auto"/>
              <w:rPr>
                <w:bCs/>
                <w:sz w:val="18"/>
                <w:szCs w:val="18"/>
              </w:rPr>
            </w:pPr>
            <w:r w:rsidRPr="0073021E">
              <w:rPr>
                <w:bCs/>
                <w:sz w:val="18"/>
                <w:szCs w:val="18"/>
                <w:lang w:val="en-US"/>
              </w:rPr>
              <w:t xml:space="preserve">    </w:t>
            </w:r>
            <w:proofErr w:type="gramStart"/>
            <w:r w:rsidRPr="0073021E">
              <w:rPr>
                <w:bCs/>
                <w:sz w:val="18"/>
                <w:szCs w:val="18"/>
              </w:rPr>
              <w:t>it(</w:t>
            </w:r>
            <w:proofErr w:type="gramEnd"/>
            <w:r w:rsidRPr="0073021E">
              <w:rPr>
                <w:bCs/>
                <w:sz w:val="18"/>
                <w:szCs w:val="18"/>
              </w:rPr>
              <w:t>"PU1.- Envio de datos de login vacios", function(done) {</w:t>
            </w:r>
          </w:p>
          <w:p w14:paraId="0A5BC0C1" w14:textId="77777777" w:rsidR="00A962F2" w:rsidRPr="0073021E" w:rsidRDefault="00A962F2" w:rsidP="00411B4C">
            <w:pPr>
              <w:spacing w:line="360" w:lineRule="auto"/>
              <w:rPr>
                <w:bCs/>
                <w:sz w:val="18"/>
                <w:szCs w:val="18"/>
                <w:lang w:val="en-US"/>
              </w:rPr>
            </w:pPr>
            <w:r w:rsidRPr="0073021E">
              <w:rPr>
                <w:bCs/>
                <w:sz w:val="18"/>
                <w:szCs w:val="18"/>
              </w:rPr>
              <w:t xml:space="preserve">        </w:t>
            </w:r>
            <w:r w:rsidRPr="0073021E">
              <w:rPr>
                <w:bCs/>
                <w:sz w:val="18"/>
                <w:szCs w:val="18"/>
                <w:lang w:val="en-US"/>
              </w:rPr>
              <w:t>moxios.wait(function() {</w:t>
            </w:r>
          </w:p>
          <w:p w14:paraId="7CFE535F" w14:textId="77777777" w:rsidR="00A962F2" w:rsidRPr="0073021E" w:rsidRDefault="00A962F2" w:rsidP="00411B4C">
            <w:pPr>
              <w:spacing w:line="360" w:lineRule="auto"/>
              <w:rPr>
                <w:bCs/>
                <w:sz w:val="18"/>
                <w:szCs w:val="18"/>
                <w:lang w:val="en-US"/>
              </w:rPr>
            </w:pPr>
            <w:r w:rsidRPr="0073021E">
              <w:rPr>
                <w:bCs/>
                <w:sz w:val="18"/>
                <w:szCs w:val="18"/>
                <w:lang w:val="en-US"/>
              </w:rPr>
              <w:t xml:space="preserve">            store.dispatch(postLogin(user)).then(() =&gt; {</w:t>
            </w:r>
          </w:p>
          <w:p w14:paraId="43D16A9C" w14:textId="77777777" w:rsidR="00A962F2" w:rsidRPr="0073021E" w:rsidRDefault="00A962F2" w:rsidP="00411B4C">
            <w:pPr>
              <w:spacing w:line="360" w:lineRule="auto"/>
              <w:rPr>
                <w:bCs/>
                <w:sz w:val="18"/>
                <w:szCs w:val="18"/>
                <w:lang w:val="en-US"/>
              </w:rPr>
            </w:pPr>
            <w:r w:rsidRPr="0073021E">
              <w:rPr>
                <w:bCs/>
                <w:sz w:val="18"/>
                <w:szCs w:val="18"/>
                <w:lang w:val="en-US"/>
              </w:rPr>
              <w:t xml:space="preserve">                const actions = store.getActions();</w:t>
            </w:r>
          </w:p>
          <w:p w14:paraId="53F3A954" w14:textId="77777777" w:rsidR="00A962F2" w:rsidRPr="0073021E" w:rsidRDefault="00A962F2" w:rsidP="00411B4C">
            <w:pPr>
              <w:spacing w:line="360" w:lineRule="auto"/>
              <w:rPr>
                <w:bCs/>
                <w:sz w:val="18"/>
                <w:szCs w:val="18"/>
                <w:lang w:val="en-US"/>
              </w:rPr>
            </w:pPr>
            <w:r w:rsidRPr="0073021E">
              <w:rPr>
                <w:bCs/>
                <w:sz w:val="18"/>
                <w:szCs w:val="18"/>
                <w:lang w:val="en-US"/>
              </w:rPr>
              <w:t xml:space="preserve">                expect(actions[0].user).not.toBeNull();</w:t>
            </w:r>
          </w:p>
          <w:p w14:paraId="45B3E05E" w14:textId="77777777" w:rsidR="00A962F2" w:rsidRPr="0073021E" w:rsidRDefault="00A962F2" w:rsidP="00411B4C">
            <w:pPr>
              <w:spacing w:line="360" w:lineRule="auto"/>
              <w:rPr>
                <w:bCs/>
                <w:sz w:val="18"/>
                <w:szCs w:val="18"/>
              </w:rPr>
            </w:pPr>
            <w:r w:rsidRPr="0073021E">
              <w:rPr>
                <w:bCs/>
                <w:sz w:val="18"/>
                <w:szCs w:val="18"/>
                <w:lang w:val="en-US"/>
              </w:rPr>
              <w:t xml:space="preserve">            </w:t>
            </w:r>
            <w:r w:rsidRPr="0073021E">
              <w:rPr>
                <w:bCs/>
                <w:sz w:val="18"/>
                <w:szCs w:val="18"/>
              </w:rPr>
              <w:t>});</w:t>
            </w:r>
          </w:p>
          <w:p w14:paraId="20B362B9" w14:textId="77777777" w:rsidR="00A962F2" w:rsidRPr="0073021E" w:rsidRDefault="00A962F2" w:rsidP="00411B4C">
            <w:pPr>
              <w:spacing w:line="360" w:lineRule="auto"/>
              <w:rPr>
                <w:bCs/>
                <w:sz w:val="18"/>
                <w:szCs w:val="18"/>
              </w:rPr>
            </w:pPr>
            <w:r w:rsidRPr="0073021E">
              <w:rPr>
                <w:bCs/>
                <w:sz w:val="18"/>
                <w:szCs w:val="18"/>
              </w:rPr>
              <w:t xml:space="preserve">            </w:t>
            </w:r>
            <w:proofErr w:type="gramStart"/>
            <w:r w:rsidRPr="0073021E">
              <w:rPr>
                <w:bCs/>
                <w:sz w:val="18"/>
                <w:szCs w:val="18"/>
              </w:rPr>
              <w:t>done(</w:t>
            </w:r>
            <w:proofErr w:type="gramEnd"/>
            <w:r w:rsidRPr="0073021E">
              <w:rPr>
                <w:bCs/>
                <w:sz w:val="18"/>
                <w:szCs w:val="18"/>
              </w:rPr>
              <w:t>);</w:t>
            </w:r>
          </w:p>
          <w:p w14:paraId="1CDF0E41" w14:textId="77777777" w:rsidR="00A962F2" w:rsidRPr="0073021E" w:rsidRDefault="00A962F2" w:rsidP="00411B4C">
            <w:pPr>
              <w:spacing w:line="360" w:lineRule="auto"/>
              <w:rPr>
                <w:bCs/>
                <w:sz w:val="18"/>
                <w:szCs w:val="18"/>
              </w:rPr>
            </w:pPr>
            <w:r w:rsidRPr="0073021E">
              <w:rPr>
                <w:bCs/>
                <w:sz w:val="18"/>
                <w:szCs w:val="18"/>
              </w:rPr>
              <w:t xml:space="preserve">        });</w:t>
            </w:r>
          </w:p>
          <w:p w14:paraId="34328C2F" w14:textId="77777777" w:rsidR="00A962F2" w:rsidRPr="0073021E" w:rsidRDefault="00A962F2" w:rsidP="00411B4C">
            <w:pPr>
              <w:spacing w:line="360" w:lineRule="auto"/>
              <w:rPr>
                <w:bCs/>
                <w:sz w:val="18"/>
                <w:szCs w:val="18"/>
              </w:rPr>
            </w:pPr>
            <w:r w:rsidRPr="0073021E">
              <w:rPr>
                <w:bCs/>
                <w:sz w:val="18"/>
                <w:szCs w:val="18"/>
              </w:rPr>
              <w:t xml:space="preserve">    });</w:t>
            </w:r>
          </w:p>
          <w:p w14:paraId="1238C63C" w14:textId="77777777" w:rsidR="00A962F2" w:rsidRPr="0073021E" w:rsidRDefault="00A962F2" w:rsidP="00411B4C">
            <w:pPr>
              <w:spacing w:line="360" w:lineRule="auto"/>
              <w:rPr>
                <w:bCs/>
                <w:sz w:val="18"/>
                <w:szCs w:val="18"/>
              </w:rPr>
            </w:pPr>
            <w:r w:rsidRPr="0073021E">
              <w:rPr>
                <w:bCs/>
                <w:sz w:val="18"/>
                <w:szCs w:val="18"/>
              </w:rPr>
              <w:t xml:space="preserve">    user = {</w:t>
            </w:r>
          </w:p>
          <w:p w14:paraId="2719B980" w14:textId="77777777" w:rsidR="00A962F2" w:rsidRPr="0073021E" w:rsidRDefault="00A962F2" w:rsidP="00411B4C">
            <w:pPr>
              <w:spacing w:line="360" w:lineRule="auto"/>
              <w:rPr>
                <w:bCs/>
                <w:sz w:val="18"/>
                <w:szCs w:val="18"/>
              </w:rPr>
            </w:pPr>
            <w:r w:rsidRPr="0073021E">
              <w:rPr>
                <w:bCs/>
                <w:sz w:val="18"/>
                <w:szCs w:val="18"/>
              </w:rPr>
              <w:t xml:space="preserve">        usuario: "0606060123",</w:t>
            </w:r>
          </w:p>
          <w:p w14:paraId="20EE24D7" w14:textId="77777777" w:rsidR="00A962F2" w:rsidRPr="0073021E" w:rsidRDefault="00A962F2" w:rsidP="00411B4C">
            <w:pPr>
              <w:spacing w:line="360" w:lineRule="auto"/>
              <w:rPr>
                <w:bCs/>
                <w:sz w:val="18"/>
                <w:szCs w:val="18"/>
              </w:rPr>
            </w:pPr>
            <w:r w:rsidRPr="0073021E">
              <w:rPr>
                <w:bCs/>
                <w:sz w:val="18"/>
                <w:szCs w:val="18"/>
              </w:rPr>
              <w:t xml:space="preserve">        constrasenia: "0606060123"</w:t>
            </w:r>
          </w:p>
          <w:p w14:paraId="6B080E91" w14:textId="77777777" w:rsidR="00A962F2" w:rsidRPr="0073021E" w:rsidRDefault="00A962F2" w:rsidP="00411B4C">
            <w:pPr>
              <w:spacing w:line="360" w:lineRule="auto"/>
              <w:rPr>
                <w:bCs/>
                <w:sz w:val="18"/>
                <w:szCs w:val="18"/>
              </w:rPr>
            </w:pPr>
            <w:r w:rsidRPr="0073021E">
              <w:rPr>
                <w:bCs/>
                <w:sz w:val="18"/>
                <w:szCs w:val="18"/>
              </w:rPr>
              <w:t xml:space="preserve">    };</w:t>
            </w:r>
          </w:p>
          <w:p w14:paraId="2F23AEF0" w14:textId="77777777" w:rsidR="00A962F2" w:rsidRPr="0073021E" w:rsidRDefault="00A962F2" w:rsidP="00411B4C">
            <w:pPr>
              <w:spacing w:line="360" w:lineRule="auto"/>
              <w:rPr>
                <w:bCs/>
                <w:sz w:val="18"/>
                <w:szCs w:val="18"/>
              </w:rPr>
            </w:pPr>
            <w:r w:rsidRPr="0073021E">
              <w:rPr>
                <w:bCs/>
                <w:sz w:val="18"/>
                <w:szCs w:val="18"/>
              </w:rPr>
              <w:t xml:space="preserve">    </w:t>
            </w:r>
            <w:proofErr w:type="gramStart"/>
            <w:r w:rsidRPr="0073021E">
              <w:rPr>
                <w:bCs/>
                <w:sz w:val="18"/>
                <w:szCs w:val="18"/>
              </w:rPr>
              <w:t>it(</w:t>
            </w:r>
            <w:proofErr w:type="gramEnd"/>
            <w:r w:rsidRPr="0073021E">
              <w:rPr>
                <w:bCs/>
                <w:sz w:val="18"/>
                <w:szCs w:val="18"/>
              </w:rPr>
              <w:t>"PU2.- Mensaje de estado de autenticación", function(done) {</w:t>
            </w:r>
          </w:p>
          <w:p w14:paraId="06FAF426" w14:textId="77777777" w:rsidR="00A962F2" w:rsidRPr="0073021E" w:rsidRDefault="00A962F2" w:rsidP="00411B4C">
            <w:pPr>
              <w:spacing w:line="360" w:lineRule="auto"/>
              <w:rPr>
                <w:bCs/>
                <w:sz w:val="18"/>
                <w:szCs w:val="18"/>
                <w:lang w:val="en-US"/>
              </w:rPr>
            </w:pPr>
            <w:r w:rsidRPr="0073021E">
              <w:rPr>
                <w:bCs/>
                <w:sz w:val="18"/>
                <w:szCs w:val="18"/>
              </w:rPr>
              <w:t xml:space="preserve">        </w:t>
            </w:r>
            <w:r w:rsidRPr="0073021E">
              <w:rPr>
                <w:bCs/>
                <w:sz w:val="18"/>
                <w:szCs w:val="18"/>
                <w:lang w:val="en-US"/>
              </w:rPr>
              <w:t>moxios.wait(function() {</w:t>
            </w:r>
          </w:p>
          <w:p w14:paraId="647509CE" w14:textId="77777777" w:rsidR="00A962F2" w:rsidRPr="0073021E" w:rsidRDefault="00A962F2" w:rsidP="00411B4C">
            <w:pPr>
              <w:spacing w:line="360" w:lineRule="auto"/>
              <w:rPr>
                <w:bCs/>
                <w:sz w:val="18"/>
                <w:szCs w:val="18"/>
                <w:lang w:val="en-US"/>
              </w:rPr>
            </w:pPr>
            <w:r w:rsidRPr="0073021E">
              <w:rPr>
                <w:bCs/>
                <w:sz w:val="18"/>
                <w:szCs w:val="18"/>
                <w:lang w:val="en-US"/>
              </w:rPr>
              <w:t xml:space="preserve">            store.dispatch(postLogin(user)).then(() =&gt; {</w:t>
            </w:r>
          </w:p>
          <w:p w14:paraId="7905FFEB" w14:textId="77777777" w:rsidR="00A962F2" w:rsidRPr="0073021E" w:rsidRDefault="00A962F2" w:rsidP="00411B4C">
            <w:pPr>
              <w:spacing w:line="360" w:lineRule="auto"/>
              <w:rPr>
                <w:bCs/>
                <w:sz w:val="18"/>
                <w:szCs w:val="18"/>
                <w:lang w:val="en-US"/>
              </w:rPr>
            </w:pPr>
            <w:r w:rsidRPr="0073021E">
              <w:rPr>
                <w:bCs/>
                <w:sz w:val="18"/>
                <w:szCs w:val="18"/>
                <w:lang w:val="en-US"/>
              </w:rPr>
              <w:t xml:space="preserve">                const actions = store.getActions();</w:t>
            </w:r>
          </w:p>
          <w:p w14:paraId="7637E3A3" w14:textId="77777777" w:rsidR="00A962F2" w:rsidRPr="0073021E" w:rsidRDefault="00A962F2" w:rsidP="00411B4C">
            <w:pPr>
              <w:spacing w:line="360" w:lineRule="auto"/>
              <w:rPr>
                <w:bCs/>
                <w:sz w:val="18"/>
                <w:szCs w:val="18"/>
                <w:lang w:val="en-US"/>
              </w:rPr>
            </w:pPr>
            <w:r w:rsidRPr="0073021E">
              <w:rPr>
                <w:bCs/>
                <w:sz w:val="18"/>
                <w:szCs w:val="18"/>
                <w:lang w:val="en-US"/>
              </w:rPr>
              <w:t xml:space="preserve">                expect(actions[0].type).toBe("POST_MESSAGE");</w:t>
            </w:r>
          </w:p>
          <w:p w14:paraId="5924DB6D"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7602BE22" w14:textId="77777777" w:rsidR="00A962F2" w:rsidRPr="0073021E" w:rsidRDefault="00A962F2" w:rsidP="00411B4C">
            <w:pPr>
              <w:spacing w:line="360" w:lineRule="auto"/>
              <w:rPr>
                <w:bCs/>
                <w:sz w:val="18"/>
                <w:szCs w:val="18"/>
                <w:lang w:val="en-US"/>
              </w:rPr>
            </w:pPr>
            <w:r w:rsidRPr="0073021E">
              <w:rPr>
                <w:bCs/>
                <w:sz w:val="18"/>
                <w:szCs w:val="18"/>
                <w:lang w:val="en-US"/>
              </w:rPr>
              <w:t xml:space="preserve">            done();</w:t>
            </w:r>
          </w:p>
          <w:p w14:paraId="624520E0"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110B1B67" w14:textId="77777777" w:rsidR="00A962F2" w:rsidRPr="0073021E" w:rsidRDefault="00A962F2" w:rsidP="00411B4C">
            <w:pPr>
              <w:spacing w:line="360" w:lineRule="auto"/>
              <w:rPr>
                <w:bCs/>
                <w:sz w:val="18"/>
                <w:szCs w:val="18"/>
                <w:lang w:val="en-US"/>
              </w:rPr>
            </w:pPr>
            <w:r w:rsidRPr="0073021E">
              <w:rPr>
                <w:bCs/>
                <w:sz w:val="18"/>
                <w:szCs w:val="18"/>
                <w:lang w:val="en-US"/>
              </w:rPr>
              <w:t xml:space="preserve">    });</w:t>
            </w:r>
          </w:p>
          <w:p w14:paraId="7226F2B7" w14:textId="77777777" w:rsidR="00A962F2" w:rsidRPr="0073021E" w:rsidRDefault="00A962F2" w:rsidP="00411B4C">
            <w:pPr>
              <w:spacing w:line="360" w:lineRule="auto"/>
              <w:rPr>
                <w:bCs/>
                <w:sz w:val="18"/>
                <w:szCs w:val="18"/>
                <w:lang w:val="en-US"/>
              </w:rPr>
            </w:pPr>
            <w:r w:rsidRPr="0073021E">
              <w:rPr>
                <w:bCs/>
                <w:sz w:val="18"/>
                <w:szCs w:val="18"/>
                <w:lang w:val="en-US"/>
              </w:rPr>
              <w:t xml:space="preserve">    it("PU3.- Ejecución de evento submit del formulario", function(done) {</w:t>
            </w:r>
          </w:p>
          <w:p w14:paraId="5B3A4E70" w14:textId="77777777" w:rsidR="00A962F2" w:rsidRPr="0073021E" w:rsidRDefault="00A962F2" w:rsidP="00411B4C">
            <w:pPr>
              <w:spacing w:line="360" w:lineRule="auto"/>
              <w:rPr>
                <w:bCs/>
                <w:sz w:val="18"/>
                <w:szCs w:val="18"/>
                <w:lang w:val="en-US"/>
              </w:rPr>
            </w:pPr>
            <w:r w:rsidRPr="0073021E">
              <w:rPr>
                <w:bCs/>
                <w:sz w:val="18"/>
                <w:szCs w:val="18"/>
                <w:lang w:val="en-US"/>
              </w:rPr>
              <w:t xml:space="preserve">        moxios.wait(function() {</w:t>
            </w:r>
          </w:p>
          <w:p w14:paraId="66E0178B" w14:textId="77777777" w:rsidR="00A962F2" w:rsidRPr="0073021E" w:rsidRDefault="00A962F2" w:rsidP="00411B4C">
            <w:pPr>
              <w:spacing w:line="360" w:lineRule="auto"/>
              <w:rPr>
                <w:bCs/>
                <w:sz w:val="18"/>
                <w:szCs w:val="18"/>
                <w:lang w:val="en-US"/>
              </w:rPr>
            </w:pPr>
            <w:r w:rsidRPr="0073021E">
              <w:rPr>
                <w:bCs/>
                <w:sz w:val="18"/>
                <w:szCs w:val="18"/>
                <w:lang w:val="en-US"/>
              </w:rPr>
              <w:t xml:space="preserve">            store.dispatch(postLogin(user)).then(() =&gt; {</w:t>
            </w:r>
          </w:p>
          <w:p w14:paraId="3DF42F2D" w14:textId="77777777" w:rsidR="00A962F2" w:rsidRPr="0073021E" w:rsidRDefault="00A962F2" w:rsidP="00411B4C">
            <w:pPr>
              <w:spacing w:line="360" w:lineRule="auto"/>
              <w:rPr>
                <w:bCs/>
                <w:sz w:val="18"/>
                <w:szCs w:val="18"/>
                <w:lang w:val="en-US"/>
              </w:rPr>
            </w:pPr>
            <w:r w:rsidRPr="0073021E">
              <w:rPr>
                <w:bCs/>
                <w:sz w:val="18"/>
                <w:szCs w:val="18"/>
                <w:lang w:val="en-US"/>
              </w:rPr>
              <w:t xml:space="preserve">                const actions = store.getActions();</w:t>
            </w:r>
          </w:p>
          <w:p w14:paraId="5BC2989A" w14:textId="77777777" w:rsidR="00A962F2" w:rsidRPr="0073021E" w:rsidRDefault="00A962F2" w:rsidP="00411B4C">
            <w:pPr>
              <w:spacing w:line="360" w:lineRule="auto"/>
              <w:rPr>
                <w:bCs/>
                <w:sz w:val="18"/>
                <w:szCs w:val="18"/>
                <w:lang w:val="en-US"/>
              </w:rPr>
            </w:pPr>
            <w:r w:rsidRPr="0073021E">
              <w:rPr>
                <w:bCs/>
                <w:sz w:val="18"/>
                <w:szCs w:val="18"/>
                <w:lang w:val="en-US"/>
              </w:rPr>
              <w:t xml:space="preserve">                expect(actions.length).toBe(1);</w:t>
            </w:r>
          </w:p>
          <w:p w14:paraId="5365422E" w14:textId="77777777" w:rsidR="00A962F2" w:rsidRPr="0073021E" w:rsidRDefault="00A962F2" w:rsidP="00411B4C">
            <w:pPr>
              <w:spacing w:line="360" w:lineRule="auto"/>
              <w:rPr>
                <w:bCs/>
                <w:sz w:val="18"/>
                <w:szCs w:val="18"/>
              </w:rPr>
            </w:pPr>
            <w:r w:rsidRPr="0073021E">
              <w:rPr>
                <w:bCs/>
                <w:sz w:val="18"/>
                <w:szCs w:val="18"/>
                <w:lang w:val="en-US"/>
              </w:rPr>
              <w:t xml:space="preserve">            </w:t>
            </w:r>
            <w:r w:rsidRPr="0073021E">
              <w:rPr>
                <w:bCs/>
                <w:sz w:val="18"/>
                <w:szCs w:val="18"/>
              </w:rPr>
              <w:t>});</w:t>
            </w:r>
          </w:p>
          <w:p w14:paraId="6EA8D0AD" w14:textId="77777777" w:rsidR="00A962F2" w:rsidRPr="0073021E" w:rsidRDefault="00A962F2" w:rsidP="00411B4C">
            <w:pPr>
              <w:spacing w:line="360" w:lineRule="auto"/>
              <w:rPr>
                <w:bCs/>
                <w:sz w:val="18"/>
                <w:szCs w:val="18"/>
              </w:rPr>
            </w:pPr>
            <w:r w:rsidRPr="0073021E">
              <w:rPr>
                <w:bCs/>
                <w:sz w:val="18"/>
                <w:szCs w:val="18"/>
              </w:rPr>
              <w:t xml:space="preserve">            </w:t>
            </w:r>
            <w:proofErr w:type="gramStart"/>
            <w:r w:rsidRPr="0073021E">
              <w:rPr>
                <w:bCs/>
                <w:sz w:val="18"/>
                <w:szCs w:val="18"/>
              </w:rPr>
              <w:t>done(</w:t>
            </w:r>
            <w:proofErr w:type="gramEnd"/>
            <w:r w:rsidRPr="0073021E">
              <w:rPr>
                <w:bCs/>
                <w:sz w:val="18"/>
                <w:szCs w:val="18"/>
              </w:rPr>
              <w:t>);</w:t>
            </w:r>
          </w:p>
          <w:p w14:paraId="5D5A6140" w14:textId="77777777" w:rsidR="00A962F2" w:rsidRPr="0073021E" w:rsidRDefault="00A962F2" w:rsidP="00411B4C">
            <w:pPr>
              <w:spacing w:line="360" w:lineRule="auto"/>
              <w:rPr>
                <w:bCs/>
                <w:sz w:val="18"/>
                <w:szCs w:val="18"/>
              </w:rPr>
            </w:pPr>
            <w:r w:rsidRPr="0073021E">
              <w:rPr>
                <w:bCs/>
                <w:sz w:val="18"/>
                <w:szCs w:val="18"/>
              </w:rPr>
              <w:t xml:space="preserve">        });</w:t>
            </w:r>
          </w:p>
          <w:p w14:paraId="6F51BD5F" w14:textId="77777777" w:rsidR="00A962F2" w:rsidRPr="0073021E" w:rsidRDefault="00A962F2" w:rsidP="00411B4C">
            <w:pPr>
              <w:spacing w:line="360" w:lineRule="auto"/>
              <w:rPr>
                <w:bCs/>
                <w:sz w:val="18"/>
                <w:szCs w:val="18"/>
              </w:rPr>
            </w:pPr>
            <w:r w:rsidRPr="0073021E">
              <w:rPr>
                <w:bCs/>
                <w:sz w:val="18"/>
                <w:szCs w:val="18"/>
              </w:rPr>
              <w:t xml:space="preserve">    });</w:t>
            </w:r>
          </w:p>
          <w:p w14:paraId="2DDADFA5" w14:textId="77777777" w:rsidR="00A962F2" w:rsidRPr="0073021E" w:rsidRDefault="00A962F2" w:rsidP="00411B4C">
            <w:pPr>
              <w:spacing w:line="360" w:lineRule="auto"/>
              <w:rPr>
                <w:bCs/>
                <w:sz w:val="18"/>
                <w:szCs w:val="18"/>
              </w:rPr>
            </w:pPr>
            <w:r w:rsidRPr="0073021E">
              <w:rPr>
                <w:bCs/>
                <w:sz w:val="18"/>
                <w:szCs w:val="18"/>
              </w:rPr>
              <w:t>});</w:t>
            </w:r>
          </w:p>
          <w:p w14:paraId="40C299C7" w14:textId="77777777" w:rsidR="00A962F2" w:rsidRPr="0073021E" w:rsidRDefault="00A962F2" w:rsidP="00411B4C">
            <w:pPr>
              <w:spacing w:line="360" w:lineRule="auto"/>
              <w:rPr>
                <w:bCs/>
                <w:sz w:val="18"/>
                <w:szCs w:val="18"/>
              </w:rPr>
            </w:pPr>
          </w:p>
          <w:p w14:paraId="04924329" w14:textId="77777777" w:rsidR="00A962F2" w:rsidRPr="0073021E" w:rsidRDefault="00A962F2" w:rsidP="00411B4C">
            <w:pPr>
              <w:spacing w:line="360" w:lineRule="auto"/>
              <w:rPr>
                <w:bCs/>
                <w:sz w:val="18"/>
                <w:szCs w:val="18"/>
              </w:rPr>
            </w:pPr>
            <w:r w:rsidRPr="0073021E">
              <w:rPr>
                <w:bCs/>
                <w:sz w:val="18"/>
                <w:szCs w:val="18"/>
              </w:rPr>
              <w:t>/*</w:t>
            </w:r>
          </w:p>
          <w:p w14:paraId="7A272387" w14:textId="77777777" w:rsidR="00A962F2" w:rsidRPr="0073021E" w:rsidRDefault="00A962F2" w:rsidP="00411B4C">
            <w:pPr>
              <w:spacing w:line="360" w:lineRule="auto"/>
              <w:rPr>
                <w:bCs/>
                <w:sz w:val="18"/>
                <w:szCs w:val="18"/>
              </w:rPr>
            </w:pPr>
            <w:r w:rsidRPr="0073021E">
              <w:rPr>
                <w:bCs/>
                <w:sz w:val="18"/>
                <w:szCs w:val="18"/>
              </w:rPr>
              <w:t>* PRUEBAS UNITARIAS DE LOS REDUCERS</w:t>
            </w:r>
          </w:p>
          <w:p w14:paraId="4A8AF59E" w14:textId="77777777" w:rsidR="00A962F2" w:rsidRPr="0073021E" w:rsidRDefault="00A962F2" w:rsidP="00411B4C">
            <w:pPr>
              <w:spacing w:line="360" w:lineRule="auto"/>
              <w:rPr>
                <w:bCs/>
                <w:sz w:val="18"/>
                <w:szCs w:val="18"/>
                <w:lang w:val="en-US"/>
              </w:rPr>
            </w:pPr>
            <w:r w:rsidRPr="0073021E">
              <w:rPr>
                <w:bCs/>
                <w:sz w:val="18"/>
                <w:szCs w:val="18"/>
                <w:lang w:val="en-US"/>
              </w:rPr>
              <w:t>*/</w:t>
            </w:r>
          </w:p>
          <w:p w14:paraId="4FFD86BD" w14:textId="77777777" w:rsidR="00A962F2" w:rsidRPr="0073021E" w:rsidRDefault="00A962F2" w:rsidP="00411B4C">
            <w:pPr>
              <w:spacing w:line="360" w:lineRule="auto"/>
              <w:rPr>
                <w:bCs/>
                <w:sz w:val="18"/>
                <w:szCs w:val="18"/>
                <w:lang w:val="en-US"/>
              </w:rPr>
            </w:pPr>
            <w:r w:rsidRPr="0073021E">
              <w:rPr>
                <w:bCs/>
                <w:sz w:val="18"/>
                <w:szCs w:val="18"/>
                <w:lang w:val="en-US"/>
              </w:rPr>
              <w:t>describe("REDUCER UserLocalStorage", () =&gt; {</w:t>
            </w:r>
          </w:p>
          <w:p w14:paraId="4C26E06B" w14:textId="77777777" w:rsidR="00A962F2" w:rsidRPr="0073021E" w:rsidRDefault="00A962F2" w:rsidP="00411B4C">
            <w:pPr>
              <w:spacing w:line="360" w:lineRule="auto"/>
              <w:rPr>
                <w:bCs/>
                <w:sz w:val="18"/>
                <w:szCs w:val="18"/>
                <w:lang w:val="en-US"/>
              </w:rPr>
            </w:pPr>
            <w:r w:rsidRPr="0073021E">
              <w:rPr>
                <w:bCs/>
                <w:sz w:val="18"/>
                <w:szCs w:val="18"/>
                <w:lang w:val="en-US"/>
              </w:rPr>
              <w:t xml:space="preserve">    const resourceOne = {</w:t>
            </w:r>
          </w:p>
          <w:p w14:paraId="0A7C47F5" w14:textId="77777777" w:rsidR="00A962F2" w:rsidRPr="0073021E" w:rsidRDefault="00A962F2" w:rsidP="00411B4C">
            <w:pPr>
              <w:spacing w:line="360" w:lineRule="auto"/>
              <w:rPr>
                <w:bCs/>
                <w:sz w:val="18"/>
                <w:szCs w:val="18"/>
                <w:lang w:val="en-US"/>
              </w:rPr>
            </w:pPr>
            <w:r w:rsidRPr="0073021E">
              <w:rPr>
                <w:bCs/>
                <w:sz w:val="18"/>
                <w:szCs w:val="18"/>
                <w:lang w:val="en-US"/>
              </w:rPr>
              <w:t xml:space="preserve">        login: true,</w:t>
            </w:r>
          </w:p>
          <w:p w14:paraId="5CE148BC" w14:textId="77777777" w:rsidR="00A962F2" w:rsidRPr="0073021E" w:rsidRDefault="00A962F2" w:rsidP="00411B4C">
            <w:pPr>
              <w:spacing w:line="360" w:lineRule="auto"/>
              <w:rPr>
                <w:bCs/>
                <w:sz w:val="18"/>
                <w:szCs w:val="18"/>
                <w:lang w:val="en-US"/>
              </w:rPr>
            </w:pPr>
            <w:r w:rsidRPr="0073021E">
              <w:rPr>
                <w:bCs/>
                <w:sz w:val="18"/>
                <w:szCs w:val="18"/>
                <w:lang w:val="en-US"/>
              </w:rPr>
              <w:t xml:space="preserve">        token: {</w:t>
            </w:r>
          </w:p>
          <w:p w14:paraId="49B0401E" w14:textId="77777777" w:rsidR="00A962F2" w:rsidRPr="0073021E" w:rsidRDefault="00A962F2" w:rsidP="00411B4C">
            <w:pPr>
              <w:spacing w:line="360" w:lineRule="auto"/>
              <w:rPr>
                <w:bCs/>
                <w:sz w:val="18"/>
                <w:szCs w:val="18"/>
                <w:lang w:val="en-US"/>
              </w:rPr>
            </w:pPr>
            <w:r w:rsidRPr="0073021E">
              <w:rPr>
                <w:bCs/>
                <w:sz w:val="18"/>
                <w:szCs w:val="18"/>
                <w:lang w:val="en-US"/>
              </w:rPr>
              <w:t xml:space="preserve">            apellido: "SECOND NAME",</w:t>
            </w:r>
          </w:p>
          <w:p w14:paraId="0998A75A" w14:textId="77777777" w:rsidR="00A962F2" w:rsidRPr="0073021E" w:rsidRDefault="00A962F2" w:rsidP="00411B4C">
            <w:pPr>
              <w:spacing w:line="360" w:lineRule="auto"/>
              <w:rPr>
                <w:bCs/>
                <w:sz w:val="18"/>
                <w:szCs w:val="18"/>
              </w:rPr>
            </w:pPr>
            <w:r w:rsidRPr="0073021E">
              <w:rPr>
                <w:bCs/>
                <w:sz w:val="18"/>
                <w:szCs w:val="18"/>
                <w:lang w:val="en-US"/>
              </w:rPr>
              <w:t xml:space="preserve">            </w:t>
            </w:r>
            <w:r w:rsidRPr="0073021E">
              <w:rPr>
                <w:bCs/>
                <w:sz w:val="18"/>
                <w:szCs w:val="18"/>
              </w:rPr>
              <w:t>cedula: "0606060601",</w:t>
            </w:r>
          </w:p>
          <w:p w14:paraId="4058E31D" w14:textId="77777777" w:rsidR="00A962F2" w:rsidRPr="0073021E" w:rsidRDefault="00A962F2" w:rsidP="00411B4C">
            <w:pPr>
              <w:spacing w:line="360" w:lineRule="auto"/>
              <w:rPr>
                <w:bCs/>
                <w:sz w:val="18"/>
                <w:szCs w:val="18"/>
              </w:rPr>
            </w:pPr>
            <w:r w:rsidRPr="0073021E">
              <w:rPr>
                <w:bCs/>
                <w:sz w:val="18"/>
                <w:szCs w:val="18"/>
              </w:rPr>
              <w:t xml:space="preserve">            celular: "0989898988",</w:t>
            </w:r>
          </w:p>
          <w:p w14:paraId="2D0DAAF3" w14:textId="77777777" w:rsidR="00A962F2" w:rsidRPr="0073021E" w:rsidRDefault="00A962F2" w:rsidP="00411B4C">
            <w:pPr>
              <w:spacing w:line="360" w:lineRule="auto"/>
              <w:rPr>
                <w:bCs/>
                <w:sz w:val="18"/>
                <w:szCs w:val="18"/>
              </w:rPr>
            </w:pPr>
            <w:r w:rsidRPr="0073021E">
              <w:rPr>
                <w:bCs/>
                <w:sz w:val="18"/>
                <w:szCs w:val="18"/>
              </w:rPr>
              <w:t xml:space="preserve">            codperiodoseccion: 1,</w:t>
            </w:r>
          </w:p>
          <w:p w14:paraId="0063F6D6" w14:textId="77777777" w:rsidR="00A962F2" w:rsidRPr="0073021E" w:rsidRDefault="00A962F2" w:rsidP="00411B4C">
            <w:pPr>
              <w:spacing w:line="360" w:lineRule="auto"/>
              <w:rPr>
                <w:bCs/>
                <w:sz w:val="18"/>
                <w:szCs w:val="18"/>
              </w:rPr>
            </w:pPr>
            <w:r w:rsidRPr="0073021E">
              <w:rPr>
                <w:bCs/>
                <w:sz w:val="18"/>
                <w:szCs w:val="18"/>
              </w:rPr>
              <w:t xml:space="preserve">            codpersona: 1,</w:t>
            </w:r>
          </w:p>
          <w:p w14:paraId="160118F5" w14:textId="77777777" w:rsidR="00A962F2" w:rsidRPr="0073021E" w:rsidRDefault="00A962F2" w:rsidP="00411B4C">
            <w:pPr>
              <w:spacing w:line="360" w:lineRule="auto"/>
              <w:rPr>
                <w:bCs/>
                <w:sz w:val="18"/>
                <w:szCs w:val="18"/>
              </w:rPr>
            </w:pPr>
            <w:r w:rsidRPr="0073021E">
              <w:rPr>
                <w:bCs/>
                <w:sz w:val="18"/>
                <w:szCs w:val="18"/>
              </w:rPr>
              <w:t xml:space="preserve">            codrol: 1,</w:t>
            </w:r>
          </w:p>
          <w:p w14:paraId="43271EBC" w14:textId="77777777" w:rsidR="00A962F2" w:rsidRPr="0073021E" w:rsidRDefault="00A962F2" w:rsidP="00411B4C">
            <w:pPr>
              <w:spacing w:line="360" w:lineRule="auto"/>
              <w:rPr>
                <w:bCs/>
                <w:sz w:val="18"/>
                <w:szCs w:val="18"/>
              </w:rPr>
            </w:pPr>
            <w:r w:rsidRPr="0073021E">
              <w:rPr>
                <w:bCs/>
                <w:sz w:val="18"/>
                <w:szCs w:val="18"/>
              </w:rPr>
              <w:t xml:space="preserve">            codusuario: 1,</w:t>
            </w:r>
          </w:p>
          <w:p w14:paraId="4ED2EF30" w14:textId="77777777" w:rsidR="00A962F2" w:rsidRPr="0073021E" w:rsidRDefault="00A962F2" w:rsidP="00411B4C">
            <w:pPr>
              <w:spacing w:line="360" w:lineRule="auto"/>
              <w:rPr>
                <w:bCs/>
                <w:sz w:val="18"/>
                <w:szCs w:val="18"/>
              </w:rPr>
            </w:pPr>
            <w:r w:rsidRPr="0073021E">
              <w:rPr>
                <w:bCs/>
                <w:sz w:val="18"/>
                <w:szCs w:val="18"/>
              </w:rPr>
              <w:t xml:space="preserve">            correo: "email@email.com",</w:t>
            </w:r>
          </w:p>
          <w:p w14:paraId="0D2EEF24" w14:textId="77777777" w:rsidR="00A962F2" w:rsidRPr="0073021E" w:rsidRDefault="00A962F2" w:rsidP="00411B4C">
            <w:pPr>
              <w:spacing w:line="360" w:lineRule="auto"/>
              <w:rPr>
                <w:bCs/>
                <w:sz w:val="18"/>
                <w:szCs w:val="18"/>
              </w:rPr>
            </w:pPr>
            <w:r w:rsidRPr="0073021E">
              <w:rPr>
                <w:bCs/>
                <w:sz w:val="18"/>
                <w:szCs w:val="18"/>
              </w:rPr>
              <w:t xml:space="preserve">            departamento: "DTIC",</w:t>
            </w:r>
          </w:p>
          <w:p w14:paraId="5C98DE5D" w14:textId="77777777" w:rsidR="00A962F2" w:rsidRPr="0073021E" w:rsidRDefault="00A962F2" w:rsidP="00411B4C">
            <w:pPr>
              <w:spacing w:line="360" w:lineRule="auto"/>
              <w:rPr>
                <w:bCs/>
                <w:sz w:val="18"/>
                <w:szCs w:val="18"/>
              </w:rPr>
            </w:pPr>
            <w:r w:rsidRPr="0073021E">
              <w:rPr>
                <w:bCs/>
                <w:sz w:val="18"/>
                <w:szCs w:val="18"/>
              </w:rPr>
              <w:t xml:space="preserve">            direccion: "donde sea, no importa",</w:t>
            </w:r>
          </w:p>
          <w:p w14:paraId="6F978F04" w14:textId="77777777" w:rsidR="00A962F2" w:rsidRPr="0073021E" w:rsidRDefault="00A962F2" w:rsidP="00411B4C">
            <w:pPr>
              <w:spacing w:line="360" w:lineRule="auto"/>
              <w:rPr>
                <w:bCs/>
                <w:sz w:val="18"/>
                <w:szCs w:val="18"/>
                <w:lang w:val="en-US"/>
              </w:rPr>
            </w:pPr>
            <w:r w:rsidRPr="0073021E">
              <w:rPr>
                <w:bCs/>
                <w:sz w:val="18"/>
                <w:szCs w:val="18"/>
              </w:rPr>
              <w:t xml:space="preserve">            </w:t>
            </w:r>
            <w:r w:rsidRPr="0073021E">
              <w:rPr>
                <w:bCs/>
                <w:sz w:val="18"/>
                <w:szCs w:val="18"/>
                <w:lang w:val="en-US"/>
              </w:rPr>
              <w:t>foto: "default.png",</w:t>
            </w:r>
          </w:p>
          <w:p w14:paraId="2456889C" w14:textId="77777777" w:rsidR="00A962F2" w:rsidRPr="0073021E" w:rsidRDefault="00A962F2" w:rsidP="00411B4C">
            <w:pPr>
              <w:spacing w:line="360" w:lineRule="auto"/>
              <w:rPr>
                <w:bCs/>
                <w:sz w:val="18"/>
                <w:szCs w:val="18"/>
                <w:lang w:val="en-US"/>
              </w:rPr>
            </w:pPr>
            <w:r w:rsidRPr="0073021E">
              <w:rPr>
                <w:bCs/>
                <w:sz w:val="18"/>
                <w:szCs w:val="18"/>
                <w:lang w:val="en-US"/>
              </w:rPr>
              <w:t xml:space="preserve">            password: "SFFDG8888",</w:t>
            </w:r>
          </w:p>
          <w:p w14:paraId="26C3A1C3" w14:textId="77777777" w:rsidR="00A962F2" w:rsidRPr="0073021E" w:rsidRDefault="00A962F2" w:rsidP="00411B4C">
            <w:pPr>
              <w:spacing w:line="360" w:lineRule="auto"/>
              <w:rPr>
                <w:bCs/>
                <w:sz w:val="18"/>
                <w:szCs w:val="18"/>
                <w:lang w:val="en-US"/>
              </w:rPr>
            </w:pPr>
            <w:r w:rsidRPr="0073021E">
              <w:rPr>
                <w:bCs/>
                <w:sz w:val="18"/>
                <w:szCs w:val="18"/>
                <w:lang w:val="en-US"/>
              </w:rPr>
              <w:t xml:space="preserve">            rol: "DIRECTIVO",</w:t>
            </w:r>
          </w:p>
          <w:p w14:paraId="3A218E8E" w14:textId="77777777" w:rsidR="00A962F2" w:rsidRPr="0073021E" w:rsidRDefault="00A962F2" w:rsidP="00411B4C">
            <w:pPr>
              <w:spacing w:line="360" w:lineRule="auto"/>
              <w:rPr>
                <w:bCs/>
                <w:sz w:val="18"/>
                <w:szCs w:val="18"/>
                <w:lang w:val="en-US"/>
              </w:rPr>
            </w:pPr>
            <w:r w:rsidRPr="0073021E">
              <w:rPr>
                <w:bCs/>
                <w:sz w:val="18"/>
                <w:szCs w:val="18"/>
                <w:lang w:val="en-US"/>
              </w:rPr>
              <w:t xml:space="preserve">            usuario: "FIRST NAME"</w:t>
            </w:r>
          </w:p>
          <w:p w14:paraId="3466B9D3" w14:textId="77777777" w:rsidR="00A962F2" w:rsidRPr="0073021E" w:rsidRDefault="00A962F2" w:rsidP="00411B4C">
            <w:pPr>
              <w:spacing w:line="360" w:lineRule="auto"/>
              <w:rPr>
                <w:bCs/>
                <w:sz w:val="18"/>
                <w:szCs w:val="18"/>
              </w:rPr>
            </w:pPr>
            <w:r w:rsidRPr="0073021E">
              <w:rPr>
                <w:bCs/>
                <w:sz w:val="18"/>
                <w:szCs w:val="18"/>
                <w:lang w:val="en-US"/>
              </w:rPr>
              <w:t xml:space="preserve">        </w:t>
            </w:r>
            <w:r w:rsidRPr="0073021E">
              <w:rPr>
                <w:bCs/>
                <w:sz w:val="18"/>
                <w:szCs w:val="18"/>
              </w:rPr>
              <w:t>}</w:t>
            </w:r>
          </w:p>
          <w:p w14:paraId="63F39E21" w14:textId="77777777" w:rsidR="00A962F2" w:rsidRPr="0073021E" w:rsidRDefault="00A962F2" w:rsidP="00411B4C">
            <w:pPr>
              <w:spacing w:line="360" w:lineRule="auto"/>
              <w:rPr>
                <w:bCs/>
                <w:sz w:val="18"/>
                <w:szCs w:val="18"/>
              </w:rPr>
            </w:pPr>
            <w:r w:rsidRPr="0073021E">
              <w:rPr>
                <w:bCs/>
                <w:sz w:val="18"/>
                <w:szCs w:val="18"/>
              </w:rPr>
              <w:t xml:space="preserve">    };</w:t>
            </w:r>
          </w:p>
          <w:p w14:paraId="140646F6" w14:textId="77777777" w:rsidR="00A962F2" w:rsidRPr="0073021E" w:rsidRDefault="00A962F2" w:rsidP="00411B4C">
            <w:pPr>
              <w:spacing w:line="360" w:lineRule="auto"/>
              <w:rPr>
                <w:bCs/>
                <w:sz w:val="18"/>
                <w:szCs w:val="18"/>
              </w:rPr>
            </w:pPr>
            <w:r w:rsidRPr="0073021E">
              <w:rPr>
                <w:bCs/>
                <w:sz w:val="18"/>
                <w:szCs w:val="18"/>
              </w:rPr>
              <w:t xml:space="preserve">    const dataArray = [resourceOne];</w:t>
            </w:r>
          </w:p>
          <w:p w14:paraId="4FDCFF38" w14:textId="77777777" w:rsidR="00A962F2" w:rsidRPr="0073021E" w:rsidRDefault="00A962F2" w:rsidP="00411B4C">
            <w:pPr>
              <w:spacing w:line="360" w:lineRule="auto"/>
              <w:rPr>
                <w:bCs/>
                <w:sz w:val="18"/>
                <w:szCs w:val="18"/>
              </w:rPr>
            </w:pPr>
          </w:p>
          <w:p w14:paraId="6C37D57E" w14:textId="77777777" w:rsidR="00A962F2" w:rsidRPr="0073021E" w:rsidRDefault="00A962F2" w:rsidP="00411B4C">
            <w:pPr>
              <w:spacing w:line="360" w:lineRule="auto"/>
              <w:rPr>
                <w:bCs/>
                <w:sz w:val="18"/>
                <w:szCs w:val="18"/>
              </w:rPr>
            </w:pPr>
            <w:r w:rsidRPr="0073021E">
              <w:rPr>
                <w:bCs/>
                <w:sz w:val="18"/>
                <w:szCs w:val="18"/>
              </w:rPr>
              <w:t xml:space="preserve">    </w:t>
            </w:r>
            <w:proofErr w:type="gramStart"/>
            <w:r w:rsidRPr="0073021E">
              <w:rPr>
                <w:bCs/>
                <w:sz w:val="18"/>
                <w:szCs w:val="18"/>
              </w:rPr>
              <w:t>it(</w:t>
            </w:r>
            <w:proofErr w:type="gramEnd"/>
            <w:r w:rsidRPr="0073021E">
              <w:rPr>
                <w:bCs/>
                <w:sz w:val="18"/>
                <w:szCs w:val="18"/>
              </w:rPr>
              <w:t>"PU4.- REDUCER DEFAULT Retorna el estado por defecto", () =&gt; {</w:t>
            </w:r>
          </w:p>
          <w:p w14:paraId="35062DEC" w14:textId="77777777" w:rsidR="00A962F2" w:rsidRPr="0073021E" w:rsidRDefault="00A962F2" w:rsidP="00411B4C">
            <w:pPr>
              <w:spacing w:line="360" w:lineRule="auto"/>
              <w:rPr>
                <w:bCs/>
                <w:sz w:val="18"/>
                <w:szCs w:val="18"/>
                <w:lang w:val="en-US"/>
              </w:rPr>
            </w:pPr>
            <w:r w:rsidRPr="0073021E">
              <w:rPr>
                <w:bCs/>
                <w:sz w:val="18"/>
                <w:szCs w:val="18"/>
              </w:rPr>
              <w:t xml:space="preserve">        </w:t>
            </w:r>
            <w:r w:rsidRPr="0073021E">
              <w:rPr>
                <w:bCs/>
                <w:sz w:val="18"/>
                <w:szCs w:val="18"/>
                <w:lang w:val="en-US"/>
              </w:rPr>
              <w:t>const newState = usuariolocal(undefined, {});</w:t>
            </w:r>
          </w:p>
          <w:p w14:paraId="491C86FB" w14:textId="77777777" w:rsidR="00A962F2" w:rsidRPr="0073021E" w:rsidRDefault="00A962F2" w:rsidP="00411B4C">
            <w:pPr>
              <w:spacing w:line="360" w:lineRule="auto"/>
              <w:rPr>
                <w:bCs/>
                <w:sz w:val="18"/>
                <w:szCs w:val="18"/>
                <w:lang w:val="en-US"/>
              </w:rPr>
            </w:pPr>
            <w:r w:rsidRPr="0073021E">
              <w:rPr>
                <w:bCs/>
                <w:sz w:val="18"/>
                <w:szCs w:val="18"/>
                <w:lang w:val="en-US"/>
              </w:rPr>
              <w:t xml:space="preserve">        expect(newState).toEqual([]);</w:t>
            </w:r>
          </w:p>
          <w:p w14:paraId="667339A0" w14:textId="77777777" w:rsidR="00A962F2" w:rsidRPr="0073021E" w:rsidRDefault="00A962F2" w:rsidP="00411B4C">
            <w:pPr>
              <w:spacing w:line="360" w:lineRule="auto"/>
              <w:rPr>
                <w:bCs/>
                <w:sz w:val="18"/>
                <w:szCs w:val="18"/>
              </w:rPr>
            </w:pPr>
            <w:r w:rsidRPr="0073021E">
              <w:rPr>
                <w:bCs/>
                <w:sz w:val="18"/>
                <w:szCs w:val="18"/>
                <w:lang w:val="en-US"/>
              </w:rPr>
              <w:t xml:space="preserve">    </w:t>
            </w:r>
            <w:r w:rsidRPr="0073021E">
              <w:rPr>
                <w:bCs/>
                <w:sz w:val="18"/>
                <w:szCs w:val="18"/>
              </w:rPr>
              <w:t>});</w:t>
            </w:r>
          </w:p>
          <w:p w14:paraId="6D76A549" w14:textId="77777777" w:rsidR="00A962F2" w:rsidRPr="0073021E" w:rsidRDefault="00A962F2" w:rsidP="00411B4C">
            <w:pPr>
              <w:spacing w:line="360" w:lineRule="auto"/>
              <w:rPr>
                <w:bCs/>
                <w:sz w:val="18"/>
                <w:szCs w:val="18"/>
              </w:rPr>
            </w:pPr>
            <w:r w:rsidRPr="0073021E">
              <w:rPr>
                <w:bCs/>
                <w:sz w:val="18"/>
                <w:szCs w:val="18"/>
              </w:rPr>
              <w:t xml:space="preserve">    </w:t>
            </w:r>
            <w:proofErr w:type="gramStart"/>
            <w:r w:rsidRPr="0073021E">
              <w:rPr>
                <w:bCs/>
                <w:sz w:val="18"/>
                <w:szCs w:val="18"/>
              </w:rPr>
              <w:t>it(</w:t>
            </w:r>
            <w:proofErr w:type="gramEnd"/>
            <w:r w:rsidRPr="0073021E">
              <w:rPr>
                <w:bCs/>
                <w:sz w:val="18"/>
                <w:szCs w:val="18"/>
              </w:rPr>
              <w:t>"PU5.- SET_USERDATA: Recibe un array de usuariolocal con datos", () =&gt; {</w:t>
            </w:r>
          </w:p>
          <w:p w14:paraId="7BAFCC84" w14:textId="77777777" w:rsidR="00A962F2" w:rsidRPr="0073021E" w:rsidRDefault="00A962F2" w:rsidP="00411B4C">
            <w:pPr>
              <w:spacing w:line="360" w:lineRule="auto"/>
              <w:rPr>
                <w:bCs/>
                <w:sz w:val="18"/>
                <w:szCs w:val="18"/>
                <w:lang w:val="en-US"/>
              </w:rPr>
            </w:pPr>
            <w:r w:rsidRPr="0073021E">
              <w:rPr>
                <w:bCs/>
                <w:sz w:val="18"/>
                <w:szCs w:val="18"/>
              </w:rPr>
              <w:t xml:space="preserve">        </w:t>
            </w:r>
            <w:r w:rsidRPr="0073021E">
              <w:rPr>
                <w:bCs/>
                <w:sz w:val="18"/>
                <w:szCs w:val="18"/>
                <w:lang w:val="en-US"/>
              </w:rPr>
              <w:t>expect(</w:t>
            </w:r>
          </w:p>
          <w:p w14:paraId="2245CC7B" w14:textId="77777777" w:rsidR="00A962F2" w:rsidRPr="0073021E" w:rsidRDefault="00A962F2" w:rsidP="00411B4C">
            <w:pPr>
              <w:spacing w:line="360" w:lineRule="auto"/>
              <w:rPr>
                <w:bCs/>
                <w:sz w:val="18"/>
                <w:szCs w:val="18"/>
                <w:lang w:val="en-US"/>
              </w:rPr>
            </w:pPr>
            <w:r w:rsidRPr="0073021E">
              <w:rPr>
                <w:bCs/>
                <w:sz w:val="18"/>
                <w:szCs w:val="18"/>
                <w:lang w:val="en-US"/>
              </w:rPr>
              <w:t xml:space="preserve">            usuariolocal([], {</w:t>
            </w:r>
          </w:p>
          <w:p w14:paraId="6AC24D25" w14:textId="77777777" w:rsidR="00A962F2" w:rsidRPr="0073021E" w:rsidRDefault="00A962F2" w:rsidP="00411B4C">
            <w:pPr>
              <w:spacing w:line="360" w:lineRule="auto"/>
              <w:rPr>
                <w:bCs/>
                <w:sz w:val="18"/>
                <w:szCs w:val="18"/>
                <w:lang w:val="en-US"/>
              </w:rPr>
            </w:pPr>
            <w:r w:rsidRPr="0073021E">
              <w:rPr>
                <w:bCs/>
                <w:sz w:val="18"/>
                <w:szCs w:val="18"/>
                <w:lang w:val="en-US"/>
              </w:rPr>
              <w:t xml:space="preserve">                type: "SET_USERDATA",</w:t>
            </w:r>
          </w:p>
          <w:p w14:paraId="3B1662B4" w14:textId="77777777" w:rsidR="00A962F2" w:rsidRPr="0073021E" w:rsidRDefault="00A962F2" w:rsidP="00411B4C">
            <w:pPr>
              <w:spacing w:line="360" w:lineRule="auto"/>
              <w:rPr>
                <w:bCs/>
                <w:sz w:val="18"/>
                <w:szCs w:val="18"/>
              </w:rPr>
            </w:pPr>
            <w:r w:rsidRPr="0073021E">
              <w:rPr>
                <w:bCs/>
                <w:sz w:val="18"/>
                <w:szCs w:val="18"/>
                <w:lang w:val="en-US"/>
              </w:rPr>
              <w:t xml:space="preserve">                </w:t>
            </w:r>
            <w:r w:rsidRPr="0073021E">
              <w:rPr>
                <w:bCs/>
                <w:sz w:val="18"/>
                <w:szCs w:val="18"/>
              </w:rPr>
              <w:t>usuariolocal: dataArray</w:t>
            </w:r>
          </w:p>
          <w:p w14:paraId="64D55A32" w14:textId="77777777" w:rsidR="00A962F2" w:rsidRPr="0073021E" w:rsidRDefault="00A962F2" w:rsidP="00411B4C">
            <w:pPr>
              <w:spacing w:line="360" w:lineRule="auto"/>
              <w:rPr>
                <w:bCs/>
                <w:sz w:val="18"/>
                <w:szCs w:val="18"/>
              </w:rPr>
            </w:pPr>
            <w:r w:rsidRPr="0073021E">
              <w:rPr>
                <w:bCs/>
                <w:sz w:val="18"/>
                <w:szCs w:val="18"/>
              </w:rPr>
              <w:t xml:space="preserve">            })</w:t>
            </w:r>
          </w:p>
          <w:p w14:paraId="67F222F4" w14:textId="77777777" w:rsidR="00A962F2" w:rsidRPr="0073021E" w:rsidRDefault="00A962F2" w:rsidP="00411B4C">
            <w:pPr>
              <w:spacing w:line="360" w:lineRule="auto"/>
              <w:rPr>
                <w:bCs/>
                <w:sz w:val="18"/>
                <w:szCs w:val="18"/>
              </w:rPr>
            </w:pPr>
            <w:r w:rsidRPr="0073021E">
              <w:rPr>
                <w:bCs/>
                <w:sz w:val="18"/>
                <w:szCs w:val="18"/>
              </w:rPr>
              <w:t xml:space="preserve">        </w:t>
            </w:r>
            <w:proofErr w:type="gramStart"/>
            <w:r w:rsidRPr="0073021E">
              <w:rPr>
                <w:bCs/>
                <w:sz w:val="18"/>
                <w:szCs w:val="18"/>
              </w:rPr>
              <w:t>).toEqual</w:t>
            </w:r>
            <w:proofErr w:type="gramEnd"/>
            <w:r w:rsidRPr="0073021E">
              <w:rPr>
                <w:bCs/>
                <w:sz w:val="18"/>
                <w:szCs w:val="18"/>
              </w:rPr>
              <w:t>(dataArray);</w:t>
            </w:r>
          </w:p>
          <w:p w14:paraId="4F33CEF8" w14:textId="77777777" w:rsidR="00A962F2" w:rsidRPr="0073021E" w:rsidRDefault="00A962F2" w:rsidP="00411B4C">
            <w:pPr>
              <w:spacing w:line="360" w:lineRule="auto"/>
              <w:rPr>
                <w:bCs/>
                <w:sz w:val="18"/>
                <w:szCs w:val="18"/>
              </w:rPr>
            </w:pPr>
            <w:r w:rsidRPr="0073021E">
              <w:rPr>
                <w:bCs/>
                <w:sz w:val="18"/>
                <w:szCs w:val="18"/>
              </w:rPr>
              <w:t xml:space="preserve">    });</w:t>
            </w:r>
          </w:p>
          <w:p w14:paraId="1197E241" w14:textId="77777777" w:rsidR="00A962F2" w:rsidRPr="0073021E" w:rsidRDefault="00A962F2" w:rsidP="00411B4C">
            <w:pPr>
              <w:spacing w:line="360" w:lineRule="auto"/>
              <w:rPr>
                <w:bCs/>
                <w:sz w:val="18"/>
                <w:szCs w:val="18"/>
              </w:rPr>
            </w:pPr>
            <w:r w:rsidRPr="0073021E">
              <w:rPr>
                <w:bCs/>
                <w:sz w:val="18"/>
                <w:szCs w:val="18"/>
              </w:rPr>
              <w:t>});</w:t>
            </w:r>
          </w:p>
        </w:tc>
      </w:tr>
      <w:tr w:rsidR="00A962F2" w14:paraId="1319C5C8" w14:textId="77777777" w:rsidTr="00537912">
        <w:tc>
          <w:tcPr>
            <w:tcW w:w="1555" w:type="dxa"/>
          </w:tcPr>
          <w:p w14:paraId="56CD0664" w14:textId="77777777" w:rsidR="00A962F2" w:rsidRPr="0073021E" w:rsidRDefault="00A962F2" w:rsidP="00411B4C">
            <w:pPr>
              <w:spacing w:line="360" w:lineRule="auto"/>
              <w:rPr>
                <w:b/>
                <w:sz w:val="18"/>
                <w:szCs w:val="18"/>
              </w:rPr>
            </w:pPr>
            <w:r w:rsidRPr="0073021E">
              <w:rPr>
                <w:b/>
                <w:sz w:val="18"/>
                <w:szCs w:val="18"/>
              </w:rPr>
              <w:t>Dependencias con otros casos de Prueba</w:t>
            </w:r>
          </w:p>
        </w:tc>
        <w:tc>
          <w:tcPr>
            <w:tcW w:w="6939" w:type="dxa"/>
          </w:tcPr>
          <w:p w14:paraId="127AFBC7" w14:textId="77777777" w:rsidR="00A962F2" w:rsidRPr="0073021E" w:rsidRDefault="00A962F2" w:rsidP="00411B4C">
            <w:pPr>
              <w:spacing w:line="360" w:lineRule="auto"/>
              <w:rPr>
                <w:bCs/>
                <w:sz w:val="18"/>
                <w:szCs w:val="18"/>
              </w:rPr>
            </w:pPr>
            <w:r w:rsidRPr="0073021E">
              <w:rPr>
                <w:bCs/>
                <w:sz w:val="18"/>
                <w:szCs w:val="18"/>
              </w:rPr>
              <w:t>No.</w:t>
            </w:r>
          </w:p>
        </w:tc>
      </w:tr>
      <w:tr w:rsidR="00A962F2" w14:paraId="4FE3D1BB" w14:textId="77777777" w:rsidTr="00537912">
        <w:tc>
          <w:tcPr>
            <w:tcW w:w="8494" w:type="dxa"/>
            <w:gridSpan w:val="2"/>
          </w:tcPr>
          <w:p w14:paraId="5EC53DE1" w14:textId="77777777" w:rsidR="00A962F2" w:rsidRPr="0073021E" w:rsidRDefault="00A962F2" w:rsidP="00411B4C">
            <w:pPr>
              <w:spacing w:line="360" w:lineRule="auto"/>
              <w:jc w:val="center"/>
              <w:rPr>
                <w:b/>
                <w:sz w:val="18"/>
                <w:szCs w:val="18"/>
              </w:rPr>
            </w:pPr>
            <w:r w:rsidRPr="0073021E">
              <w:rPr>
                <w:b/>
                <w:sz w:val="18"/>
                <w:szCs w:val="18"/>
              </w:rPr>
              <w:t>Información para el seguimiento</w:t>
            </w:r>
          </w:p>
        </w:tc>
      </w:tr>
      <w:tr w:rsidR="00A962F2" w14:paraId="34C7F5E5" w14:textId="77777777" w:rsidTr="00537912">
        <w:tc>
          <w:tcPr>
            <w:tcW w:w="1555" w:type="dxa"/>
          </w:tcPr>
          <w:p w14:paraId="71F1C979" w14:textId="77777777" w:rsidR="00A962F2" w:rsidRPr="0073021E" w:rsidRDefault="00A962F2" w:rsidP="00411B4C">
            <w:pPr>
              <w:spacing w:line="360" w:lineRule="auto"/>
              <w:rPr>
                <w:b/>
                <w:sz w:val="18"/>
                <w:szCs w:val="18"/>
              </w:rPr>
            </w:pPr>
            <w:r w:rsidRPr="0073021E">
              <w:rPr>
                <w:b/>
                <w:sz w:val="18"/>
                <w:szCs w:val="18"/>
              </w:rPr>
              <w:t>Pasos de Ejecución</w:t>
            </w:r>
          </w:p>
        </w:tc>
        <w:tc>
          <w:tcPr>
            <w:tcW w:w="6939" w:type="dxa"/>
          </w:tcPr>
          <w:p w14:paraId="63CB1F4A" w14:textId="77777777" w:rsidR="00A962F2" w:rsidRPr="0073021E" w:rsidRDefault="00A962F2" w:rsidP="002572B4">
            <w:pPr>
              <w:pStyle w:val="Prrafodelista"/>
              <w:numPr>
                <w:ilvl w:val="1"/>
                <w:numId w:val="6"/>
              </w:numPr>
              <w:spacing w:before="0" w:line="360" w:lineRule="auto"/>
              <w:rPr>
                <w:bCs/>
                <w:sz w:val="18"/>
                <w:szCs w:val="18"/>
              </w:rPr>
            </w:pPr>
            <w:r w:rsidRPr="0073021E">
              <w:rPr>
                <w:bCs/>
                <w:sz w:val="18"/>
                <w:szCs w:val="18"/>
              </w:rPr>
              <w:t>Ingresar al sistema</w:t>
            </w:r>
          </w:p>
          <w:p w14:paraId="027C4F4D" w14:textId="77777777" w:rsidR="00A962F2" w:rsidRPr="0073021E" w:rsidRDefault="00A962F2" w:rsidP="002572B4">
            <w:pPr>
              <w:pStyle w:val="Prrafodelista"/>
              <w:numPr>
                <w:ilvl w:val="1"/>
                <w:numId w:val="6"/>
              </w:numPr>
              <w:spacing w:before="0" w:line="360" w:lineRule="auto"/>
              <w:rPr>
                <w:bCs/>
                <w:sz w:val="18"/>
                <w:szCs w:val="18"/>
              </w:rPr>
            </w:pPr>
            <w:r w:rsidRPr="0073021E">
              <w:rPr>
                <w:bCs/>
                <w:sz w:val="18"/>
                <w:szCs w:val="18"/>
              </w:rPr>
              <w:t>Completar los campos de autenticación (cédula y contraseña)</w:t>
            </w:r>
          </w:p>
          <w:p w14:paraId="75FAE249" w14:textId="77777777" w:rsidR="00A962F2" w:rsidRPr="0073021E" w:rsidRDefault="00A962F2" w:rsidP="002572B4">
            <w:pPr>
              <w:pStyle w:val="Prrafodelista"/>
              <w:numPr>
                <w:ilvl w:val="1"/>
                <w:numId w:val="6"/>
              </w:numPr>
              <w:spacing w:before="0" w:line="360" w:lineRule="auto"/>
              <w:rPr>
                <w:bCs/>
                <w:sz w:val="18"/>
                <w:szCs w:val="18"/>
              </w:rPr>
            </w:pPr>
            <w:r w:rsidRPr="0073021E">
              <w:rPr>
                <w:bCs/>
                <w:sz w:val="18"/>
                <w:szCs w:val="18"/>
              </w:rPr>
              <w:t>Clic en Ingresar</w:t>
            </w:r>
          </w:p>
        </w:tc>
      </w:tr>
      <w:tr w:rsidR="00A962F2" w14:paraId="5282DD6D" w14:textId="77777777" w:rsidTr="00537912">
        <w:tc>
          <w:tcPr>
            <w:tcW w:w="1555" w:type="dxa"/>
          </w:tcPr>
          <w:p w14:paraId="763127D5" w14:textId="77777777" w:rsidR="00A962F2" w:rsidRPr="0073021E" w:rsidRDefault="00A962F2" w:rsidP="00411B4C">
            <w:pPr>
              <w:spacing w:line="360" w:lineRule="auto"/>
              <w:rPr>
                <w:b/>
                <w:sz w:val="18"/>
                <w:szCs w:val="18"/>
              </w:rPr>
            </w:pPr>
            <w:r w:rsidRPr="0073021E">
              <w:rPr>
                <w:b/>
                <w:sz w:val="18"/>
                <w:szCs w:val="18"/>
              </w:rPr>
              <w:t>Estado</w:t>
            </w:r>
          </w:p>
        </w:tc>
        <w:tc>
          <w:tcPr>
            <w:tcW w:w="6939" w:type="dxa"/>
          </w:tcPr>
          <w:p w14:paraId="56D207D2" w14:textId="77777777" w:rsidR="00A962F2" w:rsidRPr="0073021E" w:rsidRDefault="00A962F2" w:rsidP="00411B4C">
            <w:pPr>
              <w:spacing w:line="360" w:lineRule="auto"/>
              <w:rPr>
                <w:bCs/>
                <w:sz w:val="18"/>
                <w:szCs w:val="18"/>
              </w:rPr>
            </w:pPr>
            <w:r w:rsidRPr="0073021E">
              <w:rPr>
                <w:bCs/>
                <w:sz w:val="18"/>
                <w:szCs w:val="18"/>
              </w:rPr>
              <w:t>Éxito</w:t>
            </w:r>
          </w:p>
        </w:tc>
      </w:tr>
      <w:tr w:rsidR="00A962F2" w14:paraId="0AE1960F" w14:textId="77777777" w:rsidTr="00537912">
        <w:tc>
          <w:tcPr>
            <w:tcW w:w="1555" w:type="dxa"/>
          </w:tcPr>
          <w:p w14:paraId="01758C26" w14:textId="77777777" w:rsidR="00A962F2" w:rsidRPr="0073021E" w:rsidRDefault="00A962F2" w:rsidP="00411B4C">
            <w:pPr>
              <w:spacing w:line="360" w:lineRule="auto"/>
              <w:rPr>
                <w:b/>
                <w:sz w:val="18"/>
                <w:szCs w:val="18"/>
              </w:rPr>
            </w:pPr>
            <w:r w:rsidRPr="0073021E">
              <w:rPr>
                <w:b/>
                <w:sz w:val="18"/>
                <w:szCs w:val="18"/>
              </w:rPr>
              <w:t>Última Fecha de Estado</w:t>
            </w:r>
          </w:p>
        </w:tc>
        <w:tc>
          <w:tcPr>
            <w:tcW w:w="6939" w:type="dxa"/>
          </w:tcPr>
          <w:p w14:paraId="158E3059" w14:textId="77777777" w:rsidR="00A962F2" w:rsidRPr="0073021E" w:rsidRDefault="00A962F2" w:rsidP="00411B4C">
            <w:pPr>
              <w:spacing w:line="360" w:lineRule="auto"/>
              <w:rPr>
                <w:bCs/>
                <w:sz w:val="18"/>
                <w:szCs w:val="18"/>
              </w:rPr>
            </w:pPr>
            <w:r w:rsidRPr="0073021E">
              <w:rPr>
                <w:bCs/>
                <w:sz w:val="18"/>
                <w:szCs w:val="18"/>
              </w:rPr>
              <w:t>10/07/2020</w:t>
            </w:r>
          </w:p>
        </w:tc>
      </w:tr>
      <w:tr w:rsidR="00A962F2" w14:paraId="47F5EF4D" w14:textId="77777777" w:rsidTr="00537912">
        <w:tc>
          <w:tcPr>
            <w:tcW w:w="1555" w:type="dxa"/>
          </w:tcPr>
          <w:p w14:paraId="0B46869F" w14:textId="77777777" w:rsidR="00A962F2" w:rsidRPr="0073021E" w:rsidRDefault="00A962F2" w:rsidP="00411B4C">
            <w:pPr>
              <w:spacing w:line="360" w:lineRule="auto"/>
              <w:rPr>
                <w:b/>
                <w:sz w:val="18"/>
                <w:szCs w:val="18"/>
              </w:rPr>
            </w:pPr>
            <w:r w:rsidRPr="0073021E">
              <w:rPr>
                <w:b/>
                <w:sz w:val="18"/>
                <w:szCs w:val="18"/>
              </w:rPr>
              <w:t>Observaciones</w:t>
            </w:r>
          </w:p>
        </w:tc>
        <w:tc>
          <w:tcPr>
            <w:tcW w:w="6939" w:type="dxa"/>
          </w:tcPr>
          <w:p w14:paraId="2BA73055" w14:textId="77777777" w:rsidR="00A962F2" w:rsidRPr="0073021E" w:rsidRDefault="00A962F2" w:rsidP="00411B4C">
            <w:pPr>
              <w:spacing w:line="360" w:lineRule="auto"/>
              <w:rPr>
                <w:bCs/>
                <w:sz w:val="18"/>
                <w:szCs w:val="18"/>
              </w:rPr>
            </w:pPr>
            <w:r w:rsidRPr="0073021E">
              <w:rPr>
                <w:bCs/>
                <w:sz w:val="18"/>
                <w:szCs w:val="18"/>
              </w:rPr>
              <w:t>Ninguna</w:t>
            </w:r>
          </w:p>
        </w:tc>
      </w:tr>
    </w:tbl>
    <w:p w14:paraId="19B6AB0C" w14:textId="0C7AD2E6" w:rsidR="00A962F2" w:rsidRDefault="008201F9" w:rsidP="008201F9">
      <w:pPr>
        <w:pStyle w:val="Textoindependiente"/>
        <w:spacing w:line="360" w:lineRule="auto"/>
        <w:rPr>
          <w:sz w:val="16"/>
        </w:rPr>
      </w:pPr>
      <w:r w:rsidRPr="00A14027">
        <w:rPr>
          <w:b/>
          <w:sz w:val="16"/>
        </w:rPr>
        <w:t xml:space="preserve">Realizado por: </w:t>
      </w:r>
      <w:r w:rsidRPr="00A14027">
        <w:rPr>
          <w:sz w:val="16"/>
        </w:rPr>
        <w:t>W. Aldas y C. Pilataxi, 2020</w:t>
      </w:r>
    </w:p>
    <w:p w14:paraId="5EF9849D" w14:textId="77777777" w:rsidR="008201F9" w:rsidRPr="008201F9" w:rsidRDefault="008201F9" w:rsidP="008201F9">
      <w:pPr>
        <w:pStyle w:val="Textoindependiente"/>
        <w:spacing w:line="360" w:lineRule="auto"/>
        <w:rPr>
          <w:b/>
          <w:sz w:val="16"/>
        </w:rPr>
      </w:pPr>
    </w:p>
    <w:p w14:paraId="70F5B24B" w14:textId="03F2BEA8" w:rsidR="00D12564" w:rsidRDefault="00D12564" w:rsidP="00411B4C">
      <w:pPr>
        <w:spacing w:line="360" w:lineRule="auto"/>
        <w:rPr>
          <w:b/>
          <w:bCs/>
          <w:color w:val="FFFFFF" w:themeColor="background1"/>
          <w:u w:val="single"/>
        </w:rPr>
      </w:pPr>
      <w:r w:rsidRPr="004B05B1">
        <w:rPr>
          <w:highlight w:val="red"/>
        </w:rPr>
        <w:t>El resto de las historias de usuario junto con las tareas de ingeniería</w:t>
      </w:r>
      <w:r w:rsidR="00DF6DEB" w:rsidRPr="004B05B1">
        <w:rPr>
          <w:highlight w:val="red"/>
        </w:rPr>
        <w:t>, historias técnicas</w:t>
      </w:r>
      <w:r w:rsidRPr="004B05B1">
        <w:rPr>
          <w:highlight w:val="red"/>
        </w:rPr>
        <w:t xml:space="preserve"> y las pruebas de aceptación se definen en el </w:t>
      </w:r>
      <w:r w:rsidRPr="004B05B1">
        <w:rPr>
          <w:b/>
          <w:bCs/>
          <w:color w:val="000000" w:themeColor="text1"/>
          <w:highlight w:val="red"/>
        </w:rPr>
        <w:t>ANEXO B</w:t>
      </w:r>
    </w:p>
    <w:p w14:paraId="3477BF61" w14:textId="77777777" w:rsidR="00D12564" w:rsidRPr="00831915" w:rsidRDefault="00D12564" w:rsidP="00AE2D0E">
      <w:pPr>
        <w:spacing w:line="360" w:lineRule="auto"/>
      </w:pPr>
    </w:p>
    <w:p w14:paraId="4094A1BF" w14:textId="7E912D74" w:rsidR="008A5529" w:rsidRPr="00463C35" w:rsidRDefault="008A5529" w:rsidP="002572B4">
      <w:pPr>
        <w:pStyle w:val="Ttulo2"/>
        <w:numPr>
          <w:ilvl w:val="1"/>
          <w:numId w:val="2"/>
        </w:numPr>
      </w:pPr>
      <w:bookmarkStart w:id="308" w:name="_Toc77780675"/>
      <w:r w:rsidRPr="00463C35">
        <w:t>Fase de</w:t>
      </w:r>
      <w:r w:rsidRPr="00463C35">
        <w:rPr>
          <w:spacing w:val="1"/>
        </w:rPr>
        <w:t xml:space="preserve"> </w:t>
      </w:r>
      <w:bookmarkEnd w:id="308"/>
      <w:r w:rsidR="000055A8">
        <w:t>cierre</w:t>
      </w:r>
    </w:p>
    <w:p w14:paraId="30DC9309" w14:textId="77777777" w:rsidR="008A5529" w:rsidRPr="00AE2D0E" w:rsidRDefault="008A5529" w:rsidP="00AE2D0E">
      <w:pPr>
        <w:spacing w:line="360" w:lineRule="auto"/>
      </w:pPr>
    </w:p>
    <w:p w14:paraId="57CE2BC0" w14:textId="35372ACB" w:rsidR="003E52AA" w:rsidRDefault="008A5529" w:rsidP="00AE2D0E">
      <w:pPr>
        <w:spacing w:line="360" w:lineRule="auto"/>
        <w:rPr>
          <w:sz w:val="18"/>
        </w:rPr>
      </w:pPr>
      <w:r w:rsidRPr="00463C35">
        <w:t xml:space="preserve">En esta fase se lleva a cabo las pruebas </w:t>
      </w:r>
      <w:r w:rsidRPr="00463C35">
        <w:rPr>
          <w:spacing w:val="-3"/>
        </w:rPr>
        <w:t xml:space="preserve">del </w:t>
      </w:r>
      <w:r w:rsidRPr="00463C35">
        <w:t xml:space="preserve">sistema para garantizar </w:t>
      </w:r>
      <w:r w:rsidRPr="00463C35">
        <w:rPr>
          <w:spacing w:val="-4"/>
        </w:rPr>
        <w:t xml:space="preserve">el </w:t>
      </w:r>
      <w:r w:rsidRPr="00463C35">
        <w:t>cumplimiento de los objetivos</w:t>
      </w:r>
      <w:r w:rsidRPr="00463C35">
        <w:rPr>
          <w:spacing w:val="-6"/>
        </w:rPr>
        <w:t xml:space="preserve"> </w:t>
      </w:r>
      <w:r w:rsidRPr="00463C35">
        <w:t>planteados</w:t>
      </w:r>
      <w:r w:rsidRPr="00463C35">
        <w:rPr>
          <w:spacing w:val="-5"/>
        </w:rPr>
        <w:t xml:space="preserve"> </w:t>
      </w:r>
      <w:r w:rsidRPr="00463C35">
        <w:t>al</w:t>
      </w:r>
      <w:r w:rsidRPr="00463C35">
        <w:rPr>
          <w:spacing w:val="-10"/>
        </w:rPr>
        <w:t xml:space="preserve"> </w:t>
      </w:r>
      <w:r w:rsidRPr="00463C35">
        <w:t>comienzo</w:t>
      </w:r>
      <w:r w:rsidRPr="00463C35">
        <w:rPr>
          <w:spacing w:val="-6"/>
        </w:rPr>
        <w:t xml:space="preserve"> </w:t>
      </w:r>
      <w:r w:rsidRPr="00463C35">
        <w:t>del</w:t>
      </w:r>
      <w:r w:rsidRPr="00463C35">
        <w:rPr>
          <w:spacing w:val="-9"/>
        </w:rPr>
        <w:t xml:space="preserve"> </w:t>
      </w:r>
      <w:r w:rsidRPr="00463C35">
        <w:t>proyecto.</w:t>
      </w:r>
      <w:r w:rsidRPr="00463C35">
        <w:rPr>
          <w:spacing w:val="-5"/>
        </w:rPr>
        <w:t xml:space="preserve"> </w:t>
      </w:r>
      <w:r w:rsidRPr="00463C35">
        <w:t>Además,</w:t>
      </w:r>
      <w:r w:rsidRPr="00463C35">
        <w:rPr>
          <w:spacing w:val="-4"/>
        </w:rPr>
        <w:t xml:space="preserve"> </w:t>
      </w:r>
      <w:r w:rsidRPr="00463C35">
        <w:t>se</w:t>
      </w:r>
      <w:r w:rsidRPr="00463C35">
        <w:rPr>
          <w:spacing w:val="-12"/>
        </w:rPr>
        <w:t xml:space="preserve"> </w:t>
      </w:r>
      <w:r w:rsidRPr="00463C35">
        <w:t>realizan</w:t>
      </w:r>
      <w:r w:rsidRPr="00463C35">
        <w:rPr>
          <w:spacing w:val="-12"/>
        </w:rPr>
        <w:t xml:space="preserve"> </w:t>
      </w:r>
      <w:r w:rsidRPr="00463C35">
        <w:t>capacitaciones</w:t>
      </w:r>
      <w:r w:rsidRPr="00463C35">
        <w:rPr>
          <w:spacing w:val="-5"/>
        </w:rPr>
        <w:t xml:space="preserve"> </w:t>
      </w:r>
      <w:r w:rsidRPr="00463C35">
        <w:t>a</w:t>
      </w:r>
      <w:r w:rsidRPr="00463C35">
        <w:rPr>
          <w:spacing w:val="-4"/>
        </w:rPr>
        <w:t xml:space="preserve"> </w:t>
      </w:r>
      <w:r w:rsidRPr="00463C35">
        <w:t>las</w:t>
      </w:r>
      <w:r w:rsidRPr="00463C35">
        <w:rPr>
          <w:spacing w:val="-10"/>
        </w:rPr>
        <w:t xml:space="preserve"> </w:t>
      </w:r>
      <w:r w:rsidRPr="00463C35">
        <w:t xml:space="preserve">personas que vayan a utilizar </w:t>
      </w:r>
      <w:r w:rsidRPr="00463C35">
        <w:rPr>
          <w:spacing w:val="-4"/>
        </w:rPr>
        <w:t xml:space="preserve">el </w:t>
      </w:r>
      <w:r w:rsidRPr="00463C35">
        <w:t>producto final por lo que también se hace un análisis de la documentación respectiva.</w:t>
      </w:r>
      <w:r w:rsidR="00D5594B" w:rsidRPr="00463C35">
        <w:t xml:space="preserve"> </w:t>
      </w:r>
      <w:r w:rsidR="00D5594B" w:rsidRPr="00AB050D">
        <w:rPr>
          <w:sz w:val="18"/>
        </w:rPr>
        <w:fldChar w:fldCharType="begin"/>
      </w:r>
      <w:r w:rsidR="000231EB" w:rsidRPr="00AB050D">
        <w:rPr>
          <w:sz w:val="18"/>
        </w:rPr>
        <w:instrText xml:space="preserve"> ADDIN ZOTERO_ITEM CSL_CITATION {"citationID":"FmfeMbyl","properties":{"formattedCitation":"({\\i{}mtrigasTFC0612memoria.pdf}, s.\\uc0\\u160{}f.)","plainCitation":"(mtrigasTFC0612memoria.pdf, s. f.)","dontUpdate":true,"noteIndex":0},"citationItems":[{"id":34,"uris":["http://zotero.org/users/local/JHQCasz5/items/URRZJVF3"],"uri":["http://zotero.org/users/local/JHQCasz5/items/URRZJVF3"],"itemData":{"id":34,"type":"article","title":"mtrigasTFC0612memoria.pdf","URL":"http://openaccess.uoc.edu/webapps/o2/bitstream/10609/17885/1/mtrigasTFC0612memoria.pdf","accessed":{"date-parts":[["2020",7,23]]}}}],"schema":"https://github.com/citation-style-language/schema/raw/master/csl-citation.json"} </w:instrText>
      </w:r>
      <w:r w:rsidR="00D5594B" w:rsidRPr="00AB050D">
        <w:rPr>
          <w:sz w:val="18"/>
        </w:rPr>
        <w:fldChar w:fldCharType="separate"/>
      </w:r>
      <w:r w:rsidR="00D5594B" w:rsidRPr="00AB050D">
        <w:rPr>
          <w:sz w:val="18"/>
          <w:szCs w:val="24"/>
        </w:rPr>
        <w:t>(</w:t>
      </w:r>
      <w:r w:rsidR="001B7632">
        <w:rPr>
          <w:iCs/>
          <w:sz w:val="18"/>
          <w:szCs w:val="24"/>
        </w:rPr>
        <w:t>Prezi</w:t>
      </w:r>
      <w:r w:rsidR="00D5594B" w:rsidRPr="00AB050D">
        <w:rPr>
          <w:sz w:val="18"/>
          <w:szCs w:val="24"/>
        </w:rPr>
        <w:t>, 2019)</w:t>
      </w:r>
      <w:r w:rsidR="00D5594B" w:rsidRPr="00AB050D">
        <w:rPr>
          <w:sz w:val="18"/>
        </w:rPr>
        <w:fldChar w:fldCharType="end"/>
      </w:r>
    </w:p>
    <w:p w14:paraId="3F6714E6" w14:textId="77777777" w:rsidR="00DB37D3" w:rsidRDefault="00DB37D3" w:rsidP="00DB37D3">
      <w:pPr>
        <w:spacing w:line="360" w:lineRule="auto"/>
      </w:pPr>
      <w:r>
        <w:rPr>
          <w:b/>
        </w:rPr>
        <w:t>Tabla 32</w:t>
      </w:r>
      <w:r w:rsidRPr="008201F9">
        <w:rPr>
          <w:b/>
        </w:rPr>
        <w:t>-3:</w:t>
      </w:r>
      <w:r>
        <w:t xml:space="preserve"> Actividades para la conclusión del proyecto</w:t>
      </w:r>
    </w:p>
    <w:tbl>
      <w:tblPr>
        <w:tblStyle w:val="Tablaconcuadrcula"/>
        <w:tblW w:w="0" w:type="auto"/>
        <w:tblLook w:val="04A0" w:firstRow="1" w:lastRow="0" w:firstColumn="1" w:lastColumn="0" w:noHBand="0" w:noVBand="1"/>
      </w:tblPr>
      <w:tblGrid>
        <w:gridCol w:w="2832"/>
        <w:gridCol w:w="2832"/>
        <w:gridCol w:w="2833"/>
      </w:tblGrid>
      <w:tr w:rsidR="00DB37D3" w14:paraId="6C9F3692" w14:textId="77777777" w:rsidTr="00D41725">
        <w:tc>
          <w:tcPr>
            <w:tcW w:w="2832" w:type="dxa"/>
          </w:tcPr>
          <w:p w14:paraId="70999E4F" w14:textId="77777777" w:rsidR="00DB37D3" w:rsidRDefault="00DB37D3" w:rsidP="00D41725">
            <w:pPr>
              <w:spacing w:line="360" w:lineRule="auto"/>
            </w:pPr>
            <w:r>
              <w:t>Actividad</w:t>
            </w:r>
          </w:p>
        </w:tc>
        <w:tc>
          <w:tcPr>
            <w:tcW w:w="2832" w:type="dxa"/>
          </w:tcPr>
          <w:p w14:paraId="505B25F9" w14:textId="77777777" w:rsidR="00DB37D3" w:rsidRDefault="00DB37D3" w:rsidP="00D41725">
            <w:pPr>
              <w:spacing w:line="360" w:lineRule="auto"/>
            </w:pPr>
            <w:r>
              <w:t xml:space="preserve">Descripción </w:t>
            </w:r>
          </w:p>
        </w:tc>
        <w:tc>
          <w:tcPr>
            <w:tcW w:w="2833" w:type="dxa"/>
          </w:tcPr>
          <w:p w14:paraId="53CCA33D" w14:textId="77777777" w:rsidR="00DB37D3" w:rsidRDefault="00DB37D3" w:rsidP="00D41725">
            <w:pPr>
              <w:spacing w:line="360" w:lineRule="auto"/>
            </w:pPr>
            <w:r>
              <w:t>Responsable</w:t>
            </w:r>
          </w:p>
        </w:tc>
      </w:tr>
      <w:tr w:rsidR="00DB37D3" w14:paraId="7619A856" w14:textId="77777777" w:rsidTr="00D41725">
        <w:tc>
          <w:tcPr>
            <w:tcW w:w="2832" w:type="dxa"/>
          </w:tcPr>
          <w:p w14:paraId="32FD6FF5" w14:textId="77777777" w:rsidR="00DB37D3" w:rsidRDefault="00DB37D3" w:rsidP="00D41725">
            <w:pPr>
              <w:spacing w:line="360" w:lineRule="auto"/>
            </w:pPr>
            <w:r>
              <w:t>Despliegue de la aplicación web y móvil</w:t>
            </w:r>
          </w:p>
        </w:tc>
        <w:tc>
          <w:tcPr>
            <w:tcW w:w="2832" w:type="dxa"/>
          </w:tcPr>
          <w:p w14:paraId="3FBCD9A7" w14:textId="77777777" w:rsidR="00DB37D3" w:rsidRDefault="00DB37D3" w:rsidP="00D41725">
            <w:pPr>
              <w:spacing w:line="360" w:lineRule="auto"/>
            </w:pPr>
            <w:r>
              <w:t>Despliegue de la aplicación web y móvil en el servidor de la empresa.</w:t>
            </w:r>
          </w:p>
        </w:tc>
        <w:tc>
          <w:tcPr>
            <w:tcW w:w="2833" w:type="dxa"/>
          </w:tcPr>
          <w:p w14:paraId="4AF6B8BB" w14:textId="77777777" w:rsidR="00DB37D3" w:rsidRDefault="00DB37D3" w:rsidP="00D41725">
            <w:pPr>
              <w:spacing w:line="360" w:lineRule="auto"/>
            </w:pPr>
            <w:r>
              <w:t>Wilmer Aldas, Claudio Pilataxi</w:t>
            </w:r>
          </w:p>
        </w:tc>
      </w:tr>
      <w:tr w:rsidR="00DB37D3" w14:paraId="7A96B354" w14:textId="77777777" w:rsidTr="00D41725">
        <w:tc>
          <w:tcPr>
            <w:tcW w:w="2832" w:type="dxa"/>
          </w:tcPr>
          <w:p w14:paraId="515BD33E" w14:textId="77777777" w:rsidR="00DB37D3" w:rsidRDefault="00DB37D3" w:rsidP="00D41725">
            <w:pPr>
              <w:spacing w:line="360" w:lineRule="auto"/>
            </w:pPr>
            <w:r>
              <w:t>Documentación de la aplicación</w:t>
            </w:r>
          </w:p>
        </w:tc>
        <w:tc>
          <w:tcPr>
            <w:tcW w:w="2832" w:type="dxa"/>
          </w:tcPr>
          <w:p w14:paraId="4AC3CFDC" w14:textId="77777777" w:rsidR="00DB37D3" w:rsidRDefault="00DB37D3" w:rsidP="00D41725">
            <w:pPr>
              <w:spacing w:line="360" w:lineRule="auto"/>
            </w:pPr>
            <w:r>
              <w:t>Elaboración del manual técnico y los manuales de usuario</w:t>
            </w:r>
          </w:p>
        </w:tc>
        <w:tc>
          <w:tcPr>
            <w:tcW w:w="2833" w:type="dxa"/>
          </w:tcPr>
          <w:p w14:paraId="5509F8B2" w14:textId="77777777" w:rsidR="00DB37D3" w:rsidRDefault="00DB37D3" w:rsidP="00D41725">
            <w:pPr>
              <w:spacing w:line="360" w:lineRule="auto"/>
            </w:pPr>
            <w:r>
              <w:t>Wilmer Aldas, Claudio Pilataxi</w:t>
            </w:r>
          </w:p>
        </w:tc>
      </w:tr>
      <w:tr w:rsidR="00DB37D3" w14:paraId="2A5B949A" w14:textId="77777777" w:rsidTr="00D41725">
        <w:tc>
          <w:tcPr>
            <w:tcW w:w="2832" w:type="dxa"/>
          </w:tcPr>
          <w:p w14:paraId="026AA896" w14:textId="77777777" w:rsidR="00DB37D3" w:rsidRDefault="00DB37D3" w:rsidP="00D41725">
            <w:pPr>
              <w:spacing w:line="360" w:lineRule="auto"/>
            </w:pPr>
            <w:r>
              <w:t>Capacitación a los usuarios</w:t>
            </w:r>
          </w:p>
        </w:tc>
        <w:tc>
          <w:tcPr>
            <w:tcW w:w="2832" w:type="dxa"/>
          </w:tcPr>
          <w:p w14:paraId="50D23AC3" w14:textId="77777777" w:rsidR="00DB37D3" w:rsidRDefault="00DB37D3" w:rsidP="00D41725">
            <w:pPr>
              <w:spacing w:line="360" w:lineRule="auto"/>
            </w:pPr>
            <w:r>
              <w:t>Capacitación a los usuarios para el uso correcto del sistema.</w:t>
            </w:r>
          </w:p>
        </w:tc>
        <w:tc>
          <w:tcPr>
            <w:tcW w:w="2833" w:type="dxa"/>
          </w:tcPr>
          <w:p w14:paraId="2C25347E" w14:textId="77777777" w:rsidR="00DB37D3" w:rsidRDefault="00DB37D3" w:rsidP="00D41725">
            <w:pPr>
              <w:spacing w:line="360" w:lineRule="auto"/>
            </w:pPr>
            <w:r>
              <w:t>Wilmer Aldas, Claudio Pilataxi</w:t>
            </w:r>
          </w:p>
        </w:tc>
      </w:tr>
    </w:tbl>
    <w:p w14:paraId="16608EB9" w14:textId="77777777" w:rsidR="00DB37D3" w:rsidRDefault="00DB37D3" w:rsidP="00DB37D3">
      <w:pPr>
        <w:pStyle w:val="Textoindependiente"/>
        <w:spacing w:line="360" w:lineRule="auto"/>
        <w:rPr>
          <w:sz w:val="16"/>
        </w:rPr>
      </w:pPr>
      <w:r w:rsidRPr="00A14027">
        <w:rPr>
          <w:b/>
          <w:sz w:val="16"/>
        </w:rPr>
        <w:t xml:space="preserve">Realizado por: </w:t>
      </w:r>
      <w:r>
        <w:rPr>
          <w:sz w:val="16"/>
        </w:rPr>
        <w:t>W. Aldas y C. Pilataxi, 2021</w:t>
      </w:r>
    </w:p>
    <w:p w14:paraId="114FFA38" w14:textId="77777777" w:rsidR="00DB37D3" w:rsidRDefault="00DB37D3" w:rsidP="00DB37D3">
      <w:pPr>
        <w:pStyle w:val="Textoindependiente"/>
        <w:spacing w:before="10" w:line="360" w:lineRule="auto"/>
        <w:rPr>
          <w:sz w:val="21"/>
        </w:rPr>
      </w:pPr>
    </w:p>
    <w:p w14:paraId="443EF3DC" w14:textId="77777777" w:rsidR="00DB37D3" w:rsidRPr="000A6BD5" w:rsidRDefault="00DB37D3" w:rsidP="00DB37D3">
      <w:pPr>
        <w:pStyle w:val="Ttulo2"/>
        <w:numPr>
          <w:ilvl w:val="3"/>
          <w:numId w:val="36"/>
        </w:numPr>
        <w:tabs>
          <w:tab w:val="left" w:pos="709"/>
        </w:tabs>
        <w:spacing w:before="10" w:line="360" w:lineRule="auto"/>
        <w:ind w:left="0" w:firstLine="3"/>
        <w:rPr>
          <w:b w:val="0"/>
          <w:i/>
          <w:sz w:val="21"/>
        </w:rPr>
      </w:pPr>
      <w:r w:rsidRPr="000A6BD5">
        <w:rPr>
          <w:b w:val="0"/>
          <w:i/>
        </w:rPr>
        <w:t>BurnDown Chart</w:t>
      </w:r>
    </w:p>
    <w:p w14:paraId="3E1E1DA2" w14:textId="77777777" w:rsidR="00DB37D3" w:rsidRDefault="00DB37D3" w:rsidP="00DB37D3">
      <w:pPr>
        <w:pStyle w:val="Textoindependiente"/>
        <w:spacing w:before="10" w:line="360" w:lineRule="auto"/>
        <w:rPr>
          <w:b/>
          <w:bCs/>
          <w:sz w:val="21"/>
        </w:rPr>
      </w:pPr>
    </w:p>
    <w:p w14:paraId="24639A1C" w14:textId="09BB2FB4" w:rsidR="00DB37D3" w:rsidRPr="000A6BD5" w:rsidRDefault="00DB37D3" w:rsidP="00DB37D3">
      <w:pPr>
        <w:pStyle w:val="Textoindependiente"/>
        <w:spacing w:before="10" w:line="360" w:lineRule="auto"/>
        <w:rPr>
          <w:bCs/>
        </w:rPr>
      </w:pPr>
      <w:r w:rsidRPr="000A6BD5">
        <w:rPr>
          <w:bCs/>
        </w:rPr>
        <w:t>Para una mejor apreciación del seguimiento del proyecto se muestra el Bur</w:t>
      </w:r>
      <w:r w:rsidR="000D2EC4">
        <w:rPr>
          <w:bCs/>
        </w:rPr>
        <w:t xml:space="preserve">nDown Chart, la </w:t>
      </w:r>
      <w:r w:rsidR="000D2EC4" w:rsidRPr="000D2EC4">
        <w:rPr>
          <w:b/>
          <w:bCs/>
        </w:rPr>
        <w:t>Figura 26-3</w:t>
      </w:r>
      <w:r w:rsidRPr="000D2EC4">
        <w:rPr>
          <w:b/>
          <w:bCs/>
        </w:rPr>
        <w:t xml:space="preserve"> </w:t>
      </w:r>
      <w:r w:rsidRPr="000A6BD5">
        <w:rPr>
          <w:bCs/>
        </w:rPr>
        <w:t>muestra la velocidad con la que se realizó cada Sprint.</w:t>
      </w:r>
    </w:p>
    <w:p w14:paraId="1C1BD7E0" w14:textId="0104F369" w:rsidR="00DB37D3" w:rsidRDefault="00D41725" w:rsidP="00EC5AC3">
      <w:pPr>
        <w:pStyle w:val="Textoindependiente"/>
        <w:spacing w:before="10" w:line="360" w:lineRule="auto"/>
        <w:jc w:val="center"/>
        <w:rPr>
          <w:bCs/>
          <w:sz w:val="21"/>
        </w:rPr>
      </w:pPr>
      <w:r>
        <w:rPr>
          <w:noProof/>
          <w:lang w:val="en-US"/>
        </w:rPr>
        <w:drawing>
          <wp:inline distT="0" distB="0" distL="0" distR="0" wp14:anchorId="3FA01BC3" wp14:editId="3194D8D5">
            <wp:extent cx="4572000" cy="2743200"/>
            <wp:effectExtent l="0" t="0" r="0" b="0"/>
            <wp:docPr id="67" name="Gráfico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7A83E8A3" w14:textId="6E9C1D78" w:rsidR="00EC5AC3" w:rsidRDefault="00EC5AC3" w:rsidP="00EC5AC3">
      <w:pPr>
        <w:spacing w:line="360" w:lineRule="auto"/>
        <w:ind w:left="709"/>
      </w:pPr>
      <w:r>
        <w:rPr>
          <w:b/>
        </w:rPr>
        <w:t>Figura 25</w:t>
      </w:r>
      <w:r w:rsidRPr="00BA3DDF">
        <w:rPr>
          <w:b/>
        </w:rPr>
        <w:t>-3.</w:t>
      </w:r>
      <w:r>
        <w:t xml:space="preserve"> BurnDownChart</w:t>
      </w:r>
    </w:p>
    <w:p w14:paraId="31809FB0" w14:textId="77777777" w:rsidR="00EC5AC3" w:rsidRPr="00A14027" w:rsidRDefault="00EC5AC3" w:rsidP="00EC5AC3">
      <w:pPr>
        <w:pStyle w:val="Textoindependiente"/>
        <w:spacing w:line="360" w:lineRule="auto"/>
        <w:ind w:left="709"/>
        <w:rPr>
          <w:b/>
          <w:sz w:val="16"/>
        </w:rPr>
      </w:pPr>
      <w:r w:rsidRPr="00A14027">
        <w:rPr>
          <w:b/>
          <w:sz w:val="16"/>
        </w:rPr>
        <w:t xml:space="preserve">Realizado por: </w:t>
      </w:r>
      <w:r w:rsidRPr="00A14027">
        <w:rPr>
          <w:sz w:val="16"/>
        </w:rPr>
        <w:t>W. Aldas y C. Pilataxi, 2020</w:t>
      </w:r>
    </w:p>
    <w:p w14:paraId="73356C96" w14:textId="77777777" w:rsidR="00DB37D3" w:rsidRDefault="00DB37D3" w:rsidP="00DB37D3">
      <w:pPr>
        <w:pStyle w:val="Textoindependiente"/>
        <w:spacing w:before="10" w:line="360" w:lineRule="auto"/>
        <w:rPr>
          <w:bCs/>
          <w:sz w:val="21"/>
        </w:rPr>
      </w:pPr>
    </w:p>
    <w:p w14:paraId="6393A9E1" w14:textId="77777777" w:rsidR="00DB37D3" w:rsidRPr="000A6BD5" w:rsidRDefault="00DB37D3" w:rsidP="00DB37D3">
      <w:pPr>
        <w:pStyle w:val="Textoindependiente"/>
        <w:spacing w:before="10" w:line="360" w:lineRule="auto"/>
      </w:pPr>
    </w:p>
    <w:p w14:paraId="32E91274" w14:textId="77777777" w:rsidR="00DB37D3" w:rsidRPr="00D40E1D" w:rsidRDefault="00DB37D3" w:rsidP="00DB37D3">
      <w:pPr>
        <w:pStyle w:val="Textoindependiente"/>
        <w:numPr>
          <w:ilvl w:val="1"/>
          <w:numId w:val="36"/>
        </w:numPr>
        <w:spacing w:before="10" w:line="360" w:lineRule="auto"/>
        <w:ind w:left="0" w:firstLine="0"/>
        <w:jc w:val="left"/>
        <w:rPr>
          <w:b/>
          <w:sz w:val="21"/>
        </w:rPr>
      </w:pPr>
      <w:r w:rsidRPr="000A6BD5">
        <w:rPr>
          <w:b/>
        </w:rPr>
        <w:t>Método utilizado para evaluar la eficiencia</w:t>
      </w:r>
    </w:p>
    <w:p w14:paraId="3275AD54" w14:textId="77777777" w:rsidR="00DB37D3" w:rsidRDefault="00DB37D3" w:rsidP="00DB37D3">
      <w:pPr>
        <w:pStyle w:val="Textoindependiente"/>
        <w:spacing w:before="10" w:line="360" w:lineRule="auto"/>
      </w:pPr>
      <w:r w:rsidRPr="009C1106">
        <w:t>Para evaluar la eficiencia de la presente aplicación se realizó una comparación entre el tiempo que se emplea en realizar los procesos administrativos de la institución por medio del método manual y el automatizado, de esta manera se seleccionaron 10 procesos ya que son los más utilizados dentro de la empresa, a cada uno de dichos procesos se les toma 3 mediciones en un ambiente real, las mismas que estarán minutos y serán recopiladas por medio de un cronómetro.</w:t>
      </w:r>
    </w:p>
    <w:p w14:paraId="67874A67" w14:textId="77777777" w:rsidR="00DB37D3" w:rsidRDefault="00DB37D3" w:rsidP="00DB37D3">
      <w:pPr>
        <w:pStyle w:val="Textoindependiente"/>
        <w:spacing w:before="10" w:line="360" w:lineRule="auto"/>
      </w:pPr>
    </w:p>
    <w:p w14:paraId="4C3E37EB" w14:textId="77777777" w:rsidR="00DB37D3" w:rsidRPr="000D2AE7" w:rsidRDefault="00DB37D3" w:rsidP="00DB37D3">
      <w:pPr>
        <w:pStyle w:val="Textoindependiente"/>
        <w:numPr>
          <w:ilvl w:val="2"/>
          <w:numId w:val="37"/>
        </w:numPr>
        <w:spacing w:before="10" w:line="360" w:lineRule="auto"/>
        <w:jc w:val="left"/>
        <w:rPr>
          <w:b/>
          <w:i/>
          <w:sz w:val="21"/>
        </w:rPr>
      </w:pPr>
      <w:r w:rsidRPr="000D2AE7">
        <w:rPr>
          <w:b/>
          <w:i/>
        </w:rPr>
        <w:t>Determinación de criterios de evaluación</w:t>
      </w:r>
    </w:p>
    <w:p w14:paraId="09F41ECC" w14:textId="77777777" w:rsidR="00DB37D3" w:rsidRPr="00463C35" w:rsidRDefault="00DB37D3" w:rsidP="00DB37D3">
      <w:pPr>
        <w:pStyle w:val="Textoindependiente"/>
        <w:spacing w:line="360" w:lineRule="auto"/>
      </w:pPr>
      <w:r w:rsidRPr="00463C35">
        <w:t xml:space="preserve">Con el fin de evaluar la eficiencia de la aplicación web que permite la gestión de procesos administrativos en la escuela de conducción “Conduespoch E.P”, se establece indicadores en base a la norma ISO/IEC 25010 la cual evalúa la calidad del software. </w:t>
      </w:r>
    </w:p>
    <w:p w14:paraId="754E2537" w14:textId="77777777" w:rsidR="00DB37D3" w:rsidRDefault="00DB37D3" w:rsidP="00DB37D3">
      <w:pPr>
        <w:pStyle w:val="Textoindependiente"/>
        <w:spacing w:line="360" w:lineRule="auto"/>
      </w:pPr>
      <w:r w:rsidRPr="00463C35">
        <w:t xml:space="preserve">En la </w:t>
      </w:r>
      <w:r w:rsidRPr="0049039E">
        <w:rPr>
          <w:b/>
        </w:rPr>
        <w:t>Tabla 33-3</w:t>
      </w:r>
      <w:r w:rsidRPr="00463C35">
        <w:t xml:space="preserve"> se puede observar la variable dependiente identificada para este trabajo de titulación:</w:t>
      </w:r>
    </w:p>
    <w:p w14:paraId="51F69628" w14:textId="77777777" w:rsidR="00DB37D3" w:rsidRPr="00463C35" w:rsidRDefault="00DB37D3" w:rsidP="00DB37D3">
      <w:pPr>
        <w:pStyle w:val="Textoindependiente"/>
        <w:spacing w:line="360" w:lineRule="auto"/>
      </w:pPr>
    </w:p>
    <w:p w14:paraId="7BEB5B03" w14:textId="77777777" w:rsidR="00DB37D3" w:rsidRPr="00463C35" w:rsidRDefault="00DB37D3" w:rsidP="00DB37D3">
      <w:pPr>
        <w:pStyle w:val="Textoindependiente"/>
        <w:spacing w:line="360" w:lineRule="auto"/>
      </w:pPr>
      <w:r>
        <w:rPr>
          <w:b/>
        </w:rPr>
        <w:t>Tabla 33-3</w:t>
      </w:r>
      <w:r w:rsidRPr="00463C35">
        <w:rPr>
          <w:b/>
        </w:rPr>
        <w:t xml:space="preserve">: </w:t>
      </w:r>
      <w:r w:rsidRPr="00463C35">
        <w:t>Determinación del criterio de evaluación</w:t>
      </w:r>
    </w:p>
    <w:tbl>
      <w:tblPr>
        <w:tblStyle w:val="Tablaconcuadrcula"/>
        <w:tblW w:w="0" w:type="auto"/>
        <w:tblLook w:val="04A0" w:firstRow="1" w:lastRow="0" w:firstColumn="1" w:lastColumn="0" w:noHBand="0" w:noVBand="1"/>
      </w:tblPr>
      <w:tblGrid>
        <w:gridCol w:w="1031"/>
        <w:gridCol w:w="998"/>
        <w:gridCol w:w="1127"/>
        <w:gridCol w:w="1299"/>
        <w:gridCol w:w="1634"/>
        <w:gridCol w:w="998"/>
        <w:gridCol w:w="1410"/>
      </w:tblGrid>
      <w:tr w:rsidR="00DB37D3" w:rsidRPr="00463C35" w14:paraId="5C72E5A2" w14:textId="77777777" w:rsidTr="00D41725">
        <w:tc>
          <w:tcPr>
            <w:tcW w:w="1031" w:type="dxa"/>
          </w:tcPr>
          <w:p w14:paraId="0F0F842B" w14:textId="77777777" w:rsidR="00DB37D3" w:rsidRPr="00463C35" w:rsidRDefault="00DB37D3" w:rsidP="00D41725">
            <w:pPr>
              <w:spacing w:line="360" w:lineRule="auto"/>
              <w:rPr>
                <w:b/>
                <w:sz w:val="20"/>
              </w:rPr>
            </w:pPr>
            <w:r w:rsidRPr="00463C35">
              <w:rPr>
                <w:b/>
                <w:sz w:val="20"/>
              </w:rPr>
              <w:t>VARIABLE</w:t>
            </w:r>
          </w:p>
        </w:tc>
        <w:tc>
          <w:tcPr>
            <w:tcW w:w="998" w:type="dxa"/>
          </w:tcPr>
          <w:p w14:paraId="614E25AF" w14:textId="77777777" w:rsidR="00DB37D3" w:rsidRPr="00463C35" w:rsidRDefault="00DB37D3" w:rsidP="00D41725">
            <w:pPr>
              <w:spacing w:line="360" w:lineRule="auto"/>
              <w:rPr>
                <w:b/>
                <w:sz w:val="20"/>
              </w:rPr>
            </w:pPr>
            <w:r w:rsidRPr="00463C35">
              <w:rPr>
                <w:b/>
                <w:sz w:val="20"/>
              </w:rPr>
              <w:t>TIPO</w:t>
            </w:r>
          </w:p>
        </w:tc>
        <w:tc>
          <w:tcPr>
            <w:tcW w:w="1127" w:type="dxa"/>
          </w:tcPr>
          <w:p w14:paraId="0E089008" w14:textId="77777777" w:rsidR="00DB37D3" w:rsidRPr="00463C35" w:rsidRDefault="00DB37D3" w:rsidP="00D41725">
            <w:pPr>
              <w:spacing w:line="360" w:lineRule="auto"/>
              <w:rPr>
                <w:b/>
                <w:sz w:val="20"/>
              </w:rPr>
            </w:pPr>
            <w:r w:rsidRPr="00463C35">
              <w:rPr>
                <w:b/>
                <w:sz w:val="20"/>
              </w:rPr>
              <w:t>INDICADOR</w:t>
            </w:r>
          </w:p>
        </w:tc>
        <w:tc>
          <w:tcPr>
            <w:tcW w:w="1299" w:type="dxa"/>
          </w:tcPr>
          <w:p w14:paraId="798A3422" w14:textId="77777777" w:rsidR="00DB37D3" w:rsidRPr="00463C35" w:rsidRDefault="00DB37D3" w:rsidP="00D41725">
            <w:pPr>
              <w:spacing w:line="360" w:lineRule="auto"/>
              <w:rPr>
                <w:b/>
                <w:sz w:val="20"/>
              </w:rPr>
            </w:pPr>
            <w:r w:rsidRPr="00463C35">
              <w:rPr>
                <w:b/>
                <w:sz w:val="20"/>
              </w:rPr>
              <w:t>DESCRIPCION</w:t>
            </w:r>
          </w:p>
        </w:tc>
        <w:tc>
          <w:tcPr>
            <w:tcW w:w="1634" w:type="dxa"/>
          </w:tcPr>
          <w:p w14:paraId="45FEE327" w14:textId="77777777" w:rsidR="00DB37D3" w:rsidRPr="00463C35" w:rsidRDefault="00DB37D3" w:rsidP="00D41725">
            <w:pPr>
              <w:spacing w:line="360" w:lineRule="auto"/>
              <w:rPr>
                <w:b/>
                <w:sz w:val="20"/>
              </w:rPr>
            </w:pPr>
            <w:r w:rsidRPr="00463C35">
              <w:rPr>
                <w:b/>
                <w:sz w:val="20"/>
              </w:rPr>
              <w:t>INTERPRETACION</w:t>
            </w:r>
          </w:p>
        </w:tc>
        <w:tc>
          <w:tcPr>
            <w:tcW w:w="998" w:type="dxa"/>
          </w:tcPr>
          <w:p w14:paraId="5E5D3119" w14:textId="77777777" w:rsidR="00DB37D3" w:rsidRPr="00463C35" w:rsidRDefault="00DB37D3" w:rsidP="00D41725">
            <w:pPr>
              <w:spacing w:line="360" w:lineRule="auto"/>
              <w:rPr>
                <w:b/>
                <w:sz w:val="20"/>
              </w:rPr>
            </w:pPr>
            <w:r w:rsidRPr="00463C35">
              <w:rPr>
                <w:b/>
                <w:sz w:val="20"/>
              </w:rPr>
              <w:t>TECNICA</w:t>
            </w:r>
          </w:p>
        </w:tc>
        <w:tc>
          <w:tcPr>
            <w:tcW w:w="1410" w:type="dxa"/>
          </w:tcPr>
          <w:p w14:paraId="3831756F" w14:textId="77777777" w:rsidR="00DB37D3" w:rsidRPr="00463C35" w:rsidRDefault="00DB37D3" w:rsidP="00D41725">
            <w:pPr>
              <w:spacing w:line="360" w:lineRule="auto"/>
              <w:rPr>
                <w:b/>
                <w:sz w:val="20"/>
              </w:rPr>
            </w:pPr>
            <w:r w:rsidRPr="00463C35">
              <w:rPr>
                <w:b/>
                <w:sz w:val="20"/>
              </w:rPr>
              <w:t>HERRAMIENTA</w:t>
            </w:r>
          </w:p>
        </w:tc>
      </w:tr>
      <w:tr w:rsidR="00DB37D3" w:rsidRPr="00463C35" w14:paraId="4F9F8F52" w14:textId="77777777" w:rsidTr="00D41725">
        <w:trPr>
          <w:trHeight w:val="246"/>
        </w:trPr>
        <w:tc>
          <w:tcPr>
            <w:tcW w:w="1031" w:type="dxa"/>
          </w:tcPr>
          <w:p w14:paraId="3EE06E8A" w14:textId="77777777" w:rsidR="00DB37D3" w:rsidRPr="00463C35" w:rsidRDefault="00DB37D3" w:rsidP="00D41725">
            <w:pPr>
              <w:spacing w:line="360" w:lineRule="auto"/>
              <w:rPr>
                <w:sz w:val="20"/>
              </w:rPr>
            </w:pPr>
            <w:r w:rsidRPr="00463C35">
              <w:rPr>
                <w:sz w:val="20"/>
              </w:rPr>
              <w:t>Eficiencia</w:t>
            </w:r>
          </w:p>
        </w:tc>
        <w:tc>
          <w:tcPr>
            <w:tcW w:w="998" w:type="dxa"/>
          </w:tcPr>
          <w:p w14:paraId="42FD732F" w14:textId="77777777" w:rsidR="00DB37D3" w:rsidRPr="00463C35" w:rsidRDefault="00DB37D3" w:rsidP="00D41725">
            <w:pPr>
              <w:spacing w:line="360" w:lineRule="auto"/>
              <w:rPr>
                <w:sz w:val="20"/>
              </w:rPr>
            </w:pPr>
            <w:r w:rsidRPr="00463C35">
              <w:rPr>
                <w:sz w:val="20"/>
              </w:rPr>
              <w:t>Dependiente</w:t>
            </w:r>
          </w:p>
        </w:tc>
        <w:tc>
          <w:tcPr>
            <w:tcW w:w="1127" w:type="dxa"/>
          </w:tcPr>
          <w:p w14:paraId="10389DC1" w14:textId="77777777" w:rsidR="00DB37D3" w:rsidRPr="00463C35" w:rsidRDefault="00DB37D3" w:rsidP="00D41725">
            <w:pPr>
              <w:spacing w:line="360" w:lineRule="auto"/>
              <w:rPr>
                <w:sz w:val="20"/>
              </w:rPr>
            </w:pPr>
            <w:r w:rsidRPr="00463C35">
              <w:rPr>
                <w:sz w:val="20"/>
              </w:rPr>
              <w:t>Tiempo de respuesta</w:t>
            </w:r>
          </w:p>
        </w:tc>
        <w:tc>
          <w:tcPr>
            <w:tcW w:w="1299" w:type="dxa"/>
          </w:tcPr>
          <w:p w14:paraId="6708BA1F" w14:textId="77777777" w:rsidR="00DB37D3" w:rsidRPr="00463C35" w:rsidRDefault="00DB37D3" w:rsidP="00D41725">
            <w:pPr>
              <w:spacing w:line="360" w:lineRule="auto"/>
              <w:rPr>
                <w:sz w:val="20"/>
              </w:rPr>
            </w:pPr>
            <w:r w:rsidRPr="00463C35">
              <w:rPr>
                <w:sz w:val="20"/>
              </w:rPr>
              <w:t>¿Qué tan rápido responde el sistema?</w:t>
            </w:r>
          </w:p>
        </w:tc>
        <w:tc>
          <w:tcPr>
            <w:tcW w:w="1634" w:type="dxa"/>
          </w:tcPr>
          <w:p w14:paraId="54D91C44" w14:textId="77777777" w:rsidR="00DB37D3" w:rsidRPr="00463C35" w:rsidRDefault="00DB37D3" w:rsidP="00D41725">
            <w:pPr>
              <w:spacing w:line="360" w:lineRule="auto"/>
              <w:rPr>
                <w:sz w:val="20"/>
              </w:rPr>
            </w:pPr>
            <w:r w:rsidRPr="00463C35">
              <w:rPr>
                <w:sz w:val="20"/>
              </w:rPr>
              <w:t>Entre menos tiempo es mejor</w:t>
            </w:r>
          </w:p>
        </w:tc>
        <w:tc>
          <w:tcPr>
            <w:tcW w:w="998" w:type="dxa"/>
          </w:tcPr>
          <w:p w14:paraId="281E30D9" w14:textId="77777777" w:rsidR="00DB37D3" w:rsidRPr="00463C35" w:rsidRDefault="00DB37D3" w:rsidP="00D41725">
            <w:pPr>
              <w:spacing w:line="360" w:lineRule="auto"/>
              <w:rPr>
                <w:sz w:val="20"/>
              </w:rPr>
            </w:pPr>
            <w:r w:rsidRPr="00463C35">
              <w:rPr>
                <w:sz w:val="20"/>
              </w:rPr>
              <w:t>Observación directa</w:t>
            </w:r>
          </w:p>
        </w:tc>
        <w:tc>
          <w:tcPr>
            <w:tcW w:w="1410" w:type="dxa"/>
          </w:tcPr>
          <w:p w14:paraId="2944CE00" w14:textId="77777777" w:rsidR="00DB37D3" w:rsidRPr="00463C35" w:rsidRDefault="00DB37D3" w:rsidP="00D41725">
            <w:pPr>
              <w:spacing w:line="360" w:lineRule="auto"/>
              <w:rPr>
                <w:sz w:val="20"/>
              </w:rPr>
            </w:pPr>
            <w:r w:rsidRPr="00463C35">
              <w:rPr>
                <w:sz w:val="20"/>
              </w:rPr>
              <w:t>Cronometro</w:t>
            </w:r>
          </w:p>
        </w:tc>
      </w:tr>
    </w:tbl>
    <w:p w14:paraId="374A14E8" w14:textId="77777777" w:rsidR="00DB37D3" w:rsidRDefault="00DB37D3" w:rsidP="00DB37D3">
      <w:pPr>
        <w:pStyle w:val="Textoindependiente"/>
        <w:spacing w:line="360" w:lineRule="auto"/>
        <w:rPr>
          <w:sz w:val="16"/>
        </w:rPr>
      </w:pPr>
      <w:r w:rsidRPr="00A14027">
        <w:rPr>
          <w:b/>
          <w:sz w:val="16"/>
        </w:rPr>
        <w:t xml:space="preserve">Realizado por: </w:t>
      </w:r>
      <w:r w:rsidRPr="00A14027">
        <w:rPr>
          <w:sz w:val="16"/>
        </w:rPr>
        <w:t>W. Aldas y C. Pilataxi, 2020</w:t>
      </w:r>
    </w:p>
    <w:p w14:paraId="3010D323" w14:textId="77777777" w:rsidR="00DB37D3" w:rsidRDefault="00DB37D3" w:rsidP="00DB37D3">
      <w:pPr>
        <w:pStyle w:val="Textoindependiente"/>
        <w:spacing w:before="10" w:line="360" w:lineRule="auto"/>
        <w:rPr>
          <w:sz w:val="21"/>
        </w:rPr>
      </w:pPr>
    </w:p>
    <w:p w14:paraId="1080AACD" w14:textId="77777777" w:rsidR="00DB37D3" w:rsidRDefault="00DB37D3" w:rsidP="00DB37D3">
      <w:pPr>
        <w:pStyle w:val="Textoindependiente"/>
        <w:numPr>
          <w:ilvl w:val="2"/>
          <w:numId w:val="37"/>
        </w:numPr>
        <w:spacing w:before="10" w:line="360" w:lineRule="auto"/>
        <w:ind w:left="0" w:firstLine="0"/>
        <w:rPr>
          <w:b/>
          <w:i/>
        </w:rPr>
      </w:pPr>
      <w:r w:rsidRPr="000D2AE7">
        <w:rPr>
          <w:b/>
          <w:i/>
        </w:rPr>
        <w:t>Población</w:t>
      </w:r>
    </w:p>
    <w:p w14:paraId="33254015" w14:textId="77777777" w:rsidR="00DB37D3" w:rsidRDefault="00DB37D3" w:rsidP="00DB37D3">
      <w:pPr>
        <w:pStyle w:val="Textoindependiente"/>
        <w:spacing w:before="10" w:line="360" w:lineRule="auto"/>
      </w:pPr>
      <w:r>
        <w:t>Para medir la eficiencia del sistema se tomaron como población los 98 requerimientos funcionales, dichos requerimientos fueron definidos como historias de usuario.</w:t>
      </w:r>
    </w:p>
    <w:p w14:paraId="371835A7" w14:textId="77777777" w:rsidR="00DB37D3" w:rsidRPr="000D2AE7" w:rsidRDefault="00DB37D3" w:rsidP="00DB37D3">
      <w:pPr>
        <w:pStyle w:val="Textoindependiente"/>
        <w:spacing w:before="10" w:line="360" w:lineRule="auto"/>
      </w:pPr>
    </w:p>
    <w:p w14:paraId="36CF2135" w14:textId="77777777" w:rsidR="00DB37D3" w:rsidRPr="000D2AE7" w:rsidRDefault="00DB37D3" w:rsidP="00DB37D3">
      <w:pPr>
        <w:pStyle w:val="Textoindependiente"/>
        <w:numPr>
          <w:ilvl w:val="2"/>
          <w:numId w:val="37"/>
        </w:numPr>
        <w:spacing w:before="10" w:line="360" w:lineRule="auto"/>
        <w:ind w:left="0" w:hanging="11"/>
        <w:rPr>
          <w:b/>
          <w:i/>
        </w:rPr>
      </w:pPr>
      <w:r>
        <w:rPr>
          <w:b/>
          <w:i/>
        </w:rPr>
        <w:t>Muestra</w:t>
      </w:r>
    </w:p>
    <w:p w14:paraId="4339CA6A" w14:textId="77777777" w:rsidR="00DB37D3" w:rsidRDefault="00DB37D3" w:rsidP="00DB37D3">
      <w:pPr>
        <w:pStyle w:val="Textoindependiente"/>
        <w:spacing w:before="10" w:line="360" w:lineRule="auto"/>
      </w:pPr>
      <w:r w:rsidRPr="0048408D">
        <w:t>El tipo de muestra que se ha escogido pertenece al muestreo no probabilístico por conveniencia, debido a que nos facilita su estudio y obtención de datos.</w:t>
      </w:r>
    </w:p>
    <w:p w14:paraId="1B172E62" w14:textId="77777777" w:rsidR="00DB37D3" w:rsidRDefault="00DB37D3" w:rsidP="00DB37D3">
      <w:pPr>
        <w:pStyle w:val="Textoindependiente"/>
        <w:spacing w:before="10" w:line="360" w:lineRule="auto"/>
      </w:pPr>
      <w:r>
        <w:t xml:space="preserve">Para la toma de la muestra se tomó en cuenta los procesos que se realizan con más frecuencia y por tanto tienen prioridad sobre otros dentro de la institución, estos procesos se muestran en la </w:t>
      </w:r>
      <w:r w:rsidRPr="0049039E">
        <w:rPr>
          <w:b/>
        </w:rPr>
        <w:t>Tabla 34-3</w:t>
      </w:r>
      <w:r>
        <w:t>.</w:t>
      </w:r>
    </w:p>
    <w:p w14:paraId="635B3254" w14:textId="77777777" w:rsidR="00DB37D3" w:rsidRDefault="00DB37D3" w:rsidP="00DB37D3">
      <w:pPr>
        <w:pStyle w:val="Textoindependiente"/>
        <w:spacing w:before="10" w:line="360" w:lineRule="auto"/>
      </w:pPr>
      <w:r>
        <w:t>Dichos procesos fueron elegidos porque son los que se usan con mayor frecuencia y muchos de estos son prioritarios y necesarios para realizar procesos posteriores.</w:t>
      </w:r>
    </w:p>
    <w:p w14:paraId="3CA69A5B" w14:textId="77777777" w:rsidR="00DB37D3" w:rsidRDefault="00DB37D3" w:rsidP="00DB37D3">
      <w:pPr>
        <w:pStyle w:val="Textoindependiente"/>
        <w:spacing w:before="10" w:line="360" w:lineRule="auto"/>
      </w:pPr>
    </w:p>
    <w:p w14:paraId="5E7C66BB" w14:textId="77777777" w:rsidR="00DB37D3" w:rsidRDefault="00DB37D3" w:rsidP="00DB37D3">
      <w:pPr>
        <w:pStyle w:val="Textoindependiente"/>
        <w:spacing w:line="360" w:lineRule="auto"/>
      </w:pPr>
      <w:r>
        <w:rPr>
          <w:b/>
        </w:rPr>
        <w:t>Tabla 34-3</w:t>
      </w:r>
      <w:r w:rsidRPr="00184B62">
        <w:rPr>
          <w:b/>
        </w:rPr>
        <w:t>:</w:t>
      </w:r>
      <w:r>
        <w:t xml:space="preserve"> Procesos y detalle</w:t>
      </w:r>
    </w:p>
    <w:tbl>
      <w:tblPr>
        <w:tblStyle w:val="Tablaconcuadrcula"/>
        <w:tblW w:w="0" w:type="auto"/>
        <w:tblLook w:val="04A0" w:firstRow="1" w:lastRow="0" w:firstColumn="1" w:lastColumn="0" w:noHBand="0" w:noVBand="1"/>
      </w:tblPr>
      <w:tblGrid>
        <w:gridCol w:w="2903"/>
        <w:gridCol w:w="5594"/>
      </w:tblGrid>
      <w:tr w:rsidR="00DB37D3" w14:paraId="2D52EFFE" w14:textId="77777777" w:rsidTr="00D41725">
        <w:tc>
          <w:tcPr>
            <w:tcW w:w="2903" w:type="dxa"/>
          </w:tcPr>
          <w:p w14:paraId="657DED52" w14:textId="77777777" w:rsidR="00DB37D3" w:rsidRDefault="00DB37D3" w:rsidP="00D41725">
            <w:pPr>
              <w:spacing w:line="360" w:lineRule="auto"/>
            </w:pPr>
            <w:r>
              <w:t>Proceso</w:t>
            </w:r>
          </w:p>
        </w:tc>
        <w:tc>
          <w:tcPr>
            <w:tcW w:w="5594" w:type="dxa"/>
          </w:tcPr>
          <w:p w14:paraId="2B065761" w14:textId="77777777" w:rsidR="00DB37D3" w:rsidRDefault="00DB37D3" w:rsidP="00D41725">
            <w:pPr>
              <w:spacing w:line="360" w:lineRule="auto"/>
            </w:pPr>
            <w:r>
              <w:t>Detalle</w:t>
            </w:r>
          </w:p>
        </w:tc>
      </w:tr>
      <w:tr w:rsidR="00DB37D3" w14:paraId="7DBCEBDE" w14:textId="77777777" w:rsidTr="00D41725">
        <w:tc>
          <w:tcPr>
            <w:tcW w:w="2903" w:type="dxa"/>
          </w:tcPr>
          <w:p w14:paraId="61CDAF40" w14:textId="77777777" w:rsidR="00DB37D3" w:rsidRDefault="00DB37D3" w:rsidP="00D41725">
            <w:pPr>
              <w:spacing w:line="360" w:lineRule="auto"/>
            </w:pPr>
            <w:r>
              <w:t>P1</w:t>
            </w:r>
          </w:p>
        </w:tc>
        <w:tc>
          <w:tcPr>
            <w:tcW w:w="5594" w:type="dxa"/>
          </w:tcPr>
          <w:p w14:paraId="2AC90B22" w14:textId="77777777" w:rsidR="00DB37D3" w:rsidRDefault="00DB37D3" w:rsidP="00D41725">
            <w:pPr>
              <w:spacing w:line="360" w:lineRule="auto"/>
            </w:pPr>
            <w:r>
              <w:t>Inscripción de un nuevo alumno</w:t>
            </w:r>
          </w:p>
        </w:tc>
      </w:tr>
      <w:tr w:rsidR="00DB37D3" w14:paraId="1487DB09" w14:textId="77777777" w:rsidTr="00D41725">
        <w:tc>
          <w:tcPr>
            <w:tcW w:w="2903" w:type="dxa"/>
          </w:tcPr>
          <w:p w14:paraId="53B19FA7" w14:textId="77777777" w:rsidR="00DB37D3" w:rsidRDefault="00DB37D3" w:rsidP="00D41725">
            <w:pPr>
              <w:spacing w:line="360" w:lineRule="auto"/>
            </w:pPr>
            <w:r>
              <w:t>P2</w:t>
            </w:r>
          </w:p>
        </w:tc>
        <w:tc>
          <w:tcPr>
            <w:tcW w:w="5594" w:type="dxa"/>
          </w:tcPr>
          <w:p w14:paraId="6046BB2F" w14:textId="77777777" w:rsidR="00DB37D3" w:rsidRDefault="00DB37D3" w:rsidP="00D41725">
            <w:pPr>
              <w:spacing w:line="360" w:lineRule="auto"/>
            </w:pPr>
            <w:r>
              <w:t>Registro de un nuevo usuario</w:t>
            </w:r>
          </w:p>
        </w:tc>
      </w:tr>
      <w:tr w:rsidR="00DB37D3" w14:paraId="3592F26F" w14:textId="77777777" w:rsidTr="00D41725">
        <w:tc>
          <w:tcPr>
            <w:tcW w:w="2903" w:type="dxa"/>
          </w:tcPr>
          <w:p w14:paraId="3AEA9D65" w14:textId="77777777" w:rsidR="00DB37D3" w:rsidRDefault="00DB37D3" w:rsidP="00D41725">
            <w:pPr>
              <w:spacing w:line="360" w:lineRule="auto"/>
            </w:pPr>
            <w:r>
              <w:t>P3</w:t>
            </w:r>
          </w:p>
        </w:tc>
        <w:tc>
          <w:tcPr>
            <w:tcW w:w="5594" w:type="dxa"/>
          </w:tcPr>
          <w:p w14:paraId="55A4FD36" w14:textId="77777777" w:rsidR="00DB37D3" w:rsidRDefault="00DB37D3" w:rsidP="00D41725">
            <w:pPr>
              <w:spacing w:line="360" w:lineRule="auto"/>
            </w:pPr>
            <w:r>
              <w:t>Ingresar una solicitud al departamento gerencial</w:t>
            </w:r>
          </w:p>
        </w:tc>
      </w:tr>
      <w:tr w:rsidR="00DB37D3" w14:paraId="468A28C5" w14:textId="77777777" w:rsidTr="00D41725">
        <w:tc>
          <w:tcPr>
            <w:tcW w:w="2903" w:type="dxa"/>
          </w:tcPr>
          <w:p w14:paraId="616B62CA" w14:textId="77777777" w:rsidR="00DB37D3" w:rsidRDefault="00DB37D3" w:rsidP="00D41725">
            <w:pPr>
              <w:spacing w:line="360" w:lineRule="auto"/>
            </w:pPr>
            <w:r>
              <w:t>P4</w:t>
            </w:r>
          </w:p>
        </w:tc>
        <w:tc>
          <w:tcPr>
            <w:tcW w:w="5594" w:type="dxa"/>
          </w:tcPr>
          <w:p w14:paraId="6FB9D0BF" w14:textId="77777777" w:rsidR="00DB37D3" w:rsidRDefault="00DB37D3" w:rsidP="00D41725">
            <w:pPr>
              <w:spacing w:line="360" w:lineRule="auto"/>
            </w:pPr>
            <w:r>
              <w:t>Ingreso de solicitud al departamento de DTIC</w:t>
            </w:r>
          </w:p>
        </w:tc>
      </w:tr>
      <w:tr w:rsidR="00DB37D3" w14:paraId="4D629F19" w14:textId="77777777" w:rsidTr="00D41725">
        <w:tc>
          <w:tcPr>
            <w:tcW w:w="2903" w:type="dxa"/>
          </w:tcPr>
          <w:p w14:paraId="3D4AF14C" w14:textId="77777777" w:rsidR="00DB37D3" w:rsidRDefault="00DB37D3" w:rsidP="00D41725">
            <w:pPr>
              <w:spacing w:line="360" w:lineRule="auto"/>
            </w:pPr>
            <w:r>
              <w:t>P5</w:t>
            </w:r>
          </w:p>
        </w:tc>
        <w:tc>
          <w:tcPr>
            <w:tcW w:w="5594" w:type="dxa"/>
          </w:tcPr>
          <w:p w14:paraId="7F17C161" w14:textId="77777777" w:rsidR="00DB37D3" w:rsidRDefault="00DB37D3" w:rsidP="00D41725">
            <w:pPr>
              <w:spacing w:line="360" w:lineRule="auto"/>
            </w:pPr>
            <w:r>
              <w:t>Ingresar comunicado</w:t>
            </w:r>
          </w:p>
        </w:tc>
      </w:tr>
      <w:tr w:rsidR="00DB37D3" w14:paraId="115579D4" w14:textId="77777777" w:rsidTr="00D41725">
        <w:tc>
          <w:tcPr>
            <w:tcW w:w="2903" w:type="dxa"/>
          </w:tcPr>
          <w:p w14:paraId="5B7E5B78" w14:textId="77777777" w:rsidR="00DB37D3" w:rsidRDefault="00DB37D3" w:rsidP="00D41725">
            <w:pPr>
              <w:spacing w:line="360" w:lineRule="auto"/>
            </w:pPr>
            <w:r>
              <w:t>P6</w:t>
            </w:r>
          </w:p>
        </w:tc>
        <w:tc>
          <w:tcPr>
            <w:tcW w:w="5594" w:type="dxa"/>
          </w:tcPr>
          <w:p w14:paraId="1987FF2F" w14:textId="77777777" w:rsidR="00DB37D3" w:rsidRDefault="00DB37D3" w:rsidP="00D41725">
            <w:pPr>
              <w:spacing w:line="360" w:lineRule="auto"/>
            </w:pPr>
            <w:r>
              <w:t>Ingresar solicitud de tipo general o justificación</w:t>
            </w:r>
          </w:p>
        </w:tc>
      </w:tr>
      <w:tr w:rsidR="00DB37D3" w14:paraId="10DACD0E" w14:textId="77777777" w:rsidTr="00D41725">
        <w:tc>
          <w:tcPr>
            <w:tcW w:w="2903" w:type="dxa"/>
          </w:tcPr>
          <w:p w14:paraId="172F85FF" w14:textId="77777777" w:rsidR="00DB37D3" w:rsidRDefault="00DB37D3" w:rsidP="00D41725">
            <w:pPr>
              <w:spacing w:line="360" w:lineRule="auto"/>
            </w:pPr>
            <w:r>
              <w:t>P7</w:t>
            </w:r>
          </w:p>
        </w:tc>
        <w:tc>
          <w:tcPr>
            <w:tcW w:w="5594" w:type="dxa"/>
          </w:tcPr>
          <w:p w14:paraId="15344229" w14:textId="77777777" w:rsidR="00DB37D3" w:rsidRDefault="00DB37D3" w:rsidP="00D41725">
            <w:pPr>
              <w:spacing w:line="360" w:lineRule="auto"/>
            </w:pPr>
            <w:r>
              <w:t>Ingreso de pago mensualidad de estudiante</w:t>
            </w:r>
          </w:p>
        </w:tc>
      </w:tr>
      <w:tr w:rsidR="00DB37D3" w14:paraId="0CF05110" w14:textId="77777777" w:rsidTr="00D41725">
        <w:tc>
          <w:tcPr>
            <w:tcW w:w="2903" w:type="dxa"/>
          </w:tcPr>
          <w:p w14:paraId="34F9415E" w14:textId="77777777" w:rsidR="00DB37D3" w:rsidRDefault="00DB37D3" w:rsidP="00D41725">
            <w:pPr>
              <w:spacing w:line="360" w:lineRule="auto"/>
            </w:pPr>
            <w:r>
              <w:t>P8</w:t>
            </w:r>
          </w:p>
        </w:tc>
        <w:tc>
          <w:tcPr>
            <w:tcW w:w="5594" w:type="dxa"/>
          </w:tcPr>
          <w:p w14:paraId="594D7E3A" w14:textId="77777777" w:rsidR="00DB37D3" w:rsidRDefault="00DB37D3" w:rsidP="00D41725">
            <w:pPr>
              <w:spacing w:line="360" w:lineRule="auto"/>
            </w:pPr>
            <w:r>
              <w:t>Buscar datos de inscripción por CI o nombres de usuario</w:t>
            </w:r>
          </w:p>
        </w:tc>
      </w:tr>
      <w:tr w:rsidR="00DB37D3" w14:paraId="78B878A1" w14:textId="77777777" w:rsidTr="00D41725">
        <w:tc>
          <w:tcPr>
            <w:tcW w:w="2903" w:type="dxa"/>
          </w:tcPr>
          <w:p w14:paraId="7A628C0E" w14:textId="77777777" w:rsidR="00DB37D3" w:rsidRDefault="00DB37D3" w:rsidP="00D41725">
            <w:pPr>
              <w:spacing w:line="360" w:lineRule="auto"/>
            </w:pPr>
            <w:r>
              <w:t>P9</w:t>
            </w:r>
          </w:p>
        </w:tc>
        <w:tc>
          <w:tcPr>
            <w:tcW w:w="5594" w:type="dxa"/>
          </w:tcPr>
          <w:p w14:paraId="31A3EC99" w14:textId="77777777" w:rsidR="00DB37D3" w:rsidRDefault="00DB37D3" w:rsidP="00D41725">
            <w:pPr>
              <w:spacing w:line="360" w:lineRule="auto"/>
            </w:pPr>
            <w:r>
              <w:t>Ingresar un nuevo proyecto de DTIC</w:t>
            </w:r>
          </w:p>
        </w:tc>
      </w:tr>
      <w:tr w:rsidR="00DB37D3" w14:paraId="5F90CF40" w14:textId="77777777" w:rsidTr="00D41725">
        <w:tc>
          <w:tcPr>
            <w:tcW w:w="2903" w:type="dxa"/>
          </w:tcPr>
          <w:p w14:paraId="57F8AA87" w14:textId="77777777" w:rsidR="00DB37D3" w:rsidRDefault="00DB37D3" w:rsidP="00D41725">
            <w:pPr>
              <w:spacing w:line="360" w:lineRule="auto"/>
            </w:pPr>
            <w:r>
              <w:t>P10</w:t>
            </w:r>
          </w:p>
        </w:tc>
        <w:tc>
          <w:tcPr>
            <w:tcW w:w="5594" w:type="dxa"/>
          </w:tcPr>
          <w:p w14:paraId="79B2E890" w14:textId="77777777" w:rsidR="00DB37D3" w:rsidRDefault="00DB37D3" w:rsidP="00D41725">
            <w:pPr>
              <w:spacing w:line="360" w:lineRule="auto"/>
            </w:pPr>
            <w:r>
              <w:t>Ingresar solicitud de examen psicosensométrico</w:t>
            </w:r>
          </w:p>
        </w:tc>
      </w:tr>
    </w:tbl>
    <w:p w14:paraId="516BBCAA" w14:textId="77777777" w:rsidR="00DB37D3" w:rsidRDefault="00DB37D3" w:rsidP="00DB37D3">
      <w:pPr>
        <w:pStyle w:val="Textoindependiente"/>
        <w:spacing w:line="360" w:lineRule="auto"/>
        <w:rPr>
          <w:sz w:val="16"/>
        </w:rPr>
      </w:pPr>
      <w:r w:rsidRPr="00A14027">
        <w:rPr>
          <w:b/>
          <w:sz w:val="16"/>
        </w:rPr>
        <w:t xml:space="preserve">Realizado por: </w:t>
      </w:r>
      <w:r w:rsidRPr="00A14027">
        <w:rPr>
          <w:sz w:val="16"/>
        </w:rPr>
        <w:t>W. Aldas y C. Pilataxi, 2020</w:t>
      </w:r>
    </w:p>
    <w:p w14:paraId="2D31AD9C" w14:textId="77777777" w:rsidR="00DB37D3" w:rsidRPr="0048408D" w:rsidRDefault="00DB37D3" w:rsidP="00DB37D3">
      <w:pPr>
        <w:pStyle w:val="Textoindependiente"/>
        <w:spacing w:before="10" w:line="360" w:lineRule="auto"/>
      </w:pPr>
    </w:p>
    <w:p w14:paraId="65DE0A11" w14:textId="77777777" w:rsidR="00DB37D3" w:rsidRPr="00861694" w:rsidRDefault="00DB37D3" w:rsidP="00DB37D3">
      <w:pPr>
        <w:pStyle w:val="Textoindependiente"/>
        <w:numPr>
          <w:ilvl w:val="2"/>
          <w:numId w:val="37"/>
        </w:numPr>
        <w:spacing w:before="10" w:line="360" w:lineRule="auto"/>
        <w:ind w:left="0" w:hanging="11"/>
        <w:rPr>
          <w:b/>
          <w:i/>
        </w:rPr>
      </w:pPr>
      <w:r w:rsidRPr="00861694">
        <w:rPr>
          <w:b/>
          <w:i/>
        </w:rPr>
        <w:t>Detalle de los requerimientos a medir</w:t>
      </w:r>
    </w:p>
    <w:p w14:paraId="12352A8F" w14:textId="77777777" w:rsidR="00DB37D3" w:rsidRDefault="00DB37D3" w:rsidP="00DB37D3">
      <w:pPr>
        <w:pStyle w:val="Textoindependiente"/>
        <w:spacing w:before="10" w:line="360" w:lineRule="auto"/>
      </w:pPr>
      <w:r>
        <w:t>Cada uno de los requerimientos que se tomaron en cuenta para medir la eficiencia del sistema mediante el tiempo son los siguientes:</w:t>
      </w:r>
    </w:p>
    <w:p w14:paraId="1CAE7782" w14:textId="77777777" w:rsidR="00DB37D3" w:rsidRDefault="00DB37D3" w:rsidP="00DB37D3">
      <w:pPr>
        <w:pStyle w:val="Textoindependiente"/>
        <w:spacing w:before="10" w:line="360" w:lineRule="auto"/>
      </w:pPr>
      <w:r w:rsidRPr="00224CEB">
        <w:rPr>
          <w:b/>
        </w:rPr>
        <w:t>Inscripción de un nuevo alumno:</w:t>
      </w:r>
      <w:r>
        <w:t xml:space="preserve"> toma de tiempo que se requiere para inscribir un nuevo alumno.</w:t>
      </w:r>
    </w:p>
    <w:p w14:paraId="6C2B7B9C" w14:textId="77777777" w:rsidR="00DB37D3" w:rsidRDefault="00DB37D3" w:rsidP="00DB37D3">
      <w:pPr>
        <w:pStyle w:val="Textoindependiente"/>
        <w:spacing w:before="10" w:line="360" w:lineRule="auto"/>
      </w:pPr>
      <w:r w:rsidRPr="00224CEB">
        <w:rPr>
          <w:b/>
        </w:rPr>
        <w:t>Registro de un nuevo usuario:</w:t>
      </w:r>
      <w:r>
        <w:t xml:space="preserve"> tiempo que se requiere para registrar un nuevo usuario,</w:t>
      </w:r>
    </w:p>
    <w:p w14:paraId="5B31F127" w14:textId="77777777" w:rsidR="00DB37D3" w:rsidRDefault="00DB37D3" w:rsidP="00DB37D3">
      <w:pPr>
        <w:pStyle w:val="Textoindependiente"/>
        <w:spacing w:before="10" w:line="360" w:lineRule="auto"/>
      </w:pPr>
      <w:r w:rsidRPr="00224CEB">
        <w:rPr>
          <w:b/>
        </w:rPr>
        <w:t>Ingresar una solicitud al departamento gerencial:</w:t>
      </w:r>
      <w:r>
        <w:t xml:space="preserve"> tiempo necesario para ingresar una nueva solicitud al departamento gerencial.</w:t>
      </w:r>
    </w:p>
    <w:p w14:paraId="25FD4B26" w14:textId="77777777" w:rsidR="00DB37D3" w:rsidRPr="00224CEB" w:rsidRDefault="00DB37D3" w:rsidP="00DB37D3">
      <w:pPr>
        <w:pStyle w:val="Textoindependiente"/>
        <w:spacing w:before="10" w:line="360" w:lineRule="auto"/>
      </w:pPr>
      <w:r w:rsidRPr="00224CEB">
        <w:rPr>
          <w:b/>
        </w:rPr>
        <w:t>Ingreso de solicitud al departamento de DTIC:</w:t>
      </w:r>
      <w:r>
        <w:rPr>
          <w:b/>
        </w:rPr>
        <w:t xml:space="preserve"> </w:t>
      </w:r>
      <w:r>
        <w:t>tiempo requerido para ingresar una nueva solicitud para el departamento de DTIC.</w:t>
      </w:r>
    </w:p>
    <w:p w14:paraId="0138AC74" w14:textId="77777777" w:rsidR="00DB37D3" w:rsidRPr="00224CEB" w:rsidRDefault="00DB37D3" w:rsidP="00DB37D3">
      <w:pPr>
        <w:pStyle w:val="Textoindependiente"/>
        <w:spacing w:before="10" w:line="360" w:lineRule="auto"/>
      </w:pPr>
      <w:r w:rsidRPr="00224CEB">
        <w:rPr>
          <w:b/>
        </w:rPr>
        <w:t>Ingresar comunicado:</w:t>
      </w:r>
      <w:r>
        <w:rPr>
          <w:b/>
        </w:rPr>
        <w:t xml:space="preserve"> </w:t>
      </w:r>
      <w:r>
        <w:t>tiempo necesario para ingresar un comunicado para los usuarios de la empresa.</w:t>
      </w:r>
    </w:p>
    <w:p w14:paraId="763C81BB" w14:textId="77777777" w:rsidR="00DB37D3" w:rsidRPr="00224CEB" w:rsidRDefault="00DB37D3" w:rsidP="00DB37D3">
      <w:pPr>
        <w:pStyle w:val="Textoindependiente"/>
        <w:spacing w:before="10" w:line="360" w:lineRule="auto"/>
      </w:pPr>
      <w:r w:rsidRPr="00224CEB">
        <w:rPr>
          <w:b/>
        </w:rPr>
        <w:t>Ingresar solicitud de tipo general o justificación:</w:t>
      </w:r>
      <w:r>
        <w:rPr>
          <w:b/>
        </w:rPr>
        <w:t xml:space="preserve"> </w:t>
      </w:r>
      <w:r>
        <w:t>tiempo requerido para ingresar una nueva solicitud general o justificación.</w:t>
      </w:r>
    </w:p>
    <w:p w14:paraId="0A49C77E" w14:textId="77777777" w:rsidR="00DB37D3" w:rsidRPr="00224CEB" w:rsidRDefault="00DB37D3" w:rsidP="00DB37D3">
      <w:pPr>
        <w:pStyle w:val="Textoindependiente"/>
        <w:spacing w:before="10" w:line="360" w:lineRule="auto"/>
      </w:pPr>
      <w:r w:rsidRPr="00224CEB">
        <w:rPr>
          <w:b/>
        </w:rPr>
        <w:t>Ingreso de pago mensualidad de estudiante:</w:t>
      </w:r>
      <w:r>
        <w:rPr>
          <w:b/>
        </w:rPr>
        <w:t xml:space="preserve"> </w:t>
      </w:r>
      <w:r>
        <w:t>tiempo necesario para ingresar el pago de la mensualidad de un estudiante.</w:t>
      </w:r>
    </w:p>
    <w:p w14:paraId="4B76E2A6" w14:textId="77777777" w:rsidR="00DB37D3" w:rsidRPr="00224CEB" w:rsidRDefault="00DB37D3" w:rsidP="00DB37D3">
      <w:pPr>
        <w:pStyle w:val="Textoindependiente"/>
        <w:spacing w:before="10" w:line="360" w:lineRule="auto"/>
      </w:pPr>
      <w:r w:rsidRPr="00224CEB">
        <w:rPr>
          <w:b/>
        </w:rPr>
        <w:t>Buscar datos de inscripción por CI o nombres de usuario:</w:t>
      </w:r>
      <w:r>
        <w:rPr>
          <w:b/>
        </w:rPr>
        <w:t xml:space="preserve"> </w:t>
      </w:r>
      <w:r>
        <w:t>tiempo requerido para buscar datos de inscripción de un usuario por medio de CI o nombres de usuario.</w:t>
      </w:r>
    </w:p>
    <w:p w14:paraId="2AE1C4C9" w14:textId="77777777" w:rsidR="00DB37D3" w:rsidRPr="00224CEB" w:rsidRDefault="00DB37D3" w:rsidP="00DB37D3">
      <w:pPr>
        <w:pStyle w:val="Textoindependiente"/>
        <w:spacing w:before="10" w:line="360" w:lineRule="auto"/>
      </w:pPr>
      <w:r w:rsidRPr="00224CEB">
        <w:rPr>
          <w:b/>
        </w:rPr>
        <w:t>Ingresar un nuevo proyecto de DTIC:</w:t>
      </w:r>
      <w:r>
        <w:rPr>
          <w:b/>
        </w:rPr>
        <w:t xml:space="preserve"> </w:t>
      </w:r>
      <w:r>
        <w:t>tiempo empleado para ingresar un nuevo proyecto de DTIC.</w:t>
      </w:r>
    </w:p>
    <w:p w14:paraId="32471BA0" w14:textId="77777777" w:rsidR="00DB37D3" w:rsidRPr="00224CEB" w:rsidRDefault="00DB37D3" w:rsidP="00DB37D3">
      <w:pPr>
        <w:pStyle w:val="Textoindependiente"/>
        <w:spacing w:before="10" w:line="360" w:lineRule="auto"/>
      </w:pPr>
      <w:r w:rsidRPr="00224CEB">
        <w:rPr>
          <w:b/>
        </w:rPr>
        <w:t>Ingresar solicitud de examen psicosensometrico:</w:t>
      </w:r>
      <w:r>
        <w:rPr>
          <w:b/>
        </w:rPr>
        <w:t xml:space="preserve"> </w:t>
      </w:r>
      <w:r>
        <w:t>tiempo necesario para ingresar una nueva solicitud de examen psicosensometrico por parte de un usuario.</w:t>
      </w:r>
    </w:p>
    <w:p w14:paraId="20716D5D" w14:textId="77777777" w:rsidR="00DB37D3" w:rsidRPr="00DD4797" w:rsidRDefault="00DB37D3" w:rsidP="00AE2D0E">
      <w:pPr>
        <w:spacing w:line="360" w:lineRule="auto"/>
      </w:pPr>
    </w:p>
    <w:p w14:paraId="1B714C4E" w14:textId="77777777" w:rsidR="003E52AA" w:rsidRPr="00463C35" w:rsidRDefault="003E52AA" w:rsidP="00411B4C">
      <w:pPr>
        <w:pStyle w:val="Textoindependiente"/>
        <w:spacing w:before="10" w:line="360" w:lineRule="auto"/>
        <w:rPr>
          <w:sz w:val="21"/>
        </w:rPr>
      </w:pPr>
    </w:p>
    <w:p w14:paraId="648900DC" w14:textId="77777777" w:rsidR="003E52AA" w:rsidRPr="00463C35" w:rsidRDefault="003E52AA" w:rsidP="00411B4C">
      <w:pPr>
        <w:pStyle w:val="Textoindependiente"/>
        <w:spacing w:before="10" w:line="360" w:lineRule="auto"/>
        <w:rPr>
          <w:sz w:val="21"/>
        </w:rPr>
      </w:pPr>
    </w:p>
    <w:p w14:paraId="76F2DE6C" w14:textId="77777777" w:rsidR="003E52AA" w:rsidRPr="00463C35" w:rsidRDefault="003E52AA" w:rsidP="00411B4C">
      <w:pPr>
        <w:pStyle w:val="Textoindependiente"/>
        <w:spacing w:before="10" w:line="360" w:lineRule="auto"/>
        <w:rPr>
          <w:sz w:val="21"/>
        </w:rPr>
      </w:pPr>
    </w:p>
    <w:p w14:paraId="5E4BC1A7" w14:textId="77777777" w:rsidR="003E52AA" w:rsidRPr="00463C35" w:rsidRDefault="003E52AA" w:rsidP="00411B4C">
      <w:pPr>
        <w:pStyle w:val="Textoindependiente"/>
        <w:spacing w:before="10" w:line="360" w:lineRule="auto"/>
        <w:rPr>
          <w:sz w:val="21"/>
        </w:rPr>
      </w:pPr>
    </w:p>
    <w:p w14:paraId="11E87E8D" w14:textId="77777777" w:rsidR="003E52AA" w:rsidRPr="00463C35" w:rsidRDefault="003E52AA" w:rsidP="00411B4C">
      <w:pPr>
        <w:pStyle w:val="Textoindependiente"/>
        <w:spacing w:before="10" w:line="360" w:lineRule="auto"/>
        <w:rPr>
          <w:sz w:val="21"/>
        </w:rPr>
      </w:pPr>
    </w:p>
    <w:p w14:paraId="1F4B9B26" w14:textId="77777777" w:rsidR="003E52AA" w:rsidRPr="00463C35" w:rsidRDefault="003E52AA" w:rsidP="00411B4C">
      <w:pPr>
        <w:pStyle w:val="Textoindependiente"/>
        <w:spacing w:before="10" w:line="360" w:lineRule="auto"/>
        <w:rPr>
          <w:sz w:val="21"/>
        </w:rPr>
      </w:pPr>
    </w:p>
    <w:p w14:paraId="328BD5ED" w14:textId="77777777" w:rsidR="003E52AA" w:rsidRPr="00463C35" w:rsidRDefault="003E52AA" w:rsidP="00411B4C">
      <w:pPr>
        <w:pStyle w:val="Textoindependiente"/>
        <w:spacing w:before="10" w:line="360" w:lineRule="auto"/>
        <w:rPr>
          <w:sz w:val="21"/>
        </w:rPr>
      </w:pPr>
    </w:p>
    <w:p w14:paraId="399AA5C3" w14:textId="77777777" w:rsidR="003E52AA" w:rsidRPr="00463C35" w:rsidRDefault="003E52AA" w:rsidP="00411B4C">
      <w:pPr>
        <w:pStyle w:val="Textoindependiente"/>
        <w:spacing w:before="10" w:line="360" w:lineRule="auto"/>
        <w:rPr>
          <w:sz w:val="21"/>
        </w:rPr>
      </w:pPr>
    </w:p>
    <w:p w14:paraId="7CD5FA4F" w14:textId="77777777" w:rsidR="003E52AA" w:rsidRPr="00463C35" w:rsidRDefault="003E52AA" w:rsidP="00411B4C">
      <w:pPr>
        <w:pStyle w:val="Textoindependiente"/>
        <w:spacing w:before="10" w:line="360" w:lineRule="auto"/>
        <w:rPr>
          <w:sz w:val="21"/>
        </w:rPr>
      </w:pPr>
    </w:p>
    <w:p w14:paraId="37F0AC0D" w14:textId="77777777" w:rsidR="003E52AA" w:rsidRPr="00463C35" w:rsidRDefault="003E52AA" w:rsidP="00411B4C">
      <w:pPr>
        <w:pStyle w:val="Textoindependiente"/>
        <w:spacing w:before="10" w:line="360" w:lineRule="auto"/>
        <w:rPr>
          <w:sz w:val="21"/>
        </w:rPr>
      </w:pPr>
    </w:p>
    <w:p w14:paraId="2705323C" w14:textId="77777777" w:rsidR="003E52AA" w:rsidRPr="00463C35" w:rsidRDefault="003E52AA" w:rsidP="00411B4C">
      <w:pPr>
        <w:pStyle w:val="Textoindependiente"/>
        <w:spacing w:before="10" w:line="360" w:lineRule="auto"/>
        <w:rPr>
          <w:sz w:val="21"/>
        </w:rPr>
      </w:pPr>
    </w:p>
    <w:p w14:paraId="0D64F487" w14:textId="77777777" w:rsidR="003E52AA" w:rsidRPr="00463C35" w:rsidRDefault="003E52AA" w:rsidP="00411B4C">
      <w:pPr>
        <w:pStyle w:val="Textoindependiente"/>
        <w:spacing w:before="10" w:line="360" w:lineRule="auto"/>
        <w:rPr>
          <w:sz w:val="21"/>
        </w:rPr>
      </w:pPr>
    </w:p>
    <w:p w14:paraId="75059284" w14:textId="77777777" w:rsidR="003E52AA" w:rsidRPr="00463C35" w:rsidRDefault="003E52AA" w:rsidP="00411B4C">
      <w:pPr>
        <w:pStyle w:val="Textoindependiente"/>
        <w:spacing w:before="10" w:line="360" w:lineRule="auto"/>
        <w:rPr>
          <w:sz w:val="21"/>
        </w:rPr>
      </w:pPr>
    </w:p>
    <w:p w14:paraId="71D2C9FC" w14:textId="77777777" w:rsidR="003E52AA" w:rsidRPr="00463C35" w:rsidRDefault="003E52AA" w:rsidP="00411B4C">
      <w:pPr>
        <w:pStyle w:val="Textoindependiente"/>
        <w:spacing w:before="10" w:line="360" w:lineRule="auto"/>
        <w:rPr>
          <w:sz w:val="21"/>
        </w:rPr>
      </w:pPr>
    </w:p>
    <w:p w14:paraId="3E9BC873" w14:textId="77777777" w:rsidR="003E52AA" w:rsidRPr="00463C35" w:rsidRDefault="003E52AA" w:rsidP="00411B4C">
      <w:pPr>
        <w:pStyle w:val="Textoindependiente"/>
        <w:spacing w:before="10" w:line="360" w:lineRule="auto"/>
        <w:rPr>
          <w:sz w:val="21"/>
        </w:rPr>
      </w:pPr>
    </w:p>
    <w:p w14:paraId="48A5494D" w14:textId="6D693633" w:rsidR="008C3146" w:rsidRDefault="008C3146" w:rsidP="00411B4C">
      <w:pPr>
        <w:pStyle w:val="Textoindependiente"/>
        <w:spacing w:before="10" w:line="360" w:lineRule="auto"/>
        <w:rPr>
          <w:sz w:val="21"/>
        </w:rPr>
      </w:pPr>
    </w:p>
    <w:p w14:paraId="1AACF67E" w14:textId="27AA4E9B" w:rsidR="008C3146" w:rsidRDefault="008C3146" w:rsidP="00411B4C">
      <w:pPr>
        <w:pStyle w:val="Textoindependiente"/>
        <w:spacing w:before="10" w:line="360" w:lineRule="auto"/>
        <w:rPr>
          <w:sz w:val="21"/>
        </w:rPr>
      </w:pPr>
    </w:p>
    <w:p w14:paraId="4B965E62" w14:textId="3A5C279D" w:rsidR="00D41725" w:rsidRDefault="00D41725" w:rsidP="00411B4C">
      <w:pPr>
        <w:pStyle w:val="Textoindependiente"/>
        <w:spacing w:before="10" w:line="360" w:lineRule="auto"/>
        <w:rPr>
          <w:sz w:val="21"/>
        </w:rPr>
      </w:pPr>
    </w:p>
    <w:p w14:paraId="7C687731" w14:textId="37FE87AF" w:rsidR="00D41725" w:rsidRDefault="00D41725" w:rsidP="00411B4C">
      <w:pPr>
        <w:pStyle w:val="Textoindependiente"/>
        <w:spacing w:before="10" w:line="360" w:lineRule="auto"/>
        <w:rPr>
          <w:sz w:val="21"/>
        </w:rPr>
      </w:pPr>
    </w:p>
    <w:p w14:paraId="3AA81F9D" w14:textId="77777777" w:rsidR="00D41725" w:rsidRDefault="00D41725" w:rsidP="00411B4C">
      <w:pPr>
        <w:pStyle w:val="Textoindependiente"/>
        <w:spacing w:before="10" w:line="360" w:lineRule="auto"/>
        <w:rPr>
          <w:sz w:val="21"/>
        </w:rPr>
      </w:pPr>
    </w:p>
    <w:p w14:paraId="575CFEC7" w14:textId="25A6F8BA" w:rsidR="008C3146" w:rsidRDefault="008C3146" w:rsidP="00411B4C">
      <w:pPr>
        <w:pStyle w:val="Textoindependiente"/>
        <w:spacing w:before="10" w:line="360" w:lineRule="auto"/>
        <w:rPr>
          <w:sz w:val="21"/>
        </w:rPr>
      </w:pPr>
    </w:p>
    <w:p w14:paraId="11A0C8A5" w14:textId="77777777" w:rsidR="008C3146" w:rsidRPr="00463C35" w:rsidRDefault="008C3146" w:rsidP="00411B4C">
      <w:pPr>
        <w:pStyle w:val="Textoindependiente"/>
        <w:spacing w:before="10" w:line="360" w:lineRule="auto"/>
        <w:rPr>
          <w:sz w:val="21"/>
        </w:rPr>
      </w:pPr>
    </w:p>
    <w:p w14:paraId="4C1725EA" w14:textId="1638F3C7" w:rsidR="00F8365C" w:rsidRPr="00463C35" w:rsidRDefault="00F8365C" w:rsidP="00411B4C">
      <w:pPr>
        <w:pStyle w:val="Ttulo1"/>
        <w:spacing w:before="74" w:line="360" w:lineRule="auto"/>
        <w:ind w:left="400" w:right="1276"/>
        <w:jc w:val="center"/>
      </w:pPr>
      <w:bookmarkStart w:id="309" w:name="_Toc77780676"/>
      <w:r w:rsidRPr="00463C35">
        <w:t>CAPITULO IV</w:t>
      </w:r>
      <w:bookmarkEnd w:id="309"/>
    </w:p>
    <w:p w14:paraId="0BC2A05C" w14:textId="29D03980" w:rsidR="00680820" w:rsidRPr="007360C5" w:rsidRDefault="00F8365C" w:rsidP="002572B4">
      <w:pPr>
        <w:pStyle w:val="Ttulo1"/>
        <w:numPr>
          <w:ilvl w:val="0"/>
          <w:numId w:val="2"/>
        </w:numPr>
        <w:tabs>
          <w:tab w:val="left" w:pos="709"/>
        </w:tabs>
        <w:spacing w:before="176" w:line="360" w:lineRule="auto"/>
        <w:ind w:left="1276" w:hanging="1276"/>
      </w:pPr>
      <w:bookmarkStart w:id="310" w:name="_Toc77780677"/>
      <w:r w:rsidRPr="00463C35">
        <w:t>RESULTADOS</w:t>
      </w:r>
      <w:bookmarkEnd w:id="310"/>
    </w:p>
    <w:p w14:paraId="07E977E2" w14:textId="77777777" w:rsidR="007360C5" w:rsidRDefault="007360C5" w:rsidP="008C3146">
      <w:pPr>
        <w:spacing w:line="360" w:lineRule="auto"/>
      </w:pPr>
    </w:p>
    <w:p w14:paraId="448EA0B8" w14:textId="0FF9C9C3" w:rsidR="003E52AA" w:rsidRDefault="003E52AA" w:rsidP="008C3146">
      <w:pPr>
        <w:spacing w:line="360" w:lineRule="auto"/>
      </w:pPr>
      <w:r w:rsidRPr="00463C35">
        <w:t>La investigación que se plantea es el de tipo</w:t>
      </w:r>
      <w:r w:rsidR="008407FA" w:rsidRPr="00463C35">
        <w:t xml:space="preserve"> cuasi</w:t>
      </w:r>
      <w:r w:rsidRPr="00463C35">
        <w:t xml:space="preserve"> experimental debido a que se pretende implementar un sistema web y móvil para realizar los distintos procesos administrativos de la escuela de conducción “Conduespoch E.P” y a razón de esto, se procederá a analizar el comportamiento en cuanto a la</w:t>
      </w:r>
      <w:r w:rsidR="001E7AC1">
        <w:t xml:space="preserve"> eficiencia de tiempo</w:t>
      </w:r>
      <w:r w:rsidRPr="00463C35">
        <w:t xml:space="preserve"> que se emplea en realizar una tarea. El análisis consiste en la comparación de la ejecución de la tarea tanto de manera física como de manera virtual, por lo que la técnica que se utiliza es la observaci</w:t>
      </w:r>
      <w:r w:rsidR="002655C9" w:rsidRPr="00463C35">
        <w:t xml:space="preserve">ón y se da uso de un cronometro </w:t>
      </w:r>
      <w:r w:rsidRPr="00463C35">
        <w:t>para la toma de tiempos.</w:t>
      </w:r>
    </w:p>
    <w:p w14:paraId="53A5264E" w14:textId="77777777" w:rsidR="007360C5" w:rsidRDefault="007360C5" w:rsidP="007360C5">
      <w:pPr>
        <w:spacing w:line="360" w:lineRule="auto"/>
      </w:pPr>
    </w:p>
    <w:p w14:paraId="01BB67B0" w14:textId="43C4FCE7" w:rsidR="007360C5" w:rsidRDefault="007360C5" w:rsidP="002572B4">
      <w:pPr>
        <w:pStyle w:val="Ttulo2"/>
        <w:numPr>
          <w:ilvl w:val="1"/>
          <w:numId w:val="2"/>
        </w:numPr>
      </w:pPr>
      <w:bookmarkStart w:id="311" w:name="_Toc77780678"/>
      <w:r w:rsidRPr="004E0C8F">
        <w:t>Gestión del proyecto</w:t>
      </w:r>
      <w:bookmarkEnd w:id="311"/>
    </w:p>
    <w:p w14:paraId="0D858D41" w14:textId="77777777" w:rsidR="007360C5" w:rsidRDefault="007360C5" w:rsidP="007360C5">
      <w:pPr>
        <w:spacing w:line="360" w:lineRule="auto"/>
        <w:rPr>
          <w:b/>
        </w:rPr>
      </w:pPr>
    </w:p>
    <w:p w14:paraId="5788A093" w14:textId="77777777" w:rsidR="007360C5" w:rsidRDefault="007360C5" w:rsidP="007360C5">
      <w:pPr>
        <w:spacing w:line="360" w:lineRule="auto"/>
      </w:pPr>
      <w:r>
        <w:t xml:space="preserve">Burndown Chart es un elemento gráfico que permite analizar la velocidad de desarrollo de un proyecto de software, dando la posibilidad de mantener el control entre los miembros interesados, este ha sido definido en la metodología de desarrollo SCRUM. Los detalles principales a destacar en este tipo de gráficas son, la línea de velocidad planificada que se compara con la línea de velocidad real, ofreciendo así un resumen rápido del estado del proyecto. </w:t>
      </w:r>
    </w:p>
    <w:p w14:paraId="2F850D75" w14:textId="77777777" w:rsidR="007360C5" w:rsidRDefault="007360C5" w:rsidP="007360C5"/>
    <w:p w14:paraId="1E62041E" w14:textId="79314E32" w:rsidR="007360C5" w:rsidRDefault="007360C5" w:rsidP="007360C5">
      <w:r w:rsidRPr="00820AA8">
        <w:rPr>
          <w:highlight w:val="magenta"/>
        </w:rPr>
        <w:t>(GRAFICO</w:t>
      </w:r>
      <w:r w:rsidR="00DB323E">
        <w:rPr>
          <w:highlight w:val="magenta"/>
        </w:rPr>
        <w:t xml:space="preserve"> BURNDOWN CHART</w:t>
      </w:r>
      <w:r w:rsidRPr="00820AA8">
        <w:rPr>
          <w:highlight w:val="magenta"/>
        </w:rPr>
        <w:t>)</w:t>
      </w:r>
    </w:p>
    <w:p w14:paraId="3144B8BC" w14:textId="77777777" w:rsidR="007360C5" w:rsidRDefault="007360C5" w:rsidP="007360C5"/>
    <w:p w14:paraId="346FC2DD" w14:textId="77777777" w:rsidR="007360C5" w:rsidRPr="00820AA8" w:rsidRDefault="007360C5" w:rsidP="007360C5">
      <w:pPr>
        <w:rPr>
          <w:highlight w:val="magenta"/>
        </w:rPr>
      </w:pPr>
      <w:r>
        <w:rPr>
          <w:highlight w:val="magenta"/>
        </w:rPr>
        <w:t>ES UN EJEMPLO ==================</w:t>
      </w:r>
      <w:r w:rsidRPr="00820AA8">
        <w:rPr>
          <w:highlight w:val="magenta"/>
        </w:rPr>
        <w:sym w:font="Wingdings" w:char="F0E8"/>
      </w:r>
      <w:r>
        <w:rPr>
          <w:highlight w:val="magenta"/>
        </w:rPr>
        <w:t>(</w:t>
      </w:r>
      <w:r w:rsidRPr="00820AA8">
        <w:rPr>
          <w:highlight w:val="magenta"/>
        </w:rPr>
        <w:t>En el Gráfico 1-3, se puede apreciar para el proyecto SIGUION, la línea de la velocidad ideal de</w:t>
      </w:r>
    </w:p>
    <w:p w14:paraId="3E936576" w14:textId="77777777" w:rsidR="007360C5" w:rsidRPr="00820AA8" w:rsidRDefault="007360C5" w:rsidP="007360C5">
      <w:pPr>
        <w:rPr>
          <w:highlight w:val="magenta"/>
        </w:rPr>
      </w:pPr>
      <w:r w:rsidRPr="00820AA8">
        <w:rPr>
          <w:highlight w:val="magenta"/>
        </w:rPr>
        <w:t>color azul y la línea de la velocidad real de color rojo. Se han planificado un total de 5 Sprints</w:t>
      </w:r>
    </w:p>
    <w:p w14:paraId="37A83D27" w14:textId="77777777" w:rsidR="007360C5" w:rsidRPr="00820AA8" w:rsidRDefault="007360C5" w:rsidP="007360C5">
      <w:pPr>
        <w:rPr>
          <w:highlight w:val="magenta"/>
        </w:rPr>
      </w:pPr>
      <w:r w:rsidRPr="00820AA8">
        <w:rPr>
          <w:highlight w:val="magenta"/>
        </w:rPr>
        <w:t xml:space="preserve">con una duración de 490 horas estimadas. </w:t>
      </w:r>
    </w:p>
    <w:p w14:paraId="4C3EE07A" w14:textId="77777777" w:rsidR="007360C5" w:rsidRPr="00820AA8" w:rsidRDefault="007360C5" w:rsidP="007360C5">
      <w:pPr>
        <w:rPr>
          <w:highlight w:val="magenta"/>
        </w:rPr>
      </w:pPr>
      <w:r w:rsidRPr="00820AA8">
        <w:rPr>
          <w:highlight w:val="magenta"/>
        </w:rPr>
        <w:t>En el Sprint 1 y el Sprint 3, existe un adelanto en la entrega de tiempo, mientras que en los Sprints</w:t>
      </w:r>
    </w:p>
    <w:p w14:paraId="233683F6" w14:textId="77777777" w:rsidR="007360C5" w:rsidRPr="00820AA8" w:rsidRDefault="007360C5" w:rsidP="007360C5">
      <w:pPr>
        <w:rPr>
          <w:highlight w:val="magenta"/>
        </w:rPr>
      </w:pPr>
      <w:r w:rsidRPr="00820AA8">
        <w:rPr>
          <w:highlight w:val="magenta"/>
        </w:rPr>
        <w:t>2, 4 y 5 hay una variación del tiempo estimado, esto debido al alcance de cada Sprint y a la</w:t>
      </w:r>
    </w:p>
    <w:p w14:paraId="7D712D76" w14:textId="75FBC03C" w:rsidR="007360C5" w:rsidRDefault="007360C5" w:rsidP="007360C5">
      <w:r w:rsidRPr="00820AA8">
        <w:rPr>
          <w:highlight w:val="magenta"/>
        </w:rPr>
        <w:t>cantidad de pruebas unitarias ejecutadas en estos periodos planificados.)</w:t>
      </w:r>
    </w:p>
    <w:p w14:paraId="244F467B" w14:textId="6D43AF40" w:rsidR="00C835D4" w:rsidRDefault="00C835D4" w:rsidP="00C835D4"/>
    <w:p w14:paraId="4D63D07D" w14:textId="77777777" w:rsidR="003E60A0" w:rsidRDefault="003E60A0" w:rsidP="003E60A0">
      <w:pPr>
        <w:pStyle w:val="Textoindependiente"/>
        <w:spacing w:line="360" w:lineRule="auto"/>
      </w:pPr>
    </w:p>
    <w:p w14:paraId="094220C2" w14:textId="77777777" w:rsidR="003E60A0" w:rsidRDefault="003E60A0" w:rsidP="003E60A0">
      <w:pPr>
        <w:pStyle w:val="Ttulo2"/>
        <w:numPr>
          <w:ilvl w:val="1"/>
          <w:numId w:val="2"/>
        </w:numPr>
      </w:pPr>
      <w:r>
        <w:t>Resultados de casos de prueba</w:t>
      </w:r>
    </w:p>
    <w:p w14:paraId="48EF61AE" w14:textId="77777777" w:rsidR="003E60A0" w:rsidRDefault="003E60A0" w:rsidP="003E60A0">
      <w:pPr>
        <w:spacing w:line="360" w:lineRule="auto"/>
      </w:pPr>
    </w:p>
    <w:p w14:paraId="22833AB0" w14:textId="52711152" w:rsidR="003E60A0" w:rsidRDefault="003E60A0" w:rsidP="003E60A0">
      <w:pPr>
        <w:spacing w:line="360" w:lineRule="auto"/>
      </w:pPr>
      <w:r>
        <w:t>Al finalizar el proceso de pruebas planificadas, lo que queda es detallar el informe de resultados de los datos obtenidos, en el que se comprueba si se cumple o no con lo establ</w:t>
      </w:r>
      <w:r w:rsidR="00B32DC5">
        <w:t>ecido al comienzo del proyecto.</w:t>
      </w:r>
    </w:p>
    <w:p w14:paraId="56B26382" w14:textId="31BF201B" w:rsidR="00B32DC5" w:rsidRDefault="00B32DC5" w:rsidP="003E60A0">
      <w:pPr>
        <w:spacing w:line="360" w:lineRule="auto"/>
      </w:pPr>
      <w:r>
        <w:t>Las partes del informe que se han considerado importantes a destacar son, el alcance de las pruebas, un resumen de lo obtenido, la cobertura de código, el listado de defectos encontrados y el análisis final, mismos que se describen a continuación:</w:t>
      </w:r>
    </w:p>
    <w:p w14:paraId="56D58139" w14:textId="4C6A90BE" w:rsidR="005D273E" w:rsidRDefault="005D273E" w:rsidP="003E60A0">
      <w:pPr>
        <w:spacing w:line="360" w:lineRule="auto"/>
      </w:pPr>
    </w:p>
    <w:p w14:paraId="3B218A19" w14:textId="77777777" w:rsidR="00B32DC5" w:rsidRDefault="00B32DC5" w:rsidP="005D273E">
      <w:pPr>
        <w:pStyle w:val="Ttulo3"/>
        <w:numPr>
          <w:ilvl w:val="2"/>
          <w:numId w:val="2"/>
        </w:numPr>
      </w:pPr>
      <w:r>
        <w:t>Alcance de las pruebas</w:t>
      </w:r>
    </w:p>
    <w:p w14:paraId="4AC9CC93" w14:textId="6566994C" w:rsidR="005D273E" w:rsidRDefault="005D273E" w:rsidP="00B32DC5">
      <w:pPr>
        <w:spacing w:line="360" w:lineRule="auto"/>
      </w:pPr>
    </w:p>
    <w:p w14:paraId="657B482A" w14:textId="55615803" w:rsidR="006D0B8F" w:rsidRDefault="006D0B8F" w:rsidP="00B32DC5">
      <w:pPr>
        <w:spacing w:line="360" w:lineRule="auto"/>
      </w:pPr>
      <w:r>
        <w:t>En este informe se recoge los resultados obtenidos del sistema de gestión de información administrativa de la escuela de conducción profesional Conduespoch, en su primera versión.</w:t>
      </w:r>
      <w:r w:rsidR="00A66443">
        <w:t xml:space="preserve"> </w:t>
      </w:r>
      <w:r>
        <w:t>Los datos obtenidos corresponden a las pruebas unitarias aplicadas a las funcionalidades del sistema definidas por el cliente, para lo cual se mide la cobertura de c</w:t>
      </w:r>
      <w:r w:rsidR="00A66443">
        <w:t>ódigo.</w:t>
      </w:r>
    </w:p>
    <w:p w14:paraId="127A60F5" w14:textId="1D82E9D9" w:rsidR="00A66443" w:rsidRDefault="00A66443" w:rsidP="00B32DC5">
      <w:pPr>
        <w:spacing w:line="360" w:lineRule="auto"/>
      </w:pPr>
      <w:r>
        <w:t>La cobertura de código no es otra cosa más que medir aquellas líneas de código correspondientes a una funcionalidad que han sido puestas a prueba par</w:t>
      </w:r>
      <w:r w:rsidR="00396C41">
        <w:t>a obtener un resultado esperado. La manera más detalla de representar esta actividad es como se detalla a continuación:</w:t>
      </w:r>
    </w:p>
    <w:p w14:paraId="4251F3B6" w14:textId="77777777" w:rsidR="00B82213" w:rsidRDefault="00B82213" w:rsidP="00B32DC5">
      <w:pPr>
        <w:spacing w:line="360" w:lineRule="auto"/>
      </w:pPr>
    </w:p>
    <w:p w14:paraId="67CA2C6F" w14:textId="77777777" w:rsidR="00B82213" w:rsidRDefault="00B82213" w:rsidP="00B82213">
      <w:pPr>
        <w:keepNext/>
        <w:spacing w:line="360" w:lineRule="auto"/>
      </w:pPr>
      <w:r w:rsidRPr="00B82213">
        <w:rPr>
          <w:noProof/>
          <w:lang w:val="en-US"/>
        </w:rPr>
        <w:drawing>
          <wp:inline distT="0" distB="0" distL="0" distR="0" wp14:anchorId="758DD35D" wp14:editId="6F604D11">
            <wp:extent cx="5401945" cy="3094990"/>
            <wp:effectExtent l="0" t="0" r="825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1945" cy="3094990"/>
                    </a:xfrm>
                    <a:prstGeom prst="rect">
                      <a:avLst/>
                    </a:prstGeom>
                  </pic:spPr>
                </pic:pic>
              </a:graphicData>
            </a:graphic>
          </wp:inline>
        </w:drawing>
      </w:r>
    </w:p>
    <w:p w14:paraId="0FBE02FE" w14:textId="1A674B5B" w:rsidR="00B82213" w:rsidRPr="00B82213" w:rsidRDefault="00F3280D" w:rsidP="00B82213">
      <w:pPr>
        <w:pStyle w:val="Descripcin"/>
        <w:rPr>
          <w:b w:val="0"/>
        </w:rPr>
      </w:pPr>
      <w:r>
        <w:t>F</w:t>
      </w:r>
      <w:r w:rsidR="00AE4392">
        <w:t>igura</w:t>
      </w:r>
      <w:r w:rsidR="00B82213">
        <w:t xml:space="preserve"> </w:t>
      </w:r>
      <w:r w:rsidR="00B82213">
        <w:fldChar w:fldCharType="begin"/>
      </w:r>
      <w:r w:rsidR="00B82213">
        <w:instrText xml:space="preserve"> SEQ Ilustración \* ARABIC </w:instrText>
      </w:r>
      <w:r w:rsidR="00B82213">
        <w:fldChar w:fldCharType="separate"/>
      </w:r>
      <w:r w:rsidR="00376AF0">
        <w:rPr>
          <w:noProof/>
        </w:rPr>
        <w:t>1</w:t>
      </w:r>
      <w:r w:rsidR="00B82213">
        <w:fldChar w:fldCharType="end"/>
      </w:r>
      <w:r w:rsidR="008857EE">
        <w:t>-4.</w:t>
      </w:r>
      <w:r w:rsidR="00B82213">
        <w:t xml:space="preserve"> </w:t>
      </w:r>
      <w:r w:rsidR="00B82213">
        <w:rPr>
          <w:b w:val="0"/>
        </w:rPr>
        <w:t>Estructura de una prueba unitaria</w:t>
      </w:r>
    </w:p>
    <w:p w14:paraId="3FD058CB" w14:textId="77777777" w:rsidR="00396C41" w:rsidRPr="00A14027" w:rsidRDefault="00396C41" w:rsidP="00396C41">
      <w:pPr>
        <w:pStyle w:val="Textoindependiente"/>
        <w:spacing w:line="360" w:lineRule="auto"/>
        <w:rPr>
          <w:b/>
          <w:sz w:val="16"/>
        </w:rPr>
      </w:pPr>
      <w:r w:rsidRPr="00A14027">
        <w:rPr>
          <w:b/>
          <w:sz w:val="16"/>
        </w:rPr>
        <w:t xml:space="preserve">Realizado por: </w:t>
      </w:r>
      <w:r w:rsidRPr="00A14027">
        <w:rPr>
          <w:sz w:val="16"/>
        </w:rPr>
        <w:t>W. Aldas y C. Pilataxi, 2020</w:t>
      </w:r>
    </w:p>
    <w:p w14:paraId="2BDA4107" w14:textId="77777777" w:rsidR="00396C41" w:rsidRDefault="00396C41" w:rsidP="00B32DC5">
      <w:pPr>
        <w:spacing w:line="360" w:lineRule="auto"/>
      </w:pPr>
    </w:p>
    <w:p w14:paraId="77C28F48" w14:textId="77777777" w:rsidR="00B82213" w:rsidRDefault="00396C41" w:rsidP="00B32DC5">
      <w:pPr>
        <w:spacing w:line="360" w:lineRule="auto"/>
      </w:pPr>
      <w:r>
        <w:t>En la</w:t>
      </w:r>
      <w:r w:rsidR="001530B9">
        <w:t xml:space="preserve"> parte izquierda</w:t>
      </w:r>
      <w:r>
        <w:t xml:space="preserve"> </w:t>
      </w:r>
      <w:r w:rsidR="001530B9">
        <w:t xml:space="preserve">de la </w:t>
      </w:r>
      <w:r w:rsidR="001530B9" w:rsidRPr="001530B9">
        <w:rPr>
          <w:b/>
        </w:rPr>
        <w:t>Figura 1-4</w:t>
      </w:r>
      <w:r w:rsidR="001530B9">
        <w:rPr>
          <w:b/>
        </w:rPr>
        <w:t xml:space="preserve"> </w:t>
      </w:r>
      <w:r w:rsidR="001530B9">
        <w:t>se puede observar los datos necesarios para un caso de prueba, mismos que son, “store”, “evaluación” y “expectedState”, en el que los dos primeros representan los datos enviados haci</w:t>
      </w:r>
      <w:r w:rsidR="00B82213">
        <w:t xml:space="preserve">a </w:t>
      </w:r>
      <w:r w:rsidR="001530B9">
        <w:t xml:space="preserve">la funcionalidad a probar, mientras que el ultimo es el arreglo de datos esperados. </w:t>
      </w:r>
    </w:p>
    <w:p w14:paraId="0FE61148" w14:textId="44D69944" w:rsidR="00396C41" w:rsidRDefault="001530B9" w:rsidP="00B32DC5">
      <w:pPr>
        <w:spacing w:line="360" w:lineRule="auto"/>
      </w:pPr>
      <w:r>
        <w:t xml:space="preserve">Lo siguiente es el script de prueba en el que se tiene tres métodos que son “beforeEach”, “afterEach” y la prueba unitaria, las dos primeras estructuras representan aquellos ajustes técnicos que se deben hacer antes y después de ejecutarse el caso de prueba, por </w:t>
      </w:r>
      <w:r w:rsidR="00B82213">
        <w:t>consiguiente,</w:t>
      </w:r>
      <w:r>
        <w:t xml:space="preserve"> </w:t>
      </w:r>
      <w:r w:rsidR="00B82213">
        <w:t>lo último es la prueba unitaria.</w:t>
      </w:r>
    </w:p>
    <w:p w14:paraId="5142E29E" w14:textId="1CD3F831" w:rsidR="00B82213" w:rsidRDefault="00B82213" w:rsidP="00B32DC5">
      <w:pPr>
        <w:spacing w:line="360" w:lineRule="auto"/>
      </w:pPr>
      <w:r>
        <w:t>Al final de todo esto en la parte derecha, se muestra el resultado obtenido, en el que se da a conocer la cantidad de líneas de código de la funcionalidad que se ha probado y el porcentaje de cobertura que esto representa</w:t>
      </w:r>
      <w:r w:rsidR="00BD1EC6">
        <w:t>. Tomando en cuenta esto, se puede ver el proceso que siguen cada una de las pruebas desarrolladas para este trabajo.</w:t>
      </w:r>
    </w:p>
    <w:p w14:paraId="14973537" w14:textId="77777777" w:rsidR="00AE4392" w:rsidRPr="00EC1D99" w:rsidRDefault="00AE4392" w:rsidP="00AE4392">
      <w:pPr>
        <w:spacing w:line="360" w:lineRule="auto"/>
      </w:pPr>
    </w:p>
    <w:p w14:paraId="07E14425" w14:textId="77777777" w:rsidR="00AE4392" w:rsidRDefault="00AE4392" w:rsidP="00AE4392">
      <w:pPr>
        <w:pStyle w:val="Ttulo3"/>
        <w:numPr>
          <w:ilvl w:val="2"/>
          <w:numId w:val="2"/>
        </w:numPr>
      </w:pPr>
      <w:r>
        <w:t>Cobertura de código</w:t>
      </w:r>
    </w:p>
    <w:p w14:paraId="7A249DF5" w14:textId="1AC936F1" w:rsidR="00191E0D" w:rsidRDefault="00191E0D" w:rsidP="00AE4392">
      <w:pPr>
        <w:spacing w:line="360" w:lineRule="auto"/>
        <w:jc w:val="left"/>
      </w:pPr>
    </w:p>
    <w:p w14:paraId="344D7759" w14:textId="353FC87C" w:rsidR="00FF6362" w:rsidRDefault="00774C79" w:rsidP="00AE4392">
      <w:pPr>
        <w:spacing w:line="360" w:lineRule="auto"/>
        <w:jc w:val="left"/>
      </w:pPr>
      <w:r>
        <w:t>La</w:t>
      </w:r>
      <w:r w:rsidRPr="00774C79">
        <w:rPr>
          <w:b/>
        </w:rPr>
        <w:t xml:space="preserve"> Tabla 1-4</w:t>
      </w:r>
      <w:r>
        <w:rPr>
          <w:b/>
        </w:rPr>
        <w:t xml:space="preserve"> </w:t>
      </w:r>
      <w:r>
        <w:t>muestra los resultados de cobertura de código obtenidos al ejecutar todos los casos de prueba del sistema de gestión de procesos administrativos de la escuela de conducción profesional Conduespoch, en su primera versión.</w:t>
      </w:r>
    </w:p>
    <w:p w14:paraId="6AFB062D" w14:textId="4C9AF6D6" w:rsidR="00774C79" w:rsidRDefault="00774C79" w:rsidP="00AE4392">
      <w:pPr>
        <w:spacing w:line="360" w:lineRule="auto"/>
        <w:jc w:val="left"/>
      </w:pPr>
      <w:r>
        <w:t xml:space="preserve">Los datos que a continuación se detallas son, </w:t>
      </w:r>
      <w:r w:rsidR="007C3F13">
        <w:t>los sprints</w:t>
      </w:r>
      <w:r>
        <w:t xml:space="preserve"> con las respectivas funcionalidades para las pruebas planteadas, la cantidad de líneas de c</w:t>
      </w:r>
      <w:r w:rsidR="007C3F13">
        <w:t>ódigo de cada funcionalidad con la cobertura deseada y finalmente la cantidad de líneas de código que han superado las pruebas con el porcentaje asignado.</w:t>
      </w:r>
    </w:p>
    <w:p w14:paraId="6017D059" w14:textId="77777777" w:rsidR="007C3F13" w:rsidRPr="00774C79" w:rsidRDefault="007C3F13" w:rsidP="00AE4392">
      <w:pPr>
        <w:spacing w:line="360" w:lineRule="auto"/>
        <w:jc w:val="left"/>
      </w:pPr>
    </w:p>
    <w:p w14:paraId="641294F4" w14:textId="4C088654" w:rsidR="00191E0D" w:rsidRPr="00191E0D" w:rsidRDefault="00191E0D" w:rsidP="00191E0D">
      <w:pPr>
        <w:pStyle w:val="Descripcin"/>
        <w:keepNext/>
        <w:rPr>
          <w:b w:val="0"/>
        </w:rPr>
      </w:pPr>
      <w:r>
        <w:t xml:space="preserve">Tabla </w:t>
      </w:r>
      <w:r>
        <w:fldChar w:fldCharType="begin"/>
      </w:r>
      <w:r>
        <w:instrText xml:space="preserve"> SEQ Tabla_ \* ARABIC </w:instrText>
      </w:r>
      <w:r>
        <w:fldChar w:fldCharType="separate"/>
      </w:r>
      <w:r>
        <w:rPr>
          <w:noProof/>
        </w:rPr>
        <w:t>1</w:t>
      </w:r>
      <w:r>
        <w:fldChar w:fldCharType="end"/>
      </w:r>
      <w:r>
        <w:t xml:space="preserve">-4: </w:t>
      </w:r>
      <w:r>
        <w:rPr>
          <w:b w:val="0"/>
        </w:rPr>
        <w:t>Resultado de cobertura de código por requerimientos</w:t>
      </w:r>
    </w:p>
    <w:tbl>
      <w:tblPr>
        <w:tblStyle w:val="Tablaconcuadrcula"/>
        <w:tblW w:w="0" w:type="auto"/>
        <w:tblLook w:val="04A0" w:firstRow="1" w:lastRow="0" w:firstColumn="1" w:lastColumn="0" w:noHBand="0" w:noVBand="1"/>
      </w:tblPr>
      <w:tblGrid>
        <w:gridCol w:w="1408"/>
        <w:gridCol w:w="1436"/>
        <w:gridCol w:w="1404"/>
        <w:gridCol w:w="1559"/>
        <w:gridCol w:w="1420"/>
        <w:gridCol w:w="1270"/>
      </w:tblGrid>
      <w:tr w:rsidR="00AE4392" w:rsidRPr="001B7708" w14:paraId="108F104C" w14:textId="77777777" w:rsidTr="00D41725">
        <w:tc>
          <w:tcPr>
            <w:tcW w:w="1408" w:type="dxa"/>
          </w:tcPr>
          <w:p w14:paraId="5F1A29EF" w14:textId="77777777" w:rsidR="00AE4392" w:rsidRPr="001B7708" w:rsidRDefault="00AE4392" w:rsidP="00D41725">
            <w:pPr>
              <w:jc w:val="center"/>
              <w:rPr>
                <w:b/>
                <w:noProof/>
                <w:sz w:val="18"/>
                <w:lang w:val="es-EC" w:eastAsia="es-EC"/>
              </w:rPr>
            </w:pPr>
            <w:r>
              <w:rPr>
                <w:b/>
                <w:noProof/>
                <w:sz w:val="18"/>
                <w:lang w:val="es-EC" w:eastAsia="es-EC"/>
              </w:rPr>
              <w:t>Sprint</w:t>
            </w:r>
          </w:p>
        </w:tc>
        <w:tc>
          <w:tcPr>
            <w:tcW w:w="1436" w:type="dxa"/>
          </w:tcPr>
          <w:p w14:paraId="09C78FBE" w14:textId="77777777" w:rsidR="00AE4392" w:rsidRPr="001B7708" w:rsidRDefault="00AE4392" w:rsidP="00D41725">
            <w:pPr>
              <w:jc w:val="center"/>
              <w:rPr>
                <w:b/>
                <w:noProof/>
                <w:sz w:val="18"/>
                <w:lang w:val="es-EC" w:eastAsia="es-EC"/>
              </w:rPr>
            </w:pPr>
            <w:r>
              <w:rPr>
                <w:b/>
                <w:noProof/>
                <w:sz w:val="18"/>
                <w:lang w:val="es-EC" w:eastAsia="es-EC"/>
              </w:rPr>
              <w:t>Requerimientos</w:t>
            </w:r>
          </w:p>
        </w:tc>
        <w:tc>
          <w:tcPr>
            <w:tcW w:w="1404" w:type="dxa"/>
          </w:tcPr>
          <w:p w14:paraId="47E21E4D" w14:textId="77777777" w:rsidR="00AE4392" w:rsidRPr="004E3249" w:rsidRDefault="00AE4392" w:rsidP="00D41725">
            <w:pPr>
              <w:jc w:val="center"/>
              <w:rPr>
                <w:b/>
                <w:noProof/>
                <w:sz w:val="18"/>
                <w:lang w:val="es-EC" w:eastAsia="es-EC"/>
              </w:rPr>
            </w:pPr>
            <w:r w:rsidRPr="004E3249">
              <w:rPr>
                <w:b/>
                <w:noProof/>
                <w:sz w:val="18"/>
                <w:lang w:val="es-EC" w:eastAsia="es-EC"/>
              </w:rPr>
              <w:t>Líneas de código</w:t>
            </w:r>
          </w:p>
        </w:tc>
        <w:tc>
          <w:tcPr>
            <w:tcW w:w="1559" w:type="dxa"/>
          </w:tcPr>
          <w:p w14:paraId="48B1453E" w14:textId="77777777" w:rsidR="00AE4392" w:rsidRPr="001B7708" w:rsidRDefault="00AE4392" w:rsidP="00D41725">
            <w:pPr>
              <w:jc w:val="center"/>
              <w:rPr>
                <w:b/>
                <w:noProof/>
                <w:sz w:val="18"/>
                <w:lang w:val="es-EC" w:eastAsia="es-EC"/>
              </w:rPr>
            </w:pPr>
            <w:r w:rsidRPr="001B7708">
              <w:rPr>
                <w:b/>
                <w:noProof/>
                <w:sz w:val="18"/>
                <w:lang w:val="es-EC" w:eastAsia="es-EC"/>
              </w:rPr>
              <w:t>Cobertura deseado</w:t>
            </w:r>
          </w:p>
        </w:tc>
        <w:tc>
          <w:tcPr>
            <w:tcW w:w="1420" w:type="dxa"/>
          </w:tcPr>
          <w:p w14:paraId="53BA2A1F" w14:textId="77777777" w:rsidR="00AE4392" w:rsidRPr="004E3249" w:rsidRDefault="00AE4392" w:rsidP="00D41725">
            <w:pPr>
              <w:jc w:val="center"/>
              <w:rPr>
                <w:b/>
                <w:noProof/>
                <w:sz w:val="18"/>
                <w:lang w:val="es-EC" w:eastAsia="es-EC"/>
              </w:rPr>
            </w:pPr>
            <w:r w:rsidRPr="004E3249">
              <w:rPr>
                <w:b/>
                <w:noProof/>
                <w:sz w:val="18"/>
                <w:lang w:val="es-EC" w:eastAsia="es-EC"/>
              </w:rPr>
              <w:t>Cantidad Real (Líneas de código)</w:t>
            </w:r>
          </w:p>
        </w:tc>
        <w:tc>
          <w:tcPr>
            <w:tcW w:w="1270" w:type="dxa"/>
          </w:tcPr>
          <w:p w14:paraId="27EED5DC" w14:textId="77777777" w:rsidR="00AE4392" w:rsidRPr="004E3249" w:rsidRDefault="00AE4392" w:rsidP="00D41725">
            <w:pPr>
              <w:jc w:val="center"/>
              <w:rPr>
                <w:b/>
                <w:noProof/>
                <w:sz w:val="18"/>
                <w:lang w:val="es-EC" w:eastAsia="es-EC"/>
              </w:rPr>
            </w:pPr>
            <w:r w:rsidRPr="004E3249">
              <w:rPr>
                <w:b/>
                <w:noProof/>
                <w:sz w:val="18"/>
                <w:lang w:val="es-EC" w:eastAsia="es-EC"/>
              </w:rPr>
              <w:t>Porcentaje Real</w:t>
            </w:r>
          </w:p>
        </w:tc>
      </w:tr>
      <w:tr w:rsidR="00AE4392" w:rsidRPr="001B7708" w14:paraId="22AECBC7" w14:textId="77777777" w:rsidTr="00D41725">
        <w:trPr>
          <w:trHeight w:val="90"/>
        </w:trPr>
        <w:tc>
          <w:tcPr>
            <w:tcW w:w="1408" w:type="dxa"/>
            <w:vMerge w:val="restart"/>
          </w:tcPr>
          <w:p w14:paraId="5B70F000" w14:textId="77777777" w:rsidR="00AE4392" w:rsidRPr="00647878" w:rsidRDefault="00AE4392" w:rsidP="00D41725">
            <w:pPr>
              <w:jc w:val="center"/>
              <w:rPr>
                <w:noProof/>
                <w:sz w:val="18"/>
                <w:highlight w:val="yellow"/>
                <w:lang w:val="es-EC" w:eastAsia="es-EC"/>
              </w:rPr>
            </w:pPr>
            <w:r>
              <w:rPr>
                <w:noProof/>
                <w:sz w:val="18"/>
                <w:lang w:val="es-EC" w:eastAsia="es-EC"/>
              </w:rPr>
              <w:t>Sprint 2</w:t>
            </w:r>
          </w:p>
        </w:tc>
        <w:tc>
          <w:tcPr>
            <w:tcW w:w="1436" w:type="dxa"/>
          </w:tcPr>
          <w:p w14:paraId="16B41947" w14:textId="77777777" w:rsidR="00AE4392" w:rsidRPr="00596D85" w:rsidRDefault="00AE4392" w:rsidP="00D41725">
            <w:pPr>
              <w:jc w:val="center"/>
              <w:rPr>
                <w:noProof/>
                <w:sz w:val="18"/>
                <w:lang w:val="es-EC" w:eastAsia="es-EC"/>
              </w:rPr>
            </w:pPr>
            <w:r w:rsidRPr="00596D85">
              <w:rPr>
                <w:noProof/>
                <w:sz w:val="18"/>
                <w:lang w:val="es-EC" w:eastAsia="es-EC"/>
              </w:rPr>
              <w:t>HU-01</w:t>
            </w:r>
          </w:p>
        </w:tc>
        <w:tc>
          <w:tcPr>
            <w:tcW w:w="1404" w:type="dxa"/>
          </w:tcPr>
          <w:p w14:paraId="163A7424" w14:textId="77777777" w:rsidR="00AE4392" w:rsidRPr="00596D85" w:rsidRDefault="00AE4392" w:rsidP="00D41725">
            <w:pPr>
              <w:jc w:val="center"/>
              <w:rPr>
                <w:noProof/>
                <w:sz w:val="18"/>
                <w:lang w:val="es-EC" w:eastAsia="es-EC"/>
              </w:rPr>
            </w:pPr>
            <w:r w:rsidRPr="00596D85">
              <w:rPr>
                <w:noProof/>
                <w:sz w:val="18"/>
                <w:lang w:val="es-EC" w:eastAsia="es-EC"/>
              </w:rPr>
              <w:t>22</w:t>
            </w:r>
          </w:p>
        </w:tc>
        <w:tc>
          <w:tcPr>
            <w:tcW w:w="1559" w:type="dxa"/>
          </w:tcPr>
          <w:p w14:paraId="5B863728" w14:textId="77777777" w:rsidR="00AE4392" w:rsidRPr="00596D85" w:rsidRDefault="00AE4392" w:rsidP="00D41725">
            <w:pPr>
              <w:jc w:val="center"/>
              <w:rPr>
                <w:noProof/>
                <w:sz w:val="18"/>
                <w:lang w:val="es-EC" w:eastAsia="es-EC"/>
              </w:rPr>
            </w:pPr>
            <w:r w:rsidRPr="00596D85">
              <w:rPr>
                <w:noProof/>
                <w:sz w:val="18"/>
                <w:lang w:val="es-EC" w:eastAsia="es-EC"/>
              </w:rPr>
              <w:t>100%</w:t>
            </w:r>
          </w:p>
        </w:tc>
        <w:tc>
          <w:tcPr>
            <w:tcW w:w="1420" w:type="dxa"/>
          </w:tcPr>
          <w:p w14:paraId="46FEEE92" w14:textId="77777777" w:rsidR="00AE4392" w:rsidRPr="00596D85" w:rsidRDefault="00AE4392" w:rsidP="00D41725">
            <w:pPr>
              <w:jc w:val="center"/>
              <w:rPr>
                <w:noProof/>
                <w:sz w:val="18"/>
                <w:lang w:val="es-EC" w:eastAsia="es-EC"/>
              </w:rPr>
            </w:pPr>
            <w:r w:rsidRPr="00596D85">
              <w:rPr>
                <w:noProof/>
                <w:sz w:val="18"/>
                <w:lang w:val="es-EC" w:eastAsia="es-EC"/>
              </w:rPr>
              <w:t>22</w:t>
            </w:r>
          </w:p>
        </w:tc>
        <w:tc>
          <w:tcPr>
            <w:tcW w:w="1270" w:type="dxa"/>
          </w:tcPr>
          <w:p w14:paraId="3D13263D" w14:textId="77777777" w:rsidR="00AE4392" w:rsidRPr="00596D85" w:rsidRDefault="00AE4392" w:rsidP="00D41725">
            <w:pPr>
              <w:jc w:val="center"/>
              <w:rPr>
                <w:noProof/>
                <w:sz w:val="18"/>
                <w:lang w:val="es-EC" w:eastAsia="es-EC"/>
              </w:rPr>
            </w:pPr>
            <w:r w:rsidRPr="00596D85">
              <w:rPr>
                <w:noProof/>
                <w:sz w:val="18"/>
                <w:lang w:val="es-EC" w:eastAsia="es-EC"/>
              </w:rPr>
              <w:t>100%</w:t>
            </w:r>
          </w:p>
        </w:tc>
      </w:tr>
      <w:tr w:rsidR="00AE4392" w:rsidRPr="001B7708" w14:paraId="420BE2A3" w14:textId="77777777" w:rsidTr="00D41725">
        <w:trPr>
          <w:trHeight w:val="90"/>
        </w:trPr>
        <w:tc>
          <w:tcPr>
            <w:tcW w:w="1408" w:type="dxa"/>
            <w:vMerge/>
          </w:tcPr>
          <w:p w14:paraId="26CC4E10" w14:textId="77777777" w:rsidR="00AE4392" w:rsidRDefault="00AE4392" w:rsidP="00D41725">
            <w:pPr>
              <w:jc w:val="center"/>
              <w:rPr>
                <w:noProof/>
                <w:sz w:val="18"/>
                <w:lang w:val="es-EC" w:eastAsia="es-EC"/>
              </w:rPr>
            </w:pPr>
          </w:p>
        </w:tc>
        <w:tc>
          <w:tcPr>
            <w:tcW w:w="1436" w:type="dxa"/>
          </w:tcPr>
          <w:p w14:paraId="06DB7B35" w14:textId="77777777" w:rsidR="00AE4392" w:rsidRPr="00F45766" w:rsidRDefault="00AE4392" w:rsidP="00D41725">
            <w:pPr>
              <w:jc w:val="center"/>
              <w:rPr>
                <w:noProof/>
                <w:sz w:val="18"/>
                <w:highlight w:val="yellow"/>
                <w:lang w:val="es-EC" w:eastAsia="es-EC"/>
              </w:rPr>
            </w:pPr>
            <w:r>
              <w:rPr>
                <w:noProof/>
                <w:sz w:val="18"/>
                <w:lang w:val="es-EC" w:eastAsia="es-EC"/>
              </w:rPr>
              <w:t>HU-02</w:t>
            </w:r>
          </w:p>
        </w:tc>
        <w:tc>
          <w:tcPr>
            <w:tcW w:w="1404" w:type="dxa"/>
          </w:tcPr>
          <w:p w14:paraId="2D1246FE" w14:textId="77777777" w:rsidR="00AE4392" w:rsidRPr="004E3249" w:rsidRDefault="00AE4392" w:rsidP="00D41725">
            <w:pPr>
              <w:jc w:val="center"/>
              <w:rPr>
                <w:noProof/>
                <w:sz w:val="18"/>
                <w:lang w:val="es-EC" w:eastAsia="es-EC"/>
              </w:rPr>
            </w:pPr>
            <w:r w:rsidRPr="004E3249">
              <w:rPr>
                <w:noProof/>
                <w:sz w:val="18"/>
                <w:lang w:val="es-EC" w:eastAsia="es-EC"/>
              </w:rPr>
              <w:t>18</w:t>
            </w:r>
          </w:p>
        </w:tc>
        <w:tc>
          <w:tcPr>
            <w:tcW w:w="1559" w:type="dxa"/>
          </w:tcPr>
          <w:p w14:paraId="313A5498" w14:textId="77777777" w:rsidR="00AE4392" w:rsidRPr="0034288C" w:rsidRDefault="00AE4392" w:rsidP="00D41725">
            <w:pPr>
              <w:jc w:val="center"/>
              <w:rPr>
                <w:noProof/>
                <w:sz w:val="18"/>
                <w:lang w:val="es-EC" w:eastAsia="es-EC"/>
              </w:rPr>
            </w:pPr>
            <w:r w:rsidRPr="0034288C">
              <w:rPr>
                <w:noProof/>
                <w:sz w:val="18"/>
                <w:lang w:val="es-EC" w:eastAsia="es-EC"/>
              </w:rPr>
              <w:t>100%</w:t>
            </w:r>
          </w:p>
        </w:tc>
        <w:tc>
          <w:tcPr>
            <w:tcW w:w="1420" w:type="dxa"/>
          </w:tcPr>
          <w:p w14:paraId="25CC084A" w14:textId="77777777" w:rsidR="00AE4392" w:rsidRPr="004E3249" w:rsidRDefault="00AE4392" w:rsidP="00D41725">
            <w:pPr>
              <w:jc w:val="center"/>
              <w:rPr>
                <w:noProof/>
                <w:sz w:val="18"/>
                <w:lang w:val="es-EC" w:eastAsia="es-EC"/>
              </w:rPr>
            </w:pPr>
            <w:r w:rsidRPr="004E3249">
              <w:rPr>
                <w:noProof/>
                <w:sz w:val="18"/>
                <w:lang w:val="es-EC" w:eastAsia="es-EC"/>
              </w:rPr>
              <w:t>18</w:t>
            </w:r>
          </w:p>
        </w:tc>
        <w:tc>
          <w:tcPr>
            <w:tcW w:w="1270" w:type="dxa"/>
          </w:tcPr>
          <w:p w14:paraId="1F66B3C9" w14:textId="77777777" w:rsidR="00AE4392" w:rsidRPr="004E3249" w:rsidRDefault="00AE4392" w:rsidP="00D41725">
            <w:pPr>
              <w:jc w:val="center"/>
              <w:rPr>
                <w:noProof/>
                <w:sz w:val="18"/>
                <w:lang w:val="es-EC" w:eastAsia="es-EC"/>
              </w:rPr>
            </w:pPr>
            <w:r w:rsidRPr="004E3249">
              <w:rPr>
                <w:noProof/>
                <w:sz w:val="18"/>
                <w:lang w:val="es-EC" w:eastAsia="es-EC"/>
              </w:rPr>
              <w:t>100%</w:t>
            </w:r>
          </w:p>
        </w:tc>
      </w:tr>
      <w:tr w:rsidR="00AE4392" w:rsidRPr="001B7708" w14:paraId="48FF9E71" w14:textId="77777777" w:rsidTr="00D41725">
        <w:trPr>
          <w:trHeight w:val="90"/>
        </w:trPr>
        <w:tc>
          <w:tcPr>
            <w:tcW w:w="1408" w:type="dxa"/>
            <w:vMerge/>
          </w:tcPr>
          <w:p w14:paraId="5D025F08" w14:textId="77777777" w:rsidR="00AE4392" w:rsidRDefault="00AE4392" w:rsidP="00D41725">
            <w:pPr>
              <w:jc w:val="center"/>
              <w:rPr>
                <w:noProof/>
                <w:sz w:val="18"/>
                <w:highlight w:val="yellow"/>
                <w:lang w:val="es-EC" w:eastAsia="es-EC"/>
              </w:rPr>
            </w:pPr>
          </w:p>
        </w:tc>
        <w:tc>
          <w:tcPr>
            <w:tcW w:w="1436" w:type="dxa"/>
          </w:tcPr>
          <w:p w14:paraId="3F048B40" w14:textId="77777777" w:rsidR="00AE4392" w:rsidRPr="00647878" w:rsidRDefault="00AE4392" w:rsidP="00D41725">
            <w:pPr>
              <w:jc w:val="center"/>
              <w:rPr>
                <w:noProof/>
                <w:sz w:val="18"/>
                <w:highlight w:val="yellow"/>
                <w:lang w:val="es-EC" w:eastAsia="es-EC"/>
              </w:rPr>
            </w:pPr>
            <w:r w:rsidRPr="00647878">
              <w:rPr>
                <w:noProof/>
                <w:sz w:val="18"/>
                <w:lang w:val="es-EC" w:eastAsia="es-EC"/>
              </w:rPr>
              <w:t>HU-03</w:t>
            </w:r>
          </w:p>
        </w:tc>
        <w:tc>
          <w:tcPr>
            <w:tcW w:w="1404" w:type="dxa"/>
          </w:tcPr>
          <w:p w14:paraId="2C5EEBD2" w14:textId="77777777" w:rsidR="00AE4392" w:rsidRPr="004E3249" w:rsidRDefault="00AE4392" w:rsidP="00D41725">
            <w:pPr>
              <w:jc w:val="center"/>
              <w:rPr>
                <w:noProof/>
                <w:sz w:val="18"/>
                <w:lang w:val="es-EC" w:eastAsia="es-EC"/>
              </w:rPr>
            </w:pPr>
            <w:r w:rsidRPr="004E3249">
              <w:rPr>
                <w:noProof/>
                <w:sz w:val="18"/>
                <w:lang w:val="es-EC" w:eastAsia="es-EC"/>
              </w:rPr>
              <w:t>44</w:t>
            </w:r>
          </w:p>
        </w:tc>
        <w:tc>
          <w:tcPr>
            <w:tcW w:w="1559" w:type="dxa"/>
          </w:tcPr>
          <w:p w14:paraId="50899B66" w14:textId="77777777" w:rsidR="00AE4392" w:rsidRPr="0034288C" w:rsidRDefault="00AE4392" w:rsidP="00D41725">
            <w:pPr>
              <w:jc w:val="center"/>
              <w:rPr>
                <w:noProof/>
                <w:sz w:val="18"/>
                <w:lang w:val="es-EC" w:eastAsia="es-EC"/>
              </w:rPr>
            </w:pPr>
            <w:r w:rsidRPr="0034288C">
              <w:rPr>
                <w:noProof/>
                <w:sz w:val="18"/>
                <w:lang w:val="es-EC" w:eastAsia="es-EC"/>
              </w:rPr>
              <w:t>100%</w:t>
            </w:r>
          </w:p>
        </w:tc>
        <w:tc>
          <w:tcPr>
            <w:tcW w:w="1420" w:type="dxa"/>
          </w:tcPr>
          <w:p w14:paraId="4A1B762A" w14:textId="77777777" w:rsidR="00AE4392" w:rsidRPr="004E3249" w:rsidRDefault="00AE4392" w:rsidP="00D41725">
            <w:pPr>
              <w:jc w:val="center"/>
              <w:rPr>
                <w:noProof/>
                <w:sz w:val="18"/>
                <w:lang w:val="es-EC" w:eastAsia="es-EC"/>
              </w:rPr>
            </w:pPr>
            <w:r w:rsidRPr="004E3249">
              <w:rPr>
                <w:noProof/>
                <w:sz w:val="18"/>
                <w:lang w:val="es-EC" w:eastAsia="es-EC"/>
              </w:rPr>
              <w:t>44</w:t>
            </w:r>
          </w:p>
        </w:tc>
        <w:tc>
          <w:tcPr>
            <w:tcW w:w="1270" w:type="dxa"/>
          </w:tcPr>
          <w:p w14:paraId="1A91087F" w14:textId="77777777" w:rsidR="00AE4392" w:rsidRPr="004E3249" w:rsidRDefault="00AE4392" w:rsidP="00D41725">
            <w:pPr>
              <w:jc w:val="center"/>
              <w:rPr>
                <w:noProof/>
                <w:sz w:val="18"/>
                <w:lang w:val="es-EC" w:eastAsia="es-EC"/>
              </w:rPr>
            </w:pPr>
            <w:r w:rsidRPr="004E3249">
              <w:rPr>
                <w:noProof/>
                <w:sz w:val="18"/>
                <w:lang w:val="es-EC" w:eastAsia="es-EC"/>
              </w:rPr>
              <w:t>100%</w:t>
            </w:r>
          </w:p>
        </w:tc>
      </w:tr>
      <w:tr w:rsidR="00AE4392" w:rsidRPr="001B7708" w14:paraId="72AC7096" w14:textId="77777777" w:rsidTr="00D41725">
        <w:trPr>
          <w:trHeight w:val="90"/>
        </w:trPr>
        <w:tc>
          <w:tcPr>
            <w:tcW w:w="1408" w:type="dxa"/>
            <w:vMerge/>
          </w:tcPr>
          <w:p w14:paraId="116E38A2" w14:textId="77777777" w:rsidR="00AE4392" w:rsidRDefault="00AE4392" w:rsidP="00D41725">
            <w:pPr>
              <w:jc w:val="center"/>
              <w:rPr>
                <w:noProof/>
                <w:sz w:val="18"/>
                <w:highlight w:val="yellow"/>
                <w:lang w:val="es-EC" w:eastAsia="es-EC"/>
              </w:rPr>
            </w:pPr>
          </w:p>
        </w:tc>
        <w:tc>
          <w:tcPr>
            <w:tcW w:w="1436" w:type="dxa"/>
          </w:tcPr>
          <w:p w14:paraId="4C7F61B0" w14:textId="77777777" w:rsidR="00AE4392" w:rsidRPr="00647878" w:rsidRDefault="00AE4392" w:rsidP="00D41725">
            <w:pPr>
              <w:jc w:val="center"/>
              <w:rPr>
                <w:noProof/>
                <w:sz w:val="18"/>
                <w:highlight w:val="yellow"/>
                <w:lang w:val="es-EC" w:eastAsia="es-EC"/>
              </w:rPr>
            </w:pPr>
            <w:r w:rsidRPr="00647878">
              <w:rPr>
                <w:noProof/>
                <w:sz w:val="18"/>
                <w:lang w:val="es-EC" w:eastAsia="es-EC"/>
              </w:rPr>
              <w:t>HU-04</w:t>
            </w:r>
          </w:p>
        </w:tc>
        <w:tc>
          <w:tcPr>
            <w:tcW w:w="1404" w:type="dxa"/>
          </w:tcPr>
          <w:p w14:paraId="4DD377AD" w14:textId="77777777" w:rsidR="00AE4392" w:rsidRPr="004E3249" w:rsidRDefault="00AE4392" w:rsidP="00D41725">
            <w:pPr>
              <w:jc w:val="center"/>
              <w:rPr>
                <w:noProof/>
                <w:sz w:val="18"/>
                <w:lang w:val="es-EC" w:eastAsia="es-EC"/>
              </w:rPr>
            </w:pPr>
            <w:r>
              <w:rPr>
                <w:noProof/>
                <w:sz w:val="18"/>
                <w:lang w:val="es-EC" w:eastAsia="es-EC"/>
              </w:rPr>
              <w:t>63</w:t>
            </w:r>
          </w:p>
        </w:tc>
        <w:tc>
          <w:tcPr>
            <w:tcW w:w="1559" w:type="dxa"/>
          </w:tcPr>
          <w:p w14:paraId="44A3006A" w14:textId="77777777" w:rsidR="00AE4392" w:rsidRPr="0034288C" w:rsidRDefault="00AE4392" w:rsidP="00D41725">
            <w:pPr>
              <w:jc w:val="center"/>
              <w:rPr>
                <w:noProof/>
                <w:sz w:val="18"/>
                <w:lang w:val="es-EC" w:eastAsia="es-EC"/>
              </w:rPr>
            </w:pPr>
            <w:r w:rsidRPr="0034288C">
              <w:rPr>
                <w:noProof/>
                <w:sz w:val="18"/>
                <w:lang w:val="es-EC" w:eastAsia="es-EC"/>
              </w:rPr>
              <w:t>100%</w:t>
            </w:r>
          </w:p>
        </w:tc>
        <w:tc>
          <w:tcPr>
            <w:tcW w:w="1420" w:type="dxa"/>
          </w:tcPr>
          <w:p w14:paraId="3C53B0CF" w14:textId="77777777" w:rsidR="00AE4392" w:rsidRPr="004E3249" w:rsidRDefault="00AE4392" w:rsidP="00D41725">
            <w:pPr>
              <w:jc w:val="center"/>
              <w:rPr>
                <w:noProof/>
                <w:sz w:val="18"/>
                <w:lang w:val="es-EC" w:eastAsia="es-EC"/>
              </w:rPr>
            </w:pPr>
            <w:r>
              <w:rPr>
                <w:noProof/>
                <w:sz w:val="18"/>
                <w:lang w:val="es-EC" w:eastAsia="es-EC"/>
              </w:rPr>
              <w:t>57</w:t>
            </w:r>
          </w:p>
        </w:tc>
        <w:tc>
          <w:tcPr>
            <w:tcW w:w="1270" w:type="dxa"/>
          </w:tcPr>
          <w:p w14:paraId="71B2C7EB" w14:textId="77777777" w:rsidR="00AE4392" w:rsidRPr="004E3249" w:rsidRDefault="00AE4392" w:rsidP="00D41725">
            <w:pPr>
              <w:jc w:val="center"/>
              <w:rPr>
                <w:noProof/>
                <w:sz w:val="18"/>
                <w:lang w:val="es-EC" w:eastAsia="es-EC"/>
              </w:rPr>
            </w:pPr>
            <w:r w:rsidRPr="004E3249">
              <w:rPr>
                <w:noProof/>
                <w:sz w:val="18"/>
                <w:lang w:val="es-EC" w:eastAsia="es-EC"/>
              </w:rPr>
              <w:t>90%</w:t>
            </w:r>
          </w:p>
        </w:tc>
      </w:tr>
      <w:tr w:rsidR="00AE4392" w:rsidRPr="001B7708" w14:paraId="37AB260E" w14:textId="77777777" w:rsidTr="00D41725">
        <w:trPr>
          <w:trHeight w:val="90"/>
        </w:trPr>
        <w:tc>
          <w:tcPr>
            <w:tcW w:w="1408" w:type="dxa"/>
            <w:vMerge/>
          </w:tcPr>
          <w:p w14:paraId="5C683230" w14:textId="77777777" w:rsidR="00AE4392" w:rsidRDefault="00AE4392" w:rsidP="00D41725">
            <w:pPr>
              <w:jc w:val="center"/>
              <w:rPr>
                <w:noProof/>
                <w:sz w:val="18"/>
                <w:highlight w:val="yellow"/>
                <w:lang w:val="es-EC" w:eastAsia="es-EC"/>
              </w:rPr>
            </w:pPr>
          </w:p>
        </w:tc>
        <w:tc>
          <w:tcPr>
            <w:tcW w:w="1436" w:type="dxa"/>
          </w:tcPr>
          <w:p w14:paraId="245A337B" w14:textId="77777777" w:rsidR="00AE4392" w:rsidRPr="00647878" w:rsidRDefault="00AE4392" w:rsidP="00D41725">
            <w:pPr>
              <w:jc w:val="center"/>
              <w:rPr>
                <w:noProof/>
                <w:sz w:val="18"/>
                <w:highlight w:val="yellow"/>
                <w:lang w:val="es-EC" w:eastAsia="es-EC"/>
              </w:rPr>
            </w:pPr>
            <w:r w:rsidRPr="00647878">
              <w:rPr>
                <w:noProof/>
                <w:sz w:val="18"/>
                <w:lang w:val="es-EC" w:eastAsia="es-EC"/>
              </w:rPr>
              <w:t>HU-05</w:t>
            </w:r>
          </w:p>
        </w:tc>
        <w:tc>
          <w:tcPr>
            <w:tcW w:w="1404" w:type="dxa"/>
          </w:tcPr>
          <w:p w14:paraId="3375B992" w14:textId="77777777" w:rsidR="00AE4392" w:rsidRPr="004E3249" w:rsidRDefault="00AE4392" w:rsidP="00D41725">
            <w:pPr>
              <w:jc w:val="center"/>
              <w:rPr>
                <w:noProof/>
                <w:sz w:val="18"/>
                <w:lang w:val="es-EC" w:eastAsia="es-EC"/>
              </w:rPr>
            </w:pPr>
            <w:r w:rsidRPr="004E3249">
              <w:rPr>
                <w:noProof/>
                <w:sz w:val="18"/>
                <w:lang w:val="es-EC" w:eastAsia="es-EC"/>
              </w:rPr>
              <w:t>44</w:t>
            </w:r>
          </w:p>
        </w:tc>
        <w:tc>
          <w:tcPr>
            <w:tcW w:w="1559" w:type="dxa"/>
          </w:tcPr>
          <w:p w14:paraId="465CDF3E" w14:textId="77777777" w:rsidR="00AE4392" w:rsidRPr="00647878" w:rsidRDefault="00AE4392" w:rsidP="00D41725">
            <w:pPr>
              <w:jc w:val="center"/>
              <w:rPr>
                <w:noProof/>
                <w:sz w:val="18"/>
                <w:highlight w:val="yellow"/>
                <w:lang w:val="es-EC" w:eastAsia="es-EC"/>
              </w:rPr>
            </w:pPr>
            <w:r w:rsidRPr="00647878">
              <w:rPr>
                <w:noProof/>
                <w:sz w:val="18"/>
                <w:lang w:val="es-EC" w:eastAsia="es-EC"/>
              </w:rPr>
              <w:t>100%</w:t>
            </w:r>
          </w:p>
        </w:tc>
        <w:tc>
          <w:tcPr>
            <w:tcW w:w="1420" w:type="dxa"/>
          </w:tcPr>
          <w:p w14:paraId="73ED391E" w14:textId="77777777" w:rsidR="00AE4392" w:rsidRPr="004E3249" w:rsidRDefault="00AE4392" w:rsidP="00D41725">
            <w:pPr>
              <w:jc w:val="center"/>
              <w:rPr>
                <w:noProof/>
                <w:sz w:val="18"/>
                <w:lang w:val="es-EC" w:eastAsia="es-EC"/>
              </w:rPr>
            </w:pPr>
            <w:r w:rsidRPr="004E3249">
              <w:rPr>
                <w:noProof/>
                <w:sz w:val="18"/>
                <w:lang w:val="es-EC" w:eastAsia="es-EC"/>
              </w:rPr>
              <w:t>44</w:t>
            </w:r>
          </w:p>
        </w:tc>
        <w:tc>
          <w:tcPr>
            <w:tcW w:w="1270" w:type="dxa"/>
          </w:tcPr>
          <w:p w14:paraId="6EB52DCE" w14:textId="77777777" w:rsidR="00AE4392" w:rsidRPr="004E3249" w:rsidRDefault="00AE4392" w:rsidP="00D41725">
            <w:pPr>
              <w:jc w:val="center"/>
              <w:rPr>
                <w:noProof/>
                <w:sz w:val="18"/>
                <w:lang w:val="es-EC" w:eastAsia="es-EC"/>
              </w:rPr>
            </w:pPr>
            <w:r w:rsidRPr="004E3249">
              <w:rPr>
                <w:noProof/>
                <w:sz w:val="18"/>
                <w:lang w:val="es-EC" w:eastAsia="es-EC"/>
              </w:rPr>
              <w:t>100</w:t>
            </w:r>
            <w:r>
              <w:rPr>
                <w:noProof/>
                <w:sz w:val="18"/>
                <w:lang w:val="es-EC" w:eastAsia="es-EC"/>
              </w:rPr>
              <w:t>%</w:t>
            </w:r>
          </w:p>
        </w:tc>
      </w:tr>
      <w:tr w:rsidR="00AE4392" w:rsidRPr="001B7708" w14:paraId="7CA97EFB" w14:textId="77777777" w:rsidTr="00D41725">
        <w:trPr>
          <w:trHeight w:val="90"/>
        </w:trPr>
        <w:tc>
          <w:tcPr>
            <w:tcW w:w="1408" w:type="dxa"/>
            <w:vMerge/>
          </w:tcPr>
          <w:p w14:paraId="3BDFC86B" w14:textId="77777777" w:rsidR="00AE4392" w:rsidRDefault="00AE4392" w:rsidP="00D41725">
            <w:pPr>
              <w:jc w:val="center"/>
              <w:rPr>
                <w:noProof/>
                <w:sz w:val="18"/>
                <w:highlight w:val="yellow"/>
                <w:lang w:val="es-EC" w:eastAsia="es-EC"/>
              </w:rPr>
            </w:pPr>
          </w:p>
        </w:tc>
        <w:tc>
          <w:tcPr>
            <w:tcW w:w="1436" w:type="dxa"/>
            <w:shd w:val="clear" w:color="auto" w:fill="auto"/>
          </w:tcPr>
          <w:p w14:paraId="131888D7" w14:textId="77777777" w:rsidR="00AE4392" w:rsidRPr="00857A2E" w:rsidRDefault="00AE4392" w:rsidP="00D41725">
            <w:pPr>
              <w:jc w:val="center"/>
              <w:rPr>
                <w:noProof/>
                <w:sz w:val="18"/>
                <w:lang w:val="es-EC" w:eastAsia="es-EC"/>
              </w:rPr>
            </w:pPr>
            <w:r w:rsidRPr="00857A2E">
              <w:rPr>
                <w:noProof/>
                <w:sz w:val="18"/>
                <w:lang w:val="es-EC" w:eastAsia="es-EC"/>
              </w:rPr>
              <w:t>HU-06</w:t>
            </w:r>
          </w:p>
        </w:tc>
        <w:tc>
          <w:tcPr>
            <w:tcW w:w="1404" w:type="dxa"/>
            <w:shd w:val="clear" w:color="auto" w:fill="auto"/>
          </w:tcPr>
          <w:p w14:paraId="2F465D06" w14:textId="77777777" w:rsidR="00AE4392" w:rsidRPr="00857A2E" w:rsidRDefault="00AE4392" w:rsidP="00D41725">
            <w:pPr>
              <w:jc w:val="center"/>
              <w:rPr>
                <w:noProof/>
                <w:sz w:val="18"/>
                <w:lang w:val="es-EC" w:eastAsia="es-EC"/>
              </w:rPr>
            </w:pPr>
            <w:r w:rsidRPr="00857A2E">
              <w:rPr>
                <w:noProof/>
                <w:sz w:val="18"/>
                <w:lang w:val="es-EC" w:eastAsia="es-EC"/>
              </w:rPr>
              <w:t>22</w:t>
            </w:r>
          </w:p>
        </w:tc>
        <w:tc>
          <w:tcPr>
            <w:tcW w:w="1559" w:type="dxa"/>
            <w:shd w:val="clear" w:color="auto" w:fill="auto"/>
          </w:tcPr>
          <w:p w14:paraId="396B7C82"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shd w:val="clear" w:color="auto" w:fill="auto"/>
          </w:tcPr>
          <w:p w14:paraId="6B944C15" w14:textId="77777777" w:rsidR="00AE4392" w:rsidRPr="00857A2E" w:rsidRDefault="00AE4392" w:rsidP="00D41725">
            <w:pPr>
              <w:jc w:val="center"/>
              <w:rPr>
                <w:noProof/>
                <w:sz w:val="18"/>
                <w:lang w:val="es-EC" w:eastAsia="es-EC"/>
              </w:rPr>
            </w:pPr>
            <w:r w:rsidRPr="00857A2E">
              <w:rPr>
                <w:noProof/>
                <w:sz w:val="18"/>
                <w:lang w:val="es-EC" w:eastAsia="es-EC"/>
              </w:rPr>
              <w:t>22</w:t>
            </w:r>
          </w:p>
        </w:tc>
        <w:tc>
          <w:tcPr>
            <w:tcW w:w="1270" w:type="dxa"/>
            <w:shd w:val="clear" w:color="auto" w:fill="auto"/>
          </w:tcPr>
          <w:p w14:paraId="3337BF0F" w14:textId="77777777" w:rsidR="00AE4392" w:rsidRPr="00857A2E" w:rsidRDefault="00AE4392" w:rsidP="00D41725">
            <w:pPr>
              <w:jc w:val="center"/>
              <w:rPr>
                <w:noProof/>
                <w:sz w:val="18"/>
                <w:lang w:val="es-EC" w:eastAsia="es-EC"/>
              </w:rPr>
            </w:pPr>
            <w:r w:rsidRPr="00857A2E">
              <w:rPr>
                <w:noProof/>
                <w:sz w:val="18"/>
                <w:lang w:val="es-EC" w:eastAsia="es-EC"/>
              </w:rPr>
              <w:t>100%</w:t>
            </w:r>
          </w:p>
        </w:tc>
      </w:tr>
      <w:tr w:rsidR="00AE4392" w:rsidRPr="001B7708" w14:paraId="7F3317FB" w14:textId="77777777" w:rsidTr="00D41725">
        <w:trPr>
          <w:trHeight w:val="120"/>
        </w:trPr>
        <w:tc>
          <w:tcPr>
            <w:tcW w:w="1408" w:type="dxa"/>
            <w:vMerge/>
          </w:tcPr>
          <w:p w14:paraId="0D796FE7" w14:textId="77777777" w:rsidR="00AE4392" w:rsidRDefault="00AE4392" w:rsidP="00D41725">
            <w:pPr>
              <w:jc w:val="center"/>
              <w:rPr>
                <w:noProof/>
                <w:sz w:val="18"/>
                <w:highlight w:val="yellow"/>
                <w:lang w:val="es-EC" w:eastAsia="es-EC"/>
              </w:rPr>
            </w:pPr>
          </w:p>
        </w:tc>
        <w:tc>
          <w:tcPr>
            <w:tcW w:w="1436" w:type="dxa"/>
            <w:shd w:val="clear" w:color="auto" w:fill="auto"/>
          </w:tcPr>
          <w:p w14:paraId="06C6A931" w14:textId="77777777" w:rsidR="00AE4392" w:rsidRPr="00857A2E" w:rsidRDefault="00AE4392" w:rsidP="00D41725">
            <w:pPr>
              <w:jc w:val="center"/>
              <w:rPr>
                <w:noProof/>
                <w:sz w:val="18"/>
                <w:lang w:val="es-EC" w:eastAsia="es-EC"/>
              </w:rPr>
            </w:pPr>
            <w:r w:rsidRPr="00857A2E">
              <w:rPr>
                <w:noProof/>
                <w:sz w:val="18"/>
                <w:lang w:val="es-EC" w:eastAsia="es-EC"/>
              </w:rPr>
              <w:t>HU-07</w:t>
            </w:r>
          </w:p>
        </w:tc>
        <w:tc>
          <w:tcPr>
            <w:tcW w:w="1404" w:type="dxa"/>
            <w:shd w:val="clear" w:color="auto" w:fill="auto"/>
          </w:tcPr>
          <w:p w14:paraId="0E558017" w14:textId="77777777" w:rsidR="00AE4392" w:rsidRPr="00857A2E" w:rsidRDefault="00AE4392" w:rsidP="00D41725">
            <w:pPr>
              <w:jc w:val="center"/>
              <w:rPr>
                <w:noProof/>
                <w:sz w:val="18"/>
                <w:lang w:val="es-EC" w:eastAsia="es-EC"/>
              </w:rPr>
            </w:pPr>
            <w:r w:rsidRPr="00857A2E">
              <w:rPr>
                <w:noProof/>
                <w:sz w:val="18"/>
                <w:lang w:val="es-EC" w:eastAsia="es-EC"/>
              </w:rPr>
              <w:t>22</w:t>
            </w:r>
          </w:p>
        </w:tc>
        <w:tc>
          <w:tcPr>
            <w:tcW w:w="1559" w:type="dxa"/>
            <w:shd w:val="clear" w:color="auto" w:fill="auto"/>
          </w:tcPr>
          <w:p w14:paraId="011FAA2E"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shd w:val="clear" w:color="auto" w:fill="auto"/>
          </w:tcPr>
          <w:p w14:paraId="36D0668D" w14:textId="77777777" w:rsidR="00AE4392" w:rsidRPr="00857A2E" w:rsidRDefault="00AE4392" w:rsidP="00D41725">
            <w:pPr>
              <w:jc w:val="center"/>
              <w:rPr>
                <w:noProof/>
                <w:sz w:val="18"/>
                <w:lang w:val="es-EC" w:eastAsia="es-EC"/>
              </w:rPr>
            </w:pPr>
            <w:r w:rsidRPr="00857A2E">
              <w:rPr>
                <w:noProof/>
                <w:sz w:val="18"/>
                <w:lang w:val="es-EC" w:eastAsia="es-EC"/>
              </w:rPr>
              <w:t>22</w:t>
            </w:r>
          </w:p>
        </w:tc>
        <w:tc>
          <w:tcPr>
            <w:tcW w:w="1270" w:type="dxa"/>
            <w:shd w:val="clear" w:color="auto" w:fill="auto"/>
          </w:tcPr>
          <w:p w14:paraId="73FAFFC5" w14:textId="77777777" w:rsidR="00AE4392" w:rsidRPr="00857A2E" w:rsidRDefault="00AE4392" w:rsidP="00D41725">
            <w:pPr>
              <w:jc w:val="center"/>
              <w:rPr>
                <w:noProof/>
                <w:sz w:val="18"/>
                <w:lang w:val="es-EC" w:eastAsia="es-EC"/>
              </w:rPr>
            </w:pPr>
            <w:r w:rsidRPr="00857A2E">
              <w:rPr>
                <w:noProof/>
                <w:sz w:val="18"/>
                <w:lang w:val="es-EC" w:eastAsia="es-EC"/>
              </w:rPr>
              <w:t>100%</w:t>
            </w:r>
          </w:p>
        </w:tc>
      </w:tr>
      <w:tr w:rsidR="00AE4392" w:rsidRPr="001B7708" w14:paraId="17FB04DB" w14:textId="77777777" w:rsidTr="00D41725">
        <w:trPr>
          <w:trHeight w:val="90"/>
        </w:trPr>
        <w:tc>
          <w:tcPr>
            <w:tcW w:w="1408" w:type="dxa"/>
            <w:vMerge w:val="restart"/>
          </w:tcPr>
          <w:p w14:paraId="662BFC48" w14:textId="77777777" w:rsidR="00AE4392" w:rsidRPr="00647878" w:rsidRDefault="00AE4392" w:rsidP="00D41725">
            <w:pPr>
              <w:jc w:val="center"/>
              <w:rPr>
                <w:noProof/>
                <w:sz w:val="18"/>
                <w:lang w:val="es-EC" w:eastAsia="es-EC"/>
              </w:rPr>
            </w:pPr>
            <w:r>
              <w:rPr>
                <w:noProof/>
                <w:sz w:val="18"/>
                <w:lang w:val="es-EC" w:eastAsia="es-EC"/>
              </w:rPr>
              <w:t>Sprint 3</w:t>
            </w:r>
          </w:p>
        </w:tc>
        <w:tc>
          <w:tcPr>
            <w:tcW w:w="1436" w:type="dxa"/>
            <w:shd w:val="clear" w:color="auto" w:fill="auto"/>
          </w:tcPr>
          <w:p w14:paraId="407A38FD" w14:textId="77777777" w:rsidR="00AE4392" w:rsidRPr="00857A2E" w:rsidRDefault="00AE4392" w:rsidP="00D41725">
            <w:pPr>
              <w:jc w:val="center"/>
              <w:rPr>
                <w:noProof/>
                <w:sz w:val="18"/>
                <w:lang w:val="es-EC" w:eastAsia="es-EC"/>
              </w:rPr>
            </w:pPr>
            <w:r w:rsidRPr="00857A2E">
              <w:rPr>
                <w:noProof/>
                <w:sz w:val="18"/>
                <w:lang w:val="es-EC" w:eastAsia="es-EC"/>
              </w:rPr>
              <w:t>HU-08</w:t>
            </w:r>
          </w:p>
        </w:tc>
        <w:tc>
          <w:tcPr>
            <w:tcW w:w="1404" w:type="dxa"/>
            <w:shd w:val="clear" w:color="auto" w:fill="auto"/>
          </w:tcPr>
          <w:p w14:paraId="2BE90BCA" w14:textId="77777777" w:rsidR="00AE4392" w:rsidRPr="00857A2E" w:rsidRDefault="00AE4392" w:rsidP="00D41725">
            <w:pPr>
              <w:jc w:val="center"/>
              <w:rPr>
                <w:noProof/>
                <w:sz w:val="18"/>
                <w:lang w:val="es-EC" w:eastAsia="es-EC"/>
              </w:rPr>
            </w:pPr>
            <w:r w:rsidRPr="00857A2E">
              <w:rPr>
                <w:noProof/>
                <w:sz w:val="18"/>
                <w:lang w:val="es-EC" w:eastAsia="es-EC"/>
              </w:rPr>
              <w:t>13</w:t>
            </w:r>
          </w:p>
        </w:tc>
        <w:tc>
          <w:tcPr>
            <w:tcW w:w="1559" w:type="dxa"/>
            <w:shd w:val="clear" w:color="auto" w:fill="auto"/>
          </w:tcPr>
          <w:p w14:paraId="267621F8"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shd w:val="clear" w:color="auto" w:fill="auto"/>
          </w:tcPr>
          <w:p w14:paraId="1D01FBEA" w14:textId="77777777" w:rsidR="00AE4392" w:rsidRPr="00857A2E" w:rsidRDefault="00AE4392" w:rsidP="00D41725">
            <w:pPr>
              <w:jc w:val="center"/>
              <w:rPr>
                <w:noProof/>
                <w:sz w:val="18"/>
                <w:lang w:val="es-EC" w:eastAsia="es-EC"/>
              </w:rPr>
            </w:pPr>
            <w:r w:rsidRPr="00857A2E">
              <w:rPr>
                <w:noProof/>
                <w:sz w:val="18"/>
                <w:lang w:val="es-EC" w:eastAsia="es-EC"/>
              </w:rPr>
              <w:t>13</w:t>
            </w:r>
          </w:p>
        </w:tc>
        <w:tc>
          <w:tcPr>
            <w:tcW w:w="1270" w:type="dxa"/>
            <w:shd w:val="clear" w:color="auto" w:fill="auto"/>
          </w:tcPr>
          <w:p w14:paraId="702A0B29" w14:textId="77777777" w:rsidR="00AE4392" w:rsidRPr="00857A2E" w:rsidRDefault="00AE4392" w:rsidP="00D41725">
            <w:pPr>
              <w:jc w:val="center"/>
              <w:rPr>
                <w:noProof/>
                <w:sz w:val="18"/>
                <w:lang w:val="es-EC" w:eastAsia="es-EC"/>
              </w:rPr>
            </w:pPr>
            <w:r w:rsidRPr="00857A2E">
              <w:rPr>
                <w:noProof/>
                <w:sz w:val="18"/>
                <w:lang w:val="es-EC" w:eastAsia="es-EC"/>
              </w:rPr>
              <w:t>100%</w:t>
            </w:r>
          </w:p>
        </w:tc>
      </w:tr>
      <w:tr w:rsidR="00AE4392" w:rsidRPr="001B7708" w14:paraId="10CEADD6" w14:textId="77777777" w:rsidTr="00D41725">
        <w:trPr>
          <w:trHeight w:val="90"/>
        </w:trPr>
        <w:tc>
          <w:tcPr>
            <w:tcW w:w="1408" w:type="dxa"/>
            <w:vMerge/>
          </w:tcPr>
          <w:p w14:paraId="13F5FAD6" w14:textId="77777777" w:rsidR="00AE4392" w:rsidRPr="00647878" w:rsidRDefault="00AE4392" w:rsidP="00D41725">
            <w:pPr>
              <w:jc w:val="center"/>
              <w:rPr>
                <w:noProof/>
                <w:sz w:val="18"/>
                <w:lang w:val="es-EC" w:eastAsia="es-EC"/>
              </w:rPr>
            </w:pPr>
          </w:p>
        </w:tc>
        <w:tc>
          <w:tcPr>
            <w:tcW w:w="1436" w:type="dxa"/>
          </w:tcPr>
          <w:p w14:paraId="5EA49CD6" w14:textId="77777777" w:rsidR="00AE4392" w:rsidRDefault="00AE4392" w:rsidP="00D41725">
            <w:pPr>
              <w:jc w:val="center"/>
              <w:rPr>
                <w:noProof/>
                <w:sz w:val="18"/>
                <w:lang w:val="es-EC" w:eastAsia="es-EC"/>
              </w:rPr>
            </w:pPr>
            <w:r>
              <w:rPr>
                <w:noProof/>
                <w:sz w:val="18"/>
                <w:lang w:val="es-EC" w:eastAsia="es-EC"/>
              </w:rPr>
              <w:t>HU-09</w:t>
            </w:r>
          </w:p>
        </w:tc>
        <w:tc>
          <w:tcPr>
            <w:tcW w:w="1404" w:type="dxa"/>
          </w:tcPr>
          <w:p w14:paraId="6C21A750" w14:textId="77777777" w:rsidR="00AE4392" w:rsidRPr="004E3249" w:rsidRDefault="00AE4392" w:rsidP="00D41725">
            <w:pPr>
              <w:jc w:val="center"/>
              <w:rPr>
                <w:noProof/>
                <w:sz w:val="18"/>
                <w:lang w:val="es-EC" w:eastAsia="es-EC"/>
              </w:rPr>
            </w:pPr>
            <w:r>
              <w:rPr>
                <w:noProof/>
                <w:sz w:val="18"/>
                <w:lang w:val="es-EC" w:eastAsia="es-EC"/>
              </w:rPr>
              <w:t>16</w:t>
            </w:r>
          </w:p>
        </w:tc>
        <w:tc>
          <w:tcPr>
            <w:tcW w:w="1559" w:type="dxa"/>
          </w:tcPr>
          <w:p w14:paraId="621CA5A4"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000B6EE8" w14:textId="77777777" w:rsidR="00AE4392" w:rsidRPr="004E3249" w:rsidRDefault="00AE4392" w:rsidP="00D41725">
            <w:pPr>
              <w:jc w:val="center"/>
              <w:rPr>
                <w:noProof/>
                <w:sz w:val="18"/>
                <w:lang w:val="es-EC" w:eastAsia="es-EC"/>
              </w:rPr>
            </w:pPr>
            <w:r>
              <w:rPr>
                <w:noProof/>
                <w:sz w:val="18"/>
                <w:lang w:val="es-EC" w:eastAsia="es-EC"/>
              </w:rPr>
              <w:t>16</w:t>
            </w:r>
          </w:p>
        </w:tc>
        <w:tc>
          <w:tcPr>
            <w:tcW w:w="1270" w:type="dxa"/>
          </w:tcPr>
          <w:p w14:paraId="51AA6417"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77384BB2" w14:textId="77777777" w:rsidTr="00D41725">
        <w:trPr>
          <w:trHeight w:val="90"/>
        </w:trPr>
        <w:tc>
          <w:tcPr>
            <w:tcW w:w="1408" w:type="dxa"/>
            <w:vMerge/>
          </w:tcPr>
          <w:p w14:paraId="63EFA5EF" w14:textId="77777777" w:rsidR="00AE4392" w:rsidRPr="00647878" w:rsidRDefault="00AE4392" w:rsidP="00D41725">
            <w:pPr>
              <w:jc w:val="center"/>
              <w:rPr>
                <w:noProof/>
                <w:sz w:val="18"/>
                <w:lang w:val="es-EC" w:eastAsia="es-EC"/>
              </w:rPr>
            </w:pPr>
          </w:p>
        </w:tc>
        <w:tc>
          <w:tcPr>
            <w:tcW w:w="1436" w:type="dxa"/>
          </w:tcPr>
          <w:p w14:paraId="7BBDAEB1" w14:textId="77777777" w:rsidR="00AE4392" w:rsidRDefault="00AE4392" w:rsidP="00D41725">
            <w:pPr>
              <w:jc w:val="center"/>
              <w:rPr>
                <w:noProof/>
                <w:sz w:val="18"/>
                <w:lang w:val="es-EC" w:eastAsia="es-EC"/>
              </w:rPr>
            </w:pPr>
            <w:r>
              <w:rPr>
                <w:noProof/>
                <w:sz w:val="18"/>
                <w:lang w:val="es-EC" w:eastAsia="es-EC"/>
              </w:rPr>
              <w:t>HU-10</w:t>
            </w:r>
          </w:p>
        </w:tc>
        <w:tc>
          <w:tcPr>
            <w:tcW w:w="1404" w:type="dxa"/>
          </w:tcPr>
          <w:p w14:paraId="36E3B995" w14:textId="77777777" w:rsidR="00AE4392" w:rsidRPr="004E3249" w:rsidRDefault="00AE4392" w:rsidP="00D41725">
            <w:pPr>
              <w:jc w:val="center"/>
              <w:rPr>
                <w:noProof/>
                <w:sz w:val="18"/>
                <w:lang w:val="es-EC" w:eastAsia="es-EC"/>
              </w:rPr>
            </w:pPr>
            <w:r>
              <w:rPr>
                <w:noProof/>
                <w:sz w:val="18"/>
                <w:lang w:val="es-EC" w:eastAsia="es-EC"/>
              </w:rPr>
              <w:t>4</w:t>
            </w:r>
          </w:p>
        </w:tc>
        <w:tc>
          <w:tcPr>
            <w:tcW w:w="1559" w:type="dxa"/>
          </w:tcPr>
          <w:p w14:paraId="59535794"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D53A96C" w14:textId="77777777" w:rsidR="00AE4392" w:rsidRPr="004E3249" w:rsidRDefault="00AE4392" w:rsidP="00D41725">
            <w:pPr>
              <w:jc w:val="center"/>
              <w:rPr>
                <w:noProof/>
                <w:sz w:val="18"/>
                <w:lang w:val="es-EC" w:eastAsia="es-EC"/>
              </w:rPr>
            </w:pPr>
            <w:r>
              <w:rPr>
                <w:noProof/>
                <w:sz w:val="18"/>
                <w:lang w:val="es-EC" w:eastAsia="es-EC"/>
              </w:rPr>
              <w:t>4</w:t>
            </w:r>
          </w:p>
        </w:tc>
        <w:tc>
          <w:tcPr>
            <w:tcW w:w="1270" w:type="dxa"/>
          </w:tcPr>
          <w:p w14:paraId="3D977A36"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857A2E" w14:paraId="3D33BEF3" w14:textId="77777777" w:rsidTr="00D41725">
        <w:trPr>
          <w:trHeight w:val="90"/>
        </w:trPr>
        <w:tc>
          <w:tcPr>
            <w:tcW w:w="1408" w:type="dxa"/>
            <w:vMerge/>
          </w:tcPr>
          <w:p w14:paraId="45BCE2F3" w14:textId="77777777" w:rsidR="00AE4392" w:rsidRPr="00647878" w:rsidRDefault="00AE4392" w:rsidP="00D41725">
            <w:pPr>
              <w:jc w:val="center"/>
              <w:rPr>
                <w:noProof/>
                <w:sz w:val="18"/>
                <w:lang w:val="es-EC" w:eastAsia="es-EC"/>
              </w:rPr>
            </w:pPr>
          </w:p>
        </w:tc>
        <w:tc>
          <w:tcPr>
            <w:tcW w:w="1436" w:type="dxa"/>
          </w:tcPr>
          <w:p w14:paraId="7A5B64B5" w14:textId="77777777" w:rsidR="00AE4392" w:rsidRPr="00857A2E" w:rsidRDefault="00AE4392" w:rsidP="00D41725">
            <w:pPr>
              <w:jc w:val="center"/>
              <w:rPr>
                <w:noProof/>
                <w:sz w:val="18"/>
                <w:lang w:val="es-EC" w:eastAsia="es-EC"/>
              </w:rPr>
            </w:pPr>
            <w:r w:rsidRPr="00857A2E">
              <w:rPr>
                <w:noProof/>
                <w:sz w:val="18"/>
                <w:lang w:val="es-EC" w:eastAsia="es-EC"/>
              </w:rPr>
              <w:t>HU-11</w:t>
            </w:r>
          </w:p>
        </w:tc>
        <w:tc>
          <w:tcPr>
            <w:tcW w:w="1404" w:type="dxa"/>
          </w:tcPr>
          <w:p w14:paraId="1F336B31" w14:textId="77777777" w:rsidR="00AE4392" w:rsidRPr="00857A2E" w:rsidRDefault="00AE4392" w:rsidP="00D41725">
            <w:pPr>
              <w:jc w:val="center"/>
              <w:rPr>
                <w:noProof/>
                <w:sz w:val="18"/>
                <w:lang w:val="es-EC" w:eastAsia="es-EC"/>
              </w:rPr>
            </w:pPr>
            <w:r w:rsidRPr="00857A2E">
              <w:rPr>
                <w:noProof/>
                <w:sz w:val="18"/>
                <w:lang w:val="es-EC" w:eastAsia="es-EC"/>
              </w:rPr>
              <w:t>20</w:t>
            </w:r>
          </w:p>
        </w:tc>
        <w:tc>
          <w:tcPr>
            <w:tcW w:w="1559" w:type="dxa"/>
          </w:tcPr>
          <w:p w14:paraId="12A3FEF6"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3878D3C6" w14:textId="77777777" w:rsidR="00AE4392" w:rsidRPr="00857A2E" w:rsidRDefault="00AE4392" w:rsidP="00D41725">
            <w:pPr>
              <w:jc w:val="center"/>
              <w:rPr>
                <w:noProof/>
                <w:sz w:val="18"/>
                <w:lang w:val="es-EC" w:eastAsia="es-EC"/>
              </w:rPr>
            </w:pPr>
            <w:r w:rsidRPr="00857A2E">
              <w:rPr>
                <w:noProof/>
                <w:sz w:val="18"/>
                <w:lang w:val="es-EC" w:eastAsia="es-EC"/>
              </w:rPr>
              <w:t>18</w:t>
            </w:r>
          </w:p>
        </w:tc>
        <w:tc>
          <w:tcPr>
            <w:tcW w:w="1270" w:type="dxa"/>
          </w:tcPr>
          <w:p w14:paraId="0E611372" w14:textId="77777777" w:rsidR="00AE4392" w:rsidRPr="00857A2E" w:rsidRDefault="00AE4392" w:rsidP="00D41725">
            <w:pPr>
              <w:jc w:val="center"/>
              <w:rPr>
                <w:noProof/>
                <w:sz w:val="18"/>
                <w:lang w:val="es-EC" w:eastAsia="es-EC"/>
              </w:rPr>
            </w:pPr>
            <w:r w:rsidRPr="00857A2E">
              <w:rPr>
                <w:noProof/>
                <w:sz w:val="18"/>
                <w:lang w:val="es-EC" w:eastAsia="es-EC"/>
              </w:rPr>
              <w:t>90%</w:t>
            </w:r>
          </w:p>
        </w:tc>
      </w:tr>
      <w:tr w:rsidR="00AE4392" w:rsidRPr="00857A2E" w14:paraId="37C3BCA7" w14:textId="77777777" w:rsidTr="00D41725">
        <w:trPr>
          <w:trHeight w:val="90"/>
        </w:trPr>
        <w:tc>
          <w:tcPr>
            <w:tcW w:w="1408" w:type="dxa"/>
            <w:vMerge/>
          </w:tcPr>
          <w:p w14:paraId="05315582" w14:textId="77777777" w:rsidR="00AE4392" w:rsidRPr="00647878" w:rsidRDefault="00AE4392" w:rsidP="00D41725">
            <w:pPr>
              <w:jc w:val="center"/>
              <w:rPr>
                <w:noProof/>
                <w:sz w:val="18"/>
                <w:lang w:val="es-EC" w:eastAsia="es-EC"/>
              </w:rPr>
            </w:pPr>
          </w:p>
        </w:tc>
        <w:tc>
          <w:tcPr>
            <w:tcW w:w="1436" w:type="dxa"/>
          </w:tcPr>
          <w:p w14:paraId="50AA1EE9" w14:textId="77777777" w:rsidR="00AE4392" w:rsidRPr="00857A2E" w:rsidRDefault="00AE4392" w:rsidP="00D41725">
            <w:pPr>
              <w:jc w:val="center"/>
              <w:rPr>
                <w:noProof/>
                <w:sz w:val="18"/>
                <w:lang w:val="es-EC" w:eastAsia="es-EC"/>
              </w:rPr>
            </w:pPr>
            <w:r w:rsidRPr="00857A2E">
              <w:rPr>
                <w:noProof/>
                <w:sz w:val="18"/>
                <w:lang w:val="es-EC" w:eastAsia="es-EC"/>
              </w:rPr>
              <w:t>HU-12</w:t>
            </w:r>
          </w:p>
        </w:tc>
        <w:tc>
          <w:tcPr>
            <w:tcW w:w="1404" w:type="dxa"/>
          </w:tcPr>
          <w:p w14:paraId="2970C3D0" w14:textId="77777777" w:rsidR="00AE4392" w:rsidRPr="00857A2E" w:rsidRDefault="00AE4392" w:rsidP="00D41725">
            <w:pPr>
              <w:jc w:val="center"/>
              <w:rPr>
                <w:noProof/>
                <w:sz w:val="18"/>
                <w:lang w:val="es-EC" w:eastAsia="es-EC"/>
              </w:rPr>
            </w:pPr>
            <w:r w:rsidRPr="00857A2E">
              <w:rPr>
                <w:noProof/>
                <w:sz w:val="18"/>
                <w:lang w:val="es-EC" w:eastAsia="es-EC"/>
              </w:rPr>
              <w:t>21</w:t>
            </w:r>
          </w:p>
        </w:tc>
        <w:tc>
          <w:tcPr>
            <w:tcW w:w="1559" w:type="dxa"/>
          </w:tcPr>
          <w:p w14:paraId="6614BD01"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44A3C347" w14:textId="77777777" w:rsidR="00AE4392" w:rsidRPr="00857A2E" w:rsidRDefault="00AE4392" w:rsidP="00D41725">
            <w:pPr>
              <w:jc w:val="center"/>
              <w:rPr>
                <w:noProof/>
                <w:sz w:val="18"/>
                <w:lang w:val="es-EC" w:eastAsia="es-EC"/>
              </w:rPr>
            </w:pPr>
            <w:r w:rsidRPr="00857A2E">
              <w:rPr>
                <w:noProof/>
                <w:sz w:val="18"/>
                <w:lang w:val="es-EC" w:eastAsia="es-EC"/>
              </w:rPr>
              <w:t>19</w:t>
            </w:r>
          </w:p>
        </w:tc>
        <w:tc>
          <w:tcPr>
            <w:tcW w:w="1270" w:type="dxa"/>
          </w:tcPr>
          <w:p w14:paraId="5987548E" w14:textId="77777777" w:rsidR="00AE4392" w:rsidRPr="00857A2E" w:rsidRDefault="00AE4392" w:rsidP="00D41725">
            <w:pPr>
              <w:jc w:val="center"/>
              <w:rPr>
                <w:noProof/>
                <w:sz w:val="18"/>
                <w:lang w:val="es-EC" w:eastAsia="es-EC"/>
              </w:rPr>
            </w:pPr>
            <w:r w:rsidRPr="00857A2E">
              <w:rPr>
                <w:noProof/>
                <w:sz w:val="18"/>
                <w:lang w:val="es-EC" w:eastAsia="es-EC"/>
              </w:rPr>
              <w:t>90%</w:t>
            </w:r>
          </w:p>
        </w:tc>
      </w:tr>
      <w:tr w:rsidR="00AE4392" w:rsidRPr="001B7708" w14:paraId="6425AB57" w14:textId="77777777" w:rsidTr="00D41725">
        <w:trPr>
          <w:trHeight w:val="90"/>
        </w:trPr>
        <w:tc>
          <w:tcPr>
            <w:tcW w:w="1408" w:type="dxa"/>
            <w:vMerge/>
          </w:tcPr>
          <w:p w14:paraId="6B29302D" w14:textId="77777777" w:rsidR="00AE4392" w:rsidRPr="00647878" w:rsidRDefault="00AE4392" w:rsidP="00D41725">
            <w:pPr>
              <w:jc w:val="center"/>
              <w:rPr>
                <w:noProof/>
                <w:sz w:val="18"/>
                <w:lang w:val="es-EC" w:eastAsia="es-EC"/>
              </w:rPr>
            </w:pPr>
          </w:p>
        </w:tc>
        <w:tc>
          <w:tcPr>
            <w:tcW w:w="1436" w:type="dxa"/>
          </w:tcPr>
          <w:p w14:paraId="262A2290" w14:textId="77777777" w:rsidR="00AE4392" w:rsidRDefault="00AE4392" w:rsidP="00D41725">
            <w:pPr>
              <w:jc w:val="center"/>
              <w:rPr>
                <w:noProof/>
                <w:sz w:val="18"/>
                <w:lang w:val="es-EC" w:eastAsia="es-EC"/>
              </w:rPr>
            </w:pPr>
            <w:r>
              <w:rPr>
                <w:noProof/>
                <w:sz w:val="18"/>
                <w:lang w:val="es-EC" w:eastAsia="es-EC"/>
              </w:rPr>
              <w:t>HU-1</w:t>
            </w:r>
            <w:r w:rsidRPr="00647878">
              <w:rPr>
                <w:noProof/>
                <w:sz w:val="18"/>
                <w:lang w:val="es-EC" w:eastAsia="es-EC"/>
              </w:rPr>
              <w:t>3</w:t>
            </w:r>
          </w:p>
        </w:tc>
        <w:tc>
          <w:tcPr>
            <w:tcW w:w="1404" w:type="dxa"/>
          </w:tcPr>
          <w:p w14:paraId="397CBDAA" w14:textId="77777777" w:rsidR="00AE4392" w:rsidRPr="004E3249" w:rsidRDefault="00AE4392" w:rsidP="00D41725">
            <w:pPr>
              <w:jc w:val="center"/>
              <w:rPr>
                <w:noProof/>
                <w:sz w:val="18"/>
                <w:lang w:val="es-EC" w:eastAsia="es-EC"/>
              </w:rPr>
            </w:pPr>
            <w:r>
              <w:rPr>
                <w:noProof/>
                <w:sz w:val="18"/>
                <w:lang w:val="es-EC" w:eastAsia="es-EC"/>
              </w:rPr>
              <w:t>10</w:t>
            </w:r>
          </w:p>
        </w:tc>
        <w:tc>
          <w:tcPr>
            <w:tcW w:w="1559" w:type="dxa"/>
          </w:tcPr>
          <w:p w14:paraId="0184E3F3"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22995CD" w14:textId="77777777" w:rsidR="00AE4392" w:rsidRPr="004E3249" w:rsidRDefault="00AE4392" w:rsidP="00D41725">
            <w:pPr>
              <w:jc w:val="center"/>
              <w:rPr>
                <w:noProof/>
                <w:sz w:val="18"/>
                <w:lang w:val="es-EC" w:eastAsia="es-EC"/>
              </w:rPr>
            </w:pPr>
            <w:r>
              <w:rPr>
                <w:noProof/>
                <w:sz w:val="18"/>
                <w:lang w:val="es-EC" w:eastAsia="es-EC"/>
              </w:rPr>
              <w:t>10</w:t>
            </w:r>
          </w:p>
        </w:tc>
        <w:tc>
          <w:tcPr>
            <w:tcW w:w="1270" w:type="dxa"/>
          </w:tcPr>
          <w:p w14:paraId="7064BFF9"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0D2D16CF" w14:textId="77777777" w:rsidTr="00D41725">
        <w:trPr>
          <w:trHeight w:val="110"/>
        </w:trPr>
        <w:tc>
          <w:tcPr>
            <w:tcW w:w="1408" w:type="dxa"/>
            <w:vMerge w:val="restart"/>
          </w:tcPr>
          <w:p w14:paraId="142B1A6D" w14:textId="77777777" w:rsidR="00AE4392" w:rsidRPr="00647878" w:rsidRDefault="00AE4392" w:rsidP="00D41725">
            <w:pPr>
              <w:jc w:val="center"/>
              <w:rPr>
                <w:noProof/>
                <w:sz w:val="18"/>
                <w:lang w:val="es-EC" w:eastAsia="es-EC"/>
              </w:rPr>
            </w:pPr>
            <w:r>
              <w:rPr>
                <w:noProof/>
                <w:sz w:val="18"/>
                <w:lang w:val="es-EC" w:eastAsia="es-EC"/>
              </w:rPr>
              <w:t>Sprint 4</w:t>
            </w:r>
          </w:p>
        </w:tc>
        <w:tc>
          <w:tcPr>
            <w:tcW w:w="1436" w:type="dxa"/>
          </w:tcPr>
          <w:p w14:paraId="54A177B3" w14:textId="77777777" w:rsidR="00AE4392" w:rsidRDefault="00AE4392" w:rsidP="00D41725">
            <w:pPr>
              <w:jc w:val="center"/>
              <w:rPr>
                <w:noProof/>
                <w:sz w:val="18"/>
                <w:lang w:val="es-EC" w:eastAsia="es-EC"/>
              </w:rPr>
            </w:pPr>
            <w:r>
              <w:rPr>
                <w:noProof/>
                <w:sz w:val="18"/>
                <w:lang w:val="es-EC" w:eastAsia="es-EC"/>
              </w:rPr>
              <w:t>HU-14</w:t>
            </w:r>
          </w:p>
        </w:tc>
        <w:tc>
          <w:tcPr>
            <w:tcW w:w="1404" w:type="dxa"/>
          </w:tcPr>
          <w:p w14:paraId="5179FF65" w14:textId="77777777" w:rsidR="00AE4392" w:rsidRPr="004E3249" w:rsidRDefault="00AE4392" w:rsidP="00D41725">
            <w:pPr>
              <w:jc w:val="center"/>
              <w:rPr>
                <w:noProof/>
                <w:sz w:val="18"/>
                <w:lang w:val="es-EC" w:eastAsia="es-EC"/>
              </w:rPr>
            </w:pPr>
            <w:r>
              <w:rPr>
                <w:noProof/>
                <w:sz w:val="18"/>
                <w:lang w:val="es-EC" w:eastAsia="es-EC"/>
              </w:rPr>
              <w:t>27</w:t>
            </w:r>
          </w:p>
        </w:tc>
        <w:tc>
          <w:tcPr>
            <w:tcW w:w="1559" w:type="dxa"/>
          </w:tcPr>
          <w:p w14:paraId="504798B6"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5BA61D8" w14:textId="77777777" w:rsidR="00AE4392" w:rsidRPr="004E3249" w:rsidRDefault="00AE4392" w:rsidP="00D41725">
            <w:pPr>
              <w:jc w:val="center"/>
              <w:rPr>
                <w:noProof/>
                <w:sz w:val="18"/>
                <w:lang w:val="es-EC" w:eastAsia="es-EC"/>
              </w:rPr>
            </w:pPr>
            <w:r>
              <w:rPr>
                <w:noProof/>
                <w:sz w:val="18"/>
                <w:lang w:val="es-EC" w:eastAsia="es-EC"/>
              </w:rPr>
              <w:t>27</w:t>
            </w:r>
          </w:p>
        </w:tc>
        <w:tc>
          <w:tcPr>
            <w:tcW w:w="1270" w:type="dxa"/>
          </w:tcPr>
          <w:p w14:paraId="3A48929B"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06622A7F" w14:textId="77777777" w:rsidTr="00D41725">
        <w:trPr>
          <w:trHeight w:val="110"/>
        </w:trPr>
        <w:tc>
          <w:tcPr>
            <w:tcW w:w="1408" w:type="dxa"/>
            <w:vMerge/>
          </w:tcPr>
          <w:p w14:paraId="15D0B627" w14:textId="77777777" w:rsidR="00AE4392" w:rsidRPr="00647878" w:rsidRDefault="00AE4392" w:rsidP="00D41725">
            <w:pPr>
              <w:jc w:val="center"/>
              <w:rPr>
                <w:noProof/>
                <w:sz w:val="18"/>
                <w:lang w:val="es-EC" w:eastAsia="es-EC"/>
              </w:rPr>
            </w:pPr>
          </w:p>
        </w:tc>
        <w:tc>
          <w:tcPr>
            <w:tcW w:w="1436" w:type="dxa"/>
          </w:tcPr>
          <w:p w14:paraId="02E8BD6E" w14:textId="77777777" w:rsidR="00AE4392" w:rsidRDefault="00AE4392" w:rsidP="00D41725">
            <w:pPr>
              <w:jc w:val="center"/>
              <w:rPr>
                <w:noProof/>
                <w:sz w:val="18"/>
                <w:lang w:val="es-EC" w:eastAsia="es-EC"/>
              </w:rPr>
            </w:pPr>
            <w:r>
              <w:rPr>
                <w:noProof/>
                <w:sz w:val="18"/>
                <w:lang w:val="es-EC" w:eastAsia="es-EC"/>
              </w:rPr>
              <w:t>HU-15</w:t>
            </w:r>
          </w:p>
        </w:tc>
        <w:tc>
          <w:tcPr>
            <w:tcW w:w="1404" w:type="dxa"/>
          </w:tcPr>
          <w:p w14:paraId="35B7CE79"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6778C38F"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EF3405C"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74F8C31D"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485132A6" w14:textId="77777777" w:rsidTr="00D41725">
        <w:trPr>
          <w:trHeight w:val="110"/>
        </w:trPr>
        <w:tc>
          <w:tcPr>
            <w:tcW w:w="1408" w:type="dxa"/>
            <w:vMerge/>
          </w:tcPr>
          <w:p w14:paraId="7F050075" w14:textId="77777777" w:rsidR="00AE4392" w:rsidRPr="00647878" w:rsidRDefault="00AE4392" w:rsidP="00D41725">
            <w:pPr>
              <w:jc w:val="center"/>
              <w:rPr>
                <w:noProof/>
                <w:sz w:val="18"/>
                <w:lang w:val="es-EC" w:eastAsia="es-EC"/>
              </w:rPr>
            </w:pPr>
          </w:p>
        </w:tc>
        <w:tc>
          <w:tcPr>
            <w:tcW w:w="1436" w:type="dxa"/>
          </w:tcPr>
          <w:p w14:paraId="7DEF7CCA" w14:textId="77777777" w:rsidR="00AE4392" w:rsidRDefault="00AE4392" w:rsidP="00D41725">
            <w:pPr>
              <w:jc w:val="center"/>
              <w:rPr>
                <w:noProof/>
                <w:sz w:val="18"/>
                <w:lang w:val="es-EC" w:eastAsia="es-EC"/>
              </w:rPr>
            </w:pPr>
            <w:r>
              <w:rPr>
                <w:noProof/>
                <w:sz w:val="18"/>
                <w:lang w:val="es-EC" w:eastAsia="es-EC"/>
              </w:rPr>
              <w:t>HU-16</w:t>
            </w:r>
          </w:p>
        </w:tc>
        <w:tc>
          <w:tcPr>
            <w:tcW w:w="1404" w:type="dxa"/>
          </w:tcPr>
          <w:p w14:paraId="67934DFD"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1923BF73"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0B745EC5" w14:textId="77777777" w:rsidR="00AE4392" w:rsidRPr="004E3249" w:rsidRDefault="00AE4392" w:rsidP="00D41725">
            <w:pPr>
              <w:jc w:val="center"/>
              <w:rPr>
                <w:noProof/>
                <w:sz w:val="18"/>
                <w:lang w:val="es-EC" w:eastAsia="es-EC"/>
              </w:rPr>
            </w:pPr>
            <w:r>
              <w:rPr>
                <w:noProof/>
                <w:sz w:val="18"/>
                <w:lang w:val="es-EC" w:eastAsia="es-EC"/>
              </w:rPr>
              <w:t>4</w:t>
            </w:r>
          </w:p>
        </w:tc>
        <w:tc>
          <w:tcPr>
            <w:tcW w:w="1270" w:type="dxa"/>
          </w:tcPr>
          <w:p w14:paraId="0A6463B1" w14:textId="77777777" w:rsidR="00AE4392" w:rsidRPr="004E3249" w:rsidRDefault="00AE4392" w:rsidP="00D41725">
            <w:pPr>
              <w:jc w:val="center"/>
              <w:rPr>
                <w:noProof/>
                <w:sz w:val="18"/>
                <w:lang w:val="es-EC" w:eastAsia="es-EC"/>
              </w:rPr>
            </w:pPr>
            <w:r>
              <w:rPr>
                <w:noProof/>
                <w:sz w:val="18"/>
                <w:lang w:val="es-EC" w:eastAsia="es-EC"/>
              </w:rPr>
              <w:t>67%</w:t>
            </w:r>
          </w:p>
        </w:tc>
      </w:tr>
      <w:tr w:rsidR="00AE4392" w:rsidRPr="001B7708" w14:paraId="7AF0288B" w14:textId="77777777" w:rsidTr="00D41725">
        <w:trPr>
          <w:trHeight w:val="110"/>
        </w:trPr>
        <w:tc>
          <w:tcPr>
            <w:tcW w:w="1408" w:type="dxa"/>
            <w:vMerge/>
          </w:tcPr>
          <w:p w14:paraId="6E10F0BB" w14:textId="77777777" w:rsidR="00AE4392" w:rsidRPr="00647878" w:rsidRDefault="00AE4392" w:rsidP="00D41725">
            <w:pPr>
              <w:jc w:val="center"/>
              <w:rPr>
                <w:noProof/>
                <w:sz w:val="18"/>
                <w:lang w:val="es-EC" w:eastAsia="es-EC"/>
              </w:rPr>
            </w:pPr>
          </w:p>
        </w:tc>
        <w:tc>
          <w:tcPr>
            <w:tcW w:w="1436" w:type="dxa"/>
          </w:tcPr>
          <w:p w14:paraId="1AF01B64" w14:textId="77777777" w:rsidR="00AE4392" w:rsidRDefault="00AE4392" w:rsidP="00D41725">
            <w:pPr>
              <w:jc w:val="center"/>
              <w:rPr>
                <w:noProof/>
                <w:sz w:val="18"/>
                <w:lang w:val="es-EC" w:eastAsia="es-EC"/>
              </w:rPr>
            </w:pPr>
            <w:r>
              <w:rPr>
                <w:noProof/>
                <w:sz w:val="18"/>
                <w:lang w:val="es-EC" w:eastAsia="es-EC"/>
              </w:rPr>
              <w:t>HU-17</w:t>
            </w:r>
          </w:p>
        </w:tc>
        <w:tc>
          <w:tcPr>
            <w:tcW w:w="1404" w:type="dxa"/>
          </w:tcPr>
          <w:p w14:paraId="08577CB6" w14:textId="77777777" w:rsidR="00AE4392" w:rsidRPr="004E3249" w:rsidRDefault="00AE4392" w:rsidP="00D41725">
            <w:pPr>
              <w:jc w:val="center"/>
              <w:rPr>
                <w:noProof/>
                <w:sz w:val="18"/>
                <w:lang w:val="es-EC" w:eastAsia="es-EC"/>
              </w:rPr>
            </w:pPr>
            <w:r>
              <w:rPr>
                <w:noProof/>
                <w:sz w:val="18"/>
                <w:lang w:val="es-EC" w:eastAsia="es-EC"/>
              </w:rPr>
              <w:t>16</w:t>
            </w:r>
          </w:p>
        </w:tc>
        <w:tc>
          <w:tcPr>
            <w:tcW w:w="1559" w:type="dxa"/>
          </w:tcPr>
          <w:p w14:paraId="1F57FA22"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0D239DAE" w14:textId="77777777" w:rsidR="00AE4392" w:rsidRPr="004E3249" w:rsidRDefault="00AE4392" w:rsidP="00D41725">
            <w:pPr>
              <w:jc w:val="center"/>
              <w:rPr>
                <w:noProof/>
                <w:sz w:val="18"/>
                <w:lang w:val="es-EC" w:eastAsia="es-EC"/>
              </w:rPr>
            </w:pPr>
            <w:r>
              <w:rPr>
                <w:noProof/>
                <w:sz w:val="18"/>
                <w:lang w:val="es-EC" w:eastAsia="es-EC"/>
              </w:rPr>
              <w:t>16</w:t>
            </w:r>
          </w:p>
        </w:tc>
        <w:tc>
          <w:tcPr>
            <w:tcW w:w="1270" w:type="dxa"/>
          </w:tcPr>
          <w:p w14:paraId="2A64DFF3"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6269320D" w14:textId="77777777" w:rsidTr="00D41725">
        <w:trPr>
          <w:trHeight w:val="110"/>
        </w:trPr>
        <w:tc>
          <w:tcPr>
            <w:tcW w:w="1408" w:type="dxa"/>
            <w:vMerge/>
          </w:tcPr>
          <w:p w14:paraId="6A505055" w14:textId="77777777" w:rsidR="00AE4392" w:rsidRPr="00647878" w:rsidRDefault="00AE4392" w:rsidP="00D41725">
            <w:pPr>
              <w:jc w:val="center"/>
              <w:rPr>
                <w:noProof/>
                <w:sz w:val="18"/>
                <w:lang w:val="es-EC" w:eastAsia="es-EC"/>
              </w:rPr>
            </w:pPr>
          </w:p>
        </w:tc>
        <w:tc>
          <w:tcPr>
            <w:tcW w:w="1436" w:type="dxa"/>
          </w:tcPr>
          <w:p w14:paraId="2626C631" w14:textId="77777777" w:rsidR="00AE4392" w:rsidRPr="00857A2E" w:rsidRDefault="00AE4392" w:rsidP="00D41725">
            <w:pPr>
              <w:jc w:val="center"/>
              <w:rPr>
                <w:noProof/>
                <w:sz w:val="18"/>
                <w:lang w:val="es-EC" w:eastAsia="es-EC"/>
              </w:rPr>
            </w:pPr>
            <w:r w:rsidRPr="00857A2E">
              <w:rPr>
                <w:noProof/>
                <w:sz w:val="18"/>
                <w:lang w:val="es-EC" w:eastAsia="es-EC"/>
              </w:rPr>
              <w:t>HU-18</w:t>
            </w:r>
          </w:p>
        </w:tc>
        <w:tc>
          <w:tcPr>
            <w:tcW w:w="1404" w:type="dxa"/>
          </w:tcPr>
          <w:p w14:paraId="388DFC33" w14:textId="77777777" w:rsidR="00AE4392" w:rsidRPr="00857A2E" w:rsidRDefault="00AE4392" w:rsidP="00D41725">
            <w:pPr>
              <w:jc w:val="center"/>
              <w:rPr>
                <w:noProof/>
                <w:sz w:val="18"/>
                <w:lang w:val="es-EC" w:eastAsia="es-EC"/>
              </w:rPr>
            </w:pPr>
            <w:r w:rsidRPr="00857A2E">
              <w:rPr>
                <w:noProof/>
                <w:sz w:val="18"/>
                <w:lang w:val="es-EC" w:eastAsia="es-EC"/>
              </w:rPr>
              <w:t>21</w:t>
            </w:r>
          </w:p>
        </w:tc>
        <w:tc>
          <w:tcPr>
            <w:tcW w:w="1559" w:type="dxa"/>
          </w:tcPr>
          <w:p w14:paraId="3A11056C"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3A09D25B" w14:textId="77777777" w:rsidR="00AE4392" w:rsidRPr="00857A2E" w:rsidRDefault="00AE4392" w:rsidP="00D41725">
            <w:pPr>
              <w:jc w:val="center"/>
              <w:rPr>
                <w:noProof/>
                <w:sz w:val="18"/>
                <w:lang w:val="es-EC" w:eastAsia="es-EC"/>
              </w:rPr>
            </w:pPr>
            <w:r w:rsidRPr="00857A2E">
              <w:rPr>
                <w:noProof/>
                <w:sz w:val="18"/>
                <w:lang w:val="es-EC" w:eastAsia="es-EC"/>
              </w:rPr>
              <w:t>19</w:t>
            </w:r>
          </w:p>
        </w:tc>
        <w:tc>
          <w:tcPr>
            <w:tcW w:w="1270" w:type="dxa"/>
          </w:tcPr>
          <w:p w14:paraId="25D7C9E6" w14:textId="77777777" w:rsidR="00AE4392" w:rsidRPr="00857A2E" w:rsidRDefault="00AE4392" w:rsidP="00D41725">
            <w:pPr>
              <w:jc w:val="center"/>
              <w:rPr>
                <w:noProof/>
                <w:sz w:val="18"/>
                <w:lang w:val="es-EC" w:eastAsia="es-EC"/>
              </w:rPr>
            </w:pPr>
            <w:r w:rsidRPr="00857A2E">
              <w:rPr>
                <w:noProof/>
                <w:sz w:val="18"/>
                <w:lang w:val="es-EC" w:eastAsia="es-EC"/>
              </w:rPr>
              <w:t>90%</w:t>
            </w:r>
          </w:p>
        </w:tc>
      </w:tr>
      <w:tr w:rsidR="00AE4392" w:rsidRPr="001B7708" w14:paraId="190AD2FD" w14:textId="77777777" w:rsidTr="00D41725">
        <w:trPr>
          <w:trHeight w:val="110"/>
        </w:trPr>
        <w:tc>
          <w:tcPr>
            <w:tcW w:w="1408" w:type="dxa"/>
            <w:vMerge/>
          </w:tcPr>
          <w:p w14:paraId="78B21115" w14:textId="77777777" w:rsidR="00AE4392" w:rsidRPr="00647878" w:rsidRDefault="00AE4392" w:rsidP="00D41725">
            <w:pPr>
              <w:jc w:val="center"/>
              <w:rPr>
                <w:noProof/>
                <w:sz w:val="18"/>
                <w:lang w:val="es-EC" w:eastAsia="es-EC"/>
              </w:rPr>
            </w:pPr>
          </w:p>
        </w:tc>
        <w:tc>
          <w:tcPr>
            <w:tcW w:w="1436" w:type="dxa"/>
          </w:tcPr>
          <w:p w14:paraId="62465634" w14:textId="77777777" w:rsidR="00AE4392" w:rsidRPr="00857A2E" w:rsidRDefault="00AE4392" w:rsidP="00D41725">
            <w:pPr>
              <w:jc w:val="center"/>
              <w:rPr>
                <w:noProof/>
                <w:sz w:val="18"/>
                <w:lang w:val="es-EC" w:eastAsia="es-EC"/>
              </w:rPr>
            </w:pPr>
            <w:r w:rsidRPr="00857A2E">
              <w:rPr>
                <w:noProof/>
                <w:sz w:val="18"/>
                <w:lang w:val="es-EC" w:eastAsia="es-EC"/>
              </w:rPr>
              <w:t>HU-19</w:t>
            </w:r>
          </w:p>
        </w:tc>
        <w:tc>
          <w:tcPr>
            <w:tcW w:w="1404" w:type="dxa"/>
          </w:tcPr>
          <w:p w14:paraId="3F65E13B" w14:textId="77777777" w:rsidR="00AE4392" w:rsidRPr="00857A2E" w:rsidRDefault="00AE4392" w:rsidP="00D41725">
            <w:pPr>
              <w:jc w:val="center"/>
              <w:rPr>
                <w:noProof/>
                <w:sz w:val="18"/>
                <w:lang w:val="es-EC" w:eastAsia="es-EC"/>
              </w:rPr>
            </w:pPr>
            <w:r w:rsidRPr="00857A2E">
              <w:rPr>
                <w:noProof/>
                <w:sz w:val="18"/>
                <w:lang w:val="es-EC" w:eastAsia="es-EC"/>
              </w:rPr>
              <w:t>20</w:t>
            </w:r>
          </w:p>
        </w:tc>
        <w:tc>
          <w:tcPr>
            <w:tcW w:w="1559" w:type="dxa"/>
          </w:tcPr>
          <w:p w14:paraId="427E7431"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083C5AE3" w14:textId="77777777" w:rsidR="00AE4392" w:rsidRPr="00857A2E" w:rsidRDefault="00AE4392" w:rsidP="00D41725">
            <w:pPr>
              <w:jc w:val="center"/>
              <w:rPr>
                <w:noProof/>
                <w:sz w:val="18"/>
                <w:lang w:val="es-EC" w:eastAsia="es-EC"/>
              </w:rPr>
            </w:pPr>
            <w:r w:rsidRPr="00857A2E">
              <w:rPr>
                <w:noProof/>
                <w:sz w:val="18"/>
                <w:lang w:val="es-EC" w:eastAsia="es-EC"/>
              </w:rPr>
              <w:t>18</w:t>
            </w:r>
          </w:p>
        </w:tc>
        <w:tc>
          <w:tcPr>
            <w:tcW w:w="1270" w:type="dxa"/>
          </w:tcPr>
          <w:p w14:paraId="0E777D33" w14:textId="77777777" w:rsidR="00AE4392" w:rsidRPr="00857A2E" w:rsidRDefault="00AE4392" w:rsidP="00D41725">
            <w:pPr>
              <w:jc w:val="center"/>
              <w:rPr>
                <w:noProof/>
                <w:sz w:val="18"/>
                <w:lang w:val="es-EC" w:eastAsia="es-EC"/>
              </w:rPr>
            </w:pPr>
            <w:r w:rsidRPr="00857A2E">
              <w:rPr>
                <w:noProof/>
                <w:sz w:val="18"/>
                <w:lang w:val="es-EC" w:eastAsia="es-EC"/>
              </w:rPr>
              <w:t>90%</w:t>
            </w:r>
          </w:p>
        </w:tc>
      </w:tr>
      <w:tr w:rsidR="00AE4392" w:rsidRPr="001B7708" w14:paraId="2FD9D8ED" w14:textId="77777777" w:rsidTr="00D41725">
        <w:trPr>
          <w:trHeight w:val="110"/>
        </w:trPr>
        <w:tc>
          <w:tcPr>
            <w:tcW w:w="1408" w:type="dxa"/>
            <w:vMerge/>
          </w:tcPr>
          <w:p w14:paraId="4F4CF5FF" w14:textId="77777777" w:rsidR="00AE4392" w:rsidRPr="00647878" w:rsidRDefault="00AE4392" w:rsidP="00D41725">
            <w:pPr>
              <w:jc w:val="center"/>
              <w:rPr>
                <w:noProof/>
                <w:sz w:val="18"/>
                <w:lang w:val="es-EC" w:eastAsia="es-EC"/>
              </w:rPr>
            </w:pPr>
          </w:p>
        </w:tc>
        <w:tc>
          <w:tcPr>
            <w:tcW w:w="1436" w:type="dxa"/>
          </w:tcPr>
          <w:p w14:paraId="5686196B" w14:textId="77777777" w:rsidR="00AE4392" w:rsidRDefault="00AE4392" w:rsidP="00D41725">
            <w:pPr>
              <w:jc w:val="center"/>
              <w:rPr>
                <w:noProof/>
                <w:sz w:val="18"/>
                <w:lang w:val="es-EC" w:eastAsia="es-EC"/>
              </w:rPr>
            </w:pPr>
            <w:r>
              <w:rPr>
                <w:noProof/>
                <w:sz w:val="18"/>
                <w:lang w:val="es-EC" w:eastAsia="es-EC"/>
              </w:rPr>
              <w:t>HU-20</w:t>
            </w:r>
          </w:p>
        </w:tc>
        <w:tc>
          <w:tcPr>
            <w:tcW w:w="1404" w:type="dxa"/>
          </w:tcPr>
          <w:p w14:paraId="7189F948" w14:textId="77777777" w:rsidR="00AE4392" w:rsidRPr="004E3249" w:rsidRDefault="00AE4392" w:rsidP="00D41725">
            <w:pPr>
              <w:jc w:val="center"/>
              <w:rPr>
                <w:noProof/>
                <w:sz w:val="18"/>
                <w:lang w:val="es-EC" w:eastAsia="es-EC"/>
              </w:rPr>
            </w:pPr>
            <w:r>
              <w:rPr>
                <w:noProof/>
                <w:sz w:val="18"/>
                <w:lang w:val="es-EC" w:eastAsia="es-EC"/>
              </w:rPr>
              <w:t>4</w:t>
            </w:r>
          </w:p>
        </w:tc>
        <w:tc>
          <w:tcPr>
            <w:tcW w:w="1559" w:type="dxa"/>
          </w:tcPr>
          <w:p w14:paraId="552D3012"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419A188D" w14:textId="77777777" w:rsidR="00AE4392" w:rsidRPr="004E3249" w:rsidRDefault="00AE4392" w:rsidP="00D41725">
            <w:pPr>
              <w:jc w:val="center"/>
              <w:rPr>
                <w:noProof/>
                <w:sz w:val="18"/>
                <w:lang w:val="es-EC" w:eastAsia="es-EC"/>
              </w:rPr>
            </w:pPr>
            <w:r>
              <w:rPr>
                <w:noProof/>
                <w:sz w:val="18"/>
                <w:lang w:val="es-EC" w:eastAsia="es-EC"/>
              </w:rPr>
              <w:t>4</w:t>
            </w:r>
          </w:p>
        </w:tc>
        <w:tc>
          <w:tcPr>
            <w:tcW w:w="1270" w:type="dxa"/>
          </w:tcPr>
          <w:p w14:paraId="4FACB648"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08E77ACC" w14:textId="77777777" w:rsidTr="00D41725">
        <w:trPr>
          <w:trHeight w:val="90"/>
        </w:trPr>
        <w:tc>
          <w:tcPr>
            <w:tcW w:w="1408" w:type="dxa"/>
            <w:vMerge/>
          </w:tcPr>
          <w:p w14:paraId="5363BDBC" w14:textId="77777777" w:rsidR="00AE4392" w:rsidRPr="00647878" w:rsidRDefault="00AE4392" w:rsidP="00D41725">
            <w:pPr>
              <w:jc w:val="center"/>
              <w:rPr>
                <w:noProof/>
                <w:sz w:val="18"/>
                <w:lang w:val="es-EC" w:eastAsia="es-EC"/>
              </w:rPr>
            </w:pPr>
          </w:p>
        </w:tc>
        <w:tc>
          <w:tcPr>
            <w:tcW w:w="1436" w:type="dxa"/>
          </w:tcPr>
          <w:p w14:paraId="3472B3A2" w14:textId="77777777" w:rsidR="00AE4392" w:rsidRDefault="00AE4392" w:rsidP="00D41725">
            <w:pPr>
              <w:jc w:val="center"/>
              <w:rPr>
                <w:noProof/>
                <w:sz w:val="18"/>
                <w:lang w:val="es-EC" w:eastAsia="es-EC"/>
              </w:rPr>
            </w:pPr>
            <w:r>
              <w:rPr>
                <w:noProof/>
                <w:sz w:val="18"/>
                <w:lang w:val="es-EC" w:eastAsia="es-EC"/>
              </w:rPr>
              <w:t>HU-21</w:t>
            </w:r>
          </w:p>
        </w:tc>
        <w:tc>
          <w:tcPr>
            <w:tcW w:w="1404" w:type="dxa"/>
          </w:tcPr>
          <w:p w14:paraId="2F621BA1" w14:textId="77777777" w:rsidR="00AE4392" w:rsidRPr="004E3249" w:rsidRDefault="00AE4392" w:rsidP="00D41725">
            <w:pPr>
              <w:jc w:val="center"/>
              <w:rPr>
                <w:noProof/>
                <w:sz w:val="18"/>
                <w:lang w:val="es-EC" w:eastAsia="es-EC"/>
              </w:rPr>
            </w:pPr>
            <w:r>
              <w:rPr>
                <w:noProof/>
                <w:sz w:val="18"/>
                <w:lang w:val="es-EC" w:eastAsia="es-EC"/>
              </w:rPr>
              <w:t>7</w:t>
            </w:r>
          </w:p>
        </w:tc>
        <w:tc>
          <w:tcPr>
            <w:tcW w:w="1559" w:type="dxa"/>
          </w:tcPr>
          <w:p w14:paraId="61CAB7CB"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38F9CB73" w14:textId="77777777" w:rsidR="00AE4392" w:rsidRPr="004E3249" w:rsidRDefault="00AE4392" w:rsidP="00D41725">
            <w:pPr>
              <w:jc w:val="center"/>
              <w:rPr>
                <w:noProof/>
                <w:sz w:val="18"/>
                <w:lang w:val="es-EC" w:eastAsia="es-EC"/>
              </w:rPr>
            </w:pPr>
            <w:r>
              <w:rPr>
                <w:noProof/>
                <w:sz w:val="18"/>
                <w:lang w:val="es-EC" w:eastAsia="es-EC"/>
              </w:rPr>
              <w:t>7</w:t>
            </w:r>
          </w:p>
        </w:tc>
        <w:tc>
          <w:tcPr>
            <w:tcW w:w="1270" w:type="dxa"/>
          </w:tcPr>
          <w:p w14:paraId="61FED969"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36DE1ECD" w14:textId="77777777" w:rsidTr="00D41725">
        <w:trPr>
          <w:trHeight w:val="110"/>
        </w:trPr>
        <w:tc>
          <w:tcPr>
            <w:tcW w:w="1408" w:type="dxa"/>
            <w:vMerge w:val="restart"/>
          </w:tcPr>
          <w:p w14:paraId="335E9BEF" w14:textId="77777777" w:rsidR="00AE4392" w:rsidRPr="00647878" w:rsidRDefault="00AE4392" w:rsidP="00D41725">
            <w:pPr>
              <w:jc w:val="center"/>
              <w:rPr>
                <w:noProof/>
                <w:sz w:val="18"/>
                <w:lang w:val="es-EC" w:eastAsia="es-EC"/>
              </w:rPr>
            </w:pPr>
            <w:r>
              <w:rPr>
                <w:noProof/>
                <w:sz w:val="18"/>
                <w:lang w:val="es-EC" w:eastAsia="es-EC"/>
              </w:rPr>
              <w:t>Sprint 5</w:t>
            </w:r>
          </w:p>
        </w:tc>
        <w:tc>
          <w:tcPr>
            <w:tcW w:w="1436" w:type="dxa"/>
          </w:tcPr>
          <w:p w14:paraId="4F90DFAA" w14:textId="77777777" w:rsidR="00AE4392" w:rsidRPr="00647878" w:rsidRDefault="00AE4392" w:rsidP="00D41725">
            <w:pPr>
              <w:jc w:val="center"/>
              <w:rPr>
                <w:noProof/>
                <w:sz w:val="18"/>
                <w:lang w:val="es-EC" w:eastAsia="es-EC"/>
              </w:rPr>
            </w:pPr>
            <w:r>
              <w:rPr>
                <w:noProof/>
                <w:sz w:val="18"/>
                <w:lang w:val="es-EC" w:eastAsia="es-EC"/>
              </w:rPr>
              <w:t>HU-22</w:t>
            </w:r>
          </w:p>
        </w:tc>
        <w:tc>
          <w:tcPr>
            <w:tcW w:w="1404" w:type="dxa"/>
          </w:tcPr>
          <w:p w14:paraId="03E14D4F"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755F8D4A"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DBC358F"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685F9B85"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3C108018" w14:textId="77777777" w:rsidTr="00D41725">
        <w:trPr>
          <w:trHeight w:val="110"/>
        </w:trPr>
        <w:tc>
          <w:tcPr>
            <w:tcW w:w="1408" w:type="dxa"/>
            <w:vMerge/>
          </w:tcPr>
          <w:p w14:paraId="02505E04" w14:textId="77777777" w:rsidR="00AE4392" w:rsidRDefault="00AE4392" w:rsidP="00D41725">
            <w:pPr>
              <w:jc w:val="center"/>
              <w:rPr>
                <w:noProof/>
                <w:sz w:val="18"/>
                <w:lang w:val="es-EC" w:eastAsia="es-EC"/>
              </w:rPr>
            </w:pPr>
          </w:p>
        </w:tc>
        <w:tc>
          <w:tcPr>
            <w:tcW w:w="1436" w:type="dxa"/>
          </w:tcPr>
          <w:p w14:paraId="60337420" w14:textId="77777777" w:rsidR="00AE4392" w:rsidRPr="00857A2E" w:rsidRDefault="00AE4392" w:rsidP="00D41725">
            <w:pPr>
              <w:jc w:val="center"/>
              <w:rPr>
                <w:noProof/>
                <w:sz w:val="18"/>
                <w:lang w:val="es-EC" w:eastAsia="es-EC"/>
              </w:rPr>
            </w:pPr>
            <w:r w:rsidRPr="00857A2E">
              <w:rPr>
                <w:noProof/>
                <w:sz w:val="18"/>
                <w:lang w:val="es-EC" w:eastAsia="es-EC"/>
              </w:rPr>
              <w:t>HU-23</w:t>
            </w:r>
          </w:p>
        </w:tc>
        <w:tc>
          <w:tcPr>
            <w:tcW w:w="1404" w:type="dxa"/>
          </w:tcPr>
          <w:p w14:paraId="30FAE411" w14:textId="77777777" w:rsidR="00AE4392" w:rsidRPr="00857A2E" w:rsidRDefault="00AE4392" w:rsidP="00D41725">
            <w:pPr>
              <w:jc w:val="center"/>
              <w:rPr>
                <w:noProof/>
                <w:sz w:val="18"/>
                <w:lang w:val="es-EC" w:eastAsia="es-EC"/>
              </w:rPr>
            </w:pPr>
            <w:r w:rsidRPr="00857A2E">
              <w:rPr>
                <w:noProof/>
                <w:sz w:val="18"/>
                <w:lang w:val="es-EC" w:eastAsia="es-EC"/>
              </w:rPr>
              <w:t>10</w:t>
            </w:r>
          </w:p>
        </w:tc>
        <w:tc>
          <w:tcPr>
            <w:tcW w:w="1559" w:type="dxa"/>
          </w:tcPr>
          <w:p w14:paraId="240C34FF"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0359E5CB" w14:textId="77777777" w:rsidR="00AE4392" w:rsidRPr="00857A2E" w:rsidRDefault="00AE4392" w:rsidP="00D41725">
            <w:pPr>
              <w:jc w:val="center"/>
              <w:rPr>
                <w:noProof/>
                <w:sz w:val="18"/>
                <w:lang w:val="es-EC" w:eastAsia="es-EC"/>
              </w:rPr>
            </w:pPr>
            <w:r w:rsidRPr="00857A2E">
              <w:rPr>
                <w:noProof/>
                <w:sz w:val="18"/>
                <w:lang w:val="es-EC" w:eastAsia="es-EC"/>
              </w:rPr>
              <w:t>8</w:t>
            </w:r>
          </w:p>
        </w:tc>
        <w:tc>
          <w:tcPr>
            <w:tcW w:w="1270" w:type="dxa"/>
          </w:tcPr>
          <w:p w14:paraId="2AD15757" w14:textId="77777777" w:rsidR="00AE4392" w:rsidRPr="00857A2E" w:rsidRDefault="00AE4392" w:rsidP="00D41725">
            <w:pPr>
              <w:jc w:val="center"/>
              <w:rPr>
                <w:noProof/>
                <w:sz w:val="18"/>
                <w:lang w:val="es-EC" w:eastAsia="es-EC"/>
              </w:rPr>
            </w:pPr>
            <w:r w:rsidRPr="00857A2E">
              <w:rPr>
                <w:noProof/>
                <w:sz w:val="18"/>
                <w:lang w:val="es-EC" w:eastAsia="es-EC"/>
              </w:rPr>
              <w:t>80%</w:t>
            </w:r>
          </w:p>
        </w:tc>
      </w:tr>
      <w:tr w:rsidR="00AE4392" w:rsidRPr="001B7708" w14:paraId="4CA89711" w14:textId="77777777" w:rsidTr="00D41725">
        <w:trPr>
          <w:trHeight w:val="110"/>
        </w:trPr>
        <w:tc>
          <w:tcPr>
            <w:tcW w:w="1408" w:type="dxa"/>
            <w:vMerge/>
          </w:tcPr>
          <w:p w14:paraId="600EEA3D" w14:textId="77777777" w:rsidR="00AE4392" w:rsidRDefault="00AE4392" w:rsidP="00D41725">
            <w:pPr>
              <w:jc w:val="center"/>
              <w:rPr>
                <w:noProof/>
                <w:sz w:val="18"/>
                <w:lang w:val="es-EC" w:eastAsia="es-EC"/>
              </w:rPr>
            </w:pPr>
          </w:p>
        </w:tc>
        <w:tc>
          <w:tcPr>
            <w:tcW w:w="1436" w:type="dxa"/>
          </w:tcPr>
          <w:p w14:paraId="373D17FA" w14:textId="77777777" w:rsidR="00AE4392" w:rsidRPr="00857A2E" w:rsidRDefault="00AE4392" w:rsidP="00D41725">
            <w:pPr>
              <w:jc w:val="center"/>
              <w:rPr>
                <w:noProof/>
                <w:sz w:val="18"/>
                <w:lang w:val="es-EC" w:eastAsia="es-EC"/>
              </w:rPr>
            </w:pPr>
            <w:r w:rsidRPr="00857A2E">
              <w:rPr>
                <w:noProof/>
                <w:sz w:val="18"/>
                <w:lang w:val="es-EC" w:eastAsia="es-EC"/>
              </w:rPr>
              <w:t>HU-24</w:t>
            </w:r>
          </w:p>
        </w:tc>
        <w:tc>
          <w:tcPr>
            <w:tcW w:w="1404" w:type="dxa"/>
          </w:tcPr>
          <w:p w14:paraId="3DCDA84A" w14:textId="77777777" w:rsidR="00AE4392" w:rsidRPr="00857A2E" w:rsidRDefault="00AE4392" w:rsidP="00D41725">
            <w:pPr>
              <w:jc w:val="center"/>
              <w:rPr>
                <w:noProof/>
                <w:sz w:val="18"/>
                <w:lang w:val="es-EC" w:eastAsia="es-EC"/>
              </w:rPr>
            </w:pPr>
            <w:r w:rsidRPr="00857A2E">
              <w:rPr>
                <w:noProof/>
                <w:sz w:val="18"/>
                <w:lang w:val="es-EC" w:eastAsia="es-EC"/>
              </w:rPr>
              <w:t>13</w:t>
            </w:r>
          </w:p>
        </w:tc>
        <w:tc>
          <w:tcPr>
            <w:tcW w:w="1559" w:type="dxa"/>
          </w:tcPr>
          <w:p w14:paraId="15BDE9E4"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31C27C7D" w14:textId="77777777" w:rsidR="00AE4392" w:rsidRPr="00857A2E" w:rsidRDefault="00AE4392" w:rsidP="00D41725">
            <w:pPr>
              <w:jc w:val="center"/>
              <w:rPr>
                <w:noProof/>
                <w:sz w:val="18"/>
                <w:lang w:val="es-EC" w:eastAsia="es-EC"/>
              </w:rPr>
            </w:pPr>
            <w:r w:rsidRPr="00857A2E">
              <w:rPr>
                <w:noProof/>
                <w:sz w:val="18"/>
                <w:lang w:val="es-EC" w:eastAsia="es-EC"/>
              </w:rPr>
              <w:t>10</w:t>
            </w:r>
          </w:p>
        </w:tc>
        <w:tc>
          <w:tcPr>
            <w:tcW w:w="1270" w:type="dxa"/>
          </w:tcPr>
          <w:p w14:paraId="0D2E84C8" w14:textId="77777777" w:rsidR="00AE4392" w:rsidRPr="00857A2E" w:rsidRDefault="00AE4392" w:rsidP="00D41725">
            <w:pPr>
              <w:jc w:val="center"/>
              <w:rPr>
                <w:noProof/>
                <w:sz w:val="18"/>
                <w:lang w:val="es-EC" w:eastAsia="es-EC"/>
              </w:rPr>
            </w:pPr>
            <w:r w:rsidRPr="00857A2E">
              <w:rPr>
                <w:noProof/>
                <w:sz w:val="18"/>
                <w:lang w:val="es-EC" w:eastAsia="es-EC"/>
              </w:rPr>
              <w:t>77%</w:t>
            </w:r>
          </w:p>
        </w:tc>
      </w:tr>
      <w:tr w:rsidR="00AE4392" w:rsidRPr="001B7708" w14:paraId="35C71280" w14:textId="77777777" w:rsidTr="00D41725">
        <w:trPr>
          <w:trHeight w:val="110"/>
        </w:trPr>
        <w:tc>
          <w:tcPr>
            <w:tcW w:w="1408" w:type="dxa"/>
            <w:vMerge/>
          </w:tcPr>
          <w:p w14:paraId="7AB839AB" w14:textId="77777777" w:rsidR="00AE4392" w:rsidRDefault="00AE4392" w:rsidP="00D41725">
            <w:pPr>
              <w:jc w:val="center"/>
              <w:rPr>
                <w:noProof/>
                <w:sz w:val="18"/>
                <w:lang w:val="es-EC" w:eastAsia="es-EC"/>
              </w:rPr>
            </w:pPr>
          </w:p>
        </w:tc>
        <w:tc>
          <w:tcPr>
            <w:tcW w:w="1436" w:type="dxa"/>
          </w:tcPr>
          <w:p w14:paraId="088954CD" w14:textId="77777777" w:rsidR="00AE4392" w:rsidRPr="00647878" w:rsidRDefault="00AE4392" w:rsidP="00D41725">
            <w:pPr>
              <w:jc w:val="center"/>
              <w:rPr>
                <w:noProof/>
                <w:sz w:val="18"/>
                <w:lang w:val="es-EC" w:eastAsia="es-EC"/>
              </w:rPr>
            </w:pPr>
            <w:r>
              <w:rPr>
                <w:noProof/>
                <w:sz w:val="18"/>
                <w:lang w:val="es-EC" w:eastAsia="es-EC"/>
              </w:rPr>
              <w:t>HU-25</w:t>
            </w:r>
          </w:p>
        </w:tc>
        <w:tc>
          <w:tcPr>
            <w:tcW w:w="1404" w:type="dxa"/>
          </w:tcPr>
          <w:p w14:paraId="178703BB"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31A6ECCF"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BD78CCD"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474178E0"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683F363A" w14:textId="77777777" w:rsidTr="00D41725">
        <w:trPr>
          <w:trHeight w:val="110"/>
        </w:trPr>
        <w:tc>
          <w:tcPr>
            <w:tcW w:w="1408" w:type="dxa"/>
            <w:vMerge/>
          </w:tcPr>
          <w:p w14:paraId="311D8C45" w14:textId="77777777" w:rsidR="00AE4392" w:rsidRDefault="00AE4392" w:rsidP="00D41725">
            <w:pPr>
              <w:jc w:val="center"/>
              <w:rPr>
                <w:noProof/>
                <w:sz w:val="18"/>
                <w:lang w:val="es-EC" w:eastAsia="es-EC"/>
              </w:rPr>
            </w:pPr>
          </w:p>
        </w:tc>
        <w:tc>
          <w:tcPr>
            <w:tcW w:w="1436" w:type="dxa"/>
          </w:tcPr>
          <w:p w14:paraId="559B0FC0" w14:textId="77777777" w:rsidR="00AE4392" w:rsidRPr="00647878" w:rsidRDefault="00AE4392" w:rsidP="00D41725">
            <w:pPr>
              <w:jc w:val="center"/>
              <w:rPr>
                <w:noProof/>
                <w:sz w:val="18"/>
                <w:lang w:val="es-EC" w:eastAsia="es-EC"/>
              </w:rPr>
            </w:pPr>
            <w:r>
              <w:rPr>
                <w:noProof/>
                <w:sz w:val="18"/>
                <w:lang w:val="es-EC" w:eastAsia="es-EC"/>
              </w:rPr>
              <w:t>HU-26</w:t>
            </w:r>
          </w:p>
        </w:tc>
        <w:tc>
          <w:tcPr>
            <w:tcW w:w="1404" w:type="dxa"/>
          </w:tcPr>
          <w:p w14:paraId="38B82D0A"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0CA4AEE1"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24D5A3D7"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32FB2821"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021CF974" w14:textId="77777777" w:rsidTr="00D41725">
        <w:trPr>
          <w:trHeight w:val="110"/>
        </w:trPr>
        <w:tc>
          <w:tcPr>
            <w:tcW w:w="1408" w:type="dxa"/>
            <w:vMerge/>
          </w:tcPr>
          <w:p w14:paraId="5C1050C5" w14:textId="77777777" w:rsidR="00AE4392" w:rsidRDefault="00AE4392" w:rsidP="00D41725">
            <w:pPr>
              <w:jc w:val="center"/>
              <w:rPr>
                <w:noProof/>
                <w:sz w:val="18"/>
                <w:lang w:val="es-EC" w:eastAsia="es-EC"/>
              </w:rPr>
            </w:pPr>
          </w:p>
        </w:tc>
        <w:tc>
          <w:tcPr>
            <w:tcW w:w="1436" w:type="dxa"/>
          </w:tcPr>
          <w:p w14:paraId="78F77F83" w14:textId="77777777" w:rsidR="00AE4392" w:rsidRPr="00647878" w:rsidRDefault="00AE4392" w:rsidP="00D41725">
            <w:pPr>
              <w:jc w:val="center"/>
              <w:rPr>
                <w:noProof/>
                <w:sz w:val="18"/>
                <w:lang w:val="es-EC" w:eastAsia="es-EC"/>
              </w:rPr>
            </w:pPr>
            <w:r>
              <w:rPr>
                <w:noProof/>
                <w:sz w:val="18"/>
                <w:lang w:val="es-EC" w:eastAsia="es-EC"/>
              </w:rPr>
              <w:t>HU-27</w:t>
            </w:r>
          </w:p>
        </w:tc>
        <w:tc>
          <w:tcPr>
            <w:tcW w:w="1404" w:type="dxa"/>
          </w:tcPr>
          <w:p w14:paraId="49E3BEA6"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4115BC19"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9DDE418"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508464D4"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360765E3" w14:textId="77777777" w:rsidTr="00D41725">
        <w:trPr>
          <w:trHeight w:val="110"/>
        </w:trPr>
        <w:tc>
          <w:tcPr>
            <w:tcW w:w="1408" w:type="dxa"/>
            <w:vMerge/>
          </w:tcPr>
          <w:p w14:paraId="2C9A81DA" w14:textId="77777777" w:rsidR="00AE4392" w:rsidRDefault="00AE4392" w:rsidP="00D41725">
            <w:pPr>
              <w:jc w:val="center"/>
              <w:rPr>
                <w:noProof/>
                <w:sz w:val="18"/>
                <w:lang w:val="es-EC" w:eastAsia="es-EC"/>
              </w:rPr>
            </w:pPr>
          </w:p>
        </w:tc>
        <w:tc>
          <w:tcPr>
            <w:tcW w:w="1436" w:type="dxa"/>
          </w:tcPr>
          <w:p w14:paraId="3E745034" w14:textId="77777777" w:rsidR="00AE4392" w:rsidRPr="00647878" w:rsidRDefault="00AE4392" w:rsidP="00D41725">
            <w:pPr>
              <w:jc w:val="center"/>
              <w:rPr>
                <w:noProof/>
                <w:sz w:val="18"/>
                <w:lang w:val="es-EC" w:eastAsia="es-EC"/>
              </w:rPr>
            </w:pPr>
            <w:r>
              <w:rPr>
                <w:noProof/>
                <w:sz w:val="18"/>
                <w:lang w:val="es-EC" w:eastAsia="es-EC"/>
              </w:rPr>
              <w:t>HU-28</w:t>
            </w:r>
          </w:p>
        </w:tc>
        <w:tc>
          <w:tcPr>
            <w:tcW w:w="1404" w:type="dxa"/>
          </w:tcPr>
          <w:p w14:paraId="0F35BABA" w14:textId="77777777" w:rsidR="00AE4392" w:rsidRPr="004E3249" w:rsidRDefault="00AE4392" w:rsidP="00D41725">
            <w:pPr>
              <w:jc w:val="center"/>
              <w:rPr>
                <w:noProof/>
                <w:sz w:val="18"/>
                <w:lang w:val="es-EC" w:eastAsia="es-EC"/>
              </w:rPr>
            </w:pPr>
            <w:r>
              <w:rPr>
                <w:noProof/>
                <w:sz w:val="18"/>
                <w:lang w:val="es-EC" w:eastAsia="es-EC"/>
              </w:rPr>
              <w:t>18</w:t>
            </w:r>
          </w:p>
        </w:tc>
        <w:tc>
          <w:tcPr>
            <w:tcW w:w="1559" w:type="dxa"/>
          </w:tcPr>
          <w:p w14:paraId="1B493143"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1F399F3" w14:textId="77777777" w:rsidR="00AE4392" w:rsidRPr="004E3249" w:rsidRDefault="00AE4392" w:rsidP="00D41725">
            <w:pPr>
              <w:jc w:val="center"/>
              <w:rPr>
                <w:noProof/>
                <w:sz w:val="18"/>
                <w:lang w:val="es-EC" w:eastAsia="es-EC"/>
              </w:rPr>
            </w:pPr>
            <w:r>
              <w:rPr>
                <w:noProof/>
                <w:sz w:val="18"/>
                <w:lang w:val="es-EC" w:eastAsia="es-EC"/>
              </w:rPr>
              <w:t>16</w:t>
            </w:r>
          </w:p>
        </w:tc>
        <w:tc>
          <w:tcPr>
            <w:tcW w:w="1270" w:type="dxa"/>
          </w:tcPr>
          <w:p w14:paraId="5965EB79" w14:textId="77777777" w:rsidR="00AE4392" w:rsidRPr="004E3249" w:rsidRDefault="00AE4392" w:rsidP="00D41725">
            <w:pPr>
              <w:jc w:val="center"/>
              <w:rPr>
                <w:noProof/>
                <w:sz w:val="18"/>
                <w:lang w:val="es-EC" w:eastAsia="es-EC"/>
              </w:rPr>
            </w:pPr>
            <w:r>
              <w:rPr>
                <w:noProof/>
                <w:sz w:val="18"/>
                <w:lang w:val="es-EC" w:eastAsia="es-EC"/>
              </w:rPr>
              <w:t>89%</w:t>
            </w:r>
          </w:p>
        </w:tc>
      </w:tr>
      <w:tr w:rsidR="00AE4392" w:rsidRPr="001B7708" w14:paraId="72E5F6A6" w14:textId="77777777" w:rsidTr="00D41725">
        <w:trPr>
          <w:trHeight w:val="110"/>
        </w:trPr>
        <w:tc>
          <w:tcPr>
            <w:tcW w:w="1408" w:type="dxa"/>
            <w:vMerge/>
          </w:tcPr>
          <w:p w14:paraId="54DC82A4" w14:textId="77777777" w:rsidR="00AE4392" w:rsidRDefault="00AE4392" w:rsidP="00D41725">
            <w:pPr>
              <w:jc w:val="center"/>
              <w:rPr>
                <w:noProof/>
                <w:sz w:val="18"/>
                <w:lang w:val="es-EC" w:eastAsia="es-EC"/>
              </w:rPr>
            </w:pPr>
          </w:p>
        </w:tc>
        <w:tc>
          <w:tcPr>
            <w:tcW w:w="1436" w:type="dxa"/>
          </w:tcPr>
          <w:p w14:paraId="2A8CAADE" w14:textId="77777777" w:rsidR="00AE4392" w:rsidRPr="00647878" w:rsidRDefault="00AE4392" w:rsidP="00D41725">
            <w:pPr>
              <w:jc w:val="center"/>
              <w:rPr>
                <w:noProof/>
                <w:sz w:val="18"/>
                <w:lang w:val="es-EC" w:eastAsia="es-EC"/>
              </w:rPr>
            </w:pPr>
            <w:r>
              <w:rPr>
                <w:noProof/>
                <w:sz w:val="18"/>
                <w:lang w:val="es-EC" w:eastAsia="es-EC"/>
              </w:rPr>
              <w:t>HU-29</w:t>
            </w:r>
          </w:p>
        </w:tc>
        <w:tc>
          <w:tcPr>
            <w:tcW w:w="1404" w:type="dxa"/>
          </w:tcPr>
          <w:p w14:paraId="7183BF97" w14:textId="77777777" w:rsidR="00AE4392" w:rsidRPr="004E3249" w:rsidRDefault="00AE4392" w:rsidP="00D41725">
            <w:pPr>
              <w:jc w:val="center"/>
              <w:rPr>
                <w:noProof/>
                <w:sz w:val="18"/>
                <w:lang w:val="es-EC" w:eastAsia="es-EC"/>
              </w:rPr>
            </w:pPr>
            <w:r>
              <w:rPr>
                <w:noProof/>
                <w:sz w:val="18"/>
                <w:lang w:val="es-EC" w:eastAsia="es-EC"/>
              </w:rPr>
              <w:t>4</w:t>
            </w:r>
          </w:p>
        </w:tc>
        <w:tc>
          <w:tcPr>
            <w:tcW w:w="1559" w:type="dxa"/>
          </w:tcPr>
          <w:p w14:paraId="665A05DB"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269F8218" w14:textId="77777777" w:rsidR="00AE4392" w:rsidRPr="004E3249" w:rsidRDefault="00AE4392" w:rsidP="00D41725">
            <w:pPr>
              <w:jc w:val="center"/>
              <w:rPr>
                <w:noProof/>
                <w:sz w:val="18"/>
                <w:lang w:val="es-EC" w:eastAsia="es-EC"/>
              </w:rPr>
            </w:pPr>
            <w:r>
              <w:rPr>
                <w:noProof/>
                <w:sz w:val="18"/>
                <w:lang w:val="es-EC" w:eastAsia="es-EC"/>
              </w:rPr>
              <w:t>4</w:t>
            </w:r>
          </w:p>
        </w:tc>
        <w:tc>
          <w:tcPr>
            <w:tcW w:w="1270" w:type="dxa"/>
          </w:tcPr>
          <w:p w14:paraId="504E9CE6" w14:textId="77777777" w:rsidR="00AE4392" w:rsidRPr="004E3249" w:rsidRDefault="00AE4392" w:rsidP="00D41725">
            <w:pPr>
              <w:jc w:val="center"/>
              <w:rPr>
                <w:noProof/>
                <w:sz w:val="18"/>
                <w:lang w:val="es-EC" w:eastAsia="es-EC"/>
              </w:rPr>
            </w:pPr>
            <w:r>
              <w:rPr>
                <w:noProof/>
                <w:sz w:val="18"/>
                <w:lang w:val="es-EC" w:eastAsia="es-EC"/>
              </w:rPr>
              <w:t>89%</w:t>
            </w:r>
          </w:p>
        </w:tc>
      </w:tr>
      <w:tr w:rsidR="00AE4392" w:rsidRPr="001B7708" w14:paraId="42A10DED" w14:textId="77777777" w:rsidTr="00D41725">
        <w:trPr>
          <w:trHeight w:val="110"/>
        </w:trPr>
        <w:tc>
          <w:tcPr>
            <w:tcW w:w="1408" w:type="dxa"/>
            <w:vMerge/>
          </w:tcPr>
          <w:p w14:paraId="7B342900" w14:textId="77777777" w:rsidR="00AE4392" w:rsidRDefault="00AE4392" w:rsidP="00D41725">
            <w:pPr>
              <w:jc w:val="center"/>
              <w:rPr>
                <w:noProof/>
                <w:sz w:val="18"/>
                <w:lang w:val="es-EC" w:eastAsia="es-EC"/>
              </w:rPr>
            </w:pPr>
          </w:p>
        </w:tc>
        <w:tc>
          <w:tcPr>
            <w:tcW w:w="1436" w:type="dxa"/>
          </w:tcPr>
          <w:p w14:paraId="1B15D804" w14:textId="77777777" w:rsidR="00AE4392" w:rsidRDefault="00AE4392" w:rsidP="00D41725">
            <w:pPr>
              <w:jc w:val="center"/>
              <w:rPr>
                <w:noProof/>
                <w:sz w:val="18"/>
                <w:lang w:val="es-EC" w:eastAsia="es-EC"/>
              </w:rPr>
            </w:pPr>
            <w:r>
              <w:rPr>
                <w:noProof/>
                <w:sz w:val="18"/>
                <w:lang w:val="es-EC" w:eastAsia="es-EC"/>
              </w:rPr>
              <w:t>HU-30</w:t>
            </w:r>
          </w:p>
        </w:tc>
        <w:tc>
          <w:tcPr>
            <w:tcW w:w="1404" w:type="dxa"/>
          </w:tcPr>
          <w:p w14:paraId="300CE466" w14:textId="77777777" w:rsidR="00AE4392" w:rsidRPr="004E3249" w:rsidRDefault="00AE4392" w:rsidP="00D41725">
            <w:pPr>
              <w:jc w:val="center"/>
              <w:rPr>
                <w:noProof/>
                <w:sz w:val="18"/>
                <w:lang w:val="es-EC" w:eastAsia="es-EC"/>
              </w:rPr>
            </w:pPr>
            <w:r>
              <w:rPr>
                <w:noProof/>
                <w:sz w:val="18"/>
                <w:lang w:val="es-EC" w:eastAsia="es-EC"/>
              </w:rPr>
              <w:t>7</w:t>
            </w:r>
          </w:p>
        </w:tc>
        <w:tc>
          <w:tcPr>
            <w:tcW w:w="1559" w:type="dxa"/>
          </w:tcPr>
          <w:p w14:paraId="79A2F9D0"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C569BD1" w14:textId="77777777" w:rsidR="00AE4392" w:rsidRPr="004E3249" w:rsidRDefault="00AE4392" w:rsidP="00D41725">
            <w:pPr>
              <w:jc w:val="center"/>
              <w:rPr>
                <w:noProof/>
                <w:sz w:val="18"/>
                <w:lang w:val="es-EC" w:eastAsia="es-EC"/>
              </w:rPr>
            </w:pPr>
            <w:r>
              <w:rPr>
                <w:noProof/>
                <w:sz w:val="18"/>
                <w:lang w:val="es-EC" w:eastAsia="es-EC"/>
              </w:rPr>
              <w:t>4</w:t>
            </w:r>
          </w:p>
        </w:tc>
        <w:tc>
          <w:tcPr>
            <w:tcW w:w="1270" w:type="dxa"/>
          </w:tcPr>
          <w:p w14:paraId="21A4997D" w14:textId="77777777" w:rsidR="00AE4392" w:rsidRPr="004E3249" w:rsidRDefault="00AE4392" w:rsidP="00D41725">
            <w:pPr>
              <w:jc w:val="center"/>
              <w:rPr>
                <w:noProof/>
                <w:sz w:val="18"/>
                <w:lang w:val="es-EC" w:eastAsia="es-EC"/>
              </w:rPr>
            </w:pPr>
            <w:r>
              <w:rPr>
                <w:noProof/>
                <w:sz w:val="18"/>
                <w:lang w:val="es-EC" w:eastAsia="es-EC"/>
              </w:rPr>
              <w:t>57%</w:t>
            </w:r>
          </w:p>
        </w:tc>
      </w:tr>
      <w:tr w:rsidR="00AE4392" w:rsidRPr="001B7708" w14:paraId="1A34F6F8" w14:textId="77777777" w:rsidTr="00D41725">
        <w:trPr>
          <w:trHeight w:val="100"/>
        </w:trPr>
        <w:tc>
          <w:tcPr>
            <w:tcW w:w="1408" w:type="dxa"/>
            <w:vMerge/>
          </w:tcPr>
          <w:p w14:paraId="37A01BCF" w14:textId="77777777" w:rsidR="00AE4392" w:rsidRPr="00647878" w:rsidRDefault="00AE4392" w:rsidP="00D41725">
            <w:pPr>
              <w:jc w:val="center"/>
              <w:rPr>
                <w:noProof/>
                <w:sz w:val="18"/>
                <w:lang w:val="es-EC" w:eastAsia="es-EC"/>
              </w:rPr>
            </w:pPr>
          </w:p>
        </w:tc>
        <w:tc>
          <w:tcPr>
            <w:tcW w:w="1436" w:type="dxa"/>
          </w:tcPr>
          <w:p w14:paraId="14579E75" w14:textId="77777777" w:rsidR="00AE4392" w:rsidRPr="00647878" w:rsidRDefault="00AE4392" w:rsidP="00D41725">
            <w:pPr>
              <w:jc w:val="center"/>
              <w:rPr>
                <w:noProof/>
                <w:sz w:val="18"/>
                <w:lang w:val="es-EC" w:eastAsia="es-EC"/>
              </w:rPr>
            </w:pPr>
            <w:r>
              <w:rPr>
                <w:noProof/>
                <w:sz w:val="18"/>
                <w:lang w:val="es-EC" w:eastAsia="es-EC"/>
              </w:rPr>
              <w:t>HU-31</w:t>
            </w:r>
          </w:p>
        </w:tc>
        <w:tc>
          <w:tcPr>
            <w:tcW w:w="1404" w:type="dxa"/>
          </w:tcPr>
          <w:p w14:paraId="0066A235" w14:textId="77777777" w:rsidR="00AE4392" w:rsidRPr="004E3249" w:rsidRDefault="00AE4392" w:rsidP="00D41725">
            <w:pPr>
              <w:jc w:val="center"/>
              <w:rPr>
                <w:noProof/>
                <w:sz w:val="18"/>
                <w:lang w:val="es-EC" w:eastAsia="es-EC"/>
              </w:rPr>
            </w:pPr>
            <w:r>
              <w:rPr>
                <w:noProof/>
                <w:sz w:val="18"/>
                <w:lang w:val="es-EC" w:eastAsia="es-EC"/>
              </w:rPr>
              <w:t>7</w:t>
            </w:r>
          </w:p>
        </w:tc>
        <w:tc>
          <w:tcPr>
            <w:tcW w:w="1559" w:type="dxa"/>
          </w:tcPr>
          <w:p w14:paraId="7C698B77"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818479E" w14:textId="77777777" w:rsidR="00AE4392" w:rsidRPr="004E3249" w:rsidRDefault="00AE4392" w:rsidP="00D41725">
            <w:pPr>
              <w:jc w:val="center"/>
              <w:rPr>
                <w:noProof/>
                <w:sz w:val="18"/>
                <w:lang w:val="es-EC" w:eastAsia="es-EC"/>
              </w:rPr>
            </w:pPr>
            <w:r>
              <w:rPr>
                <w:noProof/>
                <w:sz w:val="18"/>
                <w:lang w:val="es-EC" w:eastAsia="es-EC"/>
              </w:rPr>
              <w:t>7</w:t>
            </w:r>
          </w:p>
        </w:tc>
        <w:tc>
          <w:tcPr>
            <w:tcW w:w="1270" w:type="dxa"/>
          </w:tcPr>
          <w:p w14:paraId="56807C7F"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12B1BF0F" w14:textId="77777777" w:rsidTr="00D41725">
        <w:trPr>
          <w:trHeight w:val="120"/>
        </w:trPr>
        <w:tc>
          <w:tcPr>
            <w:tcW w:w="1408" w:type="dxa"/>
            <w:vMerge w:val="restart"/>
          </w:tcPr>
          <w:p w14:paraId="7CF351F8" w14:textId="77777777" w:rsidR="00AE4392" w:rsidRPr="00647878" w:rsidRDefault="00AE4392" w:rsidP="00D41725">
            <w:pPr>
              <w:jc w:val="center"/>
              <w:rPr>
                <w:noProof/>
                <w:sz w:val="18"/>
                <w:lang w:val="es-EC" w:eastAsia="es-EC"/>
              </w:rPr>
            </w:pPr>
            <w:r>
              <w:rPr>
                <w:noProof/>
                <w:sz w:val="18"/>
                <w:lang w:val="es-EC" w:eastAsia="es-EC"/>
              </w:rPr>
              <w:t>Sprint 6</w:t>
            </w:r>
          </w:p>
        </w:tc>
        <w:tc>
          <w:tcPr>
            <w:tcW w:w="1436" w:type="dxa"/>
          </w:tcPr>
          <w:p w14:paraId="1D9C9B0B" w14:textId="77777777" w:rsidR="00AE4392" w:rsidRPr="00647878" w:rsidRDefault="00AE4392" w:rsidP="00D41725">
            <w:pPr>
              <w:jc w:val="center"/>
              <w:rPr>
                <w:noProof/>
                <w:sz w:val="18"/>
                <w:lang w:val="es-EC" w:eastAsia="es-EC"/>
              </w:rPr>
            </w:pPr>
            <w:r>
              <w:rPr>
                <w:noProof/>
                <w:sz w:val="18"/>
                <w:lang w:val="es-EC" w:eastAsia="es-EC"/>
              </w:rPr>
              <w:t>HU-32</w:t>
            </w:r>
          </w:p>
        </w:tc>
        <w:tc>
          <w:tcPr>
            <w:tcW w:w="1404" w:type="dxa"/>
          </w:tcPr>
          <w:p w14:paraId="1BF4C9E4"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18F201F4"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741A41E"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4C41C866"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0BF5C358" w14:textId="77777777" w:rsidTr="00D41725">
        <w:trPr>
          <w:trHeight w:val="120"/>
        </w:trPr>
        <w:tc>
          <w:tcPr>
            <w:tcW w:w="1408" w:type="dxa"/>
            <w:vMerge/>
          </w:tcPr>
          <w:p w14:paraId="47FB594C" w14:textId="77777777" w:rsidR="00AE4392" w:rsidRDefault="00AE4392" w:rsidP="00D41725">
            <w:pPr>
              <w:jc w:val="center"/>
              <w:rPr>
                <w:noProof/>
                <w:sz w:val="18"/>
                <w:lang w:val="es-EC" w:eastAsia="es-EC"/>
              </w:rPr>
            </w:pPr>
          </w:p>
        </w:tc>
        <w:tc>
          <w:tcPr>
            <w:tcW w:w="1436" w:type="dxa"/>
          </w:tcPr>
          <w:p w14:paraId="109D90F4" w14:textId="77777777" w:rsidR="00AE4392" w:rsidRPr="00647878" w:rsidRDefault="00AE4392" w:rsidP="00D41725">
            <w:pPr>
              <w:jc w:val="center"/>
              <w:rPr>
                <w:noProof/>
                <w:sz w:val="18"/>
                <w:lang w:val="es-EC" w:eastAsia="es-EC"/>
              </w:rPr>
            </w:pPr>
            <w:r>
              <w:rPr>
                <w:noProof/>
                <w:sz w:val="18"/>
                <w:lang w:val="es-EC" w:eastAsia="es-EC"/>
              </w:rPr>
              <w:t>HU-33</w:t>
            </w:r>
          </w:p>
        </w:tc>
        <w:tc>
          <w:tcPr>
            <w:tcW w:w="1404" w:type="dxa"/>
          </w:tcPr>
          <w:p w14:paraId="07CE9A0A" w14:textId="77777777" w:rsidR="00AE4392" w:rsidRPr="004E3249" w:rsidRDefault="00AE4392" w:rsidP="00D41725">
            <w:pPr>
              <w:jc w:val="center"/>
              <w:rPr>
                <w:noProof/>
                <w:sz w:val="18"/>
                <w:lang w:val="es-EC" w:eastAsia="es-EC"/>
              </w:rPr>
            </w:pPr>
            <w:r>
              <w:rPr>
                <w:noProof/>
                <w:sz w:val="18"/>
                <w:lang w:val="es-EC" w:eastAsia="es-EC"/>
              </w:rPr>
              <w:t>4</w:t>
            </w:r>
          </w:p>
        </w:tc>
        <w:tc>
          <w:tcPr>
            <w:tcW w:w="1559" w:type="dxa"/>
          </w:tcPr>
          <w:p w14:paraId="1BF82A5B"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A7DABCB" w14:textId="77777777" w:rsidR="00AE4392" w:rsidRPr="004E3249" w:rsidRDefault="00AE4392" w:rsidP="00D41725">
            <w:pPr>
              <w:jc w:val="center"/>
              <w:rPr>
                <w:noProof/>
                <w:sz w:val="18"/>
                <w:lang w:val="es-EC" w:eastAsia="es-EC"/>
              </w:rPr>
            </w:pPr>
            <w:r>
              <w:rPr>
                <w:noProof/>
                <w:sz w:val="18"/>
                <w:lang w:val="es-EC" w:eastAsia="es-EC"/>
              </w:rPr>
              <w:t>4</w:t>
            </w:r>
          </w:p>
        </w:tc>
        <w:tc>
          <w:tcPr>
            <w:tcW w:w="1270" w:type="dxa"/>
          </w:tcPr>
          <w:p w14:paraId="62345034"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254E6DC1" w14:textId="77777777" w:rsidTr="00D41725">
        <w:trPr>
          <w:trHeight w:val="120"/>
        </w:trPr>
        <w:tc>
          <w:tcPr>
            <w:tcW w:w="1408" w:type="dxa"/>
            <w:vMerge/>
          </w:tcPr>
          <w:p w14:paraId="6E53C262" w14:textId="77777777" w:rsidR="00AE4392" w:rsidRDefault="00AE4392" w:rsidP="00D41725">
            <w:pPr>
              <w:jc w:val="center"/>
              <w:rPr>
                <w:noProof/>
                <w:sz w:val="18"/>
                <w:lang w:val="es-EC" w:eastAsia="es-EC"/>
              </w:rPr>
            </w:pPr>
          </w:p>
        </w:tc>
        <w:tc>
          <w:tcPr>
            <w:tcW w:w="1436" w:type="dxa"/>
          </w:tcPr>
          <w:p w14:paraId="1E552B61" w14:textId="77777777" w:rsidR="00AE4392" w:rsidRPr="00647878" w:rsidRDefault="00AE4392" w:rsidP="00D41725">
            <w:pPr>
              <w:jc w:val="center"/>
              <w:rPr>
                <w:noProof/>
                <w:sz w:val="18"/>
                <w:lang w:val="es-EC" w:eastAsia="es-EC"/>
              </w:rPr>
            </w:pPr>
            <w:r>
              <w:rPr>
                <w:noProof/>
                <w:sz w:val="18"/>
                <w:lang w:val="es-EC" w:eastAsia="es-EC"/>
              </w:rPr>
              <w:t>HU-34</w:t>
            </w:r>
          </w:p>
        </w:tc>
        <w:tc>
          <w:tcPr>
            <w:tcW w:w="1404" w:type="dxa"/>
          </w:tcPr>
          <w:p w14:paraId="446DF2CB" w14:textId="77777777" w:rsidR="00AE4392" w:rsidRPr="004E3249" w:rsidRDefault="00AE4392" w:rsidP="00D41725">
            <w:pPr>
              <w:jc w:val="center"/>
              <w:rPr>
                <w:noProof/>
                <w:sz w:val="18"/>
                <w:lang w:val="es-EC" w:eastAsia="es-EC"/>
              </w:rPr>
            </w:pPr>
            <w:r>
              <w:rPr>
                <w:noProof/>
                <w:sz w:val="18"/>
                <w:lang w:val="es-EC" w:eastAsia="es-EC"/>
              </w:rPr>
              <w:t>7</w:t>
            </w:r>
          </w:p>
        </w:tc>
        <w:tc>
          <w:tcPr>
            <w:tcW w:w="1559" w:type="dxa"/>
          </w:tcPr>
          <w:p w14:paraId="49082552"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588C90E1" w14:textId="77777777" w:rsidR="00AE4392" w:rsidRPr="004E3249" w:rsidRDefault="00AE4392" w:rsidP="00D41725">
            <w:pPr>
              <w:jc w:val="center"/>
              <w:rPr>
                <w:noProof/>
                <w:sz w:val="18"/>
                <w:lang w:val="es-EC" w:eastAsia="es-EC"/>
              </w:rPr>
            </w:pPr>
            <w:r>
              <w:rPr>
                <w:noProof/>
                <w:sz w:val="18"/>
                <w:lang w:val="es-EC" w:eastAsia="es-EC"/>
              </w:rPr>
              <w:t>7</w:t>
            </w:r>
          </w:p>
        </w:tc>
        <w:tc>
          <w:tcPr>
            <w:tcW w:w="1270" w:type="dxa"/>
          </w:tcPr>
          <w:p w14:paraId="239EFCA1"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16BF8F99" w14:textId="77777777" w:rsidTr="00D41725">
        <w:trPr>
          <w:trHeight w:val="120"/>
        </w:trPr>
        <w:tc>
          <w:tcPr>
            <w:tcW w:w="1408" w:type="dxa"/>
            <w:vMerge/>
          </w:tcPr>
          <w:p w14:paraId="4CD5409B" w14:textId="77777777" w:rsidR="00AE4392" w:rsidRDefault="00AE4392" w:rsidP="00D41725">
            <w:pPr>
              <w:jc w:val="center"/>
              <w:rPr>
                <w:noProof/>
                <w:sz w:val="18"/>
                <w:lang w:val="es-EC" w:eastAsia="es-EC"/>
              </w:rPr>
            </w:pPr>
          </w:p>
        </w:tc>
        <w:tc>
          <w:tcPr>
            <w:tcW w:w="1436" w:type="dxa"/>
          </w:tcPr>
          <w:p w14:paraId="2C1C5CB1" w14:textId="77777777" w:rsidR="00AE4392" w:rsidRPr="00647878" w:rsidRDefault="00AE4392" w:rsidP="00D41725">
            <w:pPr>
              <w:jc w:val="center"/>
              <w:rPr>
                <w:noProof/>
                <w:sz w:val="18"/>
                <w:lang w:val="es-EC" w:eastAsia="es-EC"/>
              </w:rPr>
            </w:pPr>
            <w:r>
              <w:rPr>
                <w:noProof/>
                <w:sz w:val="18"/>
                <w:lang w:val="es-EC" w:eastAsia="es-EC"/>
              </w:rPr>
              <w:t>HU-35</w:t>
            </w:r>
          </w:p>
        </w:tc>
        <w:tc>
          <w:tcPr>
            <w:tcW w:w="1404" w:type="dxa"/>
          </w:tcPr>
          <w:p w14:paraId="571CB8BB" w14:textId="77777777" w:rsidR="00AE4392" w:rsidRPr="004E3249" w:rsidRDefault="00AE4392" w:rsidP="00D41725">
            <w:pPr>
              <w:jc w:val="center"/>
              <w:rPr>
                <w:noProof/>
                <w:sz w:val="18"/>
                <w:lang w:val="es-EC" w:eastAsia="es-EC"/>
              </w:rPr>
            </w:pPr>
            <w:r>
              <w:rPr>
                <w:noProof/>
                <w:sz w:val="18"/>
                <w:lang w:val="es-EC" w:eastAsia="es-EC"/>
              </w:rPr>
              <w:t>16</w:t>
            </w:r>
          </w:p>
        </w:tc>
        <w:tc>
          <w:tcPr>
            <w:tcW w:w="1559" w:type="dxa"/>
          </w:tcPr>
          <w:p w14:paraId="03E7D440"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FC64775" w14:textId="77777777" w:rsidR="00AE4392" w:rsidRPr="004E3249" w:rsidRDefault="00AE4392" w:rsidP="00D41725">
            <w:pPr>
              <w:jc w:val="center"/>
              <w:rPr>
                <w:noProof/>
                <w:sz w:val="18"/>
                <w:lang w:val="es-EC" w:eastAsia="es-EC"/>
              </w:rPr>
            </w:pPr>
            <w:r>
              <w:rPr>
                <w:noProof/>
                <w:sz w:val="18"/>
                <w:lang w:val="es-EC" w:eastAsia="es-EC"/>
              </w:rPr>
              <w:t>16</w:t>
            </w:r>
          </w:p>
        </w:tc>
        <w:tc>
          <w:tcPr>
            <w:tcW w:w="1270" w:type="dxa"/>
          </w:tcPr>
          <w:p w14:paraId="24B033CA"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0CF6684F" w14:textId="77777777" w:rsidTr="00D41725">
        <w:trPr>
          <w:trHeight w:val="120"/>
        </w:trPr>
        <w:tc>
          <w:tcPr>
            <w:tcW w:w="1408" w:type="dxa"/>
            <w:vMerge/>
          </w:tcPr>
          <w:p w14:paraId="4DF4916F" w14:textId="77777777" w:rsidR="00AE4392" w:rsidRDefault="00AE4392" w:rsidP="00D41725">
            <w:pPr>
              <w:jc w:val="center"/>
              <w:rPr>
                <w:noProof/>
                <w:sz w:val="18"/>
                <w:lang w:val="es-EC" w:eastAsia="es-EC"/>
              </w:rPr>
            </w:pPr>
          </w:p>
        </w:tc>
        <w:tc>
          <w:tcPr>
            <w:tcW w:w="1436" w:type="dxa"/>
          </w:tcPr>
          <w:p w14:paraId="3A7C39A6" w14:textId="77777777" w:rsidR="00AE4392" w:rsidRPr="00647878" w:rsidRDefault="00AE4392" w:rsidP="00D41725">
            <w:pPr>
              <w:jc w:val="center"/>
              <w:rPr>
                <w:noProof/>
                <w:sz w:val="18"/>
                <w:lang w:val="es-EC" w:eastAsia="es-EC"/>
              </w:rPr>
            </w:pPr>
            <w:r>
              <w:rPr>
                <w:noProof/>
                <w:sz w:val="18"/>
                <w:lang w:val="es-EC" w:eastAsia="es-EC"/>
              </w:rPr>
              <w:t>HU-36</w:t>
            </w:r>
          </w:p>
        </w:tc>
        <w:tc>
          <w:tcPr>
            <w:tcW w:w="1404" w:type="dxa"/>
          </w:tcPr>
          <w:p w14:paraId="4ABC657A" w14:textId="77777777" w:rsidR="00AE4392" w:rsidRPr="004E3249" w:rsidRDefault="00AE4392" w:rsidP="00D41725">
            <w:pPr>
              <w:jc w:val="center"/>
              <w:rPr>
                <w:noProof/>
                <w:sz w:val="18"/>
                <w:lang w:val="es-EC" w:eastAsia="es-EC"/>
              </w:rPr>
            </w:pPr>
            <w:r>
              <w:rPr>
                <w:noProof/>
                <w:sz w:val="18"/>
                <w:lang w:val="es-EC" w:eastAsia="es-EC"/>
              </w:rPr>
              <w:t>7</w:t>
            </w:r>
          </w:p>
        </w:tc>
        <w:tc>
          <w:tcPr>
            <w:tcW w:w="1559" w:type="dxa"/>
          </w:tcPr>
          <w:p w14:paraId="388DE0CC"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35F5C608" w14:textId="77777777" w:rsidR="00AE4392" w:rsidRPr="004E3249" w:rsidRDefault="00AE4392" w:rsidP="00D41725">
            <w:pPr>
              <w:jc w:val="center"/>
              <w:rPr>
                <w:noProof/>
                <w:sz w:val="18"/>
                <w:lang w:val="es-EC" w:eastAsia="es-EC"/>
              </w:rPr>
            </w:pPr>
            <w:r>
              <w:rPr>
                <w:noProof/>
                <w:sz w:val="18"/>
                <w:lang w:val="es-EC" w:eastAsia="es-EC"/>
              </w:rPr>
              <w:t>7</w:t>
            </w:r>
          </w:p>
        </w:tc>
        <w:tc>
          <w:tcPr>
            <w:tcW w:w="1270" w:type="dxa"/>
          </w:tcPr>
          <w:p w14:paraId="30BAE52B"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3C1818C5" w14:textId="77777777" w:rsidTr="00D41725">
        <w:trPr>
          <w:trHeight w:val="120"/>
        </w:trPr>
        <w:tc>
          <w:tcPr>
            <w:tcW w:w="1408" w:type="dxa"/>
            <w:vMerge/>
          </w:tcPr>
          <w:p w14:paraId="640C4F53" w14:textId="77777777" w:rsidR="00AE4392" w:rsidRDefault="00AE4392" w:rsidP="00D41725">
            <w:pPr>
              <w:jc w:val="center"/>
              <w:rPr>
                <w:noProof/>
                <w:sz w:val="18"/>
                <w:lang w:val="es-EC" w:eastAsia="es-EC"/>
              </w:rPr>
            </w:pPr>
          </w:p>
        </w:tc>
        <w:tc>
          <w:tcPr>
            <w:tcW w:w="1436" w:type="dxa"/>
          </w:tcPr>
          <w:p w14:paraId="474C1EEF" w14:textId="77777777" w:rsidR="00AE4392" w:rsidRPr="00647878" w:rsidRDefault="00AE4392" w:rsidP="00D41725">
            <w:pPr>
              <w:jc w:val="center"/>
              <w:rPr>
                <w:noProof/>
                <w:sz w:val="18"/>
                <w:lang w:val="es-EC" w:eastAsia="es-EC"/>
              </w:rPr>
            </w:pPr>
            <w:r>
              <w:rPr>
                <w:noProof/>
                <w:sz w:val="18"/>
                <w:lang w:val="es-EC" w:eastAsia="es-EC"/>
              </w:rPr>
              <w:t>HU-37</w:t>
            </w:r>
          </w:p>
        </w:tc>
        <w:tc>
          <w:tcPr>
            <w:tcW w:w="1404" w:type="dxa"/>
          </w:tcPr>
          <w:p w14:paraId="4E4B935C"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446116C6"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5BB3886A"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11852639"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14752958" w14:textId="77777777" w:rsidTr="00D41725">
        <w:trPr>
          <w:trHeight w:val="120"/>
        </w:trPr>
        <w:tc>
          <w:tcPr>
            <w:tcW w:w="1408" w:type="dxa"/>
            <w:vMerge/>
          </w:tcPr>
          <w:p w14:paraId="037B2306" w14:textId="77777777" w:rsidR="00AE4392" w:rsidRDefault="00AE4392" w:rsidP="00D41725">
            <w:pPr>
              <w:jc w:val="center"/>
              <w:rPr>
                <w:noProof/>
                <w:sz w:val="18"/>
                <w:lang w:val="es-EC" w:eastAsia="es-EC"/>
              </w:rPr>
            </w:pPr>
          </w:p>
        </w:tc>
        <w:tc>
          <w:tcPr>
            <w:tcW w:w="1436" w:type="dxa"/>
          </w:tcPr>
          <w:p w14:paraId="25FB4E69" w14:textId="77777777" w:rsidR="00AE4392" w:rsidRPr="00647878" w:rsidRDefault="00AE4392" w:rsidP="00D41725">
            <w:pPr>
              <w:jc w:val="center"/>
              <w:rPr>
                <w:noProof/>
                <w:sz w:val="18"/>
                <w:lang w:val="es-EC" w:eastAsia="es-EC"/>
              </w:rPr>
            </w:pPr>
            <w:r>
              <w:rPr>
                <w:noProof/>
                <w:sz w:val="18"/>
                <w:lang w:val="es-EC" w:eastAsia="es-EC"/>
              </w:rPr>
              <w:t>HU-38</w:t>
            </w:r>
          </w:p>
        </w:tc>
        <w:tc>
          <w:tcPr>
            <w:tcW w:w="1404" w:type="dxa"/>
          </w:tcPr>
          <w:p w14:paraId="34FBD295" w14:textId="77777777" w:rsidR="00AE4392" w:rsidRPr="004E3249" w:rsidRDefault="00AE4392" w:rsidP="00D41725">
            <w:pPr>
              <w:jc w:val="center"/>
              <w:rPr>
                <w:noProof/>
                <w:sz w:val="18"/>
                <w:lang w:val="es-EC" w:eastAsia="es-EC"/>
              </w:rPr>
            </w:pPr>
            <w:r>
              <w:rPr>
                <w:noProof/>
                <w:sz w:val="18"/>
                <w:lang w:val="es-EC" w:eastAsia="es-EC"/>
              </w:rPr>
              <w:t>39</w:t>
            </w:r>
          </w:p>
        </w:tc>
        <w:tc>
          <w:tcPr>
            <w:tcW w:w="1559" w:type="dxa"/>
          </w:tcPr>
          <w:p w14:paraId="3BCA8010"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29FA8CC" w14:textId="77777777" w:rsidR="00AE4392" w:rsidRPr="004E3249" w:rsidRDefault="00AE4392" w:rsidP="00D41725">
            <w:pPr>
              <w:jc w:val="center"/>
              <w:rPr>
                <w:noProof/>
                <w:sz w:val="18"/>
                <w:lang w:val="es-EC" w:eastAsia="es-EC"/>
              </w:rPr>
            </w:pPr>
            <w:r>
              <w:rPr>
                <w:noProof/>
                <w:sz w:val="18"/>
                <w:lang w:val="es-EC" w:eastAsia="es-EC"/>
              </w:rPr>
              <w:t>34</w:t>
            </w:r>
          </w:p>
        </w:tc>
        <w:tc>
          <w:tcPr>
            <w:tcW w:w="1270" w:type="dxa"/>
          </w:tcPr>
          <w:p w14:paraId="221B82C9" w14:textId="77777777" w:rsidR="00AE4392" w:rsidRPr="004E3249" w:rsidRDefault="00AE4392" w:rsidP="00D41725">
            <w:pPr>
              <w:jc w:val="center"/>
              <w:rPr>
                <w:noProof/>
                <w:sz w:val="18"/>
                <w:lang w:val="es-EC" w:eastAsia="es-EC"/>
              </w:rPr>
            </w:pPr>
            <w:r>
              <w:rPr>
                <w:noProof/>
                <w:sz w:val="18"/>
                <w:lang w:val="es-EC" w:eastAsia="es-EC"/>
              </w:rPr>
              <w:t>87%</w:t>
            </w:r>
          </w:p>
        </w:tc>
      </w:tr>
      <w:tr w:rsidR="00AE4392" w:rsidRPr="001B7708" w14:paraId="30067329" w14:textId="77777777" w:rsidTr="00D41725">
        <w:trPr>
          <w:trHeight w:val="120"/>
        </w:trPr>
        <w:tc>
          <w:tcPr>
            <w:tcW w:w="1408" w:type="dxa"/>
            <w:vMerge/>
          </w:tcPr>
          <w:p w14:paraId="6DBFE404" w14:textId="77777777" w:rsidR="00AE4392" w:rsidRDefault="00AE4392" w:rsidP="00D41725">
            <w:pPr>
              <w:jc w:val="center"/>
              <w:rPr>
                <w:noProof/>
                <w:sz w:val="18"/>
                <w:lang w:val="es-EC" w:eastAsia="es-EC"/>
              </w:rPr>
            </w:pPr>
          </w:p>
        </w:tc>
        <w:tc>
          <w:tcPr>
            <w:tcW w:w="1436" w:type="dxa"/>
          </w:tcPr>
          <w:p w14:paraId="759B5F7E" w14:textId="77777777" w:rsidR="00AE4392" w:rsidRPr="00857A2E" w:rsidRDefault="00AE4392" w:rsidP="00D41725">
            <w:pPr>
              <w:jc w:val="center"/>
              <w:rPr>
                <w:noProof/>
                <w:sz w:val="18"/>
                <w:lang w:val="es-EC" w:eastAsia="es-EC"/>
              </w:rPr>
            </w:pPr>
            <w:r w:rsidRPr="00857A2E">
              <w:rPr>
                <w:noProof/>
                <w:sz w:val="18"/>
                <w:lang w:val="es-EC" w:eastAsia="es-EC"/>
              </w:rPr>
              <w:t>HU-39</w:t>
            </w:r>
          </w:p>
        </w:tc>
        <w:tc>
          <w:tcPr>
            <w:tcW w:w="1404" w:type="dxa"/>
          </w:tcPr>
          <w:p w14:paraId="64AB504B" w14:textId="77777777" w:rsidR="00AE4392" w:rsidRPr="00857A2E" w:rsidRDefault="00AE4392" w:rsidP="00D41725">
            <w:pPr>
              <w:jc w:val="center"/>
              <w:rPr>
                <w:noProof/>
                <w:sz w:val="18"/>
                <w:lang w:val="es-EC" w:eastAsia="es-EC"/>
              </w:rPr>
            </w:pPr>
            <w:r w:rsidRPr="00857A2E">
              <w:rPr>
                <w:noProof/>
                <w:sz w:val="18"/>
                <w:lang w:val="es-EC" w:eastAsia="es-EC"/>
              </w:rPr>
              <w:t>3</w:t>
            </w:r>
          </w:p>
        </w:tc>
        <w:tc>
          <w:tcPr>
            <w:tcW w:w="1559" w:type="dxa"/>
          </w:tcPr>
          <w:p w14:paraId="1B344043"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3E921D36" w14:textId="77777777" w:rsidR="00AE4392" w:rsidRPr="00857A2E" w:rsidRDefault="00AE4392" w:rsidP="00D41725">
            <w:pPr>
              <w:jc w:val="center"/>
              <w:rPr>
                <w:noProof/>
                <w:sz w:val="18"/>
                <w:lang w:val="es-EC" w:eastAsia="es-EC"/>
              </w:rPr>
            </w:pPr>
            <w:r w:rsidRPr="00857A2E">
              <w:rPr>
                <w:noProof/>
                <w:sz w:val="18"/>
                <w:lang w:val="es-EC" w:eastAsia="es-EC"/>
              </w:rPr>
              <w:t>3</w:t>
            </w:r>
          </w:p>
        </w:tc>
        <w:tc>
          <w:tcPr>
            <w:tcW w:w="1270" w:type="dxa"/>
          </w:tcPr>
          <w:p w14:paraId="0677766A" w14:textId="77777777" w:rsidR="00AE4392" w:rsidRPr="00857A2E" w:rsidRDefault="00AE4392" w:rsidP="00D41725">
            <w:pPr>
              <w:jc w:val="center"/>
              <w:rPr>
                <w:noProof/>
                <w:sz w:val="18"/>
                <w:lang w:val="es-EC" w:eastAsia="es-EC"/>
              </w:rPr>
            </w:pPr>
            <w:r w:rsidRPr="00857A2E">
              <w:rPr>
                <w:noProof/>
                <w:sz w:val="18"/>
                <w:lang w:val="es-EC" w:eastAsia="es-EC"/>
              </w:rPr>
              <w:t>100%</w:t>
            </w:r>
          </w:p>
        </w:tc>
      </w:tr>
      <w:tr w:rsidR="00AE4392" w:rsidRPr="001B7708" w14:paraId="1A7AE852" w14:textId="77777777" w:rsidTr="00D41725">
        <w:trPr>
          <w:trHeight w:val="120"/>
        </w:trPr>
        <w:tc>
          <w:tcPr>
            <w:tcW w:w="1408" w:type="dxa"/>
            <w:vMerge/>
          </w:tcPr>
          <w:p w14:paraId="027CBDA5" w14:textId="77777777" w:rsidR="00AE4392" w:rsidRDefault="00AE4392" w:rsidP="00D41725">
            <w:pPr>
              <w:jc w:val="center"/>
              <w:rPr>
                <w:noProof/>
                <w:sz w:val="18"/>
                <w:lang w:val="es-EC" w:eastAsia="es-EC"/>
              </w:rPr>
            </w:pPr>
          </w:p>
        </w:tc>
        <w:tc>
          <w:tcPr>
            <w:tcW w:w="1436" w:type="dxa"/>
          </w:tcPr>
          <w:p w14:paraId="06841CF1" w14:textId="77777777" w:rsidR="00AE4392" w:rsidRPr="00857A2E" w:rsidRDefault="00AE4392" w:rsidP="00D41725">
            <w:pPr>
              <w:jc w:val="center"/>
              <w:rPr>
                <w:noProof/>
                <w:sz w:val="18"/>
                <w:lang w:val="es-EC" w:eastAsia="es-EC"/>
              </w:rPr>
            </w:pPr>
            <w:r w:rsidRPr="00857A2E">
              <w:rPr>
                <w:noProof/>
                <w:sz w:val="18"/>
                <w:lang w:val="es-EC" w:eastAsia="es-EC"/>
              </w:rPr>
              <w:t>HU-40</w:t>
            </w:r>
          </w:p>
        </w:tc>
        <w:tc>
          <w:tcPr>
            <w:tcW w:w="1404" w:type="dxa"/>
          </w:tcPr>
          <w:p w14:paraId="1556ED4C" w14:textId="77777777" w:rsidR="00AE4392" w:rsidRPr="00857A2E" w:rsidRDefault="00AE4392" w:rsidP="00D41725">
            <w:pPr>
              <w:jc w:val="center"/>
              <w:rPr>
                <w:noProof/>
                <w:sz w:val="18"/>
                <w:lang w:val="es-EC" w:eastAsia="es-EC"/>
              </w:rPr>
            </w:pPr>
            <w:r w:rsidRPr="00857A2E">
              <w:rPr>
                <w:noProof/>
                <w:sz w:val="18"/>
                <w:lang w:val="es-EC" w:eastAsia="es-EC"/>
              </w:rPr>
              <w:t>3</w:t>
            </w:r>
          </w:p>
        </w:tc>
        <w:tc>
          <w:tcPr>
            <w:tcW w:w="1559" w:type="dxa"/>
          </w:tcPr>
          <w:p w14:paraId="42DA395E"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48D7A1A7" w14:textId="77777777" w:rsidR="00AE4392" w:rsidRPr="00857A2E" w:rsidRDefault="00AE4392" w:rsidP="00D41725">
            <w:pPr>
              <w:jc w:val="center"/>
              <w:rPr>
                <w:noProof/>
                <w:sz w:val="18"/>
                <w:lang w:val="es-EC" w:eastAsia="es-EC"/>
              </w:rPr>
            </w:pPr>
            <w:r w:rsidRPr="00857A2E">
              <w:rPr>
                <w:noProof/>
                <w:sz w:val="18"/>
                <w:lang w:val="es-EC" w:eastAsia="es-EC"/>
              </w:rPr>
              <w:t>3</w:t>
            </w:r>
          </w:p>
        </w:tc>
        <w:tc>
          <w:tcPr>
            <w:tcW w:w="1270" w:type="dxa"/>
          </w:tcPr>
          <w:p w14:paraId="13616561" w14:textId="77777777" w:rsidR="00AE4392" w:rsidRPr="00857A2E" w:rsidRDefault="00AE4392" w:rsidP="00D41725">
            <w:pPr>
              <w:jc w:val="center"/>
              <w:rPr>
                <w:noProof/>
                <w:sz w:val="18"/>
                <w:lang w:val="es-EC" w:eastAsia="es-EC"/>
              </w:rPr>
            </w:pPr>
            <w:r w:rsidRPr="00857A2E">
              <w:rPr>
                <w:noProof/>
                <w:sz w:val="18"/>
                <w:lang w:val="es-EC" w:eastAsia="es-EC"/>
              </w:rPr>
              <w:t>100%</w:t>
            </w:r>
          </w:p>
        </w:tc>
      </w:tr>
      <w:tr w:rsidR="00AE4392" w:rsidRPr="001B7708" w14:paraId="0A195B54" w14:textId="77777777" w:rsidTr="00D41725">
        <w:trPr>
          <w:trHeight w:val="110"/>
        </w:trPr>
        <w:tc>
          <w:tcPr>
            <w:tcW w:w="1408" w:type="dxa"/>
            <w:vMerge w:val="restart"/>
          </w:tcPr>
          <w:p w14:paraId="782F6076" w14:textId="77777777" w:rsidR="00AE4392" w:rsidRPr="00647878" w:rsidRDefault="00AE4392" w:rsidP="00D41725">
            <w:pPr>
              <w:jc w:val="center"/>
              <w:rPr>
                <w:noProof/>
                <w:sz w:val="18"/>
                <w:lang w:val="es-EC" w:eastAsia="es-EC"/>
              </w:rPr>
            </w:pPr>
            <w:r>
              <w:rPr>
                <w:noProof/>
                <w:sz w:val="18"/>
                <w:lang w:val="es-EC" w:eastAsia="es-EC"/>
              </w:rPr>
              <w:t>Sprint 7</w:t>
            </w:r>
          </w:p>
        </w:tc>
        <w:tc>
          <w:tcPr>
            <w:tcW w:w="1436" w:type="dxa"/>
          </w:tcPr>
          <w:p w14:paraId="4C94846E" w14:textId="77777777" w:rsidR="00AE4392" w:rsidRPr="00647878" w:rsidRDefault="00AE4392" w:rsidP="00D41725">
            <w:pPr>
              <w:jc w:val="center"/>
              <w:rPr>
                <w:noProof/>
                <w:sz w:val="18"/>
                <w:lang w:val="es-EC" w:eastAsia="es-EC"/>
              </w:rPr>
            </w:pPr>
            <w:r>
              <w:rPr>
                <w:noProof/>
                <w:sz w:val="18"/>
                <w:lang w:val="es-EC" w:eastAsia="es-EC"/>
              </w:rPr>
              <w:t>HU-41</w:t>
            </w:r>
          </w:p>
        </w:tc>
        <w:tc>
          <w:tcPr>
            <w:tcW w:w="1404" w:type="dxa"/>
          </w:tcPr>
          <w:p w14:paraId="78A949A6" w14:textId="77777777" w:rsidR="00AE4392" w:rsidRPr="004E3249" w:rsidRDefault="00AE4392" w:rsidP="00D41725">
            <w:pPr>
              <w:jc w:val="center"/>
              <w:rPr>
                <w:noProof/>
                <w:sz w:val="18"/>
                <w:lang w:val="es-EC" w:eastAsia="es-EC"/>
              </w:rPr>
            </w:pPr>
            <w:r>
              <w:rPr>
                <w:noProof/>
                <w:sz w:val="18"/>
                <w:lang w:val="es-EC" w:eastAsia="es-EC"/>
              </w:rPr>
              <w:t>19</w:t>
            </w:r>
          </w:p>
        </w:tc>
        <w:tc>
          <w:tcPr>
            <w:tcW w:w="1559" w:type="dxa"/>
          </w:tcPr>
          <w:p w14:paraId="117B4F68"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42A2040D" w14:textId="77777777" w:rsidR="00AE4392" w:rsidRPr="004E3249" w:rsidRDefault="00AE4392" w:rsidP="00D41725">
            <w:pPr>
              <w:jc w:val="center"/>
              <w:rPr>
                <w:noProof/>
                <w:sz w:val="18"/>
                <w:lang w:val="es-EC" w:eastAsia="es-EC"/>
              </w:rPr>
            </w:pPr>
            <w:r>
              <w:rPr>
                <w:noProof/>
                <w:sz w:val="18"/>
                <w:lang w:val="es-EC" w:eastAsia="es-EC"/>
              </w:rPr>
              <w:t>19</w:t>
            </w:r>
          </w:p>
        </w:tc>
        <w:tc>
          <w:tcPr>
            <w:tcW w:w="1270" w:type="dxa"/>
          </w:tcPr>
          <w:p w14:paraId="5C823432"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309EC26C" w14:textId="77777777" w:rsidTr="00D41725">
        <w:trPr>
          <w:trHeight w:val="110"/>
        </w:trPr>
        <w:tc>
          <w:tcPr>
            <w:tcW w:w="1408" w:type="dxa"/>
            <w:vMerge/>
          </w:tcPr>
          <w:p w14:paraId="09D14DFB" w14:textId="77777777" w:rsidR="00AE4392" w:rsidRDefault="00AE4392" w:rsidP="00D41725">
            <w:pPr>
              <w:jc w:val="center"/>
              <w:rPr>
                <w:noProof/>
                <w:sz w:val="18"/>
                <w:lang w:val="es-EC" w:eastAsia="es-EC"/>
              </w:rPr>
            </w:pPr>
          </w:p>
        </w:tc>
        <w:tc>
          <w:tcPr>
            <w:tcW w:w="1436" w:type="dxa"/>
          </w:tcPr>
          <w:p w14:paraId="3DA94CF5" w14:textId="77777777" w:rsidR="00AE4392" w:rsidRDefault="00AE4392" w:rsidP="00D41725">
            <w:pPr>
              <w:jc w:val="center"/>
              <w:rPr>
                <w:noProof/>
                <w:sz w:val="18"/>
                <w:lang w:val="es-EC" w:eastAsia="es-EC"/>
              </w:rPr>
            </w:pPr>
            <w:r>
              <w:rPr>
                <w:noProof/>
                <w:sz w:val="18"/>
                <w:lang w:val="es-EC" w:eastAsia="es-EC"/>
              </w:rPr>
              <w:t>HU-42</w:t>
            </w:r>
          </w:p>
        </w:tc>
        <w:tc>
          <w:tcPr>
            <w:tcW w:w="1404" w:type="dxa"/>
          </w:tcPr>
          <w:p w14:paraId="22FA2461"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71525AC0"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F707CD2"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197174E9"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079C5EA5" w14:textId="77777777" w:rsidTr="00D41725">
        <w:trPr>
          <w:trHeight w:val="110"/>
        </w:trPr>
        <w:tc>
          <w:tcPr>
            <w:tcW w:w="1408" w:type="dxa"/>
            <w:vMerge/>
          </w:tcPr>
          <w:p w14:paraId="5595706A" w14:textId="77777777" w:rsidR="00AE4392" w:rsidRDefault="00AE4392" w:rsidP="00D41725">
            <w:pPr>
              <w:jc w:val="center"/>
              <w:rPr>
                <w:noProof/>
                <w:sz w:val="18"/>
                <w:lang w:val="es-EC" w:eastAsia="es-EC"/>
              </w:rPr>
            </w:pPr>
          </w:p>
        </w:tc>
        <w:tc>
          <w:tcPr>
            <w:tcW w:w="1436" w:type="dxa"/>
          </w:tcPr>
          <w:p w14:paraId="610681C6" w14:textId="77777777" w:rsidR="00AE4392" w:rsidRDefault="00AE4392" w:rsidP="00D41725">
            <w:pPr>
              <w:jc w:val="center"/>
              <w:rPr>
                <w:noProof/>
                <w:sz w:val="18"/>
                <w:lang w:val="es-EC" w:eastAsia="es-EC"/>
              </w:rPr>
            </w:pPr>
            <w:r>
              <w:rPr>
                <w:noProof/>
                <w:sz w:val="18"/>
                <w:lang w:val="es-EC" w:eastAsia="es-EC"/>
              </w:rPr>
              <w:t>HU-43</w:t>
            </w:r>
          </w:p>
        </w:tc>
        <w:tc>
          <w:tcPr>
            <w:tcW w:w="1404" w:type="dxa"/>
          </w:tcPr>
          <w:p w14:paraId="51AD7F04" w14:textId="77777777" w:rsidR="00AE4392" w:rsidRPr="004E3249" w:rsidRDefault="00AE4392" w:rsidP="00D41725">
            <w:pPr>
              <w:jc w:val="center"/>
              <w:rPr>
                <w:noProof/>
                <w:sz w:val="18"/>
                <w:lang w:val="es-EC" w:eastAsia="es-EC"/>
              </w:rPr>
            </w:pPr>
            <w:r>
              <w:rPr>
                <w:noProof/>
                <w:sz w:val="18"/>
                <w:lang w:val="es-EC" w:eastAsia="es-EC"/>
              </w:rPr>
              <w:t>60</w:t>
            </w:r>
          </w:p>
        </w:tc>
        <w:tc>
          <w:tcPr>
            <w:tcW w:w="1559" w:type="dxa"/>
          </w:tcPr>
          <w:p w14:paraId="07EEA07C"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88F7B54" w14:textId="77777777" w:rsidR="00AE4392" w:rsidRPr="004E3249" w:rsidRDefault="00AE4392" w:rsidP="00D41725">
            <w:pPr>
              <w:jc w:val="center"/>
              <w:rPr>
                <w:noProof/>
                <w:sz w:val="18"/>
                <w:lang w:val="es-EC" w:eastAsia="es-EC"/>
              </w:rPr>
            </w:pPr>
            <w:r>
              <w:rPr>
                <w:noProof/>
                <w:sz w:val="18"/>
                <w:lang w:val="es-EC" w:eastAsia="es-EC"/>
              </w:rPr>
              <w:t>56</w:t>
            </w:r>
          </w:p>
        </w:tc>
        <w:tc>
          <w:tcPr>
            <w:tcW w:w="1270" w:type="dxa"/>
          </w:tcPr>
          <w:p w14:paraId="637B2DE4" w14:textId="77777777" w:rsidR="00AE4392" w:rsidRPr="004E3249" w:rsidRDefault="00AE4392" w:rsidP="00D41725">
            <w:pPr>
              <w:jc w:val="center"/>
              <w:rPr>
                <w:noProof/>
                <w:sz w:val="18"/>
                <w:lang w:val="es-EC" w:eastAsia="es-EC"/>
              </w:rPr>
            </w:pPr>
            <w:r>
              <w:rPr>
                <w:noProof/>
                <w:sz w:val="18"/>
                <w:lang w:val="es-EC" w:eastAsia="es-EC"/>
              </w:rPr>
              <w:t>93%</w:t>
            </w:r>
          </w:p>
        </w:tc>
      </w:tr>
      <w:tr w:rsidR="00AE4392" w:rsidRPr="001B7708" w14:paraId="42F7696F" w14:textId="77777777" w:rsidTr="00D41725">
        <w:trPr>
          <w:trHeight w:val="110"/>
        </w:trPr>
        <w:tc>
          <w:tcPr>
            <w:tcW w:w="1408" w:type="dxa"/>
            <w:vMerge/>
          </w:tcPr>
          <w:p w14:paraId="14E7991D" w14:textId="77777777" w:rsidR="00AE4392" w:rsidRDefault="00AE4392" w:rsidP="00D41725">
            <w:pPr>
              <w:jc w:val="center"/>
              <w:rPr>
                <w:noProof/>
                <w:sz w:val="18"/>
                <w:lang w:val="es-EC" w:eastAsia="es-EC"/>
              </w:rPr>
            </w:pPr>
          </w:p>
        </w:tc>
        <w:tc>
          <w:tcPr>
            <w:tcW w:w="1436" w:type="dxa"/>
          </w:tcPr>
          <w:p w14:paraId="13E9B7B8" w14:textId="77777777" w:rsidR="00AE4392" w:rsidRDefault="00AE4392" w:rsidP="00D41725">
            <w:pPr>
              <w:jc w:val="center"/>
              <w:rPr>
                <w:noProof/>
                <w:sz w:val="18"/>
                <w:lang w:val="es-EC" w:eastAsia="es-EC"/>
              </w:rPr>
            </w:pPr>
            <w:r>
              <w:rPr>
                <w:noProof/>
                <w:sz w:val="18"/>
                <w:lang w:val="es-EC" w:eastAsia="es-EC"/>
              </w:rPr>
              <w:t>HU-44</w:t>
            </w:r>
          </w:p>
        </w:tc>
        <w:tc>
          <w:tcPr>
            <w:tcW w:w="1404" w:type="dxa"/>
          </w:tcPr>
          <w:p w14:paraId="0839BA94" w14:textId="77777777" w:rsidR="00AE4392" w:rsidRPr="004E3249" w:rsidRDefault="00AE4392" w:rsidP="00D41725">
            <w:pPr>
              <w:jc w:val="center"/>
              <w:rPr>
                <w:noProof/>
                <w:sz w:val="18"/>
                <w:lang w:val="es-EC" w:eastAsia="es-EC"/>
              </w:rPr>
            </w:pPr>
            <w:r>
              <w:rPr>
                <w:noProof/>
                <w:sz w:val="18"/>
                <w:lang w:val="es-EC" w:eastAsia="es-EC"/>
              </w:rPr>
              <w:t>7</w:t>
            </w:r>
          </w:p>
        </w:tc>
        <w:tc>
          <w:tcPr>
            <w:tcW w:w="1559" w:type="dxa"/>
          </w:tcPr>
          <w:p w14:paraId="29B7841A"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0053A61A" w14:textId="77777777" w:rsidR="00AE4392" w:rsidRPr="004E3249" w:rsidRDefault="00AE4392" w:rsidP="00D41725">
            <w:pPr>
              <w:jc w:val="center"/>
              <w:rPr>
                <w:noProof/>
                <w:sz w:val="18"/>
                <w:lang w:val="es-EC" w:eastAsia="es-EC"/>
              </w:rPr>
            </w:pPr>
            <w:r>
              <w:rPr>
                <w:noProof/>
                <w:sz w:val="18"/>
                <w:lang w:val="es-EC" w:eastAsia="es-EC"/>
              </w:rPr>
              <w:t>7</w:t>
            </w:r>
          </w:p>
        </w:tc>
        <w:tc>
          <w:tcPr>
            <w:tcW w:w="1270" w:type="dxa"/>
          </w:tcPr>
          <w:p w14:paraId="2417DFF4"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12A5CB9A" w14:textId="77777777" w:rsidTr="00D41725">
        <w:trPr>
          <w:trHeight w:val="110"/>
        </w:trPr>
        <w:tc>
          <w:tcPr>
            <w:tcW w:w="1408" w:type="dxa"/>
            <w:vMerge/>
          </w:tcPr>
          <w:p w14:paraId="2894AEBA" w14:textId="77777777" w:rsidR="00AE4392" w:rsidRDefault="00AE4392" w:rsidP="00D41725">
            <w:pPr>
              <w:jc w:val="center"/>
              <w:rPr>
                <w:noProof/>
                <w:sz w:val="18"/>
                <w:lang w:val="es-EC" w:eastAsia="es-EC"/>
              </w:rPr>
            </w:pPr>
          </w:p>
        </w:tc>
        <w:tc>
          <w:tcPr>
            <w:tcW w:w="1436" w:type="dxa"/>
          </w:tcPr>
          <w:p w14:paraId="6AFFE285" w14:textId="77777777" w:rsidR="00AE4392" w:rsidRDefault="00AE4392" w:rsidP="00D41725">
            <w:pPr>
              <w:jc w:val="center"/>
              <w:rPr>
                <w:noProof/>
                <w:sz w:val="18"/>
                <w:lang w:val="es-EC" w:eastAsia="es-EC"/>
              </w:rPr>
            </w:pPr>
            <w:r>
              <w:rPr>
                <w:noProof/>
                <w:sz w:val="18"/>
                <w:lang w:val="es-EC" w:eastAsia="es-EC"/>
              </w:rPr>
              <w:t>HU-45</w:t>
            </w:r>
          </w:p>
        </w:tc>
        <w:tc>
          <w:tcPr>
            <w:tcW w:w="1404" w:type="dxa"/>
          </w:tcPr>
          <w:p w14:paraId="75A1F70F" w14:textId="77777777" w:rsidR="00AE4392" w:rsidRPr="004E3249" w:rsidRDefault="00AE4392" w:rsidP="00D41725">
            <w:pPr>
              <w:jc w:val="center"/>
              <w:rPr>
                <w:noProof/>
                <w:sz w:val="18"/>
                <w:lang w:val="es-EC" w:eastAsia="es-EC"/>
              </w:rPr>
            </w:pPr>
            <w:r>
              <w:rPr>
                <w:noProof/>
                <w:sz w:val="18"/>
                <w:lang w:val="es-EC" w:eastAsia="es-EC"/>
              </w:rPr>
              <w:t>7</w:t>
            </w:r>
          </w:p>
        </w:tc>
        <w:tc>
          <w:tcPr>
            <w:tcW w:w="1559" w:type="dxa"/>
          </w:tcPr>
          <w:p w14:paraId="618FE645"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881CD97" w14:textId="77777777" w:rsidR="00AE4392" w:rsidRPr="004E3249" w:rsidRDefault="00AE4392" w:rsidP="00D41725">
            <w:pPr>
              <w:jc w:val="center"/>
              <w:rPr>
                <w:noProof/>
                <w:sz w:val="18"/>
                <w:lang w:val="es-EC" w:eastAsia="es-EC"/>
              </w:rPr>
            </w:pPr>
            <w:r>
              <w:rPr>
                <w:noProof/>
                <w:sz w:val="18"/>
                <w:lang w:val="es-EC" w:eastAsia="es-EC"/>
              </w:rPr>
              <w:t>4</w:t>
            </w:r>
          </w:p>
        </w:tc>
        <w:tc>
          <w:tcPr>
            <w:tcW w:w="1270" w:type="dxa"/>
          </w:tcPr>
          <w:p w14:paraId="56B9029B" w14:textId="77777777" w:rsidR="00AE4392" w:rsidRPr="004E3249" w:rsidRDefault="00AE4392" w:rsidP="00D41725">
            <w:pPr>
              <w:jc w:val="center"/>
              <w:rPr>
                <w:noProof/>
                <w:sz w:val="18"/>
                <w:lang w:val="es-EC" w:eastAsia="es-EC"/>
              </w:rPr>
            </w:pPr>
            <w:r>
              <w:rPr>
                <w:noProof/>
                <w:sz w:val="18"/>
                <w:lang w:val="es-EC" w:eastAsia="es-EC"/>
              </w:rPr>
              <w:t>57%</w:t>
            </w:r>
          </w:p>
        </w:tc>
      </w:tr>
      <w:tr w:rsidR="00AE4392" w:rsidRPr="001B7708" w14:paraId="20408471" w14:textId="77777777" w:rsidTr="00D41725">
        <w:trPr>
          <w:trHeight w:val="110"/>
        </w:trPr>
        <w:tc>
          <w:tcPr>
            <w:tcW w:w="1408" w:type="dxa"/>
            <w:vMerge/>
          </w:tcPr>
          <w:p w14:paraId="7D809DDF" w14:textId="77777777" w:rsidR="00AE4392" w:rsidRDefault="00AE4392" w:rsidP="00D41725">
            <w:pPr>
              <w:jc w:val="center"/>
              <w:rPr>
                <w:noProof/>
                <w:sz w:val="18"/>
                <w:lang w:val="es-EC" w:eastAsia="es-EC"/>
              </w:rPr>
            </w:pPr>
          </w:p>
        </w:tc>
        <w:tc>
          <w:tcPr>
            <w:tcW w:w="1436" w:type="dxa"/>
          </w:tcPr>
          <w:p w14:paraId="4A35666D" w14:textId="77777777" w:rsidR="00AE4392" w:rsidRDefault="00AE4392" w:rsidP="00D41725">
            <w:pPr>
              <w:jc w:val="center"/>
              <w:rPr>
                <w:noProof/>
                <w:sz w:val="18"/>
                <w:lang w:val="es-EC" w:eastAsia="es-EC"/>
              </w:rPr>
            </w:pPr>
            <w:r>
              <w:rPr>
                <w:noProof/>
                <w:sz w:val="18"/>
                <w:lang w:val="es-EC" w:eastAsia="es-EC"/>
              </w:rPr>
              <w:t>HU-46</w:t>
            </w:r>
          </w:p>
        </w:tc>
        <w:tc>
          <w:tcPr>
            <w:tcW w:w="1404" w:type="dxa"/>
          </w:tcPr>
          <w:p w14:paraId="7DA74B85" w14:textId="77777777" w:rsidR="00AE4392" w:rsidRPr="004E3249" w:rsidRDefault="00AE4392" w:rsidP="00D41725">
            <w:pPr>
              <w:jc w:val="center"/>
              <w:rPr>
                <w:noProof/>
                <w:sz w:val="18"/>
                <w:lang w:val="es-EC" w:eastAsia="es-EC"/>
              </w:rPr>
            </w:pPr>
            <w:r>
              <w:rPr>
                <w:noProof/>
                <w:sz w:val="18"/>
                <w:lang w:val="es-EC" w:eastAsia="es-EC"/>
              </w:rPr>
              <w:t>47</w:t>
            </w:r>
          </w:p>
        </w:tc>
        <w:tc>
          <w:tcPr>
            <w:tcW w:w="1559" w:type="dxa"/>
          </w:tcPr>
          <w:p w14:paraId="16092B0D"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8C53D67" w14:textId="77777777" w:rsidR="00AE4392" w:rsidRPr="004E3249" w:rsidRDefault="00AE4392" w:rsidP="00D41725">
            <w:pPr>
              <w:jc w:val="center"/>
              <w:rPr>
                <w:noProof/>
                <w:sz w:val="18"/>
                <w:lang w:val="es-EC" w:eastAsia="es-EC"/>
              </w:rPr>
            </w:pPr>
            <w:r>
              <w:rPr>
                <w:noProof/>
                <w:sz w:val="18"/>
                <w:lang w:val="es-EC" w:eastAsia="es-EC"/>
              </w:rPr>
              <w:t>43</w:t>
            </w:r>
          </w:p>
        </w:tc>
        <w:tc>
          <w:tcPr>
            <w:tcW w:w="1270" w:type="dxa"/>
          </w:tcPr>
          <w:p w14:paraId="41D194A6" w14:textId="77777777" w:rsidR="00AE4392" w:rsidRPr="004E3249" w:rsidRDefault="00AE4392" w:rsidP="00D41725">
            <w:pPr>
              <w:jc w:val="center"/>
              <w:rPr>
                <w:noProof/>
                <w:sz w:val="18"/>
                <w:lang w:val="es-EC" w:eastAsia="es-EC"/>
              </w:rPr>
            </w:pPr>
            <w:r>
              <w:rPr>
                <w:noProof/>
                <w:sz w:val="18"/>
                <w:lang w:val="es-EC" w:eastAsia="es-EC"/>
              </w:rPr>
              <w:t>92%</w:t>
            </w:r>
          </w:p>
        </w:tc>
      </w:tr>
      <w:tr w:rsidR="00AE4392" w:rsidRPr="001B7708" w14:paraId="06CCAF0F" w14:textId="77777777" w:rsidTr="00D41725">
        <w:trPr>
          <w:trHeight w:val="110"/>
        </w:trPr>
        <w:tc>
          <w:tcPr>
            <w:tcW w:w="1408" w:type="dxa"/>
            <w:vMerge/>
          </w:tcPr>
          <w:p w14:paraId="6625983F" w14:textId="77777777" w:rsidR="00AE4392" w:rsidRDefault="00AE4392" w:rsidP="00D41725">
            <w:pPr>
              <w:jc w:val="center"/>
              <w:rPr>
                <w:noProof/>
                <w:sz w:val="18"/>
                <w:lang w:val="es-EC" w:eastAsia="es-EC"/>
              </w:rPr>
            </w:pPr>
          </w:p>
        </w:tc>
        <w:tc>
          <w:tcPr>
            <w:tcW w:w="1436" w:type="dxa"/>
          </w:tcPr>
          <w:p w14:paraId="4B4EA7BD" w14:textId="77777777" w:rsidR="00AE4392" w:rsidRDefault="00AE4392" w:rsidP="00D41725">
            <w:pPr>
              <w:jc w:val="center"/>
              <w:rPr>
                <w:noProof/>
                <w:sz w:val="18"/>
                <w:lang w:val="es-EC" w:eastAsia="es-EC"/>
              </w:rPr>
            </w:pPr>
            <w:r>
              <w:rPr>
                <w:noProof/>
                <w:sz w:val="18"/>
                <w:lang w:val="es-EC" w:eastAsia="es-EC"/>
              </w:rPr>
              <w:t>HU-47</w:t>
            </w:r>
          </w:p>
        </w:tc>
        <w:tc>
          <w:tcPr>
            <w:tcW w:w="1404" w:type="dxa"/>
          </w:tcPr>
          <w:p w14:paraId="2385EB5B"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63A2D8E6"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967DD65"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20A576D6"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7D656A37" w14:textId="77777777" w:rsidTr="00D41725">
        <w:trPr>
          <w:trHeight w:val="110"/>
        </w:trPr>
        <w:tc>
          <w:tcPr>
            <w:tcW w:w="1408" w:type="dxa"/>
            <w:vMerge/>
          </w:tcPr>
          <w:p w14:paraId="75649894" w14:textId="77777777" w:rsidR="00AE4392" w:rsidRDefault="00AE4392" w:rsidP="00D41725">
            <w:pPr>
              <w:jc w:val="center"/>
              <w:rPr>
                <w:noProof/>
                <w:sz w:val="18"/>
                <w:lang w:val="es-EC" w:eastAsia="es-EC"/>
              </w:rPr>
            </w:pPr>
          </w:p>
        </w:tc>
        <w:tc>
          <w:tcPr>
            <w:tcW w:w="1436" w:type="dxa"/>
          </w:tcPr>
          <w:p w14:paraId="2F3E6692" w14:textId="77777777" w:rsidR="00AE4392" w:rsidRDefault="00AE4392" w:rsidP="00D41725">
            <w:pPr>
              <w:jc w:val="center"/>
              <w:rPr>
                <w:noProof/>
                <w:sz w:val="18"/>
                <w:lang w:val="es-EC" w:eastAsia="es-EC"/>
              </w:rPr>
            </w:pPr>
            <w:r>
              <w:rPr>
                <w:noProof/>
                <w:sz w:val="18"/>
                <w:lang w:val="es-EC" w:eastAsia="es-EC"/>
              </w:rPr>
              <w:t>HU-48</w:t>
            </w:r>
          </w:p>
        </w:tc>
        <w:tc>
          <w:tcPr>
            <w:tcW w:w="1404" w:type="dxa"/>
          </w:tcPr>
          <w:p w14:paraId="07F1ABCF"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5D58E396"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361FE4F5"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009F6153"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59615BAA" w14:textId="77777777" w:rsidTr="00D41725">
        <w:trPr>
          <w:trHeight w:val="130"/>
        </w:trPr>
        <w:tc>
          <w:tcPr>
            <w:tcW w:w="1408" w:type="dxa"/>
            <w:vMerge w:val="restart"/>
          </w:tcPr>
          <w:p w14:paraId="36A8C19C" w14:textId="77777777" w:rsidR="00AE4392" w:rsidRDefault="00AE4392" w:rsidP="00D41725">
            <w:pPr>
              <w:jc w:val="center"/>
              <w:rPr>
                <w:noProof/>
                <w:sz w:val="18"/>
                <w:lang w:val="es-EC" w:eastAsia="es-EC"/>
              </w:rPr>
            </w:pPr>
            <w:r>
              <w:rPr>
                <w:noProof/>
                <w:sz w:val="18"/>
                <w:lang w:val="es-EC" w:eastAsia="es-EC"/>
              </w:rPr>
              <w:t>Sprint 8</w:t>
            </w:r>
          </w:p>
        </w:tc>
        <w:tc>
          <w:tcPr>
            <w:tcW w:w="1436" w:type="dxa"/>
          </w:tcPr>
          <w:p w14:paraId="031845D5" w14:textId="77777777" w:rsidR="00AE4392" w:rsidRDefault="00AE4392" w:rsidP="00D41725">
            <w:pPr>
              <w:jc w:val="center"/>
              <w:rPr>
                <w:noProof/>
                <w:sz w:val="18"/>
                <w:lang w:val="es-EC" w:eastAsia="es-EC"/>
              </w:rPr>
            </w:pPr>
            <w:r>
              <w:rPr>
                <w:noProof/>
                <w:sz w:val="18"/>
                <w:lang w:val="es-EC" w:eastAsia="es-EC"/>
              </w:rPr>
              <w:t>HU-49</w:t>
            </w:r>
          </w:p>
        </w:tc>
        <w:tc>
          <w:tcPr>
            <w:tcW w:w="1404" w:type="dxa"/>
          </w:tcPr>
          <w:p w14:paraId="553BACC8"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6D605B88" w14:textId="77777777" w:rsidR="00AE4392" w:rsidRDefault="00AE4392" w:rsidP="00D41725">
            <w:pPr>
              <w:jc w:val="center"/>
              <w:rPr>
                <w:noProof/>
                <w:sz w:val="18"/>
                <w:lang w:val="es-EC" w:eastAsia="es-EC"/>
              </w:rPr>
            </w:pPr>
            <w:r w:rsidRPr="00647878">
              <w:rPr>
                <w:noProof/>
                <w:sz w:val="18"/>
                <w:lang w:val="es-EC" w:eastAsia="es-EC"/>
              </w:rPr>
              <w:t>100%</w:t>
            </w:r>
          </w:p>
        </w:tc>
        <w:tc>
          <w:tcPr>
            <w:tcW w:w="1420" w:type="dxa"/>
          </w:tcPr>
          <w:p w14:paraId="24A47050"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537562EF"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45E7A4BE" w14:textId="77777777" w:rsidTr="00D41725">
        <w:trPr>
          <w:trHeight w:val="130"/>
        </w:trPr>
        <w:tc>
          <w:tcPr>
            <w:tcW w:w="1408" w:type="dxa"/>
            <w:vMerge/>
          </w:tcPr>
          <w:p w14:paraId="070677BB" w14:textId="77777777" w:rsidR="00AE4392" w:rsidRDefault="00AE4392" w:rsidP="00D41725">
            <w:pPr>
              <w:jc w:val="center"/>
              <w:rPr>
                <w:noProof/>
                <w:sz w:val="18"/>
                <w:lang w:val="es-EC" w:eastAsia="es-EC"/>
              </w:rPr>
            </w:pPr>
          </w:p>
        </w:tc>
        <w:tc>
          <w:tcPr>
            <w:tcW w:w="1436" w:type="dxa"/>
          </w:tcPr>
          <w:p w14:paraId="1E2BF4C9" w14:textId="77777777" w:rsidR="00AE4392" w:rsidRDefault="00AE4392" w:rsidP="00D41725">
            <w:pPr>
              <w:jc w:val="center"/>
              <w:rPr>
                <w:noProof/>
                <w:sz w:val="18"/>
                <w:lang w:val="es-EC" w:eastAsia="es-EC"/>
              </w:rPr>
            </w:pPr>
            <w:r>
              <w:rPr>
                <w:noProof/>
                <w:sz w:val="18"/>
                <w:lang w:val="es-EC" w:eastAsia="es-EC"/>
              </w:rPr>
              <w:t>HU-50</w:t>
            </w:r>
          </w:p>
        </w:tc>
        <w:tc>
          <w:tcPr>
            <w:tcW w:w="1404" w:type="dxa"/>
          </w:tcPr>
          <w:p w14:paraId="175A912C"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088009C6"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33039AAA"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2C514C44"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115D85A8" w14:textId="77777777" w:rsidTr="00D41725">
        <w:trPr>
          <w:trHeight w:val="130"/>
        </w:trPr>
        <w:tc>
          <w:tcPr>
            <w:tcW w:w="1408" w:type="dxa"/>
            <w:vMerge/>
          </w:tcPr>
          <w:p w14:paraId="62A7F745" w14:textId="77777777" w:rsidR="00AE4392" w:rsidRDefault="00AE4392" w:rsidP="00D41725">
            <w:pPr>
              <w:jc w:val="center"/>
              <w:rPr>
                <w:noProof/>
                <w:sz w:val="18"/>
                <w:lang w:val="es-EC" w:eastAsia="es-EC"/>
              </w:rPr>
            </w:pPr>
          </w:p>
        </w:tc>
        <w:tc>
          <w:tcPr>
            <w:tcW w:w="1436" w:type="dxa"/>
          </w:tcPr>
          <w:p w14:paraId="60C601A2" w14:textId="77777777" w:rsidR="00AE4392" w:rsidRDefault="00AE4392" w:rsidP="00D41725">
            <w:pPr>
              <w:jc w:val="center"/>
              <w:rPr>
                <w:noProof/>
                <w:sz w:val="18"/>
                <w:lang w:val="es-EC" w:eastAsia="es-EC"/>
              </w:rPr>
            </w:pPr>
            <w:r>
              <w:rPr>
                <w:noProof/>
                <w:sz w:val="18"/>
                <w:lang w:val="es-EC" w:eastAsia="es-EC"/>
              </w:rPr>
              <w:t>HU-51</w:t>
            </w:r>
          </w:p>
        </w:tc>
        <w:tc>
          <w:tcPr>
            <w:tcW w:w="1404" w:type="dxa"/>
          </w:tcPr>
          <w:p w14:paraId="27398F73" w14:textId="77777777" w:rsidR="00AE4392" w:rsidRPr="004E3249" w:rsidRDefault="00AE4392" w:rsidP="00D41725">
            <w:pPr>
              <w:jc w:val="center"/>
              <w:rPr>
                <w:noProof/>
                <w:sz w:val="18"/>
                <w:lang w:val="es-EC" w:eastAsia="es-EC"/>
              </w:rPr>
            </w:pPr>
            <w:r>
              <w:rPr>
                <w:noProof/>
                <w:sz w:val="18"/>
                <w:lang w:val="es-EC" w:eastAsia="es-EC"/>
              </w:rPr>
              <w:t>4</w:t>
            </w:r>
          </w:p>
        </w:tc>
        <w:tc>
          <w:tcPr>
            <w:tcW w:w="1559" w:type="dxa"/>
          </w:tcPr>
          <w:p w14:paraId="66410252"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702F1EE" w14:textId="77777777" w:rsidR="00AE4392" w:rsidRPr="004E3249" w:rsidRDefault="00AE4392" w:rsidP="00D41725">
            <w:pPr>
              <w:jc w:val="center"/>
              <w:rPr>
                <w:noProof/>
                <w:sz w:val="18"/>
                <w:lang w:val="es-EC" w:eastAsia="es-EC"/>
              </w:rPr>
            </w:pPr>
            <w:r>
              <w:rPr>
                <w:noProof/>
                <w:sz w:val="18"/>
                <w:lang w:val="es-EC" w:eastAsia="es-EC"/>
              </w:rPr>
              <w:t>4</w:t>
            </w:r>
          </w:p>
        </w:tc>
        <w:tc>
          <w:tcPr>
            <w:tcW w:w="1270" w:type="dxa"/>
          </w:tcPr>
          <w:p w14:paraId="7708381C"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682BFF73" w14:textId="77777777" w:rsidTr="00D41725">
        <w:trPr>
          <w:trHeight w:val="130"/>
        </w:trPr>
        <w:tc>
          <w:tcPr>
            <w:tcW w:w="1408" w:type="dxa"/>
            <w:vMerge/>
          </w:tcPr>
          <w:p w14:paraId="4BDD3EB2" w14:textId="77777777" w:rsidR="00AE4392" w:rsidRDefault="00AE4392" w:rsidP="00D41725">
            <w:pPr>
              <w:jc w:val="center"/>
              <w:rPr>
                <w:noProof/>
                <w:sz w:val="18"/>
                <w:lang w:val="es-EC" w:eastAsia="es-EC"/>
              </w:rPr>
            </w:pPr>
          </w:p>
        </w:tc>
        <w:tc>
          <w:tcPr>
            <w:tcW w:w="1436" w:type="dxa"/>
          </w:tcPr>
          <w:p w14:paraId="01BB0324" w14:textId="77777777" w:rsidR="00AE4392" w:rsidRDefault="00AE4392" w:rsidP="00D41725">
            <w:pPr>
              <w:jc w:val="center"/>
              <w:rPr>
                <w:noProof/>
                <w:sz w:val="18"/>
                <w:lang w:val="es-EC" w:eastAsia="es-EC"/>
              </w:rPr>
            </w:pPr>
            <w:r>
              <w:rPr>
                <w:noProof/>
                <w:sz w:val="18"/>
                <w:lang w:val="es-EC" w:eastAsia="es-EC"/>
              </w:rPr>
              <w:t>HU-52</w:t>
            </w:r>
          </w:p>
        </w:tc>
        <w:tc>
          <w:tcPr>
            <w:tcW w:w="1404" w:type="dxa"/>
          </w:tcPr>
          <w:p w14:paraId="7E7432B3"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4AC9E6D4"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3EA92FDA"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7B9D9A0E"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1503B107" w14:textId="77777777" w:rsidTr="00D41725">
        <w:trPr>
          <w:trHeight w:val="130"/>
        </w:trPr>
        <w:tc>
          <w:tcPr>
            <w:tcW w:w="1408" w:type="dxa"/>
            <w:vMerge/>
          </w:tcPr>
          <w:p w14:paraId="7AF3BC0F" w14:textId="77777777" w:rsidR="00AE4392" w:rsidRDefault="00AE4392" w:rsidP="00D41725">
            <w:pPr>
              <w:jc w:val="center"/>
              <w:rPr>
                <w:noProof/>
                <w:sz w:val="18"/>
                <w:lang w:val="es-EC" w:eastAsia="es-EC"/>
              </w:rPr>
            </w:pPr>
          </w:p>
        </w:tc>
        <w:tc>
          <w:tcPr>
            <w:tcW w:w="1436" w:type="dxa"/>
          </w:tcPr>
          <w:p w14:paraId="7382911E" w14:textId="77777777" w:rsidR="00AE4392" w:rsidRDefault="00AE4392" w:rsidP="00D41725">
            <w:pPr>
              <w:jc w:val="center"/>
              <w:rPr>
                <w:noProof/>
                <w:sz w:val="18"/>
                <w:lang w:val="es-EC" w:eastAsia="es-EC"/>
              </w:rPr>
            </w:pPr>
            <w:r>
              <w:rPr>
                <w:noProof/>
                <w:sz w:val="18"/>
                <w:lang w:val="es-EC" w:eastAsia="es-EC"/>
              </w:rPr>
              <w:t>HU-53</w:t>
            </w:r>
          </w:p>
        </w:tc>
        <w:tc>
          <w:tcPr>
            <w:tcW w:w="1404" w:type="dxa"/>
          </w:tcPr>
          <w:p w14:paraId="73062DE5"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4F1BB016"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43F2C9B"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369F36BD"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4DEBA00D" w14:textId="77777777" w:rsidTr="00D41725">
        <w:trPr>
          <w:trHeight w:val="130"/>
        </w:trPr>
        <w:tc>
          <w:tcPr>
            <w:tcW w:w="1408" w:type="dxa"/>
            <w:vMerge/>
          </w:tcPr>
          <w:p w14:paraId="49AB0E24" w14:textId="77777777" w:rsidR="00AE4392" w:rsidRDefault="00AE4392" w:rsidP="00D41725">
            <w:pPr>
              <w:jc w:val="center"/>
              <w:rPr>
                <w:noProof/>
                <w:sz w:val="18"/>
                <w:lang w:val="es-EC" w:eastAsia="es-EC"/>
              </w:rPr>
            </w:pPr>
          </w:p>
        </w:tc>
        <w:tc>
          <w:tcPr>
            <w:tcW w:w="1436" w:type="dxa"/>
          </w:tcPr>
          <w:p w14:paraId="424A688C" w14:textId="77777777" w:rsidR="00AE4392" w:rsidRDefault="00AE4392" w:rsidP="00D41725">
            <w:pPr>
              <w:jc w:val="center"/>
              <w:rPr>
                <w:noProof/>
                <w:sz w:val="18"/>
                <w:lang w:val="es-EC" w:eastAsia="es-EC"/>
              </w:rPr>
            </w:pPr>
            <w:r>
              <w:rPr>
                <w:noProof/>
                <w:sz w:val="18"/>
                <w:lang w:val="es-EC" w:eastAsia="es-EC"/>
              </w:rPr>
              <w:t>HU-54</w:t>
            </w:r>
          </w:p>
        </w:tc>
        <w:tc>
          <w:tcPr>
            <w:tcW w:w="1404" w:type="dxa"/>
          </w:tcPr>
          <w:p w14:paraId="3B99AB29" w14:textId="77777777" w:rsidR="00AE4392" w:rsidRPr="004E3249" w:rsidRDefault="00AE4392" w:rsidP="00D41725">
            <w:pPr>
              <w:jc w:val="center"/>
              <w:rPr>
                <w:noProof/>
                <w:sz w:val="18"/>
                <w:lang w:val="es-EC" w:eastAsia="es-EC"/>
              </w:rPr>
            </w:pPr>
            <w:r>
              <w:rPr>
                <w:noProof/>
                <w:sz w:val="18"/>
                <w:lang w:val="es-EC" w:eastAsia="es-EC"/>
              </w:rPr>
              <w:t>25</w:t>
            </w:r>
          </w:p>
        </w:tc>
        <w:tc>
          <w:tcPr>
            <w:tcW w:w="1559" w:type="dxa"/>
          </w:tcPr>
          <w:p w14:paraId="114817BE"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5C39151" w14:textId="77777777" w:rsidR="00AE4392" w:rsidRPr="004E3249" w:rsidRDefault="00AE4392" w:rsidP="00D41725">
            <w:pPr>
              <w:jc w:val="center"/>
              <w:rPr>
                <w:noProof/>
                <w:sz w:val="18"/>
                <w:lang w:val="es-EC" w:eastAsia="es-EC"/>
              </w:rPr>
            </w:pPr>
            <w:r>
              <w:rPr>
                <w:noProof/>
                <w:sz w:val="18"/>
                <w:lang w:val="es-EC" w:eastAsia="es-EC"/>
              </w:rPr>
              <w:t>20</w:t>
            </w:r>
          </w:p>
        </w:tc>
        <w:tc>
          <w:tcPr>
            <w:tcW w:w="1270" w:type="dxa"/>
          </w:tcPr>
          <w:p w14:paraId="0AAA9A3C" w14:textId="77777777" w:rsidR="00AE4392" w:rsidRPr="004E3249" w:rsidRDefault="00AE4392" w:rsidP="00D41725">
            <w:pPr>
              <w:jc w:val="center"/>
              <w:rPr>
                <w:noProof/>
                <w:sz w:val="18"/>
                <w:lang w:val="es-EC" w:eastAsia="es-EC"/>
              </w:rPr>
            </w:pPr>
            <w:r>
              <w:rPr>
                <w:noProof/>
                <w:sz w:val="18"/>
                <w:lang w:val="es-EC" w:eastAsia="es-EC"/>
              </w:rPr>
              <w:t>80%</w:t>
            </w:r>
          </w:p>
        </w:tc>
      </w:tr>
      <w:tr w:rsidR="00AE4392" w:rsidRPr="001B7708" w14:paraId="33052075" w14:textId="77777777" w:rsidTr="00D41725">
        <w:trPr>
          <w:trHeight w:val="130"/>
        </w:trPr>
        <w:tc>
          <w:tcPr>
            <w:tcW w:w="1408" w:type="dxa"/>
            <w:vMerge/>
          </w:tcPr>
          <w:p w14:paraId="6367EBA9" w14:textId="77777777" w:rsidR="00AE4392" w:rsidRDefault="00AE4392" w:rsidP="00D41725">
            <w:pPr>
              <w:jc w:val="center"/>
              <w:rPr>
                <w:noProof/>
                <w:sz w:val="18"/>
                <w:lang w:val="es-EC" w:eastAsia="es-EC"/>
              </w:rPr>
            </w:pPr>
          </w:p>
        </w:tc>
        <w:tc>
          <w:tcPr>
            <w:tcW w:w="1436" w:type="dxa"/>
          </w:tcPr>
          <w:p w14:paraId="24C8A38A" w14:textId="77777777" w:rsidR="00AE4392" w:rsidRDefault="00AE4392" w:rsidP="00D41725">
            <w:pPr>
              <w:jc w:val="center"/>
              <w:rPr>
                <w:noProof/>
                <w:sz w:val="18"/>
                <w:lang w:val="es-EC" w:eastAsia="es-EC"/>
              </w:rPr>
            </w:pPr>
            <w:r>
              <w:rPr>
                <w:noProof/>
                <w:sz w:val="18"/>
                <w:lang w:val="es-EC" w:eastAsia="es-EC"/>
              </w:rPr>
              <w:t>HU-55</w:t>
            </w:r>
          </w:p>
        </w:tc>
        <w:tc>
          <w:tcPr>
            <w:tcW w:w="1404" w:type="dxa"/>
          </w:tcPr>
          <w:p w14:paraId="4036A340"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0B2197FC"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22D047D6"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2B609371"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328750F3" w14:textId="77777777" w:rsidTr="00D41725">
        <w:trPr>
          <w:trHeight w:val="130"/>
        </w:trPr>
        <w:tc>
          <w:tcPr>
            <w:tcW w:w="1408" w:type="dxa"/>
            <w:vMerge/>
          </w:tcPr>
          <w:p w14:paraId="66BAEA24" w14:textId="77777777" w:rsidR="00AE4392" w:rsidRDefault="00AE4392" w:rsidP="00D41725">
            <w:pPr>
              <w:jc w:val="center"/>
              <w:rPr>
                <w:noProof/>
                <w:sz w:val="18"/>
                <w:lang w:val="es-EC" w:eastAsia="es-EC"/>
              </w:rPr>
            </w:pPr>
          </w:p>
        </w:tc>
        <w:tc>
          <w:tcPr>
            <w:tcW w:w="1436" w:type="dxa"/>
          </w:tcPr>
          <w:p w14:paraId="2BB5456A" w14:textId="77777777" w:rsidR="00AE4392" w:rsidRDefault="00AE4392" w:rsidP="00D41725">
            <w:pPr>
              <w:jc w:val="center"/>
              <w:rPr>
                <w:noProof/>
                <w:sz w:val="18"/>
                <w:lang w:val="es-EC" w:eastAsia="es-EC"/>
              </w:rPr>
            </w:pPr>
            <w:r>
              <w:rPr>
                <w:noProof/>
                <w:sz w:val="18"/>
                <w:lang w:val="es-EC" w:eastAsia="es-EC"/>
              </w:rPr>
              <w:t>HU-56</w:t>
            </w:r>
          </w:p>
        </w:tc>
        <w:tc>
          <w:tcPr>
            <w:tcW w:w="1404" w:type="dxa"/>
          </w:tcPr>
          <w:p w14:paraId="6434C148"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56E7D5D3"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702E45C" w14:textId="77777777" w:rsidR="00AE4392" w:rsidRPr="004E3249" w:rsidRDefault="00AE4392" w:rsidP="00D41725">
            <w:pPr>
              <w:jc w:val="center"/>
              <w:rPr>
                <w:noProof/>
                <w:sz w:val="18"/>
                <w:lang w:val="es-EC" w:eastAsia="es-EC"/>
              </w:rPr>
            </w:pPr>
            <w:r>
              <w:rPr>
                <w:noProof/>
                <w:sz w:val="18"/>
                <w:lang w:val="es-EC" w:eastAsia="es-EC"/>
              </w:rPr>
              <w:t>3</w:t>
            </w:r>
          </w:p>
        </w:tc>
        <w:tc>
          <w:tcPr>
            <w:tcW w:w="1270" w:type="dxa"/>
          </w:tcPr>
          <w:p w14:paraId="64FF55B1" w14:textId="77777777" w:rsidR="00AE4392" w:rsidRPr="004E3249" w:rsidRDefault="00AE4392" w:rsidP="00D41725">
            <w:pPr>
              <w:jc w:val="center"/>
              <w:rPr>
                <w:noProof/>
                <w:sz w:val="18"/>
                <w:lang w:val="es-EC" w:eastAsia="es-EC"/>
              </w:rPr>
            </w:pPr>
            <w:r>
              <w:rPr>
                <w:noProof/>
                <w:sz w:val="18"/>
                <w:lang w:val="es-EC" w:eastAsia="es-EC"/>
              </w:rPr>
              <w:t>50%</w:t>
            </w:r>
          </w:p>
        </w:tc>
      </w:tr>
      <w:tr w:rsidR="00AE4392" w:rsidRPr="001B7708" w14:paraId="700E2822" w14:textId="77777777" w:rsidTr="00D41725">
        <w:trPr>
          <w:trHeight w:val="130"/>
        </w:trPr>
        <w:tc>
          <w:tcPr>
            <w:tcW w:w="1408" w:type="dxa"/>
            <w:vMerge/>
          </w:tcPr>
          <w:p w14:paraId="0C395877" w14:textId="77777777" w:rsidR="00AE4392" w:rsidRDefault="00AE4392" w:rsidP="00D41725">
            <w:pPr>
              <w:jc w:val="center"/>
              <w:rPr>
                <w:noProof/>
                <w:sz w:val="18"/>
                <w:lang w:val="es-EC" w:eastAsia="es-EC"/>
              </w:rPr>
            </w:pPr>
          </w:p>
        </w:tc>
        <w:tc>
          <w:tcPr>
            <w:tcW w:w="1436" w:type="dxa"/>
          </w:tcPr>
          <w:p w14:paraId="0F038D13" w14:textId="77777777" w:rsidR="00AE4392" w:rsidRDefault="00AE4392" w:rsidP="00D41725">
            <w:pPr>
              <w:jc w:val="center"/>
              <w:rPr>
                <w:noProof/>
                <w:sz w:val="18"/>
                <w:lang w:val="es-EC" w:eastAsia="es-EC"/>
              </w:rPr>
            </w:pPr>
            <w:r>
              <w:rPr>
                <w:noProof/>
                <w:sz w:val="18"/>
                <w:lang w:val="es-EC" w:eastAsia="es-EC"/>
              </w:rPr>
              <w:t>HU-57</w:t>
            </w:r>
          </w:p>
        </w:tc>
        <w:tc>
          <w:tcPr>
            <w:tcW w:w="1404" w:type="dxa"/>
          </w:tcPr>
          <w:p w14:paraId="1647BC17"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59077BF2"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0F2AD898"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79C40559"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3AC53418" w14:textId="77777777" w:rsidTr="00D41725">
        <w:trPr>
          <w:trHeight w:val="130"/>
        </w:trPr>
        <w:tc>
          <w:tcPr>
            <w:tcW w:w="1408" w:type="dxa"/>
            <w:vMerge/>
          </w:tcPr>
          <w:p w14:paraId="6A26837B" w14:textId="77777777" w:rsidR="00AE4392" w:rsidRDefault="00AE4392" w:rsidP="00D41725">
            <w:pPr>
              <w:jc w:val="center"/>
              <w:rPr>
                <w:noProof/>
                <w:sz w:val="18"/>
                <w:lang w:val="es-EC" w:eastAsia="es-EC"/>
              </w:rPr>
            </w:pPr>
          </w:p>
        </w:tc>
        <w:tc>
          <w:tcPr>
            <w:tcW w:w="1436" w:type="dxa"/>
          </w:tcPr>
          <w:p w14:paraId="628EEB82" w14:textId="77777777" w:rsidR="00AE4392" w:rsidRDefault="00AE4392" w:rsidP="00D41725">
            <w:pPr>
              <w:jc w:val="center"/>
              <w:rPr>
                <w:noProof/>
                <w:sz w:val="18"/>
                <w:lang w:val="es-EC" w:eastAsia="es-EC"/>
              </w:rPr>
            </w:pPr>
            <w:r>
              <w:rPr>
                <w:noProof/>
                <w:sz w:val="18"/>
                <w:lang w:val="es-EC" w:eastAsia="es-EC"/>
              </w:rPr>
              <w:t>HU-58</w:t>
            </w:r>
          </w:p>
        </w:tc>
        <w:tc>
          <w:tcPr>
            <w:tcW w:w="1404" w:type="dxa"/>
          </w:tcPr>
          <w:p w14:paraId="1FEDD4A9"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02042998"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4BC69A8"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7B2E5022"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2E9591AA" w14:textId="77777777" w:rsidTr="00D41725">
        <w:trPr>
          <w:trHeight w:val="90"/>
        </w:trPr>
        <w:tc>
          <w:tcPr>
            <w:tcW w:w="1408" w:type="dxa"/>
            <w:vMerge w:val="restart"/>
          </w:tcPr>
          <w:p w14:paraId="3A6C4D6B" w14:textId="77777777" w:rsidR="00AE4392" w:rsidRDefault="00AE4392" w:rsidP="00D41725">
            <w:pPr>
              <w:jc w:val="center"/>
              <w:rPr>
                <w:noProof/>
                <w:sz w:val="18"/>
                <w:lang w:val="es-EC" w:eastAsia="es-EC"/>
              </w:rPr>
            </w:pPr>
            <w:r>
              <w:rPr>
                <w:noProof/>
                <w:sz w:val="18"/>
                <w:lang w:val="es-EC" w:eastAsia="es-EC"/>
              </w:rPr>
              <w:t>Sprint 9</w:t>
            </w:r>
          </w:p>
        </w:tc>
        <w:tc>
          <w:tcPr>
            <w:tcW w:w="1436" w:type="dxa"/>
          </w:tcPr>
          <w:p w14:paraId="67E2CD66" w14:textId="77777777" w:rsidR="00AE4392" w:rsidRDefault="00AE4392" w:rsidP="00D41725">
            <w:pPr>
              <w:jc w:val="center"/>
              <w:rPr>
                <w:noProof/>
                <w:sz w:val="18"/>
                <w:lang w:val="es-EC" w:eastAsia="es-EC"/>
              </w:rPr>
            </w:pPr>
            <w:r>
              <w:rPr>
                <w:noProof/>
                <w:sz w:val="18"/>
                <w:lang w:val="es-EC" w:eastAsia="es-EC"/>
              </w:rPr>
              <w:t>HU-59</w:t>
            </w:r>
          </w:p>
        </w:tc>
        <w:tc>
          <w:tcPr>
            <w:tcW w:w="1404" w:type="dxa"/>
          </w:tcPr>
          <w:p w14:paraId="02EE9F7F"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17696BA9" w14:textId="77777777" w:rsidR="00AE4392" w:rsidRDefault="00AE4392" w:rsidP="00D41725">
            <w:pPr>
              <w:jc w:val="center"/>
              <w:rPr>
                <w:noProof/>
                <w:sz w:val="18"/>
                <w:lang w:val="es-EC" w:eastAsia="es-EC"/>
              </w:rPr>
            </w:pPr>
            <w:r w:rsidRPr="00647878">
              <w:rPr>
                <w:noProof/>
                <w:sz w:val="18"/>
                <w:lang w:val="es-EC" w:eastAsia="es-EC"/>
              </w:rPr>
              <w:t>100%</w:t>
            </w:r>
          </w:p>
        </w:tc>
        <w:tc>
          <w:tcPr>
            <w:tcW w:w="1420" w:type="dxa"/>
          </w:tcPr>
          <w:p w14:paraId="4253DF6E"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26AF4FCF"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7BFABD7A" w14:textId="77777777" w:rsidTr="00D41725">
        <w:trPr>
          <w:trHeight w:val="90"/>
        </w:trPr>
        <w:tc>
          <w:tcPr>
            <w:tcW w:w="1408" w:type="dxa"/>
            <w:vMerge/>
          </w:tcPr>
          <w:p w14:paraId="3B01FBF4" w14:textId="77777777" w:rsidR="00AE4392" w:rsidRDefault="00AE4392" w:rsidP="00D41725">
            <w:pPr>
              <w:jc w:val="center"/>
              <w:rPr>
                <w:noProof/>
                <w:sz w:val="18"/>
                <w:lang w:val="es-EC" w:eastAsia="es-EC"/>
              </w:rPr>
            </w:pPr>
          </w:p>
        </w:tc>
        <w:tc>
          <w:tcPr>
            <w:tcW w:w="1436" w:type="dxa"/>
          </w:tcPr>
          <w:p w14:paraId="562B8745" w14:textId="77777777" w:rsidR="00AE4392" w:rsidRDefault="00AE4392" w:rsidP="00D41725">
            <w:pPr>
              <w:jc w:val="center"/>
              <w:rPr>
                <w:noProof/>
                <w:sz w:val="18"/>
                <w:lang w:val="es-EC" w:eastAsia="es-EC"/>
              </w:rPr>
            </w:pPr>
            <w:r>
              <w:rPr>
                <w:noProof/>
                <w:sz w:val="18"/>
                <w:lang w:val="es-EC" w:eastAsia="es-EC"/>
              </w:rPr>
              <w:t>HU-60</w:t>
            </w:r>
          </w:p>
        </w:tc>
        <w:tc>
          <w:tcPr>
            <w:tcW w:w="1404" w:type="dxa"/>
          </w:tcPr>
          <w:p w14:paraId="5EF154C8"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6B4E5A04"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37E031BB"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2EE0AA87"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7377D1FE" w14:textId="77777777" w:rsidTr="00D41725">
        <w:trPr>
          <w:trHeight w:val="90"/>
        </w:trPr>
        <w:tc>
          <w:tcPr>
            <w:tcW w:w="1408" w:type="dxa"/>
            <w:vMerge/>
          </w:tcPr>
          <w:p w14:paraId="5D43F99D" w14:textId="77777777" w:rsidR="00AE4392" w:rsidRDefault="00AE4392" w:rsidP="00D41725">
            <w:pPr>
              <w:jc w:val="center"/>
              <w:rPr>
                <w:noProof/>
                <w:sz w:val="18"/>
                <w:lang w:val="es-EC" w:eastAsia="es-EC"/>
              </w:rPr>
            </w:pPr>
          </w:p>
        </w:tc>
        <w:tc>
          <w:tcPr>
            <w:tcW w:w="1436" w:type="dxa"/>
          </w:tcPr>
          <w:p w14:paraId="13CBE576" w14:textId="77777777" w:rsidR="00AE4392" w:rsidRDefault="00AE4392" w:rsidP="00D41725">
            <w:pPr>
              <w:jc w:val="center"/>
              <w:rPr>
                <w:noProof/>
                <w:sz w:val="18"/>
                <w:lang w:val="es-EC" w:eastAsia="es-EC"/>
              </w:rPr>
            </w:pPr>
            <w:r>
              <w:rPr>
                <w:noProof/>
                <w:sz w:val="18"/>
                <w:lang w:val="es-EC" w:eastAsia="es-EC"/>
              </w:rPr>
              <w:t>HU-61</w:t>
            </w:r>
          </w:p>
        </w:tc>
        <w:tc>
          <w:tcPr>
            <w:tcW w:w="1404" w:type="dxa"/>
          </w:tcPr>
          <w:p w14:paraId="102EA926"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691BE301"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DE09326"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5B7A0753"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50D88921" w14:textId="77777777" w:rsidTr="00D41725">
        <w:trPr>
          <w:trHeight w:val="90"/>
        </w:trPr>
        <w:tc>
          <w:tcPr>
            <w:tcW w:w="1408" w:type="dxa"/>
            <w:vMerge/>
          </w:tcPr>
          <w:p w14:paraId="56BFEB1E" w14:textId="77777777" w:rsidR="00AE4392" w:rsidRDefault="00AE4392" w:rsidP="00D41725">
            <w:pPr>
              <w:jc w:val="center"/>
              <w:rPr>
                <w:noProof/>
                <w:sz w:val="18"/>
                <w:lang w:val="es-EC" w:eastAsia="es-EC"/>
              </w:rPr>
            </w:pPr>
          </w:p>
        </w:tc>
        <w:tc>
          <w:tcPr>
            <w:tcW w:w="1436" w:type="dxa"/>
          </w:tcPr>
          <w:p w14:paraId="1BABC2D4" w14:textId="77777777" w:rsidR="00AE4392" w:rsidRDefault="00AE4392" w:rsidP="00D41725">
            <w:pPr>
              <w:jc w:val="center"/>
              <w:rPr>
                <w:noProof/>
                <w:sz w:val="18"/>
                <w:lang w:val="es-EC" w:eastAsia="es-EC"/>
              </w:rPr>
            </w:pPr>
            <w:r>
              <w:rPr>
                <w:noProof/>
                <w:sz w:val="18"/>
                <w:lang w:val="es-EC" w:eastAsia="es-EC"/>
              </w:rPr>
              <w:t>HU-62</w:t>
            </w:r>
          </w:p>
        </w:tc>
        <w:tc>
          <w:tcPr>
            <w:tcW w:w="1404" w:type="dxa"/>
          </w:tcPr>
          <w:p w14:paraId="275E0C32" w14:textId="77777777" w:rsidR="00AE4392" w:rsidRPr="004E3249" w:rsidRDefault="00AE4392" w:rsidP="00D41725">
            <w:pPr>
              <w:jc w:val="center"/>
              <w:rPr>
                <w:noProof/>
                <w:sz w:val="18"/>
                <w:lang w:val="es-EC" w:eastAsia="es-EC"/>
              </w:rPr>
            </w:pPr>
            <w:r>
              <w:rPr>
                <w:noProof/>
                <w:sz w:val="18"/>
                <w:lang w:val="es-EC" w:eastAsia="es-EC"/>
              </w:rPr>
              <w:t>19</w:t>
            </w:r>
          </w:p>
        </w:tc>
        <w:tc>
          <w:tcPr>
            <w:tcW w:w="1559" w:type="dxa"/>
          </w:tcPr>
          <w:p w14:paraId="5E069116"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3CF8D84D" w14:textId="77777777" w:rsidR="00AE4392" w:rsidRPr="004E3249" w:rsidRDefault="00AE4392" w:rsidP="00D41725">
            <w:pPr>
              <w:jc w:val="center"/>
              <w:rPr>
                <w:noProof/>
                <w:sz w:val="18"/>
                <w:lang w:val="es-EC" w:eastAsia="es-EC"/>
              </w:rPr>
            </w:pPr>
            <w:r>
              <w:rPr>
                <w:noProof/>
                <w:sz w:val="18"/>
                <w:lang w:val="es-EC" w:eastAsia="es-EC"/>
              </w:rPr>
              <w:t>18</w:t>
            </w:r>
          </w:p>
        </w:tc>
        <w:tc>
          <w:tcPr>
            <w:tcW w:w="1270" w:type="dxa"/>
          </w:tcPr>
          <w:p w14:paraId="318EDD9C" w14:textId="77777777" w:rsidR="00AE4392" w:rsidRPr="004E3249" w:rsidRDefault="00AE4392" w:rsidP="00D41725">
            <w:pPr>
              <w:jc w:val="center"/>
              <w:rPr>
                <w:noProof/>
                <w:sz w:val="18"/>
                <w:lang w:val="es-EC" w:eastAsia="es-EC"/>
              </w:rPr>
            </w:pPr>
            <w:r>
              <w:rPr>
                <w:noProof/>
                <w:sz w:val="18"/>
                <w:lang w:val="es-EC" w:eastAsia="es-EC"/>
              </w:rPr>
              <w:t>95%</w:t>
            </w:r>
          </w:p>
        </w:tc>
      </w:tr>
      <w:tr w:rsidR="00AE4392" w:rsidRPr="001B7708" w14:paraId="06600D63" w14:textId="77777777" w:rsidTr="00D41725">
        <w:trPr>
          <w:trHeight w:val="90"/>
        </w:trPr>
        <w:tc>
          <w:tcPr>
            <w:tcW w:w="1408" w:type="dxa"/>
            <w:vMerge/>
          </w:tcPr>
          <w:p w14:paraId="1E11A091" w14:textId="77777777" w:rsidR="00AE4392" w:rsidRDefault="00AE4392" w:rsidP="00D41725">
            <w:pPr>
              <w:jc w:val="center"/>
              <w:rPr>
                <w:noProof/>
                <w:sz w:val="18"/>
                <w:lang w:val="es-EC" w:eastAsia="es-EC"/>
              </w:rPr>
            </w:pPr>
          </w:p>
        </w:tc>
        <w:tc>
          <w:tcPr>
            <w:tcW w:w="1436" w:type="dxa"/>
            <w:shd w:val="clear" w:color="auto" w:fill="auto"/>
          </w:tcPr>
          <w:p w14:paraId="25498B88" w14:textId="77777777" w:rsidR="00AE4392" w:rsidRPr="00857A2E" w:rsidRDefault="00AE4392" w:rsidP="00D41725">
            <w:pPr>
              <w:jc w:val="center"/>
              <w:rPr>
                <w:noProof/>
                <w:sz w:val="18"/>
                <w:lang w:val="es-EC" w:eastAsia="es-EC"/>
              </w:rPr>
            </w:pPr>
            <w:r w:rsidRPr="00857A2E">
              <w:rPr>
                <w:noProof/>
                <w:sz w:val="18"/>
                <w:lang w:val="es-EC" w:eastAsia="es-EC"/>
              </w:rPr>
              <w:t>HU-63</w:t>
            </w:r>
          </w:p>
        </w:tc>
        <w:tc>
          <w:tcPr>
            <w:tcW w:w="1404" w:type="dxa"/>
            <w:shd w:val="clear" w:color="auto" w:fill="auto"/>
          </w:tcPr>
          <w:p w14:paraId="117AA45F" w14:textId="77777777" w:rsidR="00AE4392" w:rsidRPr="00857A2E" w:rsidRDefault="00AE4392" w:rsidP="00D41725">
            <w:pPr>
              <w:jc w:val="center"/>
              <w:rPr>
                <w:noProof/>
                <w:sz w:val="18"/>
                <w:lang w:val="es-EC" w:eastAsia="es-EC"/>
              </w:rPr>
            </w:pPr>
            <w:r w:rsidRPr="00857A2E">
              <w:rPr>
                <w:noProof/>
                <w:sz w:val="18"/>
                <w:lang w:val="es-EC" w:eastAsia="es-EC"/>
              </w:rPr>
              <w:t>57</w:t>
            </w:r>
          </w:p>
        </w:tc>
        <w:tc>
          <w:tcPr>
            <w:tcW w:w="1559" w:type="dxa"/>
            <w:shd w:val="clear" w:color="auto" w:fill="auto"/>
          </w:tcPr>
          <w:p w14:paraId="29007A53"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shd w:val="clear" w:color="auto" w:fill="auto"/>
          </w:tcPr>
          <w:p w14:paraId="12618345" w14:textId="77777777" w:rsidR="00AE4392" w:rsidRPr="00857A2E" w:rsidRDefault="00AE4392" w:rsidP="00D41725">
            <w:pPr>
              <w:jc w:val="center"/>
              <w:rPr>
                <w:noProof/>
                <w:sz w:val="18"/>
                <w:lang w:val="es-EC" w:eastAsia="es-EC"/>
              </w:rPr>
            </w:pPr>
            <w:r w:rsidRPr="00857A2E">
              <w:rPr>
                <w:noProof/>
                <w:sz w:val="18"/>
                <w:lang w:val="es-EC" w:eastAsia="es-EC"/>
              </w:rPr>
              <w:t>54</w:t>
            </w:r>
          </w:p>
        </w:tc>
        <w:tc>
          <w:tcPr>
            <w:tcW w:w="1270" w:type="dxa"/>
            <w:shd w:val="clear" w:color="auto" w:fill="auto"/>
          </w:tcPr>
          <w:p w14:paraId="41F59B9F" w14:textId="77777777" w:rsidR="00AE4392" w:rsidRPr="00857A2E" w:rsidRDefault="00AE4392" w:rsidP="00D41725">
            <w:pPr>
              <w:jc w:val="center"/>
              <w:rPr>
                <w:noProof/>
                <w:sz w:val="18"/>
                <w:lang w:val="es-EC" w:eastAsia="es-EC"/>
              </w:rPr>
            </w:pPr>
            <w:r w:rsidRPr="00857A2E">
              <w:rPr>
                <w:noProof/>
                <w:sz w:val="18"/>
                <w:lang w:val="es-EC" w:eastAsia="es-EC"/>
              </w:rPr>
              <w:t>95%</w:t>
            </w:r>
          </w:p>
        </w:tc>
      </w:tr>
      <w:tr w:rsidR="00AE4392" w:rsidRPr="001B7708" w14:paraId="237ABAD1" w14:textId="77777777" w:rsidTr="00D41725">
        <w:trPr>
          <w:trHeight w:val="90"/>
        </w:trPr>
        <w:tc>
          <w:tcPr>
            <w:tcW w:w="1408" w:type="dxa"/>
            <w:vMerge/>
          </w:tcPr>
          <w:p w14:paraId="2DEE54A6" w14:textId="77777777" w:rsidR="00AE4392" w:rsidRDefault="00AE4392" w:rsidP="00D41725">
            <w:pPr>
              <w:jc w:val="center"/>
              <w:rPr>
                <w:noProof/>
                <w:sz w:val="18"/>
                <w:lang w:val="es-EC" w:eastAsia="es-EC"/>
              </w:rPr>
            </w:pPr>
          </w:p>
        </w:tc>
        <w:tc>
          <w:tcPr>
            <w:tcW w:w="1436" w:type="dxa"/>
            <w:shd w:val="clear" w:color="auto" w:fill="auto"/>
          </w:tcPr>
          <w:p w14:paraId="2B323B4C" w14:textId="77777777" w:rsidR="00AE4392" w:rsidRPr="00857A2E" w:rsidRDefault="00AE4392" w:rsidP="00D41725">
            <w:pPr>
              <w:jc w:val="center"/>
              <w:rPr>
                <w:noProof/>
                <w:sz w:val="18"/>
                <w:lang w:val="es-EC" w:eastAsia="es-EC"/>
              </w:rPr>
            </w:pPr>
            <w:r w:rsidRPr="00857A2E">
              <w:rPr>
                <w:noProof/>
                <w:sz w:val="18"/>
                <w:lang w:val="es-EC" w:eastAsia="es-EC"/>
              </w:rPr>
              <w:t>HU-64</w:t>
            </w:r>
          </w:p>
        </w:tc>
        <w:tc>
          <w:tcPr>
            <w:tcW w:w="1404" w:type="dxa"/>
            <w:shd w:val="clear" w:color="auto" w:fill="auto"/>
          </w:tcPr>
          <w:p w14:paraId="4119A807" w14:textId="77777777" w:rsidR="00AE4392" w:rsidRPr="00857A2E" w:rsidRDefault="00AE4392" w:rsidP="00D41725">
            <w:pPr>
              <w:jc w:val="center"/>
              <w:rPr>
                <w:noProof/>
                <w:sz w:val="18"/>
                <w:lang w:val="es-EC" w:eastAsia="es-EC"/>
              </w:rPr>
            </w:pPr>
            <w:r w:rsidRPr="00857A2E">
              <w:rPr>
                <w:noProof/>
                <w:sz w:val="18"/>
                <w:lang w:val="es-EC" w:eastAsia="es-EC"/>
              </w:rPr>
              <w:t>58</w:t>
            </w:r>
          </w:p>
        </w:tc>
        <w:tc>
          <w:tcPr>
            <w:tcW w:w="1559" w:type="dxa"/>
            <w:shd w:val="clear" w:color="auto" w:fill="auto"/>
          </w:tcPr>
          <w:p w14:paraId="104FF115"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shd w:val="clear" w:color="auto" w:fill="auto"/>
          </w:tcPr>
          <w:p w14:paraId="65E0729E" w14:textId="77777777" w:rsidR="00AE4392" w:rsidRPr="00857A2E" w:rsidRDefault="00AE4392" w:rsidP="00D41725">
            <w:pPr>
              <w:jc w:val="center"/>
              <w:rPr>
                <w:noProof/>
                <w:sz w:val="18"/>
                <w:lang w:val="es-EC" w:eastAsia="es-EC"/>
              </w:rPr>
            </w:pPr>
            <w:r w:rsidRPr="00857A2E">
              <w:rPr>
                <w:noProof/>
                <w:sz w:val="18"/>
                <w:lang w:val="es-EC" w:eastAsia="es-EC"/>
              </w:rPr>
              <w:t>55</w:t>
            </w:r>
          </w:p>
        </w:tc>
        <w:tc>
          <w:tcPr>
            <w:tcW w:w="1270" w:type="dxa"/>
            <w:shd w:val="clear" w:color="auto" w:fill="auto"/>
          </w:tcPr>
          <w:p w14:paraId="6E99F5E1" w14:textId="77777777" w:rsidR="00AE4392" w:rsidRPr="00857A2E" w:rsidRDefault="00AE4392" w:rsidP="00D41725">
            <w:pPr>
              <w:jc w:val="center"/>
              <w:rPr>
                <w:noProof/>
                <w:sz w:val="18"/>
                <w:lang w:val="es-EC" w:eastAsia="es-EC"/>
              </w:rPr>
            </w:pPr>
            <w:r w:rsidRPr="00857A2E">
              <w:rPr>
                <w:noProof/>
                <w:sz w:val="18"/>
                <w:lang w:val="es-EC" w:eastAsia="es-EC"/>
              </w:rPr>
              <w:t>95%</w:t>
            </w:r>
          </w:p>
        </w:tc>
      </w:tr>
      <w:tr w:rsidR="00AE4392" w:rsidRPr="001B7708" w14:paraId="081B9B42" w14:textId="77777777" w:rsidTr="00D41725">
        <w:trPr>
          <w:trHeight w:val="100"/>
        </w:trPr>
        <w:tc>
          <w:tcPr>
            <w:tcW w:w="1408" w:type="dxa"/>
            <w:vMerge w:val="restart"/>
          </w:tcPr>
          <w:p w14:paraId="365DA3FE" w14:textId="77777777" w:rsidR="00AE4392" w:rsidRDefault="00AE4392" w:rsidP="00D41725">
            <w:pPr>
              <w:jc w:val="center"/>
              <w:rPr>
                <w:noProof/>
                <w:sz w:val="18"/>
                <w:lang w:val="es-EC" w:eastAsia="es-EC"/>
              </w:rPr>
            </w:pPr>
            <w:r w:rsidRPr="00F45766">
              <w:rPr>
                <w:noProof/>
                <w:sz w:val="18"/>
                <w:lang w:val="es-EC" w:eastAsia="es-EC"/>
              </w:rPr>
              <w:t>Sprint 1</w:t>
            </w:r>
            <w:r>
              <w:rPr>
                <w:noProof/>
                <w:sz w:val="18"/>
                <w:lang w:val="es-EC" w:eastAsia="es-EC"/>
              </w:rPr>
              <w:t>0</w:t>
            </w:r>
          </w:p>
        </w:tc>
        <w:tc>
          <w:tcPr>
            <w:tcW w:w="1436" w:type="dxa"/>
          </w:tcPr>
          <w:p w14:paraId="4169065D" w14:textId="77777777" w:rsidR="00AE4392" w:rsidRDefault="00AE4392" w:rsidP="00D41725">
            <w:pPr>
              <w:jc w:val="center"/>
              <w:rPr>
                <w:noProof/>
                <w:sz w:val="18"/>
                <w:lang w:val="es-EC" w:eastAsia="es-EC"/>
              </w:rPr>
            </w:pPr>
            <w:r>
              <w:rPr>
                <w:noProof/>
                <w:sz w:val="18"/>
                <w:lang w:val="es-EC" w:eastAsia="es-EC"/>
              </w:rPr>
              <w:t>HU-65</w:t>
            </w:r>
          </w:p>
        </w:tc>
        <w:tc>
          <w:tcPr>
            <w:tcW w:w="1404" w:type="dxa"/>
          </w:tcPr>
          <w:p w14:paraId="7525F560" w14:textId="77777777" w:rsidR="00AE4392" w:rsidRPr="004E3249" w:rsidRDefault="00AE4392" w:rsidP="00D41725">
            <w:pPr>
              <w:jc w:val="center"/>
              <w:rPr>
                <w:noProof/>
                <w:sz w:val="18"/>
                <w:lang w:val="es-EC" w:eastAsia="es-EC"/>
              </w:rPr>
            </w:pPr>
            <w:r>
              <w:rPr>
                <w:noProof/>
                <w:sz w:val="18"/>
                <w:lang w:val="es-EC" w:eastAsia="es-EC"/>
              </w:rPr>
              <w:t>10</w:t>
            </w:r>
          </w:p>
        </w:tc>
        <w:tc>
          <w:tcPr>
            <w:tcW w:w="1559" w:type="dxa"/>
          </w:tcPr>
          <w:p w14:paraId="4C434AAD" w14:textId="77777777" w:rsidR="00AE4392" w:rsidRDefault="00AE4392" w:rsidP="00D41725">
            <w:pPr>
              <w:jc w:val="center"/>
              <w:rPr>
                <w:noProof/>
                <w:sz w:val="18"/>
                <w:lang w:val="es-EC" w:eastAsia="es-EC"/>
              </w:rPr>
            </w:pPr>
            <w:r w:rsidRPr="00647878">
              <w:rPr>
                <w:noProof/>
                <w:sz w:val="18"/>
                <w:lang w:val="es-EC" w:eastAsia="es-EC"/>
              </w:rPr>
              <w:t>100%</w:t>
            </w:r>
          </w:p>
        </w:tc>
        <w:tc>
          <w:tcPr>
            <w:tcW w:w="1420" w:type="dxa"/>
          </w:tcPr>
          <w:p w14:paraId="4C94B0C7" w14:textId="77777777" w:rsidR="00AE4392" w:rsidRPr="004E3249" w:rsidRDefault="00AE4392" w:rsidP="00D41725">
            <w:pPr>
              <w:jc w:val="center"/>
              <w:rPr>
                <w:noProof/>
                <w:sz w:val="18"/>
                <w:lang w:val="es-EC" w:eastAsia="es-EC"/>
              </w:rPr>
            </w:pPr>
            <w:r>
              <w:rPr>
                <w:noProof/>
                <w:sz w:val="18"/>
                <w:lang w:val="es-EC" w:eastAsia="es-EC"/>
              </w:rPr>
              <w:t>10</w:t>
            </w:r>
          </w:p>
        </w:tc>
        <w:tc>
          <w:tcPr>
            <w:tcW w:w="1270" w:type="dxa"/>
          </w:tcPr>
          <w:p w14:paraId="7F4EABA3"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663C361C" w14:textId="77777777" w:rsidTr="00D41725">
        <w:trPr>
          <w:trHeight w:val="100"/>
        </w:trPr>
        <w:tc>
          <w:tcPr>
            <w:tcW w:w="1408" w:type="dxa"/>
            <w:vMerge/>
          </w:tcPr>
          <w:p w14:paraId="261FDD03" w14:textId="77777777" w:rsidR="00AE4392" w:rsidRPr="00F45766" w:rsidRDefault="00AE4392" w:rsidP="00D41725">
            <w:pPr>
              <w:jc w:val="center"/>
              <w:rPr>
                <w:noProof/>
                <w:sz w:val="18"/>
                <w:lang w:val="es-EC" w:eastAsia="es-EC"/>
              </w:rPr>
            </w:pPr>
          </w:p>
        </w:tc>
        <w:tc>
          <w:tcPr>
            <w:tcW w:w="1436" w:type="dxa"/>
          </w:tcPr>
          <w:p w14:paraId="2F6E921C" w14:textId="77777777" w:rsidR="00AE4392" w:rsidRDefault="00AE4392" w:rsidP="00D41725">
            <w:pPr>
              <w:jc w:val="center"/>
              <w:rPr>
                <w:noProof/>
                <w:sz w:val="18"/>
                <w:lang w:val="es-EC" w:eastAsia="es-EC"/>
              </w:rPr>
            </w:pPr>
            <w:r>
              <w:rPr>
                <w:noProof/>
                <w:sz w:val="18"/>
                <w:lang w:val="es-EC" w:eastAsia="es-EC"/>
              </w:rPr>
              <w:t>HU-66</w:t>
            </w:r>
          </w:p>
        </w:tc>
        <w:tc>
          <w:tcPr>
            <w:tcW w:w="1404" w:type="dxa"/>
          </w:tcPr>
          <w:p w14:paraId="3FE803BB"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42E3E251"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3B6E1EE8" w14:textId="77777777" w:rsidR="00AE4392" w:rsidRPr="004E3249" w:rsidRDefault="00AE4392" w:rsidP="00D41725">
            <w:pPr>
              <w:jc w:val="center"/>
              <w:rPr>
                <w:noProof/>
                <w:sz w:val="18"/>
                <w:lang w:val="es-EC" w:eastAsia="es-EC"/>
              </w:rPr>
            </w:pPr>
            <w:r>
              <w:rPr>
                <w:noProof/>
                <w:sz w:val="18"/>
                <w:lang w:val="es-EC" w:eastAsia="es-EC"/>
              </w:rPr>
              <w:t>3</w:t>
            </w:r>
          </w:p>
        </w:tc>
        <w:tc>
          <w:tcPr>
            <w:tcW w:w="1270" w:type="dxa"/>
          </w:tcPr>
          <w:p w14:paraId="0AA49030" w14:textId="77777777" w:rsidR="00AE4392" w:rsidRPr="004E3249" w:rsidRDefault="00AE4392" w:rsidP="00D41725">
            <w:pPr>
              <w:jc w:val="center"/>
              <w:rPr>
                <w:noProof/>
                <w:sz w:val="18"/>
                <w:lang w:val="es-EC" w:eastAsia="es-EC"/>
              </w:rPr>
            </w:pPr>
            <w:r>
              <w:rPr>
                <w:noProof/>
                <w:sz w:val="18"/>
                <w:lang w:val="es-EC" w:eastAsia="es-EC"/>
              </w:rPr>
              <w:t>50%</w:t>
            </w:r>
          </w:p>
        </w:tc>
      </w:tr>
      <w:tr w:rsidR="00AE4392" w:rsidRPr="001B7708" w14:paraId="712F895E" w14:textId="77777777" w:rsidTr="00D41725">
        <w:trPr>
          <w:trHeight w:val="100"/>
        </w:trPr>
        <w:tc>
          <w:tcPr>
            <w:tcW w:w="1408" w:type="dxa"/>
            <w:vMerge/>
          </w:tcPr>
          <w:p w14:paraId="2EF4C49D" w14:textId="77777777" w:rsidR="00AE4392" w:rsidRPr="00F45766" w:rsidRDefault="00AE4392" w:rsidP="00D41725">
            <w:pPr>
              <w:jc w:val="center"/>
              <w:rPr>
                <w:noProof/>
                <w:sz w:val="18"/>
                <w:lang w:val="es-EC" w:eastAsia="es-EC"/>
              </w:rPr>
            </w:pPr>
          </w:p>
        </w:tc>
        <w:tc>
          <w:tcPr>
            <w:tcW w:w="1436" w:type="dxa"/>
          </w:tcPr>
          <w:p w14:paraId="7F2778D9" w14:textId="77777777" w:rsidR="00AE4392" w:rsidRDefault="00AE4392" w:rsidP="00D41725">
            <w:pPr>
              <w:jc w:val="center"/>
              <w:rPr>
                <w:noProof/>
                <w:sz w:val="18"/>
                <w:lang w:val="es-EC" w:eastAsia="es-EC"/>
              </w:rPr>
            </w:pPr>
            <w:r>
              <w:rPr>
                <w:noProof/>
                <w:sz w:val="18"/>
                <w:lang w:val="es-EC" w:eastAsia="es-EC"/>
              </w:rPr>
              <w:t>HU-67</w:t>
            </w:r>
          </w:p>
        </w:tc>
        <w:tc>
          <w:tcPr>
            <w:tcW w:w="1404" w:type="dxa"/>
          </w:tcPr>
          <w:p w14:paraId="2854176B"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3D131DA4"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2164F825"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39905592"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29B8D0C4" w14:textId="77777777" w:rsidTr="00D41725">
        <w:trPr>
          <w:trHeight w:val="100"/>
        </w:trPr>
        <w:tc>
          <w:tcPr>
            <w:tcW w:w="1408" w:type="dxa"/>
            <w:vMerge/>
          </w:tcPr>
          <w:p w14:paraId="47B5D85A" w14:textId="77777777" w:rsidR="00AE4392" w:rsidRPr="00F45766" w:rsidRDefault="00AE4392" w:rsidP="00D41725">
            <w:pPr>
              <w:jc w:val="center"/>
              <w:rPr>
                <w:noProof/>
                <w:sz w:val="18"/>
                <w:lang w:val="es-EC" w:eastAsia="es-EC"/>
              </w:rPr>
            </w:pPr>
          </w:p>
        </w:tc>
        <w:tc>
          <w:tcPr>
            <w:tcW w:w="1436" w:type="dxa"/>
          </w:tcPr>
          <w:p w14:paraId="2639E29E" w14:textId="77777777" w:rsidR="00AE4392" w:rsidRDefault="00AE4392" w:rsidP="00D41725">
            <w:pPr>
              <w:jc w:val="center"/>
              <w:rPr>
                <w:noProof/>
                <w:sz w:val="18"/>
                <w:lang w:val="es-EC" w:eastAsia="es-EC"/>
              </w:rPr>
            </w:pPr>
            <w:r>
              <w:rPr>
                <w:noProof/>
                <w:sz w:val="18"/>
                <w:lang w:val="es-EC" w:eastAsia="es-EC"/>
              </w:rPr>
              <w:t>HU-68</w:t>
            </w:r>
          </w:p>
        </w:tc>
        <w:tc>
          <w:tcPr>
            <w:tcW w:w="1404" w:type="dxa"/>
          </w:tcPr>
          <w:p w14:paraId="15B78CC9" w14:textId="77777777" w:rsidR="00AE4392" w:rsidRPr="004E3249" w:rsidRDefault="00AE4392" w:rsidP="00D41725">
            <w:pPr>
              <w:jc w:val="center"/>
              <w:rPr>
                <w:noProof/>
                <w:sz w:val="18"/>
                <w:lang w:val="es-EC" w:eastAsia="es-EC"/>
              </w:rPr>
            </w:pPr>
            <w:r>
              <w:rPr>
                <w:noProof/>
                <w:sz w:val="18"/>
                <w:lang w:val="es-EC" w:eastAsia="es-EC"/>
              </w:rPr>
              <w:t>24</w:t>
            </w:r>
          </w:p>
        </w:tc>
        <w:tc>
          <w:tcPr>
            <w:tcW w:w="1559" w:type="dxa"/>
          </w:tcPr>
          <w:p w14:paraId="3DA0B623"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5978429E" w14:textId="77777777" w:rsidR="00AE4392" w:rsidRPr="004E3249" w:rsidRDefault="00AE4392" w:rsidP="00D41725">
            <w:pPr>
              <w:jc w:val="center"/>
              <w:rPr>
                <w:noProof/>
                <w:sz w:val="18"/>
                <w:lang w:val="es-EC" w:eastAsia="es-EC"/>
              </w:rPr>
            </w:pPr>
            <w:r>
              <w:rPr>
                <w:noProof/>
                <w:sz w:val="18"/>
                <w:lang w:val="es-EC" w:eastAsia="es-EC"/>
              </w:rPr>
              <w:t>23</w:t>
            </w:r>
          </w:p>
        </w:tc>
        <w:tc>
          <w:tcPr>
            <w:tcW w:w="1270" w:type="dxa"/>
          </w:tcPr>
          <w:p w14:paraId="75A0826F" w14:textId="77777777" w:rsidR="00AE4392" w:rsidRPr="004E3249" w:rsidRDefault="00AE4392" w:rsidP="00D41725">
            <w:pPr>
              <w:jc w:val="center"/>
              <w:rPr>
                <w:noProof/>
                <w:sz w:val="18"/>
                <w:lang w:val="es-EC" w:eastAsia="es-EC"/>
              </w:rPr>
            </w:pPr>
            <w:r>
              <w:rPr>
                <w:noProof/>
                <w:sz w:val="18"/>
                <w:lang w:val="es-EC" w:eastAsia="es-EC"/>
              </w:rPr>
              <w:t>96%</w:t>
            </w:r>
          </w:p>
        </w:tc>
      </w:tr>
      <w:tr w:rsidR="00AE4392" w:rsidRPr="001B7708" w14:paraId="23ED8602" w14:textId="77777777" w:rsidTr="00D41725">
        <w:trPr>
          <w:trHeight w:val="100"/>
        </w:trPr>
        <w:tc>
          <w:tcPr>
            <w:tcW w:w="1408" w:type="dxa"/>
            <w:vMerge/>
          </w:tcPr>
          <w:p w14:paraId="322DAD2C" w14:textId="77777777" w:rsidR="00AE4392" w:rsidRPr="00F45766" w:rsidRDefault="00AE4392" w:rsidP="00D41725">
            <w:pPr>
              <w:jc w:val="center"/>
              <w:rPr>
                <w:noProof/>
                <w:sz w:val="18"/>
                <w:lang w:val="es-EC" w:eastAsia="es-EC"/>
              </w:rPr>
            </w:pPr>
          </w:p>
        </w:tc>
        <w:tc>
          <w:tcPr>
            <w:tcW w:w="1436" w:type="dxa"/>
          </w:tcPr>
          <w:p w14:paraId="1D592CC8" w14:textId="77777777" w:rsidR="00AE4392" w:rsidRDefault="00AE4392" w:rsidP="00D41725">
            <w:pPr>
              <w:jc w:val="center"/>
              <w:rPr>
                <w:noProof/>
                <w:sz w:val="18"/>
                <w:lang w:val="es-EC" w:eastAsia="es-EC"/>
              </w:rPr>
            </w:pPr>
            <w:r>
              <w:rPr>
                <w:noProof/>
                <w:sz w:val="18"/>
                <w:lang w:val="es-EC" w:eastAsia="es-EC"/>
              </w:rPr>
              <w:t>HU-69</w:t>
            </w:r>
          </w:p>
        </w:tc>
        <w:tc>
          <w:tcPr>
            <w:tcW w:w="1404" w:type="dxa"/>
          </w:tcPr>
          <w:p w14:paraId="0117A630"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034F3564"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0BFE86B"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2D43FA7E"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0898C2E9" w14:textId="77777777" w:rsidTr="00D41725">
        <w:trPr>
          <w:trHeight w:val="130"/>
        </w:trPr>
        <w:tc>
          <w:tcPr>
            <w:tcW w:w="1408" w:type="dxa"/>
            <w:vMerge w:val="restart"/>
          </w:tcPr>
          <w:p w14:paraId="6A3ACED5" w14:textId="77777777" w:rsidR="00AE4392" w:rsidRDefault="00AE4392" w:rsidP="00D41725">
            <w:pPr>
              <w:jc w:val="center"/>
              <w:rPr>
                <w:noProof/>
                <w:sz w:val="18"/>
                <w:lang w:val="es-EC" w:eastAsia="es-EC"/>
              </w:rPr>
            </w:pPr>
            <w:r w:rsidRPr="00F45766">
              <w:rPr>
                <w:noProof/>
                <w:sz w:val="18"/>
                <w:lang w:val="es-EC" w:eastAsia="es-EC"/>
              </w:rPr>
              <w:t>Sprint 1</w:t>
            </w:r>
            <w:r>
              <w:rPr>
                <w:noProof/>
                <w:sz w:val="18"/>
                <w:lang w:val="es-EC" w:eastAsia="es-EC"/>
              </w:rPr>
              <w:t>1</w:t>
            </w:r>
          </w:p>
        </w:tc>
        <w:tc>
          <w:tcPr>
            <w:tcW w:w="1436" w:type="dxa"/>
          </w:tcPr>
          <w:p w14:paraId="6D1DAA3D" w14:textId="77777777" w:rsidR="00AE4392" w:rsidRDefault="00AE4392" w:rsidP="00D41725">
            <w:pPr>
              <w:jc w:val="center"/>
              <w:rPr>
                <w:noProof/>
                <w:sz w:val="18"/>
                <w:lang w:val="es-EC" w:eastAsia="es-EC"/>
              </w:rPr>
            </w:pPr>
            <w:r>
              <w:rPr>
                <w:noProof/>
                <w:sz w:val="18"/>
                <w:lang w:val="es-EC" w:eastAsia="es-EC"/>
              </w:rPr>
              <w:t>HU-70</w:t>
            </w:r>
          </w:p>
        </w:tc>
        <w:tc>
          <w:tcPr>
            <w:tcW w:w="1404" w:type="dxa"/>
          </w:tcPr>
          <w:p w14:paraId="2618DB0D"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229842FD" w14:textId="77777777" w:rsidR="00AE4392" w:rsidRDefault="00AE4392" w:rsidP="00D41725">
            <w:pPr>
              <w:jc w:val="center"/>
              <w:rPr>
                <w:noProof/>
                <w:sz w:val="18"/>
                <w:lang w:val="es-EC" w:eastAsia="es-EC"/>
              </w:rPr>
            </w:pPr>
            <w:r w:rsidRPr="00647878">
              <w:rPr>
                <w:noProof/>
                <w:sz w:val="18"/>
                <w:lang w:val="es-EC" w:eastAsia="es-EC"/>
              </w:rPr>
              <w:t>100%</w:t>
            </w:r>
          </w:p>
        </w:tc>
        <w:tc>
          <w:tcPr>
            <w:tcW w:w="1420" w:type="dxa"/>
          </w:tcPr>
          <w:p w14:paraId="464E9F67"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514614CC"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3FC07EE3" w14:textId="77777777" w:rsidTr="00D41725">
        <w:trPr>
          <w:trHeight w:val="130"/>
        </w:trPr>
        <w:tc>
          <w:tcPr>
            <w:tcW w:w="1408" w:type="dxa"/>
            <w:vMerge/>
          </w:tcPr>
          <w:p w14:paraId="677A0E3A" w14:textId="77777777" w:rsidR="00AE4392" w:rsidRPr="00F45766" w:rsidRDefault="00AE4392" w:rsidP="00D41725">
            <w:pPr>
              <w:jc w:val="center"/>
              <w:rPr>
                <w:noProof/>
                <w:sz w:val="18"/>
                <w:lang w:val="es-EC" w:eastAsia="es-EC"/>
              </w:rPr>
            </w:pPr>
          </w:p>
        </w:tc>
        <w:tc>
          <w:tcPr>
            <w:tcW w:w="1436" w:type="dxa"/>
          </w:tcPr>
          <w:p w14:paraId="5080C001" w14:textId="77777777" w:rsidR="00AE4392" w:rsidRDefault="00AE4392" w:rsidP="00D41725">
            <w:pPr>
              <w:jc w:val="center"/>
              <w:rPr>
                <w:noProof/>
                <w:sz w:val="18"/>
                <w:lang w:val="es-EC" w:eastAsia="es-EC"/>
              </w:rPr>
            </w:pPr>
            <w:r>
              <w:rPr>
                <w:noProof/>
                <w:sz w:val="18"/>
                <w:lang w:val="es-EC" w:eastAsia="es-EC"/>
              </w:rPr>
              <w:t>HU-71</w:t>
            </w:r>
          </w:p>
        </w:tc>
        <w:tc>
          <w:tcPr>
            <w:tcW w:w="1404" w:type="dxa"/>
          </w:tcPr>
          <w:p w14:paraId="7652C6A5"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609B9170"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4B276C4C"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42728E0E"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20480827" w14:textId="77777777" w:rsidTr="00D41725">
        <w:trPr>
          <w:trHeight w:val="130"/>
        </w:trPr>
        <w:tc>
          <w:tcPr>
            <w:tcW w:w="1408" w:type="dxa"/>
            <w:vMerge/>
          </w:tcPr>
          <w:p w14:paraId="56D08F19" w14:textId="77777777" w:rsidR="00AE4392" w:rsidRPr="00F45766" w:rsidRDefault="00AE4392" w:rsidP="00D41725">
            <w:pPr>
              <w:jc w:val="center"/>
              <w:rPr>
                <w:noProof/>
                <w:sz w:val="18"/>
                <w:lang w:val="es-EC" w:eastAsia="es-EC"/>
              </w:rPr>
            </w:pPr>
          </w:p>
        </w:tc>
        <w:tc>
          <w:tcPr>
            <w:tcW w:w="1436" w:type="dxa"/>
          </w:tcPr>
          <w:p w14:paraId="1A0E9A9C" w14:textId="77777777" w:rsidR="00AE4392" w:rsidRDefault="00AE4392" w:rsidP="00D41725">
            <w:pPr>
              <w:jc w:val="center"/>
              <w:rPr>
                <w:noProof/>
                <w:sz w:val="18"/>
                <w:lang w:val="es-EC" w:eastAsia="es-EC"/>
              </w:rPr>
            </w:pPr>
            <w:r>
              <w:rPr>
                <w:noProof/>
                <w:sz w:val="18"/>
                <w:lang w:val="es-EC" w:eastAsia="es-EC"/>
              </w:rPr>
              <w:t>HU-72</w:t>
            </w:r>
          </w:p>
        </w:tc>
        <w:tc>
          <w:tcPr>
            <w:tcW w:w="1404" w:type="dxa"/>
          </w:tcPr>
          <w:p w14:paraId="3D4E150F" w14:textId="77777777" w:rsidR="00AE4392" w:rsidRPr="004E3249" w:rsidRDefault="00AE4392" w:rsidP="00D41725">
            <w:pPr>
              <w:jc w:val="center"/>
              <w:rPr>
                <w:noProof/>
                <w:sz w:val="18"/>
                <w:lang w:val="es-EC" w:eastAsia="es-EC"/>
              </w:rPr>
            </w:pPr>
            <w:r>
              <w:rPr>
                <w:noProof/>
                <w:sz w:val="18"/>
                <w:lang w:val="es-EC" w:eastAsia="es-EC"/>
              </w:rPr>
              <w:t>19</w:t>
            </w:r>
          </w:p>
        </w:tc>
        <w:tc>
          <w:tcPr>
            <w:tcW w:w="1559" w:type="dxa"/>
          </w:tcPr>
          <w:p w14:paraId="778AB7BD"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FB7BEF4" w14:textId="77777777" w:rsidR="00AE4392" w:rsidRPr="004E3249" w:rsidRDefault="00AE4392" w:rsidP="00D41725">
            <w:pPr>
              <w:jc w:val="center"/>
              <w:rPr>
                <w:noProof/>
                <w:sz w:val="18"/>
                <w:lang w:val="es-EC" w:eastAsia="es-EC"/>
              </w:rPr>
            </w:pPr>
            <w:r>
              <w:rPr>
                <w:noProof/>
                <w:sz w:val="18"/>
                <w:lang w:val="es-EC" w:eastAsia="es-EC"/>
              </w:rPr>
              <w:t>18</w:t>
            </w:r>
          </w:p>
        </w:tc>
        <w:tc>
          <w:tcPr>
            <w:tcW w:w="1270" w:type="dxa"/>
          </w:tcPr>
          <w:p w14:paraId="672562B1" w14:textId="77777777" w:rsidR="00AE4392" w:rsidRPr="004E3249" w:rsidRDefault="00AE4392" w:rsidP="00D41725">
            <w:pPr>
              <w:jc w:val="center"/>
              <w:rPr>
                <w:noProof/>
                <w:sz w:val="18"/>
                <w:lang w:val="es-EC" w:eastAsia="es-EC"/>
              </w:rPr>
            </w:pPr>
            <w:r>
              <w:rPr>
                <w:noProof/>
                <w:sz w:val="18"/>
                <w:lang w:val="es-EC" w:eastAsia="es-EC"/>
              </w:rPr>
              <w:t>95%</w:t>
            </w:r>
          </w:p>
        </w:tc>
      </w:tr>
      <w:tr w:rsidR="00AE4392" w:rsidRPr="001B7708" w14:paraId="3D0BD2A2" w14:textId="77777777" w:rsidTr="00D41725">
        <w:trPr>
          <w:trHeight w:val="130"/>
        </w:trPr>
        <w:tc>
          <w:tcPr>
            <w:tcW w:w="1408" w:type="dxa"/>
            <w:vMerge/>
          </w:tcPr>
          <w:p w14:paraId="066D9092" w14:textId="77777777" w:rsidR="00AE4392" w:rsidRPr="00F45766" w:rsidRDefault="00AE4392" w:rsidP="00D41725">
            <w:pPr>
              <w:jc w:val="center"/>
              <w:rPr>
                <w:noProof/>
                <w:sz w:val="18"/>
                <w:lang w:val="es-EC" w:eastAsia="es-EC"/>
              </w:rPr>
            </w:pPr>
          </w:p>
        </w:tc>
        <w:tc>
          <w:tcPr>
            <w:tcW w:w="1436" w:type="dxa"/>
          </w:tcPr>
          <w:p w14:paraId="344FE0B2" w14:textId="77777777" w:rsidR="00AE4392" w:rsidRPr="00857A2E" w:rsidRDefault="00AE4392" w:rsidP="00D41725">
            <w:pPr>
              <w:jc w:val="center"/>
              <w:rPr>
                <w:noProof/>
                <w:sz w:val="18"/>
                <w:lang w:val="es-EC" w:eastAsia="es-EC"/>
              </w:rPr>
            </w:pPr>
            <w:r w:rsidRPr="00857A2E">
              <w:rPr>
                <w:noProof/>
                <w:sz w:val="18"/>
                <w:lang w:val="es-EC" w:eastAsia="es-EC"/>
              </w:rPr>
              <w:t>HU-73</w:t>
            </w:r>
          </w:p>
        </w:tc>
        <w:tc>
          <w:tcPr>
            <w:tcW w:w="1404" w:type="dxa"/>
          </w:tcPr>
          <w:p w14:paraId="776BD438" w14:textId="77777777" w:rsidR="00AE4392" w:rsidRPr="00857A2E" w:rsidRDefault="00AE4392" w:rsidP="00D41725">
            <w:pPr>
              <w:jc w:val="center"/>
              <w:rPr>
                <w:noProof/>
                <w:sz w:val="18"/>
                <w:lang w:val="es-EC" w:eastAsia="es-EC"/>
              </w:rPr>
            </w:pPr>
            <w:r w:rsidRPr="00857A2E">
              <w:rPr>
                <w:noProof/>
                <w:sz w:val="18"/>
                <w:lang w:val="es-EC" w:eastAsia="es-EC"/>
              </w:rPr>
              <w:t>6</w:t>
            </w:r>
          </w:p>
        </w:tc>
        <w:tc>
          <w:tcPr>
            <w:tcW w:w="1559" w:type="dxa"/>
          </w:tcPr>
          <w:p w14:paraId="7EB95416"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26DBD7FD" w14:textId="77777777" w:rsidR="00AE4392" w:rsidRPr="00857A2E" w:rsidRDefault="00AE4392" w:rsidP="00D41725">
            <w:pPr>
              <w:jc w:val="center"/>
              <w:rPr>
                <w:noProof/>
                <w:sz w:val="18"/>
                <w:lang w:val="es-EC" w:eastAsia="es-EC"/>
              </w:rPr>
            </w:pPr>
            <w:r w:rsidRPr="00857A2E">
              <w:rPr>
                <w:noProof/>
                <w:sz w:val="18"/>
                <w:lang w:val="es-EC" w:eastAsia="es-EC"/>
              </w:rPr>
              <w:t>6</w:t>
            </w:r>
          </w:p>
        </w:tc>
        <w:tc>
          <w:tcPr>
            <w:tcW w:w="1270" w:type="dxa"/>
          </w:tcPr>
          <w:p w14:paraId="5AF9D276" w14:textId="77777777" w:rsidR="00AE4392" w:rsidRPr="00857A2E" w:rsidRDefault="00AE4392" w:rsidP="00D41725">
            <w:pPr>
              <w:jc w:val="center"/>
              <w:rPr>
                <w:noProof/>
                <w:sz w:val="18"/>
                <w:lang w:val="es-EC" w:eastAsia="es-EC"/>
              </w:rPr>
            </w:pPr>
            <w:r w:rsidRPr="00857A2E">
              <w:rPr>
                <w:noProof/>
                <w:sz w:val="18"/>
                <w:lang w:val="es-EC" w:eastAsia="es-EC"/>
              </w:rPr>
              <w:t>100%</w:t>
            </w:r>
          </w:p>
        </w:tc>
      </w:tr>
      <w:tr w:rsidR="00AE4392" w:rsidRPr="002F60F1" w14:paraId="0E5EA455" w14:textId="77777777" w:rsidTr="00D41725">
        <w:trPr>
          <w:trHeight w:val="130"/>
        </w:trPr>
        <w:tc>
          <w:tcPr>
            <w:tcW w:w="1408" w:type="dxa"/>
            <w:vMerge/>
          </w:tcPr>
          <w:p w14:paraId="099C5B8F" w14:textId="77777777" w:rsidR="00AE4392" w:rsidRPr="00F45766" w:rsidRDefault="00AE4392" w:rsidP="00D41725">
            <w:pPr>
              <w:jc w:val="center"/>
              <w:rPr>
                <w:noProof/>
                <w:sz w:val="18"/>
                <w:lang w:val="es-EC" w:eastAsia="es-EC"/>
              </w:rPr>
            </w:pPr>
          </w:p>
        </w:tc>
        <w:tc>
          <w:tcPr>
            <w:tcW w:w="1436" w:type="dxa"/>
          </w:tcPr>
          <w:p w14:paraId="4E713419" w14:textId="77777777" w:rsidR="00AE4392" w:rsidRPr="00857A2E" w:rsidRDefault="00AE4392" w:rsidP="00D41725">
            <w:pPr>
              <w:jc w:val="center"/>
              <w:rPr>
                <w:noProof/>
                <w:sz w:val="18"/>
                <w:lang w:val="es-EC" w:eastAsia="es-EC"/>
              </w:rPr>
            </w:pPr>
            <w:r w:rsidRPr="00857A2E">
              <w:rPr>
                <w:noProof/>
                <w:sz w:val="18"/>
                <w:lang w:val="es-EC" w:eastAsia="es-EC"/>
              </w:rPr>
              <w:t>HU-74</w:t>
            </w:r>
          </w:p>
        </w:tc>
        <w:tc>
          <w:tcPr>
            <w:tcW w:w="1404" w:type="dxa"/>
          </w:tcPr>
          <w:p w14:paraId="67E870EE" w14:textId="77777777" w:rsidR="00AE4392" w:rsidRPr="00857A2E" w:rsidRDefault="00AE4392" w:rsidP="00D41725">
            <w:pPr>
              <w:jc w:val="center"/>
              <w:rPr>
                <w:noProof/>
                <w:sz w:val="18"/>
                <w:lang w:val="es-EC" w:eastAsia="es-EC"/>
              </w:rPr>
            </w:pPr>
            <w:r w:rsidRPr="00857A2E">
              <w:rPr>
                <w:noProof/>
                <w:sz w:val="18"/>
                <w:lang w:val="es-EC" w:eastAsia="es-EC"/>
              </w:rPr>
              <w:t>39</w:t>
            </w:r>
          </w:p>
        </w:tc>
        <w:tc>
          <w:tcPr>
            <w:tcW w:w="1559" w:type="dxa"/>
          </w:tcPr>
          <w:p w14:paraId="5B415019"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73AAAFA9" w14:textId="77777777" w:rsidR="00AE4392" w:rsidRPr="00857A2E" w:rsidRDefault="00AE4392" w:rsidP="00D41725">
            <w:pPr>
              <w:jc w:val="center"/>
              <w:rPr>
                <w:noProof/>
                <w:sz w:val="18"/>
                <w:lang w:val="es-EC" w:eastAsia="es-EC"/>
              </w:rPr>
            </w:pPr>
            <w:r w:rsidRPr="00857A2E">
              <w:rPr>
                <w:noProof/>
                <w:sz w:val="18"/>
                <w:lang w:val="es-EC" w:eastAsia="es-EC"/>
              </w:rPr>
              <w:t>37</w:t>
            </w:r>
          </w:p>
        </w:tc>
        <w:tc>
          <w:tcPr>
            <w:tcW w:w="1270" w:type="dxa"/>
          </w:tcPr>
          <w:p w14:paraId="7621EBC4" w14:textId="77777777" w:rsidR="00AE4392" w:rsidRPr="00857A2E" w:rsidRDefault="00AE4392" w:rsidP="00D41725">
            <w:pPr>
              <w:jc w:val="center"/>
              <w:rPr>
                <w:noProof/>
                <w:sz w:val="18"/>
                <w:lang w:val="es-EC" w:eastAsia="es-EC"/>
              </w:rPr>
            </w:pPr>
            <w:r w:rsidRPr="00857A2E">
              <w:rPr>
                <w:noProof/>
                <w:sz w:val="18"/>
                <w:lang w:val="es-EC" w:eastAsia="es-EC"/>
              </w:rPr>
              <w:t>95%</w:t>
            </w:r>
          </w:p>
        </w:tc>
      </w:tr>
      <w:tr w:rsidR="00AE4392" w:rsidRPr="002F60F1" w14:paraId="123D92DB" w14:textId="77777777" w:rsidTr="00D41725">
        <w:trPr>
          <w:trHeight w:val="130"/>
        </w:trPr>
        <w:tc>
          <w:tcPr>
            <w:tcW w:w="1408" w:type="dxa"/>
            <w:vMerge/>
          </w:tcPr>
          <w:p w14:paraId="5FD31A88" w14:textId="77777777" w:rsidR="00AE4392" w:rsidRPr="00F45766" w:rsidRDefault="00AE4392" w:rsidP="00D41725">
            <w:pPr>
              <w:jc w:val="center"/>
              <w:rPr>
                <w:noProof/>
                <w:sz w:val="18"/>
                <w:lang w:val="es-EC" w:eastAsia="es-EC"/>
              </w:rPr>
            </w:pPr>
          </w:p>
        </w:tc>
        <w:tc>
          <w:tcPr>
            <w:tcW w:w="1436" w:type="dxa"/>
          </w:tcPr>
          <w:p w14:paraId="40ADC273" w14:textId="77777777" w:rsidR="00AE4392" w:rsidRPr="00857A2E" w:rsidRDefault="00AE4392" w:rsidP="00D41725">
            <w:pPr>
              <w:jc w:val="center"/>
              <w:rPr>
                <w:noProof/>
                <w:sz w:val="18"/>
                <w:lang w:val="es-EC" w:eastAsia="es-EC"/>
              </w:rPr>
            </w:pPr>
            <w:r w:rsidRPr="00857A2E">
              <w:rPr>
                <w:noProof/>
                <w:sz w:val="18"/>
                <w:lang w:val="es-EC" w:eastAsia="es-EC"/>
              </w:rPr>
              <w:t>HU-75</w:t>
            </w:r>
          </w:p>
        </w:tc>
        <w:tc>
          <w:tcPr>
            <w:tcW w:w="1404" w:type="dxa"/>
          </w:tcPr>
          <w:p w14:paraId="650996F5" w14:textId="77777777" w:rsidR="00AE4392" w:rsidRPr="00857A2E" w:rsidRDefault="00AE4392" w:rsidP="00D41725">
            <w:pPr>
              <w:jc w:val="center"/>
              <w:rPr>
                <w:noProof/>
                <w:sz w:val="18"/>
                <w:lang w:val="es-EC" w:eastAsia="es-EC"/>
              </w:rPr>
            </w:pPr>
            <w:r w:rsidRPr="00857A2E">
              <w:rPr>
                <w:noProof/>
                <w:sz w:val="18"/>
                <w:lang w:val="es-EC" w:eastAsia="es-EC"/>
              </w:rPr>
              <w:t>39</w:t>
            </w:r>
          </w:p>
        </w:tc>
        <w:tc>
          <w:tcPr>
            <w:tcW w:w="1559" w:type="dxa"/>
          </w:tcPr>
          <w:p w14:paraId="3BF12566"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2D347F37" w14:textId="77777777" w:rsidR="00AE4392" w:rsidRPr="00857A2E" w:rsidRDefault="00AE4392" w:rsidP="00D41725">
            <w:pPr>
              <w:jc w:val="center"/>
              <w:rPr>
                <w:noProof/>
                <w:sz w:val="18"/>
                <w:lang w:val="es-EC" w:eastAsia="es-EC"/>
              </w:rPr>
            </w:pPr>
            <w:r w:rsidRPr="00857A2E">
              <w:rPr>
                <w:noProof/>
                <w:sz w:val="18"/>
                <w:lang w:val="es-EC" w:eastAsia="es-EC"/>
              </w:rPr>
              <w:t>37</w:t>
            </w:r>
          </w:p>
        </w:tc>
        <w:tc>
          <w:tcPr>
            <w:tcW w:w="1270" w:type="dxa"/>
          </w:tcPr>
          <w:p w14:paraId="52012D8E" w14:textId="77777777" w:rsidR="00AE4392" w:rsidRPr="00857A2E" w:rsidRDefault="00AE4392" w:rsidP="00D41725">
            <w:pPr>
              <w:jc w:val="center"/>
              <w:rPr>
                <w:noProof/>
                <w:sz w:val="18"/>
                <w:lang w:val="es-EC" w:eastAsia="es-EC"/>
              </w:rPr>
            </w:pPr>
            <w:r w:rsidRPr="00857A2E">
              <w:rPr>
                <w:noProof/>
                <w:sz w:val="18"/>
                <w:lang w:val="es-EC" w:eastAsia="es-EC"/>
              </w:rPr>
              <w:t>95%</w:t>
            </w:r>
          </w:p>
        </w:tc>
      </w:tr>
      <w:tr w:rsidR="00AE4392" w:rsidRPr="001B7708" w14:paraId="081AFA86" w14:textId="77777777" w:rsidTr="00D41725">
        <w:trPr>
          <w:trHeight w:val="130"/>
        </w:trPr>
        <w:tc>
          <w:tcPr>
            <w:tcW w:w="1408" w:type="dxa"/>
            <w:vMerge w:val="restart"/>
          </w:tcPr>
          <w:p w14:paraId="5F378F1C" w14:textId="77777777" w:rsidR="00AE4392" w:rsidRDefault="00AE4392" w:rsidP="00D41725">
            <w:pPr>
              <w:jc w:val="center"/>
              <w:rPr>
                <w:noProof/>
                <w:sz w:val="18"/>
                <w:lang w:val="es-EC" w:eastAsia="es-EC"/>
              </w:rPr>
            </w:pPr>
            <w:r w:rsidRPr="00F45766">
              <w:rPr>
                <w:noProof/>
                <w:sz w:val="18"/>
                <w:lang w:val="es-EC" w:eastAsia="es-EC"/>
              </w:rPr>
              <w:t>Sprint 1</w:t>
            </w:r>
            <w:r>
              <w:rPr>
                <w:noProof/>
                <w:sz w:val="18"/>
                <w:lang w:val="es-EC" w:eastAsia="es-EC"/>
              </w:rPr>
              <w:t>2</w:t>
            </w:r>
          </w:p>
        </w:tc>
        <w:tc>
          <w:tcPr>
            <w:tcW w:w="1436" w:type="dxa"/>
          </w:tcPr>
          <w:p w14:paraId="7179FDCF" w14:textId="77777777" w:rsidR="00AE4392" w:rsidRDefault="00AE4392" w:rsidP="00D41725">
            <w:pPr>
              <w:jc w:val="center"/>
              <w:rPr>
                <w:noProof/>
                <w:sz w:val="18"/>
                <w:lang w:val="es-EC" w:eastAsia="es-EC"/>
              </w:rPr>
            </w:pPr>
            <w:r>
              <w:rPr>
                <w:noProof/>
                <w:sz w:val="18"/>
                <w:lang w:val="es-EC" w:eastAsia="es-EC"/>
              </w:rPr>
              <w:t>HU-76</w:t>
            </w:r>
          </w:p>
        </w:tc>
        <w:tc>
          <w:tcPr>
            <w:tcW w:w="1404" w:type="dxa"/>
          </w:tcPr>
          <w:p w14:paraId="700AE9D4" w14:textId="77777777" w:rsidR="00AE4392" w:rsidRPr="004E3249" w:rsidRDefault="00AE4392" w:rsidP="00D41725">
            <w:pPr>
              <w:jc w:val="center"/>
              <w:rPr>
                <w:noProof/>
                <w:sz w:val="18"/>
                <w:lang w:val="es-EC" w:eastAsia="es-EC"/>
              </w:rPr>
            </w:pPr>
            <w:r>
              <w:rPr>
                <w:noProof/>
                <w:sz w:val="18"/>
                <w:lang w:val="es-EC" w:eastAsia="es-EC"/>
              </w:rPr>
              <w:t>117</w:t>
            </w:r>
          </w:p>
        </w:tc>
        <w:tc>
          <w:tcPr>
            <w:tcW w:w="1559" w:type="dxa"/>
          </w:tcPr>
          <w:p w14:paraId="6DB95F20" w14:textId="77777777" w:rsidR="00AE4392" w:rsidRDefault="00AE4392" w:rsidP="00D41725">
            <w:pPr>
              <w:jc w:val="center"/>
              <w:rPr>
                <w:noProof/>
                <w:sz w:val="18"/>
                <w:lang w:val="es-EC" w:eastAsia="es-EC"/>
              </w:rPr>
            </w:pPr>
            <w:r w:rsidRPr="00647878">
              <w:rPr>
                <w:noProof/>
                <w:sz w:val="18"/>
                <w:lang w:val="es-EC" w:eastAsia="es-EC"/>
              </w:rPr>
              <w:t>100%</w:t>
            </w:r>
          </w:p>
        </w:tc>
        <w:tc>
          <w:tcPr>
            <w:tcW w:w="1420" w:type="dxa"/>
          </w:tcPr>
          <w:p w14:paraId="7B834B3A" w14:textId="77777777" w:rsidR="00AE4392" w:rsidRPr="004E3249" w:rsidRDefault="00AE4392" w:rsidP="00D41725">
            <w:pPr>
              <w:jc w:val="center"/>
              <w:rPr>
                <w:noProof/>
                <w:sz w:val="18"/>
                <w:lang w:val="es-EC" w:eastAsia="es-EC"/>
              </w:rPr>
            </w:pPr>
            <w:r>
              <w:rPr>
                <w:noProof/>
                <w:sz w:val="18"/>
                <w:lang w:val="es-EC" w:eastAsia="es-EC"/>
              </w:rPr>
              <w:t>112</w:t>
            </w:r>
          </w:p>
        </w:tc>
        <w:tc>
          <w:tcPr>
            <w:tcW w:w="1270" w:type="dxa"/>
          </w:tcPr>
          <w:p w14:paraId="76E9F2F8" w14:textId="77777777" w:rsidR="00AE4392" w:rsidRPr="004E3249" w:rsidRDefault="00AE4392" w:rsidP="00D41725">
            <w:pPr>
              <w:jc w:val="center"/>
              <w:rPr>
                <w:noProof/>
                <w:sz w:val="18"/>
                <w:lang w:val="es-EC" w:eastAsia="es-EC"/>
              </w:rPr>
            </w:pPr>
            <w:r>
              <w:rPr>
                <w:noProof/>
                <w:sz w:val="18"/>
                <w:lang w:val="es-EC" w:eastAsia="es-EC"/>
              </w:rPr>
              <w:t>96%</w:t>
            </w:r>
          </w:p>
        </w:tc>
      </w:tr>
      <w:tr w:rsidR="00AE4392" w:rsidRPr="001B7708" w14:paraId="4F70AE3F" w14:textId="77777777" w:rsidTr="00D41725">
        <w:trPr>
          <w:trHeight w:val="130"/>
        </w:trPr>
        <w:tc>
          <w:tcPr>
            <w:tcW w:w="1408" w:type="dxa"/>
            <w:vMerge/>
          </w:tcPr>
          <w:p w14:paraId="0E09A5D9" w14:textId="77777777" w:rsidR="00AE4392" w:rsidRPr="00F45766" w:rsidRDefault="00AE4392" w:rsidP="00D41725">
            <w:pPr>
              <w:jc w:val="center"/>
              <w:rPr>
                <w:noProof/>
                <w:sz w:val="18"/>
                <w:lang w:val="es-EC" w:eastAsia="es-EC"/>
              </w:rPr>
            </w:pPr>
          </w:p>
        </w:tc>
        <w:tc>
          <w:tcPr>
            <w:tcW w:w="1436" w:type="dxa"/>
          </w:tcPr>
          <w:p w14:paraId="232C2E08" w14:textId="77777777" w:rsidR="00AE4392" w:rsidRDefault="00AE4392" w:rsidP="00D41725">
            <w:pPr>
              <w:jc w:val="center"/>
              <w:rPr>
                <w:noProof/>
                <w:sz w:val="18"/>
                <w:lang w:val="es-EC" w:eastAsia="es-EC"/>
              </w:rPr>
            </w:pPr>
            <w:r>
              <w:rPr>
                <w:noProof/>
                <w:sz w:val="18"/>
                <w:lang w:val="es-EC" w:eastAsia="es-EC"/>
              </w:rPr>
              <w:t>HU-77</w:t>
            </w:r>
          </w:p>
        </w:tc>
        <w:tc>
          <w:tcPr>
            <w:tcW w:w="1404" w:type="dxa"/>
          </w:tcPr>
          <w:p w14:paraId="70EEA539" w14:textId="77777777" w:rsidR="00AE4392" w:rsidRPr="004E3249" w:rsidRDefault="00AE4392" w:rsidP="00D41725">
            <w:pPr>
              <w:jc w:val="center"/>
              <w:rPr>
                <w:noProof/>
                <w:sz w:val="18"/>
                <w:lang w:val="es-EC" w:eastAsia="es-EC"/>
              </w:rPr>
            </w:pPr>
            <w:r>
              <w:rPr>
                <w:noProof/>
                <w:sz w:val="18"/>
                <w:lang w:val="es-EC" w:eastAsia="es-EC"/>
              </w:rPr>
              <w:t>9</w:t>
            </w:r>
          </w:p>
        </w:tc>
        <w:tc>
          <w:tcPr>
            <w:tcW w:w="1559" w:type="dxa"/>
          </w:tcPr>
          <w:p w14:paraId="0E455E04"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6347EEC" w14:textId="77777777" w:rsidR="00AE4392" w:rsidRPr="004E3249" w:rsidRDefault="00AE4392" w:rsidP="00D41725">
            <w:pPr>
              <w:jc w:val="center"/>
              <w:rPr>
                <w:noProof/>
                <w:sz w:val="18"/>
                <w:lang w:val="es-EC" w:eastAsia="es-EC"/>
              </w:rPr>
            </w:pPr>
            <w:r>
              <w:rPr>
                <w:noProof/>
                <w:sz w:val="18"/>
                <w:lang w:val="es-EC" w:eastAsia="es-EC"/>
              </w:rPr>
              <w:t>9</w:t>
            </w:r>
          </w:p>
        </w:tc>
        <w:tc>
          <w:tcPr>
            <w:tcW w:w="1270" w:type="dxa"/>
          </w:tcPr>
          <w:p w14:paraId="76F5D170"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2F264F1C" w14:textId="77777777" w:rsidTr="00D41725">
        <w:trPr>
          <w:trHeight w:val="130"/>
        </w:trPr>
        <w:tc>
          <w:tcPr>
            <w:tcW w:w="1408" w:type="dxa"/>
            <w:vMerge/>
          </w:tcPr>
          <w:p w14:paraId="30D98AC4" w14:textId="77777777" w:rsidR="00AE4392" w:rsidRPr="00F45766" w:rsidRDefault="00AE4392" w:rsidP="00D41725">
            <w:pPr>
              <w:jc w:val="center"/>
              <w:rPr>
                <w:noProof/>
                <w:sz w:val="18"/>
                <w:lang w:val="es-EC" w:eastAsia="es-EC"/>
              </w:rPr>
            </w:pPr>
          </w:p>
        </w:tc>
        <w:tc>
          <w:tcPr>
            <w:tcW w:w="1436" w:type="dxa"/>
          </w:tcPr>
          <w:p w14:paraId="24AD5FEA" w14:textId="77777777" w:rsidR="00AE4392" w:rsidRDefault="00AE4392" w:rsidP="00D41725">
            <w:pPr>
              <w:jc w:val="center"/>
              <w:rPr>
                <w:noProof/>
                <w:sz w:val="18"/>
                <w:lang w:val="es-EC" w:eastAsia="es-EC"/>
              </w:rPr>
            </w:pPr>
            <w:r>
              <w:rPr>
                <w:noProof/>
                <w:sz w:val="18"/>
                <w:lang w:val="es-EC" w:eastAsia="es-EC"/>
              </w:rPr>
              <w:t>HU-78</w:t>
            </w:r>
          </w:p>
        </w:tc>
        <w:tc>
          <w:tcPr>
            <w:tcW w:w="1404" w:type="dxa"/>
          </w:tcPr>
          <w:p w14:paraId="2A455E43" w14:textId="77777777" w:rsidR="00AE4392" w:rsidRPr="004E3249" w:rsidRDefault="00AE4392" w:rsidP="00D41725">
            <w:pPr>
              <w:jc w:val="center"/>
              <w:rPr>
                <w:noProof/>
                <w:sz w:val="18"/>
                <w:lang w:val="es-EC" w:eastAsia="es-EC"/>
              </w:rPr>
            </w:pPr>
            <w:r>
              <w:rPr>
                <w:noProof/>
                <w:sz w:val="18"/>
                <w:lang w:val="es-EC" w:eastAsia="es-EC"/>
              </w:rPr>
              <w:t>36</w:t>
            </w:r>
          </w:p>
        </w:tc>
        <w:tc>
          <w:tcPr>
            <w:tcW w:w="1559" w:type="dxa"/>
          </w:tcPr>
          <w:p w14:paraId="423E0A67"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6121F7FE" w14:textId="77777777" w:rsidR="00AE4392" w:rsidRPr="004E3249" w:rsidRDefault="00AE4392" w:rsidP="00D41725">
            <w:pPr>
              <w:jc w:val="center"/>
              <w:rPr>
                <w:noProof/>
                <w:sz w:val="18"/>
                <w:lang w:val="es-EC" w:eastAsia="es-EC"/>
              </w:rPr>
            </w:pPr>
            <w:r>
              <w:rPr>
                <w:noProof/>
                <w:sz w:val="18"/>
                <w:lang w:val="es-EC" w:eastAsia="es-EC"/>
              </w:rPr>
              <w:t>28</w:t>
            </w:r>
          </w:p>
        </w:tc>
        <w:tc>
          <w:tcPr>
            <w:tcW w:w="1270" w:type="dxa"/>
          </w:tcPr>
          <w:p w14:paraId="6F33BEA9" w14:textId="77777777" w:rsidR="00AE4392" w:rsidRPr="004E3249" w:rsidRDefault="00AE4392" w:rsidP="00D41725">
            <w:pPr>
              <w:jc w:val="center"/>
              <w:rPr>
                <w:noProof/>
                <w:sz w:val="18"/>
                <w:lang w:val="es-EC" w:eastAsia="es-EC"/>
              </w:rPr>
            </w:pPr>
            <w:r>
              <w:rPr>
                <w:noProof/>
                <w:sz w:val="18"/>
                <w:lang w:val="es-EC" w:eastAsia="es-EC"/>
              </w:rPr>
              <w:t>78%</w:t>
            </w:r>
          </w:p>
        </w:tc>
      </w:tr>
      <w:tr w:rsidR="00AE4392" w:rsidRPr="001B7708" w14:paraId="56FF9B9D" w14:textId="77777777" w:rsidTr="00D41725">
        <w:trPr>
          <w:trHeight w:val="130"/>
        </w:trPr>
        <w:tc>
          <w:tcPr>
            <w:tcW w:w="1408" w:type="dxa"/>
            <w:vMerge/>
          </w:tcPr>
          <w:p w14:paraId="6BB5A66F" w14:textId="77777777" w:rsidR="00AE4392" w:rsidRPr="00F45766" w:rsidRDefault="00AE4392" w:rsidP="00D41725">
            <w:pPr>
              <w:jc w:val="center"/>
              <w:rPr>
                <w:noProof/>
                <w:sz w:val="18"/>
                <w:lang w:val="es-EC" w:eastAsia="es-EC"/>
              </w:rPr>
            </w:pPr>
          </w:p>
        </w:tc>
        <w:tc>
          <w:tcPr>
            <w:tcW w:w="1436" w:type="dxa"/>
          </w:tcPr>
          <w:p w14:paraId="32BED22F" w14:textId="77777777" w:rsidR="00AE4392" w:rsidRDefault="00AE4392" w:rsidP="00D41725">
            <w:pPr>
              <w:jc w:val="center"/>
              <w:rPr>
                <w:noProof/>
                <w:sz w:val="18"/>
                <w:lang w:val="es-EC" w:eastAsia="es-EC"/>
              </w:rPr>
            </w:pPr>
            <w:r>
              <w:rPr>
                <w:noProof/>
                <w:sz w:val="18"/>
                <w:lang w:val="es-EC" w:eastAsia="es-EC"/>
              </w:rPr>
              <w:t>HU-79</w:t>
            </w:r>
          </w:p>
        </w:tc>
        <w:tc>
          <w:tcPr>
            <w:tcW w:w="1404" w:type="dxa"/>
          </w:tcPr>
          <w:p w14:paraId="5D92113D"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47AC4BE4"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37E857E6"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6780E5DF"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5E65F992" w14:textId="77777777" w:rsidTr="00D41725">
        <w:trPr>
          <w:trHeight w:val="130"/>
        </w:trPr>
        <w:tc>
          <w:tcPr>
            <w:tcW w:w="1408" w:type="dxa"/>
            <w:vMerge/>
          </w:tcPr>
          <w:p w14:paraId="2701BCB0" w14:textId="77777777" w:rsidR="00AE4392" w:rsidRPr="00F45766" w:rsidRDefault="00AE4392" w:rsidP="00D41725">
            <w:pPr>
              <w:jc w:val="center"/>
              <w:rPr>
                <w:noProof/>
                <w:sz w:val="18"/>
                <w:lang w:val="es-EC" w:eastAsia="es-EC"/>
              </w:rPr>
            </w:pPr>
          </w:p>
        </w:tc>
        <w:tc>
          <w:tcPr>
            <w:tcW w:w="1436" w:type="dxa"/>
          </w:tcPr>
          <w:p w14:paraId="08B07FF0" w14:textId="77777777" w:rsidR="00AE4392" w:rsidRDefault="00AE4392" w:rsidP="00D41725">
            <w:pPr>
              <w:jc w:val="center"/>
              <w:rPr>
                <w:noProof/>
                <w:sz w:val="18"/>
                <w:lang w:val="es-EC" w:eastAsia="es-EC"/>
              </w:rPr>
            </w:pPr>
            <w:r>
              <w:rPr>
                <w:noProof/>
                <w:sz w:val="18"/>
                <w:lang w:val="es-EC" w:eastAsia="es-EC"/>
              </w:rPr>
              <w:t>HU-80</w:t>
            </w:r>
          </w:p>
        </w:tc>
        <w:tc>
          <w:tcPr>
            <w:tcW w:w="1404" w:type="dxa"/>
          </w:tcPr>
          <w:p w14:paraId="7628BF0D"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14363DA7"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FE7E0BE"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7DA5D840"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4247C088" w14:textId="77777777" w:rsidTr="00D41725">
        <w:trPr>
          <w:trHeight w:val="130"/>
        </w:trPr>
        <w:tc>
          <w:tcPr>
            <w:tcW w:w="1408" w:type="dxa"/>
            <w:vMerge/>
          </w:tcPr>
          <w:p w14:paraId="09244CA7" w14:textId="77777777" w:rsidR="00AE4392" w:rsidRPr="00F45766" w:rsidRDefault="00AE4392" w:rsidP="00D41725">
            <w:pPr>
              <w:jc w:val="center"/>
              <w:rPr>
                <w:noProof/>
                <w:sz w:val="18"/>
                <w:lang w:val="es-EC" w:eastAsia="es-EC"/>
              </w:rPr>
            </w:pPr>
          </w:p>
        </w:tc>
        <w:tc>
          <w:tcPr>
            <w:tcW w:w="1436" w:type="dxa"/>
          </w:tcPr>
          <w:p w14:paraId="509D6AC0" w14:textId="77777777" w:rsidR="00AE4392" w:rsidRDefault="00AE4392" w:rsidP="00D41725">
            <w:pPr>
              <w:jc w:val="center"/>
              <w:rPr>
                <w:noProof/>
                <w:sz w:val="18"/>
                <w:lang w:val="es-EC" w:eastAsia="es-EC"/>
              </w:rPr>
            </w:pPr>
            <w:r>
              <w:rPr>
                <w:noProof/>
                <w:sz w:val="18"/>
                <w:lang w:val="es-EC" w:eastAsia="es-EC"/>
              </w:rPr>
              <w:t>HU-81</w:t>
            </w:r>
          </w:p>
        </w:tc>
        <w:tc>
          <w:tcPr>
            <w:tcW w:w="1404" w:type="dxa"/>
          </w:tcPr>
          <w:p w14:paraId="4215178D"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3E3540DB"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C05FA16"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2C57E061"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2337CC8E" w14:textId="77777777" w:rsidTr="00D41725">
        <w:trPr>
          <w:trHeight w:val="130"/>
        </w:trPr>
        <w:tc>
          <w:tcPr>
            <w:tcW w:w="1408" w:type="dxa"/>
            <w:vMerge/>
          </w:tcPr>
          <w:p w14:paraId="55B1EC55" w14:textId="77777777" w:rsidR="00AE4392" w:rsidRPr="00F45766" w:rsidRDefault="00AE4392" w:rsidP="00D41725">
            <w:pPr>
              <w:jc w:val="center"/>
              <w:rPr>
                <w:noProof/>
                <w:sz w:val="18"/>
                <w:lang w:val="es-EC" w:eastAsia="es-EC"/>
              </w:rPr>
            </w:pPr>
          </w:p>
        </w:tc>
        <w:tc>
          <w:tcPr>
            <w:tcW w:w="1436" w:type="dxa"/>
          </w:tcPr>
          <w:p w14:paraId="25C46B4C" w14:textId="77777777" w:rsidR="00AE4392" w:rsidRDefault="00AE4392" w:rsidP="00D41725">
            <w:pPr>
              <w:jc w:val="center"/>
              <w:rPr>
                <w:noProof/>
                <w:sz w:val="18"/>
                <w:lang w:val="es-EC" w:eastAsia="es-EC"/>
              </w:rPr>
            </w:pPr>
            <w:r>
              <w:rPr>
                <w:noProof/>
                <w:sz w:val="18"/>
                <w:lang w:val="es-EC" w:eastAsia="es-EC"/>
              </w:rPr>
              <w:t>HU-82</w:t>
            </w:r>
          </w:p>
        </w:tc>
        <w:tc>
          <w:tcPr>
            <w:tcW w:w="1404" w:type="dxa"/>
          </w:tcPr>
          <w:p w14:paraId="7B550418" w14:textId="77777777" w:rsidR="00AE4392" w:rsidRPr="004E3249" w:rsidRDefault="00AE4392" w:rsidP="00D41725">
            <w:pPr>
              <w:jc w:val="center"/>
              <w:rPr>
                <w:noProof/>
                <w:sz w:val="18"/>
                <w:lang w:val="es-EC" w:eastAsia="es-EC"/>
              </w:rPr>
            </w:pPr>
            <w:r>
              <w:rPr>
                <w:noProof/>
                <w:sz w:val="18"/>
                <w:lang w:val="es-EC" w:eastAsia="es-EC"/>
              </w:rPr>
              <w:t>36</w:t>
            </w:r>
          </w:p>
        </w:tc>
        <w:tc>
          <w:tcPr>
            <w:tcW w:w="1559" w:type="dxa"/>
          </w:tcPr>
          <w:p w14:paraId="078B037C"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7B115BC6" w14:textId="77777777" w:rsidR="00AE4392" w:rsidRPr="004E3249" w:rsidRDefault="00AE4392" w:rsidP="00D41725">
            <w:pPr>
              <w:jc w:val="center"/>
              <w:rPr>
                <w:noProof/>
                <w:sz w:val="18"/>
                <w:lang w:val="es-EC" w:eastAsia="es-EC"/>
              </w:rPr>
            </w:pPr>
            <w:r>
              <w:rPr>
                <w:noProof/>
                <w:sz w:val="18"/>
                <w:lang w:val="es-EC" w:eastAsia="es-EC"/>
              </w:rPr>
              <w:t>31</w:t>
            </w:r>
          </w:p>
        </w:tc>
        <w:tc>
          <w:tcPr>
            <w:tcW w:w="1270" w:type="dxa"/>
          </w:tcPr>
          <w:p w14:paraId="63FAAFD1" w14:textId="77777777" w:rsidR="00AE4392" w:rsidRPr="004E3249" w:rsidRDefault="00AE4392" w:rsidP="00D41725">
            <w:pPr>
              <w:jc w:val="center"/>
              <w:rPr>
                <w:noProof/>
                <w:sz w:val="18"/>
                <w:lang w:val="es-EC" w:eastAsia="es-EC"/>
              </w:rPr>
            </w:pPr>
            <w:r>
              <w:rPr>
                <w:noProof/>
                <w:sz w:val="18"/>
                <w:lang w:val="es-EC" w:eastAsia="es-EC"/>
              </w:rPr>
              <w:t>96%</w:t>
            </w:r>
          </w:p>
        </w:tc>
      </w:tr>
      <w:tr w:rsidR="00AE4392" w:rsidRPr="001B7708" w14:paraId="2AA59956" w14:textId="77777777" w:rsidTr="00D41725">
        <w:trPr>
          <w:trHeight w:val="130"/>
        </w:trPr>
        <w:tc>
          <w:tcPr>
            <w:tcW w:w="1408" w:type="dxa"/>
            <w:vMerge w:val="restart"/>
          </w:tcPr>
          <w:p w14:paraId="2EAF1F15" w14:textId="77777777" w:rsidR="00AE4392" w:rsidRDefault="00AE4392" w:rsidP="00D41725">
            <w:pPr>
              <w:jc w:val="center"/>
              <w:rPr>
                <w:noProof/>
                <w:sz w:val="18"/>
                <w:lang w:val="es-EC" w:eastAsia="es-EC"/>
              </w:rPr>
            </w:pPr>
            <w:r w:rsidRPr="00F45766">
              <w:rPr>
                <w:noProof/>
                <w:sz w:val="18"/>
                <w:lang w:val="es-EC" w:eastAsia="es-EC"/>
              </w:rPr>
              <w:t>Sprint 1</w:t>
            </w:r>
            <w:r>
              <w:rPr>
                <w:noProof/>
                <w:sz w:val="18"/>
                <w:lang w:val="es-EC" w:eastAsia="es-EC"/>
              </w:rPr>
              <w:t>3</w:t>
            </w:r>
          </w:p>
        </w:tc>
        <w:tc>
          <w:tcPr>
            <w:tcW w:w="1436" w:type="dxa"/>
          </w:tcPr>
          <w:p w14:paraId="0F4824A6" w14:textId="77777777" w:rsidR="00AE4392" w:rsidRDefault="00AE4392" w:rsidP="00D41725">
            <w:pPr>
              <w:jc w:val="center"/>
              <w:rPr>
                <w:noProof/>
                <w:sz w:val="18"/>
                <w:lang w:val="es-EC" w:eastAsia="es-EC"/>
              </w:rPr>
            </w:pPr>
            <w:r>
              <w:rPr>
                <w:noProof/>
                <w:sz w:val="18"/>
                <w:lang w:val="es-EC" w:eastAsia="es-EC"/>
              </w:rPr>
              <w:t>HU-83</w:t>
            </w:r>
          </w:p>
        </w:tc>
        <w:tc>
          <w:tcPr>
            <w:tcW w:w="1404" w:type="dxa"/>
          </w:tcPr>
          <w:p w14:paraId="5DB2BABC"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2CB2B49C" w14:textId="77777777" w:rsidR="00AE4392" w:rsidRDefault="00AE4392" w:rsidP="00D41725">
            <w:pPr>
              <w:jc w:val="center"/>
              <w:rPr>
                <w:noProof/>
                <w:sz w:val="18"/>
                <w:lang w:val="es-EC" w:eastAsia="es-EC"/>
              </w:rPr>
            </w:pPr>
            <w:r w:rsidRPr="00647878">
              <w:rPr>
                <w:noProof/>
                <w:sz w:val="18"/>
                <w:lang w:val="es-EC" w:eastAsia="es-EC"/>
              </w:rPr>
              <w:t>100%</w:t>
            </w:r>
          </w:p>
        </w:tc>
        <w:tc>
          <w:tcPr>
            <w:tcW w:w="1420" w:type="dxa"/>
          </w:tcPr>
          <w:p w14:paraId="5EC7973E"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2A0205CF"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424D0887" w14:textId="77777777" w:rsidTr="00D41725">
        <w:trPr>
          <w:trHeight w:val="130"/>
        </w:trPr>
        <w:tc>
          <w:tcPr>
            <w:tcW w:w="1408" w:type="dxa"/>
            <w:vMerge/>
          </w:tcPr>
          <w:p w14:paraId="2DF8487E" w14:textId="77777777" w:rsidR="00AE4392" w:rsidRPr="00F45766" w:rsidRDefault="00AE4392" w:rsidP="00D41725">
            <w:pPr>
              <w:jc w:val="center"/>
              <w:rPr>
                <w:noProof/>
                <w:sz w:val="18"/>
                <w:lang w:val="es-EC" w:eastAsia="es-EC"/>
              </w:rPr>
            </w:pPr>
          </w:p>
        </w:tc>
        <w:tc>
          <w:tcPr>
            <w:tcW w:w="1436" w:type="dxa"/>
          </w:tcPr>
          <w:p w14:paraId="2901D1DB" w14:textId="77777777" w:rsidR="00AE4392" w:rsidRDefault="00AE4392" w:rsidP="00D41725">
            <w:pPr>
              <w:jc w:val="center"/>
              <w:rPr>
                <w:noProof/>
                <w:sz w:val="18"/>
                <w:lang w:val="es-EC" w:eastAsia="es-EC"/>
              </w:rPr>
            </w:pPr>
            <w:r>
              <w:rPr>
                <w:noProof/>
                <w:sz w:val="18"/>
                <w:lang w:val="es-EC" w:eastAsia="es-EC"/>
              </w:rPr>
              <w:t>HU-84</w:t>
            </w:r>
          </w:p>
        </w:tc>
        <w:tc>
          <w:tcPr>
            <w:tcW w:w="1404" w:type="dxa"/>
          </w:tcPr>
          <w:p w14:paraId="45DC8E5B"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394E240F"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05CA159D"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34ABEA6C"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2D17FB95" w14:textId="77777777" w:rsidTr="00D41725">
        <w:trPr>
          <w:trHeight w:val="130"/>
        </w:trPr>
        <w:tc>
          <w:tcPr>
            <w:tcW w:w="1408" w:type="dxa"/>
            <w:vMerge/>
          </w:tcPr>
          <w:p w14:paraId="204CEDF9" w14:textId="77777777" w:rsidR="00AE4392" w:rsidRPr="00F45766" w:rsidRDefault="00AE4392" w:rsidP="00D41725">
            <w:pPr>
              <w:jc w:val="center"/>
              <w:rPr>
                <w:noProof/>
                <w:sz w:val="18"/>
                <w:lang w:val="es-EC" w:eastAsia="es-EC"/>
              </w:rPr>
            </w:pPr>
          </w:p>
        </w:tc>
        <w:tc>
          <w:tcPr>
            <w:tcW w:w="1436" w:type="dxa"/>
          </w:tcPr>
          <w:p w14:paraId="42523582" w14:textId="77777777" w:rsidR="00AE4392" w:rsidRDefault="00AE4392" w:rsidP="00D41725">
            <w:pPr>
              <w:jc w:val="center"/>
              <w:rPr>
                <w:noProof/>
                <w:sz w:val="18"/>
                <w:lang w:val="es-EC" w:eastAsia="es-EC"/>
              </w:rPr>
            </w:pPr>
            <w:r>
              <w:rPr>
                <w:noProof/>
                <w:sz w:val="18"/>
                <w:lang w:val="es-EC" w:eastAsia="es-EC"/>
              </w:rPr>
              <w:t>HU-85</w:t>
            </w:r>
          </w:p>
        </w:tc>
        <w:tc>
          <w:tcPr>
            <w:tcW w:w="1404" w:type="dxa"/>
          </w:tcPr>
          <w:p w14:paraId="66DBA413"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133263AB"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0F2646C7"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4A7607D9"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63A7BD01" w14:textId="77777777" w:rsidTr="00D41725">
        <w:trPr>
          <w:trHeight w:val="130"/>
        </w:trPr>
        <w:tc>
          <w:tcPr>
            <w:tcW w:w="1408" w:type="dxa"/>
            <w:vMerge/>
          </w:tcPr>
          <w:p w14:paraId="0C1B3E40" w14:textId="77777777" w:rsidR="00AE4392" w:rsidRPr="00F45766" w:rsidRDefault="00AE4392" w:rsidP="00D41725">
            <w:pPr>
              <w:jc w:val="center"/>
              <w:rPr>
                <w:noProof/>
                <w:sz w:val="18"/>
                <w:lang w:val="es-EC" w:eastAsia="es-EC"/>
              </w:rPr>
            </w:pPr>
          </w:p>
        </w:tc>
        <w:tc>
          <w:tcPr>
            <w:tcW w:w="1436" w:type="dxa"/>
          </w:tcPr>
          <w:p w14:paraId="0C2FDCCB" w14:textId="77777777" w:rsidR="00AE4392" w:rsidRDefault="00AE4392" w:rsidP="00D41725">
            <w:pPr>
              <w:jc w:val="center"/>
              <w:rPr>
                <w:noProof/>
                <w:sz w:val="18"/>
                <w:lang w:val="es-EC" w:eastAsia="es-EC"/>
              </w:rPr>
            </w:pPr>
            <w:r>
              <w:rPr>
                <w:noProof/>
                <w:sz w:val="18"/>
                <w:lang w:val="es-EC" w:eastAsia="es-EC"/>
              </w:rPr>
              <w:t>HU-86</w:t>
            </w:r>
          </w:p>
        </w:tc>
        <w:tc>
          <w:tcPr>
            <w:tcW w:w="1404" w:type="dxa"/>
          </w:tcPr>
          <w:p w14:paraId="23360C6C" w14:textId="77777777" w:rsidR="00AE4392" w:rsidRPr="004E3249" w:rsidRDefault="00AE4392" w:rsidP="00D41725">
            <w:pPr>
              <w:jc w:val="center"/>
              <w:rPr>
                <w:noProof/>
                <w:sz w:val="18"/>
                <w:lang w:val="es-EC" w:eastAsia="es-EC"/>
              </w:rPr>
            </w:pPr>
            <w:r>
              <w:rPr>
                <w:noProof/>
                <w:sz w:val="18"/>
                <w:lang w:val="es-EC" w:eastAsia="es-EC"/>
              </w:rPr>
              <w:t>5</w:t>
            </w:r>
          </w:p>
        </w:tc>
        <w:tc>
          <w:tcPr>
            <w:tcW w:w="1559" w:type="dxa"/>
          </w:tcPr>
          <w:p w14:paraId="6B87594F"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427A0FE1" w14:textId="77777777" w:rsidR="00AE4392" w:rsidRPr="004E3249" w:rsidRDefault="00AE4392" w:rsidP="00D41725">
            <w:pPr>
              <w:jc w:val="center"/>
              <w:rPr>
                <w:noProof/>
                <w:sz w:val="18"/>
                <w:lang w:val="es-EC" w:eastAsia="es-EC"/>
              </w:rPr>
            </w:pPr>
            <w:r>
              <w:rPr>
                <w:noProof/>
                <w:sz w:val="18"/>
                <w:lang w:val="es-EC" w:eastAsia="es-EC"/>
              </w:rPr>
              <w:t>5</w:t>
            </w:r>
          </w:p>
        </w:tc>
        <w:tc>
          <w:tcPr>
            <w:tcW w:w="1270" w:type="dxa"/>
          </w:tcPr>
          <w:p w14:paraId="5FBFFF08"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259068AB" w14:textId="77777777" w:rsidTr="00D41725">
        <w:trPr>
          <w:trHeight w:val="130"/>
        </w:trPr>
        <w:tc>
          <w:tcPr>
            <w:tcW w:w="1408" w:type="dxa"/>
            <w:vMerge/>
          </w:tcPr>
          <w:p w14:paraId="350ACD2B" w14:textId="77777777" w:rsidR="00AE4392" w:rsidRPr="00F45766" w:rsidRDefault="00AE4392" w:rsidP="00D41725">
            <w:pPr>
              <w:jc w:val="center"/>
              <w:rPr>
                <w:noProof/>
                <w:sz w:val="18"/>
                <w:lang w:val="es-EC" w:eastAsia="es-EC"/>
              </w:rPr>
            </w:pPr>
          </w:p>
        </w:tc>
        <w:tc>
          <w:tcPr>
            <w:tcW w:w="1436" w:type="dxa"/>
          </w:tcPr>
          <w:p w14:paraId="7A6DC37C" w14:textId="77777777" w:rsidR="00AE4392" w:rsidRPr="00857A2E" w:rsidRDefault="00AE4392" w:rsidP="00D41725">
            <w:pPr>
              <w:jc w:val="center"/>
              <w:rPr>
                <w:noProof/>
                <w:sz w:val="18"/>
                <w:lang w:val="es-EC" w:eastAsia="es-EC"/>
              </w:rPr>
            </w:pPr>
            <w:r w:rsidRPr="00857A2E">
              <w:rPr>
                <w:noProof/>
                <w:sz w:val="18"/>
                <w:lang w:val="es-EC" w:eastAsia="es-EC"/>
              </w:rPr>
              <w:t>HU-87</w:t>
            </w:r>
          </w:p>
        </w:tc>
        <w:tc>
          <w:tcPr>
            <w:tcW w:w="1404" w:type="dxa"/>
          </w:tcPr>
          <w:p w14:paraId="5FF15638" w14:textId="77777777" w:rsidR="00AE4392" w:rsidRPr="00857A2E" w:rsidRDefault="00AE4392" w:rsidP="00D41725">
            <w:pPr>
              <w:jc w:val="center"/>
              <w:rPr>
                <w:noProof/>
                <w:sz w:val="18"/>
                <w:lang w:val="es-EC" w:eastAsia="es-EC"/>
              </w:rPr>
            </w:pPr>
            <w:r w:rsidRPr="00857A2E">
              <w:rPr>
                <w:noProof/>
                <w:sz w:val="18"/>
                <w:lang w:val="es-EC" w:eastAsia="es-EC"/>
              </w:rPr>
              <w:t>21</w:t>
            </w:r>
          </w:p>
        </w:tc>
        <w:tc>
          <w:tcPr>
            <w:tcW w:w="1559" w:type="dxa"/>
          </w:tcPr>
          <w:p w14:paraId="48858B05"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46330F24" w14:textId="77777777" w:rsidR="00AE4392" w:rsidRPr="00857A2E" w:rsidRDefault="00AE4392" w:rsidP="00D41725">
            <w:pPr>
              <w:jc w:val="center"/>
              <w:rPr>
                <w:noProof/>
                <w:sz w:val="18"/>
                <w:lang w:val="es-EC" w:eastAsia="es-EC"/>
              </w:rPr>
            </w:pPr>
            <w:r w:rsidRPr="00857A2E">
              <w:rPr>
                <w:noProof/>
                <w:sz w:val="18"/>
                <w:lang w:val="es-EC" w:eastAsia="es-EC"/>
              </w:rPr>
              <w:t>16</w:t>
            </w:r>
          </w:p>
        </w:tc>
        <w:tc>
          <w:tcPr>
            <w:tcW w:w="1270" w:type="dxa"/>
          </w:tcPr>
          <w:p w14:paraId="2FD8A721" w14:textId="77777777" w:rsidR="00AE4392" w:rsidRPr="00857A2E" w:rsidRDefault="00AE4392" w:rsidP="00D41725">
            <w:pPr>
              <w:jc w:val="center"/>
              <w:rPr>
                <w:noProof/>
                <w:sz w:val="18"/>
                <w:lang w:val="es-EC" w:eastAsia="es-EC"/>
              </w:rPr>
            </w:pPr>
            <w:r w:rsidRPr="00857A2E">
              <w:rPr>
                <w:noProof/>
                <w:sz w:val="18"/>
                <w:lang w:val="es-EC" w:eastAsia="es-EC"/>
              </w:rPr>
              <w:t>76%</w:t>
            </w:r>
          </w:p>
        </w:tc>
      </w:tr>
      <w:tr w:rsidR="00AE4392" w:rsidRPr="001B7708" w14:paraId="76E2AE54" w14:textId="77777777" w:rsidTr="00D41725">
        <w:trPr>
          <w:trHeight w:val="130"/>
        </w:trPr>
        <w:tc>
          <w:tcPr>
            <w:tcW w:w="1408" w:type="dxa"/>
            <w:vMerge/>
          </w:tcPr>
          <w:p w14:paraId="300C2D22" w14:textId="77777777" w:rsidR="00AE4392" w:rsidRPr="00F45766" w:rsidRDefault="00AE4392" w:rsidP="00D41725">
            <w:pPr>
              <w:jc w:val="center"/>
              <w:rPr>
                <w:noProof/>
                <w:sz w:val="18"/>
                <w:lang w:val="es-EC" w:eastAsia="es-EC"/>
              </w:rPr>
            </w:pPr>
          </w:p>
        </w:tc>
        <w:tc>
          <w:tcPr>
            <w:tcW w:w="1436" w:type="dxa"/>
          </w:tcPr>
          <w:p w14:paraId="5E2C2FFD" w14:textId="77777777" w:rsidR="00AE4392" w:rsidRPr="00857A2E" w:rsidRDefault="00AE4392" w:rsidP="00D41725">
            <w:pPr>
              <w:jc w:val="center"/>
              <w:rPr>
                <w:noProof/>
                <w:sz w:val="18"/>
                <w:lang w:val="es-EC" w:eastAsia="es-EC"/>
              </w:rPr>
            </w:pPr>
            <w:r w:rsidRPr="00857A2E">
              <w:rPr>
                <w:noProof/>
                <w:sz w:val="18"/>
                <w:lang w:val="es-EC" w:eastAsia="es-EC"/>
              </w:rPr>
              <w:t>HU-88</w:t>
            </w:r>
          </w:p>
        </w:tc>
        <w:tc>
          <w:tcPr>
            <w:tcW w:w="1404" w:type="dxa"/>
          </w:tcPr>
          <w:p w14:paraId="6039F76B" w14:textId="77777777" w:rsidR="00AE4392" w:rsidRPr="00857A2E" w:rsidRDefault="00AE4392" w:rsidP="00D41725">
            <w:pPr>
              <w:jc w:val="center"/>
              <w:rPr>
                <w:noProof/>
                <w:sz w:val="18"/>
                <w:lang w:val="es-EC" w:eastAsia="es-EC"/>
              </w:rPr>
            </w:pPr>
            <w:r w:rsidRPr="00857A2E">
              <w:rPr>
                <w:noProof/>
                <w:sz w:val="18"/>
                <w:lang w:val="es-EC" w:eastAsia="es-EC"/>
              </w:rPr>
              <w:t>20</w:t>
            </w:r>
          </w:p>
        </w:tc>
        <w:tc>
          <w:tcPr>
            <w:tcW w:w="1559" w:type="dxa"/>
          </w:tcPr>
          <w:p w14:paraId="2AD59D0A" w14:textId="77777777" w:rsidR="00AE4392" w:rsidRPr="00857A2E" w:rsidRDefault="00AE4392" w:rsidP="00D41725">
            <w:pPr>
              <w:jc w:val="center"/>
              <w:rPr>
                <w:noProof/>
                <w:sz w:val="18"/>
                <w:lang w:val="es-EC" w:eastAsia="es-EC"/>
              </w:rPr>
            </w:pPr>
            <w:r w:rsidRPr="00857A2E">
              <w:rPr>
                <w:noProof/>
                <w:sz w:val="18"/>
                <w:lang w:val="es-EC" w:eastAsia="es-EC"/>
              </w:rPr>
              <w:t>100%</w:t>
            </w:r>
          </w:p>
        </w:tc>
        <w:tc>
          <w:tcPr>
            <w:tcW w:w="1420" w:type="dxa"/>
          </w:tcPr>
          <w:p w14:paraId="5FF641F4" w14:textId="77777777" w:rsidR="00AE4392" w:rsidRPr="00857A2E" w:rsidRDefault="00AE4392" w:rsidP="00D41725">
            <w:pPr>
              <w:jc w:val="center"/>
              <w:rPr>
                <w:noProof/>
                <w:sz w:val="18"/>
                <w:lang w:val="es-EC" w:eastAsia="es-EC"/>
              </w:rPr>
            </w:pPr>
            <w:r w:rsidRPr="00857A2E">
              <w:rPr>
                <w:noProof/>
                <w:sz w:val="18"/>
                <w:lang w:val="es-EC" w:eastAsia="es-EC"/>
              </w:rPr>
              <w:t>16</w:t>
            </w:r>
          </w:p>
        </w:tc>
        <w:tc>
          <w:tcPr>
            <w:tcW w:w="1270" w:type="dxa"/>
          </w:tcPr>
          <w:p w14:paraId="054D05C3" w14:textId="77777777" w:rsidR="00AE4392" w:rsidRPr="00857A2E" w:rsidRDefault="00AE4392" w:rsidP="00D41725">
            <w:pPr>
              <w:jc w:val="center"/>
              <w:rPr>
                <w:noProof/>
                <w:sz w:val="18"/>
                <w:lang w:val="es-EC" w:eastAsia="es-EC"/>
              </w:rPr>
            </w:pPr>
            <w:r w:rsidRPr="00857A2E">
              <w:rPr>
                <w:noProof/>
                <w:sz w:val="18"/>
                <w:lang w:val="es-EC" w:eastAsia="es-EC"/>
              </w:rPr>
              <w:t>80%</w:t>
            </w:r>
          </w:p>
        </w:tc>
      </w:tr>
      <w:tr w:rsidR="00AE4392" w:rsidRPr="001B7708" w14:paraId="27A40F9E" w14:textId="77777777" w:rsidTr="00D41725">
        <w:trPr>
          <w:trHeight w:val="130"/>
        </w:trPr>
        <w:tc>
          <w:tcPr>
            <w:tcW w:w="1408" w:type="dxa"/>
            <w:vMerge/>
          </w:tcPr>
          <w:p w14:paraId="7146B7F6" w14:textId="77777777" w:rsidR="00AE4392" w:rsidRPr="00F45766" w:rsidRDefault="00AE4392" w:rsidP="00D41725">
            <w:pPr>
              <w:jc w:val="center"/>
              <w:rPr>
                <w:noProof/>
                <w:sz w:val="18"/>
                <w:lang w:val="es-EC" w:eastAsia="es-EC"/>
              </w:rPr>
            </w:pPr>
          </w:p>
        </w:tc>
        <w:tc>
          <w:tcPr>
            <w:tcW w:w="1436" w:type="dxa"/>
          </w:tcPr>
          <w:p w14:paraId="410C447D" w14:textId="77777777" w:rsidR="00AE4392" w:rsidRDefault="00AE4392" w:rsidP="00D41725">
            <w:pPr>
              <w:jc w:val="center"/>
              <w:rPr>
                <w:noProof/>
                <w:sz w:val="18"/>
                <w:lang w:val="es-EC" w:eastAsia="es-EC"/>
              </w:rPr>
            </w:pPr>
            <w:r>
              <w:rPr>
                <w:noProof/>
                <w:sz w:val="18"/>
                <w:lang w:val="es-EC" w:eastAsia="es-EC"/>
              </w:rPr>
              <w:t>HU-89</w:t>
            </w:r>
          </w:p>
        </w:tc>
        <w:tc>
          <w:tcPr>
            <w:tcW w:w="1404" w:type="dxa"/>
          </w:tcPr>
          <w:p w14:paraId="0EAC4D73" w14:textId="77777777" w:rsidR="00AE4392" w:rsidRPr="004E3249" w:rsidRDefault="00AE4392" w:rsidP="00D41725">
            <w:pPr>
              <w:jc w:val="center"/>
              <w:rPr>
                <w:noProof/>
                <w:sz w:val="18"/>
                <w:lang w:val="es-EC" w:eastAsia="es-EC"/>
              </w:rPr>
            </w:pPr>
            <w:r>
              <w:rPr>
                <w:noProof/>
                <w:sz w:val="18"/>
                <w:lang w:val="es-EC" w:eastAsia="es-EC"/>
              </w:rPr>
              <w:t>8</w:t>
            </w:r>
          </w:p>
        </w:tc>
        <w:tc>
          <w:tcPr>
            <w:tcW w:w="1559" w:type="dxa"/>
          </w:tcPr>
          <w:p w14:paraId="0323E6AF"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3557A01" w14:textId="77777777" w:rsidR="00AE4392" w:rsidRPr="004E3249" w:rsidRDefault="00AE4392" w:rsidP="00D41725">
            <w:pPr>
              <w:jc w:val="center"/>
              <w:rPr>
                <w:noProof/>
                <w:sz w:val="18"/>
                <w:lang w:val="es-EC" w:eastAsia="es-EC"/>
              </w:rPr>
            </w:pPr>
            <w:r>
              <w:rPr>
                <w:noProof/>
                <w:sz w:val="18"/>
                <w:lang w:val="es-EC" w:eastAsia="es-EC"/>
              </w:rPr>
              <w:t>8</w:t>
            </w:r>
          </w:p>
        </w:tc>
        <w:tc>
          <w:tcPr>
            <w:tcW w:w="1270" w:type="dxa"/>
          </w:tcPr>
          <w:p w14:paraId="51363535"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428E268B" w14:textId="77777777" w:rsidTr="00D41725">
        <w:trPr>
          <w:trHeight w:val="100"/>
        </w:trPr>
        <w:tc>
          <w:tcPr>
            <w:tcW w:w="1408" w:type="dxa"/>
            <w:vMerge w:val="restart"/>
          </w:tcPr>
          <w:p w14:paraId="5BF7E050" w14:textId="77777777" w:rsidR="00AE4392" w:rsidRDefault="00AE4392" w:rsidP="00D41725">
            <w:pPr>
              <w:jc w:val="center"/>
              <w:rPr>
                <w:noProof/>
                <w:sz w:val="18"/>
                <w:lang w:val="es-EC" w:eastAsia="es-EC"/>
              </w:rPr>
            </w:pPr>
            <w:r w:rsidRPr="00F45766">
              <w:rPr>
                <w:noProof/>
                <w:sz w:val="18"/>
                <w:lang w:val="es-EC" w:eastAsia="es-EC"/>
              </w:rPr>
              <w:t>Sprint 1</w:t>
            </w:r>
            <w:r>
              <w:rPr>
                <w:noProof/>
                <w:sz w:val="18"/>
                <w:lang w:val="es-EC" w:eastAsia="es-EC"/>
              </w:rPr>
              <w:t>4</w:t>
            </w:r>
          </w:p>
        </w:tc>
        <w:tc>
          <w:tcPr>
            <w:tcW w:w="1436" w:type="dxa"/>
          </w:tcPr>
          <w:p w14:paraId="4F653494" w14:textId="77777777" w:rsidR="00AE4392" w:rsidRDefault="00AE4392" w:rsidP="00D41725">
            <w:pPr>
              <w:jc w:val="center"/>
              <w:rPr>
                <w:noProof/>
                <w:sz w:val="18"/>
                <w:lang w:val="es-EC" w:eastAsia="es-EC"/>
              </w:rPr>
            </w:pPr>
            <w:r>
              <w:rPr>
                <w:noProof/>
                <w:sz w:val="18"/>
                <w:lang w:val="es-EC" w:eastAsia="es-EC"/>
              </w:rPr>
              <w:t>HU-90</w:t>
            </w:r>
          </w:p>
        </w:tc>
        <w:tc>
          <w:tcPr>
            <w:tcW w:w="1404" w:type="dxa"/>
          </w:tcPr>
          <w:p w14:paraId="789EF199" w14:textId="77777777" w:rsidR="00AE4392" w:rsidRPr="004E3249" w:rsidRDefault="00AE4392" w:rsidP="00D41725">
            <w:pPr>
              <w:jc w:val="center"/>
              <w:rPr>
                <w:noProof/>
                <w:sz w:val="18"/>
                <w:lang w:val="es-EC" w:eastAsia="es-EC"/>
              </w:rPr>
            </w:pPr>
            <w:r>
              <w:rPr>
                <w:noProof/>
                <w:sz w:val="18"/>
                <w:lang w:val="es-EC" w:eastAsia="es-EC"/>
              </w:rPr>
              <w:t>9</w:t>
            </w:r>
          </w:p>
        </w:tc>
        <w:tc>
          <w:tcPr>
            <w:tcW w:w="1559" w:type="dxa"/>
          </w:tcPr>
          <w:p w14:paraId="04A760A3" w14:textId="77777777" w:rsidR="00AE4392" w:rsidRDefault="00AE4392" w:rsidP="00D41725">
            <w:pPr>
              <w:jc w:val="center"/>
              <w:rPr>
                <w:noProof/>
                <w:sz w:val="18"/>
                <w:lang w:val="es-EC" w:eastAsia="es-EC"/>
              </w:rPr>
            </w:pPr>
            <w:r w:rsidRPr="00647878">
              <w:rPr>
                <w:noProof/>
                <w:sz w:val="18"/>
                <w:lang w:val="es-EC" w:eastAsia="es-EC"/>
              </w:rPr>
              <w:t>100%</w:t>
            </w:r>
          </w:p>
        </w:tc>
        <w:tc>
          <w:tcPr>
            <w:tcW w:w="1420" w:type="dxa"/>
          </w:tcPr>
          <w:p w14:paraId="24330FFA" w14:textId="77777777" w:rsidR="00AE4392" w:rsidRPr="004E3249" w:rsidRDefault="00AE4392" w:rsidP="00D41725">
            <w:pPr>
              <w:jc w:val="center"/>
              <w:rPr>
                <w:noProof/>
                <w:sz w:val="18"/>
                <w:lang w:val="es-EC" w:eastAsia="es-EC"/>
              </w:rPr>
            </w:pPr>
            <w:r>
              <w:rPr>
                <w:noProof/>
                <w:sz w:val="18"/>
                <w:lang w:val="es-EC" w:eastAsia="es-EC"/>
              </w:rPr>
              <w:t>9</w:t>
            </w:r>
          </w:p>
        </w:tc>
        <w:tc>
          <w:tcPr>
            <w:tcW w:w="1270" w:type="dxa"/>
          </w:tcPr>
          <w:p w14:paraId="55F8BD97"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6A61B084" w14:textId="77777777" w:rsidTr="00D41725">
        <w:trPr>
          <w:trHeight w:val="100"/>
        </w:trPr>
        <w:tc>
          <w:tcPr>
            <w:tcW w:w="1408" w:type="dxa"/>
            <w:vMerge/>
          </w:tcPr>
          <w:p w14:paraId="6269706B" w14:textId="77777777" w:rsidR="00AE4392" w:rsidRPr="00F45766" w:rsidRDefault="00AE4392" w:rsidP="00D41725">
            <w:pPr>
              <w:jc w:val="center"/>
              <w:rPr>
                <w:noProof/>
                <w:sz w:val="18"/>
                <w:lang w:val="es-EC" w:eastAsia="es-EC"/>
              </w:rPr>
            </w:pPr>
          </w:p>
        </w:tc>
        <w:tc>
          <w:tcPr>
            <w:tcW w:w="1436" w:type="dxa"/>
          </w:tcPr>
          <w:p w14:paraId="020AB57B" w14:textId="77777777" w:rsidR="00AE4392" w:rsidRDefault="00AE4392" w:rsidP="00D41725">
            <w:pPr>
              <w:jc w:val="center"/>
              <w:rPr>
                <w:noProof/>
                <w:sz w:val="18"/>
                <w:lang w:val="es-EC" w:eastAsia="es-EC"/>
              </w:rPr>
            </w:pPr>
            <w:r>
              <w:rPr>
                <w:noProof/>
                <w:sz w:val="18"/>
                <w:lang w:val="es-EC" w:eastAsia="es-EC"/>
              </w:rPr>
              <w:t>HU-91</w:t>
            </w:r>
          </w:p>
        </w:tc>
        <w:tc>
          <w:tcPr>
            <w:tcW w:w="1404" w:type="dxa"/>
          </w:tcPr>
          <w:p w14:paraId="6FE0E5C7" w14:textId="77777777" w:rsidR="00AE4392" w:rsidRPr="004E3249" w:rsidRDefault="00AE4392" w:rsidP="00D41725">
            <w:pPr>
              <w:jc w:val="center"/>
              <w:rPr>
                <w:noProof/>
                <w:sz w:val="18"/>
                <w:lang w:val="es-EC" w:eastAsia="es-EC"/>
              </w:rPr>
            </w:pPr>
            <w:r>
              <w:rPr>
                <w:noProof/>
                <w:sz w:val="18"/>
                <w:lang w:val="es-EC" w:eastAsia="es-EC"/>
              </w:rPr>
              <w:t>36</w:t>
            </w:r>
          </w:p>
        </w:tc>
        <w:tc>
          <w:tcPr>
            <w:tcW w:w="1559" w:type="dxa"/>
          </w:tcPr>
          <w:p w14:paraId="21DC090B"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1153BE3F" w14:textId="77777777" w:rsidR="00AE4392" w:rsidRPr="004E3249" w:rsidRDefault="00AE4392" w:rsidP="00D41725">
            <w:pPr>
              <w:jc w:val="center"/>
              <w:rPr>
                <w:noProof/>
                <w:sz w:val="18"/>
                <w:lang w:val="es-EC" w:eastAsia="es-EC"/>
              </w:rPr>
            </w:pPr>
            <w:r>
              <w:rPr>
                <w:noProof/>
                <w:sz w:val="18"/>
                <w:lang w:val="es-EC" w:eastAsia="es-EC"/>
              </w:rPr>
              <w:t>28</w:t>
            </w:r>
          </w:p>
        </w:tc>
        <w:tc>
          <w:tcPr>
            <w:tcW w:w="1270" w:type="dxa"/>
          </w:tcPr>
          <w:p w14:paraId="54B622CB" w14:textId="77777777" w:rsidR="00AE4392" w:rsidRPr="004E3249" w:rsidRDefault="00AE4392" w:rsidP="00D41725">
            <w:pPr>
              <w:jc w:val="center"/>
              <w:rPr>
                <w:noProof/>
                <w:sz w:val="18"/>
                <w:lang w:val="es-EC" w:eastAsia="es-EC"/>
              </w:rPr>
            </w:pPr>
            <w:r>
              <w:rPr>
                <w:noProof/>
                <w:sz w:val="18"/>
                <w:lang w:val="es-EC" w:eastAsia="es-EC"/>
              </w:rPr>
              <w:t>78%</w:t>
            </w:r>
          </w:p>
        </w:tc>
      </w:tr>
      <w:tr w:rsidR="00AE4392" w:rsidRPr="001B7708" w14:paraId="49083756" w14:textId="77777777" w:rsidTr="00D41725">
        <w:trPr>
          <w:trHeight w:val="100"/>
        </w:trPr>
        <w:tc>
          <w:tcPr>
            <w:tcW w:w="1408" w:type="dxa"/>
            <w:vMerge/>
          </w:tcPr>
          <w:p w14:paraId="40BDB1F0" w14:textId="77777777" w:rsidR="00AE4392" w:rsidRPr="00F45766" w:rsidRDefault="00AE4392" w:rsidP="00D41725">
            <w:pPr>
              <w:jc w:val="center"/>
              <w:rPr>
                <w:noProof/>
                <w:sz w:val="18"/>
                <w:lang w:val="es-EC" w:eastAsia="es-EC"/>
              </w:rPr>
            </w:pPr>
          </w:p>
        </w:tc>
        <w:tc>
          <w:tcPr>
            <w:tcW w:w="1436" w:type="dxa"/>
          </w:tcPr>
          <w:p w14:paraId="486012F0" w14:textId="77777777" w:rsidR="00AE4392" w:rsidRDefault="00AE4392" w:rsidP="00D41725">
            <w:pPr>
              <w:jc w:val="center"/>
              <w:rPr>
                <w:noProof/>
                <w:sz w:val="18"/>
                <w:lang w:val="es-EC" w:eastAsia="es-EC"/>
              </w:rPr>
            </w:pPr>
            <w:r>
              <w:rPr>
                <w:noProof/>
                <w:sz w:val="18"/>
                <w:lang w:val="es-EC" w:eastAsia="es-EC"/>
              </w:rPr>
              <w:t>HU-92</w:t>
            </w:r>
          </w:p>
        </w:tc>
        <w:tc>
          <w:tcPr>
            <w:tcW w:w="1404" w:type="dxa"/>
          </w:tcPr>
          <w:p w14:paraId="28C3575B" w14:textId="77777777" w:rsidR="00AE4392" w:rsidRPr="004E3249" w:rsidRDefault="00AE4392" w:rsidP="00D41725">
            <w:pPr>
              <w:jc w:val="center"/>
              <w:rPr>
                <w:noProof/>
                <w:sz w:val="18"/>
                <w:lang w:val="es-EC" w:eastAsia="es-EC"/>
              </w:rPr>
            </w:pPr>
            <w:r>
              <w:rPr>
                <w:noProof/>
                <w:sz w:val="18"/>
                <w:lang w:val="es-EC" w:eastAsia="es-EC"/>
              </w:rPr>
              <w:t>6</w:t>
            </w:r>
          </w:p>
        </w:tc>
        <w:tc>
          <w:tcPr>
            <w:tcW w:w="1559" w:type="dxa"/>
          </w:tcPr>
          <w:p w14:paraId="68FB138D" w14:textId="77777777" w:rsidR="00AE4392" w:rsidRPr="00647878" w:rsidRDefault="00AE4392" w:rsidP="00D41725">
            <w:pPr>
              <w:jc w:val="center"/>
              <w:rPr>
                <w:noProof/>
                <w:sz w:val="18"/>
                <w:lang w:val="es-EC" w:eastAsia="es-EC"/>
              </w:rPr>
            </w:pPr>
            <w:r w:rsidRPr="00647878">
              <w:rPr>
                <w:noProof/>
                <w:sz w:val="18"/>
                <w:lang w:val="es-EC" w:eastAsia="es-EC"/>
              </w:rPr>
              <w:t>100%</w:t>
            </w:r>
          </w:p>
        </w:tc>
        <w:tc>
          <w:tcPr>
            <w:tcW w:w="1420" w:type="dxa"/>
          </w:tcPr>
          <w:p w14:paraId="0329EBBB" w14:textId="77777777" w:rsidR="00AE4392" w:rsidRPr="004E3249" w:rsidRDefault="00AE4392" w:rsidP="00D41725">
            <w:pPr>
              <w:jc w:val="center"/>
              <w:rPr>
                <w:noProof/>
                <w:sz w:val="18"/>
                <w:lang w:val="es-EC" w:eastAsia="es-EC"/>
              </w:rPr>
            </w:pPr>
            <w:r>
              <w:rPr>
                <w:noProof/>
                <w:sz w:val="18"/>
                <w:lang w:val="es-EC" w:eastAsia="es-EC"/>
              </w:rPr>
              <w:t>6</w:t>
            </w:r>
          </w:p>
        </w:tc>
        <w:tc>
          <w:tcPr>
            <w:tcW w:w="1270" w:type="dxa"/>
          </w:tcPr>
          <w:p w14:paraId="7A4520CC" w14:textId="77777777" w:rsidR="00AE4392" w:rsidRPr="004E3249" w:rsidRDefault="00AE4392" w:rsidP="00D41725">
            <w:pPr>
              <w:jc w:val="center"/>
              <w:rPr>
                <w:noProof/>
                <w:sz w:val="18"/>
                <w:lang w:val="es-EC" w:eastAsia="es-EC"/>
              </w:rPr>
            </w:pPr>
            <w:r>
              <w:rPr>
                <w:noProof/>
                <w:sz w:val="18"/>
                <w:lang w:val="es-EC" w:eastAsia="es-EC"/>
              </w:rPr>
              <w:t>100%</w:t>
            </w:r>
          </w:p>
        </w:tc>
      </w:tr>
      <w:tr w:rsidR="00AE4392" w:rsidRPr="001B7708" w14:paraId="6DC14351" w14:textId="77777777" w:rsidTr="00D41725">
        <w:trPr>
          <w:trHeight w:val="100"/>
        </w:trPr>
        <w:tc>
          <w:tcPr>
            <w:tcW w:w="1408" w:type="dxa"/>
            <w:vMerge/>
          </w:tcPr>
          <w:p w14:paraId="5B3FA725" w14:textId="77777777" w:rsidR="00AE4392" w:rsidRPr="00F45766" w:rsidRDefault="00AE4392" w:rsidP="00D41725">
            <w:pPr>
              <w:jc w:val="center"/>
              <w:rPr>
                <w:noProof/>
                <w:sz w:val="18"/>
                <w:lang w:val="es-EC" w:eastAsia="es-EC"/>
              </w:rPr>
            </w:pPr>
          </w:p>
        </w:tc>
        <w:tc>
          <w:tcPr>
            <w:tcW w:w="1436" w:type="dxa"/>
          </w:tcPr>
          <w:p w14:paraId="33FC2C88" w14:textId="77777777" w:rsidR="00AE4392" w:rsidRDefault="00AE4392" w:rsidP="00D41725">
            <w:pPr>
              <w:jc w:val="center"/>
              <w:rPr>
                <w:noProof/>
                <w:sz w:val="18"/>
                <w:lang w:val="es-EC" w:eastAsia="es-EC"/>
              </w:rPr>
            </w:pPr>
            <w:r>
              <w:rPr>
                <w:noProof/>
                <w:sz w:val="18"/>
                <w:lang w:val="es-EC" w:eastAsia="es-EC"/>
              </w:rPr>
              <w:t>HU-94</w:t>
            </w:r>
          </w:p>
        </w:tc>
        <w:tc>
          <w:tcPr>
            <w:tcW w:w="1404" w:type="dxa"/>
          </w:tcPr>
          <w:p w14:paraId="6C451B12" w14:textId="77777777" w:rsidR="00AE4392" w:rsidRPr="009A0464" w:rsidRDefault="00AE4392" w:rsidP="00D41725">
            <w:pPr>
              <w:jc w:val="center"/>
              <w:rPr>
                <w:noProof/>
                <w:sz w:val="18"/>
                <w:lang w:val="es-EC" w:eastAsia="es-EC"/>
              </w:rPr>
            </w:pPr>
            <w:r w:rsidRPr="009A0464">
              <w:rPr>
                <w:sz w:val="18"/>
              </w:rPr>
              <w:t>20</w:t>
            </w:r>
          </w:p>
        </w:tc>
        <w:tc>
          <w:tcPr>
            <w:tcW w:w="1559" w:type="dxa"/>
          </w:tcPr>
          <w:p w14:paraId="322C6E30" w14:textId="77777777" w:rsidR="00AE4392" w:rsidRPr="009A0464" w:rsidRDefault="00AE4392" w:rsidP="00D41725">
            <w:pPr>
              <w:jc w:val="center"/>
              <w:rPr>
                <w:noProof/>
                <w:sz w:val="18"/>
                <w:lang w:val="es-EC" w:eastAsia="es-EC"/>
              </w:rPr>
            </w:pPr>
            <w:r w:rsidRPr="009A0464">
              <w:rPr>
                <w:sz w:val="18"/>
              </w:rPr>
              <w:t>100%</w:t>
            </w:r>
          </w:p>
        </w:tc>
        <w:tc>
          <w:tcPr>
            <w:tcW w:w="1420" w:type="dxa"/>
          </w:tcPr>
          <w:p w14:paraId="6D8BE999" w14:textId="77777777" w:rsidR="00AE4392" w:rsidRPr="009A0464" w:rsidRDefault="00AE4392" w:rsidP="00D41725">
            <w:pPr>
              <w:jc w:val="center"/>
              <w:rPr>
                <w:noProof/>
                <w:sz w:val="18"/>
                <w:lang w:val="es-EC" w:eastAsia="es-EC"/>
              </w:rPr>
            </w:pPr>
            <w:r w:rsidRPr="009A0464">
              <w:rPr>
                <w:sz w:val="18"/>
              </w:rPr>
              <w:t>20</w:t>
            </w:r>
          </w:p>
        </w:tc>
        <w:tc>
          <w:tcPr>
            <w:tcW w:w="1270" w:type="dxa"/>
          </w:tcPr>
          <w:p w14:paraId="2B8D7B55" w14:textId="77777777" w:rsidR="00AE4392" w:rsidRPr="009A0464" w:rsidRDefault="00AE4392" w:rsidP="00D41725">
            <w:pPr>
              <w:jc w:val="center"/>
              <w:rPr>
                <w:noProof/>
                <w:sz w:val="18"/>
                <w:lang w:val="es-EC" w:eastAsia="es-EC"/>
              </w:rPr>
            </w:pPr>
            <w:r w:rsidRPr="009A0464">
              <w:rPr>
                <w:sz w:val="18"/>
              </w:rPr>
              <w:t>100%</w:t>
            </w:r>
          </w:p>
        </w:tc>
      </w:tr>
      <w:tr w:rsidR="00AE4392" w:rsidRPr="001B7708" w14:paraId="022595DA" w14:textId="77777777" w:rsidTr="00D41725">
        <w:trPr>
          <w:trHeight w:val="100"/>
        </w:trPr>
        <w:tc>
          <w:tcPr>
            <w:tcW w:w="1408" w:type="dxa"/>
            <w:vMerge/>
          </w:tcPr>
          <w:p w14:paraId="2A4079A8" w14:textId="77777777" w:rsidR="00AE4392" w:rsidRPr="00F45766" w:rsidRDefault="00AE4392" w:rsidP="00D41725">
            <w:pPr>
              <w:jc w:val="center"/>
              <w:rPr>
                <w:noProof/>
                <w:sz w:val="18"/>
                <w:lang w:val="es-EC" w:eastAsia="es-EC"/>
              </w:rPr>
            </w:pPr>
          </w:p>
        </w:tc>
        <w:tc>
          <w:tcPr>
            <w:tcW w:w="1436" w:type="dxa"/>
          </w:tcPr>
          <w:p w14:paraId="0687E5FF" w14:textId="77777777" w:rsidR="00AE4392" w:rsidRDefault="00AE4392" w:rsidP="00D41725">
            <w:pPr>
              <w:jc w:val="center"/>
              <w:rPr>
                <w:noProof/>
                <w:sz w:val="18"/>
                <w:lang w:val="es-EC" w:eastAsia="es-EC"/>
              </w:rPr>
            </w:pPr>
            <w:r>
              <w:rPr>
                <w:noProof/>
                <w:sz w:val="18"/>
                <w:lang w:val="es-EC" w:eastAsia="es-EC"/>
              </w:rPr>
              <w:t>HU-95</w:t>
            </w:r>
          </w:p>
        </w:tc>
        <w:tc>
          <w:tcPr>
            <w:tcW w:w="1404" w:type="dxa"/>
          </w:tcPr>
          <w:p w14:paraId="268F1173" w14:textId="77777777" w:rsidR="00AE4392" w:rsidRPr="009A0464" w:rsidRDefault="00AE4392" w:rsidP="00D41725">
            <w:pPr>
              <w:jc w:val="center"/>
              <w:rPr>
                <w:noProof/>
                <w:sz w:val="18"/>
                <w:lang w:val="es-EC" w:eastAsia="es-EC"/>
              </w:rPr>
            </w:pPr>
            <w:r w:rsidRPr="009A0464">
              <w:rPr>
                <w:sz w:val="18"/>
              </w:rPr>
              <w:t>34</w:t>
            </w:r>
          </w:p>
        </w:tc>
        <w:tc>
          <w:tcPr>
            <w:tcW w:w="1559" w:type="dxa"/>
          </w:tcPr>
          <w:p w14:paraId="599D29E4" w14:textId="77777777" w:rsidR="00AE4392" w:rsidRPr="009A0464" w:rsidRDefault="00AE4392" w:rsidP="00D41725">
            <w:pPr>
              <w:jc w:val="center"/>
              <w:rPr>
                <w:noProof/>
                <w:sz w:val="18"/>
                <w:lang w:val="es-EC" w:eastAsia="es-EC"/>
              </w:rPr>
            </w:pPr>
            <w:r w:rsidRPr="009A0464">
              <w:rPr>
                <w:sz w:val="18"/>
              </w:rPr>
              <w:t>100%</w:t>
            </w:r>
          </w:p>
        </w:tc>
        <w:tc>
          <w:tcPr>
            <w:tcW w:w="1420" w:type="dxa"/>
          </w:tcPr>
          <w:p w14:paraId="7D5CE3BF" w14:textId="77777777" w:rsidR="00AE4392" w:rsidRPr="009A0464" w:rsidRDefault="00AE4392" w:rsidP="00D41725">
            <w:pPr>
              <w:jc w:val="center"/>
              <w:rPr>
                <w:noProof/>
                <w:sz w:val="18"/>
                <w:lang w:val="es-EC" w:eastAsia="es-EC"/>
              </w:rPr>
            </w:pPr>
            <w:r w:rsidRPr="009A0464">
              <w:rPr>
                <w:sz w:val="18"/>
              </w:rPr>
              <w:t>34</w:t>
            </w:r>
          </w:p>
        </w:tc>
        <w:tc>
          <w:tcPr>
            <w:tcW w:w="1270" w:type="dxa"/>
          </w:tcPr>
          <w:p w14:paraId="6F9A0102" w14:textId="77777777" w:rsidR="00AE4392" w:rsidRPr="009A0464" w:rsidRDefault="00AE4392" w:rsidP="00D41725">
            <w:pPr>
              <w:jc w:val="center"/>
              <w:rPr>
                <w:noProof/>
                <w:sz w:val="18"/>
                <w:lang w:val="es-EC" w:eastAsia="es-EC"/>
              </w:rPr>
            </w:pPr>
            <w:r w:rsidRPr="009A0464">
              <w:rPr>
                <w:sz w:val="18"/>
              </w:rPr>
              <w:t>100%</w:t>
            </w:r>
          </w:p>
        </w:tc>
      </w:tr>
      <w:tr w:rsidR="00AE4392" w:rsidRPr="001B7708" w14:paraId="1BA66658" w14:textId="77777777" w:rsidTr="00D41725">
        <w:trPr>
          <w:trHeight w:val="100"/>
        </w:trPr>
        <w:tc>
          <w:tcPr>
            <w:tcW w:w="1408" w:type="dxa"/>
            <w:vMerge w:val="restart"/>
          </w:tcPr>
          <w:p w14:paraId="76F283DD" w14:textId="77777777" w:rsidR="00AE4392" w:rsidRDefault="00AE4392" w:rsidP="00D41725">
            <w:pPr>
              <w:jc w:val="center"/>
              <w:rPr>
                <w:noProof/>
                <w:sz w:val="18"/>
                <w:lang w:val="es-EC" w:eastAsia="es-EC"/>
              </w:rPr>
            </w:pPr>
            <w:r w:rsidRPr="00F45766">
              <w:rPr>
                <w:noProof/>
                <w:sz w:val="18"/>
                <w:lang w:val="es-EC" w:eastAsia="es-EC"/>
              </w:rPr>
              <w:t>Sprint 1</w:t>
            </w:r>
            <w:r>
              <w:rPr>
                <w:noProof/>
                <w:sz w:val="18"/>
                <w:lang w:val="es-EC" w:eastAsia="es-EC"/>
              </w:rPr>
              <w:t>5</w:t>
            </w:r>
          </w:p>
        </w:tc>
        <w:tc>
          <w:tcPr>
            <w:tcW w:w="1436" w:type="dxa"/>
          </w:tcPr>
          <w:p w14:paraId="50B9B3EA" w14:textId="77777777" w:rsidR="00AE4392" w:rsidRDefault="00AE4392" w:rsidP="00D41725">
            <w:pPr>
              <w:jc w:val="center"/>
              <w:rPr>
                <w:noProof/>
                <w:sz w:val="18"/>
                <w:lang w:val="es-EC" w:eastAsia="es-EC"/>
              </w:rPr>
            </w:pPr>
            <w:r>
              <w:rPr>
                <w:noProof/>
                <w:sz w:val="18"/>
                <w:lang w:val="es-EC" w:eastAsia="es-EC"/>
              </w:rPr>
              <w:t>HU-96</w:t>
            </w:r>
          </w:p>
        </w:tc>
        <w:tc>
          <w:tcPr>
            <w:tcW w:w="1404" w:type="dxa"/>
          </w:tcPr>
          <w:p w14:paraId="7F3807DF" w14:textId="77777777" w:rsidR="00AE4392" w:rsidRPr="009A0464" w:rsidRDefault="00AE4392" w:rsidP="00D41725">
            <w:pPr>
              <w:jc w:val="center"/>
              <w:rPr>
                <w:noProof/>
                <w:sz w:val="18"/>
                <w:lang w:val="es-EC" w:eastAsia="es-EC"/>
              </w:rPr>
            </w:pPr>
            <w:r w:rsidRPr="009A0464">
              <w:rPr>
                <w:sz w:val="18"/>
              </w:rPr>
              <w:t>51</w:t>
            </w:r>
          </w:p>
        </w:tc>
        <w:tc>
          <w:tcPr>
            <w:tcW w:w="1559" w:type="dxa"/>
          </w:tcPr>
          <w:p w14:paraId="2392FD7C" w14:textId="77777777" w:rsidR="00AE4392" w:rsidRPr="009A0464" w:rsidRDefault="00AE4392" w:rsidP="00D41725">
            <w:pPr>
              <w:jc w:val="center"/>
              <w:rPr>
                <w:noProof/>
                <w:sz w:val="18"/>
                <w:lang w:val="es-EC" w:eastAsia="es-EC"/>
              </w:rPr>
            </w:pPr>
            <w:r w:rsidRPr="009A0464">
              <w:rPr>
                <w:sz w:val="18"/>
              </w:rPr>
              <w:t>100%</w:t>
            </w:r>
          </w:p>
        </w:tc>
        <w:tc>
          <w:tcPr>
            <w:tcW w:w="1420" w:type="dxa"/>
          </w:tcPr>
          <w:p w14:paraId="5913411B" w14:textId="77777777" w:rsidR="00AE4392" w:rsidRPr="009A0464" w:rsidRDefault="00AE4392" w:rsidP="00D41725">
            <w:pPr>
              <w:jc w:val="center"/>
              <w:rPr>
                <w:noProof/>
                <w:sz w:val="18"/>
                <w:lang w:val="es-EC" w:eastAsia="es-EC"/>
              </w:rPr>
            </w:pPr>
            <w:r w:rsidRPr="009A0464">
              <w:rPr>
                <w:sz w:val="18"/>
              </w:rPr>
              <w:t>51</w:t>
            </w:r>
          </w:p>
        </w:tc>
        <w:tc>
          <w:tcPr>
            <w:tcW w:w="1270" w:type="dxa"/>
          </w:tcPr>
          <w:p w14:paraId="52B59873" w14:textId="77777777" w:rsidR="00AE4392" w:rsidRPr="009A0464" w:rsidRDefault="00AE4392" w:rsidP="00D41725">
            <w:pPr>
              <w:jc w:val="center"/>
              <w:rPr>
                <w:noProof/>
                <w:sz w:val="18"/>
                <w:lang w:val="es-EC" w:eastAsia="es-EC"/>
              </w:rPr>
            </w:pPr>
            <w:r w:rsidRPr="009A0464">
              <w:rPr>
                <w:sz w:val="18"/>
              </w:rPr>
              <w:t>100%</w:t>
            </w:r>
          </w:p>
        </w:tc>
      </w:tr>
      <w:tr w:rsidR="00AE4392" w:rsidRPr="001B7708" w14:paraId="449F2028" w14:textId="77777777" w:rsidTr="00D41725">
        <w:trPr>
          <w:trHeight w:val="100"/>
        </w:trPr>
        <w:tc>
          <w:tcPr>
            <w:tcW w:w="1408" w:type="dxa"/>
            <w:vMerge/>
          </w:tcPr>
          <w:p w14:paraId="59B10D64" w14:textId="77777777" w:rsidR="00AE4392" w:rsidRPr="00F45766" w:rsidRDefault="00AE4392" w:rsidP="00D41725">
            <w:pPr>
              <w:jc w:val="center"/>
              <w:rPr>
                <w:noProof/>
                <w:sz w:val="18"/>
                <w:lang w:val="es-EC" w:eastAsia="es-EC"/>
              </w:rPr>
            </w:pPr>
          </w:p>
        </w:tc>
        <w:tc>
          <w:tcPr>
            <w:tcW w:w="1436" w:type="dxa"/>
          </w:tcPr>
          <w:p w14:paraId="785BA3D8" w14:textId="77777777" w:rsidR="00AE4392" w:rsidRDefault="00AE4392" w:rsidP="00D41725">
            <w:pPr>
              <w:jc w:val="center"/>
              <w:rPr>
                <w:noProof/>
                <w:sz w:val="18"/>
                <w:lang w:val="es-EC" w:eastAsia="es-EC"/>
              </w:rPr>
            </w:pPr>
            <w:r>
              <w:rPr>
                <w:noProof/>
                <w:sz w:val="18"/>
                <w:lang w:val="es-EC" w:eastAsia="es-EC"/>
              </w:rPr>
              <w:t>HU-97</w:t>
            </w:r>
          </w:p>
        </w:tc>
        <w:tc>
          <w:tcPr>
            <w:tcW w:w="1404" w:type="dxa"/>
          </w:tcPr>
          <w:p w14:paraId="6EA99299" w14:textId="77777777" w:rsidR="00AE4392" w:rsidRPr="009A0464" w:rsidRDefault="00AE4392" w:rsidP="00D41725">
            <w:pPr>
              <w:jc w:val="center"/>
              <w:rPr>
                <w:noProof/>
                <w:sz w:val="18"/>
                <w:lang w:val="es-EC" w:eastAsia="es-EC"/>
              </w:rPr>
            </w:pPr>
            <w:r w:rsidRPr="009A0464">
              <w:rPr>
                <w:sz w:val="18"/>
              </w:rPr>
              <w:t>48</w:t>
            </w:r>
          </w:p>
        </w:tc>
        <w:tc>
          <w:tcPr>
            <w:tcW w:w="1559" w:type="dxa"/>
          </w:tcPr>
          <w:p w14:paraId="7A69DE9B" w14:textId="77777777" w:rsidR="00AE4392" w:rsidRPr="009A0464" w:rsidRDefault="00AE4392" w:rsidP="00D41725">
            <w:pPr>
              <w:jc w:val="center"/>
              <w:rPr>
                <w:noProof/>
                <w:sz w:val="18"/>
                <w:lang w:val="es-EC" w:eastAsia="es-EC"/>
              </w:rPr>
            </w:pPr>
            <w:r w:rsidRPr="009A0464">
              <w:rPr>
                <w:sz w:val="18"/>
              </w:rPr>
              <w:t>100%</w:t>
            </w:r>
          </w:p>
        </w:tc>
        <w:tc>
          <w:tcPr>
            <w:tcW w:w="1420" w:type="dxa"/>
          </w:tcPr>
          <w:p w14:paraId="4A8DD738" w14:textId="77777777" w:rsidR="00AE4392" w:rsidRPr="009A0464" w:rsidRDefault="00AE4392" w:rsidP="00D41725">
            <w:pPr>
              <w:jc w:val="center"/>
              <w:rPr>
                <w:noProof/>
                <w:sz w:val="18"/>
                <w:lang w:val="es-EC" w:eastAsia="es-EC"/>
              </w:rPr>
            </w:pPr>
            <w:r w:rsidRPr="009A0464">
              <w:rPr>
                <w:sz w:val="18"/>
              </w:rPr>
              <w:t>48</w:t>
            </w:r>
          </w:p>
        </w:tc>
        <w:tc>
          <w:tcPr>
            <w:tcW w:w="1270" w:type="dxa"/>
          </w:tcPr>
          <w:p w14:paraId="3E866360" w14:textId="77777777" w:rsidR="00AE4392" w:rsidRPr="009A0464" w:rsidRDefault="00AE4392" w:rsidP="00D41725">
            <w:pPr>
              <w:jc w:val="center"/>
              <w:rPr>
                <w:noProof/>
                <w:sz w:val="18"/>
                <w:lang w:val="es-EC" w:eastAsia="es-EC"/>
              </w:rPr>
            </w:pPr>
            <w:r w:rsidRPr="009A0464">
              <w:rPr>
                <w:sz w:val="18"/>
              </w:rPr>
              <w:t>100%</w:t>
            </w:r>
          </w:p>
        </w:tc>
      </w:tr>
      <w:tr w:rsidR="00AE4392" w:rsidRPr="001B7708" w14:paraId="42CBA76F" w14:textId="77777777" w:rsidTr="00D41725">
        <w:trPr>
          <w:trHeight w:val="100"/>
        </w:trPr>
        <w:tc>
          <w:tcPr>
            <w:tcW w:w="1408" w:type="dxa"/>
            <w:vMerge/>
          </w:tcPr>
          <w:p w14:paraId="27A186E8" w14:textId="77777777" w:rsidR="00AE4392" w:rsidRPr="00F45766" w:rsidRDefault="00AE4392" w:rsidP="00D41725">
            <w:pPr>
              <w:jc w:val="center"/>
              <w:rPr>
                <w:noProof/>
                <w:sz w:val="18"/>
                <w:lang w:val="es-EC" w:eastAsia="es-EC"/>
              </w:rPr>
            </w:pPr>
          </w:p>
        </w:tc>
        <w:tc>
          <w:tcPr>
            <w:tcW w:w="1436" w:type="dxa"/>
          </w:tcPr>
          <w:p w14:paraId="7AC14D17" w14:textId="77777777" w:rsidR="00AE4392" w:rsidRDefault="00AE4392" w:rsidP="00D41725">
            <w:pPr>
              <w:jc w:val="center"/>
              <w:rPr>
                <w:noProof/>
                <w:sz w:val="18"/>
                <w:lang w:val="es-EC" w:eastAsia="es-EC"/>
              </w:rPr>
            </w:pPr>
            <w:r>
              <w:rPr>
                <w:noProof/>
                <w:sz w:val="18"/>
                <w:lang w:val="es-EC" w:eastAsia="es-EC"/>
              </w:rPr>
              <w:t>HU-98</w:t>
            </w:r>
          </w:p>
        </w:tc>
        <w:tc>
          <w:tcPr>
            <w:tcW w:w="1404" w:type="dxa"/>
          </w:tcPr>
          <w:p w14:paraId="64B77140" w14:textId="77777777" w:rsidR="00AE4392" w:rsidRPr="009A0464" w:rsidRDefault="00AE4392" w:rsidP="00D41725">
            <w:pPr>
              <w:jc w:val="center"/>
              <w:rPr>
                <w:noProof/>
                <w:sz w:val="18"/>
                <w:lang w:val="es-EC" w:eastAsia="es-EC"/>
              </w:rPr>
            </w:pPr>
            <w:r w:rsidRPr="009A0464">
              <w:rPr>
                <w:sz w:val="18"/>
              </w:rPr>
              <w:t>99</w:t>
            </w:r>
          </w:p>
        </w:tc>
        <w:tc>
          <w:tcPr>
            <w:tcW w:w="1559" w:type="dxa"/>
          </w:tcPr>
          <w:p w14:paraId="6C8094DD" w14:textId="77777777" w:rsidR="00AE4392" w:rsidRPr="009A0464" w:rsidRDefault="00AE4392" w:rsidP="00D41725">
            <w:pPr>
              <w:jc w:val="center"/>
              <w:rPr>
                <w:noProof/>
                <w:sz w:val="18"/>
                <w:lang w:val="es-EC" w:eastAsia="es-EC"/>
              </w:rPr>
            </w:pPr>
            <w:r w:rsidRPr="009A0464">
              <w:rPr>
                <w:sz w:val="18"/>
              </w:rPr>
              <w:t>100%</w:t>
            </w:r>
          </w:p>
        </w:tc>
        <w:tc>
          <w:tcPr>
            <w:tcW w:w="1420" w:type="dxa"/>
          </w:tcPr>
          <w:p w14:paraId="1BDBE2B7" w14:textId="77777777" w:rsidR="00AE4392" w:rsidRPr="009A0464" w:rsidRDefault="00AE4392" w:rsidP="00D41725">
            <w:pPr>
              <w:jc w:val="center"/>
              <w:rPr>
                <w:noProof/>
                <w:sz w:val="18"/>
                <w:lang w:val="es-EC" w:eastAsia="es-EC"/>
              </w:rPr>
            </w:pPr>
            <w:r w:rsidRPr="009A0464">
              <w:rPr>
                <w:sz w:val="18"/>
              </w:rPr>
              <w:t>45</w:t>
            </w:r>
          </w:p>
        </w:tc>
        <w:tc>
          <w:tcPr>
            <w:tcW w:w="1270" w:type="dxa"/>
          </w:tcPr>
          <w:p w14:paraId="5D9546D8" w14:textId="77777777" w:rsidR="00AE4392" w:rsidRPr="009A0464" w:rsidRDefault="00AE4392" w:rsidP="00D41725">
            <w:pPr>
              <w:jc w:val="center"/>
              <w:rPr>
                <w:noProof/>
                <w:sz w:val="18"/>
                <w:lang w:val="es-EC" w:eastAsia="es-EC"/>
              </w:rPr>
            </w:pPr>
            <w:r w:rsidRPr="009A0464">
              <w:rPr>
                <w:sz w:val="18"/>
              </w:rPr>
              <w:t>50%</w:t>
            </w:r>
          </w:p>
        </w:tc>
      </w:tr>
      <w:tr w:rsidR="00AE4392" w:rsidRPr="001B7708" w14:paraId="36AAE62F" w14:textId="77777777" w:rsidTr="00D41725">
        <w:trPr>
          <w:trHeight w:val="100"/>
        </w:trPr>
        <w:tc>
          <w:tcPr>
            <w:tcW w:w="7227" w:type="dxa"/>
            <w:gridSpan w:val="5"/>
          </w:tcPr>
          <w:p w14:paraId="19E3146F" w14:textId="77777777" w:rsidR="00AE4392" w:rsidRPr="00FD0ADD" w:rsidRDefault="00AE4392" w:rsidP="00D41725">
            <w:pPr>
              <w:jc w:val="center"/>
              <w:rPr>
                <w:b/>
                <w:sz w:val="18"/>
              </w:rPr>
            </w:pPr>
            <w:r w:rsidRPr="00FD0ADD">
              <w:rPr>
                <w:b/>
                <w:sz w:val="18"/>
              </w:rPr>
              <w:t>Promedio de porcentaje de cobertura</w:t>
            </w:r>
          </w:p>
        </w:tc>
        <w:tc>
          <w:tcPr>
            <w:tcW w:w="1270" w:type="dxa"/>
          </w:tcPr>
          <w:p w14:paraId="3793A843" w14:textId="77777777" w:rsidR="00AE4392" w:rsidRPr="009A0464" w:rsidRDefault="00AE4392" w:rsidP="00D41725">
            <w:pPr>
              <w:jc w:val="center"/>
              <w:rPr>
                <w:sz w:val="18"/>
              </w:rPr>
            </w:pPr>
            <w:r>
              <w:rPr>
                <w:sz w:val="18"/>
              </w:rPr>
              <w:t>94%</w:t>
            </w:r>
          </w:p>
        </w:tc>
      </w:tr>
    </w:tbl>
    <w:p w14:paraId="554D7CBA" w14:textId="1F79C8B3" w:rsidR="00AE4392" w:rsidRDefault="00191E0D" w:rsidP="0034005E">
      <w:pPr>
        <w:pStyle w:val="Textoindependiente"/>
        <w:spacing w:line="360" w:lineRule="auto"/>
        <w:rPr>
          <w:sz w:val="16"/>
        </w:rPr>
      </w:pPr>
      <w:r w:rsidRPr="00A14027">
        <w:rPr>
          <w:b/>
          <w:sz w:val="16"/>
        </w:rPr>
        <w:t xml:space="preserve">Realizado por: </w:t>
      </w:r>
      <w:r w:rsidRPr="00A14027">
        <w:rPr>
          <w:sz w:val="16"/>
        </w:rPr>
        <w:t>W. Aldas y C. Pilataxi, 2020</w:t>
      </w:r>
    </w:p>
    <w:p w14:paraId="1E15364C" w14:textId="1FE0F965" w:rsidR="005D4FA9" w:rsidRDefault="005D4FA9" w:rsidP="005D4FA9">
      <w:pPr>
        <w:spacing w:line="360" w:lineRule="auto"/>
      </w:pPr>
    </w:p>
    <w:p w14:paraId="4C175854" w14:textId="5A8AC767" w:rsidR="00BC24D3" w:rsidRDefault="00140593" w:rsidP="005D4FA9">
      <w:pPr>
        <w:spacing w:line="360" w:lineRule="auto"/>
      </w:pPr>
      <w:r>
        <w:t>Para la realización de este trabajo se utilizado el patrón de arquitectura de datos redux, el cual nos permite enviar y recibir datos desde un solo almacén sin tener que interactuar con un componente padre o en caso contrario con datos del componente hijo. La ventaja de implementar este patrón es que permite ubicar el código de manera ordenada, es decir que podemos separar los recursos para generar interfaces gráficas de los que sirven para conectar servicios externos como conexiones y consu</w:t>
      </w:r>
      <w:r w:rsidR="00BC24D3">
        <w:t>ltas a bases de datos, etc.</w:t>
      </w:r>
    </w:p>
    <w:p w14:paraId="67588F44" w14:textId="3F9A2445" w:rsidR="00B04523" w:rsidRDefault="00BC24D3" w:rsidP="005D4FA9">
      <w:pPr>
        <w:spacing w:line="360" w:lineRule="auto"/>
      </w:pPr>
      <w:r>
        <w:t>Por otro lado, el</w:t>
      </w:r>
      <w:r w:rsidR="008857EE">
        <w:t xml:space="preserve"> Framework Jest planteada para el desarrollo de pruebas, nos permite conocer de manera sencilla la cobertura de código de una prueba unitaria, para lo cual los resultados obtenidos son de manera gráfica, en la </w:t>
      </w:r>
      <w:r w:rsidRPr="00BC24D3">
        <w:rPr>
          <w:b/>
        </w:rPr>
        <w:t>Figura 2-4</w:t>
      </w:r>
      <w:r>
        <w:t xml:space="preserve">, podemos ver la cobertura de código de los actions creators, que no es otra cosa más que un nivel de abstracción que ofrece redux para crear métodos de manipulación de datos desde un almacén compartido denominado store. </w:t>
      </w:r>
    </w:p>
    <w:p w14:paraId="176E4462" w14:textId="568152A9" w:rsidR="00B04523" w:rsidRPr="00BC24D3" w:rsidRDefault="00B04523" w:rsidP="005D4FA9">
      <w:pPr>
        <w:spacing w:line="360" w:lineRule="auto"/>
      </w:pPr>
      <w:r>
        <w:t>Cada vez que el usuario interactúa en la interfaz del sistema con eventos como el clic de un formulario, se dispara un action creator, el cual evalúa los datos solicitados y los devuelve dependiendo del estado del almacén de datos ya que, en caso de ser necesario, un action creator puede conectar con un servicio externo como una API.</w:t>
      </w:r>
    </w:p>
    <w:p w14:paraId="4446284E" w14:textId="73C6B81C" w:rsidR="005D4FA9" w:rsidRDefault="00241FFD" w:rsidP="005D4FA9">
      <w:pPr>
        <w:spacing w:line="360" w:lineRule="auto"/>
      </w:pPr>
      <w:r>
        <w:t>Tomando en cuenta lo anterior, lo más viable para la implementación de las pruebas unitarias ha sido en este nivel, ya que la finalidad de este trabajo es únicamente la de probar las funcionalidades, excluyendo otro tipo de pruebas como las de interfaces de usuario.</w:t>
      </w:r>
    </w:p>
    <w:p w14:paraId="29920821" w14:textId="77777777" w:rsidR="00241FFD" w:rsidRPr="0034005E" w:rsidRDefault="00241FFD" w:rsidP="005D4FA9">
      <w:pPr>
        <w:spacing w:line="360" w:lineRule="auto"/>
      </w:pPr>
    </w:p>
    <w:p w14:paraId="42D45366" w14:textId="77777777" w:rsidR="008857EE" w:rsidRDefault="00AE4392" w:rsidP="008857EE">
      <w:pPr>
        <w:keepNext/>
        <w:spacing w:line="360" w:lineRule="auto"/>
        <w:jc w:val="center"/>
      </w:pPr>
      <w:r w:rsidRPr="00EF3689">
        <w:rPr>
          <w:noProof/>
          <w:lang w:val="en-US"/>
        </w:rPr>
        <w:drawing>
          <wp:inline distT="0" distB="0" distL="0" distR="0" wp14:anchorId="14F1B555" wp14:editId="17C64D88">
            <wp:extent cx="5401549" cy="8060267"/>
            <wp:effectExtent l="0" t="0" r="8890" b="0"/>
            <wp:docPr id="58" name="Imagen 58" descr="C:\Users\Claudio\Downloads\_C__Users_Claudio_Desktop_coverage_lcov-report_src_actions_index.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laudio\Downloads\_C__Users_Claudio_Desktop_coverage_lcov-report_src_actions_index.html.pn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3531"/>
                    <a:stretch/>
                  </pic:blipFill>
                  <pic:spPr bwMode="auto">
                    <a:xfrm>
                      <a:off x="0" y="0"/>
                      <a:ext cx="5401945" cy="8060857"/>
                    </a:xfrm>
                    <a:prstGeom prst="rect">
                      <a:avLst/>
                    </a:prstGeom>
                    <a:noFill/>
                    <a:ln>
                      <a:noFill/>
                    </a:ln>
                    <a:extLst>
                      <a:ext uri="{53640926-AAD7-44D8-BBD7-CCE9431645EC}">
                        <a14:shadowObscured xmlns:a14="http://schemas.microsoft.com/office/drawing/2010/main"/>
                      </a:ext>
                    </a:extLst>
                  </pic:spPr>
                </pic:pic>
              </a:graphicData>
            </a:graphic>
          </wp:inline>
        </w:drawing>
      </w:r>
    </w:p>
    <w:p w14:paraId="3A18B847" w14:textId="61868949" w:rsidR="00AE4392" w:rsidRDefault="008857EE" w:rsidP="008857EE">
      <w:pPr>
        <w:pStyle w:val="Descripcin"/>
        <w:rPr>
          <w:b w:val="0"/>
        </w:rPr>
      </w:pPr>
      <w:r>
        <w:t xml:space="preserve">Figura </w:t>
      </w:r>
      <w:r>
        <w:fldChar w:fldCharType="begin"/>
      </w:r>
      <w:r>
        <w:instrText xml:space="preserve"> SEQ Ilustración \* ARABIC </w:instrText>
      </w:r>
      <w:r>
        <w:fldChar w:fldCharType="separate"/>
      </w:r>
      <w:r w:rsidR="00376AF0">
        <w:rPr>
          <w:noProof/>
        </w:rPr>
        <w:t>2</w:t>
      </w:r>
      <w:r>
        <w:fldChar w:fldCharType="end"/>
      </w:r>
      <w:r>
        <w:t>-4.</w:t>
      </w:r>
      <w:r w:rsidR="00140593">
        <w:t xml:space="preserve"> </w:t>
      </w:r>
      <w:r w:rsidR="00140593">
        <w:rPr>
          <w:b w:val="0"/>
        </w:rPr>
        <w:t xml:space="preserve">Cobertura de código de los actions </w:t>
      </w:r>
      <w:r w:rsidR="00241FFD">
        <w:rPr>
          <w:b w:val="0"/>
        </w:rPr>
        <w:t xml:space="preserve">creators </w:t>
      </w:r>
      <w:r w:rsidR="00140593">
        <w:rPr>
          <w:b w:val="0"/>
        </w:rPr>
        <w:t>del sistema</w:t>
      </w:r>
    </w:p>
    <w:p w14:paraId="2238967A" w14:textId="3EE73C8B" w:rsidR="00241FFD" w:rsidRPr="00241FFD" w:rsidRDefault="00241FFD" w:rsidP="00241FFD">
      <w:pPr>
        <w:pStyle w:val="Textoindependiente"/>
        <w:spacing w:line="360" w:lineRule="auto"/>
        <w:rPr>
          <w:b/>
          <w:sz w:val="16"/>
        </w:rPr>
      </w:pPr>
      <w:r w:rsidRPr="00A14027">
        <w:rPr>
          <w:b/>
          <w:sz w:val="16"/>
        </w:rPr>
        <w:t xml:space="preserve">Realizado por: </w:t>
      </w:r>
      <w:r w:rsidRPr="00A14027">
        <w:rPr>
          <w:sz w:val="16"/>
        </w:rPr>
        <w:t>W. Aldas y C. Pilataxi, 2020</w:t>
      </w:r>
    </w:p>
    <w:p w14:paraId="616254BB" w14:textId="383995A4" w:rsidR="00AE4392" w:rsidRDefault="00AE4392" w:rsidP="00241FFD">
      <w:pPr>
        <w:spacing w:line="360" w:lineRule="auto"/>
      </w:pPr>
    </w:p>
    <w:p w14:paraId="142E9610" w14:textId="45A9705D" w:rsidR="00241FFD" w:rsidRDefault="00241FFD" w:rsidP="00241FFD">
      <w:pPr>
        <w:spacing w:line="360" w:lineRule="auto"/>
      </w:pPr>
      <w:r>
        <w:t>Otro de los elementos de redux son las funciones reductoras, los cuales permiten a grandes rasgos modificar los datos del store o almacén compartido del sistema, los cuales han sido manipulados por los actions creators y deben mostrar las actualizaciones en la interfaz de usuario.</w:t>
      </w:r>
      <w:r w:rsidR="00376AF0">
        <w:t xml:space="preserve"> Es así que en esta parte se controla lo que obtiene el usuario al haber interactuado con el sistema.</w:t>
      </w:r>
    </w:p>
    <w:p w14:paraId="10487AAD" w14:textId="70D41A25" w:rsidR="00A32246" w:rsidRPr="00A32246" w:rsidRDefault="00A32246" w:rsidP="00241FFD">
      <w:pPr>
        <w:spacing w:line="360" w:lineRule="auto"/>
      </w:pPr>
      <w:r>
        <w:t xml:space="preserve">En la </w:t>
      </w:r>
      <w:r w:rsidRPr="00A32246">
        <w:rPr>
          <w:b/>
        </w:rPr>
        <w:t>Figura 3-4</w:t>
      </w:r>
      <w:r>
        <w:t>, se muestra los resultados obtenidos tras la ejecución de pruebas unitarias de las funciones reductoras</w:t>
      </w:r>
    </w:p>
    <w:p w14:paraId="1A56CC59" w14:textId="77777777" w:rsidR="00241FFD" w:rsidRDefault="00AE4392" w:rsidP="00241FFD">
      <w:pPr>
        <w:keepNext/>
        <w:spacing w:line="360" w:lineRule="auto"/>
        <w:jc w:val="center"/>
      </w:pPr>
      <w:r w:rsidRPr="00EF3689">
        <w:rPr>
          <w:noProof/>
          <w:lang w:val="en-US"/>
        </w:rPr>
        <w:drawing>
          <wp:inline distT="0" distB="0" distL="0" distR="0" wp14:anchorId="2D99111B" wp14:editId="2FC8DFE9">
            <wp:extent cx="5400523" cy="8158039"/>
            <wp:effectExtent l="0" t="0" r="0" b="0"/>
            <wp:docPr id="64" name="Imagen 64" descr="C:\Users\Claudio\Downloads\_C__Users_Claudio_Desktop_coverage_lcov-report_src_reducers_index.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laudio\Downloads\_C__Users_Claudio_Desktop_coverage_lcov-report_src_reducers_index.html.png"/>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816" b="3024"/>
                    <a:stretch/>
                  </pic:blipFill>
                  <pic:spPr bwMode="auto">
                    <a:xfrm>
                      <a:off x="0" y="0"/>
                      <a:ext cx="5405125" cy="8164991"/>
                    </a:xfrm>
                    <a:prstGeom prst="rect">
                      <a:avLst/>
                    </a:prstGeom>
                    <a:noFill/>
                    <a:ln>
                      <a:noFill/>
                    </a:ln>
                    <a:extLst>
                      <a:ext uri="{53640926-AAD7-44D8-BBD7-CCE9431645EC}">
                        <a14:shadowObscured xmlns:a14="http://schemas.microsoft.com/office/drawing/2010/main"/>
                      </a:ext>
                    </a:extLst>
                  </pic:spPr>
                </pic:pic>
              </a:graphicData>
            </a:graphic>
          </wp:inline>
        </w:drawing>
      </w:r>
    </w:p>
    <w:p w14:paraId="14597B14" w14:textId="43E55114" w:rsidR="00AE4392" w:rsidRPr="00241FFD" w:rsidRDefault="00241FFD" w:rsidP="00241FFD">
      <w:pPr>
        <w:pStyle w:val="Descripcin"/>
        <w:rPr>
          <w:b w:val="0"/>
        </w:rPr>
      </w:pPr>
      <w:r>
        <w:t xml:space="preserve">Figura </w:t>
      </w:r>
      <w:r>
        <w:fldChar w:fldCharType="begin"/>
      </w:r>
      <w:r>
        <w:instrText xml:space="preserve"> SEQ Ilustración \* ARABIC </w:instrText>
      </w:r>
      <w:r>
        <w:fldChar w:fldCharType="separate"/>
      </w:r>
      <w:r w:rsidR="00376AF0">
        <w:rPr>
          <w:noProof/>
        </w:rPr>
        <w:t>3</w:t>
      </w:r>
      <w:r>
        <w:fldChar w:fldCharType="end"/>
      </w:r>
      <w:r>
        <w:t xml:space="preserve">-4. </w:t>
      </w:r>
      <w:r>
        <w:rPr>
          <w:b w:val="0"/>
        </w:rPr>
        <w:t>Cobertura de código de las funciones reductoras del sistema</w:t>
      </w:r>
    </w:p>
    <w:p w14:paraId="2013606F" w14:textId="77777777" w:rsidR="00241FFD" w:rsidRPr="00A14027" w:rsidRDefault="00241FFD" w:rsidP="00241FFD">
      <w:pPr>
        <w:pStyle w:val="Textoindependiente"/>
        <w:spacing w:line="360" w:lineRule="auto"/>
        <w:rPr>
          <w:b/>
          <w:sz w:val="16"/>
        </w:rPr>
      </w:pPr>
      <w:r w:rsidRPr="00A14027">
        <w:rPr>
          <w:b/>
          <w:sz w:val="16"/>
        </w:rPr>
        <w:t xml:space="preserve">Realizado por: </w:t>
      </w:r>
      <w:r w:rsidRPr="00A14027">
        <w:rPr>
          <w:sz w:val="16"/>
        </w:rPr>
        <w:t>W. Aldas y C. Pilataxi, 2020</w:t>
      </w:r>
    </w:p>
    <w:p w14:paraId="2B981EEB" w14:textId="7C61C8E3" w:rsidR="00241FFD" w:rsidRDefault="00241FFD" w:rsidP="00241FFD"/>
    <w:p w14:paraId="4E64B2BC" w14:textId="27AF8C34" w:rsidR="00A32246" w:rsidRPr="00D2434A" w:rsidRDefault="00A32246" w:rsidP="00FA1441">
      <w:pPr>
        <w:spacing w:line="360" w:lineRule="auto"/>
      </w:pPr>
      <w:r>
        <w:t>La ejecución de las pruebas unitarias en el Framework Jest, muestra una lista resumida en el que se detalla la cantidad de suites con</w:t>
      </w:r>
      <w:r w:rsidR="00D2434A">
        <w:t xml:space="preserve"> las pruebas</w:t>
      </w:r>
      <w:r>
        <w:t xml:space="preserve"> ejecutadas y el tiempo transcurrido en </w:t>
      </w:r>
      <w:r w:rsidR="00D2434A">
        <w:t xml:space="preserve">superar todas las condiciones planteadas, es así que en la </w:t>
      </w:r>
      <w:r w:rsidR="00D2434A" w:rsidRPr="00D2434A">
        <w:rPr>
          <w:b/>
        </w:rPr>
        <w:t>Figura 4-4</w:t>
      </w:r>
      <w:r w:rsidR="00D2434A">
        <w:t xml:space="preserve">, se puede verificar estos datos referentes a los casos de prueba de la aplicación web, mientras que en la </w:t>
      </w:r>
      <w:r w:rsidR="00D2434A" w:rsidRPr="00D2434A">
        <w:rPr>
          <w:b/>
        </w:rPr>
        <w:t>Figura 4-5</w:t>
      </w:r>
      <w:r w:rsidR="00D2434A">
        <w:t>, está el resultado obtenido de las pruebas aplicadas a la aplicación móvil</w:t>
      </w:r>
      <w:r w:rsidR="00FA1441">
        <w:t>.</w:t>
      </w:r>
    </w:p>
    <w:p w14:paraId="717792F2" w14:textId="77777777" w:rsidR="00D2434A" w:rsidRPr="00241FFD" w:rsidRDefault="00D2434A" w:rsidP="00FA1441">
      <w:pPr>
        <w:spacing w:line="360" w:lineRule="auto"/>
      </w:pPr>
    </w:p>
    <w:p w14:paraId="2BDAEFC7" w14:textId="77777777" w:rsidR="00376AF0" w:rsidRDefault="00AE4392" w:rsidP="00376AF0">
      <w:pPr>
        <w:keepNext/>
        <w:spacing w:line="360" w:lineRule="auto"/>
        <w:jc w:val="center"/>
      </w:pPr>
      <w:r w:rsidRPr="0095018D">
        <w:rPr>
          <w:noProof/>
          <w:lang w:val="en-US"/>
        </w:rPr>
        <w:drawing>
          <wp:inline distT="0" distB="0" distL="0" distR="0" wp14:anchorId="6DB2169D" wp14:editId="641A89BB">
            <wp:extent cx="3699933" cy="702222"/>
            <wp:effectExtent l="0" t="0" r="0" b="3175"/>
            <wp:docPr id="51" name="Imagen 51" descr="C:\Users\Claudio\Desktop\repositorio\Tesis\Documentacion\resultado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audio\Desktop\repositorio\Tesis\Documentacion\resultadofinal.png"/>
                    <pic:cNvPicPr>
                      <a:picLocks noChangeAspect="1" noChangeArrowheads="1"/>
                    </pic:cNvPicPr>
                  </pic:nvPicPr>
                  <pic:blipFill rotWithShape="1">
                    <a:blip r:embed="rId103">
                      <a:extLst>
                        <a:ext uri="{28A0092B-C50C-407E-A947-70E740481C1C}">
                          <a14:useLocalDpi xmlns:a14="http://schemas.microsoft.com/office/drawing/2010/main" val="0"/>
                        </a:ext>
                      </a:extLst>
                    </a:blip>
                    <a:srcRect l="-1" t="54490" r="31451" b="26896"/>
                    <a:stretch/>
                  </pic:blipFill>
                  <pic:spPr bwMode="auto">
                    <a:xfrm>
                      <a:off x="0" y="0"/>
                      <a:ext cx="3703061" cy="702816"/>
                    </a:xfrm>
                    <a:prstGeom prst="rect">
                      <a:avLst/>
                    </a:prstGeom>
                    <a:noFill/>
                    <a:ln>
                      <a:noFill/>
                    </a:ln>
                    <a:extLst>
                      <a:ext uri="{53640926-AAD7-44D8-BBD7-CCE9431645EC}">
                        <a14:shadowObscured xmlns:a14="http://schemas.microsoft.com/office/drawing/2010/main"/>
                      </a:ext>
                    </a:extLst>
                  </pic:spPr>
                </pic:pic>
              </a:graphicData>
            </a:graphic>
          </wp:inline>
        </w:drawing>
      </w:r>
    </w:p>
    <w:p w14:paraId="47D36C62" w14:textId="3D408807" w:rsidR="00AE4392" w:rsidRDefault="00376AF0" w:rsidP="00376AF0">
      <w:pPr>
        <w:pStyle w:val="Descripcin"/>
        <w:ind w:left="720" w:firstLine="720"/>
        <w:rPr>
          <w:b w:val="0"/>
        </w:rPr>
      </w:pPr>
      <w:r>
        <w:t xml:space="preserve">Figura </w:t>
      </w:r>
      <w:r>
        <w:fldChar w:fldCharType="begin"/>
      </w:r>
      <w:r>
        <w:instrText xml:space="preserve"> SEQ Ilustración \* ARABIC </w:instrText>
      </w:r>
      <w:r>
        <w:fldChar w:fldCharType="separate"/>
      </w:r>
      <w:r>
        <w:rPr>
          <w:noProof/>
        </w:rPr>
        <w:t>4</w:t>
      </w:r>
      <w:r>
        <w:fldChar w:fldCharType="end"/>
      </w:r>
      <w:r>
        <w:t xml:space="preserve">-4. </w:t>
      </w:r>
      <w:r>
        <w:rPr>
          <w:b w:val="0"/>
        </w:rPr>
        <w:t>Casos de prueba ejecutados en la aplicación web</w:t>
      </w:r>
    </w:p>
    <w:p w14:paraId="2051DB18" w14:textId="77777777" w:rsidR="00BE188A" w:rsidRPr="00A14027" w:rsidRDefault="00BE188A" w:rsidP="00BE188A">
      <w:pPr>
        <w:pStyle w:val="Textoindependiente"/>
        <w:spacing w:line="360" w:lineRule="auto"/>
        <w:ind w:left="720" w:firstLine="720"/>
        <w:rPr>
          <w:b/>
          <w:sz w:val="16"/>
        </w:rPr>
      </w:pPr>
      <w:r w:rsidRPr="00A14027">
        <w:rPr>
          <w:b/>
          <w:sz w:val="16"/>
        </w:rPr>
        <w:t xml:space="preserve">Realizado por: </w:t>
      </w:r>
      <w:r w:rsidRPr="00A14027">
        <w:rPr>
          <w:sz w:val="16"/>
        </w:rPr>
        <w:t>W. Aldas y C. Pilataxi, 2020</w:t>
      </w:r>
    </w:p>
    <w:p w14:paraId="0AE521EE" w14:textId="091D6650" w:rsidR="00FA5FC0" w:rsidRDefault="00FA5FC0" w:rsidP="00B32DC5">
      <w:pPr>
        <w:spacing w:line="360" w:lineRule="auto"/>
      </w:pPr>
    </w:p>
    <w:p w14:paraId="4471A914" w14:textId="77777777" w:rsidR="00376AF0" w:rsidRDefault="00376AF0" w:rsidP="00376AF0">
      <w:pPr>
        <w:keepNext/>
        <w:spacing w:line="360" w:lineRule="auto"/>
        <w:jc w:val="center"/>
      </w:pPr>
      <w:r w:rsidRPr="00376AF0">
        <w:rPr>
          <w:noProof/>
          <w:lang w:val="en-US"/>
        </w:rPr>
        <w:drawing>
          <wp:inline distT="0" distB="0" distL="0" distR="0" wp14:anchorId="675807E0" wp14:editId="66AA1216">
            <wp:extent cx="2623931" cy="654300"/>
            <wp:effectExtent l="0" t="0" r="5080" b="0"/>
            <wp:docPr id="57" name="Imagen 57" descr="C:\Users\Claudio\Downloads\221930546_1129425230914433_370544628467686044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udio\Downloads\221930546_1129425230914433_3705446284676860442_n.png"/>
                    <pic:cNvPicPr>
                      <a:picLocks noChangeAspect="1" noChangeArrowheads="1"/>
                    </pic:cNvPicPr>
                  </pic:nvPicPr>
                  <pic:blipFill rotWithShape="1">
                    <a:blip r:embed="rId104">
                      <a:extLst>
                        <a:ext uri="{28A0092B-C50C-407E-A947-70E740481C1C}">
                          <a14:useLocalDpi xmlns:a14="http://schemas.microsoft.com/office/drawing/2010/main" val="0"/>
                        </a:ext>
                      </a:extLst>
                    </a:blip>
                    <a:srcRect t="66347" r="38497"/>
                    <a:stretch/>
                  </pic:blipFill>
                  <pic:spPr bwMode="auto">
                    <a:xfrm>
                      <a:off x="0" y="0"/>
                      <a:ext cx="2623931" cy="654300"/>
                    </a:xfrm>
                    <a:prstGeom prst="rect">
                      <a:avLst/>
                    </a:prstGeom>
                    <a:noFill/>
                    <a:ln>
                      <a:noFill/>
                    </a:ln>
                    <a:extLst>
                      <a:ext uri="{53640926-AAD7-44D8-BBD7-CCE9431645EC}">
                        <a14:shadowObscured xmlns:a14="http://schemas.microsoft.com/office/drawing/2010/main"/>
                      </a:ext>
                    </a:extLst>
                  </pic:spPr>
                </pic:pic>
              </a:graphicData>
            </a:graphic>
          </wp:inline>
        </w:drawing>
      </w:r>
    </w:p>
    <w:p w14:paraId="633155A7" w14:textId="00BD4022" w:rsidR="001344DD" w:rsidRPr="00376AF0" w:rsidRDefault="00376AF0" w:rsidP="00376AF0">
      <w:pPr>
        <w:pStyle w:val="Descripcin"/>
        <w:jc w:val="center"/>
        <w:rPr>
          <w:b w:val="0"/>
        </w:rPr>
      </w:pPr>
      <w:r>
        <w:t xml:space="preserve">Figura </w:t>
      </w:r>
      <w:r>
        <w:fldChar w:fldCharType="begin"/>
      </w:r>
      <w:r>
        <w:instrText xml:space="preserve"> SEQ Ilustración \* ARABIC </w:instrText>
      </w:r>
      <w:r>
        <w:fldChar w:fldCharType="separate"/>
      </w:r>
      <w:r>
        <w:rPr>
          <w:noProof/>
        </w:rPr>
        <w:t>5</w:t>
      </w:r>
      <w:r>
        <w:fldChar w:fldCharType="end"/>
      </w:r>
      <w:r>
        <w:t xml:space="preserve">-4. </w:t>
      </w:r>
      <w:r>
        <w:rPr>
          <w:b w:val="0"/>
        </w:rPr>
        <w:t>Casos de prueba ejecutados en la aplicación móvil</w:t>
      </w:r>
    </w:p>
    <w:p w14:paraId="3C546D3E" w14:textId="77777777" w:rsidR="00BE188A" w:rsidRPr="00A14027" w:rsidRDefault="00BE188A" w:rsidP="00BE188A">
      <w:pPr>
        <w:pStyle w:val="Textoindependiente"/>
        <w:spacing w:line="360" w:lineRule="auto"/>
        <w:ind w:left="720" w:firstLine="720"/>
        <w:rPr>
          <w:b/>
          <w:sz w:val="16"/>
        </w:rPr>
      </w:pPr>
      <w:r w:rsidRPr="00A14027">
        <w:rPr>
          <w:b/>
          <w:sz w:val="16"/>
        </w:rPr>
        <w:t xml:space="preserve">Realizado por: </w:t>
      </w:r>
      <w:r w:rsidRPr="00A14027">
        <w:rPr>
          <w:sz w:val="16"/>
        </w:rPr>
        <w:t>W. Aldas y C. Pilataxi, 2020</w:t>
      </w:r>
    </w:p>
    <w:p w14:paraId="3A7D817C" w14:textId="77777777" w:rsidR="00376AF0" w:rsidRPr="001530B9" w:rsidRDefault="00376AF0" w:rsidP="00B32DC5">
      <w:pPr>
        <w:spacing w:line="360" w:lineRule="auto"/>
      </w:pPr>
    </w:p>
    <w:p w14:paraId="08AE84D1" w14:textId="12D32F49" w:rsidR="00B32DC5" w:rsidRDefault="00B32DC5" w:rsidP="005D273E">
      <w:pPr>
        <w:pStyle w:val="Ttulo3"/>
        <w:numPr>
          <w:ilvl w:val="2"/>
          <w:numId w:val="2"/>
        </w:numPr>
      </w:pPr>
      <w:r>
        <w:t>Resumen de pruebas</w:t>
      </w:r>
    </w:p>
    <w:p w14:paraId="027AA6B8" w14:textId="77777777" w:rsidR="00BA6016" w:rsidRDefault="00BA6016" w:rsidP="00BB608B">
      <w:pPr>
        <w:spacing w:line="360" w:lineRule="auto"/>
      </w:pPr>
    </w:p>
    <w:p w14:paraId="4D311957" w14:textId="18E28EC8" w:rsidR="00EC1D99" w:rsidRDefault="00BA6016" w:rsidP="00BB608B">
      <w:pPr>
        <w:spacing w:line="360" w:lineRule="auto"/>
      </w:pPr>
      <w:r>
        <w:t xml:space="preserve">El número de casos de prueba de prueba planificados en su respectivo artefacto de pruebas, es de 658, de los cuales 639 se han llevado a cabo en la aplicación web, mientras que 19 se han implementado en la aplicación móvil. Estas pruebas han sido realizadas y ejecutadas de forma exitosa por lo que no se ha tenido inconvenientes al momento de documentarlos, de este modo se muestra en la </w:t>
      </w:r>
      <w:r w:rsidRPr="00BA6016">
        <w:rPr>
          <w:b/>
        </w:rPr>
        <w:t>Tabla 2-4</w:t>
      </w:r>
      <w:r>
        <w:rPr>
          <w:b/>
        </w:rPr>
        <w:t>.</w:t>
      </w:r>
    </w:p>
    <w:p w14:paraId="5334CBFB" w14:textId="77777777" w:rsidR="00BA6016" w:rsidRDefault="00BA6016" w:rsidP="00BB608B">
      <w:pPr>
        <w:spacing w:line="360" w:lineRule="auto"/>
      </w:pPr>
    </w:p>
    <w:p w14:paraId="2B65A408" w14:textId="773A4B37" w:rsidR="00AE4392" w:rsidRPr="00AE4392" w:rsidRDefault="00AE4392" w:rsidP="008857EE">
      <w:pPr>
        <w:pStyle w:val="Descripcin"/>
        <w:keepNext/>
        <w:ind w:left="720" w:firstLine="720"/>
        <w:rPr>
          <w:b w:val="0"/>
        </w:rPr>
      </w:pPr>
      <w:r>
        <w:t xml:space="preserve">Tabla  </w:t>
      </w:r>
      <w:r>
        <w:fldChar w:fldCharType="begin"/>
      </w:r>
      <w:r>
        <w:instrText xml:space="preserve"> SEQ Tabla_ \* ARABIC </w:instrText>
      </w:r>
      <w:r>
        <w:fldChar w:fldCharType="separate"/>
      </w:r>
      <w:r w:rsidR="00191E0D">
        <w:rPr>
          <w:noProof/>
        </w:rPr>
        <w:t>2</w:t>
      </w:r>
      <w:r>
        <w:fldChar w:fldCharType="end"/>
      </w:r>
      <w:r>
        <w:t xml:space="preserve">-4: </w:t>
      </w:r>
      <w:r>
        <w:rPr>
          <w:b w:val="0"/>
        </w:rPr>
        <w:t xml:space="preserve">Resultados de casos de prueba </w:t>
      </w:r>
    </w:p>
    <w:tbl>
      <w:tblPr>
        <w:tblStyle w:val="Tablaconcuadrcula"/>
        <w:tblW w:w="0" w:type="auto"/>
        <w:tblInd w:w="1413" w:type="dxa"/>
        <w:tblLook w:val="04A0" w:firstRow="1" w:lastRow="0" w:firstColumn="1" w:lastColumn="0" w:noHBand="0" w:noVBand="1"/>
      </w:tblPr>
      <w:tblGrid>
        <w:gridCol w:w="2835"/>
        <w:gridCol w:w="1559"/>
      </w:tblGrid>
      <w:tr w:rsidR="00BB608B" w:rsidRPr="00BB608B" w14:paraId="6C5C57C9" w14:textId="77777777" w:rsidTr="001B1803">
        <w:tc>
          <w:tcPr>
            <w:tcW w:w="2835" w:type="dxa"/>
          </w:tcPr>
          <w:p w14:paraId="25E65048" w14:textId="10E232D8" w:rsidR="00BB608B" w:rsidRPr="00BB608B" w:rsidRDefault="001B7708" w:rsidP="00BB608B">
            <w:pPr>
              <w:spacing w:line="360" w:lineRule="auto"/>
              <w:jc w:val="center"/>
              <w:rPr>
                <w:b/>
                <w:sz w:val="18"/>
              </w:rPr>
            </w:pPr>
            <w:r>
              <w:rPr>
                <w:b/>
                <w:sz w:val="18"/>
              </w:rPr>
              <w:t>Categoría</w:t>
            </w:r>
          </w:p>
        </w:tc>
        <w:tc>
          <w:tcPr>
            <w:tcW w:w="1559" w:type="dxa"/>
          </w:tcPr>
          <w:p w14:paraId="0FA29C8C" w14:textId="2EFE3D88" w:rsidR="00BB608B" w:rsidRPr="00BB608B" w:rsidRDefault="001B7708" w:rsidP="00BB608B">
            <w:pPr>
              <w:spacing w:line="360" w:lineRule="auto"/>
              <w:jc w:val="center"/>
              <w:rPr>
                <w:b/>
                <w:sz w:val="18"/>
              </w:rPr>
            </w:pPr>
            <w:r>
              <w:rPr>
                <w:b/>
                <w:sz w:val="18"/>
              </w:rPr>
              <w:t>Valor</w:t>
            </w:r>
          </w:p>
        </w:tc>
      </w:tr>
      <w:tr w:rsidR="00BB608B" w:rsidRPr="00BB608B" w14:paraId="274D8863" w14:textId="77777777" w:rsidTr="001B1803">
        <w:tc>
          <w:tcPr>
            <w:tcW w:w="2835" w:type="dxa"/>
          </w:tcPr>
          <w:p w14:paraId="2DA0AB50" w14:textId="2F907DBA" w:rsidR="00BB608B" w:rsidRPr="00BB608B" w:rsidRDefault="00BA7B91" w:rsidP="00BB608B">
            <w:pPr>
              <w:spacing w:line="360" w:lineRule="auto"/>
              <w:rPr>
                <w:sz w:val="18"/>
              </w:rPr>
            </w:pPr>
            <w:r>
              <w:rPr>
                <w:sz w:val="18"/>
              </w:rPr>
              <w:t>Casos de prueba planificados</w:t>
            </w:r>
          </w:p>
        </w:tc>
        <w:tc>
          <w:tcPr>
            <w:tcW w:w="1559" w:type="dxa"/>
          </w:tcPr>
          <w:p w14:paraId="07D8E81E" w14:textId="03D49282" w:rsidR="00BB608B" w:rsidRPr="00BB608B" w:rsidRDefault="00EF5460" w:rsidP="001B1803">
            <w:pPr>
              <w:spacing w:line="360" w:lineRule="auto"/>
              <w:jc w:val="center"/>
              <w:rPr>
                <w:sz w:val="18"/>
              </w:rPr>
            </w:pPr>
            <w:r>
              <w:rPr>
                <w:bCs/>
                <w:sz w:val="18"/>
                <w:szCs w:val="18"/>
                <w:bdr w:val="none" w:sz="0" w:space="0" w:color="auto" w:frame="1"/>
              </w:rPr>
              <w:t>658</w:t>
            </w:r>
          </w:p>
        </w:tc>
      </w:tr>
      <w:tr w:rsidR="00BA7B91" w:rsidRPr="00BB608B" w14:paraId="53116B7A" w14:textId="77777777" w:rsidTr="001B1803">
        <w:tc>
          <w:tcPr>
            <w:tcW w:w="2835" w:type="dxa"/>
          </w:tcPr>
          <w:p w14:paraId="162CC067" w14:textId="0521F9E4" w:rsidR="00BA7B91" w:rsidRDefault="00BA7B91" w:rsidP="00BB608B">
            <w:pPr>
              <w:spacing w:line="360" w:lineRule="auto"/>
              <w:rPr>
                <w:sz w:val="18"/>
              </w:rPr>
            </w:pPr>
            <w:r>
              <w:rPr>
                <w:sz w:val="18"/>
              </w:rPr>
              <w:t>Casos de prueba ejecutados</w:t>
            </w:r>
          </w:p>
        </w:tc>
        <w:tc>
          <w:tcPr>
            <w:tcW w:w="1559" w:type="dxa"/>
          </w:tcPr>
          <w:p w14:paraId="4DDDDA6D" w14:textId="2BE805A7" w:rsidR="00BA7B91" w:rsidRPr="00BB608B" w:rsidRDefault="00EF5460" w:rsidP="001B1803">
            <w:pPr>
              <w:spacing w:line="360" w:lineRule="auto"/>
              <w:jc w:val="center"/>
              <w:rPr>
                <w:sz w:val="18"/>
              </w:rPr>
            </w:pPr>
            <w:r>
              <w:rPr>
                <w:bCs/>
                <w:sz w:val="18"/>
                <w:szCs w:val="18"/>
                <w:bdr w:val="none" w:sz="0" w:space="0" w:color="auto" w:frame="1"/>
              </w:rPr>
              <w:t>658</w:t>
            </w:r>
          </w:p>
        </w:tc>
      </w:tr>
      <w:tr w:rsidR="00BA7B91" w:rsidRPr="00BB608B" w14:paraId="6E798B40" w14:textId="77777777" w:rsidTr="001B1803">
        <w:tc>
          <w:tcPr>
            <w:tcW w:w="2835" w:type="dxa"/>
          </w:tcPr>
          <w:p w14:paraId="28BAF0E1" w14:textId="556C5C05" w:rsidR="00BA7B91" w:rsidRDefault="00BA7B91" w:rsidP="00BB608B">
            <w:pPr>
              <w:spacing w:line="360" w:lineRule="auto"/>
              <w:rPr>
                <w:sz w:val="18"/>
              </w:rPr>
            </w:pPr>
            <w:r>
              <w:rPr>
                <w:sz w:val="18"/>
              </w:rPr>
              <w:t>Casos de prueba exitosos</w:t>
            </w:r>
          </w:p>
        </w:tc>
        <w:tc>
          <w:tcPr>
            <w:tcW w:w="1559" w:type="dxa"/>
          </w:tcPr>
          <w:p w14:paraId="26B7A675" w14:textId="1C584E76" w:rsidR="00BA7B91" w:rsidRPr="00BB608B" w:rsidRDefault="00EF5460" w:rsidP="001B1803">
            <w:pPr>
              <w:spacing w:line="360" w:lineRule="auto"/>
              <w:jc w:val="center"/>
              <w:rPr>
                <w:sz w:val="18"/>
              </w:rPr>
            </w:pPr>
            <w:r>
              <w:rPr>
                <w:bCs/>
                <w:sz w:val="18"/>
                <w:szCs w:val="18"/>
                <w:bdr w:val="none" w:sz="0" w:space="0" w:color="auto" w:frame="1"/>
              </w:rPr>
              <w:t>658</w:t>
            </w:r>
          </w:p>
        </w:tc>
      </w:tr>
      <w:tr w:rsidR="00BA7B91" w:rsidRPr="00BB608B" w14:paraId="682A3564" w14:textId="77777777" w:rsidTr="001B1803">
        <w:tc>
          <w:tcPr>
            <w:tcW w:w="2835" w:type="dxa"/>
          </w:tcPr>
          <w:p w14:paraId="64760E5C" w14:textId="70F950F4" w:rsidR="00BA7B91" w:rsidRPr="00BB608B" w:rsidRDefault="00BA7B91" w:rsidP="00BA7B91">
            <w:pPr>
              <w:spacing w:line="360" w:lineRule="auto"/>
              <w:rPr>
                <w:sz w:val="18"/>
              </w:rPr>
            </w:pPr>
            <w:r w:rsidRPr="00EF441D">
              <w:rPr>
                <w:sz w:val="18"/>
              </w:rPr>
              <w:t xml:space="preserve">Casos de prueba </w:t>
            </w:r>
            <w:r>
              <w:rPr>
                <w:sz w:val="18"/>
              </w:rPr>
              <w:t>falli</w:t>
            </w:r>
            <w:r w:rsidRPr="00EF441D">
              <w:rPr>
                <w:sz w:val="18"/>
              </w:rPr>
              <w:t>dos</w:t>
            </w:r>
          </w:p>
        </w:tc>
        <w:tc>
          <w:tcPr>
            <w:tcW w:w="1559" w:type="dxa"/>
          </w:tcPr>
          <w:p w14:paraId="2011DBCE" w14:textId="52475152" w:rsidR="00BA7B91" w:rsidRPr="00BB608B" w:rsidRDefault="001B1803" w:rsidP="001B1803">
            <w:pPr>
              <w:spacing w:line="360" w:lineRule="auto"/>
              <w:jc w:val="center"/>
              <w:rPr>
                <w:sz w:val="18"/>
              </w:rPr>
            </w:pPr>
            <w:r>
              <w:rPr>
                <w:sz w:val="18"/>
              </w:rPr>
              <w:t>0</w:t>
            </w:r>
          </w:p>
        </w:tc>
      </w:tr>
      <w:tr w:rsidR="00BA7B91" w:rsidRPr="00BB608B" w14:paraId="12042BBA" w14:textId="77777777" w:rsidTr="001B1803">
        <w:tc>
          <w:tcPr>
            <w:tcW w:w="2835" w:type="dxa"/>
          </w:tcPr>
          <w:p w14:paraId="31F65D64" w14:textId="1186DE79" w:rsidR="00BA7B91" w:rsidRPr="00BB608B" w:rsidRDefault="00BA7B91" w:rsidP="00BA7B91">
            <w:pPr>
              <w:spacing w:line="360" w:lineRule="auto"/>
              <w:rPr>
                <w:sz w:val="18"/>
              </w:rPr>
            </w:pPr>
            <w:r w:rsidRPr="00EF441D">
              <w:rPr>
                <w:sz w:val="18"/>
              </w:rPr>
              <w:t xml:space="preserve">Casos de prueba </w:t>
            </w:r>
            <w:r>
              <w:rPr>
                <w:sz w:val="18"/>
              </w:rPr>
              <w:t>bloquea</w:t>
            </w:r>
            <w:r w:rsidRPr="00EF441D">
              <w:rPr>
                <w:sz w:val="18"/>
              </w:rPr>
              <w:t>dos</w:t>
            </w:r>
          </w:p>
        </w:tc>
        <w:tc>
          <w:tcPr>
            <w:tcW w:w="1559" w:type="dxa"/>
          </w:tcPr>
          <w:p w14:paraId="53698445" w14:textId="45BDBCEA" w:rsidR="00BA7B91" w:rsidRPr="00BB608B" w:rsidRDefault="001B1803" w:rsidP="001B1803">
            <w:pPr>
              <w:spacing w:line="360" w:lineRule="auto"/>
              <w:jc w:val="center"/>
              <w:rPr>
                <w:sz w:val="18"/>
              </w:rPr>
            </w:pPr>
            <w:r>
              <w:rPr>
                <w:sz w:val="18"/>
              </w:rPr>
              <w:t>0</w:t>
            </w:r>
          </w:p>
        </w:tc>
      </w:tr>
    </w:tbl>
    <w:p w14:paraId="68A68201" w14:textId="54038B11" w:rsidR="00B32DC5" w:rsidRDefault="00B32DC5" w:rsidP="00DF35AF"/>
    <w:p w14:paraId="26FAFDE5" w14:textId="07D2C3BA" w:rsidR="001511BC" w:rsidRPr="00060319" w:rsidRDefault="008D3E49" w:rsidP="00224986">
      <w:pPr>
        <w:spacing w:line="360" w:lineRule="auto"/>
      </w:pPr>
      <w:r>
        <w:t xml:space="preserve">En la </w:t>
      </w:r>
      <w:r w:rsidRPr="00060319">
        <w:rPr>
          <w:b/>
          <w:highlight w:val="red"/>
        </w:rPr>
        <w:t xml:space="preserve">Gráfica </w:t>
      </w:r>
      <w:r w:rsidR="00060319" w:rsidRPr="00060319">
        <w:rPr>
          <w:b/>
          <w:highlight w:val="red"/>
        </w:rPr>
        <w:t>1-4</w:t>
      </w:r>
      <w:r w:rsidR="00060319">
        <w:t>, se muestra la cobertura de código por sprint, en el que cada uno de los 15 planteados es representado por dos barras verticales, el primero de color naranja indica la cantidad de líneas de código a probar con el porcentaje esperado, mientras que la barra azul detalla el número de líneas reales que se han cubierto con su respectivo porcentaje.</w:t>
      </w:r>
    </w:p>
    <w:p w14:paraId="008C5B70" w14:textId="77777777" w:rsidR="008D3E49" w:rsidRDefault="00FF4A33" w:rsidP="008D3E49">
      <w:pPr>
        <w:keepNext/>
        <w:spacing w:line="360" w:lineRule="auto"/>
      </w:pPr>
      <w:r>
        <w:rPr>
          <w:noProof/>
          <w:lang w:val="en-US"/>
        </w:rPr>
        <w:drawing>
          <wp:inline distT="0" distB="0" distL="0" distR="0" wp14:anchorId="48E8086A" wp14:editId="7466A560">
            <wp:extent cx="5401945" cy="5435193"/>
            <wp:effectExtent l="0" t="0" r="8255" b="13335"/>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10227AFE" w14:textId="23F81444" w:rsidR="00C835D4" w:rsidRPr="008D3E49" w:rsidRDefault="008D3E49" w:rsidP="008D3E49">
      <w:pPr>
        <w:pStyle w:val="Descripcin"/>
        <w:rPr>
          <w:b w:val="0"/>
        </w:rPr>
      </w:pPr>
      <w:r>
        <w:t xml:space="preserve">Gráfico </w:t>
      </w:r>
      <w:r>
        <w:fldChar w:fldCharType="begin"/>
      </w:r>
      <w:r>
        <w:instrText xml:space="preserve"> SEQ Gráfico \* ARABIC </w:instrText>
      </w:r>
      <w:r>
        <w:fldChar w:fldCharType="separate"/>
      </w:r>
      <w:r>
        <w:rPr>
          <w:noProof/>
        </w:rPr>
        <w:t>1</w:t>
      </w:r>
      <w:r>
        <w:fldChar w:fldCharType="end"/>
      </w:r>
      <w:r>
        <w:t xml:space="preserve">-4: </w:t>
      </w:r>
      <w:r>
        <w:rPr>
          <w:b w:val="0"/>
        </w:rPr>
        <w:t>Cobertura de código por Sprints</w:t>
      </w:r>
    </w:p>
    <w:p w14:paraId="71953E89" w14:textId="77777777" w:rsidR="007B6B79" w:rsidRPr="00A14027" w:rsidRDefault="007B6B79" w:rsidP="007B6B79">
      <w:pPr>
        <w:pStyle w:val="Textoindependiente"/>
        <w:spacing w:line="360" w:lineRule="auto"/>
        <w:rPr>
          <w:b/>
          <w:sz w:val="16"/>
        </w:rPr>
      </w:pPr>
      <w:r w:rsidRPr="00A14027">
        <w:rPr>
          <w:b/>
          <w:sz w:val="16"/>
        </w:rPr>
        <w:t xml:space="preserve">Realizado por: </w:t>
      </w:r>
      <w:r w:rsidRPr="00A14027">
        <w:rPr>
          <w:sz w:val="16"/>
        </w:rPr>
        <w:t>W. Aldas y C. Pilataxi, 2020</w:t>
      </w:r>
    </w:p>
    <w:p w14:paraId="506E0537" w14:textId="392830EF" w:rsidR="001511BC" w:rsidRDefault="001511BC" w:rsidP="001511BC">
      <w:pPr>
        <w:spacing w:line="360" w:lineRule="auto"/>
      </w:pPr>
    </w:p>
    <w:p w14:paraId="55EA0562" w14:textId="10546369" w:rsidR="00A263D2" w:rsidRDefault="00A263D2" w:rsidP="001511BC">
      <w:pPr>
        <w:spacing w:line="360" w:lineRule="auto"/>
      </w:pPr>
      <w:r>
        <w:t xml:space="preserve">El gráfico aquí expuesto, es una forma reducida de mostrar los datos establecidos en la </w:t>
      </w:r>
      <w:r w:rsidRPr="00A263D2">
        <w:rPr>
          <w:b/>
        </w:rPr>
        <w:t>Tabla 1-4</w:t>
      </w:r>
      <w:r>
        <w:t>, con esto se indica que los casos de pruebas planificados han sido llevados a cabo de manera exitosa por lo que los resultados reflejan que la gran mayoría de líneas de código de las funcionalidades han sido probadas, y como detalle final se</w:t>
      </w:r>
      <w:r w:rsidR="00857A35">
        <w:t xml:space="preserve"> ha</w:t>
      </w:r>
      <w:r>
        <w:t xml:space="preserve"> obtenido que el promedio de cobertura de pruebas en todo el sistema tanto web como móvil es del 94%.</w:t>
      </w:r>
    </w:p>
    <w:p w14:paraId="10767D7A" w14:textId="717EAF24" w:rsidR="00203869" w:rsidRDefault="00203869" w:rsidP="001511BC">
      <w:pPr>
        <w:spacing w:line="360" w:lineRule="auto"/>
      </w:pPr>
    </w:p>
    <w:p w14:paraId="328D36F9" w14:textId="77777777" w:rsidR="00203869" w:rsidRPr="00463C35" w:rsidRDefault="00203869" w:rsidP="00203869">
      <w:pPr>
        <w:pStyle w:val="Textoindependiente"/>
        <w:spacing w:line="360" w:lineRule="auto"/>
      </w:pPr>
    </w:p>
    <w:p w14:paraId="6E82CD63" w14:textId="77777777" w:rsidR="00203869" w:rsidRDefault="00203869" w:rsidP="00203869">
      <w:pPr>
        <w:pStyle w:val="Ttulo1"/>
        <w:numPr>
          <w:ilvl w:val="1"/>
          <w:numId w:val="38"/>
        </w:numPr>
        <w:tabs>
          <w:tab w:val="left" w:pos="709"/>
        </w:tabs>
        <w:spacing w:before="176" w:line="360" w:lineRule="auto"/>
        <w:ind w:left="0" w:firstLine="0"/>
        <w:jc w:val="left"/>
      </w:pPr>
      <w:r w:rsidRPr="00531A02">
        <w:t xml:space="preserve"> </w:t>
      </w:r>
      <w:r>
        <w:t>Tiempos de respuesta</w:t>
      </w:r>
    </w:p>
    <w:p w14:paraId="2B0E547D" w14:textId="77777777" w:rsidR="00203869" w:rsidRPr="00DD762F" w:rsidRDefault="00203869" w:rsidP="00203869">
      <w:pPr>
        <w:pStyle w:val="Ttulo1"/>
        <w:numPr>
          <w:ilvl w:val="2"/>
          <w:numId w:val="38"/>
        </w:numPr>
        <w:tabs>
          <w:tab w:val="left" w:pos="709"/>
        </w:tabs>
        <w:spacing w:before="176" w:line="360" w:lineRule="auto"/>
        <w:ind w:left="0" w:firstLine="0"/>
        <w:jc w:val="left"/>
        <w:rPr>
          <w:i/>
        </w:rPr>
      </w:pPr>
      <w:r w:rsidRPr="00DD762F">
        <w:rPr>
          <w:i/>
        </w:rPr>
        <w:t>Procesos actuales</w:t>
      </w:r>
    </w:p>
    <w:p w14:paraId="5FCC0D42" w14:textId="77777777" w:rsidR="00203869" w:rsidRDefault="00203869" w:rsidP="00203869">
      <w:pPr>
        <w:spacing w:line="360" w:lineRule="auto"/>
      </w:pPr>
      <w:r>
        <w:t>En la actualidad los procesos internos que se ejecutan en la Escuela de Conducción Profesional CONDUESPOCH son realizados de manera manual, para la toma de los tiempos se escogieron las tareas que son más usadas dentro de la institución, dichos tiempos se muestran en la tabla ###</w:t>
      </w:r>
    </w:p>
    <w:p w14:paraId="3225929D" w14:textId="77777777" w:rsidR="00203869" w:rsidRPr="00463C35" w:rsidRDefault="00203869" w:rsidP="00203869">
      <w:pPr>
        <w:pStyle w:val="Textoindependiente"/>
        <w:spacing w:line="360" w:lineRule="auto"/>
      </w:pPr>
    </w:p>
    <w:p w14:paraId="6676719E" w14:textId="77777777" w:rsidR="00203869" w:rsidRDefault="00203869" w:rsidP="00203869">
      <w:pPr>
        <w:pStyle w:val="Textoindependiente"/>
        <w:spacing w:line="360" w:lineRule="auto"/>
      </w:pPr>
      <w:r>
        <w:rPr>
          <w:b/>
        </w:rPr>
        <w:t>Tabla 1</w:t>
      </w:r>
      <w:r w:rsidRPr="00463C35">
        <w:rPr>
          <w:b/>
        </w:rPr>
        <w:t xml:space="preserve">-4: </w:t>
      </w:r>
      <w:r w:rsidRPr="00463C35">
        <w:t>Tiempo requerido para realizar una actividad al utilizar el método manual.</w:t>
      </w:r>
    </w:p>
    <w:tbl>
      <w:tblPr>
        <w:tblStyle w:val="Tablaconcuadrcula"/>
        <w:tblW w:w="8500" w:type="dxa"/>
        <w:tblLook w:val="04A0" w:firstRow="1" w:lastRow="0" w:firstColumn="1" w:lastColumn="0" w:noHBand="0" w:noVBand="1"/>
      </w:tblPr>
      <w:tblGrid>
        <w:gridCol w:w="1038"/>
        <w:gridCol w:w="1732"/>
        <w:gridCol w:w="1732"/>
        <w:gridCol w:w="1732"/>
        <w:gridCol w:w="2266"/>
      </w:tblGrid>
      <w:tr w:rsidR="00203869" w:rsidRPr="00463C35" w14:paraId="2FE50606" w14:textId="77777777" w:rsidTr="00D41725">
        <w:trPr>
          <w:trHeight w:val="248"/>
        </w:trPr>
        <w:tc>
          <w:tcPr>
            <w:tcW w:w="0" w:type="auto"/>
          </w:tcPr>
          <w:p w14:paraId="68F19968" w14:textId="77777777" w:rsidR="00203869" w:rsidRPr="00463C35" w:rsidRDefault="00203869" w:rsidP="00D41725">
            <w:pPr>
              <w:spacing w:line="360" w:lineRule="auto"/>
            </w:pPr>
            <w:r>
              <w:t>Proceso</w:t>
            </w:r>
          </w:p>
        </w:tc>
        <w:tc>
          <w:tcPr>
            <w:tcW w:w="0" w:type="auto"/>
          </w:tcPr>
          <w:p w14:paraId="179710E9" w14:textId="77777777" w:rsidR="00203869" w:rsidRPr="00463C35" w:rsidRDefault="00203869" w:rsidP="00D41725">
            <w:pPr>
              <w:spacing w:line="360" w:lineRule="auto"/>
            </w:pPr>
            <w:r>
              <w:t>Tiempo</w:t>
            </w:r>
            <w:r w:rsidRPr="00463C35">
              <w:t>1</w:t>
            </w:r>
            <w:r>
              <w:t>(Min)</w:t>
            </w:r>
          </w:p>
        </w:tc>
        <w:tc>
          <w:tcPr>
            <w:tcW w:w="0" w:type="auto"/>
          </w:tcPr>
          <w:p w14:paraId="1970843A" w14:textId="77777777" w:rsidR="00203869" w:rsidRPr="00463C35" w:rsidRDefault="00203869" w:rsidP="00D41725">
            <w:pPr>
              <w:spacing w:line="360" w:lineRule="auto"/>
            </w:pPr>
            <w:r>
              <w:t>Tiempo</w:t>
            </w:r>
            <w:r w:rsidRPr="00463C35">
              <w:t>2</w:t>
            </w:r>
            <w:r>
              <w:t>(Min)</w:t>
            </w:r>
          </w:p>
        </w:tc>
        <w:tc>
          <w:tcPr>
            <w:tcW w:w="0" w:type="auto"/>
          </w:tcPr>
          <w:p w14:paraId="0C8D66C9" w14:textId="77777777" w:rsidR="00203869" w:rsidRPr="00463C35" w:rsidRDefault="00203869" w:rsidP="00D41725">
            <w:pPr>
              <w:spacing w:line="360" w:lineRule="auto"/>
            </w:pPr>
            <w:r>
              <w:t>Tiempo</w:t>
            </w:r>
            <w:r w:rsidRPr="00463C35">
              <w:t>3</w:t>
            </w:r>
            <w:r>
              <w:t>(Min)</w:t>
            </w:r>
          </w:p>
        </w:tc>
        <w:tc>
          <w:tcPr>
            <w:tcW w:w="2266" w:type="dxa"/>
          </w:tcPr>
          <w:p w14:paraId="27ACEBF6" w14:textId="77777777" w:rsidR="00203869" w:rsidRPr="00463C35" w:rsidRDefault="00203869" w:rsidP="00D41725">
            <w:pPr>
              <w:spacing w:line="360" w:lineRule="auto"/>
            </w:pPr>
            <w:r w:rsidRPr="00463C35">
              <w:t>Promedio</w:t>
            </w:r>
            <w:r>
              <w:t>(min)</w:t>
            </w:r>
          </w:p>
        </w:tc>
      </w:tr>
      <w:tr w:rsidR="00203869" w:rsidRPr="00463C35" w14:paraId="1C138D12" w14:textId="77777777" w:rsidTr="00D41725">
        <w:trPr>
          <w:trHeight w:val="248"/>
        </w:trPr>
        <w:tc>
          <w:tcPr>
            <w:tcW w:w="0" w:type="auto"/>
          </w:tcPr>
          <w:p w14:paraId="0024DCDD" w14:textId="77777777" w:rsidR="00203869" w:rsidRPr="00463C35" w:rsidRDefault="00203869" w:rsidP="00D41725">
            <w:pPr>
              <w:spacing w:line="360" w:lineRule="auto"/>
            </w:pPr>
            <w:r>
              <w:t>P</w:t>
            </w:r>
            <w:r w:rsidRPr="00463C35">
              <w:t>1</w:t>
            </w:r>
          </w:p>
        </w:tc>
        <w:tc>
          <w:tcPr>
            <w:tcW w:w="0" w:type="auto"/>
          </w:tcPr>
          <w:p w14:paraId="2139C51B" w14:textId="77777777" w:rsidR="00203869" w:rsidRPr="00463C35" w:rsidRDefault="00203869" w:rsidP="00D41725">
            <w:pPr>
              <w:spacing w:line="360" w:lineRule="auto"/>
            </w:pPr>
            <w:r>
              <w:t>15.52</w:t>
            </w:r>
          </w:p>
        </w:tc>
        <w:tc>
          <w:tcPr>
            <w:tcW w:w="0" w:type="auto"/>
          </w:tcPr>
          <w:p w14:paraId="404B66D7" w14:textId="77777777" w:rsidR="00203869" w:rsidRPr="00463C35" w:rsidRDefault="00203869" w:rsidP="00D41725">
            <w:pPr>
              <w:spacing w:line="360" w:lineRule="auto"/>
            </w:pPr>
            <w:r>
              <w:t>12.87</w:t>
            </w:r>
          </w:p>
        </w:tc>
        <w:tc>
          <w:tcPr>
            <w:tcW w:w="0" w:type="auto"/>
          </w:tcPr>
          <w:p w14:paraId="27B519A7" w14:textId="77777777" w:rsidR="00203869" w:rsidRPr="00463C35" w:rsidRDefault="00203869" w:rsidP="00D41725">
            <w:pPr>
              <w:spacing w:line="360" w:lineRule="auto"/>
            </w:pPr>
            <w:r>
              <w:t>16.1</w:t>
            </w:r>
          </w:p>
        </w:tc>
        <w:tc>
          <w:tcPr>
            <w:tcW w:w="2266" w:type="dxa"/>
            <w:vAlign w:val="bottom"/>
          </w:tcPr>
          <w:p w14:paraId="69A5E372" w14:textId="77777777" w:rsidR="00203869" w:rsidRPr="00463C35" w:rsidRDefault="00203869" w:rsidP="00D41725">
            <w:pPr>
              <w:spacing w:line="360" w:lineRule="auto"/>
              <w:jc w:val="right"/>
              <w:rPr>
                <w:rFonts w:ascii="Calibri" w:hAnsi="Calibri" w:cs="Calibri"/>
                <w:color w:val="000000"/>
                <w:lang w:val="en-US"/>
              </w:rPr>
            </w:pPr>
            <w:r>
              <w:rPr>
                <w:rFonts w:ascii="Calibri" w:hAnsi="Calibri" w:cs="Calibri"/>
                <w:color w:val="000000"/>
                <w:lang w:val="en-US"/>
              </w:rPr>
              <w:t>14.83</w:t>
            </w:r>
          </w:p>
        </w:tc>
      </w:tr>
      <w:tr w:rsidR="00203869" w:rsidRPr="00463C35" w14:paraId="248EA49B" w14:textId="77777777" w:rsidTr="00D41725">
        <w:trPr>
          <w:trHeight w:val="263"/>
        </w:trPr>
        <w:tc>
          <w:tcPr>
            <w:tcW w:w="0" w:type="auto"/>
          </w:tcPr>
          <w:p w14:paraId="35179A4C" w14:textId="77777777" w:rsidR="00203869" w:rsidRPr="00463C35" w:rsidRDefault="00203869" w:rsidP="00D41725">
            <w:pPr>
              <w:spacing w:line="360" w:lineRule="auto"/>
            </w:pPr>
            <w:r>
              <w:t>P</w:t>
            </w:r>
            <w:r w:rsidRPr="00463C35">
              <w:t>2</w:t>
            </w:r>
          </w:p>
        </w:tc>
        <w:tc>
          <w:tcPr>
            <w:tcW w:w="0" w:type="auto"/>
          </w:tcPr>
          <w:p w14:paraId="65871645" w14:textId="77777777" w:rsidR="00203869" w:rsidRPr="00463C35" w:rsidRDefault="00203869" w:rsidP="00D41725">
            <w:pPr>
              <w:spacing w:line="360" w:lineRule="auto"/>
            </w:pPr>
            <w:r>
              <w:t>20</w:t>
            </w:r>
          </w:p>
        </w:tc>
        <w:tc>
          <w:tcPr>
            <w:tcW w:w="0" w:type="auto"/>
          </w:tcPr>
          <w:p w14:paraId="0A6E4BE8" w14:textId="77777777" w:rsidR="00203869" w:rsidRPr="00463C35" w:rsidRDefault="00203869" w:rsidP="00D41725">
            <w:pPr>
              <w:spacing w:line="360" w:lineRule="auto"/>
            </w:pPr>
            <w:r>
              <w:t>16.25</w:t>
            </w:r>
          </w:p>
        </w:tc>
        <w:tc>
          <w:tcPr>
            <w:tcW w:w="0" w:type="auto"/>
          </w:tcPr>
          <w:p w14:paraId="4462B9E7" w14:textId="77777777" w:rsidR="00203869" w:rsidRPr="00463C35" w:rsidRDefault="00203869" w:rsidP="00D41725">
            <w:pPr>
              <w:spacing w:line="360" w:lineRule="auto"/>
            </w:pPr>
            <w:r>
              <w:t>18.14</w:t>
            </w:r>
          </w:p>
        </w:tc>
        <w:tc>
          <w:tcPr>
            <w:tcW w:w="2266" w:type="dxa"/>
            <w:vAlign w:val="bottom"/>
          </w:tcPr>
          <w:p w14:paraId="1A82BCB8"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8.13</w:t>
            </w:r>
          </w:p>
        </w:tc>
      </w:tr>
      <w:tr w:rsidR="00203869" w:rsidRPr="00463C35" w14:paraId="410317F1" w14:textId="77777777" w:rsidTr="00D41725">
        <w:trPr>
          <w:trHeight w:val="248"/>
        </w:trPr>
        <w:tc>
          <w:tcPr>
            <w:tcW w:w="0" w:type="auto"/>
          </w:tcPr>
          <w:p w14:paraId="0F4D85E9" w14:textId="77777777" w:rsidR="00203869" w:rsidRPr="00463C35" w:rsidRDefault="00203869" w:rsidP="00D41725">
            <w:pPr>
              <w:spacing w:line="360" w:lineRule="auto"/>
            </w:pPr>
            <w:r>
              <w:t>P</w:t>
            </w:r>
            <w:r w:rsidRPr="00463C35">
              <w:t>3</w:t>
            </w:r>
          </w:p>
        </w:tc>
        <w:tc>
          <w:tcPr>
            <w:tcW w:w="0" w:type="auto"/>
          </w:tcPr>
          <w:p w14:paraId="2C16E694" w14:textId="77777777" w:rsidR="00203869" w:rsidRPr="00463C35" w:rsidRDefault="00203869" w:rsidP="00D41725">
            <w:pPr>
              <w:spacing w:line="360" w:lineRule="auto"/>
            </w:pPr>
            <w:r>
              <w:t>15.38</w:t>
            </w:r>
          </w:p>
        </w:tc>
        <w:tc>
          <w:tcPr>
            <w:tcW w:w="0" w:type="auto"/>
          </w:tcPr>
          <w:p w14:paraId="059898AE" w14:textId="77777777" w:rsidR="00203869" w:rsidRPr="00463C35" w:rsidRDefault="00203869" w:rsidP="00D41725">
            <w:pPr>
              <w:spacing w:line="360" w:lineRule="auto"/>
            </w:pPr>
            <w:r>
              <w:t>19.16</w:t>
            </w:r>
          </w:p>
        </w:tc>
        <w:tc>
          <w:tcPr>
            <w:tcW w:w="0" w:type="auto"/>
          </w:tcPr>
          <w:p w14:paraId="4A2607AE" w14:textId="77777777" w:rsidR="00203869" w:rsidRPr="00463C35" w:rsidRDefault="00203869" w:rsidP="00D41725">
            <w:pPr>
              <w:spacing w:line="360" w:lineRule="auto"/>
            </w:pPr>
            <w:r>
              <w:t>15.66</w:t>
            </w:r>
          </w:p>
        </w:tc>
        <w:tc>
          <w:tcPr>
            <w:tcW w:w="2266" w:type="dxa"/>
            <w:vAlign w:val="bottom"/>
          </w:tcPr>
          <w:p w14:paraId="30016817"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6.73</w:t>
            </w:r>
          </w:p>
        </w:tc>
      </w:tr>
      <w:tr w:rsidR="00203869" w:rsidRPr="00463C35" w14:paraId="659028D9" w14:textId="77777777" w:rsidTr="00D41725">
        <w:trPr>
          <w:trHeight w:val="263"/>
        </w:trPr>
        <w:tc>
          <w:tcPr>
            <w:tcW w:w="0" w:type="auto"/>
          </w:tcPr>
          <w:p w14:paraId="2EBA4D5F" w14:textId="77777777" w:rsidR="00203869" w:rsidRPr="00463C35" w:rsidRDefault="00203869" w:rsidP="00D41725">
            <w:pPr>
              <w:spacing w:line="360" w:lineRule="auto"/>
            </w:pPr>
            <w:r>
              <w:t>P</w:t>
            </w:r>
            <w:r w:rsidRPr="00463C35">
              <w:t>4</w:t>
            </w:r>
          </w:p>
        </w:tc>
        <w:tc>
          <w:tcPr>
            <w:tcW w:w="0" w:type="auto"/>
          </w:tcPr>
          <w:p w14:paraId="3C3700AA" w14:textId="77777777" w:rsidR="00203869" w:rsidRPr="00463C35" w:rsidRDefault="00203869" w:rsidP="00D41725">
            <w:pPr>
              <w:spacing w:line="360" w:lineRule="auto"/>
            </w:pPr>
            <w:r>
              <w:t>15.43</w:t>
            </w:r>
          </w:p>
        </w:tc>
        <w:tc>
          <w:tcPr>
            <w:tcW w:w="0" w:type="auto"/>
          </w:tcPr>
          <w:p w14:paraId="25215AB8" w14:textId="77777777" w:rsidR="00203869" w:rsidRPr="00463C35" w:rsidRDefault="00203869" w:rsidP="00D41725">
            <w:pPr>
              <w:spacing w:line="360" w:lineRule="auto"/>
            </w:pPr>
            <w:r>
              <w:t>14.95</w:t>
            </w:r>
          </w:p>
        </w:tc>
        <w:tc>
          <w:tcPr>
            <w:tcW w:w="0" w:type="auto"/>
          </w:tcPr>
          <w:p w14:paraId="0BA1F9F9" w14:textId="77777777" w:rsidR="00203869" w:rsidRPr="00463C35" w:rsidRDefault="00203869" w:rsidP="00D41725">
            <w:pPr>
              <w:spacing w:line="360" w:lineRule="auto"/>
            </w:pPr>
            <w:r>
              <w:t>16.37</w:t>
            </w:r>
          </w:p>
        </w:tc>
        <w:tc>
          <w:tcPr>
            <w:tcW w:w="2266" w:type="dxa"/>
            <w:vAlign w:val="bottom"/>
          </w:tcPr>
          <w:p w14:paraId="5FFF709D"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5.58</w:t>
            </w:r>
          </w:p>
        </w:tc>
      </w:tr>
      <w:tr w:rsidR="00203869" w:rsidRPr="00463C35" w14:paraId="42EADF8C" w14:textId="77777777" w:rsidTr="00D41725">
        <w:trPr>
          <w:trHeight w:val="248"/>
        </w:trPr>
        <w:tc>
          <w:tcPr>
            <w:tcW w:w="0" w:type="auto"/>
          </w:tcPr>
          <w:p w14:paraId="667C09A9" w14:textId="77777777" w:rsidR="00203869" w:rsidRPr="00463C35" w:rsidRDefault="00203869" w:rsidP="00D41725">
            <w:pPr>
              <w:spacing w:line="360" w:lineRule="auto"/>
            </w:pPr>
            <w:r>
              <w:t>P</w:t>
            </w:r>
            <w:r w:rsidRPr="00463C35">
              <w:t>5</w:t>
            </w:r>
          </w:p>
        </w:tc>
        <w:tc>
          <w:tcPr>
            <w:tcW w:w="0" w:type="auto"/>
          </w:tcPr>
          <w:p w14:paraId="3F8B89C3" w14:textId="77777777" w:rsidR="00203869" w:rsidRPr="00463C35" w:rsidRDefault="00203869" w:rsidP="00D41725">
            <w:pPr>
              <w:spacing w:line="360" w:lineRule="auto"/>
            </w:pPr>
            <w:r>
              <w:t>15</w:t>
            </w:r>
          </w:p>
        </w:tc>
        <w:tc>
          <w:tcPr>
            <w:tcW w:w="0" w:type="auto"/>
          </w:tcPr>
          <w:p w14:paraId="6730D0DC" w14:textId="77777777" w:rsidR="00203869" w:rsidRPr="00463C35" w:rsidRDefault="00203869" w:rsidP="00D41725">
            <w:pPr>
              <w:spacing w:line="360" w:lineRule="auto"/>
            </w:pPr>
            <w:r>
              <w:t>12.67</w:t>
            </w:r>
          </w:p>
        </w:tc>
        <w:tc>
          <w:tcPr>
            <w:tcW w:w="0" w:type="auto"/>
          </w:tcPr>
          <w:p w14:paraId="56C96BA6" w14:textId="77777777" w:rsidR="00203869" w:rsidRPr="00463C35" w:rsidRDefault="00203869" w:rsidP="00D41725">
            <w:pPr>
              <w:spacing w:line="360" w:lineRule="auto"/>
            </w:pPr>
            <w:r>
              <w:t>17</w:t>
            </w:r>
          </w:p>
        </w:tc>
        <w:tc>
          <w:tcPr>
            <w:tcW w:w="2266" w:type="dxa"/>
            <w:vAlign w:val="bottom"/>
          </w:tcPr>
          <w:p w14:paraId="0833B672"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4.89</w:t>
            </w:r>
          </w:p>
        </w:tc>
      </w:tr>
      <w:tr w:rsidR="00203869" w:rsidRPr="00463C35" w14:paraId="16DF4561" w14:textId="77777777" w:rsidTr="00D41725">
        <w:trPr>
          <w:trHeight w:val="263"/>
        </w:trPr>
        <w:tc>
          <w:tcPr>
            <w:tcW w:w="0" w:type="auto"/>
          </w:tcPr>
          <w:p w14:paraId="478ED72C" w14:textId="77777777" w:rsidR="00203869" w:rsidRPr="00463C35" w:rsidRDefault="00203869" w:rsidP="00D41725">
            <w:pPr>
              <w:spacing w:line="360" w:lineRule="auto"/>
            </w:pPr>
            <w:r>
              <w:t>P</w:t>
            </w:r>
            <w:r w:rsidRPr="00463C35">
              <w:t>6</w:t>
            </w:r>
          </w:p>
        </w:tc>
        <w:tc>
          <w:tcPr>
            <w:tcW w:w="0" w:type="auto"/>
          </w:tcPr>
          <w:p w14:paraId="4DE1A09B" w14:textId="77777777" w:rsidR="00203869" w:rsidRPr="00463C35" w:rsidRDefault="00203869" w:rsidP="00D41725">
            <w:pPr>
              <w:spacing w:line="360" w:lineRule="auto"/>
            </w:pPr>
            <w:r>
              <w:t>10.31</w:t>
            </w:r>
          </w:p>
        </w:tc>
        <w:tc>
          <w:tcPr>
            <w:tcW w:w="0" w:type="auto"/>
          </w:tcPr>
          <w:p w14:paraId="63DB2A2E" w14:textId="77777777" w:rsidR="00203869" w:rsidRPr="00463C35" w:rsidRDefault="00203869" w:rsidP="00D41725">
            <w:pPr>
              <w:spacing w:line="360" w:lineRule="auto"/>
            </w:pPr>
            <w:r>
              <w:t>12.16</w:t>
            </w:r>
          </w:p>
        </w:tc>
        <w:tc>
          <w:tcPr>
            <w:tcW w:w="0" w:type="auto"/>
          </w:tcPr>
          <w:p w14:paraId="69EE18AD" w14:textId="77777777" w:rsidR="00203869" w:rsidRPr="00463C35" w:rsidRDefault="00203869" w:rsidP="00D41725">
            <w:pPr>
              <w:spacing w:line="360" w:lineRule="auto"/>
            </w:pPr>
            <w:r>
              <w:t>10.54</w:t>
            </w:r>
          </w:p>
        </w:tc>
        <w:tc>
          <w:tcPr>
            <w:tcW w:w="2266" w:type="dxa"/>
            <w:vAlign w:val="bottom"/>
          </w:tcPr>
          <w:p w14:paraId="6E358940"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1</w:t>
            </w:r>
          </w:p>
        </w:tc>
      </w:tr>
      <w:tr w:rsidR="00203869" w:rsidRPr="00463C35" w14:paraId="0E7462E9" w14:textId="77777777" w:rsidTr="00D41725">
        <w:trPr>
          <w:trHeight w:val="263"/>
        </w:trPr>
        <w:tc>
          <w:tcPr>
            <w:tcW w:w="0" w:type="auto"/>
          </w:tcPr>
          <w:p w14:paraId="0E7547B9" w14:textId="77777777" w:rsidR="00203869" w:rsidRPr="00463C35" w:rsidRDefault="00203869" w:rsidP="00D41725">
            <w:pPr>
              <w:spacing w:line="360" w:lineRule="auto"/>
            </w:pPr>
            <w:r>
              <w:t>P</w:t>
            </w:r>
            <w:r w:rsidRPr="00463C35">
              <w:t>7</w:t>
            </w:r>
          </w:p>
        </w:tc>
        <w:tc>
          <w:tcPr>
            <w:tcW w:w="0" w:type="auto"/>
          </w:tcPr>
          <w:p w14:paraId="444D4180" w14:textId="77777777" w:rsidR="00203869" w:rsidRPr="00463C35" w:rsidRDefault="00203869" w:rsidP="00D41725">
            <w:pPr>
              <w:spacing w:line="360" w:lineRule="auto"/>
            </w:pPr>
            <w:r>
              <w:t>30.33</w:t>
            </w:r>
          </w:p>
        </w:tc>
        <w:tc>
          <w:tcPr>
            <w:tcW w:w="0" w:type="auto"/>
          </w:tcPr>
          <w:p w14:paraId="62D6954D" w14:textId="77777777" w:rsidR="00203869" w:rsidRPr="00463C35" w:rsidRDefault="00203869" w:rsidP="00D41725">
            <w:pPr>
              <w:spacing w:line="360" w:lineRule="auto"/>
            </w:pPr>
            <w:r>
              <w:t>26.14</w:t>
            </w:r>
          </w:p>
        </w:tc>
        <w:tc>
          <w:tcPr>
            <w:tcW w:w="0" w:type="auto"/>
          </w:tcPr>
          <w:p w14:paraId="5D2AA7F4" w14:textId="77777777" w:rsidR="00203869" w:rsidRPr="00463C35" w:rsidRDefault="00203869" w:rsidP="00D41725">
            <w:pPr>
              <w:spacing w:line="360" w:lineRule="auto"/>
            </w:pPr>
            <w:r>
              <w:t>29.85</w:t>
            </w:r>
          </w:p>
        </w:tc>
        <w:tc>
          <w:tcPr>
            <w:tcW w:w="2266" w:type="dxa"/>
            <w:vAlign w:val="bottom"/>
          </w:tcPr>
          <w:p w14:paraId="487A1495"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28.77</w:t>
            </w:r>
          </w:p>
        </w:tc>
      </w:tr>
      <w:tr w:rsidR="00203869" w:rsidRPr="00463C35" w14:paraId="529F344F" w14:textId="77777777" w:rsidTr="00D41725">
        <w:trPr>
          <w:trHeight w:val="248"/>
        </w:trPr>
        <w:tc>
          <w:tcPr>
            <w:tcW w:w="0" w:type="auto"/>
          </w:tcPr>
          <w:p w14:paraId="220342C3" w14:textId="77777777" w:rsidR="00203869" w:rsidRPr="00463C35" w:rsidRDefault="00203869" w:rsidP="00D41725">
            <w:pPr>
              <w:spacing w:line="360" w:lineRule="auto"/>
            </w:pPr>
            <w:r>
              <w:t>P</w:t>
            </w:r>
            <w:r w:rsidRPr="00463C35">
              <w:t>8</w:t>
            </w:r>
          </w:p>
        </w:tc>
        <w:tc>
          <w:tcPr>
            <w:tcW w:w="0" w:type="auto"/>
          </w:tcPr>
          <w:p w14:paraId="7224FC91" w14:textId="77777777" w:rsidR="00203869" w:rsidRPr="00463C35" w:rsidRDefault="00203869" w:rsidP="00D41725">
            <w:pPr>
              <w:spacing w:line="360" w:lineRule="auto"/>
            </w:pPr>
            <w:r>
              <w:t>15.25</w:t>
            </w:r>
          </w:p>
        </w:tc>
        <w:tc>
          <w:tcPr>
            <w:tcW w:w="0" w:type="auto"/>
          </w:tcPr>
          <w:p w14:paraId="0FFA3CB1" w14:textId="77777777" w:rsidR="00203869" w:rsidRPr="00463C35" w:rsidRDefault="00203869" w:rsidP="00D41725">
            <w:pPr>
              <w:spacing w:line="360" w:lineRule="auto"/>
            </w:pPr>
            <w:r>
              <w:t>11.68</w:t>
            </w:r>
          </w:p>
        </w:tc>
        <w:tc>
          <w:tcPr>
            <w:tcW w:w="0" w:type="auto"/>
          </w:tcPr>
          <w:p w14:paraId="0DF70914" w14:textId="77777777" w:rsidR="00203869" w:rsidRPr="00463C35" w:rsidRDefault="00203869" w:rsidP="00D41725">
            <w:pPr>
              <w:spacing w:line="360" w:lineRule="auto"/>
            </w:pPr>
            <w:r>
              <w:t>13.61</w:t>
            </w:r>
          </w:p>
        </w:tc>
        <w:tc>
          <w:tcPr>
            <w:tcW w:w="2266" w:type="dxa"/>
            <w:vAlign w:val="bottom"/>
          </w:tcPr>
          <w:p w14:paraId="5923EF46"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3.51</w:t>
            </w:r>
          </w:p>
        </w:tc>
      </w:tr>
      <w:tr w:rsidR="00203869" w:rsidRPr="00463C35" w14:paraId="6E6BCDAE" w14:textId="77777777" w:rsidTr="00D41725">
        <w:trPr>
          <w:trHeight w:val="263"/>
        </w:trPr>
        <w:tc>
          <w:tcPr>
            <w:tcW w:w="0" w:type="auto"/>
          </w:tcPr>
          <w:p w14:paraId="40A69969" w14:textId="77777777" w:rsidR="00203869" w:rsidRPr="00463C35" w:rsidRDefault="00203869" w:rsidP="00D41725">
            <w:pPr>
              <w:spacing w:line="360" w:lineRule="auto"/>
            </w:pPr>
            <w:r>
              <w:t>P</w:t>
            </w:r>
            <w:r w:rsidRPr="00463C35">
              <w:t>9</w:t>
            </w:r>
          </w:p>
        </w:tc>
        <w:tc>
          <w:tcPr>
            <w:tcW w:w="0" w:type="auto"/>
          </w:tcPr>
          <w:p w14:paraId="52581B66" w14:textId="77777777" w:rsidR="00203869" w:rsidRPr="00463C35" w:rsidRDefault="00203869" w:rsidP="00D41725">
            <w:pPr>
              <w:spacing w:line="360" w:lineRule="auto"/>
            </w:pPr>
            <w:r>
              <w:t>5.12</w:t>
            </w:r>
          </w:p>
        </w:tc>
        <w:tc>
          <w:tcPr>
            <w:tcW w:w="0" w:type="auto"/>
          </w:tcPr>
          <w:p w14:paraId="191FF21F" w14:textId="77777777" w:rsidR="00203869" w:rsidRPr="00463C35" w:rsidRDefault="00203869" w:rsidP="00D41725">
            <w:pPr>
              <w:spacing w:line="360" w:lineRule="auto"/>
            </w:pPr>
            <w:r>
              <w:t>8.42</w:t>
            </w:r>
          </w:p>
        </w:tc>
        <w:tc>
          <w:tcPr>
            <w:tcW w:w="0" w:type="auto"/>
          </w:tcPr>
          <w:p w14:paraId="79984F79" w14:textId="77777777" w:rsidR="00203869" w:rsidRPr="00463C35" w:rsidRDefault="00203869" w:rsidP="00D41725">
            <w:pPr>
              <w:spacing w:line="360" w:lineRule="auto"/>
            </w:pPr>
            <w:r>
              <w:t>7.21</w:t>
            </w:r>
          </w:p>
        </w:tc>
        <w:tc>
          <w:tcPr>
            <w:tcW w:w="2266" w:type="dxa"/>
            <w:vAlign w:val="bottom"/>
          </w:tcPr>
          <w:p w14:paraId="632DC858"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6.91</w:t>
            </w:r>
          </w:p>
        </w:tc>
      </w:tr>
      <w:tr w:rsidR="00203869" w:rsidRPr="00463C35" w14:paraId="0D505171" w14:textId="77777777" w:rsidTr="00D41725">
        <w:trPr>
          <w:trHeight w:val="248"/>
        </w:trPr>
        <w:tc>
          <w:tcPr>
            <w:tcW w:w="0" w:type="auto"/>
          </w:tcPr>
          <w:p w14:paraId="38BE73C3" w14:textId="77777777" w:rsidR="00203869" w:rsidRPr="00463C35" w:rsidRDefault="00203869" w:rsidP="00D41725">
            <w:pPr>
              <w:spacing w:line="360" w:lineRule="auto"/>
            </w:pPr>
            <w:r>
              <w:t>P</w:t>
            </w:r>
            <w:r w:rsidRPr="00463C35">
              <w:t>10</w:t>
            </w:r>
          </w:p>
        </w:tc>
        <w:tc>
          <w:tcPr>
            <w:tcW w:w="0" w:type="auto"/>
          </w:tcPr>
          <w:p w14:paraId="7D6BDAE0" w14:textId="77777777" w:rsidR="00203869" w:rsidRPr="00463C35" w:rsidRDefault="00203869" w:rsidP="00D41725">
            <w:pPr>
              <w:spacing w:line="360" w:lineRule="auto"/>
            </w:pPr>
            <w:r>
              <w:t>4.21</w:t>
            </w:r>
          </w:p>
        </w:tc>
        <w:tc>
          <w:tcPr>
            <w:tcW w:w="0" w:type="auto"/>
          </w:tcPr>
          <w:p w14:paraId="2DB8B7D1" w14:textId="77777777" w:rsidR="00203869" w:rsidRPr="00463C35" w:rsidRDefault="00203869" w:rsidP="00D41725">
            <w:pPr>
              <w:spacing w:line="360" w:lineRule="auto"/>
            </w:pPr>
            <w:r>
              <w:t>5.7</w:t>
            </w:r>
          </w:p>
        </w:tc>
        <w:tc>
          <w:tcPr>
            <w:tcW w:w="0" w:type="auto"/>
          </w:tcPr>
          <w:p w14:paraId="22708AE5" w14:textId="77777777" w:rsidR="00203869" w:rsidRPr="00463C35" w:rsidRDefault="00203869" w:rsidP="00D41725">
            <w:pPr>
              <w:spacing w:line="360" w:lineRule="auto"/>
            </w:pPr>
            <w:r>
              <w:t>4.5</w:t>
            </w:r>
          </w:p>
        </w:tc>
        <w:tc>
          <w:tcPr>
            <w:tcW w:w="2266" w:type="dxa"/>
            <w:vAlign w:val="bottom"/>
          </w:tcPr>
          <w:p w14:paraId="528D2EFC"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4.8</w:t>
            </w:r>
          </w:p>
        </w:tc>
      </w:tr>
    </w:tbl>
    <w:p w14:paraId="5D5111FF" w14:textId="77777777" w:rsidR="00203869" w:rsidRDefault="00203869" w:rsidP="00203869">
      <w:pPr>
        <w:pStyle w:val="Textoindependiente"/>
        <w:spacing w:line="360" w:lineRule="auto"/>
        <w:rPr>
          <w:sz w:val="16"/>
        </w:rPr>
      </w:pPr>
      <w:r w:rsidRPr="00A14027">
        <w:rPr>
          <w:b/>
          <w:sz w:val="16"/>
        </w:rPr>
        <w:t xml:space="preserve">Realizado por: </w:t>
      </w:r>
      <w:r w:rsidRPr="00A14027">
        <w:rPr>
          <w:sz w:val="16"/>
        </w:rPr>
        <w:t>W. Aldas y C. Pilataxi, 2020</w:t>
      </w:r>
    </w:p>
    <w:p w14:paraId="0A2C5B73" w14:textId="77777777" w:rsidR="00203869" w:rsidRPr="00F173D2" w:rsidRDefault="00203869" w:rsidP="00203869">
      <w:pPr>
        <w:spacing w:line="360" w:lineRule="auto"/>
      </w:pPr>
    </w:p>
    <w:p w14:paraId="62BD0F43" w14:textId="77777777" w:rsidR="00203869" w:rsidRDefault="00203869" w:rsidP="00203869">
      <w:pPr>
        <w:pStyle w:val="Ttulo1"/>
        <w:numPr>
          <w:ilvl w:val="2"/>
          <w:numId w:val="38"/>
        </w:numPr>
        <w:tabs>
          <w:tab w:val="left" w:pos="709"/>
        </w:tabs>
        <w:spacing w:before="176" w:line="360" w:lineRule="auto"/>
        <w:ind w:left="0" w:firstLine="0"/>
        <w:jc w:val="left"/>
        <w:rPr>
          <w:i/>
        </w:rPr>
      </w:pPr>
      <w:r w:rsidRPr="00DA214F">
        <w:rPr>
          <w:i/>
        </w:rPr>
        <w:t>Procesos automatizados</w:t>
      </w:r>
    </w:p>
    <w:p w14:paraId="09FF57EF" w14:textId="77777777" w:rsidR="00203869" w:rsidRPr="00DA214F" w:rsidRDefault="00203869" w:rsidP="00203869">
      <w:pPr>
        <w:spacing w:line="360" w:lineRule="auto"/>
      </w:pPr>
      <w:r>
        <w:t>Para la toma de tiempos con el sistema se los realizo de la misma manera que en el método manual, es decir con los mismos procesos, pero utilizando la aplicación. Estos tiempos se muestran en la tabla ###</w:t>
      </w:r>
    </w:p>
    <w:p w14:paraId="23DD1017" w14:textId="77777777" w:rsidR="00203869" w:rsidRPr="00463C35" w:rsidRDefault="00203869" w:rsidP="00203869">
      <w:pPr>
        <w:pStyle w:val="Textoindependiente"/>
        <w:spacing w:line="360" w:lineRule="auto"/>
      </w:pPr>
      <w:r w:rsidRPr="00463C35">
        <w:rPr>
          <w:b/>
        </w:rPr>
        <w:t xml:space="preserve">Tabla </w:t>
      </w:r>
      <w:r>
        <w:rPr>
          <w:b/>
        </w:rPr>
        <w:t>2</w:t>
      </w:r>
      <w:r w:rsidRPr="00463C35">
        <w:rPr>
          <w:b/>
        </w:rPr>
        <w:t xml:space="preserve">-4: </w:t>
      </w:r>
      <w:r w:rsidRPr="00463C35">
        <w:t>Tiempo requerido para realizar una actividad al utilizar el método automatizado.</w:t>
      </w:r>
    </w:p>
    <w:tbl>
      <w:tblPr>
        <w:tblStyle w:val="Tablaconcuadrcula"/>
        <w:tblW w:w="8500" w:type="dxa"/>
        <w:tblLook w:val="04A0" w:firstRow="1" w:lastRow="0" w:firstColumn="1" w:lastColumn="0" w:noHBand="0" w:noVBand="1"/>
      </w:tblPr>
      <w:tblGrid>
        <w:gridCol w:w="1008"/>
        <w:gridCol w:w="1682"/>
        <w:gridCol w:w="1682"/>
        <w:gridCol w:w="1682"/>
        <w:gridCol w:w="2446"/>
      </w:tblGrid>
      <w:tr w:rsidR="00203869" w:rsidRPr="00463C35" w14:paraId="61FEE7D0" w14:textId="77777777" w:rsidTr="00D41725">
        <w:trPr>
          <w:trHeight w:val="248"/>
        </w:trPr>
        <w:tc>
          <w:tcPr>
            <w:tcW w:w="0" w:type="auto"/>
          </w:tcPr>
          <w:p w14:paraId="72BF18E5" w14:textId="77777777" w:rsidR="00203869" w:rsidRPr="00463C35" w:rsidRDefault="00203869" w:rsidP="00D41725">
            <w:pPr>
              <w:spacing w:line="360" w:lineRule="auto"/>
            </w:pPr>
            <w:r>
              <w:t>Proceso</w:t>
            </w:r>
          </w:p>
        </w:tc>
        <w:tc>
          <w:tcPr>
            <w:tcW w:w="0" w:type="auto"/>
          </w:tcPr>
          <w:p w14:paraId="282B0187" w14:textId="77777777" w:rsidR="00203869" w:rsidRPr="00463C35" w:rsidRDefault="00203869" w:rsidP="00D41725">
            <w:pPr>
              <w:spacing w:line="360" w:lineRule="auto"/>
            </w:pPr>
            <w:r>
              <w:t>Tiempo</w:t>
            </w:r>
            <w:r w:rsidRPr="00463C35">
              <w:t>1</w:t>
            </w:r>
            <w:r>
              <w:t>(Min)</w:t>
            </w:r>
          </w:p>
        </w:tc>
        <w:tc>
          <w:tcPr>
            <w:tcW w:w="0" w:type="auto"/>
          </w:tcPr>
          <w:p w14:paraId="14E66718" w14:textId="77777777" w:rsidR="00203869" w:rsidRPr="00463C35" w:rsidRDefault="00203869" w:rsidP="00D41725">
            <w:pPr>
              <w:spacing w:line="360" w:lineRule="auto"/>
            </w:pPr>
            <w:r>
              <w:t>Tiempo</w:t>
            </w:r>
            <w:r w:rsidRPr="00463C35">
              <w:t>2</w:t>
            </w:r>
            <w:r>
              <w:t>(Min)</w:t>
            </w:r>
          </w:p>
        </w:tc>
        <w:tc>
          <w:tcPr>
            <w:tcW w:w="0" w:type="auto"/>
          </w:tcPr>
          <w:p w14:paraId="660DCF65" w14:textId="77777777" w:rsidR="00203869" w:rsidRPr="00463C35" w:rsidRDefault="00203869" w:rsidP="00D41725">
            <w:pPr>
              <w:spacing w:line="360" w:lineRule="auto"/>
            </w:pPr>
            <w:r>
              <w:t>Tiempo</w:t>
            </w:r>
            <w:r w:rsidRPr="00463C35">
              <w:t>3</w:t>
            </w:r>
            <w:r>
              <w:t>(Min)</w:t>
            </w:r>
          </w:p>
        </w:tc>
        <w:tc>
          <w:tcPr>
            <w:tcW w:w="2446" w:type="dxa"/>
          </w:tcPr>
          <w:p w14:paraId="3ADA4110" w14:textId="77777777" w:rsidR="00203869" w:rsidRPr="00463C35" w:rsidRDefault="00203869" w:rsidP="00D41725">
            <w:pPr>
              <w:spacing w:line="360" w:lineRule="auto"/>
            </w:pPr>
            <w:r w:rsidRPr="00463C35">
              <w:t>Promedio</w:t>
            </w:r>
            <w:r>
              <w:t>(Min)</w:t>
            </w:r>
          </w:p>
        </w:tc>
      </w:tr>
      <w:tr w:rsidR="00203869" w:rsidRPr="00463C35" w14:paraId="2E4A73BD" w14:textId="77777777" w:rsidTr="00D41725">
        <w:trPr>
          <w:trHeight w:val="248"/>
        </w:trPr>
        <w:tc>
          <w:tcPr>
            <w:tcW w:w="0" w:type="auto"/>
          </w:tcPr>
          <w:p w14:paraId="0B101113" w14:textId="77777777" w:rsidR="00203869" w:rsidRPr="00463C35" w:rsidRDefault="00203869" w:rsidP="00D41725">
            <w:pPr>
              <w:spacing w:line="360" w:lineRule="auto"/>
            </w:pPr>
            <w:r>
              <w:t>P</w:t>
            </w:r>
            <w:r w:rsidRPr="00463C35">
              <w:t>1</w:t>
            </w:r>
          </w:p>
        </w:tc>
        <w:tc>
          <w:tcPr>
            <w:tcW w:w="0" w:type="auto"/>
          </w:tcPr>
          <w:p w14:paraId="026BB8B5" w14:textId="77777777" w:rsidR="00203869" w:rsidRPr="00463C35" w:rsidRDefault="00203869" w:rsidP="00D41725">
            <w:pPr>
              <w:spacing w:line="360" w:lineRule="auto"/>
            </w:pPr>
            <w:r>
              <w:t>2.89</w:t>
            </w:r>
          </w:p>
        </w:tc>
        <w:tc>
          <w:tcPr>
            <w:tcW w:w="0" w:type="auto"/>
          </w:tcPr>
          <w:p w14:paraId="7999B112" w14:textId="77777777" w:rsidR="00203869" w:rsidRPr="00463C35" w:rsidRDefault="00203869" w:rsidP="00D41725">
            <w:pPr>
              <w:spacing w:line="360" w:lineRule="auto"/>
            </w:pPr>
            <w:r>
              <w:t>2.35</w:t>
            </w:r>
          </w:p>
        </w:tc>
        <w:tc>
          <w:tcPr>
            <w:tcW w:w="0" w:type="auto"/>
          </w:tcPr>
          <w:p w14:paraId="182AFE06" w14:textId="77777777" w:rsidR="00203869" w:rsidRPr="00463C35" w:rsidRDefault="00203869" w:rsidP="00D41725">
            <w:pPr>
              <w:spacing w:line="360" w:lineRule="auto"/>
            </w:pPr>
            <w:r>
              <w:t>3.18</w:t>
            </w:r>
          </w:p>
        </w:tc>
        <w:tc>
          <w:tcPr>
            <w:tcW w:w="2446" w:type="dxa"/>
            <w:vAlign w:val="bottom"/>
          </w:tcPr>
          <w:p w14:paraId="445FE7BF" w14:textId="77777777" w:rsidR="00203869" w:rsidRPr="00463C35" w:rsidRDefault="00203869" w:rsidP="00D41725">
            <w:pPr>
              <w:spacing w:line="360" w:lineRule="auto"/>
              <w:jc w:val="right"/>
              <w:rPr>
                <w:rFonts w:ascii="Calibri" w:hAnsi="Calibri" w:cs="Calibri"/>
                <w:color w:val="000000"/>
                <w:lang w:val="en-US"/>
              </w:rPr>
            </w:pPr>
            <w:r>
              <w:rPr>
                <w:rFonts w:ascii="Calibri" w:hAnsi="Calibri" w:cs="Calibri"/>
                <w:color w:val="000000"/>
              </w:rPr>
              <w:t>2.80</w:t>
            </w:r>
          </w:p>
        </w:tc>
      </w:tr>
      <w:tr w:rsidR="00203869" w:rsidRPr="00463C35" w14:paraId="726F51E1" w14:textId="77777777" w:rsidTr="00D41725">
        <w:trPr>
          <w:trHeight w:val="263"/>
        </w:trPr>
        <w:tc>
          <w:tcPr>
            <w:tcW w:w="0" w:type="auto"/>
          </w:tcPr>
          <w:p w14:paraId="7946DBF8" w14:textId="77777777" w:rsidR="00203869" w:rsidRPr="00463C35" w:rsidRDefault="00203869" w:rsidP="00D41725">
            <w:pPr>
              <w:spacing w:line="360" w:lineRule="auto"/>
            </w:pPr>
            <w:r>
              <w:t>P</w:t>
            </w:r>
            <w:r w:rsidRPr="00463C35">
              <w:t>2</w:t>
            </w:r>
          </w:p>
        </w:tc>
        <w:tc>
          <w:tcPr>
            <w:tcW w:w="0" w:type="auto"/>
          </w:tcPr>
          <w:p w14:paraId="2E71AFC8" w14:textId="77777777" w:rsidR="00203869" w:rsidRPr="00463C35" w:rsidRDefault="00203869" w:rsidP="00D41725">
            <w:pPr>
              <w:spacing w:line="360" w:lineRule="auto"/>
            </w:pPr>
            <w:r>
              <w:t>1.3</w:t>
            </w:r>
          </w:p>
        </w:tc>
        <w:tc>
          <w:tcPr>
            <w:tcW w:w="0" w:type="auto"/>
          </w:tcPr>
          <w:p w14:paraId="5A715AB4" w14:textId="77777777" w:rsidR="00203869" w:rsidRPr="00463C35" w:rsidRDefault="00203869" w:rsidP="00D41725">
            <w:pPr>
              <w:spacing w:line="360" w:lineRule="auto"/>
            </w:pPr>
            <w:r>
              <w:t>1.7</w:t>
            </w:r>
          </w:p>
        </w:tc>
        <w:tc>
          <w:tcPr>
            <w:tcW w:w="0" w:type="auto"/>
          </w:tcPr>
          <w:p w14:paraId="49B19D6E" w14:textId="77777777" w:rsidR="00203869" w:rsidRPr="00463C35" w:rsidRDefault="00203869" w:rsidP="00D41725">
            <w:pPr>
              <w:spacing w:line="360" w:lineRule="auto"/>
            </w:pPr>
            <w:r>
              <w:t>1.1</w:t>
            </w:r>
          </w:p>
        </w:tc>
        <w:tc>
          <w:tcPr>
            <w:tcW w:w="2446" w:type="dxa"/>
            <w:vAlign w:val="bottom"/>
          </w:tcPr>
          <w:p w14:paraId="3DF17055"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36</w:t>
            </w:r>
          </w:p>
        </w:tc>
      </w:tr>
      <w:tr w:rsidR="00203869" w:rsidRPr="00463C35" w14:paraId="49731E99" w14:textId="77777777" w:rsidTr="00D41725">
        <w:trPr>
          <w:trHeight w:val="248"/>
        </w:trPr>
        <w:tc>
          <w:tcPr>
            <w:tcW w:w="0" w:type="auto"/>
          </w:tcPr>
          <w:p w14:paraId="33A51F3F" w14:textId="77777777" w:rsidR="00203869" w:rsidRPr="00463C35" w:rsidRDefault="00203869" w:rsidP="00D41725">
            <w:pPr>
              <w:spacing w:line="360" w:lineRule="auto"/>
            </w:pPr>
            <w:r>
              <w:t>P</w:t>
            </w:r>
            <w:r w:rsidRPr="00463C35">
              <w:t>3</w:t>
            </w:r>
          </w:p>
        </w:tc>
        <w:tc>
          <w:tcPr>
            <w:tcW w:w="0" w:type="auto"/>
          </w:tcPr>
          <w:p w14:paraId="60AC8D20" w14:textId="77777777" w:rsidR="00203869" w:rsidRPr="00463C35" w:rsidRDefault="00203869" w:rsidP="00D41725">
            <w:pPr>
              <w:spacing w:line="360" w:lineRule="auto"/>
            </w:pPr>
            <w:r>
              <w:t>1.28</w:t>
            </w:r>
          </w:p>
        </w:tc>
        <w:tc>
          <w:tcPr>
            <w:tcW w:w="0" w:type="auto"/>
          </w:tcPr>
          <w:p w14:paraId="56AEEB47" w14:textId="77777777" w:rsidR="00203869" w:rsidRPr="00463C35" w:rsidRDefault="00203869" w:rsidP="00D41725">
            <w:pPr>
              <w:spacing w:line="360" w:lineRule="auto"/>
            </w:pPr>
            <w:r>
              <w:t>1.6</w:t>
            </w:r>
          </w:p>
        </w:tc>
        <w:tc>
          <w:tcPr>
            <w:tcW w:w="0" w:type="auto"/>
          </w:tcPr>
          <w:p w14:paraId="0F84D6CA" w14:textId="77777777" w:rsidR="00203869" w:rsidRPr="00463C35" w:rsidRDefault="00203869" w:rsidP="00D41725">
            <w:pPr>
              <w:spacing w:line="360" w:lineRule="auto"/>
            </w:pPr>
            <w:r>
              <w:t>1.4</w:t>
            </w:r>
          </w:p>
        </w:tc>
        <w:tc>
          <w:tcPr>
            <w:tcW w:w="2446" w:type="dxa"/>
            <w:vAlign w:val="bottom"/>
          </w:tcPr>
          <w:p w14:paraId="7630CE9C"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42</w:t>
            </w:r>
          </w:p>
        </w:tc>
      </w:tr>
      <w:tr w:rsidR="00203869" w:rsidRPr="00463C35" w14:paraId="792C74FB" w14:textId="77777777" w:rsidTr="00D41725">
        <w:trPr>
          <w:trHeight w:val="263"/>
        </w:trPr>
        <w:tc>
          <w:tcPr>
            <w:tcW w:w="0" w:type="auto"/>
          </w:tcPr>
          <w:p w14:paraId="6069AB06" w14:textId="77777777" w:rsidR="00203869" w:rsidRPr="00463C35" w:rsidRDefault="00203869" w:rsidP="00D41725">
            <w:pPr>
              <w:spacing w:line="360" w:lineRule="auto"/>
            </w:pPr>
            <w:r>
              <w:t>P</w:t>
            </w:r>
            <w:r w:rsidRPr="00463C35">
              <w:t>4</w:t>
            </w:r>
          </w:p>
        </w:tc>
        <w:tc>
          <w:tcPr>
            <w:tcW w:w="0" w:type="auto"/>
          </w:tcPr>
          <w:p w14:paraId="50D2DE0B" w14:textId="77777777" w:rsidR="00203869" w:rsidRPr="00463C35" w:rsidRDefault="00203869" w:rsidP="00D41725">
            <w:pPr>
              <w:spacing w:line="360" w:lineRule="auto"/>
            </w:pPr>
            <w:r>
              <w:t>1.25</w:t>
            </w:r>
          </w:p>
        </w:tc>
        <w:tc>
          <w:tcPr>
            <w:tcW w:w="0" w:type="auto"/>
          </w:tcPr>
          <w:p w14:paraId="449D362B" w14:textId="77777777" w:rsidR="00203869" w:rsidRPr="00463C35" w:rsidRDefault="00203869" w:rsidP="00D41725">
            <w:pPr>
              <w:spacing w:line="360" w:lineRule="auto"/>
            </w:pPr>
            <w:r>
              <w:t>1.5</w:t>
            </w:r>
          </w:p>
        </w:tc>
        <w:tc>
          <w:tcPr>
            <w:tcW w:w="0" w:type="auto"/>
          </w:tcPr>
          <w:p w14:paraId="5E33F838" w14:textId="77777777" w:rsidR="00203869" w:rsidRPr="00463C35" w:rsidRDefault="00203869" w:rsidP="00D41725">
            <w:pPr>
              <w:spacing w:line="360" w:lineRule="auto"/>
            </w:pPr>
            <w:r>
              <w:t>1.32</w:t>
            </w:r>
          </w:p>
        </w:tc>
        <w:tc>
          <w:tcPr>
            <w:tcW w:w="2446" w:type="dxa"/>
            <w:vAlign w:val="bottom"/>
          </w:tcPr>
          <w:p w14:paraId="0AC66C11"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35</w:t>
            </w:r>
          </w:p>
        </w:tc>
      </w:tr>
      <w:tr w:rsidR="00203869" w:rsidRPr="00463C35" w14:paraId="33CFD52D" w14:textId="77777777" w:rsidTr="00D41725">
        <w:trPr>
          <w:trHeight w:val="248"/>
        </w:trPr>
        <w:tc>
          <w:tcPr>
            <w:tcW w:w="0" w:type="auto"/>
          </w:tcPr>
          <w:p w14:paraId="3990B2DA" w14:textId="77777777" w:rsidR="00203869" w:rsidRPr="00463C35" w:rsidRDefault="00203869" w:rsidP="00D41725">
            <w:pPr>
              <w:spacing w:line="360" w:lineRule="auto"/>
            </w:pPr>
            <w:r>
              <w:t>P</w:t>
            </w:r>
            <w:r w:rsidRPr="00463C35">
              <w:t>5</w:t>
            </w:r>
          </w:p>
        </w:tc>
        <w:tc>
          <w:tcPr>
            <w:tcW w:w="0" w:type="auto"/>
          </w:tcPr>
          <w:p w14:paraId="7F2A1DCC" w14:textId="77777777" w:rsidR="00203869" w:rsidRPr="00463C35" w:rsidRDefault="00203869" w:rsidP="00D41725">
            <w:pPr>
              <w:spacing w:line="360" w:lineRule="auto"/>
            </w:pPr>
            <w:r>
              <w:t>0.6</w:t>
            </w:r>
          </w:p>
        </w:tc>
        <w:tc>
          <w:tcPr>
            <w:tcW w:w="0" w:type="auto"/>
          </w:tcPr>
          <w:p w14:paraId="0DC61BB1" w14:textId="77777777" w:rsidR="00203869" w:rsidRPr="00463C35" w:rsidRDefault="00203869" w:rsidP="00D41725">
            <w:pPr>
              <w:spacing w:line="360" w:lineRule="auto"/>
            </w:pPr>
            <w:r>
              <w:t>1</w:t>
            </w:r>
          </w:p>
        </w:tc>
        <w:tc>
          <w:tcPr>
            <w:tcW w:w="0" w:type="auto"/>
          </w:tcPr>
          <w:p w14:paraId="0420FD17" w14:textId="77777777" w:rsidR="00203869" w:rsidRPr="00463C35" w:rsidRDefault="00203869" w:rsidP="00D41725">
            <w:pPr>
              <w:spacing w:line="360" w:lineRule="auto"/>
            </w:pPr>
            <w:r>
              <w:t>0.9</w:t>
            </w:r>
          </w:p>
        </w:tc>
        <w:tc>
          <w:tcPr>
            <w:tcW w:w="2446" w:type="dxa"/>
            <w:vAlign w:val="bottom"/>
          </w:tcPr>
          <w:p w14:paraId="009A2025"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0.83</w:t>
            </w:r>
          </w:p>
        </w:tc>
      </w:tr>
      <w:tr w:rsidR="00203869" w:rsidRPr="00463C35" w14:paraId="6EE3745B" w14:textId="77777777" w:rsidTr="00D41725">
        <w:trPr>
          <w:trHeight w:val="263"/>
        </w:trPr>
        <w:tc>
          <w:tcPr>
            <w:tcW w:w="0" w:type="auto"/>
          </w:tcPr>
          <w:p w14:paraId="4731FFDB" w14:textId="77777777" w:rsidR="00203869" w:rsidRPr="00463C35" w:rsidRDefault="00203869" w:rsidP="00D41725">
            <w:pPr>
              <w:spacing w:line="360" w:lineRule="auto"/>
            </w:pPr>
            <w:r>
              <w:t>P</w:t>
            </w:r>
            <w:r w:rsidRPr="00463C35">
              <w:t>6</w:t>
            </w:r>
          </w:p>
        </w:tc>
        <w:tc>
          <w:tcPr>
            <w:tcW w:w="0" w:type="auto"/>
          </w:tcPr>
          <w:p w14:paraId="64315819" w14:textId="77777777" w:rsidR="00203869" w:rsidRPr="00463C35" w:rsidRDefault="00203869" w:rsidP="00D41725">
            <w:pPr>
              <w:spacing w:line="360" w:lineRule="auto"/>
            </w:pPr>
            <w:r>
              <w:t>0.43</w:t>
            </w:r>
          </w:p>
        </w:tc>
        <w:tc>
          <w:tcPr>
            <w:tcW w:w="0" w:type="auto"/>
          </w:tcPr>
          <w:p w14:paraId="540DB004" w14:textId="77777777" w:rsidR="00203869" w:rsidRPr="00463C35" w:rsidRDefault="00203869" w:rsidP="00D41725">
            <w:pPr>
              <w:spacing w:line="360" w:lineRule="auto"/>
            </w:pPr>
            <w:r>
              <w:t>0.68</w:t>
            </w:r>
          </w:p>
        </w:tc>
        <w:tc>
          <w:tcPr>
            <w:tcW w:w="0" w:type="auto"/>
          </w:tcPr>
          <w:p w14:paraId="2C2669BD" w14:textId="77777777" w:rsidR="00203869" w:rsidRPr="00463C35" w:rsidRDefault="00203869" w:rsidP="00D41725">
            <w:pPr>
              <w:spacing w:line="360" w:lineRule="auto"/>
            </w:pPr>
            <w:r>
              <w:t>0.5</w:t>
            </w:r>
          </w:p>
        </w:tc>
        <w:tc>
          <w:tcPr>
            <w:tcW w:w="2446" w:type="dxa"/>
            <w:vAlign w:val="bottom"/>
          </w:tcPr>
          <w:p w14:paraId="58B33ACB"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0.53</w:t>
            </w:r>
          </w:p>
        </w:tc>
      </w:tr>
      <w:tr w:rsidR="00203869" w:rsidRPr="00463C35" w14:paraId="490D33BA" w14:textId="77777777" w:rsidTr="00D41725">
        <w:trPr>
          <w:trHeight w:val="263"/>
        </w:trPr>
        <w:tc>
          <w:tcPr>
            <w:tcW w:w="0" w:type="auto"/>
          </w:tcPr>
          <w:p w14:paraId="26F3B581" w14:textId="77777777" w:rsidR="00203869" w:rsidRPr="00463C35" w:rsidRDefault="00203869" w:rsidP="00D41725">
            <w:pPr>
              <w:spacing w:line="360" w:lineRule="auto"/>
            </w:pPr>
            <w:r>
              <w:t>P</w:t>
            </w:r>
            <w:r w:rsidRPr="00463C35">
              <w:t>7</w:t>
            </w:r>
          </w:p>
        </w:tc>
        <w:tc>
          <w:tcPr>
            <w:tcW w:w="0" w:type="auto"/>
          </w:tcPr>
          <w:p w14:paraId="6E86E5CF" w14:textId="77777777" w:rsidR="00203869" w:rsidRPr="00463C35" w:rsidRDefault="00203869" w:rsidP="00D41725">
            <w:pPr>
              <w:spacing w:line="360" w:lineRule="auto"/>
            </w:pPr>
            <w:r>
              <w:t>0.51</w:t>
            </w:r>
          </w:p>
        </w:tc>
        <w:tc>
          <w:tcPr>
            <w:tcW w:w="0" w:type="auto"/>
          </w:tcPr>
          <w:p w14:paraId="482B2F22" w14:textId="77777777" w:rsidR="00203869" w:rsidRPr="00463C35" w:rsidRDefault="00203869" w:rsidP="00D41725">
            <w:pPr>
              <w:spacing w:line="360" w:lineRule="auto"/>
            </w:pPr>
            <w:r>
              <w:t>0.74</w:t>
            </w:r>
          </w:p>
        </w:tc>
        <w:tc>
          <w:tcPr>
            <w:tcW w:w="0" w:type="auto"/>
          </w:tcPr>
          <w:p w14:paraId="3BBC0BC9" w14:textId="77777777" w:rsidR="00203869" w:rsidRPr="00463C35" w:rsidRDefault="00203869" w:rsidP="00D41725">
            <w:pPr>
              <w:spacing w:line="360" w:lineRule="auto"/>
            </w:pPr>
            <w:r>
              <w:t>0.67</w:t>
            </w:r>
          </w:p>
        </w:tc>
        <w:tc>
          <w:tcPr>
            <w:tcW w:w="2446" w:type="dxa"/>
            <w:vAlign w:val="bottom"/>
          </w:tcPr>
          <w:p w14:paraId="381CEF18"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0.64</w:t>
            </w:r>
          </w:p>
        </w:tc>
      </w:tr>
      <w:tr w:rsidR="00203869" w:rsidRPr="00463C35" w14:paraId="40A35E73" w14:textId="77777777" w:rsidTr="00D41725">
        <w:trPr>
          <w:trHeight w:val="248"/>
        </w:trPr>
        <w:tc>
          <w:tcPr>
            <w:tcW w:w="0" w:type="auto"/>
          </w:tcPr>
          <w:p w14:paraId="1A862F67" w14:textId="77777777" w:rsidR="00203869" w:rsidRPr="00463C35" w:rsidRDefault="00203869" w:rsidP="00D41725">
            <w:pPr>
              <w:spacing w:line="360" w:lineRule="auto"/>
            </w:pPr>
            <w:r>
              <w:t>P</w:t>
            </w:r>
            <w:r w:rsidRPr="00463C35">
              <w:t>8</w:t>
            </w:r>
          </w:p>
        </w:tc>
        <w:tc>
          <w:tcPr>
            <w:tcW w:w="0" w:type="auto"/>
          </w:tcPr>
          <w:p w14:paraId="28D54B2D" w14:textId="77777777" w:rsidR="00203869" w:rsidRPr="00463C35" w:rsidRDefault="00203869" w:rsidP="00D41725">
            <w:pPr>
              <w:spacing w:line="360" w:lineRule="auto"/>
            </w:pPr>
            <w:r>
              <w:t>0.16</w:t>
            </w:r>
          </w:p>
        </w:tc>
        <w:tc>
          <w:tcPr>
            <w:tcW w:w="0" w:type="auto"/>
          </w:tcPr>
          <w:p w14:paraId="19B1BF23" w14:textId="77777777" w:rsidR="00203869" w:rsidRPr="00463C35" w:rsidRDefault="00203869" w:rsidP="00D41725">
            <w:pPr>
              <w:spacing w:line="360" w:lineRule="auto"/>
            </w:pPr>
            <w:r>
              <w:t>0.35</w:t>
            </w:r>
          </w:p>
        </w:tc>
        <w:tc>
          <w:tcPr>
            <w:tcW w:w="0" w:type="auto"/>
          </w:tcPr>
          <w:p w14:paraId="52FE679F" w14:textId="77777777" w:rsidR="00203869" w:rsidRPr="00463C35" w:rsidRDefault="00203869" w:rsidP="00D41725">
            <w:pPr>
              <w:spacing w:line="360" w:lineRule="auto"/>
            </w:pPr>
            <w:r>
              <w:t>0.2</w:t>
            </w:r>
          </w:p>
        </w:tc>
        <w:tc>
          <w:tcPr>
            <w:tcW w:w="2446" w:type="dxa"/>
            <w:vAlign w:val="bottom"/>
          </w:tcPr>
          <w:p w14:paraId="04DA2AAA"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0.23</w:t>
            </w:r>
          </w:p>
        </w:tc>
      </w:tr>
      <w:tr w:rsidR="00203869" w:rsidRPr="00463C35" w14:paraId="2E2D8282" w14:textId="77777777" w:rsidTr="00D41725">
        <w:trPr>
          <w:trHeight w:val="263"/>
        </w:trPr>
        <w:tc>
          <w:tcPr>
            <w:tcW w:w="0" w:type="auto"/>
          </w:tcPr>
          <w:p w14:paraId="566B3F70" w14:textId="77777777" w:rsidR="00203869" w:rsidRPr="00463C35" w:rsidRDefault="00203869" w:rsidP="00D41725">
            <w:pPr>
              <w:spacing w:line="360" w:lineRule="auto"/>
            </w:pPr>
            <w:r>
              <w:t>P</w:t>
            </w:r>
            <w:r w:rsidRPr="00463C35">
              <w:t>9</w:t>
            </w:r>
          </w:p>
        </w:tc>
        <w:tc>
          <w:tcPr>
            <w:tcW w:w="0" w:type="auto"/>
          </w:tcPr>
          <w:p w14:paraId="6B6D8779" w14:textId="77777777" w:rsidR="00203869" w:rsidRPr="00463C35" w:rsidRDefault="00203869" w:rsidP="00D41725">
            <w:pPr>
              <w:spacing w:line="360" w:lineRule="auto"/>
            </w:pPr>
            <w:r>
              <w:t>1.46</w:t>
            </w:r>
          </w:p>
        </w:tc>
        <w:tc>
          <w:tcPr>
            <w:tcW w:w="0" w:type="auto"/>
          </w:tcPr>
          <w:p w14:paraId="63F31A5A" w14:textId="77777777" w:rsidR="00203869" w:rsidRPr="00463C35" w:rsidRDefault="00203869" w:rsidP="00D41725">
            <w:pPr>
              <w:spacing w:line="360" w:lineRule="auto"/>
            </w:pPr>
            <w:r>
              <w:t>1.2</w:t>
            </w:r>
          </w:p>
        </w:tc>
        <w:tc>
          <w:tcPr>
            <w:tcW w:w="0" w:type="auto"/>
          </w:tcPr>
          <w:p w14:paraId="0046D008" w14:textId="77777777" w:rsidR="00203869" w:rsidRPr="00463C35" w:rsidRDefault="00203869" w:rsidP="00D41725">
            <w:pPr>
              <w:spacing w:line="360" w:lineRule="auto"/>
            </w:pPr>
            <w:r>
              <w:t>1.33</w:t>
            </w:r>
          </w:p>
        </w:tc>
        <w:tc>
          <w:tcPr>
            <w:tcW w:w="2446" w:type="dxa"/>
            <w:vAlign w:val="bottom"/>
          </w:tcPr>
          <w:p w14:paraId="37A77482"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33</w:t>
            </w:r>
          </w:p>
        </w:tc>
      </w:tr>
      <w:tr w:rsidR="00203869" w:rsidRPr="00463C35" w14:paraId="735F6C67" w14:textId="77777777" w:rsidTr="00D41725">
        <w:trPr>
          <w:trHeight w:val="248"/>
        </w:trPr>
        <w:tc>
          <w:tcPr>
            <w:tcW w:w="0" w:type="auto"/>
          </w:tcPr>
          <w:p w14:paraId="22F490F1" w14:textId="77777777" w:rsidR="00203869" w:rsidRPr="00463C35" w:rsidRDefault="00203869" w:rsidP="00D41725">
            <w:pPr>
              <w:spacing w:line="360" w:lineRule="auto"/>
            </w:pPr>
            <w:r>
              <w:t>P</w:t>
            </w:r>
            <w:r w:rsidRPr="00463C35">
              <w:t>10</w:t>
            </w:r>
          </w:p>
        </w:tc>
        <w:tc>
          <w:tcPr>
            <w:tcW w:w="0" w:type="auto"/>
          </w:tcPr>
          <w:p w14:paraId="1B692D9E" w14:textId="77777777" w:rsidR="00203869" w:rsidRPr="00463C35" w:rsidRDefault="00203869" w:rsidP="00D41725">
            <w:pPr>
              <w:spacing w:line="360" w:lineRule="auto"/>
            </w:pPr>
            <w:r>
              <w:t>1.08</w:t>
            </w:r>
          </w:p>
        </w:tc>
        <w:tc>
          <w:tcPr>
            <w:tcW w:w="0" w:type="auto"/>
          </w:tcPr>
          <w:p w14:paraId="2D07C57D" w14:textId="77777777" w:rsidR="00203869" w:rsidRPr="00463C35" w:rsidRDefault="00203869" w:rsidP="00D41725">
            <w:pPr>
              <w:spacing w:line="360" w:lineRule="auto"/>
            </w:pPr>
            <w:r>
              <w:t>0.88</w:t>
            </w:r>
          </w:p>
        </w:tc>
        <w:tc>
          <w:tcPr>
            <w:tcW w:w="0" w:type="auto"/>
          </w:tcPr>
          <w:p w14:paraId="1E302401" w14:textId="77777777" w:rsidR="00203869" w:rsidRPr="00463C35" w:rsidRDefault="00203869" w:rsidP="00D41725">
            <w:pPr>
              <w:spacing w:line="360" w:lineRule="auto"/>
            </w:pPr>
            <w:r>
              <w:t>1.2</w:t>
            </w:r>
          </w:p>
        </w:tc>
        <w:tc>
          <w:tcPr>
            <w:tcW w:w="2446" w:type="dxa"/>
            <w:vAlign w:val="bottom"/>
          </w:tcPr>
          <w:p w14:paraId="37E1FACD" w14:textId="77777777" w:rsidR="00203869" w:rsidRPr="00463C35" w:rsidRDefault="00203869" w:rsidP="00D41725">
            <w:pPr>
              <w:spacing w:line="360" w:lineRule="auto"/>
              <w:jc w:val="right"/>
              <w:rPr>
                <w:rFonts w:ascii="Calibri" w:hAnsi="Calibri" w:cs="Calibri"/>
                <w:color w:val="000000"/>
              </w:rPr>
            </w:pPr>
            <w:r>
              <w:rPr>
                <w:rFonts w:ascii="Calibri" w:hAnsi="Calibri" w:cs="Calibri"/>
                <w:color w:val="000000"/>
              </w:rPr>
              <w:t>1.05</w:t>
            </w:r>
          </w:p>
        </w:tc>
      </w:tr>
    </w:tbl>
    <w:p w14:paraId="2ECE94C5" w14:textId="77777777" w:rsidR="00203869" w:rsidRDefault="00203869" w:rsidP="00203869">
      <w:pPr>
        <w:pStyle w:val="Textoindependiente"/>
        <w:spacing w:line="360" w:lineRule="auto"/>
        <w:rPr>
          <w:sz w:val="16"/>
        </w:rPr>
      </w:pPr>
      <w:r w:rsidRPr="00A14027">
        <w:rPr>
          <w:b/>
          <w:sz w:val="16"/>
        </w:rPr>
        <w:t xml:space="preserve">Realizado por: </w:t>
      </w:r>
      <w:r w:rsidRPr="00A14027">
        <w:rPr>
          <w:sz w:val="16"/>
        </w:rPr>
        <w:t>W. Aldas y C. Pilataxi, 2020</w:t>
      </w:r>
    </w:p>
    <w:p w14:paraId="462E0C07" w14:textId="77777777" w:rsidR="00203869" w:rsidRDefault="00203869" w:rsidP="00203869">
      <w:pPr>
        <w:spacing w:line="360" w:lineRule="auto"/>
        <w:rPr>
          <w:b/>
        </w:rPr>
      </w:pPr>
    </w:p>
    <w:p w14:paraId="6F9046CD" w14:textId="77777777" w:rsidR="00203869" w:rsidRDefault="00203869" w:rsidP="00203869">
      <w:pPr>
        <w:pStyle w:val="Prrafodelista"/>
        <w:numPr>
          <w:ilvl w:val="2"/>
          <w:numId w:val="38"/>
        </w:numPr>
        <w:ind w:left="0" w:firstLine="0"/>
        <w:jc w:val="left"/>
        <w:rPr>
          <w:b/>
          <w:i/>
        </w:rPr>
      </w:pPr>
      <w:r w:rsidRPr="00BD0DD2">
        <w:rPr>
          <w:b/>
          <w:i/>
        </w:rPr>
        <w:t>Comparación de tiempos</w:t>
      </w:r>
    </w:p>
    <w:p w14:paraId="0CF913A6" w14:textId="77777777" w:rsidR="00203869" w:rsidRDefault="00203869" w:rsidP="00203869"/>
    <w:p w14:paraId="4A736D71" w14:textId="77777777" w:rsidR="00203869" w:rsidRDefault="00203869" w:rsidP="00203869">
      <w:pPr>
        <w:spacing w:line="360" w:lineRule="auto"/>
      </w:pPr>
      <w:r>
        <w:t xml:space="preserve">Después de que los tiempos fueron recopilados tanto por el método manual y el automatizado, en la </w:t>
      </w:r>
      <w:r w:rsidRPr="00044F2C">
        <w:rPr>
          <w:b/>
        </w:rPr>
        <w:t>Tabla 5-4</w:t>
      </w:r>
      <w:r>
        <w:t xml:space="preserve"> se puede observar que el al utilizar el método automatizado para realizar los procesos el tiempo disminuye notablemente, al utilizar el método manual se obtuvo un promedio de 14.51 minutos en realizar los procesos, por otra parte, al utilizar el método automatizado se obtuvo un tiempo promedio de 1.15 minutos, dando como diferencia un tiempo de 13.36 minutos, en términos de porcentajes significa que se ha reducido un 92.07% de tiempo en realizar los procesos.</w:t>
      </w:r>
    </w:p>
    <w:p w14:paraId="493A7359" w14:textId="77777777" w:rsidR="00203869" w:rsidRPr="00BD0DD2" w:rsidRDefault="00203869" w:rsidP="00203869"/>
    <w:p w14:paraId="6267FB5E" w14:textId="77777777" w:rsidR="00203869" w:rsidRDefault="00203869" w:rsidP="00203869">
      <w:pPr>
        <w:pStyle w:val="Textoindependiente"/>
        <w:spacing w:before="10" w:line="360" w:lineRule="auto"/>
        <w:rPr>
          <w:sz w:val="21"/>
        </w:rPr>
      </w:pPr>
      <w:r>
        <w:rPr>
          <w:b/>
        </w:rPr>
        <w:t>Tabla 3</w:t>
      </w:r>
      <w:r w:rsidRPr="004B03AA">
        <w:rPr>
          <w:b/>
        </w:rPr>
        <w:t>-4:</w:t>
      </w:r>
      <w:r w:rsidRPr="004B03AA">
        <w:t xml:space="preserve"> Tiempos de diferencia método manual y método automatizado</w:t>
      </w:r>
    </w:p>
    <w:tbl>
      <w:tblPr>
        <w:tblStyle w:val="Tablaconcuadrcula"/>
        <w:tblW w:w="0" w:type="auto"/>
        <w:tblLook w:val="04A0" w:firstRow="1" w:lastRow="0" w:firstColumn="1" w:lastColumn="0" w:noHBand="0" w:noVBand="1"/>
      </w:tblPr>
      <w:tblGrid>
        <w:gridCol w:w="2118"/>
        <w:gridCol w:w="2169"/>
        <w:gridCol w:w="2099"/>
        <w:gridCol w:w="2111"/>
      </w:tblGrid>
      <w:tr w:rsidR="00203869" w:rsidRPr="00613BC2" w14:paraId="2736D411" w14:textId="77777777" w:rsidTr="00D41725">
        <w:tc>
          <w:tcPr>
            <w:tcW w:w="2118" w:type="dxa"/>
          </w:tcPr>
          <w:p w14:paraId="4A231D6A" w14:textId="77777777" w:rsidR="00203869" w:rsidRPr="00613BC2" w:rsidRDefault="00203869" w:rsidP="00D41725">
            <w:pPr>
              <w:spacing w:line="360" w:lineRule="auto"/>
            </w:pPr>
            <w:r>
              <w:t>Proceso</w:t>
            </w:r>
          </w:p>
        </w:tc>
        <w:tc>
          <w:tcPr>
            <w:tcW w:w="2169" w:type="dxa"/>
          </w:tcPr>
          <w:p w14:paraId="402C444C" w14:textId="77777777" w:rsidR="00203869" w:rsidRPr="00613BC2" w:rsidRDefault="00203869" w:rsidP="00D41725">
            <w:pPr>
              <w:spacing w:line="360" w:lineRule="auto"/>
            </w:pPr>
            <w:r w:rsidRPr="00613BC2">
              <w:t>Tiempo proceso automatizado(Min)</w:t>
            </w:r>
          </w:p>
        </w:tc>
        <w:tc>
          <w:tcPr>
            <w:tcW w:w="2099" w:type="dxa"/>
          </w:tcPr>
          <w:p w14:paraId="7D44FAD0" w14:textId="77777777" w:rsidR="00203869" w:rsidRPr="00613BC2" w:rsidRDefault="00203869" w:rsidP="00D41725">
            <w:pPr>
              <w:spacing w:line="360" w:lineRule="auto"/>
            </w:pPr>
            <w:r w:rsidRPr="00613BC2">
              <w:t>Tiempo proceso manual(Min)</w:t>
            </w:r>
          </w:p>
        </w:tc>
        <w:tc>
          <w:tcPr>
            <w:tcW w:w="2111" w:type="dxa"/>
          </w:tcPr>
          <w:p w14:paraId="5A56EA48" w14:textId="77777777" w:rsidR="00203869" w:rsidRPr="00613BC2" w:rsidRDefault="00203869" w:rsidP="00D41725">
            <w:pPr>
              <w:spacing w:line="360" w:lineRule="auto"/>
            </w:pPr>
            <w:r w:rsidRPr="00613BC2">
              <w:t>Tiempo de diferencia</w:t>
            </w:r>
          </w:p>
          <w:p w14:paraId="5366BB93" w14:textId="77777777" w:rsidR="00203869" w:rsidRPr="00613BC2" w:rsidRDefault="00203869" w:rsidP="00D41725">
            <w:pPr>
              <w:spacing w:line="360" w:lineRule="auto"/>
            </w:pPr>
            <w:r w:rsidRPr="00613BC2">
              <w:t>(Proceso manual y automatizado) (Min)</w:t>
            </w:r>
          </w:p>
        </w:tc>
      </w:tr>
      <w:tr w:rsidR="00203869" w:rsidRPr="00613BC2" w14:paraId="208B9AA2" w14:textId="77777777" w:rsidTr="00D41725">
        <w:tc>
          <w:tcPr>
            <w:tcW w:w="2118" w:type="dxa"/>
          </w:tcPr>
          <w:p w14:paraId="7D724599" w14:textId="77777777" w:rsidR="00203869" w:rsidRPr="00613BC2" w:rsidRDefault="00203869" w:rsidP="00D41725">
            <w:pPr>
              <w:spacing w:line="360" w:lineRule="auto"/>
            </w:pPr>
            <w:r>
              <w:t>P</w:t>
            </w:r>
            <w:r w:rsidRPr="00613BC2">
              <w:t>1</w:t>
            </w:r>
          </w:p>
        </w:tc>
        <w:tc>
          <w:tcPr>
            <w:tcW w:w="2169" w:type="dxa"/>
            <w:vAlign w:val="bottom"/>
          </w:tcPr>
          <w:p w14:paraId="23E4EBFB" w14:textId="77777777" w:rsidR="00203869" w:rsidRPr="00613BC2" w:rsidRDefault="00203869" w:rsidP="00D41725">
            <w:pPr>
              <w:spacing w:line="360" w:lineRule="auto"/>
              <w:jc w:val="right"/>
              <w:rPr>
                <w:color w:val="000000"/>
                <w:lang w:val="en-US"/>
              </w:rPr>
            </w:pPr>
            <w:r w:rsidRPr="00613BC2">
              <w:rPr>
                <w:color w:val="000000"/>
              </w:rPr>
              <w:t>2.80</w:t>
            </w:r>
          </w:p>
        </w:tc>
        <w:tc>
          <w:tcPr>
            <w:tcW w:w="2099" w:type="dxa"/>
            <w:vAlign w:val="bottom"/>
          </w:tcPr>
          <w:p w14:paraId="203DB728" w14:textId="77777777" w:rsidR="00203869" w:rsidRPr="00613BC2" w:rsidRDefault="00203869" w:rsidP="00D41725">
            <w:pPr>
              <w:spacing w:line="360" w:lineRule="auto"/>
              <w:jc w:val="right"/>
              <w:rPr>
                <w:color w:val="000000"/>
                <w:lang w:val="en-US"/>
              </w:rPr>
            </w:pPr>
            <w:r w:rsidRPr="00613BC2">
              <w:rPr>
                <w:color w:val="000000"/>
                <w:lang w:val="en-US"/>
              </w:rPr>
              <w:t>14.83</w:t>
            </w:r>
          </w:p>
        </w:tc>
        <w:tc>
          <w:tcPr>
            <w:tcW w:w="2111" w:type="dxa"/>
          </w:tcPr>
          <w:p w14:paraId="7AA82B21" w14:textId="77777777" w:rsidR="00203869" w:rsidRPr="00613BC2" w:rsidRDefault="00203869" w:rsidP="00D41725">
            <w:pPr>
              <w:spacing w:line="360" w:lineRule="auto"/>
            </w:pPr>
            <w:r w:rsidRPr="00613BC2">
              <w:t>12.03</w:t>
            </w:r>
          </w:p>
        </w:tc>
      </w:tr>
      <w:tr w:rsidR="00203869" w:rsidRPr="00613BC2" w14:paraId="467800D2" w14:textId="77777777" w:rsidTr="00D41725">
        <w:tc>
          <w:tcPr>
            <w:tcW w:w="2118" w:type="dxa"/>
          </w:tcPr>
          <w:p w14:paraId="26B80641" w14:textId="77777777" w:rsidR="00203869" w:rsidRPr="00613BC2" w:rsidRDefault="00203869" w:rsidP="00D41725">
            <w:pPr>
              <w:spacing w:line="360" w:lineRule="auto"/>
            </w:pPr>
            <w:r>
              <w:t>P</w:t>
            </w:r>
            <w:r w:rsidRPr="00613BC2">
              <w:t>2</w:t>
            </w:r>
          </w:p>
        </w:tc>
        <w:tc>
          <w:tcPr>
            <w:tcW w:w="2169" w:type="dxa"/>
            <w:vAlign w:val="bottom"/>
          </w:tcPr>
          <w:p w14:paraId="7CD4B770" w14:textId="77777777" w:rsidR="00203869" w:rsidRPr="00613BC2" w:rsidRDefault="00203869" w:rsidP="00D41725">
            <w:pPr>
              <w:spacing w:line="360" w:lineRule="auto"/>
              <w:jc w:val="right"/>
              <w:rPr>
                <w:color w:val="000000"/>
              </w:rPr>
            </w:pPr>
            <w:r w:rsidRPr="00613BC2">
              <w:rPr>
                <w:color w:val="000000"/>
              </w:rPr>
              <w:t>1.36</w:t>
            </w:r>
          </w:p>
        </w:tc>
        <w:tc>
          <w:tcPr>
            <w:tcW w:w="2099" w:type="dxa"/>
            <w:vAlign w:val="bottom"/>
          </w:tcPr>
          <w:p w14:paraId="078E3D00" w14:textId="77777777" w:rsidR="00203869" w:rsidRPr="00613BC2" w:rsidRDefault="00203869" w:rsidP="00D41725">
            <w:pPr>
              <w:spacing w:line="360" w:lineRule="auto"/>
              <w:jc w:val="right"/>
              <w:rPr>
                <w:color w:val="000000"/>
              </w:rPr>
            </w:pPr>
            <w:r w:rsidRPr="00613BC2">
              <w:rPr>
                <w:color w:val="000000"/>
              </w:rPr>
              <w:t>18.13</w:t>
            </w:r>
          </w:p>
        </w:tc>
        <w:tc>
          <w:tcPr>
            <w:tcW w:w="2111" w:type="dxa"/>
          </w:tcPr>
          <w:p w14:paraId="76C6DF78" w14:textId="77777777" w:rsidR="00203869" w:rsidRPr="00613BC2" w:rsidRDefault="00203869" w:rsidP="00D41725">
            <w:pPr>
              <w:spacing w:line="360" w:lineRule="auto"/>
            </w:pPr>
            <w:r w:rsidRPr="00613BC2">
              <w:t>16.77</w:t>
            </w:r>
          </w:p>
        </w:tc>
      </w:tr>
      <w:tr w:rsidR="00203869" w:rsidRPr="00613BC2" w14:paraId="644644F2" w14:textId="77777777" w:rsidTr="00D41725">
        <w:tc>
          <w:tcPr>
            <w:tcW w:w="2118" w:type="dxa"/>
          </w:tcPr>
          <w:p w14:paraId="04C44671" w14:textId="77777777" w:rsidR="00203869" w:rsidRPr="00613BC2" w:rsidRDefault="00203869" w:rsidP="00D41725">
            <w:pPr>
              <w:spacing w:line="360" w:lineRule="auto"/>
            </w:pPr>
            <w:r>
              <w:t>P</w:t>
            </w:r>
            <w:r w:rsidRPr="00613BC2">
              <w:t>3</w:t>
            </w:r>
          </w:p>
        </w:tc>
        <w:tc>
          <w:tcPr>
            <w:tcW w:w="2169" w:type="dxa"/>
            <w:vAlign w:val="bottom"/>
          </w:tcPr>
          <w:p w14:paraId="78CF21D5" w14:textId="77777777" w:rsidR="00203869" w:rsidRPr="00613BC2" w:rsidRDefault="00203869" w:rsidP="00D41725">
            <w:pPr>
              <w:spacing w:line="360" w:lineRule="auto"/>
              <w:jc w:val="right"/>
              <w:rPr>
                <w:color w:val="000000"/>
              </w:rPr>
            </w:pPr>
            <w:r w:rsidRPr="00613BC2">
              <w:rPr>
                <w:color w:val="000000"/>
              </w:rPr>
              <w:t>1.42</w:t>
            </w:r>
          </w:p>
        </w:tc>
        <w:tc>
          <w:tcPr>
            <w:tcW w:w="2099" w:type="dxa"/>
            <w:vAlign w:val="bottom"/>
          </w:tcPr>
          <w:p w14:paraId="3D51DED7" w14:textId="77777777" w:rsidR="00203869" w:rsidRPr="00613BC2" w:rsidRDefault="00203869" w:rsidP="00D41725">
            <w:pPr>
              <w:spacing w:line="360" w:lineRule="auto"/>
              <w:jc w:val="right"/>
              <w:rPr>
                <w:color w:val="000000"/>
              </w:rPr>
            </w:pPr>
            <w:r w:rsidRPr="00613BC2">
              <w:rPr>
                <w:color w:val="000000"/>
              </w:rPr>
              <w:t>16.73</w:t>
            </w:r>
          </w:p>
        </w:tc>
        <w:tc>
          <w:tcPr>
            <w:tcW w:w="2111" w:type="dxa"/>
          </w:tcPr>
          <w:p w14:paraId="08DEBEB1" w14:textId="77777777" w:rsidR="00203869" w:rsidRPr="00613BC2" w:rsidRDefault="00203869" w:rsidP="00D41725">
            <w:pPr>
              <w:spacing w:line="360" w:lineRule="auto"/>
            </w:pPr>
            <w:r w:rsidRPr="00613BC2">
              <w:t>15.31</w:t>
            </w:r>
          </w:p>
        </w:tc>
      </w:tr>
      <w:tr w:rsidR="00203869" w:rsidRPr="00613BC2" w14:paraId="099A00B7" w14:textId="77777777" w:rsidTr="00D41725">
        <w:tc>
          <w:tcPr>
            <w:tcW w:w="2118" w:type="dxa"/>
          </w:tcPr>
          <w:p w14:paraId="76CFDE0A" w14:textId="77777777" w:rsidR="00203869" w:rsidRPr="00613BC2" w:rsidRDefault="00203869" w:rsidP="00D41725">
            <w:pPr>
              <w:spacing w:line="360" w:lineRule="auto"/>
            </w:pPr>
            <w:r>
              <w:t>P</w:t>
            </w:r>
            <w:r w:rsidRPr="00613BC2">
              <w:t>4</w:t>
            </w:r>
          </w:p>
        </w:tc>
        <w:tc>
          <w:tcPr>
            <w:tcW w:w="2169" w:type="dxa"/>
            <w:vAlign w:val="bottom"/>
          </w:tcPr>
          <w:p w14:paraId="1F861594" w14:textId="77777777" w:rsidR="00203869" w:rsidRPr="00613BC2" w:rsidRDefault="00203869" w:rsidP="00D41725">
            <w:pPr>
              <w:spacing w:line="360" w:lineRule="auto"/>
              <w:jc w:val="right"/>
              <w:rPr>
                <w:color w:val="000000"/>
              </w:rPr>
            </w:pPr>
            <w:r w:rsidRPr="00613BC2">
              <w:rPr>
                <w:color w:val="000000"/>
              </w:rPr>
              <w:t>1.35</w:t>
            </w:r>
          </w:p>
        </w:tc>
        <w:tc>
          <w:tcPr>
            <w:tcW w:w="2099" w:type="dxa"/>
            <w:vAlign w:val="bottom"/>
          </w:tcPr>
          <w:p w14:paraId="75F690A0" w14:textId="77777777" w:rsidR="00203869" w:rsidRPr="00613BC2" w:rsidRDefault="00203869" w:rsidP="00D41725">
            <w:pPr>
              <w:spacing w:line="360" w:lineRule="auto"/>
              <w:jc w:val="right"/>
              <w:rPr>
                <w:color w:val="000000"/>
              </w:rPr>
            </w:pPr>
            <w:r w:rsidRPr="00613BC2">
              <w:rPr>
                <w:color w:val="000000"/>
              </w:rPr>
              <w:t>15.58</w:t>
            </w:r>
          </w:p>
        </w:tc>
        <w:tc>
          <w:tcPr>
            <w:tcW w:w="2111" w:type="dxa"/>
          </w:tcPr>
          <w:p w14:paraId="0F173D5E" w14:textId="77777777" w:rsidR="00203869" w:rsidRPr="00613BC2" w:rsidRDefault="00203869" w:rsidP="00D41725">
            <w:pPr>
              <w:spacing w:line="360" w:lineRule="auto"/>
            </w:pPr>
            <w:r w:rsidRPr="00613BC2">
              <w:t>14.23</w:t>
            </w:r>
          </w:p>
        </w:tc>
      </w:tr>
      <w:tr w:rsidR="00203869" w:rsidRPr="00613BC2" w14:paraId="712E9F6E" w14:textId="77777777" w:rsidTr="00D41725">
        <w:tc>
          <w:tcPr>
            <w:tcW w:w="2118" w:type="dxa"/>
          </w:tcPr>
          <w:p w14:paraId="741A1D7B" w14:textId="77777777" w:rsidR="00203869" w:rsidRPr="00613BC2" w:rsidRDefault="00203869" w:rsidP="00D41725">
            <w:pPr>
              <w:spacing w:line="360" w:lineRule="auto"/>
            </w:pPr>
            <w:r>
              <w:t>P</w:t>
            </w:r>
            <w:r w:rsidRPr="00613BC2">
              <w:t>5</w:t>
            </w:r>
          </w:p>
        </w:tc>
        <w:tc>
          <w:tcPr>
            <w:tcW w:w="2169" w:type="dxa"/>
            <w:vAlign w:val="bottom"/>
          </w:tcPr>
          <w:p w14:paraId="28E9EFF2" w14:textId="77777777" w:rsidR="00203869" w:rsidRPr="00613BC2" w:rsidRDefault="00203869" w:rsidP="00D41725">
            <w:pPr>
              <w:spacing w:line="360" w:lineRule="auto"/>
              <w:jc w:val="right"/>
              <w:rPr>
                <w:color w:val="000000"/>
              </w:rPr>
            </w:pPr>
            <w:r w:rsidRPr="00613BC2">
              <w:rPr>
                <w:color w:val="000000"/>
              </w:rPr>
              <w:t>0.83</w:t>
            </w:r>
          </w:p>
        </w:tc>
        <w:tc>
          <w:tcPr>
            <w:tcW w:w="2099" w:type="dxa"/>
            <w:vAlign w:val="bottom"/>
          </w:tcPr>
          <w:p w14:paraId="31A6DEEC" w14:textId="77777777" w:rsidR="00203869" w:rsidRPr="00613BC2" w:rsidRDefault="00203869" w:rsidP="00D41725">
            <w:pPr>
              <w:spacing w:line="360" w:lineRule="auto"/>
              <w:jc w:val="right"/>
              <w:rPr>
                <w:color w:val="000000"/>
              </w:rPr>
            </w:pPr>
            <w:r w:rsidRPr="00613BC2">
              <w:rPr>
                <w:color w:val="000000"/>
              </w:rPr>
              <w:t>14.89</w:t>
            </w:r>
          </w:p>
        </w:tc>
        <w:tc>
          <w:tcPr>
            <w:tcW w:w="2111" w:type="dxa"/>
          </w:tcPr>
          <w:p w14:paraId="69C2CC90" w14:textId="77777777" w:rsidR="00203869" w:rsidRPr="00613BC2" w:rsidRDefault="00203869" w:rsidP="00D41725">
            <w:pPr>
              <w:spacing w:line="360" w:lineRule="auto"/>
            </w:pPr>
            <w:r w:rsidRPr="00613BC2">
              <w:t>14.06</w:t>
            </w:r>
          </w:p>
        </w:tc>
      </w:tr>
      <w:tr w:rsidR="00203869" w:rsidRPr="00613BC2" w14:paraId="787358F1" w14:textId="77777777" w:rsidTr="00D41725">
        <w:tc>
          <w:tcPr>
            <w:tcW w:w="2118" w:type="dxa"/>
          </w:tcPr>
          <w:p w14:paraId="24A7271D" w14:textId="77777777" w:rsidR="00203869" w:rsidRPr="00613BC2" w:rsidRDefault="00203869" w:rsidP="00D41725">
            <w:pPr>
              <w:spacing w:line="360" w:lineRule="auto"/>
            </w:pPr>
            <w:r>
              <w:t>P</w:t>
            </w:r>
            <w:r w:rsidRPr="00613BC2">
              <w:t>6</w:t>
            </w:r>
          </w:p>
        </w:tc>
        <w:tc>
          <w:tcPr>
            <w:tcW w:w="2169" w:type="dxa"/>
            <w:vAlign w:val="bottom"/>
          </w:tcPr>
          <w:p w14:paraId="3B944998" w14:textId="77777777" w:rsidR="00203869" w:rsidRPr="00613BC2" w:rsidRDefault="00203869" w:rsidP="00D41725">
            <w:pPr>
              <w:spacing w:line="360" w:lineRule="auto"/>
              <w:jc w:val="right"/>
              <w:rPr>
                <w:color w:val="000000"/>
              </w:rPr>
            </w:pPr>
            <w:r w:rsidRPr="00613BC2">
              <w:rPr>
                <w:color w:val="000000"/>
              </w:rPr>
              <w:t>0.53</w:t>
            </w:r>
          </w:p>
        </w:tc>
        <w:tc>
          <w:tcPr>
            <w:tcW w:w="2099" w:type="dxa"/>
            <w:vAlign w:val="bottom"/>
          </w:tcPr>
          <w:p w14:paraId="42D81FB0" w14:textId="77777777" w:rsidR="00203869" w:rsidRPr="00613BC2" w:rsidRDefault="00203869" w:rsidP="00D41725">
            <w:pPr>
              <w:spacing w:line="360" w:lineRule="auto"/>
              <w:jc w:val="right"/>
              <w:rPr>
                <w:color w:val="000000"/>
              </w:rPr>
            </w:pPr>
            <w:r w:rsidRPr="00613BC2">
              <w:rPr>
                <w:color w:val="000000"/>
              </w:rPr>
              <w:t>11</w:t>
            </w:r>
          </w:p>
        </w:tc>
        <w:tc>
          <w:tcPr>
            <w:tcW w:w="2111" w:type="dxa"/>
          </w:tcPr>
          <w:p w14:paraId="78448A1C" w14:textId="77777777" w:rsidR="00203869" w:rsidRPr="00613BC2" w:rsidRDefault="00203869" w:rsidP="00D41725">
            <w:pPr>
              <w:spacing w:line="360" w:lineRule="auto"/>
            </w:pPr>
            <w:r w:rsidRPr="00613BC2">
              <w:t>10.47</w:t>
            </w:r>
          </w:p>
        </w:tc>
      </w:tr>
      <w:tr w:rsidR="00203869" w:rsidRPr="00613BC2" w14:paraId="7D483D43" w14:textId="77777777" w:rsidTr="00D41725">
        <w:tc>
          <w:tcPr>
            <w:tcW w:w="2118" w:type="dxa"/>
          </w:tcPr>
          <w:p w14:paraId="7C2810A8" w14:textId="77777777" w:rsidR="00203869" w:rsidRPr="00613BC2" w:rsidRDefault="00203869" w:rsidP="00D41725">
            <w:pPr>
              <w:spacing w:line="360" w:lineRule="auto"/>
            </w:pPr>
            <w:r>
              <w:t>P</w:t>
            </w:r>
            <w:r w:rsidRPr="00613BC2">
              <w:t>7</w:t>
            </w:r>
          </w:p>
        </w:tc>
        <w:tc>
          <w:tcPr>
            <w:tcW w:w="2169" w:type="dxa"/>
            <w:vAlign w:val="bottom"/>
          </w:tcPr>
          <w:p w14:paraId="2813E7A8" w14:textId="77777777" w:rsidR="00203869" w:rsidRPr="00613BC2" w:rsidRDefault="00203869" w:rsidP="00D41725">
            <w:pPr>
              <w:spacing w:line="360" w:lineRule="auto"/>
              <w:jc w:val="right"/>
              <w:rPr>
                <w:color w:val="000000"/>
              </w:rPr>
            </w:pPr>
            <w:r w:rsidRPr="00613BC2">
              <w:rPr>
                <w:color w:val="000000"/>
              </w:rPr>
              <w:t>0.64</w:t>
            </w:r>
          </w:p>
        </w:tc>
        <w:tc>
          <w:tcPr>
            <w:tcW w:w="2099" w:type="dxa"/>
            <w:vAlign w:val="bottom"/>
          </w:tcPr>
          <w:p w14:paraId="1EAADDCB" w14:textId="77777777" w:rsidR="00203869" w:rsidRPr="00613BC2" w:rsidRDefault="00203869" w:rsidP="00D41725">
            <w:pPr>
              <w:spacing w:line="360" w:lineRule="auto"/>
              <w:jc w:val="right"/>
              <w:rPr>
                <w:color w:val="000000"/>
              </w:rPr>
            </w:pPr>
            <w:r w:rsidRPr="00613BC2">
              <w:rPr>
                <w:color w:val="000000"/>
              </w:rPr>
              <w:t>28.77</w:t>
            </w:r>
          </w:p>
        </w:tc>
        <w:tc>
          <w:tcPr>
            <w:tcW w:w="2111" w:type="dxa"/>
          </w:tcPr>
          <w:p w14:paraId="1C0B6C58" w14:textId="77777777" w:rsidR="00203869" w:rsidRPr="00613BC2" w:rsidRDefault="00203869" w:rsidP="00D41725">
            <w:pPr>
              <w:spacing w:line="360" w:lineRule="auto"/>
            </w:pPr>
            <w:r w:rsidRPr="00613BC2">
              <w:t>28.13</w:t>
            </w:r>
          </w:p>
        </w:tc>
      </w:tr>
      <w:tr w:rsidR="00203869" w:rsidRPr="00613BC2" w14:paraId="30B0CE4F" w14:textId="77777777" w:rsidTr="00D41725">
        <w:tc>
          <w:tcPr>
            <w:tcW w:w="2118" w:type="dxa"/>
          </w:tcPr>
          <w:p w14:paraId="5763369D" w14:textId="77777777" w:rsidR="00203869" w:rsidRPr="00613BC2" w:rsidRDefault="00203869" w:rsidP="00D41725">
            <w:pPr>
              <w:spacing w:line="360" w:lineRule="auto"/>
            </w:pPr>
            <w:r>
              <w:t>P</w:t>
            </w:r>
            <w:r w:rsidRPr="00613BC2">
              <w:t>8</w:t>
            </w:r>
          </w:p>
        </w:tc>
        <w:tc>
          <w:tcPr>
            <w:tcW w:w="2169" w:type="dxa"/>
            <w:vAlign w:val="bottom"/>
          </w:tcPr>
          <w:p w14:paraId="143307DE" w14:textId="77777777" w:rsidR="00203869" w:rsidRPr="00613BC2" w:rsidRDefault="00203869" w:rsidP="00D41725">
            <w:pPr>
              <w:spacing w:line="360" w:lineRule="auto"/>
              <w:jc w:val="right"/>
              <w:rPr>
                <w:color w:val="000000"/>
              </w:rPr>
            </w:pPr>
            <w:r w:rsidRPr="00613BC2">
              <w:rPr>
                <w:color w:val="000000"/>
              </w:rPr>
              <w:t>0.23</w:t>
            </w:r>
          </w:p>
        </w:tc>
        <w:tc>
          <w:tcPr>
            <w:tcW w:w="2099" w:type="dxa"/>
            <w:vAlign w:val="bottom"/>
          </w:tcPr>
          <w:p w14:paraId="04C19988" w14:textId="77777777" w:rsidR="00203869" w:rsidRPr="00613BC2" w:rsidRDefault="00203869" w:rsidP="00D41725">
            <w:pPr>
              <w:spacing w:line="360" w:lineRule="auto"/>
              <w:jc w:val="right"/>
              <w:rPr>
                <w:color w:val="000000"/>
              </w:rPr>
            </w:pPr>
            <w:r w:rsidRPr="00613BC2">
              <w:rPr>
                <w:color w:val="000000"/>
              </w:rPr>
              <w:t>13.51</w:t>
            </w:r>
          </w:p>
        </w:tc>
        <w:tc>
          <w:tcPr>
            <w:tcW w:w="2111" w:type="dxa"/>
          </w:tcPr>
          <w:p w14:paraId="122BADA2" w14:textId="77777777" w:rsidR="00203869" w:rsidRPr="00613BC2" w:rsidRDefault="00203869" w:rsidP="00D41725">
            <w:pPr>
              <w:spacing w:line="360" w:lineRule="auto"/>
            </w:pPr>
            <w:r w:rsidRPr="00613BC2">
              <w:t>13.28</w:t>
            </w:r>
          </w:p>
        </w:tc>
      </w:tr>
      <w:tr w:rsidR="00203869" w:rsidRPr="00613BC2" w14:paraId="5095C70A" w14:textId="77777777" w:rsidTr="00D41725">
        <w:tc>
          <w:tcPr>
            <w:tcW w:w="2118" w:type="dxa"/>
          </w:tcPr>
          <w:p w14:paraId="09E777DB" w14:textId="77777777" w:rsidR="00203869" w:rsidRPr="00613BC2" w:rsidRDefault="00203869" w:rsidP="00D41725">
            <w:pPr>
              <w:spacing w:line="360" w:lineRule="auto"/>
            </w:pPr>
            <w:r>
              <w:t>P</w:t>
            </w:r>
            <w:r w:rsidRPr="00613BC2">
              <w:t>9</w:t>
            </w:r>
          </w:p>
        </w:tc>
        <w:tc>
          <w:tcPr>
            <w:tcW w:w="2169" w:type="dxa"/>
            <w:vAlign w:val="bottom"/>
          </w:tcPr>
          <w:p w14:paraId="0FEDC728" w14:textId="77777777" w:rsidR="00203869" w:rsidRPr="00613BC2" w:rsidRDefault="00203869" w:rsidP="00D41725">
            <w:pPr>
              <w:spacing w:line="360" w:lineRule="auto"/>
              <w:jc w:val="right"/>
              <w:rPr>
                <w:color w:val="000000"/>
              </w:rPr>
            </w:pPr>
            <w:r w:rsidRPr="00613BC2">
              <w:rPr>
                <w:color w:val="000000"/>
              </w:rPr>
              <w:t>1.33</w:t>
            </w:r>
          </w:p>
        </w:tc>
        <w:tc>
          <w:tcPr>
            <w:tcW w:w="2099" w:type="dxa"/>
            <w:vAlign w:val="bottom"/>
          </w:tcPr>
          <w:p w14:paraId="2FFDFEA8" w14:textId="77777777" w:rsidR="00203869" w:rsidRPr="00613BC2" w:rsidRDefault="00203869" w:rsidP="00D41725">
            <w:pPr>
              <w:spacing w:line="360" w:lineRule="auto"/>
              <w:jc w:val="right"/>
              <w:rPr>
                <w:color w:val="000000"/>
              </w:rPr>
            </w:pPr>
            <w:r w:rsidRPr="00613BC2">
              <w:rPr>
                <w:color w:val="000000"/>
              </w:rPr>
              <w:t>6.91</w:t>
            </w:r>
          </w:p>
        </w:tc>
        <w:tc>
          <w:tcPr>
            <w:tcW w:w="2111" w:type="dxa"/>
          </w:tcPr>
          <w:p w14:paraId="3E1F448E" w14:textId="77777777" w:rsidR="00203869" w:rsidRPr="00613BC2" w:rsidRDefault="00203869" w:rsidP="00D41725">
            <w:pPr>
              <w:spacing w:line="360" w:lineRule="auto"/>
            </w:pPr>
            <w:r w:rsidRPr="00613BC2">
              <w:t>5.58</w:t>
            </w:r>
          </w:p>
        </w:tc>
      </w:tr>
      <w:tr w:rsidR="00203869" w:rsidRPr="00613BC2" w14:paraId="713268E0" w14:textId="77777777" w:rsidTr="00D41725">
        <w:tc>
          <w:tcPr>
            <w:tcW w:w="2118" w:type="dxa"/>
          </w:tcPr>
          <w:p w14:paraId="1D01A11A" w14:textId="77777777" w:rsidR="00203869" w:rsidRPr="00613BC2" w:rsidRDefault="00203869" w:rsidP="00D41725">
            <w:pPr>
              <w:spacing w:line="360" w:lineRule="auto"/>
            </w:pPr>
            <w:r>
              <w:t>P</w:t>
            </w:r>
            <w:r w:rsidRPr="00613BC2">
              <w:t>10</w:t>
            </w:r>
          </w:p>
        </w:tc>
        <w:tc>
          <w:tcPr>
            <w:tcW w:w="2169" w:type="dxa"/>
            <w:vAlign w:val="bottom"/>
          </w:tcPr>
          <w:p w14:paraId="628E2D72" w14:textId="77777777" w:rsidR="00203869" w:rsidRPr="00613BC2" w:rsidRDefault="00203869" w:rsidP="00D41725">
            <w:pPr>
              <w:spacing w:line="360" w:lineRule="auto"/>
              <w:jc w:val="right"/>
              <w:rPr>
                <w:color w:val="000000"/>
              </w:rPr>
            </w:pPr>
            <w:r w:rsidRPr="00613BC2">
              <w:rPr>
                <w:color w:val="000000"/>
              </w:rPr>
              <w:t>1.05</w:t>
            </w:r>
          </w:p>
        </w:tc>
        <w:tc>
          <w:tcPr>
            <w:tcW w:w="2099" w:type="dxa"/>
            <w:vAlign w:val="bottom"/>
          </w:tcPr>
          <w:p w14:paraId="037267CD" w14:textId="77777777" w:rsidR="00203869" w:rsidRPr="00613BC2" w:rsidRDefault="00203869" w:rsidP="00D41725">
            <w:pPr>
              <w:spacing w:line="360" w:lineRule="auto"/>
              <w:jc w:val="right"/>
              <w:rPr>
                <w:color w:val="000000"/>
              </w:rPr>
            </w:pPr>
            <w:r w:rsidRPr="00613BC2">
              <w:rPr>
                <w:color w:val="000000"/>
              </w:rPr>
              <w:t>4.8</w:t>
            </w:r>
          </w:p>
        </w:tc>
        <w:tc>
          <w:tcPr>
            <w:tcW w:w="2111" w:type="dxa"/>
          </w:tcPr>
          <w:p w14:paraId="5704E0D6" w14:textId="77777777" w:rsidR="00203869" w:rsidRPr="00613BC2" w:rsidRDefault="00203869" w:rsidP="00D41725">
            <w:pPr>
              <w:spacing w:line="360" w:lineRule="auto"/>
            </w:pPr>
            <w:r w:rsidRPr="00613BC2">
              <w:t>3.75</w:t>
            </w:r>
          </w:p>
        </w:tc>
      </w:tr>
      <w:tr w:rsidR="00203869" w:rsidRPr="00613BC2" w14:paraId="642FDA91" w14:textId="77777777" w:rsidTr="00D41725">
        <w:tc>
          <w:tcPr>
            <w:tcW w:w="2118" w:type="dxa"/>
          </w:tcPr>
          <w:p w14:paraId="35EE523C" w14:textId="77777777" w:rsidR="00203869" w:rsidRPr="00613BC2" w:rsidRDefault="00203869" w:rsidP="00D41725">
            <w:pPr>
              <w:spacing w:line="360" w:lineRule="auto"/>
            </w:pPr>
            <w:r w:rsidRPr="00613BC2">
              <w:t>Promedio</w:t>
            </w:r>
          </w:p>
        </w:tc>
        <w:tc>
          <w:tcPr>
            <w:tcW w:w="2169" w:type="dxa"/>
            <w:vAlign w:val="bottom"/>
          </w:tcPr>
          <w:p w14:paraId="12D5A130" w14:textId="77777777" w:rsidR="00203869" w:rsidRPr="00613BC2" w:rsidRDefault="00203869" w:rsidP="00D41725">
            <w:pPr>
              <w:spacing w:line="360" w:lineRule="auto"/>
              <w:jc w:val="right"/>
              <w:rPr>
                <w:color w:val="000000"/>
              </w:rPr>
            </w:pPr>
            <w:r w:rsidRPr="00613BC2">
              <w:rPr>
                <w:color w:val="000000"/>
              </w:rPr>
              <w:t>1.15</w:t>
            </w:r>
          </w:p>
        </w:tc>
        <w:tc>
          <w:tcPr>
            <w:tcW w:w="2099" w:type="dxa"/>
            <w:vAlign w:val="bottom"/>
          </w:tcPr>
          <w:p w14:paraId="28957CAA" w14:textId="77777777" w:rsidR="00203869" w:rsidRPr="00613BC2" w:rsidRDefault="00203869" w:rsidP="00D41725">
            <w:pPr>
              <w:spacing w:line="360" w:lineRule="auto"/>
              <w:jc w:val="right"/>
              <w:rPr>
                <w:color w:val="000000"/>
              </w:rPr>
            </w:pPr>
            <w:r w:rsidRPr="00613BC2">
              <w:rPr>
                <w:color w:val="000000"/>
              </w:rPr>
              <w:t>14.51</w:t>
            </w:r>
          </w:p>
        </w:tc>
        <w:tc>
          <w:tcPr>
            <w:tcW w:w="2111" w:type="dxa"/>
          </w:tcPr>
          <w:p w14:paraId="09DC5184" w14:textId="77777777" w:rsidR="00203869" w:rsidRPr="00613BC2" w:rsidRDefault="00203869" w:rsidP="00D41725">
            <w:pPr>
              <w:spacing w:line="360" w:lineRule="auto"/>
            </w:pPr>
            <w:r w:rsidRPr="00613BC2">
              <w:t>13.36</w:t>
            </w:r>
          </w:p>
        </w:tc>
      </w:tr>
    </w:tbl>
    <w:p w14:paraId="1AE0CD90" w14:textId="77777777" w:rsidR="00203869" w:rsidRDefault="00203869" w:rsidP="00203869">
      <w:pPr>
        <w:pStyle w:val="Textoindependiente"/>
        <w:spacing w:line="360" w:lineRule="auto"/>
        <w:rPr>
          <w:sz w:val="16"/>
        </w:rPr>
      </w:pPr>
      <w:r w:rsidRPr="00A14027">
        <w:rPr>
          <w:b/>
          <w:sz w:val="16"/>
        </w:rPr>
        <w:t xml:space="preserve">Realizado por: </w:t>
      </w:r>
      <w:r w:rsidRPr="00A14027">
        <w:rPr>
          <w:sz w:val="16"/>
        </w:rPr>
        <w:t>W. Aldas y C. Pilataxi, 2020</w:t>
      </w:r>
    </w:p>
    <w:p w14:paraId="3D3ABB78" w14:textId="77777777" w:rsidR="00203869" w:rsidRDefault="00203869" w:rsidP="00203869">
      <w:pPr>
        <w:spacing w:line="360" w:lineRule="auto"/>
        <w:rPr>
          <w:b/>
        </w:rPr>
      </w:pPr>
    </w:p>
    <w:p w14:paraId="1136C03D" w14:textId="77777777" w:rsidR="00203869" w:rsidRPr="00B45706" w:rsidRDefault="00203869" w:rsidP="00203869">
      <w:pPr>
        <w:pStyle w:val="Prrafodelista"/>
        <w:numPr>
          <w:ilvl w:val="3"/>
          <w:numId w:val="38"/>
        </w:numPr>
        <w:spacing w:line="360" w:lineRule="auto"/>
        <w:ind w:left="0" w:firstLine="0"/>
        <w:jc w:val="left"/>
        <w:rPr>
          <w:i/>
        </w:rPr>
      </w:pPr>
      <w:r w:rsidRPr="00B45706">
        <w:rPr>
          <w:i/>
        </w:rPr>
        <w:t>Prueba T-Student</w:t>
      </w:r>
    </w:p>
    <w:p w14:paraId="7C79AF3C" w14:textId="77777777" w:rsidR="00203869" w:rsidRPr="00B45706" w:rsidRDefault="00203869" w:rsidP="00203869"/>
    <w:p w14:paraId="63449126" w14:textId="77777777" w:rsidR="00203869" w:rsidRPr="0004271E" w:rsidRDefault="00203869" w:rsidP="00203869">
      <w:pPr>
        <w:pStyle w:val="Textoindependiente"/>
        <w:spacing w:line="360" w:lineRule="auto"/>
        <w:rPr>
          <w:b/>
        </w:rPr>
      </w:pPr>
      <w:r w:rsidRPr="0004271E">
        <w:rPr>
          <w:b/>
        </w:rPr>
        <w:t>Planteamiento de la Hipótesis</w:t>
      </w:r>
    </w:p>
    <w:p w14:paraId="58813E7D" w14:textId="77777777" w:rsidR="00203869" w:rsidRDefault="00203869" w:rsidP="00203869">
      <w:pPr>
        <w:pStyle w:val="Textoindependiente"/>
        <w:spacing w:line="360" w:lineRule="auto"/>
      </w:pPr>
      <w:r w:rsidRPr="00463C35">
        <w:t xml:space="preserve">Con el fin de poder evaluar la eficiencia de los tiempos de respuesta, se determina la hipótesis la cual ayudará a aceptar o rechazar una afirmación con respecto a los indicadores que se va a evaluar. </w:t>
      </w:r>
    </w:p>
    <w:p w14:paraId="71471986" w14:textId="77777777" w:rsidR="00203869" w:rsidRPr="00463C35" w:rsidRDefault="00203869" w:rsidP="00203869">
      <w:pPr>
        <w:pStyle w:val="Textoindependiente"/>
        <w:spacing w:line="360" w:lineRule="auto"/>
      </w:pPr>
    </w:p>
    <w:p w14:paraId="4FAB1AE5" w14:textId="77777777" w:rsidR="00203869" w:rsidRDefault="00203869" w:rsidP="00203869">
      <w:pPr>
        <w:pStyle w:val="Textoindependiente"/>
        <w:spacing w:line="360" w:lineRule="auto"/>
      </w:pPr>
      <w:r w:rsidRPr="00463C35">
        <w:rPr>
          <w:b/>
        </w:rPr>
        <w:t>Hipótesis nula(Ho):</w:t>
      </w:r>
      <w:r w:rsidRPr="00463C35">
        <w:t xml:space="preserve"> No existe diferencia significativa en los tiempos de respuesta en el método manual frente al método automatizado.</w:t>
      </w:r>
    </w:p>
    <w:p w14:paraId="7233AEB6" w14:textId="77777777" w:rsidR="00203869" w:rsidRPr="00463C35" w:rsidRDefault="00203869" w:rsidP="00203869">
      <w:pPr>
        <w:pStyle w:val="Textoindependiente"/>
        <w:spacing w:line="360" w:lineRule="auto"/>
      </w:pPr>
    </w:p>
    <w:p w14:paraId="43C26F0F" w14:textId="77777777" w:rsidR="00203869" w:rsidRDefault="00203869" w:rsidP="00203869">
      <w:pPr>
        <w:pStyle w:val="Textoindependiente"/>
        <w:spacing w:line="360" w:lineRule="auto"/>
      </w:pPr>
      <w:r w:rsidRPr="00463C35">
        <w:rPr>
          <w:b/>
        </w:rPr>
        <w:t>Hipótesis alterna(H1):</w:t>
      </w:r>
      <w:r w:rsidRPr="00463C35">
        <w:t xml:space="preserve"> Existe diferencia significativa en los tiempos de respuesta en el método manual frente al método automatizado.</w:t>
      </w:r>
    </w:p>
    <w:p w14:paraId="152B5E81" w14:textId="77777777" w:rsidR="00203869" w:rsidRDefault="00203869" w:rsidP="00203869">
      <w:pPr>
        <w:pStyle w:val="Textoindependiente"/>
        <w:spacing w:before="10" w:line="360" w:lineRule="auto"/>
        <w:rPr>
          <w:sz w:val="21"/>
        </w:rPr>
      </w:pPr>
    </w:p>
    <w:p w14:paraId="3BD53C5A" w14:textId="77777777" w:rsidR="00203869" w:rsidRPr="00B45706" w:rsidRDefault="00203869" w:rsidP="00203869">
      <w:pPr>
        <w:pStyle w:val="Textoindependiente"/>
        <w:spacing w:before="10" w:line="360" w:lineRule="auto"/>
        <w:rPr>
          <w:b/>
        </w:rPr>
      </w:pPr>
      <w:r w:rsidRPr="00B45706">
        <w:rPr>
          <w:b/>
        </w:rPr>
        <w:t>Nivel de significancia</w:t>
      </w:r>
    </w:p>
    <w:p w14:paraId="7E791917" w14:textId="77777777" w:rsidR="00203869" w:rsidRPr="00B45706" w:rsidRDefault="00203869" w:rsidP="00203869">
      <w:pPr>
        <w:pStyle w:val="Textoindependiente"/>
        <w:spacing w:before="10" w:line="360" w:lineRule="auto"/>
      </w:pPr>
      <w:r w:rsidRPr="00B45706">
        <w:t>α</w:t>
      </w:r>
      <w:r>
        <w:t>= 0.05; 5%</w:t>
      </w:r>
    </w:p>
    <w:p w14:paraId="06C483BE" w14:textId="77777777" w:rsidR="00203869" w:rsidRPr="0004271E" w:rsidRDefault="00203869" w:rsidP="00203869">
      <w:pPr>
        <w:pStyle w:val="Textoindependiente"/>
        <w:spacing w:line="360" w:lineRule="auto"/>
        <w:rPr>
          <w:b/>
        </w:rPr>
      </w:pPr>
      <w:r w:rsidRPr="0004271E">
        <w:rPr>
          <w:b/>
        </w:rPr>
        <w:t>Mediciones</w:t>
      </w:r>
    </w:p>
    <w:p w14:paraId="3BFEB138" w14:textId="77777777" w:rsidR="00203869" w:rsidRPr="0004271E" w:rsidRDefault="00203869" w:rsidP="00203869">
      <w:pPr>
        <w:pStyle w:val="Textoindependiente"/>
        <w:spacing w:line="360" w:lineRule="auto"/>
        <w:rPr>
          <w:b/>
        </w:rPr>
      </w:pPr>
      <w:r w:rsidRPr="0004271E">
        <w:rPr>
          <w:b/>
        </w:rPr>
        <w:t>Análisis de normalidad</w:t>
      </w:r>
    </w:p>
    <w:p w14:paraId="34E176BA" w14:textId="77777777" w:rsidR="00203869" w:rsidRDefault="00203869" w:rsidP="00203869">
      <w:pPr>
        <w:pStyle w:val="Textoindependiente"/>
        <w:spacing w:line="360" w:lineRule="auto"/>
      </w:pPr>
      <w:r w:rsidRPr="00463C35">
        <w:t>Para realizar el análisis de la normalidad de los datos se utilizó el software estdistico R, con el test de Shapiro-Wilk.</w:t>
      </w:r>
    </w:p>
    <w:p w14:paraId="48949F0D" w14:textId="77777777" w:rsidR="00203869" w:rsidRDefault="00203869" w:rsidP="00203869">
      <w:pPr>
        <w:pStyle w:val="Textoindependiente"/>
        <w:spacing w:line="360" w:lineRule="auto"/>
      </w:pPr>
    </w:p>
    <w:p w14:paraId="08A69BA1" w14:textId="77777777" w:rsidR="00203869" w:rsidRDefault="00203869" w:rsidP="00203869">
      <w:pPr>
        <w:pStyle w:val="Textoindependiente"/>
        <w:spacing w:line="360" w:lineRule="auto"/>
        <w:rPr>
          <w:b/>
        </w:rPr>
      </w:pPr>
      <w:r w:rsidRPr="0004271E">
        <w:rPr>
          <w:b/>
        </w:rPr>
        <w:t>Planteamiento de la hipótesis</w:t>
      </w:r>
    </w:p>
    <w:p w14:paraId="7AAD2429" w14:textId="77777777" w:rsidR="00203869" w:rsidRPr="0004271E" w:rsidRDefault="00203869" w:rsidP="00203869">
      <w:pPr>
        <w:pStyle w:val="Textoindependiente"/>
        <w:spacing w:line="360" w:lineRule="auto"/>
        <w:rPr>
          <w:b/>
        </w:rPr>
      </w:pPr>
    </w:p>
    <w:p w14:paraId="5F512D55" w14:textId="77777777" w:rsidR="00203869" w:rsidRPr="00463C35" w:rsidRDefault="00203869" w:rsidP="00203869">
      <w:pPr>
        <w:pStyle w:val="Textoindependiente"/>
        <w:spacing w:line="360" w:lineRule="auto"/>
      </w:pPr>
      <w:r w:rsidRPr="00463C35">
        <w:t>Hipótesis Nula (Ho) = Los datos provienen de una distribución normal.</w:t>
      </w:r>
    </w:p>
    <w:p w14:paraId="4844FA35" w14:textId="77777777" w:rsidR="00203869" w:rsidRPr="00463C35" w:rsidRDefault="00203869" w:rsidP="00203869">
      <w:pPr>
        <w:pStyle w:val="Textoindependiente"/>
        <w:spacing w:line="360" w:lineRule="auto"/>
      </w:pPr>
      <w:r w:rsidRPr="00463C35">
        <w:t>Hipótesis Alternativa (H1) = Los datos no provienen de una distribución normal.</w:t>
      </w:r>
    </w:p>
    <w:p w14:paraId="193FA56A" w14:textId="77777777" w:rsidR="00203869" w:rsidRPr="00463C35" w:rsidRDefault="00203869" w:rsidP="00203869">
      <w:pPr>
        <w:pStyle w:val="Textoindependiente"/>
        <w:spacing w:line="360" w:lineRule="auto"/>
      </w:pPr>
    </w:p>
    <w:p w14:paraId="39B98509" w14:textId="77777777" w:rsidR="00203869" w:rsidRPr="00D91C76" w:rsidRDefault="00203869" w:rsidP="00203869">
      <w:pPr>
        <w:pStyle w:val="Textoindependiente"/>
        <w:spacing w:line="360" w:lineRule="auto"/>
        <w:rPr>
          <w:b/>
        </w:rPr>
      </w:pPr>
      <w:r w:rsidRPr="00D91C76">
        <w:rPr>
          <w:b/>
        </w:rPr>
        <w:t>Test de Shapiro Wilk del promedio del tiempo sin utilizar el sistema</w:t>
      </w:r>
    </w:p>
    <w:p w14:paraId="1D318695" w14:textId="77777777" w:rsidR="00203869" w:rsidRDefault="00203869" w:rsidP="00203869">
      <w:pPr>
        <w:pStyle w:val="Textoindependiente"/>
        <w:spacing w:before="10" w:line="360" w:lineRule="auto"/>
        <w:rPr>
          <w:sz w:val="21"/>
        </w:rPr>
      </w:pPr>
    </w:p>
    <w:p w14:paraId="1004D394" w14:textId="77777777" w:rsidR="00203869" w:rsidRDefault="00203869" w:rsidP="00203869">
      <w:pPr>
        <w:pStyle w:val="Textoindependiente"/>
        <w:spacing w:before="10" w:line="360" w:lineRule="auto"/>
        <w:jc w:val="center"/>
        <w:rPr>
          <w:sz w:val="21"/>
        </w:rPr>
      </w:pPr>
      <w:r>
        <w:rPr>
          <w:noProof/>
          <w:lang w:val="en-US"/>
        </w:rPr>
        <w:drawing>
          <wp:inline distT="0" distB="0" distL="0" distR="0" wp14:anchorId="64AF93C6" wp14:editId="458832E4">
            <wp:extent cx="3505200" cy="828675"/>
            <wp:effectExtent l="76200" t="76200" r="133350" b="14287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505200" cy="828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4359941" w14:textId="3FFDD525" w:rsidR="00203869" w:rsidRPr="00EA3494" w:rsidRDefault="00203869" w:rsidP="006D6CAD">
      <w:pPr>
        <w:pStyle w:val="Textoindependiente"/>
        <w:spacing w:before="10" w:line="360" w:lineRule="auto"/>
        <w:ind w:left="1418"/>
      </w:pPr>
      <w:r w:rsidRPr="00EA3494">
        <w:rPr>
          <w:b/>
        </w:rPr>
        <w:t>Grafico 1-4.</w:t>
      </w:r>
      <w:r w:rsidR="006D6CAD">
        <w:t xml:space="preserve"> Test Shapiro Wilk </w:t>
      </w:r>
      <w:r w:rsidRPr="00EA3494">
        <w:t>del tiempo sin utilizar el sistema</w:t>
      </w:r>
    </w:p>
    <w:p w14:paraId="374506D7" w14:textId="77777777" w:rsidR="00203869" w:rsidRDefault="00203869" w:rsidP="006D6CAD">
      <w:pPr>
        <w:pStyle w:val="Textoindependiente"/>
        <w:spacing w:line="360" w:lineRule="auto"/>
        <w:ind w:left="1418"/>
        <w:rPr>
          <w:sz w:val="16"/>
        </w:rPr>
      </w:pPr>
      <w:r w:rsidRPr="00A14027">
        <w:rPr>
          <w:b/>
          <w:sz w:val="16"/>
        </w:rPr>
        <w:t xml:space="preserve">Realizado por: </w:t>
      </w:r>
      <w:r w:rsidRPr="00A14027">
        <w:rPr>
          <w:sz w:val="16"/>
        </w:rPr>
        <w:t>W. Aldas y C. Pilataxi, 2020</w:t>
      </w:r>
    </w:p>
    <w:p w14:paraId="6E2430BB" w14:textId="77777777" w:rsidR="00203869" w:rsidRPr="00463C35" w:rsidRDefault="00203869" w:rsidP="00203869">
      <w:pPr>
        <w:pStyle w:val="Textoindependiente"/>
        <w:spacing w:before="10" w:line="360" w:lineRule="auto"/>
        <w:rPr>
          <w:sz w:val="21"/>
        </w:rPr>
      </w:pPr>
    </w:p>
    <w:p w14:paraId="7D6E72D6" w14:textId="77777777" w:rsidR="00203869" w:rsidRPr="00D91C76" w:rsidRDefault="00203869" w:rsidP="00203869">
      <w:pPr>
        <w:pStyle w:val="Textoindependiente"/>
        <w:spacing w:line="360" w:lineRule="auto"/>
        <w:rPr>
          <w:b/>
        </w:rPr>
      </w:pPr>
      <w:r w:rsidRPr="00D91C76">
        <w:rPr>
          <w:b/>
        </w:rPr>
        <w:t>Test de Shapiro Wilk del promedio del tiempo al utilizar el sistema</w:t>
      </w:r>
    </w:p>
    <w:p w14:paraId="11387428" w14:textId="77777777" w:rsidR="00203869" w:rsidRPr="00463C35" w:rsidRDefault="00203869" w:rsidP="00203869">
      <w:pPr>
        <w:pStyle w:val="Textoindependiente"/>
        <w:spacing w:before="10" w:line="360" w:lineRule="auto"/>
        <w:rPr>
          <w:sz w:val="21"/>
        </w:rPr>
      </w:pPr>
    </w:p>
    <w:p w14:paraId="3DCCD21C" w14:textId="77777777" w:rsidR="00203869" w:rsidRDefault="00203869" w:rsidP="00203869">
      <w:pPr>
        <w:pStyle w:val="Textoindependiente"/>
        <w:spacing w:before="10" w:line="360" w:lineRule="auto"/>
        <w:jc w:val="center"/>
        <w:rPr>
          <w:sz w:val="21"/>
        </w:rPr>
      </w:pPr>
      <w:r>
        <w:rPr>
          <w:noProof/>
          <w:lang w:val="en-US"/>
        </w:rPr>
        <w:drawing>
          <wp:inline distT="0" distB="0" distL="0" distR="0" wp14:anchorId="261A97F4" wp14:editId="72F38D34">
            <wp:extent cx="3600450" cy="9048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600450" cy="904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5A5631F" w14:textId="2B0EDFE7" w:rsidR="00203869" w:rsidRDefault="00203869" w:rsidP="006D6CAD">
      <w:pPr>
        <w:pStyle w:val="Textoindependiente"/>
        <w:spacing w:before="10" w:line="360" w:lineRule="auto"/>
        <w:ind w:left="1418"/>
        <w:rPr>
          <w:sz w:val="21"/>
        </w:rPr>
      </w:pPr>
      <w:r w:rsidRPr="00EA3494">
        <w:rPr>
          <w:b/>
        </w:rPr>
        <w:t>Grafico 2-4.</w:t>
      </w:r>
      <w:r w:rsidR="006D6CAD">
        <w:t xml:space="preserve"> Test Shapiro Wilk </w:t>
      </w:r>
      <w:r w:rsidRPr="00EA3494">
        <w:t>del tiempo al utilizar el sistema</w:t>
      </w:r>
    </w:p>
    <w:p w14:paraId="64D88C21" w14:textId="77777777" w:rsidR="00203869" w:rsidRDefault="00203869" w:rsidP="006D6CAD">
      <w:pPr>
        <w:pStyle w:val="Textoindependiente"/>
        <w:spacing w:line="360" w:lineRule="auto"/>
        <w:ind w:left="1418"/>
        <w:rPr>
          <w:sz w:val="16"/>
        </w:rPr>
      </w:pPr>
      <w:r w:rsidRPr="00A14027">
        <w:rPr>
          <w:b/>
          <w:sz w:val="16"/>
        </w:rPr>
        <w:t xml:space="preserve">Realizado por: </w:t>
      </w:r>
      <w:r w:rsidRPr="00A14027">
        <w:rPr>
          <w:sz w:val="16"/>
        </w:rPr>
        <w:t>W. Aldas y C. Pilataxi, 2020</w:t>
      </w:r>
    </w:p>
    <w:p w14:paraId="6284AF2B" w14:textId="77777777" w:rsidR="00203869" w:rsidRPr="00463C35" w:rsidRDefault="00203869" w:rsidP="00203869">
      <w:pPr>
        <w:pStyle w:val="Textoindependiente"/>
        <w:spacing w:before="10" w:line="360" w:lineRule="auto"/>
        <w:rPr>
          <w:sz w:val="21"/>
        </w:rPr>
      </w:pPr>
    </w:p>
    <w:p w14:paraId="1740F504" w14:textId="77777777" w:rsidR="00203869" w:rsidRDefault="00203869" w:rsidP="00203869">
      <w:pPr>
        <w:pStyle w:val="Textoindependiente"/>
        <w:spacing w:line="360" w:lineRule="auto"/>
      </w:pPr>
    </w:p>
    <w:p w14:paraId="32045F9D" w14:textId="77777777" w:rsidR="00203869" w:rsidRDefault="00203869" w:rsidP="00203869">
      <w:pPr>
        <w:spacing w:line="360" w:lineRule="auto"/>
      </w:pPr>
      <w:r>
        <w:t>Dado que en los datos de los dos métodos para realizar los procesos tanto automatizado y manual dan como resultado una distribución normal se procedió a realizar el test T-Student.</w:t>
      </w:r>
    </w:p>
    <w:p w14:paraId="6CD4D69C" w14:textId="77777777" w:rsidR="00203869" w:rsidRDefault="00203869" w:rsidP="00203869">
      <w:pPr>
        <w:pStyle w:val="Textoindependiente"/>
        <w:spacing w:line="360" w:lineRule="auto"/>
      </w:pPr>
    </w:p>
    <w:p w14:paraId="3C3A10F0" w14:textId="77777777" w:rsidR="00203869" w:rsidRDefault="00203869" w:rsidP="00203869">
      <w:pPr>
        <w:pStyle w:val="Textoindependiente"/>
        <w:spacing w:line="360" w:lineRule="auto"/>
        <w:rPr>
          <w:b/>
        </w:rPr>
      </w:pPr>
      <w:r w:rsidRPr="00F47ADE">
        <w:rPr>
          <w:b/>
        </w:rPr>
        <w:t>Prueba T-Student</w:t>
      </w:r>
      <w:r>
        <w:rPr>
          <w:b/>
        </w:rPr>
        <w:t xml:space="preserve"> para datos relacionados</w:t>
      </w:r>
    </w:p>
    <w:p w14:paraId="1AA8A12E" w14:textId="77777777" w:rsidR="00203869" w:rsidRPr="00F47ADE" w:rsidRDefault="00203869" w:rsidP="00203869">
      <w:pPr>
        <w:pStyle w:val="Textoindependiente"/>
        <w:spacing w:line="360" w:lineRule="auto"/>
        <w:rPr>
          <w:b/>
        </w:rPr>
      </w:pPr>
    </w:p>
    <w:p w14:paraId="523C1AF5" w14:textId="77777777" w:rsidR="00203869" w:rsidRDefault="00203869" w:rsidP="00203869">
      <w:pPr>
        <w:spacing w:line="360" w:lineRule="auto"/>
      </w:pPr>
      <w:r>
        <w:t>Se aplicó la prueba T-Student para datos relacionados ya que los datos obtenidos de los tiempos de los procesos al utilizar el método manual y el automatizado, son normales y menores a 30. Además de que los tiempos fueron tomados al utilizar los mismos procesos en diferentes condiciones.</w:t>
      </w:r>
    </w:p>
    <w:p w14:paraId="66E2FA26" w14:textId="77777777" w:rsidR="00203869" w:rsidRPr="00463C35" w:rsidRDefault="00203869" w:rsidP="00203869">
      <w:pPr>
        <w:pStyle w:val="Textoindependiente"/>
        <w:spacing w:line="360" w:lineRule="auto"/>
      </w:pPr>
    </w:p>
    <w:p w14:paraId="2CA37925" w14:textId="77777777" w:rsidR="00203869" w:rsidRPr="0004271E" w:rsidRDefault="00203869" w:rsidP="00203869">
      <w:pPr>
        <w:pStyle w:val="Textoindependiente"/>
        <w:spacing w:line="360" w:lineRule="auto"/>
        <w:rPr>
          <w:b/>
        </w:rPr>
      </w:pPr>
      <w:r w:rsidRPr="0004271E">
        <w:rPr>
          <w:b/>
        </w:rPr>
        <w:t>Nivel de Significancia</w:t>
      </w:r>
    </w:p>
    <w:p w14:paraId="166B4527" w14:textId="77777777" w:rsidR="00203869" w:rsidRPr="00463C35" w:rsidRDefault="00203869" w:rsidP="00203869">
      <w:pPr>
        <w:pStyle w:val="Textoindependiente"/>
        <w:spacing w:line="360" w:lineRule="auto"/>
      </w:pPr>
      <w:r w:rsidRPr="00463C35">
        <w:t>El nivel de significancia que se utilizo fue de 0.05 ya que se considera un margen de error aceptable.</w:t>
      </w:r>
    </w:p>
    <w:p w14:paraId="2C48B24D" w14:textId="77777777" w:rsidR="00203869" w:rsidRPr="0004271E" w:rsidRDefault="00203869" w:rsidP="00203869">
      <w:pPr>
        <w:pStyle w:val="Textoindependiente"/>
        <w:spacing w:line="360" w:lineRule="auto"/>
        <w:rPr>
          <w:b/>
        </w:rPr>
      </w:pPr>
      <w:r w:rsidRPr="0004271E">
        <w:rPr>
          <w:b/>
        </w:rPr>
        <w:t>Medición por objetivo especifico</w:t>
      </w:r>
    </w:p>
    <w:p w14:paraId="7BECF23C" w14:textId="77777777" w:rsidR="00203869" w:rsidRPr="00463C35" w:rsidRDefault="00203869" w:rsidP="00203869">
      <w:pPr>
        <w:pStyle w:val="Textoindependiente"/>
        <w:spacing w:line="360" w:lineRule="auto"/>
      </w:pPr>
      <w:r w:rsidRPr="00463C35">
        <w:t>Determinar el nivel de eficiencia del sistema en relación al tiempo empleado en la gestión de procesos administrativos.</w:t>
      </w:r>
    </w:p>
    <w:p w14:paraId="4C15E5D3" w14:textId="77777777" w:rsidR="00203869" w:rsidRPr="00463C35" w:rsidRDefault="00203869" w:rsidP="00203869">
      <w:pPr>
        <w:pStyle w:val="Textoindependiente"/>
        <w:spacing w:line="360" w:lineRule="auto"/>
      </w:pPr>
      <w:r w:rsidRPr="00463C35">
        <w:t>Para dicho test se ha utilizado la distribución T-Student, con un porcentaje de significancia del 95%.</w:t>
      </w:r>
    </w:p>
    <w:p w14:paraId="7F1EBD92" w14:textId="77777777" w:rsidR="00203869" w:rsidRPr="00463C35" w:rsidRDefault="00203869" w:rsidP="00203869">
      <w:pPr>
        <w:pStyle w:val="Textoindependiente"/>
        <w:spacing w:line="360" w:lineRule="auto"/>
      </w:pPr>
    </w:p>
    <w:p w14:paraId="595B75C9" w14:textId="77777777" w:rsidR="00203869" w:rsidRDefault="00203869" w:rsidP="00203869">
      <w:pPr>
        <w:pStyle w:val="Textoindependiente"/>
        <w:spacing w:before="10" w:line="360" w:lineRule="auto"/>
        <w:rPr>
          <w:lang w:val="en-US"/>
        </w:rPr>
      </w:pPr>
      <w:r>
        <w:rPr>
          <w:noProof/>
          <w:lang w:val="en-US"/>
        </w:rPr>
        <w:drawing>
          <wp:inline distT="0" distB="0" distL="0" distR="0" wp14:anchorId="0344DE3C" wp14:editId="20716613">
            <wp:extent cx="5401707" cy="1530626"/>
            <wp:effectExtent l="76200" t="76200" r="142240" b="12700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b="14554"/>
                    <a:stretch/>
                  </pic:blipFill>
                  <pic:spPr bwMode="auto">
                    <a:xfrm>
                      <a:off x="0" y="0"/>
                      <a:ext cx="5401945" cy="153069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4C281A7" w14:textId="77777777" w:rsidR="00203869" w:rsidRPr="00EA3494" w:rsidRDefault="00203869" w:rsidP="00203869">
      <w:pPr>
        <w:pStyle w:val="Textoindependiente"/>
        <w:spacing w:before="10" w:line="360" w:lineRule="auto"/>
      </w:pPr>
      <w:r w:rsidRPr="00EA3494">
        <w:rPr>
          <w:b/>
        </w:rPr>
        <w:t>Grafico 3-4.</w:t>
      </w:r>
      <w:r w:rsidRPr="00EA3494">
        <w:t xml:space="preserve"> Prueba T-Student pareado</w:t>
      </w:r>
    </w:p>
    <w:p w14:paraId="54F4B125" w14:textId="77777777" w:rsidR="00203869" w:rsidRDefault="00203869" w:rsidP="00203869">
      <w:pPr>
        <w:pStyle w:val="Textoindependiente"/>
        <w:spacing w:line="360" w:lineRule="auto"/>
        <w:rPr>
          <w:sz w:val="16"/>
        </w:rPr>
      </w:pPr>
      <w:r w:rsidRPr="00A14027">
        <w:rPr>
          <w:b/>
          <w:sz w:val="16"/>
        </w:rPr>
        <w:t xml:space="preserve">Realizado por: </w:t>
      </w:r>
      <w:r w:rsidRPr="00A14027">
        <w:rPr>
          <w:sz w:val="16"/>
        </w:rPr>
        <w:t>W. Aldas y C. Pilataxi, 2020</w:t>
      </w:r>
    </w:p>
    <w:p w14:paraId="4A3CAB3D" w14:textId="77777777" w:rsidR="00203869" w:rsidRDefault="00203869" w:rsidP="00203869">
      <w:pPr>
        <w:pStyle w:val="Textoindependiente"/>
        <w:spacing w:before="10" w:line="360" w:lineRule="auto"/>
        <w:rPr>
          <w:b/>
        </w:rPr>
      </w:pPr>
    </w:p>
    <w:p w14:paraId="148211FD" w14:textId="77777777" w:rsidR="00203869" w:rsidRDefault="00203869" w:rsidP="00203869">
      <w:pPr>
        <w:pStyle w:val="Textoindependiente"/>
        <w:spacing w:before="10" w:line="360" w:lineRule="auto"/>
        <w:rPr>
          <w:sz w:val="21"/>
        </w:rPr>
      </w:pPr>
      <w:r>
        <w:rPr>
          <w:b/>
        </w:rPr>
        <w:t>Tabla 4</w:t>
      </w:r>
      <w:r w:rsidRPr="004B03AA">
        <w:rPr>
          <w:b/>
        </w:rPr>
        <w:t>-4:</w:t>
      </w:r>
      <w:r>
        <w:t xml:space="preserve"> Valores Prueba T-Student</w:t>
      </w:r>
    </w:p>
    <w:tbl>
      <w:tblPr>
        <w:tblStyle w:val="Tablaconcuadrcula"/>
        <w:tblW w:w="0" w:type="auto"/>
        <w:tblLook w:val="04A0" w:firstRow="1" w:lastRow="0" w:firstColumn="1" w:lastColumn="0" w:noHBand="0" w:noVBand="1"/>
      </w:tblPr>
      <w:tblGrid>
        <w:gridCol w:w="4248"/>
        <w:gridCol w:w="4249"/>
      </w:tblGrid>
      <w:tr w:rsidR="00203869" w14:paraId="658DBECB" w14:textId="77777777" w:rsidTr="00D41725">
        <w:tc>
          <w:tcPr>
            <w:tcW w:w="4248" w:type="dxa"/>
          </w:tcPr>
          <w:p w14:paraId="5CF8CDAE" w14:textId="77777777" w:rsidR="00203869" w:rsidRPr="00D67371" w:rsidRDefault="00203869" w:rsidP="00D41725">
            <w:pPr>
              <w:pStyle w:val="Textoindependiente"/>
              <w:spacing w:before="10" w:line="360" w:lineRule="auto"/>
            </w:pPr>
            <w:r w:rsidRPr="00D67371">
              <w:t>Grados de libertad</w:t>
            </w:r>
          </w:p>
        </w:tc>
        <w:tc>
          <w:tcPr>
            <w:tcW w:w="4249" w:type="dxa"/>
          </w:tcPr>
          <w:p w14:paraId="4FF783F2" w14:textId="77777777" w:rsidR="00203869" w:rsidRPr="00D67371" w:rsidRDefault="00203869" w:rsidP="00D41725">
            <w:pPr>
              <w:pStyle w:val="Textoindependiente"/>
              <w:spacing w:before="10" w:line="360" w:lineRule="auto"/>
            </w:pPr>
            <w:r w:rsidRPr="00D67371">
              <w:t>9</w:t>
            </w:r>
          </w:p>
        </w:tc>
      </w:tr>
      <w:tr w:rsidR="00203869" w14:paraId="482D868A" w14:textId="77777777" w:rsidTr="00D41725">
        <w:tc>
          <w:tcPr>
            <w:tcW w:w="4248" w:type="dxa"/>
          </w:tcPr>
          <w:p w14:paraId="09DD5076" w14:textId="77777777" w:rsidR="00203869" w:rsidRPr="00D67371" w:rsidRDefault="00203869" w:rsidP="00D41725">
            <w:pPr>
              <w:pStyle w:val="Textoindependiente"/>
              <w:spacing w:before="10" w:line="360" w:lineRule="auto"/>
            </w:pPr>
            <w:r w:rsidRPr="00D67371">
              <w:t>Nivel de significancia</w:t>
            </w:r>
          </w:p>
        </w:tc>
        <w:tc>
          <w:tcPr>
            <w:tcW w:w="4249" w:type="dxa"/>
          </w:tcPr>
          <w:p w14:paraId="0A6462C3" w14:textId="77777777" w:rsidR="00203869" w:rsidRPr="00D67371" w:rsidRDefault="00203869" w:rsidP="00D41725">
            <w:pPr>
              <w:pStyle w:val="Textoindependiente"/>
              <w:spacing w:before="10" w:line="360" w:lineRule="auto"/>
            </w:pPr>
            <w:r w:rsidRPr="00D67371">
              <w:t>0.05</w:t>
            </w:r>
          </w:p>
        </w:tc>
      </w:tr>
      <w:tr w:rsidR="00203869" w14:paraId="5AA813CA" w14:textId="77777777" w:rsidTr="00D41725">
        <w:tc>
          <w:tcPr>
            <w:tcW w:w="4248" w:type="dxa"/>
          </w:tcPr>
          <w:p w14:paraId="158F42B6" w14:textId="77777777" w:rsidR="00203869" w:rsidRPr="00D67371" w:rsidRDefault="00203869" w:rsidP="00D41725">
            <w:pPr>
              <w:pStyle w:val="Textoindependiente"/>
              <w:spacing w:before="10" w:line="360" w:lineRule="auto"/>
            </w:pPr>
            <w:r w:rsidRPr="00D67371">
              <w:t xml:space="preserve">Valor crítico para dos colas </w:t>
            </w:r>
          </w:p>
        </w:tc>
        <w:tc>
          <w:tcPr>
            <w:tcW w:w="4249" w:type="dxa"/>
          </w:tcPr>
          <w:p w14:paraId="33FF0D25" w14:textId="77777777" w:rsidR="00203869" w:rsidRPr="00D67371" w:rsidRDefault="00203869" w:rsidP="00D41725">
            <w:pPr>
              <w:pStyle w:val="Textoindependiente"/>
              <w:spacing w:before="10" w:line="360" w:lineRule="auto"/>
            </w:pPr>
            <w:r w:rsidRPr="00713DE7">
              <w:t>±</w:t>
            </w:r>
            <w:r w:rsidRPr="00D67371">
              <w:t>2.26</w:t>
            </w:r>
          </w:p>
        </w:tc>
      </w:tr>
      <w:tr w:rsidR="00203869" w14:paraId="7ABA36B1" w14:textId="77777777" w:rsidTr="00D41725">
        <w:tc>
          <w:tcPr>
            <w:tcW w:w="4248" w:type="dxa"/>
          </w:tcPr>
          <w:p w14:paraId="7D0C13EE" w14:textId="77777777" w:rsidR="00203869" w:rsidRPr="00D67371" w:rsidRDefault="00203869" w:rsidP="00D41725">
            <w:pPr>
              <w:pStyle w:val="Textoindependiente"/>
              <w:spacing w:before="10" w:line="360" w:lineRule="auto"/>
            </w:pPr>
            <w:r w:rsidRPr="00D67371">
              <w:t>Prueba T</w:t>
            </w:r>
          </w:p>
        </w:tc>
        <w:tc>
          <w:tcPr>
            <w:tcW w:w="4249" w:type="dxa"/>
          </w:tcPr>
          <w:p w14:paraId="536592B6" w14:textId="77777777" w:rsidR="00203869" w:rsidRPr="00D67371" w:rsidRDefault="00203869" w:rsidP="00D41725">
            <w:pPr>
              <w:pStyle w:val="Textoindependiente"/>
              <w:spacing w:before="10" w:line="360" w:lineRule="auto"/>
            </w:pPr>
            <w:r w:rsidRPr="00D67371">
              <w:t>6.35</w:t>
            </w:r>
          </w:p>
        </w:tc>
      </w:tr>
      <w:tr w:rsidR="00203869" w14:paraId="6E33B7DA" w14:textId="77777777" w:rsidTr="00D41725">
        <w:tc>
          <w:tcPr>
            <w:tcW w:w="4248" w:type="dxa"/>
          </w:tcPr>
          <w:p w14:paraId="54D117B0" w14:textId="77777777" w:rsidR="00203869" w:rsidRPr="00D67371" w:rsidRDefault="00203869" w:rsidP="00D41725">
            <w:pPr>
              <w:pStyle w:val="Textoindependiente"/>
              <w:spacing w:before="10" w:line="360" w:lineRule="auto"/>
            </w:pPr>
            <w:r w:rsidRPr="00D67371">
              <w:t>P-Value</w:t>
            </w:r>
          </w:p>
        </w:tc>
        <w:tc>
          <w:tcPr>
            <w:tcW w:w="4249" w:type="dxa"/>
          </w:tcPr>
          <w:p w14:paraId="7486B0A6" w14:textId="77777777" w:rsidR="00203869" w:rsidRPr="00D67371" w:rsidRDefault="00203869" w:rsidP="00D41725">
            <w:pPr>
              <w:pStyle w:val="Textoindependiente"/>
              <w:spacing w:before="10" w:line="360" w:lineRule="auto"/>
            </w:pPr>
            <w:r w:rsidRPr="00D67371">
              <w:t>0.0001321</w:t>
            </w:r>
          </w:p>
        </w:tc>
      </w:tr>
    </w:tbl>
    <w:p w14:paraId="51212799" w14:textId="77777777" w:rsidR="00203869" w:rsidRDefault="00203869" w:rsidP="00203869">
      <w:pPr>
        <w:pStyle w:val="Textoindependiente"/>
        <w:spacing w:line="360" w:lineRule="auto"/>
        <w:rPr>
          <w:sz w:val="16"/>
        </w:rPr>
      </w:pPr>
      <w:r w:rsidRPr="00A14027">
        <w:rPr>
          <w:b/>
          <w:sz w:val="16"/>
        </w:rPr>
        <w:t xml:space="preserve">Realizado por: </w:t>
      </w:r>
      <w:r w:rsidRPr="00A14027">
        <w:rPr>
          <w:sz w:val="16"/>
        </w:rPr>
        <w:t>W. Aldas y C. Pilataxi, 2020</w:t>
      </w:r>
    </w:p>
    <w:p w14:paraId="7FF8E6BB" w14:textId="77777777" w:rsidR="00203869" w:rsidRPr="00665A13" w:rsidRDefault="00203869" w:rsidP="00203869">
      <w:pPr>
        <w:pStyle w:val="Textoindependiente"/>
        <w:spacing w:before="10" w:line="360" w:lineRule="auto"/>
        <w:rPr>
          <w:b/>
        </w:rPr>
      </w:pPr>
    </w:p>
    <w:p w14:paraId="0AB87F16" w14:textId="77777777" w:rsidR="00203869" w:rsidRDefault="00203869" w:rsidP="00203869">
      <w:pPr>
        <w:spacing w:line="360" w:lineRule="auto"/>
      </w:pPr>
      <w:r>
        <w:t xml:space="preserve">En el </w:t>
      </w:r>
      <w:r w:rsidRPr="00613BC2">
        <w:rPr>
          <w:b/>
        </w:rPr>
        <w:t>Gráfico 3-4</w:t>
      </w:r>
      <w:r>
        <w:t xml:space="preserve"> se obtuvieron los datos relacionados con el test T-Student para datos relacionados, en dichos datos se puede notar que p-value que tiene como resultado 0.0001321 y es menor a 0.05 por lo tanto se procede a rechazar la hipótesis nula (Ho) y se acepta la hipótesis alternativa (H1), es decir que existe una diferencia significativa en los tiempos de respuesta en el método manual frente al método automatizado.</w:t>
      </w:r>
    </w:p>
    <w:p w14:paraId="62F018E0" w14:textId="77777777" w:rsidR="00203869" w:rsidRDefault="00203869" w:rsidP="00203869">
      <w:pPr>
        <w:spacing w:line="360" w:lineRule="auto"/>
      </w:pPr>
    </w:p>
    <w:p w14:paraId="2FF737D2" w14:textId="77777777" w:rsidR="00203869" w:rsidRPr="00EA3494" w:rsidRDefault="00203869" w:rsidP="00203869">
      <w:pPr>
        <w:spacing w:line="360" w:lineRule="auto"/>
      </w:pPr>
      <w:r>
        <w:rPr>
          <w:noProof/>
          <w:lang w:val="en-US"/>
        </w:rPr>
        <w:drawing>
          <wp:inline distT="0" distB="0" distL="0" distR="0" wp14:anchorId="36BAF8A5" wp14:editId="5034168B">
            <wp:extent cx="5387008" cy="4886325"/>
            <wp:effectExtent l="76200" t="76200" r="137795" b="1238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390930" cy="48898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EA3494">
        <w:rPr>
          <w:b/>
        </w:rPr>
        <w:t>Grafico 3-4.</w:t>
      </w:r>
      <w:r w:rsidRPr="00EA3494">
        <w:t xml:space="preserve"> Prueba T-Student pareado</w:t>
      </w:r>
      <w:r>
        <w:t xml:space="preserve"> gráfico</w:t>
      </w:r>
    </w:p>
    <w:p w14:paraId="3A254317" w14:textId="77777777" w:rsidR="00203869" w:rsidRDefault="00203869" w:rsidP="00203869">
      <w:pPr>
        <w:pStyle w:val="Textoindependiente"/>
        <w:spacing w:line="360" w:lineRule="auto"/>
        <w:rPr>
          <w:sz w:val="16"/>
        </w:rPr>
      </w:pPr>
      <w:r w:rsidRPr="00A14027">
        <w:rPr>
          <w:b/>
          <w:sz w:val="16"/>
        </w:rPr>
        <w:t xml:space="preserve">Realizado por: </w:t>
      </w:r>
      <w:r w:rsidRPr="00A14027">
        <w:rPr>
          <w:sz w:val="16"/>
        </w:rPr>
        <w:t>W. Aldas y C. Pilataxi, 2020</w:t>
      </w:r>
    </w:p>
    <w:p w14:paraId="428B8DFD" w14:textId="77777777" w:rsidR="00203869" w:rsidRDefault="00203869" w:rsidP="00203869">
      <w:pPr>
        <w:spacing w:line="360" w:lineRule="auto"/>
      </w:pPr>
    </w:p>
    <w:p w14:paraId="7ED30B6E" w14:textId="77777777" w:rsidR="00203869" w:rsidRPr="006E433A" w:rsidRDefault="00203869" w:rsidP="00203869">
      <w:pPr>
        <w:spacing w:line="360" w:lineRule="auto"/>
      </w:pPr>
      <w:r>
        <w:t xml:space="preserve">En el </w:t>
      </w:r>
      <w:r w:rsidRPr="006E433A">
        <w:rPr>
          <w:b/>
        </w:rPr>
        <w:t>Gráfico 4-4</w:t>
      </w:r>
      <w:r>
        <w:rPr>
          <w:b/>
        </w:rPr>
        <w:t xml:space="preserve"> </w:t>
      </w:r>
      <w:r>
        <w:t>se puede observar el que el valor de t de 6.35 obtenido de la prueba es mayor que el valor crítico de las dos colas de 2.26, por lo tanto, no está dentro de la zona de aceptación de la hipótesis nula, y se acepta la hipótesis alternativa.</w:t>
      </w:r>
    </w:p>
    <w:p w14:paraId="016A8A14" w14:textId="77777777" w:rsidR="00203869" w:rsidRDefault="00203869" w:rsidP="00203869">
      <w:pPr>
        <w:pStyle w:val="Textoindependiente"/>
        <w:spacing w:before="10" w:line="360" w:lineRule="auto"/>
      </w:pPr>
    </w:p>
    <w:p w14:paraId="6F3FD257" w14:textId="77777777" w:rsidR="00203869" w:rsidRPr="00BC4E92" w:rsidRDefault="00203869" w:rsidP="00203869">
      <w:pPr>
        <w:spacing w:line="360" w:lineRule="auto"/>
        <w:rPr>
          <w:b/>
        </w:rPr>
      </w:pPr>
      <w:r w:rsidRPr="00BC4E92">
        <w:rPr>
          <w:b/>
        </w:rPr>
        <w:t>Toma de decisiones</w:t>
      </w:r>
    </w:p>
    <w:p w14:paraId="7E7552D5" w14:textId="77777777" w:rsidR="00203869" w:rsidRDefault="00203869" w:rsidP="00203869">
      <w:pPr>
        <w:spacing w:line="360" w:lineRule="auto"/>
      </w:pPr>
    </w:p>
    <w:p w14:paraId="75F7AB17" w14:textId="77777777" w:rsidR="00203869" w:rsidRDefault="00203869" w:rsidP="00203869">
      <w:pPr>
        <w:spacing w:line="360" w:lineRule="auto"/>
      </w:pPr>
      <w:r>
        <w:t>Al observar los resultados de los test se puede notar que existe una diferencia significativa en los tiempos de respuesta en el método manual frente al método automatizado.</w:t>
      </w:r>
    </w:p>
    <w:p w14:paraId="396B78FB" w14:textId="77777777" w:rsidR="00203869" w:rsidRDefault="00203869" w:rsidP="00203869">
      <w:pPr>
        <w:spacing w:line="360" w:lineRule="auto"/>
      </w:pPr>
    </w:p>
    <w:p w14:paraId="6B0D171D" w14:textId="77777777" w:rsidR="00203869" w:rsidRDefault="00203869" w:rsidP="00203869">
      <w:pPr>
        <w:spacing w:line="360" w:lineRule="auto"/>
      </w:pPr>
      <w:r>
        <w:t xml:space="preserve">En el </w:t>
      </w:r>
      <w:r w:rsidRPr="00F65216">
        <w:rPr>
          <w:b/>
        </w:rPr>
        <w:t xml:space="preserve">Gráfico </w:t>
      </w:r>
      <w:r>
        <w:rPr>
          <w:b/>
        </w:rPr>
        <w:t>5</w:t>
      </w:r>
      <w:r w:rsidRPr="00F65216">
        <w:rPr>
          <w:b/>
        </w:rPr>
        <w:t>-4</w:t>
      </w:r>
      <w:r>
        <w:t xml:space="preserve"> se puede notar de manera más simple que existe tal diferencia en los tiempos de respuesta. En los tiempos promedios de las tareas que fueron consideradas, en el método automatizado se obtuvo un valor de 1.15 minutos, frente al método manual que tomó un promedio de 14.51 minutos. El tiempo del método manua</w:t>
      </w:r>
      <w:bookmarkStart w:id="312" w:name="_GoBack"/>
      <w:bookmarkEnd w:id="312"/>
      <w:r>
        <w:t xml:space="preserve">l se considera como el total de tiempo que se demora un usuario en realizar una tarea, es decir el 100%, al comparar con el tiempo automatizado se tiene que se utiliza el 7.93% del tiempo total, como conclusión se tiene que se ha comprobado una reducción del tiempo de un 92.07% en realizar dichas tareas. </w:t>
      </w:r>
    </w:p>
    <w:p w14:paraId="703C9CE2" w14:textId="77777777" w:rsidR="00203869" w:rsidRDefault="00203869" w:rsidP="00203869">
      <w:pPr>
        <w:spacing w:line="360" w:lineRule="auto"/>
      </w:pPr>
    </w:p>
    <w:p w14:paraId="605B72ED" w14:textId="77777777" w:rsidR="00203869" w:rsidRPr="00EA3494" w:rsidRDefault="00203869" w:rsidP="00203869">
      <w:pPr>
        <w:spacing w:line="360" w:lineRule="auto"/>
        <w:jc w:val="center"/>
      </w:pPr>
      <w:r>
        <w:rPr>
          <w:noProof/>
          <w:lang w:val="en-US"/>
        </w:rPr>
        <w:drawing>
          <wp:inline distT="0" distB="0" distL="0" distR="0" wp14:anchorId="160607A1" wp14:editId="1F9D8008">
            <wp:extent cx="5391150" cy="1962150"/>
            <wp:effectExtent l="0" t="0" r="0" b="0"/>
            <wp:docPr id="41" name="Gráfico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2F54CC6F" w14:textId="77777777" w:rsidR="00203869" w:rsidRPr="00463C35" w:rsidRDefault="00203869" w:rsidP="00203869">
      <w:pPr>
        <w:pStyle w:val="Textoindependiente"/>
        <w:spacing w:line="360" w:lineRule="auto"/>
      </w:pPr>
      <w:r>
        <w:rPr>
          <w:b/>
        </w:rPr>
        <w:t>Gráfico 5</w:t>
      </w:r>
      <w:r w:rsidRPr="00463C35">
        <w:rPr>
          <w:b/>
        </w:rPr>
        <w:t xml:space="preserve">-4: </w:t>
      </w:r>
      <w:r w:rsidRPr="00463C35">
        <w:t>Tiempos con aplicación contra sin aplicación</w:t>
      </w:r>
    </w:p>
    <w:p w14:paraId="63338C19" w14:textId="77777777" w:rsidR="00203869" w:rsidRDefault="00203869" w:rsidP="00203869">
      <w:pPr>
        <w:pStyle w:val="Textoindependiente"/>
        <w:spacing w:line="360" w:lineRule="auto"/>
        <w:rPr>
          <w:sz w:val="16"/>
        </w:rPr>
      </w:pPr>
      <w:r w:rsidRPr="00A14027">
        <w:rPr>
          <w:b/>
          <w:sz w:val="16"/>
        </w:rPr>
        <w:t xml:space="preserve">Realizado por: </w:t>
      </w:r>
      <w:r w:rsidRPr="00A14027">
        <w:rPr>
          <w:sz w:val="16"/>
        </w:rPr>
        <w:t>W. Aldas y C. Pilataxi, 2020</w:t>
      </w:r>
    </w:p>
    <w:p w14:paraId="4B9289C0" w14:textId="77777777" w:rsidR="00203869" w:rsidRPr="00463C35" w:rsidRDefault="00203869" w:rsidP="00203869">
      <w:pPr>
        <w:pStyle w:val="Ttulo1"/>
        <w:spacing w:before="90" w:line="360" w:lineRule="auto"/>
        <w:ind w:right="3595"/>
      </w:pPr>
    </w:p>
    <w:p w14:paraId="4FBB6F74" w14:textId="77777777" w:rsidR="00203869" w:rsidRDefault="00203869" w:rsidP="00203869">
      <w:pPr>
        <w:pStyle w:val="Textoindependiente"/>
        <w:spacing w:line="360" w:lineRule="auto"/>
      </w:pPr>
      <w:bookmarkStart w:id="313" w:name="_Toc45530014"/>
      <w:bookmarkStart w:id="314" w:name="_Toc45833691"/>
      <w:r w:rsidRPr="00463C35">
        <w:t>El resultado al analizar el tiempo de ejecución de los procesos que se realizan dentro de la institución, se logra ver una reducción del tiempo al utilizar la aplicación.</w:t>
      </w:r>
      <w:bookmarkEnd w:id="313"/>
      <w:bookmarkEnd w:id="314"/>
    </w:p>
    <w:p w14:paraId="2411FE80" w14:textId="5346543D" w:rsidR="00203869" w:rsidRDefault="00203869" w:rsidP="001511BC">
      <w:pPr>
        <w:spacing w:line="360" w:lineRule="auto"/>
      </w:pPr>
    </w:p>
    <w:p w14:paraId="4C1A84C5" w14:textId="59073C23" w:rsidR="00203869" w:rsidRDefault="00203869" w:rsidP="001511BC">
      <w:pPr>
        <w:spacing w:line="360" w:lineRule="auto"/>
      </w:pPr>
    </w:p>
    <w:p w14:paraId="059AE3F5" w14:textId="77777777" w:rsidR="00203869" w:rsidRPr="00A263D2" w:rsidRDefault="00203869" w:rsidP="001511BC">
      <w:pPr>
        <w:spacing w:line="360" w:lineRule="auto"/>
      </w:pPr>
    </w:p>
    <w:p w14:paraId="23986CE9" w14:textId="714B4F09" w:rsidR="00AE0DD5" w:rsidRDefault="00AE0DD5" w:rsidP="00AE0DD5">
      <w:pPr>
        <w:pStyle w:val="Ttulo1"/>
      </w:pPr>
      <w:r>
        <w:t>CONCLUSIONES</w:t>
      </w:r>
    </w:p>
    <w:p w14:paraId="7123F731" w14:textId="28690B25" w:rsidR="00AE0DD5" w:rsidRDefault="00AE0DD5" w:rsidP="00AE0DD5">
      <w:pPr>
        <w:spacing w:line="360" w:lineRule="auto"/>
      </w:pPr>
    </w:p>
    <w:p w14:paraId="60DD5957" w14:textId="67C4ECFA" w:rsidR="00AE0DD5" w:rsidRDefault="00AE0DD5" w:rsidP="00AE0DD5">
      <w:pPr>
        <w:spacing w:line="360" w:lineRule="auto"/>
      </w:pPr>
    </w:p>
    <w:p w14:paraId="08C420AB" w14:textId="77777777" w:rsidR="00AE0DD5" w:rsidRPr="00463C35" w:rsidRDefault="00AE0DD5" w:rsidP="00AE0DD5">
      <w:pPr>
        <w:spacing w:line="360" w:lineRule="auto"/>
      </w:pPr>
    </w:p>
    <w:p w14:paraId="5E80DA9D" w14:textId="0C433D21" w:rsidR="00AE0DD5" w:rsidRPr="00AE0DD5" w:rsidRDefault="00140020" w:rsidP="00AE0DD5">
      <w:pPr>
        <w:pStyle w:val="Textoindependiente"/>
        <w:numPr>
          <w:ilvl w:val="0"/>
          <w:numId w:val="7"/>
        </w:numPr>
        <w:spacing w:line="360" w:lineRule="auto"/>
        <w:rPr>
          <w:b/>
        </w:rPr>
      </w:pPr>
      <w:r w:rsidRPr="00463C35">
        <w:t>Se ha analizado las actividades administrativas llevadas a cabo en la escuela de conducción profesional “CONDU</w:t>
      </w:r>
      <w:r w:rsidR="00BD3A13">
        <w:t>ESPOCH”, por medio de las gráficos</w:t>
      </w:r>
      <w:r w:rsidRPr="00463C35">
        <w:t xml:space="preserve"> de procesos que nos proporcionó la misma entidad, y que se d</w:t>
      </w:r>
      <w:r w:rsidR="00BD3A13">
        <w:t xml:space="preserve">etalló en el presente documento, cada uno de los procesos fueron detallados de cada departamento de ConduEspoch es decir: </w:t>
      </w:r>
      <w:r w:rsidR="00D9014D">
        <w:t>departamento de secretaria</w:t>
      </w:r>
      <w:r w:rsidR="00336A1A">
        <w:t>, departamento de asesoría vial, departamento de DTIC, departamento de inspección, departamento de pedagogía, departamento de Contabilidad y Tesorería</w:t>
      </w:r>
      <w:r w:rsidR="00986CBB">
        <w:t>.</w:t>
      </w:r>
    </w:p>
    <w:p w14:paraId="11EC9FE8" w14:textId="09CA4D79" w:rsidR="00AE0DD5" w:rsidRPr="00AE0DD5" w:rsidRDefault="00140020" w:rsidP="00AE0DD5">
      <w:pPr>
        <w:pStyle w:val="Textoindependiente"/>
        <w:numPr>
          <w:ilvl w:val="0"/>
          <w:numId w:val="7"/>
        </w:numPr>
        <w:spacing w:line="360" w:lineRule="auto"/>
        <w:rPr>
          <w:b/>
        </w:rPr>
      </w:pPr>
      <w:r w:rsidRPr="00463C35">
        <w:t>Se ha analizado las tecnologías</w:t>
      </w:r>
      <w:r w:rsidR="00986CBB">
        <w:t xml:space="preserve"> React, Resct Native, PostgreSql, PHP</w:t>
      </w:r>
      <w:r w:rsidRPr="00463C35">
        <w:t xml:space="preserve"> que fueron necesarias para el desarrol</w:t>
      </w:r>
      <w:r w:rsidR="00986CBB">
        <w:t>lo de la aplicación web y móvil, dichas tecnologías se ajustan a la entidad ya que disponen de un servidor donde se puede alojar el código desarrollado en estos entornos.</w:t>
      </w:r>
    </w:p>
    <w:p w14:paraId="1F4064C4" w14:textId="084ACD38" w:rsidR="00AE0DD5" w:rsidRPr="00132ACE" w:rsidRDefault="00140020" w:rsidP="00AE0DD5">
      <w:pPr>
        <w:pStyle w:val="Textoindependiente"/>
        <w:numPr>
          <w:ilvl w:val="0"/>
          <w:numId w:val="7"/>
        </w:numPr>
        <w:spacing w:line="360" w:lineRule="auto"/>
        <w:rPr>
          <w:b/>
        </w:rPr>
      </w:pPr>
      <w:r w:rsidRPr="00463C35">
        <w:t>Se ha desarrollado los módulos de información y se ha implementado en el sistema cada uno de ellos</w:t>
      </w:r>
      <w:r w:rsidR="008969CE">
        <w:t xml:space="preserve"> por medio de los gráficos de los procesos de cada departamento</w:t>
      </w:r>
      <w:r w:rsidRPr="00463C35">
        <w:t>, cumpliendo con los requerimientos que ha so</w:t>
      </w:r>
      <w:r w:rsidR="008969CE">
        <w:t>licitado la empresa ConduESPOCH, dando como resultado 98 historias de usuario y 19 historias técnicas.</w:t>
      </w:r>
    </w:p>
    <w:p w14:paraId="38AF86EE" w14:textId="434A28A1" w:rsidR="00132ACE" w:rsidRPr="00132ACE" w:rsidRDefault="00132ACE" w:rsidP="00AE0DD5">
      <w:pPr>
        <w:pStyle w:val="Textoindependiente"/>
        <w:numPr>
          <w:ilvl w:val="0"/>
          <w:numId w:val="7"/>
        </w:numPr>
        <w:spacing w:line="360" w:lineRule="auto"/>
        <w:rPr>
          <w:b/>
          <w:highlight w:val="yellow"/>
        </w:rPr>
      </w:pPr>
      <w:r w:rsidRPr="00132ACE">
        <w:rPr>
          <w:highlight w:val="yellow"/>
        </w:rPr>
        <w:t xml:space="preserve">Se ha implementado la metodología de pruebas dando como resultado </w:t>
      </w:r>
    </w:p>
    <w:p w14:paraId="4986605D" w14:textId="09456BB4" w:rsidR="00140020" w:rsidRPr="00AE0DD5" w:rsidRDefault="009C7239" w:rsidP="00AE0DD5">
      <w:pPr>
        <w:pStyle w:val="Textoindependiente"/>
        <w:numPr>
          <w:ilvl w:val="0"/>
          <w:numId w:val="7"/>
        </w:numPr>
        <w:spacing w:line="360" w:lineRule="auto"/>
        <w:rPr>
          <w:b/>
        </w:rPr>
      </w:pPr>
      <w:r w:rsidRPr="00463C35">
        <w:t>Se ha determinado el nivel de eficiencia del sistema en relación al tiempo empleado en la gestión de procesos administrativos haciendo uso del estandar 25010, dando como resultado que la aplicación implementada mejora</w:t>
      </w:r>
      <w:r w:rsidR="00F07D4F">
        <w:t xml:space="preserve"> los resultados de tiempos, y es</w:t>
      </w:r>
      <w:r w:rsidRPr="00463C35">
        <w:t xml:space="preserve"> un proceso más eficiente</w:t>
      </w:r>
      <w:r w:rsidR="00F07D4F">
        <w:t xml:space="preserve"> comparado con el método manual, es decir el tiempo que</w:t>
      </w:r>
      <w:r w:rsidR="00866F56">
        <w:t xml:space="preserve"> es requerido para realizar las tareas se redujo en un 92.07%, resultado que es favorable para los usuarios del sistema.</w:t>
      </w:r>
    </w:p>
    <w:p w14:paraId="503E51B2" w14:textId="12E347FA" w:rsidR="00AE0DD5" w:rsidRDefault="00AE0DD5" w:rsidP="00AE0DD5">
      <w:pPr>
        <w:spacing w:line="360" w:lineRule="auto"/>
        <w:rPr>
          <w:b/>
        </w:rPr>
      </w:pPr>
    </w:p>
    <w:p w14:paraId="344D0C9A" w14:textId="60831E25" w:rsidR="00324FFB" w:rsidRDefault="00324FFB" w:rsidP="00AE0DD5">
      <w:pPr>
        <w:spacing w:line="360" w:lineRule="auto"/>
        <w:rPr>
          <w:b/>
        </w:rPr>
      </w:pPr>
    </w:p>
    <w:p w14:paraId="212853AD" w14:textId="1EEF3A5E" w:rsidR="00324FFB" w:rsidRDefault="00324FFB" w:rsidP="00AE0DD5">
      <w:pPr>
        <w:spacing w:line="360" w:lineRule="auto"/>
        <w:rPr>
          <w:b/>
        </w:rPr>
      </w:pPr>
    </w:p>
    <w:p w14:paraId="5A9EDF72" w14:textId="190F0CBF" w:rsidR="00324FFB" w:rsidRDefault="00324FFB" w:rsidP="00AE0DD5">
      <w:pPr>
        <w:spacing w:line="360" w:lineRule="auto"/>
        <w:rPr>
          <w:b/>
        </w:rPr>
      </w:pPr>
    </w:p>
    <w:p w14:paraId="7168BD52" w14:textId="7E63BCDC" w:rsidR="00324FFB" w:rsidRDefault="00324FFB" w:rsidP="00AE0DD5">
      <w:pPr>
        <w:spacing w:line="360" w:lineRule="auto"/>
        <w:rPr>
          <w:b/>
        </w:rPr>
      </w:pPr>
    </w:p>
    <w:p w14:paraId="53514087" w14:textId="77777777" w:rsidR="00324FFB" w:rsidRDefault="00324FFB" w:rsidP="00AE0DD5">
      <w:pPr>
        <w:spacing w:line="360" w:lineRule="auto"/>
        <w:rPr>
          <w:b/>
        </w:rPr>
      </w:pPr>
    </w:p>
    <w:p w14:paraId="437800A2" w14:textId="7E9661A0" w:rsidR="00B52375" w:rsidRPr="00AE0DD5" w:rsidRDefault="00AE0DD5" w:rsidP="00AE0DD5">
      <w:pPr>
        <w:pStyle w:val="Ttulo1"/>
      </w:pPr>
      <w:r w:rsidRPr="00AE0DD5">
        <w:t>RECOMENDACIONES</w:t>
      </w:r>
    </w:p>
    <w:p w14:paraId="6A2C341A" w14:textId="4D677559" w:rsidR="00AE0DD5" w:rsidRDefault="00AE0DD5" w:rsidP="00AE0DD5">
      <w:pPr>
        <w:spacing w:line="360" w:lineRule="auto"/>
      </w:pPr>
    </w:p>
    <w:p w14:paraId="150DC45B" w14:textId="6B622C57" w:rsidR="00AE0DD5" w:rsidRDefault="00AE0DD5" w:rsidP="00AE0DD5">
      <w:pPr>
        <w:spacing w:line="360" w:lineRule="auto"/>
      </w:pPr>
    </w:p>
    <w:p w14:paraId="304BEF2E" w14:textId="77777777" w:rsidR="00AE0DD5" w:rsidRDefault="00AE0DD5" w:rsidP="00AE0DD5">
      <w:pPr>
        <w:spacing w:line="360" w:lineRule="auto"/>
      </w:pPr>
    </w:p>
    <w:p w14:paraId="5BCD46A6" w14:textId="77777777" w:rsidR="00AE0DD5" w:rsidRPr="00AE0DD5" w:rsidRDefault="00FB5D24" w:rsidP="00AE0DD5">
      <w:pPr>
        <w:pStyle w:val="Textoindependiente"/>
        <w:numPr>
          <w:ilvl w:val="0"/>
          <w:numId w:val="7"/>
        </w:numPr>
        <w:spacing w:line="360" w:lineRule="auto"/>
        <w:rPr>
          <w:b/>
        </w:rPr>
      </w:pPr>
      <w:r w:rsidRPr="00E238F5">
        <w:t xml:space="preserve">Se podría desarrollar el sistema con características similares utilizando directamente NodeJs como backend si la empresa puede contar con un Host que soporte dicho lenguaje. </w:t>
      </w:r>
    </w:p>
    <w:p w14:paraId="2374ECD4" w14:textId="77777777" w:rsidR="00AE0DD5" w:rsidRPr="00AE0DD5" w:rsidRDefault="00E238F5" w:rsidP="00AE0DD5">
      <w:pPr>
        <w:pStyle w:val="Textoindependiente"/>
        <w:numPr>
          <w:ilvl w:val="0"/>
          <w:numId w:val="7"/>
        </w:numPr>
        <w:spacing w:line="360" w:lineRule="auto"/>
        <w:rPr>
          <w:b/>
        </w:rPr>
      </w:pPr>
      <w:r w:rsidRPr="00E238F5">
        <w:t>La aplicación es escalable con lo cual se podría implementar un sistema de pagos para los estudiantes de la institución, utilizando plataformas ya existentes.</w:t>
      </w:r>
    </w:p>
    <w:p w14:paraId="0EC98050" w14:textId="57EC6894" w:rsidR="00E238F5" w:rsidRPr="00AE0DD5" w:rsidRDefault="00E238F5" w:rsidP="00AE0DD5">
      <w:pPr>
        <w:pStyle w:val="Textoindependiente"/>
        <w:numPr>
          <w:ilvl w:val="0"/>
          <w:numId w:val="7"/>
        </w:numPr>
        <w:spacing w:line="360" w:lineRule="auto"/>
        <w:rPr>
          <w:b/>
        </w:rPr>
      </w:pPr>
      <w:r w:rsidRPr="00E238F5">
        <w:t>La aplicación fue desarrollada en ReactJs como FrontEnd la cual se adapta a cualquier lenguaje Backend por lo que migrar la aplicación resulta mucho más fácil, se recomienda NodeJs para que la aplicación se completamente Javascript.</w:t>
      </w:r>
    </w:p>
    <w:p w14:paraId="3C8BD2A1" w14:textId="07AF67BC" w:rsidR="00FE17E0" w:rsidRPr="00626D7F" w:rsidRDefault="00FE17E0" w:rsidP="00AE0DD5">
      <w:pPr>
        <w:spacing w:line="360" w:lineRule="auto"/>
      </w:pPr>
    </w:p>
    <w:p w14:paraId="6F2B3950" w14:textId="3D304218" w:rsidR="00FE17E0" w:rsidRPr="00626D7F" w:rsidRDefault="00FE17E0" w:rsidP="00AE0DD5">
      <w:pPr>
        <w:spacing w:line="360" w:lineRule="auto"/>
      </w:pPr>
    </w:p>
    <w:p w14:paraId="72FFDC7E" w14:textId="7879D7EA" w:rsidR="00FE17E0" w:rsidRPr="00626D7F" w:rsidRDefault="004135A0" w:rsidP="00AE0DD5">
      <w:pPr>
        <w:spacing w:line="360" w:lineRule="auto"/>
      </w:pPr>
      <w:r>
        <w:br w:type="page"/>
      </w:r>
    </w:p>
    <w:p w14:paraId="19319167" w14:textId="61A97732" w:rsidR="000F7F87" w:rsidRDefault="008A5529" w:rsidP="00D25F7D">
      <w:pPr>
        <w:pStyle w:val="Ttulo1"/>
      </w:pPr>
      <w:bookmarkStart w:id="315" w:name="_Toc77780689"/>
      <w:r w:rsidRPr="00D25F7D">
        <w:t>GLOSARIO</w:t>
      </w:r>
      <w:bookmarkEnd w:id="315"/>
    </w:p>
    <w:p w14:paraId="37F9E0C3" w14:textId="46E3F681" w:rsidR="008A5529" w:rsidRPr="00FB5D24" w:rsidRDefault="000F7F87" w:rsidP="00EC254E">
      <w:pPr>
        <w:pStyle w:val="Ttulo1"/>
        <w:rPr>
          <w:sz w:val="24"/>
        </w:rPr>
      </w:pPr>
      <w:r w:rsidRPr="00FB5D24">
        <w:br w:type="page"/>
      </w:r>
      <w:r w:rsidR="008A5529" w:rsidRPr="00FB5D24">
        <w:t>BIBLIOGRAFÍA</w:t>
      </w:r>
    </w:p>
    <w:p w14:paraId="42A19850" w14:textId="51C5E418" w:rsidR="00AE17F0" w:rsidRPr="00FB5D24" w:rsidRDefault="00AE17F0" w:rsidP="00AE17F0">
      <w:pPr>
        <w:pStyle w:val="Bibliografa"/>
        <w:spacing w:line="360" w:lineRule="auto"/>
        <w:ind w:left="0" w:firstLine="0"/>
      </w:pPr>
      <w:r>
        <w:fldChar w:fldCharType="begin"/>
      </w:r>
      <w:r w:rsidRPr="00FB5D24">
        <w:instrText xml:space="preserve"> ADDIN ZOTERO_BIBL {"uncited":[],"omitted":[],"custom":[]} CSL_BIBLIOGRAPHY </w:instrText>
      </w:r>
      <w:r>
        <w:fldChar w:fldCharType="separate"/>
      </w:r>
    </w:p>
    <w:p w14:paraId="07AE7EC7" w14:textId="6B80470A" w:rsidR="00AE17F0" w:rsidRDefault="00AE17F0" w:rsidP="00AE17F0">
      <w:pPr>
        <w:spacing w:line="360" w:lineRule="auto"/>
      </w:pPr>
      <w:r w:rsidRPr="00FB5D24">
        <w:rPr>
          <w:b/>
        </w:rPr>
        <w:t>ACCOMAZZO</w:t>
      </w:r>
      <w:r w:rsidRPr="00FB5D24">
        <w:t xml:space="preserve">, </w:t>
      </w:r>
      <w:r w:rsidRPr="00FB5D24">
        <w:rPr>
          <w:b/>
        </w:rPr>
        <w:t>Anthony(ed</w:t>
      </w:r>
      <w:r w:rsidRPr="00FB5D24">
        <w:rPr>
          <w:b/>
          <w:i/>
        </w:rPr>
        <w:t>.).</w:t>
      </w:r>
      <w:r w:rsidRPr="00FB5D24">
        <w:rPr>
          <w:i/>
        </w:rPr>
        <w:t xml:space="preserve"> </w:t>
      </w:r>
      <w:r w:rsidRPr="00AE17F0">
        <w:rPr>
          <w:i/>
          <w:lang w:val="en-US"/>
        </w:rPr>
        <w:t>Fullstack React, the complete guide to ReactJS and Friends</w:t>
      </w:r>
      <w:r w:rsidRPr="00AE17F0">
        <w:rPr>
          <w:lang w:val="en-US"/>
        </w:rPr>
        <w:t xml:space="preserve">.USA : FullStack.io,2017. </w:t>
      </w:r>
      <w:r w:rsidRPr="00FB5D24">
        <w:t>0991344626, pp. 294</w:t>
      </w:r>
      <w:r w:rsidRPr="00AE17F0">
        <w:t>.</w:t>
      </w:r>
    </w:p>
    <w:p w14:paraId="33323B7A" w14:textId="75ECF545" w:rsidR="004B4DE6" w:rsidRPr="00AE17F0" w:rsidRDefault="004B4DE6" w:rsidP="004B4DE6">
      <w:pPr>
        <w:pStyle w:val="Bibliografa"/>
        <w:spacing w:line="360" w:lineRule="auto"/>
        <w:ind w:left="0" w:firstLine="0"/>
      </w:pPr>
      <w:r w:rsidRPr="00AE17F0">
        <w:rPr>
          <w:b/>
        </w:rPr>
        <w:t>ANDRADER.</w:t>
      </w:r>
      <w:r w:rsidRPr="00AE17F0">
        <w:t xml:space="preserve"> </w:t>
      </w:r>
      <w:r w:rsidRPr="00AE17F0">
        <w:rPr>
          <w:i/>
          <w:iCs/>
        </w:rPr>
        <w:t>Parte 1: Introducción a Pruebas de Software | Tips de Desarrollo</w:t>
      </w:r>
      <w:r w:rsidRPr="00AE17F0">
        <w:t>. [En Línea], 2021</w:t>
      </w:r>
      <w:r w:rsidR="0005169A">
        <w:t xml:space="preserve">, [Consulta: </w:t>
      </w:r>
      <w:r w:rsidRPr="00AE17F0">
        <w:t>27 de marzo de 2021]. Disponible en: https://marceloandrader.github.io/blog/2021/03/23/parte-1-introducci%C3%B3n-a-pruebas-de-software/</w:t>
      </w:r>
    </w:p>
    <w:p w14:paraId="2692740B" w14:textId="77777777" w:rsidR="00AE17F0" w:rsidRPr="00AE17F0" w:rsidRDefault="00AE17F0" w:rsidP="00AE17F0">
      <w:pPr>
        <w:pStyle w:val="Bibliografa"/>
        <w:spacing w:line="360" w:lineRule="auto"/>
        <w:ind w:left="0" w:firstLine="0"/>
      </w:pPr>
      <w:r w:rsidRPr="00AE17F0">
        <w:rPr>
          <w:b/>
        </w:rPr>
        <w:t>ANDRADER.</w:t>
      </w:r>
      <w:r w:rsidRPr="00AE17F0">
        <w:t xml:space="preserve"> </w:t>
      </w:r>
      <w:r w:rsidRPr="00AE17F0">
        <w:rPr>
          <w:i/>
          <w:iCs/>
        </w:rPr>
        <w:t>Parte 2: Tipos De Pruebas de Software | Tips de Desarrollo</w:t>
      </w:r>
      <w:r w:rsidRPr="00AE17F0">
        <w:t>. [En Línea], 2021, [Consulta: 16 de abril de 2021]. Disponible en: https://marceloandrader.github.io/blog/2021/04/01/parte-2-tipos-de-pruebas-de-software/</w:t>
      </w:r>
    </w:p>
    <w:p w14:paraId="061AF1E6" w14:textId="77777777" w:rsidR="00AE17F0" w:rsidRPr="00AE17F0" w:rsidRDefault="00AE17F0" w:rsidP="00AE17F0">
      <w:pPr>
        <w:pStyle w:val="Bibliografa"/>
        <w:spacing w:line="360" w:lineRule="auto"/>
        <w:ind w:left="0" w:firstLine="0"/>
      </w:pPr>
      <w:r w:rsidRPr="00AE17F0">
        <w:rPr>
          <w:b/>
        </w:rPr>
        <w:t>APIUMHUB.</w:t>
      </w:r>
      <w:r w:rsidRPr="00AE17F0">
        <w:t xml:space="preserve"> </w:t>
      </w:r>
      <w:r w:rsidRPr="00AE17F0">
        <w:rPr>
          <w:i/>
          <w:iCs/>
        </w:rPr>
        <w:t xml:space="preserve">5 principales patrones de Arquitectura de Software. </w:t>
      </w:r>
      <w:r w:rsidRPr="00AE17F0">
        <w:t>[En Línea], 2019, [Consulta: 02 de febrero de 2021]. Disponible en:</w:t>
      </w:r>
      <w:r w:rsidRPr="00AE17F0">
        <w:rPr>
          <w:i/>
          <w:iCs/>
        </w:rPr>
        <w:t xml:space="preserve"> </w:t>
      </w:r>
      <w:r w:rsidRPr="00AE17F0">
        <w:t>https://apiumhub.com/es/tech-blog-barcelona/principales-patrones-arquitectura-software/</w:t>
      </w:r>
    </w:p>
    <w:p w14:paraId="7A1137CA" w14:textId="7C4CAB68" w:rsidR="00AE17F0" w:rsidRDefault="00AE17F0" w:rsidP="00AE17F0">
      <w:pPr>
        <w:spacing w:line="360" w:lineRule="auto"/>
      </w:pPr>
      <w:r w:rsidRPr="00AE17F0">
        <w:rPr>
          <w:b/>
        </w:rPr>
        <w:t>BACK4APP.</w:t>
      </w:r>
      <w:r w:rsidRPr="00AE17F0">
        <w:t xml:space="preserve"> </w:t>
      </w:r>
      <w:r w:rsidRPr="00AE17F0">
        <w:rPr>
          <w:i/>
        </w:rPr>
        <w:t xml:space="preserve">Los diez mejores lenguajes de backend. </w:t>
      </w:r>
      <w:r w:rsidRPr="00AE17F0">
        <w:t>[En Línea], 2020, [Consulta: 15 de diciembre de 2020]. Disponible en: https://blog.back4app.com/es/los-diez-mejores-lenguajes-de-backend/</w:t>
      </w:r>
    </w:p>
    <w:p w14:paraId="77D6BF44" w14:textId="6832FCC1" w:rsidR="00AE17F0" w:rsidRPr="00AE17F0" w:rsidRDefault="00AE17F0" w:rsidP="00AE17F0">
      <w:pPr>
        <w:spacing w:line="360" w:lineRule="auto"/>
      </w:pPr>
      <w:r w:rsidRPr="00AE17F0">
        <w:rPr>
          <w:b/>
          <w:lang w:val="en-US"/>
        </w:rPr>
        <w:t>BAEZA, R.</w:t>
      </w:r>
      <w:r w:rsidRPr="00AE17F0">
        <w:rPr>
          <w:lang w:val="en-US"/>
        </w:rPr>
        <w:t xml:space="preserve"> </w:t>
      </w:r>
      <w:r w:rsidRPr="00AE17F0">
        <w:rPr>
          <w:i/>
          <w:lang w:val="en-US"/>
        </w:rPr>
        <w:t xml:space="preserve"> Efficiency Trade-Offs in Two-Tier Web Search Systems. </w:t>
      </w:r>
      <w:r w:rsidRPr="00AE17F0">
        <w:t>[En Línea],2009, [Consulta: 8 de junio</w:t>
      </w:r>
      <w:r>
        <w:t xml:space="preserve"> </w:t>
      </w:r>
      <w:r w:rsidRPr="00AE17F0">
        <w:t>de 2020]. Disponible en: https://dl.acm.org/doi/pdf/10.1145/1571941.1571971?fbclid=IwAR1Vy43l32hYjTbIepdfR- pBOThzrGz1aS30VO64499XRp5T4s2sHGRXd7w.</w:t>
      </w:r>
    </w:p>
    <w:p w14:paraId="26F47531" w14:textId="77777777" w:rsidR="00AE17F0" w:rsidRPr="00AE17F0" w:rsidRDefault="00AE17F0" w:rsidP="00AE17F0">
      <w:pPr>
        <w:spacing w:line="360" w:lineRule="auto"/>
      </w:pPr>
      <w:r w:rsidRPr="00AE17F0">
        <w:rPr>
          <w:b/>
        </w:rPr>
        <w:t>BLANCO, D.</w:t>
      </w:r>
      <w:r w:rsidRPr="00AE17F0">
        <w:t xml:space="preserve"> </w:t>
      </w:r>
      <w:r w:rsidRPr="00AE17F0">
        <w:rPr>
          <w:i/>
        </w:rPr>
        <w:t xml:space="preserve">Software para la escuela de conducción General Santander ESCUGESAN. </w:t>
      </w:r>
      <w:r w:rsidRPr="00AE17F0">
        <w:t>[En Línea],2014, [Consulta: 8 de junio de 2020]. Disponible en: https://repository.unad.edu.co/handle/10596/20194.</w:t>
      </w:r>
    </w:p>
    <w:p w14:paraId="1FC15371" w14:textId="77777777" w:rsidR="00AE17F0" w:rsidRPr="00AE17F0" w:rsidRDefault="00AE17F0" w:rsidP="00AE17F0">
      <w:pPr>
        <w:spacing w:line="360" w:lineRule="auto"/>
      </w:pPr>
      <w:r w:rsidRPr="00AE17F0">
        <w:rPr>
          <w:b/>
          <w:lang w:val="en-US"/>
        </w:rPr>
        <w:t>CASPERS, M.</w:t>
      </w:r>
      <w:r w:rsidRPr="00AE17F0">
        <w:rPr>
          <w:lang w:val="en-US"/>
        </w:rPr>
        <w:t xml:space="preserve"> </w:t>
      </w:r>
      <w:r w:rsidRPr="00AE17F0">
        <w:rPr>
          <w:i/>
          <w:lang w:val="en-US"/>
        </w:rPr>
        <w:t xml:space="preserve">React and Redux. </w:t>
      </w:r>
      <w:r w:rsidRPr="00AE17F0">
        <w:t>[En Línea],2016, [Consulta: 8 de junio de 2020]. Disponible en: https://uol.de/f/2/dept/informatik/ag/svs/download/reader/reader-seminar-ws2016.pdf#page=14.</w:t>
      </w:r>
    </w:p>
    <w:p w14:paraId="56AACEFF" w14:textId="77777777" w:rsidR="00AE17F0" w:rsidRPr="00AE17F0" w:rsidRDefault="00AE17F0" w:rsidP="00AE17F0">
      <w:pPr>
        <w:spacing w:line="360" w:lineRule="auto"/>
      </w:pPr>
      <w:r w:rsidRPr="00AE17F0">
        <w:rPr>
          <w:b/>
        </w:rPr>
        <w:t>CAZA, E</w:t>
      </w:r>
      <w:r w:rsidRPr="00AE17F0">
        <w:rPr>
          <w:b/>
          <w:i/>
        </w:rPr>
        <w:t>.</w:t>
      </w:r>
      <w:r w:rsidRPr="00AE17F0">
        <w:rPr>
          <w:i/>
        </w:rPr>
        <w:t xml:space="preserve"> Automatizar la gestión de matrícula y notas en entorno web de la Escuela de Capacitación para Conductores Profesionales del Sindicato de Chóferes del cantón Mejía parroquia Machachi. </w:t>
      </w:r>
      <w:r w:rsidRPr="00AE17F0">
        <w:t>[En Línea],2018, [Consulta: 8 de junio de 2020]. Disponible en: http://www.dspace.uce.edu.ec/handle/25000/16274.</w:t>
      </w:r>
    </w:p>
    <w:p w14:paraId="47EF92F0" w14:textId="77777777" w:rsidR="00AE17F0" w:rsidRPr="00AE17F0" w:rsidRDefault="00AE17F0" w:rsidP="00AE17F0">
      <w:pPr>
        <w:spacing w:line="360" w:lineRule="auto"/>
      </w:pPr>
      <w:r w:rsidRPr="00AE17F0">
        <w:rPr>
          <w:b/>
        </w:rPr>
        <w:t>CEROIDEAS.</w:t>
      </w:r>
      <w:r w:rsidRPr="00AE17F0">
        <w:t xml:space="preserve"> </w:t>
      </w:r>
      <w:r w:rsidRPr="00AE17F0">
        <w:rPr>
          <w:i/>
        </w:rPr>
        <w:t xml:space="preserve">LA IMPORTANCIA DE LAS PRUEBAS UNITARIAS PARA COMPROBAR FRAGMENTOS DE CÓDIGO. </w:t>
      </w:r>
      <w:r w:rsidRPr="00AE17F0">
        <w:t>[En Línea], 2020, [Consulta: 16 de enero de 2021]. Disponible en: https://ceroideas.es/la-importancia-de-las-pruebas-unitarias-para-comprobar-fragmentos-de-codigo/</w:t>
      </w:r>
    </w:p>
    <w:p w14:paraId="4CE4D21C" w14:textId="77777777" w:rsidR="00AE17F0" w:rsidRPr="00AE17F0" w:rsidRDefault="00AE17F0" w:rsidP="00AE17F0">
      <w:pPr>
        <w:spacing w:line="360" w:lineRule="auto"/>
      </w:pPr>
      <w:r w:rsidRPr="00AE17F0">
        <w:rPr>
          <w:b/>
        </w:rPr>
        <w:t>CODIGOFACILITO.</w:t>
      </w:r>
      <w:r w:rsidRPr="00AE17F0">
        <w:t xml:space="preserve"> </w:t>
      </w:r>
      <w:r w:rsidRPr="00AE17F0">
        <w:rPr>
          <w:i/>
          <w:iCs/>
        </w:rPr>
        <w:t xml:space="preserve">MVC (Model, View, Controller) explicado. </w:t>
      </w:r>
      <w:r w:rsidRPr="00AE17F0">
        <w:t>[En Línea], 2017, [Consulta: 16 de agosto de 2020]. Disponible en: https://www.codigofacilito.com/articulos/mvc-model-view-controller-explicado</w:t>
      </w:r>
    </w:p>
    <w:p w14:paraId="42990DDE" w14:textId="77777777" w:rsidR="00BD31FC" w:rsidRPr="00AE17F0" w:rsidRDefault="00BD31FC" w:rsidP="00BD31FC">
      <w:pPr>
        <w:spacing w:line="360" w:lineRule="auto"/>
      </w:pPr>
      <w:r w:rsidRPr="00AE17F0">
        <w:rPr>
          <w:b/>
        </w:rPr>
        <w:t>CONTINUOSDEV.</w:t>
      </w:r>
      <w:r w:rsidRPr="00AE17F0">
        <w:t xml:space="preserve"> </w:t>
      </w:r>
      <w:r w:rsidRPr="00AE17F0">
        <w:rPr>
          <w:i/>
          <w:iCs/>
        </w:rPr>
        <w:t>Prueba de caja blanca—Tecnología—2021</w:t>
      </w:r>
      <w:r w:rsidRPr="00AE17F0">
        <w:t>. [En Línea], 2021, [Consulta: 19 de junio de 2021]. Disponible en: https://es.continuousdev.com/3891-white-box-testing-1970</w:t>
      </w:r>
    </w:p>
    <w:p w14:paraId="04B5D698" w14:textId="77777777" w:rsidR="00BD31FC" w:rsidRPr="00AE17F0" w:rsidRDefault="00BD31FC" w:rsidP="00BD31FC">
      <w:pPr>
        <w:pStyle w:val="Bibliografa"/>
        <w:spacing w:line="360" w:lineRule="auto"/>
        <w:ind w:left="0" w:firstLine="0"/>
      </w:pPr>
      <w:r w:rsidRPr="00AE17F0">
        <w:rPr>
          <w:b/>
        </w:rPr>
        <w:t>CREHANA</w:t>
      </w:r>
      <w:r w:rsidRPr="00AE17F0">
        <w:t xml:space="preserve">. </w:t>
      </w:r>
      <w:r w:rsidRPr="00AE17F0">
        <w:rPr>
          <w:i/>
          <w:iCs/>
        </w:rPr>
        <w:t>Los principales tipos de aplicaciones móviles que debes conocer</w:t>
      </w:r>
      <w:r w:rsidRPr="00AE17F0">
        <w:t>. [En Línea], 2020, [Consulta: 16 de agosto de 2020]. Disponible en:  https://www.crehana.com/blog/tech/tipos-aplicaciones-moviles/</w:t>
      </w:r>
    </w:p>
    <w:p w14:paraId="4E87569C" w14:textId="77777777" w:rsidR="00BD31FC" w:rsidRPr="00AE17F0" w:rsidRDefault="00BD31FC" w:rsidP="00BD31FC">
      <w:pPr>
        <w:spacing w:line="360" w:lineRule="auto"/>
      </w:pPr>
      <w:r w:rsidRPr="00AE17F0">
        <w:rPr>
          <w:b/>
        </w:rPr>
        <w:t>DELOITTE.</w:t>
      </w:r>
      <w:r w:rsidRPr="00AE17F0">
        <w:t xml:space="preserve"> </w:t>
      </w:r>
      <w:r w:rsidRPr="00AE17F0">
        <w:rPr>
          <w:i/>
          <w:iCs/>
        </w:rPr>
        <w:t xml:space="preserve">¿Qué es React Native?. </w:t>
      </w:r>
      <w:r w:rsidRPr="00AE17F0">
        <w:t>[En Línea], 2020, [Consulta: 17 de septiembre de 2020]. Disponible en: https://www2.deloitte.com/es/es/pages/technology/articles/que-es-react-native.html</w:t>
      </w:r>
    </w:p>
    <w:p w14:paraId="72E6DD4A" w14:textId="4AF37931" w:rsidR="004B4DE6" w:rsidRPr="004B4DE6" w:rsidRDefault="00BD31FC" w:rsidP="004B4DE6">
      <w:pPr>
        <w:pStyle w:val="Bibliografa"/>
        <w:spacing w:line="360" w:lineRule="auto"/>
        <w:ind w:left="0" w:firstLine="0"/>
      </w:pPr>
      <w:r w:rsidRPr="00AE17F0">
        <w:rPr>
          <w:b/>
        </w:rPr>
        <w:t>DESARROLLOWEB.</w:t>
      </w:r>
      <w:r w:rsidRPr="00AE17F0">
        <w:t xml:space="preserve"> </w:t>
      </w:r>
      <w:r w:rsidRPr="00AE17F0">
        <w:rPr>
          <w:i/>
          <w:iCs/>
        </w:rPr>
        <w:t>Qué es Redux</w:t>
      </w:r>
      <w:r w:rsidRPr="00AE17F0">
        <w:t>. [En Línea], 2019, [Consulta: 17 de septiembre de 2020]. Disponible en: https://desarrolloweb.com/articulos/que-es-redux.html</w:t>
      </w:r>
    </w:p>
    <w:p w14:paraId="79AC2F01" w14:textId="797D3A1E" w:rsidR="00BD31FC" w:rsidRDefault="00BD31FC" w:rsidP="00BD31FC">
      <w:pPr>
        <w:spacing w:line="360" w:lineRule="auto"/>
      </w:pPr>
      <w:r w:rsidRPr="00AE17F0">
        <w:rPr>
          <w:b/>
        </w:rPr>
        <w:t>FP.UOC.FJE.EDU.</w:t>
      </w:r>
      <w:r w:rsidRPr="00AE17F0">
        <w:t xml:space="preserve"> </w:t>
      </w:r>
      <w:r w:rsidRPr="00AE17F0">
        <w:rPr>
          <w:i/>
          <w:iCs/>
        </w:rPr>
        <w:t xml:space="preserve">JavaScript, ¿para qué sirve y cómo funciona?.  </w:t>
      </w:r>
      <w:r w:rsidRPr="00AE17F0">
        <w:t>[En Línea], 2019, [Consulta: 16 de enero de 2021]. Disponible en: https://fpuocx.azurewebsites.net/blog/javascript-para-que-sirve/</w:t>
      </w:r>
    </w:p>
    <w:p w14:paraId="542B91A0" w14:textId="4874664F" w:rsidR="004B4DE6" w:rsidRPr="00AE17F0" w:rsidRDefault="004B4DE6" w:rsidP="004B4DE6">
      <w:pPr>
        <w:pStyle w:val="Bibliografa"/>
        <w:spacing w:line="360" w:lineRule="auto"/>
        <w:ind w:left="0" w:firstLine="0"/>
      </w:pPr>
      <w:r w:rsidRPr="00AE17F0">
        <w:rPr>
          <w:b/>
        </w:rPr>
        <w:t>FP.UOC.FJE.EDU.</w:t>
      </w:r>
      <w:r w:rsidRPr="00AE17F0">
        <w:t xml:space="preserve"> </w:t>
      </w:r>
      <w:r w:rsidRPr="00AE17F0">
        <w:rPr>
          <w:i/>
          <w:iCs/>
        </w:rPr>
        <w:t>¿Qué tipos de aplicaciones web existen?.</w:t>
      </w:r>
      <w:r w:rsidRPr="00AE17F0">
        <w:t xml:space="preserve"> [En Línea], 2017, [Consulta: 17 de septiembre de 2020]. Disponible en: https://fp.uoc.fje.edu/blog/que-tipos-de-aplicaciones-web-existen/</w:t>
      </w:r>
    </w:p>
    <w:p w14:paraId="5D942808" w14:textId="77777777" w:rsidR="00BD31FC" w:rsidRPr="00AE17F0" w:rsidRDefault="00BD31FC" w:rsidP="00BD31FC">
      <w:pPr>
        <w:pStyle w:val="Bibliografa"/>
        <w:spacing w:line="360" w:lineRule="auto"/>
        <w:ind w:left="0" w:firstLine="0"/>
      </w:pPr>
      <w:r w:rsidRPr="00AE17F0">
        <w:rPr>
          <w:b/>
        </w:rPr>
        <w:t>FREECODECAMP.</w:t>
      </w:r>
      <w:r w:rsidRPr="00AE17F0">
        <w:t xml:space="preserve"> </w:t>
      </w:r>
      <w:r w:rsidRPr="00AE17F0">
        <w:rPr>
          <w:i/>
          <w:iCs/>
        </w:rPr>
        <w:t xml:space="preserve">Angular vs React: Cuál Elegir Para tu Aplicación. </w:t>
      </w:r>
      <w:r w:rsidRPr="00AE17F0">
        <w:t>[En Línea], 2020, [Consulta: 02 de febrero de 2021]. Disponible en: https://www.freecodecamp.org/espanol/news/angular-vs-react-cual-elegir-para-su-aplicacion/</w:t>
      </w:r>
    </w:p>
    <w:p w14:paraId="24916B82" w14:textId="77777777" w:rsidR="00BD31FC" w:rsidRPr="00AE17F0" w:rsidRDefault="00BD31FC" w:rsidP="00BD31FC">
      <w:pPr>
        <w:spacing w:line="360" w:lineRule="auto"/>
      </w:pPr>
      <w:r w:rsidRPr="00AE17F0">
        <w:rPr>
          <w:b/>
        </w:rPr>
        <w:t>GARCIA,J.M.B.</w:t>
      </w:r>
      <w:r w:rsidRPr="00AE17F0">
        <w:t xml:space="preserve"> </w:t>
      </w:r>
      <w:r w:rsidRPr="00AE17F0">
        <w:rPr>
          <w:i/>
        </w:rPr>
        <w:t xml:space="preserve">Analizamos las características de la librería Axios, un ligero cliente HTTP para JavaScript.  </w:t>
      </w:r>
      <w:r w:rsidRPr="00AE17F0">
        <w:t>[En Línea], 2019, [Consulta: 16 de enero de 2021]. Disponible en: https://www.arsys.es/blog/programacion/axios/</w:t>
      </w:r>
    </w:p>
    <w:p w14:paraId="79D6162A" w14:textId="77777777" w:rsidR="00BD31FC" w:rsidRPr="00AE17F0" w:rsidRDefault="00BD31FC" w:rsidP="00BD31FC">
      <w:pPr>
        <w:spacing w:line="360" w:lineRule="auto"/>
      </w:pPr>
      <w:r w:rsidRPr="00AE17F0">
        <w:rPr>
          <w:b/>
        </w:rPr>
        <w:t>GEWARREN</w:t>
      </w:r>
      <w:r w:rsidRPr="00AE17F0">
        <w:t xml:space="preserve">. </w:t>
      </w:r>
      <w:r w:rsidRPr="00AE17F0">
        <w:rPr>
          <w:i/>
        </w:rPr>
        <w:t xml:space="preserve">Características del editor de código—Visual Studio. </w:t>
      </w:r>
      <w:r w:rsidRPr="00AE17F0">
        <w:t>[En Línea],2017, [Consulta: 8 de junio de 2020]. Disponible en: https://docs.microsoft.com/es-es/visualstudio/ide/writing-code-in-the-code-and-text-editor</w:t>
      </w:r>
    </w:p>
    <w:p w14:paraId="7163F0EB" w14:textId="77777777" w:rsidR="00BD31FC" w:rsidRPr="00AE17F0" w:rsidRDefault="00BD31FC" w:rsidP="00BD31FC">
      <w:pPr>
        <w:pStyle w:val="Bibliografa"/>
        <w:spacing w:line="360" w:lineRule="auto"/>
        <w:ind w:left="0" w:firstLine="0"/>
      </w:pPr>
      <w:r w:rsidRPr="00AE17F0">
        <w:rPr>
          <w:b/>
        </w:rPr>
        <w:t>JESTJS.</w:t>
      </w:r>
      <w:r w:rsidRPr="00AE17F0">
        <w:t xml:space="preserve"> </w:t>
      </w:r>
      <w:r w:rsidRPr="00AE17F0">
        <w:rPr>
          <w:i/>
          <w:iCs/>
        </w:rPr>
        <w:t>Utilizando Comparadores Jest</w:t>
      </w:r>
      <w:r w:rsidRPr="00AE17F0">
        <w:t>. [En Línea], 2019, [Consulta: 14 de julio de 2020]. Disponible en: https://jestjs.io/es-ES/docs/using-matchers</w:t>
      </w:r>
    </w:p>
    <w:p w14:paraId="035E6564" w14:textId="77777777" w:rsidR="00BD31FC" w:rsidRPr="00AE17F0" w:rsidRDefault="00BD31FC" w:rsidP="00BD31FC">
      <w:pPr>
        <w:spacing w:line="360" w:lineRule="auto"/>
      </w:pPr>
      <w:r w:rsidRPr="00AE17F0">
        <w:rPr>
          <w:b/>
        </w:rPr>
        <w:t>LA SALLE.</w:t>
      </w:r>
      <w:r w:rsidRPr="00AE17F0">
        <w:t xml:space="preserve"> </w:t>
      </w:r>
      <w:r w:rsidRPr="00AE17F0">
        <w:rPr>
          <w:i/>
          <w:iCs/>
        </w:rPr>
        <w:t>Escogiendo un framework front-end | Blogs La Salle | Campus Barcelona</w:t>
      </w:r>
      <w:r w:rsidRPr="00AE17F0">
        <w:t>. [En Línea], 2020, [Consulta: 16 de enero de 2021]. Disponible en: https://es.gadget-info.com/difference-between-verification</w:t>
      </w:r>
    </w:p>
    <w:p w14:paraId="14844C8C" w14:textId="77777777" w:rsidR="00BD31FC" w:rsidRDefault="00BD31FC" w:rsidP="00BD31FC">
      <w:pPr>
        <w:spacing w:line="360" w:lineRule="auto"/>
      </w:pPr>
      <w:r w:rsidRPr="00AE17F0">
        <w:rPr>
          <w:b/>
        </w:rPr>
        <w:t>LENGUAJE CSS.</w:t>
      </w:r>
      <w:r w:rsidRPr="00AE17F0">
        <w:t xml:space="preserve"> </w:t>
      </w:r>
      <w:r w:rsidRPr="00AE17F0">
        <w:rPr>
          <w:i/>
          <w:iCs/>
        </w:rPr>
        <w:t>¿Qué es CSS? - CSS en español</w:t>
      </w:r>
      <w:r w:rsidRPr="00AE17F0">
        <w:t>. [En Línea], 2019, [Consulta: 19 de agosto de 2020]. Disponible en: https://lenguajecss.com/css/introduccion/que-es-css/</w:t>
      </w:r>
    </w:p>
    <w:p w14:paraId="32794311" w14:textId="77777777" w:rsidR="00BD31FC" w:rsidRPr="00AE17F0" w:rsidRDefault="00BD31FC" w:rsidP="00BD31FC">
      <w:pPr>
        <w:pStyle w:val="Bibliografa"/>
        <w:spacing w:line="360" w:lineRule="auto"/>
        <w:ind w:left="0" w:firstLine="0"/>
      </w:pPr>
      <w:r w:rsidRPr="00AE17F0">
        <w:rPr>
          <w:b/>
        </w:rPr>
        <w:t>LENJUAJEJS.</w:t>
      </w:r>
      <w:r w:rsidRPr="00AE17F0">
        <w:t xml:space="preserve"> </w:t>
      </w:r>
      <w:r w:rsidRPr="00AE17F0">
        <w:rPr>
          <w:i/>
          <w:iCs/>
        </w:rPr>
        <w:t>¿Qué es NPM? - Javascript en español</w:t>
      </w:r>
      <w:r w:rsidRPr="00AE17F0">
        <w:t>. [En Línea], 2018, [Consulta: 19 de agosto de 2020]. Disponible en: https://lenguajejs.com/npm/introduccion/que-es/</w:t>
      </w:r>
    </w:p>
    <w:p w14:paraId="5E6D4900" w14:textId="77777777" w:rsidR="00BD31FC" w:rsidRPr="00AE17F0" w:rsidRDefault="00BD31FC" w:rsidP="00BD31FC">
      <w:pPr>
        <w:spacing w:line="360" w:lineRule="auto"/>
      </w:pPr>
      <w:r w:rsidRPr="00BD31FC">
        <w:rPr>
          <w:b/>
        </w:rPr>
        <w:t>MONOCUBET.</w:t>
      </w:r>
      <w:r w:rsidRPr="00BD31FC">
        <w:t xml:space="preserve"> </w:t>
      </w:r>
      <w:r w:rsidRPr="00AE17F0">
        <w:rPr>
          <w:i/>
          <w:lang w:val="en-US"/>
        </w:rPr>
        <w:t xml:space="preserve">10 Best Front end Frameworks for Web Development in 2021. </w:t>
      </w:r>
      <w:r w:rsidRPr="00AE17F0">
        <w:t>[En Línea], 2021, [Consulta: 02 de febrero de 2021]. Disponible en: https://www.monocubed.com/best-front-end-frameworks/</w:t>
      </w:r>
    </w:p>
    <w:p w14:paraId="2510FE1E" w14:textId="77777777" w:rsidR="00BD31FC" w:rsidRPr="00AE17F0" w:rsidRDefault="00BD31FC" w:rsidP="00BD31FC">
      <w:pPr>
        <w:spacing w:line="360" w:lineRule="auto"/>
      </w:pPr>
      <w:r w:rsidRPr="00AE17F0">
        <w:rPr>
          <w:b/>
        </w:rPr>
        <w:t>MORAN, T.</w:t>
      </w:r>
      <w:r w:rsidRPr="00AE17F0">
        <w:t xml:space="preserve"> </w:t>
      </w:r>
      <w:r w:rsidRPr="00AE17F0">
        <w:rPr>
          <w:i/>
        </w:rPr>
        <w:t xml:space="preserve">Implementación de un sistema para automatizar los procesos académicos y administrativos de la escuela de conducción de choferes profesionales de los ríos Manuel Bhruniss Villacres de la ciudad de Babahoyo. </w:t>
      </w:r>
      <w:r w:rsidRPr="00AE17F0">
        <w:t>[En Línea],2012, [Consulta: 8 de junio de 2020]. Disponible en: http://dspace.utb.edu.ec/handle/49000/625</w:t>
      </w:r>
    </w:p>
    <w:p w14:paraId="40A2A2B2" w14:textId="77777777" w:rsidR="00BD31FC" w:rsidRPr="00AE17F0" w:rsidRDefault="00BD31FC" w:rsidP="00BD31FC">
      <w:pPr>
        <w:spacing w:line="360" w:lineRule="auto"/>
      </w:pPr>
      <w:r w:rsidRPr="00AE17F0">
        <w:rPr>
          <w:b/>
        </w:rPr>
        <w:t xml:space="preserve">NEXT UNIVERSITY. </w:t>
      </w:r>
      <w:r w:rsidRPr="00AE17F0">
        <w:rPr>
          <w:i/>
          <w:iCs/>
        </w:rPr>
        <w:t>¿Qué es HTML y Para Qué Sirve? | Next University</w:t>
      </w:r>
      <w:r w:rsidRPr="00AE17F0">
        <w:t>. [En Línea], 2016, [Consulta: 19 de agosto de 2020]. Disponible en: https://www.nextu.com/blog/que-es-html/</w:t>
      </w:r>
    </w:p>
    <w:p w14:paraId="3A4856FD" w14:textId="77777777" w:rsidR="00BD31FC" w:rsidRPr="00AE17F0" w:rsidRDefault="00BD31FC" w:rsidP="00BD31FC">
      <w:pPr>
        <w:pStyle w:val="Bibliografa"/>
        <w:spacing w:line="360" w:lineRule="auto"/>
        <w:ind w:left="0" w:firstLine="0"/>
      </w:pPr>
      <w:r w:rsidRPr="00AE17F0">
        <w:rPr>
          <w:b/>
        </w:rPr>
        <w:t xml:space="preserve">NEXT UNIVERSITY. </w:t>
      </w:r>
      <w:r w:rsidRPr="00AE17F0">
        <w:rPr>
          <w:i/>
          <w:iCs/>
        </w:rPr>
        <w:t xml:space="preserve">¿Qué es y cómo funciona React.js?. </w:t>
      </w:r>
      <w:r w:rsidRPr="00AE17F0">
        <w:t>[En Línea], 2016, [Consulta: 17 de septiembre de 2020]. Disponible en: https://www.nextu.com/blog/que-es-y-como-funciona-react-js/</w:t>
      </w:r>
    </w:p>
    <w:p w14:paraId="043DF6F7" w14:textId="77777777" w:rsidR="00BD31FC" w:rsidRPr="00AE17F0" w:rsidRDefault="00BD31FC" w:rsidP="00BD31FC">
      <w:pPr>
        <w:spacing w:line="360" w:lineRule="auto"/>
      </w:pPr>
      <w:r w:rsidRPr="00AE17F0">
        <w:rPr>
          <w:b/>
          <w:lang w:val="en-US"/>
        </w:rPr>
        <w:t>NTASKMANAGER.</w:t>
      </w:r>
      <w:r w:rsidRPr="00AE17F0">
        <w:rPr>
          <w:lang w:val="en-US"/>
        </w:rPr>
        <w:t xml:space="preserve"> </w:t>
      </w:r>
      <w:r w:rsidRPr="00AE17F0">
        <w:rPr>
          <w:i/>
          <w:iCs/>
          <w:lang w:val="en-US"/>
        </w:rPr>
        <w:t xml:space="preserve">What’s the Role of Burndown Chart in the World of Scrum?. </w:t>
      </w:r>
      <w:r w:rsidRPr="00AE17F0">
        <w:t>[En Línea], 2020, [Consulta: 14 de julio de 2020]. Disponible en: https://www.ntaskmanager.com/blog/burndown-chart-in-scrum/</w:t>
      </w:r>
    </w:p>
    <w:p w14:paraId="2B05B71F" w14:textId="77777777" w:rsidR="00BD31FC" w:rsidRDefault="00BD31FC" w:rsidP="00BD31FC">
      <w:pPr>
        <w:spacing w:line="360" w:lineRule="auto"/>
      </w:pPr>
      <w:r w:rsidRPr="00AE17F0">
        <w:rPr>
          <w:b/>
        </w:rPr>
        <w:t>OLIVEIRA, W.</w:t>
      </w:r>
      <w:r w:rsidRPr="00AE17F0">
        <w:t xml:space="preserve"> </w:t>
      </w:r>
      <w:r w:rsidRPr="00AE17F0">
        <w:rPr>
          <w:i/>
        </w:rPr>
        <w:t xml:space="preserve">Los dos principales sistemas de gestión de procesos organizativos. </w:t>
      </w:r>
      <w:r w:rsidRPr="00AE17F0">
        <w:t>[En Línea],2017, [Consulta: 8 de junio de 2020]. Disponible en: https://www.heflo.com/es/blog/bpm/gestion-procesos-organizativos/</w:t>
      </w:r>
    </w:p>
    <w:p w14:paraId="154EEB7E" w14:textId="77777777" w:rsidR="00BD31FC" w:rsidRPr="00AE17F0" w:rsidRDefault="00BD31FC" w:rsidP="00BD31FC">
      <w:pPr>
        <w:spacing w:line="360" w:lineRule="auto"/>
      </w:pPr>
      <w:r w:rsidRPr="00AE17F0">
        <w:rPr>
          <w:b/>
        </w:rPr>
        <w:t>PARADIGMA DIGITAL.</w:t>
      </w:r>
      <w:r w:rsidRPr="00AE17F0">
        <w:t xml:space="preserve"> </w:t>
      </w:r>
      <w:r w:rsidRPr="00AE17F0">
        <w:rPr>
          <w:i/>
          <w:iCs/>
        </w:rPr>
        <w:t>Test unitarios en Javascript: Una pequeña introducción</w:t>
      </w:r>
      <w:r w:rsidRPr="00AE17F0">
        <w:t>. [En Línea], 2018, [Consulta: 14 de julio de 2020]. Disponible en: https://www.paradigmadigital.com/dev/test-unitarios-javascript-introduccion/</w:t>
      </w:r>
    </w:p>
    <w:p w14:paraId="68F98603" w14:textId="77777777" w:rsidR="00BD31FC" w:rsidRDefault="00BD31FC" w:rsidP="00BD31FC">
      <w:pPr>
        <w:pStyle w:val="Bibliografa"/>
        <w:spacing w:line="360" w:lineRule="auto"/>
        <w:ind w:left="0" w:firstLine="0"/>
      </w:pPr>
      <w:r w:rsidRPr="00AE17F0">
        <w:rPr>
          <w:b/>
        </w:rPr>
        <w:t>PMOINFORMATICA.</w:t>
      </w:r>
      <w:r w:rsidRPr="00AE17F0">
        <w:t xml:space="preserve"> </w:t>
      </w:r>
      <w:r w:rsidRPr="00AE17F0">
        <w:rPr>
          <w:i/>
          <w:iCs/>
        </w:rPr>
        <w:t>Pruebas de caja negra: Ejemplos</w:t>
      </w:r>
      <w:r w:rsidRPr="00AE17F0">
        <w:t>. [En Línea], 2018, [Consulta: 08 de mayo de 2020]. Disponible en: http://www.pmoinformatica.com/2017/02/pruebas-de-caja-negra-ejemplos.html</w:t>
      </w:r>
    </w:p>
    <w:p w14:paraId="07D47ABD" w14:textId="55CE5470" w:rsidR="00BD31FC" w:rsidRPr="00BD31FC" w:rsidRDefault="00BD31FC" w:rsidP="00BD31FC">
      <w:pPr>
        <w:spacing w:line="360" w:lineRule="auto"/>
      </w:pPr>
      <w:r w:rsidRPr="00AE17F0">
        <w:rPr>
          <w:b/>
        </w:rPr>
        <w:t>POSTGRESQL.</w:t>
      </w:r>
      <w:r w:rsidRPr="00AE17F0">
        <w:t xml:space="preserve"> </w:t>
      </w:r>
      <w:r w:rsidRPr="00AE17F0">
        <w:rPr>
          <w:i/>
          <w:iCs/>
        </w:rPr>
        <w:t>PostgreSQL: ¿Qué es? Características, Ventajas y Desventajas</w:t>
      </w:r>
      <w:r w:rsidRPr="00AE17F0">
        <w:t>. [En Línea], 2017, [Consulta: 08 de mayo de 2020]. Disponible en: https://hostingpedia.net/postgresql.html</w:t>
      </w:r>
    </w:p>
    <w:p w14:paraId="7D755356" w14:textId="77777777" w:rsidR="00BD31FC" w:rsidRPr="00AE17F0" w:rsidRDefault="00BD31FC" w:rsidP="00BD31FC">
      <w:pPr>
        <w:spacing w:line="360" w:lineRule="auto"/>
      </w:pPr>
      <w:r w:rsidRPr="00AE17F0">
        <w:rPr>
          <w:b/>
        </w:rPr>
        <w:t>POSTGRESQL.</w:t>
      </w:r>
      <w:r w:rsidRPr="00AE17F0">
        <w:t xml:space="preserve"> </w:t>
      </w:r>
      <w:r w:rsidRPr="00AE17F0">
        <w:rPr>
          <w:i/>
        </w:rPr>
        <w:t xml:space="preserve">PostgreSQL: Ventajas y Desventajas. </w:t>
      </w:r>
      <w:r w:rsidRPr="00AE17F0">
        <w:t>[En Línea],2017, [Consulta: 8 de junio de 2020]. Disponible en: https://postgresql2013.blogspot.com/p/ventajas-y-desventajas.html</w:t>
      </w:r>
    </w:p>
    <w:p w14:paraId="588B1E80" w14:textId="77777777" w:rsidR="00BD31FC" w:rsidRPr="00AE17F0" w:rsidRDefault="00BD31FC" w:rsidP="00BD31FC">
      <w:pPr>
        <w:spacing w:line="360" w:lineRule="auto"/>
      </w:pPr>
      <w:r w:rsidRPr="00AE17F0">
        <w:rPr>
          <w:b/>
        </w:rPr>
        <w:t>PREZI</w:t>
      </w:r>
      <w:r w:rsidRPr="00AE17F0">
        <w:t xml:space="preserve">. </w:t>
      </w:r>
      <w:r w:rsidRPr="00AE17F0">
        <w:rPr>
          <w:i/>
        </w:rPr>
        <w:t xml:space="preserve">ESCUELA DE CONDUCCION CONDUESPOCH. </w:t>
      </w:r>
      <w:r w:rsidRPr="00AE17F0">
        <w:t>[En Línea],2019, [Consulta: 8 de junio de 2020]. Disponible en: http://openaccess.uoc.edu/webapps/o2/bitstream/10609/17885/1/mtrigasTFC0612memoria.pdf</w:t>
      </w:r>
    </w:p>
    <w:p w14:paraId="4736FE36" w14:textId="77777777" w:rsidR="00BD31FC" w:rsidRDefault="00BD31FC" w:rsidP="00BD31FC">
      <w:pPr>
        <w:pStyle w:val="Bibliografa"/>
        <w:spacing w:line="360" w:lineRule="auto"/>
        <w:ind w:left="0" w:firstLine="0"/>
      </w:pPr>
      <w:r w:rsidRPr="00AE17F0">
        <w:rPr>
          <w:b/>
        </w:rPr>
        <w:t>PROGRAMACION EN CASTELLANO.</w:t>
      </w:r>
      <w:r w:rsidRPr="00AE17F0">
        <w:t xml:space="preserve"> </w:t>
      </w:r>
      <w:r w:rsidRPr="00AE17F0">
        <w:rPr>
          <w:i/>
          <w:iCs/>
        </w:rPr>
        <w:t>Comparación de frameworks para desarrollar apps para móvil híbridas</w:t>
      </w:r>
      <w:r w:rsidRPr="00AE17F0">
        <w:t>. [En Línea], 2019, [Consulta: 12 de junio de 2020]. Disponible en: http://programacion.net/articulo/comparacion_de_frameworks_para_desarrollar_apps_para_movil_hibridas_1370</w:t>
      </w:r>
    </w:p>
    <w:p w14:paraId="23C32819" w14:textId="77777777" w:rsidR="00BD31FC" w:rsidRPr="00BD31FC" w:rsidRDefault="00BD31FC" w:rsidP="00BD31FC">
      <w:pPr>
        <w:spacing w:line="360" w:lineRule="auto"/>
      </w:pPr>
      <w:r w:rsidRPr="00AE17F0">
        <w:rPr>
          <w:b/>
        </w:rPr>
        <w:t>PROYECTOSAGILES</w:t>
      </w:r>
      <w:r w:rsidRPr="00AE17F0">
        <w:rPr>
          <w:b/>
          <w:i/>
        </w:rPr>
        <w:t>.</w:t>
      </w:r>
      <w:r w:rsidRPr="00AE17F0">
        <w:rPr>
          <w:i/>
        </w:rPr>
        <w:t xml:space="preserve"> Proyectos Agiles.</w:t>
      </w:r>
      <w:r w:rsidRPr="00AE17F0">
        <w:t xml:space="preserve"> [En Línea],2008, [Consulta: 8 de junio de 2020]. </w:t>
      </w:r>
      <w:r w:rsidRPr="00BD31FC">
        <w:t>Disponible en: https://proyectosagiles.org/que-es-scrum/</w:t>
      </w:r>
    </w:p>
    <w:p w14:paraId="63035BC4" w14:textId="77777777" w:rsidR="00BD31FC" w:rsidRDefault="00BD31FC" w:rsidP="00BD31FC">
      <w:pPr>
        <w:pStyle w:val="Bibliografa"/>
        <w:spacing w:line="360" w:lineRule="auto"/>
        <w:ind w:left="0" w:firstLine="0"/>
      </w:pPr>
      <w:r w:rsidRPr="00AE17F0">
        <w:rPr>
          <w:b/>
        </w:rPr>
        <w:t>RJCODEADVANCE.</w:t>
      </w:r>
      <w:r w:rsidRPr="00AE17F0">
        <w:t xml:space="preserve"> </w:t>
      </w:r>
      <w:r w:rsidRPr="00AE17F0">
        <w:rPr>
          <w:i/>
          <w:iCs/>
        </w:rPr>
        <w:t>Patrón MVC, Modelo-Vista-Controlador + Ejemplo (Cap 4) – RJ Code Advance</w:t>
      </w:r>
      <w:r w:rsidRPr="00AE17F0">
        <w:t>. [En Línea], 2018, [Consulta: 08 de mayo de 2020]. Disponible en: https://rjcodeadvance.com/patrones-de-software-patron-mvc-ejemplo-parte-4/</w:t>
      </w:r>
    </w:p>
    <w:p w14:paraId="12E45874" w14:textId="77777777" w:rsidR="00BD31FC" w:rsidRPr="00AE17F0" w:rsidRDefault="00BD31FC" w:rsidP="00BD31FC">
      <w:pPr>
        <w:pStyle w:val="Bibliografa"/>
        <w:spacing w:line="360" w:lineRule="auto"/>
        <w:ind w:left="0" w:firstLine="0"/>
      </w:pPr>
      <w:r w:rsidRPr="00AE17F0">
        <w:rPr>
          <w:b/>
        </w:rPr>
        <w:t>SAWAKINOME.</w:t>
      </w:r>
      <w:r w:rsidRPr="00AE17F0">
        <w:t xml:space="preserve"> </w:t>
      </w:r>
      <w:r w:rsidRPr="00AE17F0">
        <w:rPr>
          <w:i/>
          <w:iCs/>
        </w:rPr>
        <w:t xml:space="preserve">¿Cuál es la diferencia entre las pruebas manuales y las pruebas automatizadas? / Tecnología. </w:t>
      </w:r>
      <w:r w:rsidRPr="00AE17F0">
        <w:t>[En Línea], 2019, [Consulta: 16 de enero de 2021]. Disponible en: https://es.sawakinome.com/articles/technology/what-is-the-difference-between-manual-testing-and-automated-testing.html</w:t>
      </w:r>
    </w:p>
    <w:p w14:paraId="19351F78" w14:textId="77777777" w:rsidR="00BD31FC" w:rsidRPr="00AE17F0" w:rsidRDefault="00BD31FC" w:rsidP="00BD31FC">
      <w:pPr>
        <w:pStyle w:val="Bibliografa"/>
        <w:spacing w:line="360" w:lineRule="auto"/>
        <w:ind w:left="0" w:firstLine="0"/>
      </w:pPr>
      <w:r w:rsidRPr="00AE17F0">
        <w:rPr>
          <w:b/>
        </w:rPr>
        <w:t>SCRUM</w:t>
      </w:r>
      <w:r w:rsidRPr="00AE17F0">
        <w:t xml:space="preserve">. </w:t>
      </w:r>
      <w:r w:rsidRPr="00AE17F0">
        <w:rPr>
          <w:i/>
          <w:iCs/>
        </w:rPr>
        <w:t>Scrum: Qué es y cómo funciona esta metodología</w:t>
      </w:r>
      <w:r w:rsidRPr="00AE17F0">
        <w:t>. [En Línea], 2020, [Consulta: 17 de septiembre de 2020]. Disponible en: https://www.wearemarketing.com/es/blog/metodologia-scrum-que-es-y-como-funciona.html</w:t>
      </w:r>
    </w:p>
    <w:p w14:paraId="2604FC30" w14:textId="77777777" w:rsidR="00BD31FC" w:rsidRPr="00AE17F0" w:rsidRDefault="00BD31FC" w:rsidP="00BD31FC">
      <w:pPr>
        <w:spacing w:line="360" w:lineRule="auto"/>
      </w:pPr>
      <w:r w:rsidRPr="00AE17F0">
        <w:rPr>
          <w:b/>
        </w:rPr>
        <w:t>SCRUMGUIDE.</w:t>
      </w:r>
      <w:r w:rsidRPr="00AE17F0">
        <w:t xml:space="preserve"> </w:t>
      </w:r>
      <w:r w:rsidRPr="00AE17F0">
        <w:rPr>
          <w:i/>
          <w:iCs/>
        </w:rPr>
        <w:t>Scrum-Guide-ES.pdf</w:t>
      </w:r>
      <w:r w:rsidRPr="00AE17F0">
        <w:t>. [En Línea], 2019, [Consulta: 17 de septiembre de 2020]. Disponible en:  https://scrumguides.org/docs/scrumguide/v1/Scrum-Guide-ES.pdf</w:t>
      </w:r>
    </w:p>
    <w:p w14:paraId="284B7CC1" w14:textId="77777777" w:rsidR="00BD31FC" w:rsidRPr="00AE17F0" w:rsidRDefault="00BD31FC" w:rsidP="00BD31FC">
      <w:pPr>
        <w:spacing w:line="360" w:lineRule="auto"/>
      </w:pPr>
      <w:r w:rsidRPr="00AE17F0">
        <w:rPr>
          <w:b/>
        </w:rPr>
        <w:t>SEOESTUDIOS.</w:t>
      </w:r>
      <w:r w:rsidRPr="00AE17F0">
        <w:t xml:space="preserve"> </w:t>
      </w:r>
      <w:r w:rsidRPr="00AE17F0">
        <w:rPr>
          <w:i/>
        </w:rPr>
        <w:t xml:space="preserve">¿Qué es un framework?: Descubre todas sus ventajas. </w:t>
      </w:r>
      <w:r w:rsidRPr="00AE17F0">
        <w:t>[En Línea], 2020, [Consulta: 17 de septiembre de 2020]. Disponible en: https://www.seoestudios.es/blog/que-es-un-framework/</w:t>
      </w:r>
    </w:p>
    <w:p w14:paraId="64D00426" w14:textId="77777777" w:rsidR="004B4DE6" w:rsidRDefault="004B4DE6" w:rsidP="004B4DE6">
      <w:pPr>
        <w:pStyle w:val="Bibliografa"/>
        <w:spacing w:line="360" w:lineRule="auto"/>
        <w:ind w:left="0" w:firstLine="0"/>
      </w:pPr>
      <w:r w:rsidRPr="00AE17F0">
        <w:rPr>
          <w:b/>
        </w:rPr>
        <w:t>SISTEMAWEB.</w:t>
      </w:r>
      <w:r w:rsidRPr="00AE17F0">
        <w:t xml:space="preserve"> </w:t>
      </w:r>
      <w:r w:rsidRPr="00AE17F0">
        <w:rPr>
          <w:i/>
          <w:iCs/>
        </w:rPr>
        <w:t>Que es un sistema web</w:t>
      </w:r>
      <w:r w:rsidRPr="00AE17F0">
        <w:t>. [En Línea], 2016, [Consulta: 17 de septiembre de 2020]. Disponible en: https://sistemaweb.pe/que-es-un-sistema-web</w:t>
      </w:r>
    </w:p>
    <w:p w14:paraId="1B3C0916" w14:textId="77777777" w:rsidR="004B4DE6" w:rsidRPr="00AE17F0" w:rsidRDefault="004B4DE6" w:rsidP="004B4DE6">
      <w:pPr>
        <w:pStyle w:val="Bibliografa"/>
        <w:spacing w:line="360" w:lineRule="auto"/>
        <w:ind w:left="0" w:firstLine="0"/>
      </w:pPr>
      <w:r w:rsidRPr="00AE17F0">
        <w:rPr>
          <w:b/>
        </w:rPr>
        <w:t>SUMATD.</w:t>
      </w:r>
      <w:r w:rsidRPr="00AE17F0">
        <w:rPr>
          <w:b/>
          <w:i/>
        </w:rPr>
        <w:t xml:space="preserve"> </w:t>
      </w:r>
      <w:r w:rsidRPr="00AE17F0">
        <w:rPr>
          <w:i/>
        </w:rPr>
        <w:t xml:space="preserve">Los mejores lenguajes backend que debes probar en 2019. </w:t>
      </w:r>
      <w:r w:rsidRPr="00AE17F0">
        <w:t>[En Línea], 2019, [Consulta: 16 de agosto de 2020]. Disponible en: https://sumatd.com/blog/mejores-lenguajes-backend-2019/</w:t>
      </w:r>
    </w:p>
    <w:p w14:paraId="69355E51" w14:textId="4EA09B5F" w:rsidR="004B4DE6" w:rsidRDefault="004B4DE6" w:rsidP="004B4DE6">
      <w:pPr>
        <w:spacing w:line="360" w:lineRule="auto"/>
      </w:pPr>
      <w:r w:rsidRPr="00AE17F0">
        <w:rPr>
          <w:b/>
        </w:rPr>
        <w:t>TAJAMAR.</w:t>
      </w:r>
      <w:r w:rsidRPr="00AE17F0">
        <w:rPr>
          <w:i/>
        </w:rPr>
        <w:t xml:space="preserve"> </w:t>
      </w:r>
      <w:r w:rsidRPr="004B4DE6">
        <w:rPr>
          <w:i/>
          <w:lang w:val="en-US"/>
        </w:rPr>
        <w:t xml:space="preserve">Material UI / Caching en React. </w:t>
      </w:r>
      <w:r w:rsidRPr="00AE17F0">
        <w:t>[En Línea], 2020, [Consulta: 16 de agosto de 2020]. Disponible en: https://techclub.tajamar.es/material-ui-caching-en-react/</w:t>
      </w:r>
    </w:p>
    <w:p w14:paraId="6D1FBAF8" w14:textId="77777777" w:rsidR="004B4DE6" w:rsidRPr="00AE17F0" w:rsidRDefault="004B4DE6" w:rsidP="004B4DE6">
      <w:pPr>
        <w:spacing w:line="360" w:lineRule="auto"/>
      </w:pPr>
      <w:r w:rsidRPr="00AE17F0">
        <w:rPr>
          <w:b/>
        </w:rPr>
        <w:t>TIJERO P.</w:t>
      </w:r>
      <w:r w:rsidRPr="00AE17F0">
        <w:t xml:space="preserve"> </w:t>
      </w:r>
      <w:r w:rsidRPr="00AE17F0">
        <w:rPr>
          <w:i/>
          <w:iCs/>
        </w:rPr>
        <w:t>¿Qué es Redux y cómo funciona?</w:t>
      </w:r>
      <w:r w:rsidRPr="00AE17F0">
        <w:t xml:space="preserve"> Medium. [En Línea], 2019, [Consulta: 14 de julio de 2020]. Disponible en: https://medium.com/get-on-board-dev/qu%C3%A9-es-redux-y-c%C3%B3mo-funciona-11466487a032</w:t>
      </w:r>
    </w:p>
    <w:p w14:paraId="4C5D0529" w14:textId="4AF74441" w:rsidR="00AE17F0" w:rsidRDefault="00AE17F0" w:rsidP="00AE17F0">
      <w:pPr>
        <w:spacing w:line="360" w:lineRule="auto"/>
      </w:pPr>
      <w:r w:rsidRPr="00AE17F0">
        <w:rPr>
          <w:b/>
        </w:rPr>
        <w:t>TUSPLUS.</w:t>
      </w:r>
      <w:r w:rsidRPr="00AE17F0">
        <w:t xml:space="preserve"> </w:t>
      </w:r>
      <w:r w:rsidRPr="00AE17F0">
        <w:rPr>
          <w:i/>
        </w:rPr>
        <w:t>8 cosas que hacen de Jest el mejor framework de prueba React.</w:t>
      </w:r>
      <w:r w:rsidRPr="00AE17F0">
        <w:t xml:space="preserve"> [En Línea],2020, [Consulta: 8 de junio de 2020]. Disponible en: https://code.tutsplus.com/es/tutorials/8-things-that-make-jest-the-best-react-testing-framework--cms-30534</w:t>
      </w:r>
    </w:p>
    <w:p w14:paraId="5D67D293" w14:textId="77777777" w:rsidR="004B4DE6" w:rsidRDefault="004B4DE6" w:rsidP="004B4DE6">
      <w:pPr>
        <w:pStyle w:val="Bibliografa"/>
        <w:spacing w:line="360" w:lineRule="auto"/>
        <w:ind w:left="0" w:firstLine="0"/>
      </w:pPr>
      <w:r w:rsidRPr="00AE17F0">
        <w:rPr>
          <w:b/>
        </w:rPr>
        <w:t>UTPL.</w:t>
      </w:r>
      <w:r w:rsidRPr="00AE17F0">
        <w:t xml:space="preserve"> </w:t>
      </w:r>
      <w:r w:rsidRPr="00AE17F0">
        <w:rPr>
          <w:i/>
          <w:iCs/>
        </w:rPr>
        <w:t>PLAN DE Pruebas DE Software</w:t>
      </w:r>
      <w:r w:rsidRPr="00AE17F0">
        <w:t>. [En Línea], 2018, [Consulta: 08 de mayo de 2020]. Disponible en: https://www.studocu.com/ec/document/universidad-tecnica-particular-de-loja/fundamentos-de-programacion/apuntes/plan-de-pruebas-de-software/5638932/view</w:t>
      </w:r>
    </w:p>
    <w:p w14:paraId="2B211591" w14:textId="3D1E9014" w:rsidR="004B4DE6" w:rsidRPr="00AE17F0" w:rsidRDefault="004B4DE6" w:rsidP="004B4DE6">
      <w:pPr>
        <w:spacing w:line="360" w:lineRule="auto"/>
      </w:pPr>
      <w:r w:rsidRPr="00AE17F0">
        <w:rPr>
          <w:b/>
        </w:rPr>
        <w:t>V&amp;V.</w:t>
      </w:r>
      <w:r w:rsidRPr="00AE17F0">
        <w:t xml:space="preserve"> </w:t>
      </w:r>
      <w:r w:rsidRPr="00AE17F0">
        <w:rPr>
          <w:i/>
          <w:iCs/>
        </w:rPr>
        <w:t>Diferencia entre verificación y validación</w:t>
      </w:r>
      <w:r w:rsidRPr="00AE17F0">
        <w:t>. [En Línea], 2020, [Consulta: 16 de enero de 2021]. Disponible en: https://es.gadget-info.com/difference-between-verification</w:t>
      </w:r>
    </w:p>
    <w:p w14:paraId="207D0576" w14:textId="77777777" w:rsidR="00AE17F0" w:rsidRPr="00AE17F0" w:rsidRDefault="00AE17F0" w:rsidP="00AE17F0">
      <w:pPr>
        <w:spacing w:line="360" w:lineRule="auto"/>
        <w:rPr>
          <w:lang w:val="en-US"/>
        </w:rPr>
      </w:pPr>
      <w:r w:rsidRPr="00626D7F">
        <w:rPr>
          <w:b/>
        </w:rPr>
        <w:t>VARDY, Adam.</w:t>
      </w:r>
      <w:r w:rsidRPr="00626D7F">
        <w:t xml:space="preserve"> </w:t>
      </w:r>
      <w:r w:rsidRPr="00AE17F0">
        <w:rPr>
          <w:i/>
          <w:lang w:val="en-US"/>
        </w:rPr>
        <w:t xml:space="preserve">SCRUM! THE ULTIMATE BEGINNERS GUIDE TO MASTERING SCRUM TO BOOST PRODUCTIVITY &amp; BEAT DEADLINES. </w:t>
      </w:r>
      <w:r w:rsidRPr="00AE17F0">
        <w:rPr>
          <w:lang w:val="en-US"/>
        </w:rPr>
        <w:t>USA: CreateSpace Independent Publising Plataform, 2016. 1530076552, pp. 20-23.</w:t>
      </w:r>
    </w:p>
    <w:p w14:paraId="774743C0" w14:textId="77777777" w:rsidR="00AE17F0" w:rsidRPr="00AE17F0" w:rsidRDefault="00AE17F0" w:rsidP="00AE17F0">
      <w:pPr>
        <w:spacing w:line="360" w:lineRule="auto"/>
        <w:rPr>
          <w:lang w:val="en-US"/>
        </w:rPr>
      </w:pPr>
      <w:r w:rsidRPr="00AE17F0">
        <w:rPr>
          <w:b/>
          <w:lang w:val="en-US"/>
        </w:rPr>
        <w:t xml:space="preserve">VISCARDI, Stacia. </w:t>
      </w:r>
      <w:r w:rsidRPr="00AE17F0">
        <w:rPr>
          <w:i/>
          <w:lang w:val="en-US"/>
        </w:rPr>
        <w:t>The profesional ScrumMaster’s Handbook</w:t>
      </w:r>
      <w:r w:rsidRPr="00AE17F0">
        <w:rPr>
          <w:lang w:val="en-US"/>
        </w:rPr>
        <w:t>. USA: Packt Publishing,2013.</w:t>
      </w:r>
      <w:r w:rsidRPr="00AE17F0">
        <w:rPr>
          <w:i/>
          <w:lang w:val="en-US"/>
        </w:rPr>
        <w:t xml:space="preserve"> </w:t>
      </w:r>
      <w:r w:rsidRPr="00AE17F0">
        <w:rPr>
          <w:lang w:val="en-US"/>
        </w:rPr>
        <w:t>1849688028, pp. 23-24</w:t>
      </w:r>
    </w:p>
    <w:p w14:paraId="5E6EBCB0" w14:textId="77777777" w:rsidR="00AE17F0" w:rsidRPr="00AE17F0" w:rsidRDefault="00AE17F0" w:rsidP="00AE17F0">
      <w:pPr>
        <w:spacing w:line="360" w:lineRule="auto"/>
      </w:pPr>
      <w:r w:rsidRPr="00AE17F0">
        <w:rPr>
          <w:b/>
          <w:lang w:val="en-US"/>
        </w:rPr>
        <w:t>WATSON, E.</w:t>
      </w:r>
      <w:r w:rsidRPr="00AE17F0">
        <w:rPr>
          <w:lang w:val="en-US"/>
        </w:rPr>
        <w:t xml:space="preserve"> </w:t>
      </w:r>
      <w:r w:rsidRPr="00AE17F0">
        <w:rPr>
          <w:i/>
          <w:lang w:val="en-US"/>
        </w:rPr>
        <w:t xml:space="preserve">USING ERP SYSTEMS IN EDUCATION. </w:t>
      </w:r>
      <w:r w:rsidRPr="00AE17F0">
        <w:t>[En Línea],1999, [Consulta: 8 de junio de 2020]. Disponible en: https://aisel.aisnet.org/cgi/viewcontent.cgi?article=2488&amp;context=cais&amp;fbclid=IwAR35iCXOm</w:t>
      </w:r>
    </w:p>
    <w:p w14:paraId="5949A4A5" w14:textId="6B4079EA" w:rsidR="00AE17F0" w:rsidRDefault="00AE17F0" w:rsidP="00AE17F0">
      <w:pPr>
        <w:spacing w:line="360" w:lineRule="auto"/>
      </w:pPr>
      <w:r w:rsidRPr="00AE17F0">
        <w:rPr>
          <w:b/>
          <w:lang w:val="en-US"/>
        </w:rPr>
        <w:t>WYSE, M.</w:t>
      </w:r>
      <w:r w:rsidRPr="00AE17F0">
        <w:rPr>
          <w:lang w:val="en-US"/>
        </w:rPr>
        <w:t xml:space="preserve"> </w:t>
      </w:r>
      <w:r w:rsidRPr="00AE17F0">
        <w:rPr>
          <w:i/>
          <w:lang w:val="en-US"/>
        </w:rPr>
        <w:t xml:space="preserve">REACT: A Framework for Rapid Exploration of Approximate Computing Techniques. </w:t>
      </w:r>
      <w:r w:rsidRPr="00AE17F0">
        <w:t>[En Línea],2015, [Consulta: 8 de junio de 2020]. Disponible en: https://homes.cs.washington.edu/~wysem/website/publications/react-wax15.pdf</w:t>
      </w:r>
    </w:p>
    <w:p w14:paraId="3469B2EA" w14:textId="77777777" w:rsidR="004B4DE6" w:rsidRPr="00AE17F0" w:rsidRDefault="004B4DE6" w:rsidP="004B4DE6">
      <w:pPr>
        <w:spacing w:line="360" w:lineRule="auto"/>
      </w:pPr>
      <w:r w:rsidRPr="00AE17F0">
        <w:rPr>
          <w:b/>
        </w:rPr>
        <w:t>YEEPLY.</w:t>
      </w:r>
      <w:r w:rsidRPr="00AE17F0">
        <w:t xml:space="preserve"> </w:t>
      </w:r>
      <w:r w:rsidRPr="00AE17F0">
        <w:rPr>
          <w:i/>
          <w:iCs/>
        </w:rPr>
        <w:t>¿Qué son las pruebas unitarias y cómo llevar una a cabo? – Yeeply</w:t>
      </w:r>
      <w:r w:rsidRPr="00AE17F0">
        <w:t>. [En Línea], 2020, [Consulta: 17 de septiembre de 2020]. Disponible en: https://www.yeeply.com/blog/que-son-pruebas-unitarias/</w:t>
      </w:r>
    </w:p>
    <w:p w14:paraId="239208D6" w14:textId="77777777" w:rsidR="004B4DE6" w:rsidRPr="00AE17F0" w:rsidRDefault="004B4DE6" w:rsidP="00AE17F0">
      <w:pPr>
        <w:spacing w:line="360" w:lineRule="auto"/>
      </w:pPr>
    </w:p>
    <w:p w14:paraId="73142726" w14:textId="77777777" w:rsidR="00BD31FC" w:rsidRPr="00AE17F0" w:rsidRDefault="00BD31FC" w:rsidP="00AE17F0">
      <w:pPr>
        <w:spacing w:line="360" w:lineRule="auto"/>
      </w:pPr>
    </w:p>
    <w:p w14:paraId="6BC70994" w14:textId="77777777" w:rsidR="00AE17F0" w:rsidRPr="004B4DE6" w:rsidRDefault="00AE17F0" w:rsidP="00AE17F0">
      <w:pPr>
        <w:spacing w:line="360" w:lineRule="auto"/>
      </w:pPr>
    </w:p>
    <w:p w14:paraId="3744A5EE" w14:textId="77777777" w:rsidR="00AE17F0" w:rsidRPr="00AE17F0" w:rsidRDefault="00AE17F0" w:rsidP="00AE17F0">
      <w:pPr>
        <w:spacing w:line="360" w:lineRule="auto"/>
      </w:pPr>
    </w:p>
    <w:p w14:paraId="5D405A0E" w14:textId="77777777" w:rsidR="00AE17F0" w:rsidRPr="00AE17F0" w:rsidRDefault="00AE17F0" w:rsidP="00AE17F0">
      <w:pPr>
        <w:spacing w:line="360" w:lineRule="auto"/>
      </w:pPr>
    </w:p>
    <w:p w14:paraId="0C56F22A" w14:textId="77777777" w:rsidR="00AE17F0" w:rsidRPr="00AE17F0" w:rsidRDefault="00AE17F0" w:rsidP="00AE17F0">
      <w:pPr>
        <w:spacing w:line="360" w:lineRule="auto"/>
      </w:pPr>
    </w:p>
    <w:p w14:paraId="3086536B" w14:textId="77777777" w:rsidR="00AE17F0" w:rsidRPr="00AE17F0" w:rsidRDefault="00AE17F0" w:rsidP="00AE17F0">
      <w:pPr>
        <w:spacing w:line="360" w:lineRule="auto"/>
      </w:pPr>
    </w:p>
    <w:p w14:paraId="70E1D1EC" w14:textId="77777777" w:rsidR="00AE17F0" w:rsidRPr="00AE17F0" w:rsidRDefault="00AE17F0" w:rsidP="00AE17F0">
      <w:pPr>
        <w:spacing w:line="360" w:lineRule="auto"/>
      </w:pPr>
    </w:p>
    <w:p w14:paraId="70F6ED42" w14:textId="77777777" w:rsidR="00AE17F0" w:rsidRPr="00AE17F0" w:rsidRDefault="00AE17F0" w:rsidP="00AE17F0">
      <w:pPr>
        <w:spacing w:line="360" w:lineRule="auto"/>
        <w:rPr>
          <w:i/>
        </w:rPr>
      </w:pPr>
    </w:p>
    <w:p w14:paraId="2AADF888" w14:textId="77777777" w:rsidR="00AE17F0" w:rsidRPr="00AE17F0" w:rsidRDefault="00AE17F0" w:rsidP="00AE17F0">
      <w:pPr>
        <w:spacing w:line="360" w:lineRule="auto"/>
      </w:pPr>
    </w:p>
    <w:p w14:paraId="5B8CB83E" w14:textId="77777777" w:rsidR="00AE17F0" w:rsidRPr="00AE17F0" w:rsidRDefault="00AE17F0" w:rsidP="00AE17F0">
      <w:pPr>
        <w:spacing w:line="360" w:lineRule="auto"/>
        <w:rPr>
          <w:i/>
        </w:rPr>
      </w:pPr>
    </w:p>
    <w:p w14:paraId="4D3EDA81" w14:textId="77777777" w:rsidR="00AE17F0" w:rsidRPr="00AE17F0" w:rsidRDefault="00AE17F0" w:rsidP="00AE17F0">
      <w:pPr>
        <w:spacing w:line="360" w:lineRule="auto"/>
      </w:pPr>
    </w:p>
    <w:p w14:paraId="6E09414E" w14:textId="77777777" w:rsidR="00AE17F0" w:rsidRPr="00AE17F0" w:rsidRDefault="00AE17F0" w:rsidP="00AE17F0">
      <w:pPr>
        <w:spacing w:line="360" w:lineRule="auto"/>
      </w:pPr>
    </w:p>
    <w:p w14:paraId="08ABADEA" w14:textId="77777777" w:rsidR="00AE17F0" w:rsidRPr="00AE17F0" w:rsidRDefault="00AE17F0" w:rsidP="00AE17F0">
      <w:pPr>
        <w:spacing w:line="360" w:lineRule="auto"/>
        <w:rPr>
          <w:i/>
        </w:rPr>
      </w:pPr>
    </w:p>
    <w:p w14:paraId="7B2AAAFB" w14:textId="77777777" w:rsidR="00AE17F0" w:rsidRPr="00AE17F0" w:rsidRDefault="00AE17F0" w:rsidP="00AE17F0">
      <w:pPr>
        <w:spacing w:line="360" w:lineRule="auto"/>
      </w:pPr>
    </w:p>
    <w:p w14:paraId="19A37F52" w14:textId="77777777" w:rsidR="00BD31FC" w:rsidRPr="00BD31FC" w:rsidRDefault="00BD31FC" w:rsidP="00BD31FC"/>
    <w:p w14:paraId="0B0D3C6F" w14:textId="77777777" w:rsidR="00AE17F0" w:rsidRPr="00AE17F0" w:rsidRDefault="00AE17F0" w:rsidP="00AE17F0">
      <w:pPr>
        <w:spacing w:line="360" w:lineRule="auto"/>
      </w:pPr>
    </w:p>
    <w:p w14:paraId="3F49EAAB" w14:textId="6DBBEC5E" w:rsidR="004B4DE6" w:rsidRPr="00AE17F0" w:rsidRDefault="004B4DE6" w:rsidP="004B4DE6">
      <w:pPr>
        <w:spacing w:line="360" w:lineRule="auto"/>
      </w:pPr>
    </w:p>
    <w:p w14:paraId="4D1BD1BC" w14:textId="77777777" w:rsidR="004B4DE6" w:rsidRPr="004B4DE6" w:rsidRDefault="004B4DE6" w:rsidP="004B4DE6"/>
    <w:p w14:paraId="08970AD3" w14:textId="77777777" w:rsidR="00AE17F0" w:rsidRPr="00AE17F0" w:rsidRDefault="00AE17F0" w:rsidP="00AE17F0">
      <w:pPr>
        <w:spacing w:line="360" w:lineRule="auto"/>
      </w:pPr>
    </w:p>
    <w:p w14:paraId="4C695691" w14:textId="77777777" w:rsidR="00BD31FC" w:rsidRPr="00BD31FC" w:rsidRDefault="00BD31FC" w:rsidP="00BD31FC"/>
    <w:p w14:paraId="47F9A902" w14:textId="77777777" w:rsidR="00AE17F0" w:rsidRPr="00AE17F0" w:rsidRDefault="00AE17F0" w:rsidP="00AE17F0">
      <w:pPr>
        <w:spacing w:line="360" w:lineRule="auto"/>
      </w:pPr>
    </w:p>
    <w:p w14:paraId="426AE9E7" w14:textId="77777777" w:rsidR="00BD31FC" w:rsidRPr="00BD31FC" w:rsidRDefault="00BD31FC" w:rsidP="00BD31FC"/>
    <w:p w14:paraId="5F424717" w14:textId="77777777" w:rsidR="00AE17F0" w:rsidRPr="00AE17F0" w:rsidRDefault="00AE17F0" w:rsidP="00AE17F0">
      <w:pPr>
        <w:spacing w:line="360" w:lineRule="auto"/>
      </w:pPr>
    </w:p>
    <w:p w14:paraId="0FB69414" w14:textId="77777777" w:rsidR="00AE17F0" w:rsidRPr="00AE17F0" w:rsidRDefault="00AE17F0" w:rsidP="00AE17F0">
      <w:pPr>
        <w:pStyle w:val="Bibliografa"/>
        <w:spacing w:line="360" w:lineRule="auto"/>
        <w:ind w:left="0" w:firstLine="0"/>
        <w:rPr>
          <w:i/>
          <w:iCs/>
        </w:rPr>
      </w:pPr>
    </w:p>
    <w:p w14:paraId="05A410CC" w14:textId="77777777" w:rsidR="00BD31FC" w:rsidRPr="00AE17F0" w:rsidRDefault="00BD31FC" w:rsidP="00AE17F0">
      <w:pPr>
        <w:spacing w:line="360" w:lineRule="auto"/>
      </w:pPr>
    </w:p>
    <w:p w14:paraId="525FE343" w14:textId="77777777" w:rsidR="00AE17F0" w:rsidRPr="00AE17F0" w:rsidRDefault="00AE17F0" w:rsidP="00AE17F0">
      <w:pPr>
        <w:spacing w:line="360" w:lineRule="auto"/>
      </w:pPr>
    </w:p>
    <w:p w14:paraId="2FDA25D4" w14:textId="77777777" w:rsidR="00AE17F0" w:rsidRPr="00AE17F0" w:rsidRDefault="00AE17F0" w:rsidP="00AE17F0">
      <w:pPr>
        <w:spacing w:line="360" w:lineRule="auto"/>
      </w:pPr>
    </w:p>
    <w:p w14:paraId="532764F9" w14:textId="77777777" w:rsidR="00AE17F0" w:rsidRPr="00AE17F0" w:rsidRDefault="00AE17F0" w:rsidP="00AE17F0">
      <w:pPr>
        <w:spacing w:line="360" w:lineRule="auto"/>
      </w:pPr>
    </w:p>
    <w:p w14:paraId="470C756D" w14:textId="77777777" w:rsidR="00AE17F0" w:rsidRPr="00AE17F0" w:rsidRDefault="00AE17F0" w:rsidP="00AE17F0">
      <w:pPr>
        <w:spacing w:line="360" w:lineRule="auto"/>
      </w:pPr>
    </w:p>
    <w:p w14:paraId="563FC1B3" w14:textId="77777777" w:rsidR="004B4DE6" w:rsidRPr="004B4DE6" w:rsidRDefault="004B4DE6" w:rsidP="004B4DE6"/>
    <w:p w14:paraId="718D0E22" w14:textId="77777777" w:rsidR="00AE17F0" w:rsidRPr="00AE17F0" w:rsidRDefault="00AE17F0" w:rsidP="00AE17F0">
      <w:pPr>
        <w:spacing w:line="360" w:lineRule="auto"/>
      </w:pPr>
    </w:p>
    <w:p w14:paraId="5D9A0C7C" w14:textId="77777777" w:rsidR="00AE17F0" w:rsidRPr="00AE17F0" w:rsidRDefault="00AE17F0" w:rsidP="00AE17F0">
      <w:pPr>
        <w:spacing w:line="360" w:lineRule="auto"/>
      </w:pPr>
    </w:p>
    <w:p w14:paraId="79B84505" w14:textId="77777777" w:rsidR="00AE17F0" w:rsidRPr="00AE17F0" w:rsidRDefault="00AE17F0" w:rsidP="00AE17F0">
      <w:pPr>
        <w:spacing w:line="360" w:lineRule="auto"/>
      </w:pPr>
    </w:p>
    <w:p w14:paraId="06EAF35C" w14:textId="77777777" w:rsidR="00AE17F0" w:rsidRPr="00AE17F0" w:rsidRDefault="00AE17F0" w:rsidP="00AE17F0">
      <w:pPr>
        <w:spacing w:line="360" w:lineRule="auto"/>
      </w:pPr>
    </w:p>
    <w:p w14:paraId="11D70E96" w14:textId="77777777" w:rsidR="00AE17F0" w:rsidRPr="00AE17F0" w:rsidRDefault="00AE17F0" w:rsidP="00AE17F0">
      <w:pPr>
        <w:spacing w:line="360" w:lineRule="auto"/>
      </w:pPr>
    </w:p>
    <w:p w14:paraId="6858D874" w14:textId="77777777" w:rsidR="00AE17F0" w:rsidRPr="00AE17F0" w:rsidRDefault="00AE17F0" w:rsidP="00AE17F0">
      <w:pPr>
        <w:spacing w:line="360" w:lineRule="auto"/>
      </w:pPr>
    </w:p>
    <w:p w14:paraId="54288091" w14:textId="77777777" w:rsidR="00AE17F0" w:rsidRPr="00AE17F0" w:rsidRDefault="00AE17F0" w:rsidP="00AE17F0">
      <w:pPr>
        <w:spacing w:line="360" w:lineRule="auto"/>
      </w:pPr>
    </w:p>
    <w:p w14:paraId="23459D87" w14:textId="77777777" w:rsidR="00AE17F0" w:rsidRPr="00AE17F0" w:rsidRDefault="00AE17F0" w:rsidP="00AE17F0"/>
    <w:p w14:paraId="40B9083A" w14:textId="0A5D52EC" w:rsidR="00AE17F0" w:rsidRPr="00FE7B88" w:rsidRDefault="00AE17F0" w:rsidP="00AE17F0">
      <w:r>
        <w:fldChar w:fldCharType="end"/>
      </w:r>
    </w:p>
    <w:sectPr w:rsidR="00AE17F0" w:rsidRPr="00FE7B88" w:rsidSect="00320EE1">
      <w:footerReference w:type="default" r:id="rId111"/>
      <w:pgSz w:w="11910" w:h="16840"/>
      <w:pgMar w:top="1418" w:right="1418" w:bottom="1418"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5832DE" w14:textId="77777777" w:rsidR="0099525C" w:rsidRDefault="0099525C" w:rsidP="00F8365C">
      <w:r>
        <w:separator/>
      </w:r>
    </w:p>
  </w:endnote>
  <w:endnote w:type="continuationSeparator" w:id="0">
    <w:p w14:paraId="7983CBD7" w14:textId="77777777" w:rsidR="0099525C" w:rsidRDefault="0099525C" w:rsidP="00F83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D21B7B" w14:textId="21F7DB25" w:rsidR="00D41725" w:rsidRDefault="00D41725" w:rsidP="00107FBE">
    <w:pPr>
      <w:pStyle w:val="Piedepgina"/>
      <w:rPr>
        <w:caps/>
        <w:color w:val="4F81BD" w:themeColor="accent1"/>
      </w:rPr>
    </w:pPr>
  </w:p>
  <w:p w14:paraId="70F4E5F3" w14:textId="77777777" w:rsidR="00D41725" w:rsidRDefault="00D4172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702084" w14:textId="7BF58C72" w:rsidR="00D41725" w:rsidRDefault="00D41725" w:rsidP="00107FBE">
    <w:pPr>
      <w:pStyle w:val="NmeracionRomano"/>
    </w:pPr>
    <w:r>
      <w:fldChar w:fldCharType="begin"/>
    </w:r>
    <w:r>
      <w:instrText>PAGE   \* MERGEFORMAT</w:instrText>
    </w:r>
    <w:r>
      <w:fldChar w:fldCharType="separate"/>
    </w:r>
    <w:r w:rsidR="00BD3A13">
      <w:t>xiii</w:t>
    </w:r>
    <w:r>
      <w:fldChar w:fldCharType="end"/>
    </w:r>
  </w:p>
  <w:p w14:paraId="7EF9D864" w14:textId="77777777" w:rsidR="00D41725" w:rsidRDefault="00D4172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5C947" w14:textId="4927EF51" w:rsidR="00D41725" w:rsidRDefault="00D41725" w:rsidP="00107FBE">
    <w:pPr>
      <w:pStyle w:val="NmeracionRomano"/>
    </w:pPr>
    <w:r>
      <w:fldChar w:fldCharType="begin"/>
    </w:r>
    <w:r>
      <w:instrText>PAGE   \* MERGEFORMAT</w:instrText>
    </w:r>
    <w:r>
      <w:fldChar w:fldCharType="separate"/>
    </w:r>
    <w:r w:rsidR="006B7BFF">
      <w:t>xiv</w:t>
    </w:r>
    <w:r>
      <w:fldChar w:fldCharType="end"/>
    </w:r>
  </w:p>
  <w:p w14:paraId="0F755BB8" w14:textId="77777777" w:rsidR="00D41725" w:rsidRDefault="00D41725">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908650"/>
      <w:docPartObj>
        <w:docPartGallery w:val="Page Numbers (Bottom of Page)"/>
        <w:docPartUnique/>
      </w:docPartObj>
    </w:sdtPr>
    <w:sdtContent>
      <w:p w14:paraId="6F9F1051" w14:textId="2B39F49E" w:rsidR="00D41725" w:rsidRDefault="00D41725">
        <w:pPr>
          <w:pStyle w:val="Piedepgina"/>
          <w:jc w:val="center"/>
        </w:pPr>
        <w:r>
          <w:fldChar w:fldCharType="begin"/>
        </w:r>
        <w:r>
          <w:instrText>PAGE   \* MERGEFORMAT</w:instrText>
        </w:r>
        <w:r>
          <w:fldChar w:fldCharType="separate"/>
        </w:r>
        <w:r w:rsidR="00BD3A13">
          <w:rPr>
            <w:noProof/>
          </w:rPr>
          <w:t>8</w:t>
        </w:r>
        <w:r>
          <w:fldChar w:fldCharType="end"/>
        </w:r>
      </w:p>
    </w:sdtContent>
  </w:sdt>
  <w:p w14:paraId="18A62390" w14:textId="77777777" w:rsidR="00D41725" w:rsidRDefault="00D41725">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5990078"/>
      <w:docPartObj>
        <w:docPartGallery w:val="Page Numbers (Bottom of Page)"/>
        <w:docPartUnique/>
      </w:docPartObj>
    </w:sdtPr>
    <w:sdtContent>
      <w:p w14:paraId="76199F9E" w14:textId="183D56B2" w:rsidR="00D41725" w:rsidRDefault="00D41725">
        <w:pPr>
          <w:pStyle w:val="Piedepgina"/>
          <w:jc w:val="center"/>
        </w:pPr>
        <w:r>
          <w:fldChar w:fldCharType="begin"/>
        </w:r>
        <w:r>
          <w:instrText>PAGE   \* MERGEFORMAT</w:instrText>
        </w:r>
        <w:r>
          <w:fldChar w:fldCharType="separate"/>
        </w:r>
        <w:r w:rsidR="00266040">
          <w:rPr>
            <w:noProof/>
          </w:rPr>
          <w:t>193</w:t>
        </w:r>
        <w:r>
          <w:fldChar w:fldCharType="end"/>
        </w:r>
      </w:p>
    </w:sdtContent>
  </w:sdt>
  <w:p w14:paraId="500D62AA" w14:textId="77777777" w:rsidR="00D41725" w:rsidRDefault="00D4172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9248B1" w14:textId="77777777" w:rsidR="0099525C" w:rsidRDefault="0099525C" w:rsidP="00F8365C">
      <w:r>
        <w:separator/>
      </w:r>
    </w:p>
  </w:footnote>
  <w:footnote w:type="continuationSeparator" w:id="0">
    <w:p w14:paraId="3AE1025B" w14:textId="77777777" w:rsidR="0099525C" w:rsidRDefault="0099525C" w:rsidP="00F836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E214C5C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5F125CD"/>
    <w:multiLevelType w:val="hybridMultilevel"/>
    <w:tmpl w:val="C65C6262"/>
    <w:lvl w:ilvl="0" w:tplc="32D2184A">
      <w:numFmt w:val="bullet"/>
      <w:lvlText w:val="-"/>
      <w:lvlJc w:val="left"/>
      <w:pPr>
        <w:ind w:left="830" w:hanging="360"/>
      </w:pPr>
      <w:rPr>
        <w:rFonts w:ascii="Times New Roman" w:eastAsia="Times New Roman" w:hAnsi="Times New Roman" w:cs="Times New Roman" w:hint="default"/>
        <w:w w:val="100"/>
        <w:sz w:val="22"/>
        <w:szCs w:val="22"/>
        <w:lang w:val="es-ES" w:eastAsia="en-US" w:bidi="ar-SA"/>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94557A5"/>
    <w:multiLevelType w:val="hybridMultilevel"/>
    <w:tmpl w:val="645A3F12"/>
    <w:lvl w:ilvl="0" w:tplc="0518ACD6">
      <w:start w:val="2"/>
      <w:numFmt w:val="bullet"/>
      <w:lvlText w:val=""/>
      <w:lvlJc w:val="left"/>
      <w:pPr>
        <w:ind w:left="720" w:hanging="72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96353E1"/>
    <w:multiLevelType w:val="hybridMultilevel"/>
    <w:tmpl w:val="4196A3CE"/>
    <w:lvl w:ilvl="0" w:tplc="103C44AE">
      <w:start w:val="5"/>
      <w:numFmt w:val="bullet"/>
      <w:lvlText w:val="-"/>
      <w:lvlJc w:val="left"/>
      <w:pPr>
        <w:ind w:left="720" w:hanging="360"/>
      </w:pPr>
      <w:rPr>
        <w:rFonts w:ascii="Times New Roman" w:eastAsiaTheme="minorEastAsia"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DB6257C"/>
    <w:multiLevelType w:val="hybridMultilevel"/>
    <w:tmpl w:val="A4C0EDB0"/>
    <w:lvl w:ilvl="0" w:tplc="08261A38">
      <w:numFmt w:val="bullet"/>
      <w:lvlText w:val="-"/>
      <w:lvlJc w:val="left"/>
      <w:pPr>
        <w:ind w:left="840" w:hanging="360"/>
      </w:pPr>
      <w:rPr>
        <w:rFonts w:ascii="Times New Roman" w:eastAsia="Times New Roman" w:hAnsi="Times New Roman" w:cs="Times New Roman" w:hint="default"/>
        <w:w w:val="100"/>
        <w:sz w:val="22"/>
        <w:szCs w:val="22"/>
        <w:lang w:val="es-ES" w:eastAsia="en-US" w:bidi="ar-SA"/>
      </w:rPr>
    </w:lvl>
    <w:lvl w:ilvl="1" w:tplc="7C00877E">
      <w:numFmt w:val="bullet"/>
      <w:lvlText w:val=""/>
      <w:lvlJc w:val="left"/>
      <w:pPr>
        <w:ind w:left="720" w:hanging="720"/>
      </w:pPr>
      <w:rPr>
        <w:rFonts w:ascii="Symbol" w:eastAsia="Symbol" w:hAnsi="Symbol" w:cs="Symbol" w:hint="default"/>
        <w:w w:val="100"/>
        <w:sz w:val="22"/>
        <w:szCs w:val="22"/>
        <w:lang w:val="es-ES" w:eastAsia="en-US" w:bidi="ar-SA"/>
      </w:rPr>
    </w:lvl>
    <w:lvl w:ilvl="2" w:tplc="FD18486C">
      <w:numFmt w:val="bullet"/>
      <w:lvlText w:val=""/>
      <w:lvlJc w:val="left"/>
      <w:pPr>
        <w:ind w:left="1973" w:hanging="360"/>
      </w:pPr>
      <w:rPr>
        <w:rFonts w:ascii="Symbol" w:eastAsia="Symbol" w:hAnsi="Symbol" w:cs="Symbol" w:hint="default"/>
        <w:w w:val="100"/>
        <w:sz w:val="22"/>
        <w:szCs w:val="22"/>
        <w:lang w:val="es-ES" w:eastAsia="en-US" w:bidi="ar-SA"/>
      </w:rPr>
    </w:lvl>
    <w:lvl w:ilvl="3" w:tplc="BCE2E442">
      <w:numFmt w:val="bullet"/>
      <w:lvlText w:val="•"/>
      <w:lvlJc w:val="left"/>
      <w:pPr>
        <w:ind w:left="2935" w:hanging="360"/>
      </w:pPr>
      <w:rPr>
        <w:rFonts w:hint="default"/>
        <w:lang w:val="es-ES" w:eastAsia="en-US" w:bidi="ar-SA"/>
      </w:rPr>
    </w:lvl>
    <w:lvl w:ilvl="4" w:tplc="73260E74">
      <w:numFmt w:val="bullet"/>
      <w:lvlText w:val="•"/>
      <w:lvlJc w:val="left"/>
      <w:pPr>
        <w:ind w:left="3891" w:hanging="360"/>
      </w:pPr>
      <w:rPr>
        <w:rFonts w:hint="default"/>
        <w:lang w:val="es-ES" w:eastAsia="en-US" w:bidi="ar-SA"/>
      </w:rPr>
    </w:lvl>
    <w:lvl w:ilvl="5" w:tplc="EE56DBEC">
      <w:numFmt w:val="bullet"/>
      <w:lvlText w:val="•"/>
      <w:lvlJc w:val="left"/>
      <w:pPr>
        <w:ind w:left="4846" w:hanging="360"/>
      </w:pPr>
      <w:rPr>
        <w:rFonts w:hint="default"/>
        <w:lang w:val="es-ES" w:eastAsia="en-US" w:bidi="ar-SA"/>
      </w:rPr>
    </w:lvl>
    <w:lvl w:ilvl="6" w:tplc="7EDC343A">
      <w:numFmt w:val="bullet"/>
      <w:lvlText w:val="•"/>
      <w:lvlJc w:val="left"/>
      <w:pPr>
        <w:ind w:left="5802" w:hanging="360"/>
      </w:pPr>
      <w:rPr>
        <w:rFonts w:hint="default"/>
        <w:lang w:val="es-ES" w:eastAsia="en-US" w:bidi="ar-SA"/>
      </w:rPr>
    </w:lvl>
    <w:lvl w:ilvl="7" w:tplc="FE9094EA">
      <w:numFmt w:val="bullet"/>
      <w:lvlText w:val="•"/>
      <w:lvlJc w:val="left"/>
      <w:pPr>
        <w:ind w:left="6757" w:hanging="360"/>
      </w:pPr>
      <w:rPr>
        <w:rFonts w:hint="default"/>
        <w:lang w:val="es-ES" w:eastAsia="en-US" w:bidi="ar-SA"/>
      </w:rPr>
    </w:lvl>
    <w:lvl w:ilvl="8" w:tplc="64186E10">
      <w:numFmt w:val="bullet"/>
      <w:lvlText w:val="•"/>
      <w:lvlJc w:val="left"/>
      <w:pPr>
        <w:ind w:left="7713" w:hanging="360"/>
      </w:pPr>
      <w:rPr>
        <w:rFonts w:hint="default"/>
        <w:lang w:val="es-ES" w:eastAsia="en-US" w:bidi="ar-SA"/>
      </w:rPr>
    </w:lvl>
  </w:abstractNum>
  <w:abstractNum w:abstractNumId="5" w15:restartNumberingAfterBreak="0">
    <w:nsid w:val="0EC83AF8"/>
    <w:multiLevelType w:val="hybridMultilevel"/>
    <w:tmpl w:val="EFE4A438"/>
    <w:lvl w:ilvl="0" w:tplc="0518ACD6">
      <w:start w:val="2"/>
      <w:numFmt w:val="bullet"/>
      <w:lvlText w:val=""/>
      <w:lvlJc w:val="left"/>
      <w:pPr>
        <w:ind w:left="720" w:hanging="72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F3C2395"/>
    <w:multiLevelType w:val="hybridMultilevel"/>
    <w:tmpl w:val="AA60C290"/>
    <w:lvl w:ilvl="0" w:tplc="7C00877E">
      <w:numFmt w:val="bullet"/>
      <w:lvlText w:val=""/>
      <w:lvlJc w:val="left"/>
      <w:pPr>
        <w:ind w:left="720" w:hanging="720"/>
      </w:pPr>
      <w:rPr>
        <w:rFonts w:ascii="Symbol" w:eastAsia="Symbol" w:hAnsi="Symbol" w:cs="Symbol" w:hint="default"/>
        <w:w w:val="100"/>
        <w:sz w:val="22"/>
        <w:szCs w:val="22"/>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20747F8"/>
    <w:multiLevelType w:val="hybridMultilevel"/>
    <w:tmpl w:val="70E0D186"/>
    <w:lvl w:ilvl="0" w:tplc="4FBA0008">
      <w:start w:val="1"/>
      <w:numFmt w:val="bullet"/>
      <w:lvlText w:val=""/>
      <w:lvlJc w:val="left"/>
      <w:pPr>
        <w:ind w:left="786" w:hanging="786"/>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442545D"/>
    <w:multiLevelType w:val="multilevel"/>
    <w:tmpl w:val="5E764958"/>
    <w:lvl w:ilvl="0">
      <w:start w:val="4"/>
      <w:numFmt w:val="decimal"/>
      <w:lvlText w:val="%1."/>
      <w:lvlJc w:val="left"/>
      <w:pPr>
        <w:ind w:left="360" w:hanging="360"/>
      </w:pPr>
      <w:rPr>
        <w:rFonts w:hint="default"/>
      </w:rPr>
    </w:lvl>
    <w:lvl w:ilvl="1">
      <w:start w:val="1"/>
      <w:numFmt w:val="decimal"/>
      <w:lvlText w:val="%1.%2."/>
      <w:lvlJc w:val="left"/>
      <w:pPr>
        <w:ind w:left="479" w:hanging="360"/>
      </w:pPr>
      <w:rPr>
        <w:rFonts w:hint="default"/>
      </w:rPr>
    </w:lvl>
    <w:lvl w:ilvl="2">
      <w:start w:val="1"/>
      <w:numFmt w:val="decimal"/>
      <w:lvlText w:val="%1.%2.%3."/>
      <w:lvlJc w:val="left"/>
      <w:pPr>
        <w:ind w:left="958" w:hanging="720"/>
      </w:pPr>
      <w:rPr>
        <w:rFonts w:hint="default"/>
      </w:rPr>
    </w:lvl>
    <w:lvl w:ilvl="3">
      <w:start w:val="1"/>
      <w:numFmt w:val="decimal"/>
      <w:lvlText w:val="%1.%2.%3.%4."/>
      <w:lvlJc w:val="left"/>
      <w:pPr>
        <w:ind w:left="1077" w:hanging="720"/>
      </w:pPr>
      <w:rPr>
        <w:rFonts w:hint="default"/>
      </w:rPr>
    </w:lvl>
    <w:lvl w:ilvl="4">
      <w:start w:val="1"/>
      <w:numFmt w:val="decimal"/>
      <w:lvlText w:val="%1.%2.%3.%4.%5."/>
      <w:lvlJc w:val="left"/>
      <w:pPr>
        <w:ind w:left="1556" w:hanging="1080"/>
      </w:pPr>
      <w:rPr>
        <w:rFonts w:hint="default"/>
      </w:rPr>
    </w:lvl>
    <w:lvl w:ilvl="5">
      <w:start w:val="1"/>
      <w:numFmt w:val="decimal"/>
      <w:lvlText w:val="%1.%2.%3.%4.%5.%6."/>
      <w:lvlJc w:val="left"/>
      <w:pPr>
        <w:ind w:left="1675" w:hanging="1080"/>
      </w:pPr>
      <w:rPr>
        <w:rFonts w:hint="default"/>
      </w:rPr>
    </w:lvl>
    <w:lvl w:ilvl="6">
      <w:start w:val="1"/>
      <w:numFmt w:val="decimal"/>
      <w:lvlText w:val="%1.%2.%3.%4.%5.%6.%7."/>
      <w:lvlJc w:val="left"/>
      <w:pPr>
        <w:ind w:left="2154" w:hanging="1440"/>
      </w:pPr>
      <w:rPr>
        <w:rFonts w:hint="default"/>
      </w:rPr>
    </w:lvl>
    <w:lvl w:ilvl="7">
      <w:start w:val="1"/>
      <w:numFmt w:val="decimal"/>
      <w:lvlText w:val="%1.%2.%3.%4.%5.%6.%7.%8."/>
      <w:lvlJc w:val="left"/>
      <w:pPr>
        <w:ind w:left="2273" w:hanging="1440"/>
      </w:pPr>
      <w:rPr>
        <w:rFonts w:hint="default"/>
      </w:rPr>
    </w:lvl>
    <w:lvl w:ilvl="8">
      <w:start w:val="1"/>
      <w:numFmt w:val="decimal"/>
      <w:lvlText w:val="%1.%2.%3.%4.%5.%6.%7.%8.%9."/>
      <w:lvlJc w:val="left"/>
      <w:pPr>
        <w:ind w:left="2752" w:hanging="1800"/>
      </w:pPr>
      <w:rPr>
        <w:rFonts w:hint="default"/>
      </w:rPr>
    </w:lvl>
  </w:abstractNum>
  <w:abstractNum w:abstractNumId="9" w15:restartNumberingAfterBreak="0">
    <w:nsid w:val="17D03B41"/>
    <w:multiLevelType w:val="hybridMultilevel"/>
    <w:tmpl w:val="DC925E94"/>
    <w:lvl w:ilvl="0" w:tplc="0518ACD6">
      <w:start w:val="2"/>
      <w:numFmt w:val="bullet"/>
      <w:lvlText w:val=""/>
      <w:lvlJc w:val="left"/>
      <w:pPr>
        <w:ind w:left="720" w:hanging="72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1A9331D3"/>
    <w:multiLevelType w:val="hybridMultilevel"/>
    <w:tmpl w:val="75001104"/>
    <w:lvl w:ilvl="0" w:tplc="300A0013">
      <w:start w:val="1"/>
      <w:numFmt w:val="upperRoman"/>
      <w:lvlText w:val="%1."/>
      <w:lvlJc w:val="right"/>
      <w:pPr>
        <w:ind w:left="1080" w:hanging="360"/>
      </w:pPr>
      <w:rPr>
        <w:rFonts w:hint="default"/>
      </w:rPr>
    </w:lvl>
    <w:lvl w:ilvl="1" w:tplc="0608D3F4">
      <w:start w:val="1"/>
      <w:numFmt w:val="decimal"/>
      <w:lvlText w:val="%2."/>
      <w:lvlJc w:val="left"/>
      <w:pPr>
        <w:ind w:left="644" w:hanging="360"/>
      </w:pPr>
      <w:rPr>
        <w:rFonts w:hint="default"/>
      </w:r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1" w15:restartNumberingAfterBreak="0">
    <w:nsid w:val="1B69533F"/>
    <w:multiLevelType w:val="hybridMultilevel"/>
    <w:tmpl w:val="A8ECDB2A"/>
    <w:lvl w:ilvl="0" w:tplc="4FBA0008">
      <w:start w:val="1"/>
      <w:numFmt w:val="bullet"/>
      <w:lvlText w:val=""/>
      <w:lvlJc w:val="left"/>
      <w:pPr>
        <w:ind w:left="786" w:hanging="786"/>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1CD96628"/>
    <w:multiLevelType w:val="hybridMultilevel"/>
    <w:tmpl w:val="B914C554"/>
    <w:lvl w:ilvl="0" w:tplc="5C70A0B2">
      <w:start w:val="2"/>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1D1B3AC9"/>
    <w:multiLevelType w:val="hybridMultilevel"/>
    <w:tmpl w:val="CD469A82"/>
    <w:lvl w:ilvl="0" w:tplc="4FBA0008">
      <w:start w:val="1"/>
      <w:numFmt w:val="bullet"/>
      <w:lvlText w:val=""/>
      <w:lvlJc w:val="left"/>
      <w:pPr>
        <w:ind w:left="786" w:hanging="786"/>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0593A69"/>
    <w:multiLevelType w:val="hybridMultilevel"/>
    <w:tmpl w:val="7F6CF802"/>
    <w:lvl w:ilvl="0" w:tplc="4FBA0008">
      <w:start w:val="1"/>
      <w:numFmt w:val="bullet"/>
      <w:lvlText w:val=""/>
      <w:lvlJc w:val="left"/>
      <w:pPr>
        <w:ind w:left="786" w:hanging="786"/>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26850168"/>
    <w:multiLevelType w:val="multilevel"/>
    <w:tmpl w:val="751E9CB2"/>
    <w:lvl w:ilvl="0">
      <w:start w:val="14"/>
      <w:numFmt w:val="bullet"/>
      <w:lvlText w:val=""/>
      <w:lvlJc w:val="left"/>
      <w:pPr>
        <w:ind w:left="614" w:hanging="614"/>
      </w:pPr>
      <w:rPr>
        <w:rFonts w:ascii="Symbol" w:eastAsia="Times New Roman" w:hAnsi="Symbol" w:cs="Times New Roman" w:hint="default"/>
        <w:w w:val="100"/>
        <w:sz w:val="22"/>
        <w:szCs w:val="22"/>
        <w:lang w:val="es-ES" w:eastAsia="en-US" w:bidi="ar-SA"/>
      </w:rPr>
    </w:lvl>
    <w:lvl w:ilvl="1">
      <w:start w:val="2"/>
      <w:numFmt w:val="decimal"/>
      <w:lvlText w:val="%1.%2"/>
      <w:lvlJc w:val="left"/>
      <w:pPr>
        <w:ind w:left="614" w:hanging="614"/>
      </w:pPr>
      <w:rPr>
        <w:rFonts w:ascii="Times New Roman" w:eastAsia="Times New Roman" w:hAnsi="Times New Roman" w:cs="Times New Roman" w:hint="default"/>
        <w:b/>
        <w:bCs/>
        <w:spacing w:val="-3"/>
        <w:w w:val="99"/>
        <w:sz w:val="24"/>
        <w:szCs w:val="24"/>
        <w:lang w:val="es-ES" w:eastAsia="en-US" w:bidi="ar-SA"/>
      </w:rPr>
    </w:lvl>
    <w:lvl w:ilvl="2">
      <w:numFmt w:val="bullet"/>
      <w:lvlText w:val=""/>
      <w:lvlJc w:val="left"/>
      <w:pPr>
        <w:ind w:left="1280" w:hanging="360"/>
      </w:pPr>
      <w:rPr>
        <w:rFonts w:ascii="Symbol" w:eastAsia="Symbol" w:hAnsi="Symbol" w:cs="Symbol" w:hint="default"/>
        <w:w w:val="100"/>
        <w:sz w:val="22"/>
        <w:szCs w:val="22"/>
        <w:lang w:val="es-ES" w:eastAsia="en-US" w:bidi="ar-SA"/>
      </w:rPr>
    </w:lvl>
    <w:lvl w:ilvl="3">
      <w:numFmt w:val="bullet"/>
      <w:lvlText w:val="•"/>
      <w:lvlJc w:val="left"/>
      <w:pPr>
        <w:ind w:left="3551" w:hanging="360"/>
      </w:pPr>
      <w:rPr>
        <w:rFonts w:hint="default"/>
        <w:lang w:val="es-ES" w:eastAsia="en-US" w:bidi="ar-SA"/>
      </w:rPr>
    </w:lvl>
    <w:lvl w:ilvl="4">
      <w:numFmt w:val="bullet"/>
      <w:lvlText w:val="•"/>
      <w:lvlJc w:val="left"/>
      <w:pPr>
        <w:ind w:left="4489" w:hanging="360"/>
      </w:pPr>
      <w:rPr>
        <w:rFonts w:hint="default"/>
        <w:lang w:val="es-ES" w:eastAsia="en-US" w:bidi="ar-SA"/>
      </w:rPr>
    </w:lvl>
    <w:lvl w:ilvl="5">
      <w:numFmt w:val="bullet"/>
      <w:lvlText w:val="•"/>
      <w:lvlJc w:val="left"/>
      <w:pPr>
        <w:ind w:left="5427" w:hanging="360"/>
      </w:pPr>
      <w:rPr>
        <w:rFonts w:hint="default"/>
        <w:lang w:val="es-ES" w:eastAsia="en-US" w:bidi="ar-SA"/>
      </w:rPr>
    </w:lvl>
    <w:lvl w:ilvl="6">
      <w:numFmt w:val="bullet"/>
      <w:lvlText w:val="•"/>
      <w:lvlJc w:val="left"/>
      <w:pPr>
        <w:ind w:left="6366" w:hanging="360"/>
      </w:pPr>
      <w:rPr>
        <w:rFonts w:hint="default"/>
        <w:lang w:val="es-ES" w:eastAsia="en-US" w:bidi="ar-SA"/>
      </w:rPr>
    </w:lvl>
    <w:lvl w:ilvl="7">
      <w:numFmt w:val="bullet"/>
      <w:lvlText w:val="•"/>
      <w:lvlJc w:val="left"/>
      <w:pPr>
        <w:ind w:left="7304" w:hanging="360"/>
      </w:pPr>
      <w:rPr>
        <w:rFonts w:hint="default"/>
        <w:lang w:val="es-ES" w:eastAsia="en-US" w:bidi="ar-SA"/>
      </w:rPr>
    </w:lvl>
    <w:lvl w:ilvl="8">
      <w:numFmt w:val="bullet"/>
      <w:lvlText w:val="•"/>
      <w:lvlJc w:val="left"/>
      <w:pPr>
        <w:ind w:left="8242" w:hanging="360"/>
      </w:pPr>
      <w:rPr>
        <w:rFonts w:hint="default"/>
        <w:lang w:val="es-ES" w:eastAsia="en-US" w:bidi="ar-SA"/>
      </w:rPr>
    </w:lvl>
  </w:abstractNum>
  <w:abstractNum w:abstractNumId="16" w15:restartNumberingAfterBreak="0">
    <w:nsid w:val="26FE0592"/>
    <w:multiLevelType w:val="hybridMultilevel"/>
    <w:tmpl w:val="A184D8FA"/>
    <w:lvl w:ilvl="0" w:tplc="AABA37CA">
      <w:start w:val="1"/>
      <w:numFmt w:val="bullet"/>
      <w:lvlText w:val=""/>
      <w:lvlJc w:val="left"/>
      <w:pPr>
        <w:ind w:left="720" w:hanging="72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9624DEE"/>
    <w:multiLevelType w:val="hybridMultilevel"/>
    <w:tmpl w:val="D97ABA78"/>
    <w:lvl w:ilvl="0" w:tplc="5C70A0B2">
      <w:start w:val="2"/>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2DDD22DB"/>
    <w:multiLevelType w:val="hybridMultilevel"/>
    <w:tmpl w:val="7B640E7A"/>
    <w:lvl w:ilvl="0" w:tplc="4FBA0008">
      <w:start w:val="1"/>
      <w:numFmt w:val="bullet"/>
      <w:lvlText w:val=""/>
      <w:lvlJc w:val="left"/>
      <w:pPr>
        <w:ind w:left="720" w:hanging="360"/>
      </w:pPr>
      <w:rPr>
        <w:rFonts w:ascii="Symbol" w:hAnsi="Symbol" w:hint="default"/>
        <w:w w:val="100"/>
        <w:sz w:val="22"/>
        <w:szCs w:val="22"/>
        <w:lang w:val="es-ES" w:eastAsia="en-US" w:bidi="ar-SA"/>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3797660F"/>
    <w:multiLevelType w:val="multilevel"/>
    <w:tmpl w:val="9530F81A"/>
    <w:lvl w:ilvl="0">
      <w:start w:val="1"/>
      <w:numFmt w:val="decimal"/>
      <w:lvlText w:val="%1."/>
      <w:lvlJc w:val="left"/>
      <w:pPr>
        <w:ind w:left="0" w:firstLine="0"/>
      </w:pPr>
      <w:rPr>
        <w:rFonts w:hint="default"/>
        <w:b/>
        <w:bCs/>
        <w:i w:val="0"/>
        <w:spacing w:val="-3"/>
        <w:w w:val="99"/>
        <w:sz w:val="22"/>
        <w:szCs w:val="24"/>
        <w:lang w:val="es-ES" w:eastAsia="en-US" w:bidi="ar-SA"/>
      </w:rPr>
    </w:lvl>
    <w:lvl w:ilvl="1">
      <w:start w:val="1"/>
      <w:numFmt w:val="decimal"/>
      <w:lvlText w:val="%1.%2."/>
      <w:lvlJc w:val="left"/>
      <w:pPr>
        <w:ind w:left="0" w:firstLine="0"/>
      </w:pPr>
      <w:rPr>
        <w:rFonts w:hint="default"/>
        <w:b/>
        <w:bCs/>
        <w:i w:val="0"/>
        <w:w w:val="100"/>
        <w:sz w:val="22"/>
        <w:szCs w:val="24"/>
        <w:lang w:val="es-ES" w:eastAsia="en-US" w:bidi="ar-SA"/>
      </w:rPr>
    </w:lvl>
    <w:lvl w:ilvl="2">
      <w:start w:val="1"/>
      <w:numFmt w:val="decimal"/>
      <w:lvlText w:val="%1.%2.%3."/>
      <w:lvlJc w:val="left"/>
      <w:pPr>
        <w:ind w:left="0" w:firstLine="0"/>
      </w:pPr>
      <w:rPr>
        <w:rFonts w:hint="default"/>
        <w:b/>
        <w:bCs/>
        <w:i/>
        <w:color w:val="auto"/>
        <w:spacing w:val="-24"/>
        <w:w w:val="99"/>
        <w:sz w:val="22"/>
        <w:szCs w:val="24"/>
        <w:lang w:val="es-ES" w:eastAsia="en-US" w:bidi="ar-SA"/>
      </w:rPr>
    </w:lvl>
    <w:lvl w:ilvl="3">
      <w:start w:val="1"/>
      <w:numFmt w:val="decimal"/>
      <w:lvlText w:val="%1.%2.%3.%4."/>
      <w:lvlJc w:val="left"/>
      <w:pPr>
        <w:tabs>
          <w:tab w:val="num" w:pos="1077"/>
        </w:tabs>
        <w:ind w:left="0" w:firstLine="0"/>
      </w:pPr>
      <w:rPr>
        <w:rFonts w:hint="default"/>
        <w:b w:val="0"/>
        <w:i/>
        <w:lang w:val="es-ES" w:eastAsia="en-US" w:bidi="ar-SA"/>
      </w:rPr>
    </w:lvl>
    <w:lvl w:ilvl="4">
      <w:start w:val="1"/>
      <w:numFmt w:val="decimal"/>
      <w:lvlText w:val="%1.%2.%3.%4.%5."/>
      <w:lvlJc w:val="left"/>
      <w:pPr>
        <w:ind w:left="0" w:firstLine="0"/>
      </w:pPr>
      <w:rPr>
        <w:rFonts w:hint="default"/>
        <w:b w:val="0"/>
        <w:i w:val="0"/>
        <w:lang w:val="es-ES" w:eastAsia="en-US" w:bidi="ar-SA"/>
      </w:rPr>
    </w:lvl>
    <w:lvl w:ilvl="5">
      <w:start w:val="1"/>
      <w:numFmt w:val="decimal"/>
      <w:lvlText w:val="%1.%2.%3.%4.%5.%6."/>
      <w:lvlJc w:val="left"/>
      <w:pPr>
        <w:ind w:left="2736" w:hanging="936"/>
      </w:pPr>
      <w:rPr>
        <w:rFonts w:hint="default"/>
        <w:i/>
        <w:lang w:val="es-ES" w:eastAsia="en-US" w:bidi="ar-SA"/>
      </w:rPr>
    </w:lvl>
    <w:lvl w:ilvl="6">
      <w:start w:val="1"/>
      <w:numFmt w:val="decimal"/>
      <w:lvlText w:val="%1.%2.%3.%4.%5.%6.%7."/>
      <w:lvlJc w:val="left"/>
      <w:pPr>
        <w:ind w:left="3240" w:hanging="1080"/>
      </w:pPr>
      <w:rPr>
        <w:rFonts w:hint="default"/>
        <w:i/>
        <w:lang w:val="es-ES" w:eastAsia="en-US" w:bidi="ar-SA"/>
      </w:rPr>
    </w:lvl>
    <w:lvl w:ilvl="7">
      <w:start w:val="1"/>
      <w:numFmt w:val="decimal"/>
      <w:lvlText w:val="%1.%2.%3.%4.%5.%6.%7.%8."/>
      <w:lvlJc w:val="left"/>
      <w:pPr>
        <w:ind w:left="3744" w:hanging="1224"/>
      </w:pPr>
      <w:rPr>
        <w:rFonts w:hint="default"/>
        <w:i/>
        <w:lang w:val="es-ES" w:eastAsia="en-US" w:bidi="ar-SA"/>
      </w:rPr>
    </w:lvl>
    <w:lvl w:ilvl="8">
      <w:start w:val="1"/>
      <w:numFmt w:val="decimal"/>
      <w:lvlText w:val="%1.%2.%3.%4.%5.%6.%7.%8.%9."/>
      <w:lvlJc w:val="left"/>
      <w:pPr>
        <w:ind w:left="4320" w:hanging="1440"/>
      </w:pPr>
      <w:rPr>
        <w:rFonts w:hint="default"/>
        <w:i/>
        <w:lang w:val="es-ES" w:eastAsia="en-US" w:bidi="ar-SA"/>
      </w:rPr>
    </w:lvl>
  </w:abstractNum>
  <w:abstractNum w:abstractNumId="20" w15:restartNumberingAfterBreak="0">
    <w:nsid w:val="3BD3511B"/>
    <w:multiLevelType w:val="hybridMultilevel"/>
    <w:tmpl w:val="2AAED3EA"/>
    <w:lvl w:ilvl="0" w:tplc="D3C6E25A">
      <w:start w:val="1"/>
      <w:numFmt w:val="bullet"/>
      <w:lvlText w:val=""/>
      <w:lvlJc w:val="left"/>
      <w:pPr>
        <w:ind w:left="36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3FEA3D1A"/>
    <w:multiLevelType w:val="hybridMultilevel"/>
    <w:tmpl w:val="B26AFEC8"/>
    <w:lvl w:ilvl="0" w:tplc="0518ACD6">
      <w:start w:val="2"/>
      <w:numFmt w:val="bullet"/>
      <w:lvlText w:val=""/>
      <w:lvlJc w:val="left"/>
      <w:pPr>
        <w:ind w:left="720" w:hanging="72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0577BDC"/>
    <w:multiLevelType w:val="hybridMultilevel"/>
    <w:tmpl w:val="DEAC21E8"/>
    <w:lvl w:ilvl="0" w:tplc="4FBA0008">
      <w:start w:val="1"/>
      <w:numFmt w:val="bullet"/>
      <w:lvlText w:val=""/>
      <w:lvlJc w:val="left"/>
      <w:pPr>
        <w:ind w:left="786" w:hanging="786"/>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436E2428"/>
    <w:multiLevelType w:val="multilevel"/>
    <w:tmpl w:val="B8B2068A"/>
    <w:lvl w:ilvl="0">
      <w:start w:val="3"/>
      <w:numFmt w:val="decimal"/>
      <w:lvlText w:val="%1."/>
      <w:lvlJc w:val="left"/>
      <w:pPr>
        <w:ind w:left="705" w:hanging="705"/>
      </w:pPr>
      <w:rPr>
        <w:rFonts w:hint="default"/>
        <w:sz w:val="22"/>
      </w:rPr>
    </w:lvl>
    <w:lvl w:ilvl="1">
      <w:start w:val="4"/>
      <w:numFmt w:val="decimal"/>
      <w:lvlText w:val="%1.%2."/>
      <w:lvlJc w:val="left"/>
      <w:pPr>
        <w:ind w:left="984" w:hanging="705"/>
      </w:pPr>
      <w:rPr>
        <w:rFonts w:hint="default"/>
        <w:sz w:val="22"/>
      </w:rPr>
    </w:lvl>
    <w:lvl w:ilvl="2">
      <w:start w:val="4"/>
      <w:numFmt w:val="decimal"/>
      <w:lvlText w:val="%1.%2.%3."/>
      <w:lvlJc w:val="left"/>
      <w:pPr>
        <w:ind w:left="1278" w:hanging="720"/>
      </w:pPr>
      <w:rPr>
        <w:rFonts w:hint="default"/>
        <w:sz w:val="22"/>
      </w:rPr>
    </w:lvl>
    <w:lvl w:ilvl="3">
      <w:start w:val="1"/>
      <w:numFmt w:val="decimal"/>
      <w:lvlText w:val="%1.%2.%3.%4."/>
      <w:lvlJc w:val="left"/>
      <w:pPr>
        <w:ind w:left="1557" w:hanging="720"/>
      </w:pPr>
      <w:rPr>
        <w:rFonts w:hint="default"/>
        <w:sz w:val="22"/>
      </w:rPr>
    </w:lvl>
    <w:lvl w:ilvl="4">
      <w:start w:val="1"/>
      <w:numFmt w:val="decimal"/>
      <w:lvlText w:val="%1.%2.%3.%4.%5."/>
      <w:lvlJc w:val="left"/>
      <w:pPr>
        <w:ind w:left="2196" w:hanging="1080"/>
      </w:pPr>
      <w:rPr>
        <w:rFonts w:hint="default"/>
        <w:sz w:val="22"/>
      </w:rPr>
    </w:lvl>
    <w:lvl w:ilvl="5">
      <w:start w:val="1"/>
      <w:numFmt w:val="decimal"/>
      <w:lvlText w:val="%1.%2.%3.%4.%5.%6."/>
      <w:lvlJc w:val="left"/>
      <w:pPr>
        <w:ind w:left="2475" w:hanging="1080"/>
      </w:pPr>
      <w:rPr>
        <w:rFonts w:hint="default"/>
        <w:sz w:val="22"/>
      </w:rPr>
    </w:lvl>
    <w:lvl w:ilvl="6">
      <w:start w:val="1"/>
      <w:numFmt w:val="decimal"/>
      <w:lvlText w:val="%1.%2.%3.%4.%5.%6.%7."/>
      <w:lvlJc w:val="left"/>
      <w:pPr>
        <w:ind w:left="3114" w:hanging="1440"/>
      </w:pPr>
      <w:rPr>
        <w:rFonts w:hint="default"/>
        <w:sz w:val="22"/>
      </w:rPr>
    </w:lvl>
    <w:lvl w:ilvl="7">
      <w:start w:val="1"/>
      <w:numFmt w:val="decimal"/>
      <w:lvlText w:val="%1.%2.%3.%4.%5.%6.%7.%8."/>
      <w:lvlJc w:val="left"/>
      <w:pPr>
        <w:ind w:left="3393" w:hanging="1440"/>
      </w:pPr>
      <w:rPr>
        <w:rFonts w:hint="default"/>
        <w:sz w:val="22"/>
      </w:rPr>
    </w:lvl>
    <w:lvl w:ilvl="8">
      <w:start w:val="1"/>
      <w:numFmt w:val="decimal"/>
      <w:lvlText w:val="%1.%2.%3.%4.%5.%6.%7.%8.%9."/>
      <w:lvlJc w:val="left"/>
      <w:pPr>
        <w:ind w:left="3672" w:hanging="1440"/>
      </w:pPr>
      <w:rPr>
        <w:rFonts w:hint="default"/>
        <w:sz w:val="22"/>
      </w:rPr>
    </w:lvl>
  </w:abstractNum>
  <w:abstractNum w:abstractNumId="24" w15:restartNumberingAfterBreak="0">
    <w:nsid w:val="449954C0"/>
    <w:multiLevelType w:val="hybridMultilevel"/>
    <w:tmpl w:val="C5B8B89C"/>
    <w:lvl w:ilvl="0" w:tplc="CBA07012">
      <w:start w:val="14"/>
      <w:numFmt w:val="bullet"/>
      <w:lvlText w:val=""/>
      <w:lvlJc w:val="left"/>
      <w:pPr>
        <w:ind w:left="720" w:hanging="72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5A339A6"/>
    <w:multiLevelType w:val="multilevel"/>
    <w:tmpl w:val="A9302AFE"/>
    <w:lvl w:ilvl="0">
      <w:start w:val="1"/>
      <w:numFmt w:val="bullet"/>
      <w:lvlText w:val=""/>
      <w:lvlJc w:val="left"/>
      <w:pPr>
        <w:ind w:left="0" w:firstLine="0"/>
      </w:pPr>
      <w:rPr>
        <w:rFonts w:ascii="Symbol" w:hAnsi="Symbol" w:hint="default"/>
        <w:b/>
        <w:bCs/>
        <w:i w:val="0"/>
        <w:spacing w:val="-3"/>
        <w:w w:val="99"/>
        <w:sz w:val="22"/>
        <w:szCs w:val="24"/>
        <w:lang w:val="es-ES" w:eastAsia="en-US" w:bidi="ar-SA"/>
      </w:rPr>
    </w:lvl>
    <w:lvl w:ilvl="1">
      <w:start w:val="1"/>
      <w:numFmt w:val="decimal"/>
      <w:lvlText w:val="%1.%2."/>
      <w:lvlJc w:val="left"/>
      <w:pPr>
        <w:ind w:left="0" w:firstLine="0"/>
      </w:pPr>
      <w:rPr>
        <w:rFonts w:hint="default"/>
        <w:b/>
        <w:bCs/>
        <w:i w:val="0"/>
        <w:w w:val="100"/>
        <w:sz w:val="22"/>
        <w:szCs w:val="24"/>
        <w:lang w:val="es-ES" w:eastAsia="en-US" w:bidi="ar-SA"/>
      </w:rPr>
    </w:lvl>
    <w:lvl w:ilvl="2">
      <w:start w:val="1"/>
      <w:numFmt w:val="decimal"/>
      <w:lvlText w:val="%1.%2.%3."/>
      <w:lvlJc w:val="left"/>
      <w:pPr>
        <w:ind w:left="0" w:firstLine="0"/>
      </w:pPr>
      <w:rPr>
        <w:rFonts w:hint="default"/>
        <w:b/>
        <w:bCs/>
        <w:i/>
        <w:color w:val="auto"/>
        <w:spacing w:val="-24"/>
        <w:w w:val="99"/>
        <w:sz w:val="22"/>
        <w:szCs w:val="24"/>
        <w:lang w:val="es-ES" w:eastAsia="en-US" w:bidi="ar-SA"/>
      </w:rPr>
    </w:lvl>
    <w:lvl w:ilvl="3">
      <w:start w:val="1"/>
      <w:numFmt w:val="decimal"/>
      <w:lvlText w:val="%1.%2.%3.%4."/>
      <w:lvlJc w:val="left"/>
      <w:pPr>
        <w:tabs>
          <w:tab w:val="num" w:pos="1077"/>
        </w:tabs>
        <w:ind w:left="0" w:firstLine="0"/>
      </w:pPr>
      <w:rPr>
        <w:rFonts w:hint="default"/>
        <w:b w:val="0"/>
        <w:i/>
        <w:lang w:val="es-ES" w:eastAsia="en-US" w:bidi="ar-SA"/>
      </w:rPr>
    </w:lvl>
    <w:lvl w:ilvl="4">
      <w:start w:val="1"/>
      <w:numFmt w:val="decimal"/>
      <w:lvlText w:val="%1.%2.%3.%4.%5."/>
      <w:lvlJc w:val="left"/>
      <w:pPr>
        <w:ind w:left="0" w:firstLine="0"/>
      </w:pPr>
      <w:rPr>
        <w:rFonts w:hint="default"/>
        <w:b w:val="0"/>
        <w:i w:val="0"/>
        <w:lang w:val="es-ES" w:eastAsia="en-US" w:bidi="ar-SA"/>
      </w:rPr>
    </w:lvl>
    <w:lvl w:ilvl="5">
      <w:start w:val="1"/>
      <w:numFmt w:val="decimal"/>
      <w:lvlText w:val="%1.%2.%3.%4.%5.%6."/>
      <w:lvlJc w:val="left"/>
      <w:pPr>
        <w:ind w:left="2736" w:hanging="936"/>
      </w:pPr>
      <w:rPr>
        <w:rFonts w:hint="default"/>
        <w:i/>
        <w:lang w:val="es-ES" w:eastAsia="en-US" w:bidi="ar-SA"/>
      </w:rPr>
    </w:lvl>
    <w:lvl w:ilvl="6">
      <w:start w:val="1"/>
      <w:numFmt w:val="decimal"/>
      <w:lvlText w:val="%1.%2.%3.%4.%5.%6.%7."/>
      <w:lvlJc w:val="left"/>
      <w:pPr>
        <w:ind w:left="3240" w:hanging="1080"/>
      </w:pPr>
      <w:rPr>
        <w:rFonts w:hint="default"/>
        <w:i/>
        <w:lang w:val="es-ES" w:eastAsia="en-US" w:bidi="ar-SA"/>
      </w:rPr>
    </w:lvl>
    <w:lvl w:ilvl="7">
      <w:start w:val="1"/>
      <w:numFmt w:val="decimal"/>
      <w:lvlText w:val="%1.%2.%3.%4.%5.%6.%7.%8."/>
      <w:lvlJc w:val="left"/>
      <w:pPr>
        <w:ind w:left="3744" w:hanging="1224"/>
      </w:pPr>
      <w:rPr>
        <w:rFonts w:hint="default"/>
        <w:i/>
        <w:lang w:val="es-ES" w:eastAsia="en-US" w:bidi="ar-SA"/>
      </w:rPr>
    </w:lvl>
    <w:lvl w:ilvl="8">
      <w:start w:val="1"/>
      <w:numFmt w:val="decimal"/>
      <w:lvlText w:val="%1.%2.%3.%4.%5.%6.%7.%8.%9."/>
      <w:lvlJc w:val="left"/>
      <w:pPr>
        <w:ind w:left="4320" w:hanging="1440"/>
      </w:pPr>
      <w:rPr>
        <w:rFonts w:hint="default"/>
        <w:i/>
        <w:lang w:val="es-ES" w:eastAsia="en-US" w:bidi="ar-SA"/>
      </w:rPr>
    </w:lvl>
  </w:abstractNum>
  <w:abstractNum w:abstractNumId="26" w15:restartNumberingAfterBreak="0">
    <w:nsid w:val="46590E5F"/>
    <w:multiLevelType w:val="multilevel"/>
    <w:tmpl w:val="F7FE8E96"/>
    <w:lvl w:ilvl="0">
      <w:start w:val="3"/>
      <w:numFmt w:val="decimal"/>
      <w:lvlText w:val="%1."/>
      <w:lvlJc w:val="left"/>
      <w:pPr>
        <w:ind w:left="705" w:hanging="705"/>
      </w:pPr>
      <w:rPr>
        <w:rFonts w:hint="default"/>
        <w:i/>
      </w:rPr>
    </w:lvl>
    <w:lvl w:ilvl="1">
      <w:start w:val="4"/>
      <w:numFmt w:val="decimal"/>
      <w:lvlText w:val="%1.%2."/>
      <w:lvlJc w:val="left"/>
      <w:pPr>
        <w:ind w:left="1217" w:hanging="705"/>
      </w:pPr>
      <w:rPr>
        <w:rFonts w:hint="default"/>
        <w:i/>
      </w:rPr>
    </w:lvl>
    <w:lvl w:ilvl="2">
      <w:start w:val="2"/>
      <w:numFmt w:val="decimal"/>
      <w:lvlText w:val="%1.%2.%3."/>
      <w:lvlJc w:val="left"/>
      <w:pPr>
        <w:ind w:left="1744" w:hanging="720"/>
      </w:pPr>
      <w:rPr>
        <w:rFonts w:hint="default"/>
        <w:i/>
      </w:rPr>
    </w:lvl>
    <w:lvl w:ilvl="3">
      <w:start w:val="1"/>
      <w:numFmt w:val="decimal"/>
      <w:lvlText w:val="%1.%2.%3.%4."/>
      <w:lvlJc w:val="left"/>
      <w:pPr>
        <w:ind w:left="2256" w:hanging="720"/>
      </w:pPr>
      <w:rPr>
        <w:rFonts w:hint="default"/>
        <w:i/>
      </w:rPr>
    </w:lvl>
    <w:lvl w:ilvl="4">
      <w:start w:val="1"/>
      <w:numFmt w:val="decimal"/>
      <w:lvlText w:val="%1.%2.%3.%4.%5."/>
      <w:lvlJc w:val="left"/>
      <w:pPr>
        <w:ind w:left="3128" w:hanging="1080"/>
      </w:pPr>
      <w:rPr>
        <w:rFonts w:hint="default"/>
        <w:i/>
      </w:rPr>
    </w:lvl>
    <w:lvl w:ilvl="5">
      <w:start w:val="1"/>
      <w:numFmt w:val="decimal"/>
      <w:lvlText w:val="%1.%2.%3.%4.%5.%6."/>
      <w:lvlJc w:val="left"/>
      <w:pPr>
        <w:ind w:left="3640" w:hanging="1080"/>
      </w:pPr>
      <w:rPr>
        <w:rFonts w:hint="default"/>
        <w:i/>
      </w:rPr>
    </w:lvl>
    <w:lvl w:ilvl="6">
      <w:start w:val="1"/>
      <w:numFmt w:val="decimal"/>
      <w:lvlText w:val="%1.%2.%3.%4.%5.%6.%7."/>
      <w:lvlJc w:val="left"/>
      <w:pPr>
        <w:ind w:left="4512" w:hanging="1440"/>
      </w:pPr>
      <w:rPr>
        <w:rFonts w:hint="default"/>
        <w:i/>
      </w:rPr>
    </w:lvl>
    <w:lvl w:ilvl="7">
      <w:start w:val="1"/>
      <w:numFmt w:val="decimal"/>
      <w:lvlText w:val="%1.%2.%3.%4.%5.%6.%7.%8."/>
      <w:lvlJc w:val="left"/>
      <w:pPr>
        <w:ind w:left="5024" w:hanging="1440"/>
      </w:pPr>
      <w:rPr>
        <w:rFonts w:hint="default"/>
        <w:i/>
      </w:rPr>
    </w:lvl>
    <w:lvl w:ilvl="8">
      <w:start w:val="1"/>
      <w:numFmt w:val="decimal"/>
      <w:lvlText w:val="%1.%2.%3.%4.%5.%6.%7.%8.%9."/>
      <w:lvlJc w:val="left"/>
      <w:pPr>
        <w:ind w:left="5896" w:hanging="1800"/>
      </w:pPr>
      <w:rPr>
        <w:rFonts w:hint="default"/>
        <w:i/>
      </w:rPr>
    </w:lvl>
  </w:abstractNum>
  <w:abstractNum w:abstractNumId="27" w15:restartNumberingAfterBreak="0">
    <w:nsid w:val="46683EA6"/>
    <w:multiLevelType w:val="hybridMultilevel"/>
    <w:tmpl w:val="2C12FD9C"/>
    <w:lvl w:ilvl="0" w:tplc="5C70A0B2">
      <w:start w:val="2"/>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8C210B6"/>
    <w:multiLevelType w:val="hybridMultilevel"/>
    <w:tmpl w:val="B5E242C6"/>
    <w:lvl w:ilvl="0" w:tplc="4FBA0008">
      <w:start w:val="1"/>
      <w:numFmt w:val="bullet"/>
      <w:lvlText w:val=""/>
      <w:lvlJc w:val="left"/>
      <w:pPr>
        <w:ind w:left="786" w:hanging="786"/>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49FC0027"/>
    <w:multiLevelType w:val="hybridMultilevel"/>
    <w:tmpl w:val="FD343C74"/>
    <w:lvl w:ilvl="0" w:tplc="4FBA0008">
      <w:start w:val="1"/>
      <w:numFmt w:val="bullet"/>
      <w:lvlText w:val=""/>
      <w:lvlJc w:val="left"/>
      <w:pPr>
        <w:ind w:left="786" w:hanging="786"/>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4DAE539D"/>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6857B37"/>
    <w:multiLevelType w:val="hybridMultilevel"/>
    <w:tmpl w:val="8208DB42"/>
    <w:lvl w:ilvl="0" w:tplc="0FDCEA92">
      <w:start w:val="1"/>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5D584CCD"/>
    <w:multiLevelType w:val="hybridMultilevel"/>
    <w:tmpl w:val="2A4C0050"/>
    <w:lvl w:ilvl="0" w:tplc="4FBA0008">
      <w:start w:val="1"/>
      <w:numFmt w:val="bullet"/>
      <w:lvlText w:val=""/>
      <w:lvlJc w:val="left"/>
      <w:pPr>
        <w:ind w:left="786" w:hanging="786"/>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216343D"/>
    <w:multiLevelType w:val="multilevel"/>
    <w:tmpl w:val="7D5A8D86"/>
    <w:lvl w:ilvl="0">
      <w:start w:val="3"/>
      <w:numFmt w:val="decimal"/>
      <w:lvlText w:val="%1."/>
      <w:lvlJc w:val="left"/>
      <w:pPr>
        <w:ind w:left="540" w:hanging="540"/>
      </w:pPr>
      <w:rPr>
        <w:rFonts w:hint="default"/>
        <w:sz w:val="22"/>
      </w:rPr>
    </w:lvl>
    <w:lvl w:ilvl="1">
      <w:start w:val="5"/>
      <w:numFmt w:val="decimal"/>
      <w:lvlText w:val="%1.%2."/>
      <w:lvlJc w:val="left"/>
      <w:pPr>
        <w:ind w:left="540" w:hanging="54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440" w:hanging="1440"/>
      </w:pPr>
      <w:rPr>
        <w:rFonts w:hint="default"/>
        <w:sz w:val="22"/>
      </w:rPr>
    </w:lvl>
  </w:abstractNum>
  <w:abstractNum w:abstractNumId="34" w15:restartNumberingAfterBreak="0">
    <w:nsid w:val="6BA57A81"/>
    <w:multiLevelType w:val="hybridMultilevel"/>
    <w:tmpl w:val="FC4C7918"/>
    <w:lvl w:ilvl="0" w:tplc="0518ACD6">
      <w:start w:val="2"/>
      <w:numFmt w:val="bullet"/>
      <w:lvlText w:val=""/>
      <w:lvlJc w:val="left"/>
      <w:pPr>
        <w:ind w:left="720" w:hanging="72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6BD63031"/>
    <w:multiLevelType w:val="hybridMultilevel"/>
    <w:tmpl w:val="7618EEDE"/>
    <w:lvl w:ilvl="0" w:tplc="0518ACD6">
      <w:start w:val="2"/>
      <w:numFmt w:val="bullet"/>
      <w:lvlText w:val=""/>
      <w:lvlJc w:val="left"/>
      <w:pPr>
        <w:ind w:left="720" w:hanging="72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C6B1C01"/>
    <w:multiLevelType w:val="hybridMultilevel"/>
    <w:tmpl w:val="E06C4940"/>
    <w:lvl w:ilvl="0" w:tplc="4FBA0008">
      <w:start w:val="1"/>
      <w:numFmt w:val="bullet"/>
      <w:lvlText w:val=""/>
      <w:lvlJc w:val="left"/>
      <w:pPr>
        <w:ind w:left="786" w:hanging="786"/>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E906AF3"/>
    <w:multiLevelType w:val="hybridMultilevel"/>
    <w:tmpl w:val="6242FF0A"/>
    <w:lvl w:ilvl="0" w:tplc="5C70A0B2">
      <w:start w:val="2"/>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5"/>
  </w:num>
  <w:num w:numId="2">
    <w:abstractNumId w:val="19"/>
  </w:num>
  <w:num w:numId="3">
    <w:abstractNumId w:val="4"/>
  </w:num>
  <w:num w:numId="4">
    <w:abstractNumId w:val="24"/>
  </w:num>
  <w:num w:numId="5">
    <w:abstractNumId w:val="1"/>
  </w:num>
  <w:num w:numId="6">
    <w:abstractNumId w:val="10"/>
  </w:num>
  <w:num w:numId="7">
    <w:abstractNumId w:val="14"/>
  </w:num>
  <w:num w:numId="8">
    <w:abstractNumId w:val="0"/>
  </w:num>
  <w:num w:numId="9">
    <w:abstractNumId w:val="3"/>
  </w:num>
  <w:num w:numId="10">
    <w:abstractNumId w:val="26"/>
  </w:num>
  <w:num w:numId="11">
    <w:abstractNumId w:val="6"/>
  </w:num>
  <w:num w:numId="12">
    <w:abstractNumId w:val="35"/>
  </w:num>
  <w:num w:numId="13">
    <w:abstractNumId w:val="21"/>
  </w:num>
  <w:num w:numId="14">
    <w:abstractNumId w:val="2"/>
  </w:num>
  <w:num w:numId="15">
    <w:abstractNumId w:val="17"/>
  </w:num>
  <w:num w:numId="16">
    <w:abstractNumId w:val="27"/>
  </w:num>
  <w:num w:numId="17">
    <w:abstractNumId w:val="5"/>
  </w:num>
  <w:num w:numId="18">
    <w:abstractNumId w:val="34"/>
  </w:num>
  <w:num w:numId="19">
    <w:abstractNumId w:val="9"/>
  </w:num>
  <w:num w:numId="20">
    <w:abstractNumId w:val="12"/>
  </w:num>
  <w:num w:numId="21">
    <w:abstractNumId w:val="37"/>
  </w:num>
  <w:num w:numId="22">
    <w:abstractNumId w:val="16"/>
  </w:num>
  <w:num w:numId="23">
    <w:abstractNumId w:val="13"/>
  </w:num>
  <w:num w:numId="24">
    <w:abstractNumId w:val="28"/>
  </w:num>
  <w:num w:numId="25">
    <w:abstractNumId w:val="36"/>
  </w:num>
  <w:num w:numId="26">
    <w:abstractNumId w:val="11"/>
  </w:num>
  <w:num w:numId="27">
    <w:abstractNumId w:val="32"/>
  </w:num>
  <w:num w:numId="28">
    <w:abstractNumId w:val="20"/>
  </w:num>
  <w:num w:numId="29">
    <w:abstractNumId w:val="31"/>
  </w:num>
  <w:num w:numId="30">
    <w:abstractNumId w:val="30"/>
  </w:num>
  <w:num w:numId="31">
    <w:abstractNumId w:val="7"/>
  </w:num>
  <w:num w:numId="32">
    <w:abstractNumId w:val="29"/>
  </w:num>
  <w:num w:numId="33">
    <w:abstractNumId w:val="22"/>
  </w:num>
  <w:num w:numId="34">
    <w:abstractNumId w:val="25"/>
  </w:num>
  <w:num w:numId="35">
    <w:abstractNumId w:val="18"/>
  </w:num>
  <w:num w:numId="36">
    <w:abstractNumId w:val="23"/>
  </w:num>
  <w:num w:numId="37">
    <w:abstractNumId w:val="33"/>
  </w:num>
  <w:num w:numId="38">
    <w:abstractNumId w:val="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hyphenationZone w:val="425"/>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31FB"/>
    <w:rsid w:val="00000C67"/>
    <w:rsid w:val="00001C65"/>
    <w:rsid w:val="000043AF"/>
    <w:rsid w:val="000046A2"/>
    <w:rsid w:val="00005540"/>
    <w:rsid w:val="000055A8"/>
    <w:rsid w:val="0000620B"/>
    <w:rsid w:val="0000776F"/>
    <w:rsid w:val="00007D77"/>
    <w:rsid w:val="0001238C"/>
    <w:rsid w:val="0001437B"/>
    <w:rsid w:val="00014B65"/>
    <w:rsid w:val="00014E5A"/>
    <w:rsid w:val="0001535C"/>
    <w:rsid w:val="0001643D"/>
    <w:rsid w:val="00016541"/>
    <w:rsid w:val="00016619"/>
    <w:rsid w:val="00016AB7"/>
    <w:rsid w:val="00020C46"/>
    <w:rsid w:val="000231EB"/>
    <w:rsid w:val="000233AB"/>
    <w:rsid w:val="000244FF"/>
    <w:rsid w:val="00025736"/>
    <w:rsid w:val="00026722"/>
    <w:rsid w:val="0003079D"/>
    <w:rsid w:val="00030EFA"/>
    <w:rsid w:val="00031BAB"/>
    <w:rsid w:val="000333AD"/>
    <w:rsid w:val="00035B50"/>
    <w:rsid w:val="00036B4F"/>
    <w:rsid w:val="00036E95"/>
    <w:rsid w:val="000419CA"/>
    <w:rsid w:val="0004271E"/>
    <w:rsid w:val="00042D03"/>
    <w:rsid w:val="00043908"/>
    <w:rsid w:val="00043BB9"/>
    <w:rsid w:val="00044F2C"/>
    <w:rsid w:val="0004525D"/>
    <w:rsid w:val="000455EB"/>
    <w:rsid w:val="00050950"/>
    <w:rsid w:val="0005169A"/>
    <w:rsid w:val="0005442B"/>
    <w:rsid w:val="0005472F"/>
    <w:rsid w:val="00055EB4"/>
    <w:rsid w:val="000563F8"/>
    <w:rsid w:val="00056DF2"/>
    <w:rsid w:val="00057A2F"/>
    <w:rsid w:val="00060319"/>
    <w:rsid w:val="00060D65"/>
    <w:rsid w:val="00062674"/>
    <w:rsid w:val="000629C3"/>
    <w:rsid w:val="00065577"/>
    <w:rsid w:val="00065BDC"/>
    <w:rsid w:val="00065DDE"/>
    <w:rsid w:val="00066B55"/>
    <w:rsid w:val="00066B9B"/>
    <w:rsid w:val="00067041"/>
    <w:rsid w:val="00070069"/>
    <w:rsid w:val="0007174C"/>
    <w:rsid w:val="00071A2A"/>
    <w:rsid w:val="00073B9B"/>
    <w:rsid w:val="00075E4A"/>
    <w:rsid w:val="00076CD0"/>
    <w:rsid w:val="00080118"/>
    <w:rsid w:val="00081DBA"/>
    <w:rsid w:val="00082933"/>
    <w:rsid w:val="00084832"/>
    <w:rsid w:val="0008517F"/>
    <w:rsid w:val="00085454"/>
    <w:rsid w:val="00085BDA"/>
    <w:rsid w:val="00085D08"/>
    <w:rsid w:val="000871E6"/>
    <w:rsid w:val="00087FE1"/>
    <w:rsid w:val="00091769"/>
    <w:rsid w:val="000936A7"/>
    <w:rsid w:val="0009378C"/>
    <w:rsid w:val="0009412C"/>
    <w:rsid w:val="00094FF4"/>
    <w:rsid w:val="0009534C"/>
    <w:rsid w:val="000959DC"/>
    <w:rsid w:val="00095AD6"/>
    <w:rsid w:val="00096136"/>
    <w:rsid w:val="000965BF"/>
    <w:rsid w:val="00096BC8"/>
    <w:rsid w:val="00096D7C"/>
    <w:rsid w:val="000979FA"/>
    <w:rsid w:val="000A1EA4"/>
    <w:rsid w:val="000A2CD2"/>
    <w:rsid w:val="000A2D05"/>
    <w:rsid w:val="000A2FF3"/>
    <w:rsid w:val="000A37BC"/>
    <w:rsid w:val="000A6714"/>
    <w:rsid w:val="000B063D"/>
    <w:rsid w:val="000B0BBB"/>
    <w:rsid w:val="000B39C6"/>
    <w:rsid w:val="000B59C6"/>
    <w:rsid w:val="000B69A1"/>
    <w:rsid w:val="000B7766"/>
    <w:rsid w:val="000C04CF"/>
    <w:rsid w:val="000C0AED"/>
    <w:rsid w:val="000C0B07"/>
    <w:rsid w:val="000C0EFC"/>
    <w:rsid w:val="000C1E5F"/>
    <w:rsid w:val="000C3170"/>
    <w:rsid w:val="000C3BFE"/>
    <w:rsid w:val="000C44B2"/>
    <w:rsid w:val="000C6624"/>
    <w:rsid w:val="000C73D3"/>
    <w:rsid w:val="000D1FAE"/>
    <w:rsid w:val="000D2EC4"/>
    <w:rsid w:val="000D2F69"/>
    <w:rsid w:val="000D32E0"/>
    <w:rsid w:val="000D450A"/>
    <w:rsid w:val="000D7083"/>
    <w:rsid w:val="000D7965"/>
    <w:rsid w:val="000D7C48"/>
    <w:rsid w:val="000E0C73"/>
    <w:rsid w:val="000E10B1"/>
    <w:rsid w:val="000E4074"/>
    <w:rsid w:val="000E592D"/>
    <w:rsid w:val="000E67E6"/>
    <w:rsid w:val="000E7321"/>
    <w:rsid w:val="000F1E7B"/>
    <w:rsid w:val="000F3359"/>
    <w:rsid w:val="000F4665"/>
    <w:rsid w:val="000F472C"/>
    <w:rsid w:val="000F4A13"/>
    <w:rsid w:val="000F7E5B"/>
    <w:rsid w:val="000F7F87"/>
    <w:rsid w:val="001022BD"/>
    <w:rsid w:val="00102347"/>
    <w:rsid w:val="001035B9"/>
    <w:rsid w:val="0010381A"/>
    <w:rsid w:val="00103E5C"/>
    <w:rsid w:val="001045EF"/>
    <w:rsid w:val="00105DBF"/>
    <w:rsid w:val="00107FBE"/>
    <w:rsid w:val="001106BF"/>
    <w:rsid w:val="00110770"/>
    <w:rsid w:val="00110A5C"/>
    <w:rsid w:val="00110C78"/>
    <w:rsid w:val="0011479F"/>
    <w:rsid w:val="001150A7"/>
    <w:rsid w:val="00116705"/>
    <w:rsid w:val="00120768"/>
    <w:rsid w:val="0012124D"/>
    <w:rsid w:val="001218B3"/>
    <w:rsid w:val="00122032"/>
    <w:rsid w:val="001223C5"/>
    <w:rsid w:val="00123141"/>
    <w:rsid w:val="001234A4"/>
    <w:rsid w:val="001242FC"/>
    <w:rsid w:val="0012663E"/>
    <w:rsid w:val="0012706D"/>
    <w:rsid w:val="001276D8"/>
    <w:rsid w:val="0012788D"/>
    <w:rsid w:val="00127916"/>
    <w:rsid w:val="00127E95"/>
    <w:rsid w:val="00130039"/>
    <w:rsid w:val="00131A2A"/>
    <w:rsid w:val="00132ACE"/>
    <w:rsid w:val="00133667"/>
    <w:rsid w:val="001338AB"/>
    <w:rsid w:val="00133A71"/>
    <w:rsid w:val="001344DD"/>
    <w:rsid w:val="001353B1"/>
    <w:rsid w:val="00135C0D"/>
    <w:rsid w:val="00137FE1"/>
    <w:rsid w:val="00140020"/>
    <w:rsid w:val="00140593"/>
    <w:rsid w:val="0014104E"/>
    <w:rsid w:val="001421E1"/>
    <w:rsid w:val="0014222E"/>
    <w:rsid w:val="001422D0"/>
    <w:rsid w:val="001430AC"/>
    <w:rsid w:val="001437DB"/>
    <w:rsid w:val="00143BFF"/>
    <w:rsid w:val="00143D21"/>
    <w:rsid w:val="00144EED"/>
    <w:rsid w:val="00150177"/>
    <w:rsid w:val="001511BC"/>
    <w:rsid w:val="001530B9"/>
    <w:rsid w:val="001532B9"/>
    <w:rsid w:val="001538A2"/>
    <w:rsid w:val="001541C4"/>
    <w:rsid w:val="00154AA7"/>
    <w:rsid w:val="0015711E"/>
    <w:rsid w:val="0015718F"/>
    <w:rsid w:val="0015722F"/>
    <w:rsid w:val="00157A6C"/>
    <w:rsid w:val="00161532"/>
    <w:rsid w:val="001616EA"/>
    <w:rsid w:val="00164978"/>
    <w:rsid w:val="00166B2C"/>
    <w:rsid w:val="0016746A"/>
    <w:rsid w:val="00170908"/>
    <w:rsid w:val="001717B7"/>
    <w:rsid w:val="001719D1"/>
    <w:rsid w:val="0017233D"/>
    <w:rsid w:val="001730BA"/>
    <w:rsid w:val="001746C6"/>
    <w:rsid w:val="00174A03"/>
    <w:rsid w:val="0017599B"/>
    <w:rsid w:val="0017620A"/>
    <w:rsid w:val="00176E14"/>
    <w:rsid w:val="001805EB"/>
    <w:rsid w:val="00180B76"/>
    <w:rsid w:val="00180EA9"/>
    <w:rsid w:val="00180F57"/>
    <w:rsid w:val="00181991"/>
    <w:rsid w:val="00182DE6"/>
    <w:rsid w:val="0018374E"/>
    <w:rsid w:val="00184664"/>
    <w:rsid w:val="001846ED"/>
    <w:rsid w:val="00184B62"/>
    <w:rsid w:val="0018509E"/>
    <w:rsid w:val="001870DE"/>
    <w:rsid w:val="001910B0"/>
    <w:rsid w:val="00191E0D"/>
    <w:rsid w:val="0019240B"/>
    <w:rsid w:val="00194A20"/>
    <w:rsid w:val="00194B1A"/>
    <w:rsid w:val="00194C3A"/>
    <w:rsid w:val="00195C21"/>
    <w:rsid w:val="00195FA5"/>
    <w:rsid w:val="00196CE2"/>
    <w:rsid w:val="001A0EC2"/>
    <w:rsid w:val="001A158D"/>
    <w:rsid w:val="001A49DF"/>
    <w:rsid w:val="001A4C7D"/>
    <w:rsid w:val="001A4D99"/>
    <w:rsid w:val="001B1803"/>
    <w:rsid w:val="001B224A"/>
    <w:rsid w:val="001B2491"/>
    <w:rsid w:val="001B2B93"/>
    <w:rsid w:val="001B2F04"/>
    <w:rsid w:val="001B4007"/>
    <w:rsid w:val="001B4253"/>
    <w:rsid w:val="001B5A35"/>
    <w:rsid w:val="001B5F3D"/>
    <w:rsid w:val="001B754B"/>
    <w:rsid w:val="001B7632"/>
    <w:rsid w:val="001B7708"/>
    <w:rsid w:val="001C144C"/>
    <w:rsid w:val="001C1786"/>
    <w:rsid w:val="001C1FA1"/>
    <w:rsid w:val="001C237C"/>
    <w:rsid w:val="001C2809"/>
    <w:rsid w:val="001C39E1"/>
    <w:rsid w:val="001C3C85"/>
    <w:rsid w:val="001C4A29"/>
    <w:rsid w:val="001C660A"/>
    <w:rsid w:val="001C7D4D"/>
    <w:rsid w:val="001D0B41"/>
    <w:rsid w:val="001D105F"/>
    <w:rsid w:val="001D1312"/>
    <w:rsid w:val="001D3215"/>
    <w:rsid w:val="001D4269"/>
    <w:rsid w:val="001D4D86"/>
    <w:rsid w:val="001D5451"/>
    <w:rsid w:val="001D55A3"/>
    <w:rsid w:val="001D6694"/>
    <w:rsid w:val="001D6947"/>
    <w:rsid w:val="001D7E43"/>
    <w:rsid w:val="001E2730"/>
    <w:rsid w:val="001E69CE"/>
    <w:rsid w:val="001E7AC1"/>
    <w:rsid w:val="001F06CA"/>
    <w:rsid w:val="001F0FC0"/>
    <w:rsid w:val="001F1091"/>
    <w:rsid w:val="001F1528"/>
    <w:rsid w:val="001F1B2B"/>
    <w:rsid w:val="001F25F4"/>
    <w:rsid w:val="001F3BFF"/>
    <w:rsid w:val="001F3C5C"/>
    <w:rsid w:val="001F3F25"/>
    <w:rsid w:val="001F4119"/>
    <w:rsid w:val="001F5193"/>
    <w:rsid w:val="001F6C3F"/>
    <w:rsid w:val="001F70E2"/>
    <w:rsid w:val="0020016C"/>
    <w:rsid w:val="0020021D"/>
    <w:rsid w:val="0020078A"/>
    <w:rsid w:val="002022E6"/>
    <w:rsid w:val="00202497"/>
    <w:rsid w:val="00202C16"/>
    <w:rsid w:val="00203869"/>
    <w:rsid w:val="002048C0"/>
    <w:rsid w:val="002049E6"/>
    <w:rsid w:val="00207E02"/>
    <w:rsid w:val="00210A5C"/>
    <w:rsid w:val="00212830"/>
    <w:rsid w:val="00213E0A"/>
    <w:rsid w:val="00214482"/>
    <w:rsid w:val="00215129"/>
    <w:rsid w:val="00216D2B"/>
    <w:rsid w:val="0021773B"/>
    <w:rsid w:val="00217CF8"/>
    <w:rsid w:val="002223AE"/>
    <w:rsid w:val="002224D6"/>
    <w:rsid w:val="0022423B"/>
    <w:rsid w:val="00224986"/>
    <w:rsid w:val="002254B8"/>
    <w:rsid w:val="00226DE9"/>
    <w:rsid w:val="00230222"/>
    <w:rsid w:val="0023108E"/>
    <w:rsid w:val="0023171E"/>
    <w:rsid w:val="002324E1"/>
    <w:rsid w:val="0023297C"/>
    <w:rsid w:val="00232F9C"/>
    <w:rsid w:val="00234AEE"/>
    <w:rsid w:val="00235064"/>
    <w:rsid w:val="0023599D"/>
    <w:rsid w:val="00236857"/>
    <w:rsid w:val="00236925"/>
    <w:rsid w:val="00240E74"/>
    <w:rsid w:val="00241652"/>
    <w:rsid w:val="00241FFD"/>
    <w:rsid w:val="002428D1"/>
    <w:rsid w:val="00243D62"/>
    <w:rsid w:val="00250188"/>
    <w:rsid w:val="002505D9"/>
    <w:rsid w:val="0025133C"/>
    <w:rsid w:val="002518C7"/>
    <w:rsid w:val="0025219F"/>
    <w:rsid w:val="00254693"/>
    <w:rsid w:val="0025576B"/>
    <w:rsid w:val="002572B4"/>
    <w:rsid w:val="002578C6"/>
    <w:rsid w:val="00261A6B"/>
    <w:rsid w:val="00261BA5"/>
    <w:rsid w:val="00261E51"/>
    <w:rsid w:val="002625F3"/>
    <w:rsid w:val="0026296B"/>
    <w:rsid w:val="00262FAC"/>
    <w:rsid w:val="002655C9"/>
    <w:rsid w:val="00266040"/>
    <w:rsid w:val="0026625B"/>
    <w:rsid w:val="0026656A"/>
    <w:rsid w:val="00266930"/>
    <w:rsid w:val="002669FA"/>
    <w:rsid w:val="00266F4A"/>
    <w:rsid w:val="002705C4"/>
    <w:rsid w:val="00270780"/>
    <w:rsid w:val="002712A9"/>
    <w:rsid w:val="00273626"/>
    <w:rsid w:val="0027485D"/>
    <w:rsid w:val="00275262"/>
    <w:rsid w:val="00276001"/>
    <w:rsid w:val="00280759"/>
    <w:rsid w:val="0028234A"/>
    <w:rsid w:val="00283CC6"/>
    <w:rsid w:val="00284CCE"/>
    <w:rsid w:val="002868F3"/>
    <w:rsid w:val="00286FDC"/>
    <w:rsid w:val="002900BF"/>
    <w:rsid w:val="0029118B"/>
    <w:rsid w:val="00293F1D"/>
    <w:rsid w:val="00294267"/>
    <w:rsid w:val="0029552A"/>
    <w:rsid w:val="00297431"/>
    <w:rsid w:val="002A1633"/>
    <w:rsid w:val="002A1E5F"/>
    <w:rsid w:val="002A2B76"/>
    <w:rsid w:val="002A4F49"/>
    <w:rsid w:val="002A6259"/>
    <w:rsid w:val="002A6376"/>
    <w:rsid w:val="002A75B1"/>
    <w:rsid w:val="002B0582"/>
    <w:rsid w:val="002B1584"/>
    <w:rsid w:val="002B26AC"/>
    <w:rsid w:val="002B27CF"/>
    <w:rsid w:val="002B2BCE"/>
    <w:rsid w:val="002B42AE"/>
    <w:rsid w:val="002B4F62"/>
    <w:rsid w:val="002B533E"/>
    <w:rsid w:val="002B5F4E"/>
    <w:rsid w:val="002B7180"/>
    <w:rsid w:val="002B7B32"/>
    <w:rsid w:val="002C0CD8"/>
    <w:rsid w:val="002C0F99"/>
    <w:rsid w:val="002C229F"/>
    <w:rsid w:val="002C4EA2"/>
    <w:rsid w:val="002C5FFB"/>
    <w:rsid w:val="002D17B7"/>
    <w:rsid w:val="002D1995"/>
    <w:rsid w:val="002D19AF"/>
    <w:rsid w:val="002D1E16"/>
    <w:rsid w:val="002D3196"/>
    <w:rsid w:val="002D3242"/>
    <w:rsid w:val="002D37FE"/>
    <w:rsid w:val="002D3BC4"/>
    <w:rsid w:val="002D5091"/>
    <w:rsid w:val="002D61B8"/>
    <w:rsid w:val="002D6B37"/>
    <w:rsid w:val="002D6DB6"/>
    <w:rsid w:val="002E21C7"/>
    <w:rsid w:val="002E2341"/>
    <w:rsid w:val="002E2764"/>
    <w:rsid w:val="002E2CDE"/>
    <w:rsid w:val="002E2DDD"/>
    <w:rsid w:val="002E601C"/>
    <w:rsid w:val="002F0680"/>
    <w:rsid w:val="002F0C7D"/>
    <w:rsid w:val="002F2681"/>
    <w:rsid w:val="002F2975"/>
    <w:rsid w:val="002F3FE9"/>
    <w:rsid w:val="002F40B5"/>
    <w:rsid w:val="002F44E3"/>
    <w:rsid w:val="002F4B56"/>
    <w:rsid w:val="002F54DA"/>
    <w:rsid w:val="002F5E0B"/>
    <w:rsid w:val="002F60F1"/>
    <w:rsid w:val="002F6627"/>
    <w:rsid w:val="002F6E00"/>
    <w:rsid w:val="002F72E7"/>
    <w:rsid w:val="002F748D"/>
    <w:rsid w:val="00300693"/>
    <w:rsid w:val="00300947"/>
    <w:rsid w:val="003015AC"/>
    <w:rsid w:val="003023CB"/>
    <w:rsid w:val="00302DAF"/>
    <w:rsid w:val="003040E5"/>
    <w:rsid w:val="00305FCE"/>
    <w:rsid w:val="0030647F"/>
    <w:rsid w:val="00310DB4"/>
    <w:rsid w:val="00310F5E"/>
    <w:rsid w:val="0031163D"/>
    <w:rsid w:val="00312E71"/>
    <w:rsid w:val="00313211"/>
    <w:rsid w:val="003137FD"/>
    <w:rsid w:val="00313AAB"/>
    <w:rsid w:val="0031674C"/>
    <w:rsid w:val="00320EE1"/>
    <w:rsid w:val="0032159D"/>
    <w:rsid w:val="00321D98"/>
    <w:rsid w:val="0032231E"/>
    <w:rsid w:val="00322EC7"/>
    <w:rsid w:val="00324FFB"/>
    <w:rsid w:val="00331A35"/>
    <w:rsid w:val="00331A48"/>
    <w:rsid w:val="00333822"/>
    <w:rsid w:val="00333B06"/>
    <w:rsid w:val="0033425F"/>
    <w:rsid w:val="0033659A"/>
    <w:rsid w:val="00336A1A"/>
    <w:rsid w:val="00337903"/>
    <w:rsid w:val="0034005E"/>
    <w:rsid w:val="00340231"/>
    <w:rsid w:val="0034288C"/>
    <w:rsid w:val="0034298C"/>
    <w:rsid w:val="0034322A"/>
    <w:rsid w:val="00343890"/>
    <w:rsid w:val="00344600"/>
    <w:rsid w:val="0034511D"/>
    <w:rsid w:val="00345D43"/>
    <w:rsid w:val="003460AB"/>
    <w:rsid w:val="00346558"/>
    <w:rsid w:val="003473F9"/>
    <w:rsid w:val="0035010B"/>
    <w:rsid w:val="003504E2"/>
    <w:rsid w:val="00350B99"/>
    <w:rsid w:val="00352B3F"/>
    <w:rsid w:val="00352D82"/>
    <w:rsid w:val="00352F63"/>
    <w:rsid w:val="0035324A"/>
    <w:rsid w:val="00354455"/>
    <w:rsid w:val="00354C9E"/>
    <w:rsid w:val="00356961"/>
    <w:rsid w:val="003605C8"/>
    <w:rsid w:val="0036060B"/>
    <w:rsid w:val="00361651"/>
    <w:rsid w:val="003616BD"/>
    <w:rsid w:val="00363750"/>
    <w:rsid w:val="00365005"/>
    <w:rsid w:val="00367BE6"/>
    <w:rsid w:val="0037204E"/>
    <w:rsid w:val="003737B0"/>
    <w:rsid w:val="003743E3"/>
    <w:rsid w:val="00375AF1"/>
    <w:rsid w:val="00376495"/>
    <w:rsid w:val="0037649E"/>
    <w:rsid w:val="00376AF0"/>
    <w:rsid w:val="00376C09"/>
    <w:rsid w:val="0037755F"/>
    <w:rsid w:val="00380105"/>
    <w:rsid w:val="00381B9A"/>
    <w:rsid w:val="00382D6C"/>
    <w:rsid w:val="003848B7"/>
    <w:rsid w:val="003857C1"/>
    <w:rsid w:val="00386AB6"/>
    <w:rsid w:val="003916F1"/>
    <w:rsid w:val="00391F7A"/>
    <w:rsid w:val="003929FE"/>
    <w:rsid w:val="00393E0A"/>
    <w:rsid w:val="0039400E"/>
    <w:rsid w:val="003962E0"/>
    <w:rsid w:val="00396592"/>
    <w:rsid w:val="003965FC"/>
    <w:rsid w:val="003969F0"/>
    <w:rsid w:val="00396C41"/>
    <w:rsid w:val="003A009B"/>
    <w:rsid w:val="003A1F40"/>
    <w:rsid w:val="003A35AE"/>
    <w:rsid w:val="003A43EF"/>
    <w:rsid w:val="003A46BA"/>
    <w:rsid w:val="003A632B"/>
    <w:rsid w:val="003A7209"/>
    <w:rsid w:val="003A76FB"/>
    <w:rsid w:val="003B0ADF"/>
    <w:rsid w:val="003B0F57"/>
    <w:rsid w:val="003B104F"/>
    <w:rsid w:val="003B1A97"/>
    <w:rsid w:val="003B3508"/>
    <w:rsid w:val="003B3EC9"/>
    <w:rsid w:val="003B454C"/>
    <w:rsid w:val="003B4A0B"/>
    <w:rsid w:val="003B553B"/>
    <w:rsid w:val="003B6D5A"/>
    <w:rsid w:val="003C158C"/>
    <w:rsid w:val="003C2647"/>
    <w:rsid w:val="003C2C74"/>
    <w:rsid w:val="003C3D16"/>
    <w:rsid w:val="003C46CB"/>
    <w:rsid w:val="003C5273"/>
    <w:rsid w:val="003C601A"/>
    <w:rsid w:val="003C6A94"/>
    <w:rsid w:val="003C6F3F"/>
    <w:rsid w:val="003D3568"/>
    <w:rsid w:val="003D3DEE"/>
    <w:rsid w:val="003D3E0F"/>
    <w:rsid w:val="003D3E79"/>
    <w:rsid w:val="003D4696"/>
    <w:rsid w:val="003D7B57"/>
    <w:rsid w:val="003E12B5"/>
    <w:rsid w:val="003E1B46"/>
    <w:rsid w:val="003E52AA"/>
    <w:rsid w:val="003E60A0"/>
    <w:rsid w:val="003E70EB"/>
    <w:rsid w:val="003F0FF4"/>
    <w:rsid w:val="003F15EB"/>
    <w:rsid w:val="003F2F53"/>
    <w:rsid w:val="003F4DBA"/>
    <w:rsid w:val="003F638F"/>
    <w:rsid w:val="003F68F7"/>
    <w:rsid w:val="003F691B"/>
    <w:rsid w:val="003F6D2C"/>
    <w:rsid w:val="004005A7"/>
    <w:rsid w:val="004009A5"/>
    <w:rsid w:val="00400A1F"/>
    <w:rsid w:val="00401880"/>
    <w:rsid w:val="00402313"/>
    <w:rsid w:val="00402938"/>
    <w:rsid w:val="00402D1F"/>
    <w:rsid w:val="004036DD"/>
    <w:rsid w:val="0040376C"/>
    <w:rsid w:val="00404635"/>
    <w:rsid w:val="0040554F"/>
    <w:rsid w:val="00405F6E"/>
    <w:rsid w:val="004060F0"/>
    <w:rsid w:val="00407618"/>
    <w:rsid w:val="00407F26"/>
    <w:rsid w:val="00411419"/>
    <w:rsid w:val="004117F0"/>
    <w:rsid w:val="004118F5"/>
    <w:rsid w:val="00411B4C"/>
    <w:rsid w:val="0041218A"/>
    <w:rsid w:val="00413293"/>
    <w:rsid w:val="004135A0"/>
    <w:rsid w:val="004136BA"/>
    <w:rsid w:val="0041384C"/>
    <w:rsid w:val="004143E9"/>
    <w:rsid w:val="00415F3B"/>
    <w:rsid w:val="004165A6"/>
    <w:rsid w:val="00416A15"/>
    <w:rsid w:val="00420938"/>
    <w:rsid w:val="00422D90"/>
    <w:rsid w:val="004233EF"/>
    <w:rsid w:val="004246F0"/>
    <w:rsid w:val="00425319"/>
    <w:rsid w:val="00425946"/>
    <w:rsid w:val="00425F17"/>
    <w:rsid w:val="0042613D"/>
    <w:rsid w:val="00426373"/>
    <w:rsid w:val="00430E24"/>
    <w:rsid w:val="00431B49"/>
    <w:rsid w:val="00431E64"/>
    <w:rsid w:val="00432402"/>
    <w:rsid w:val="004327BF"/>
    <w:rsid w:val="00432828"/>
    <w:rsid w:val="00434F4B"/>
    <w:rsid w:val="004354D7"/>
    <w:rsid w:val="00436087"/>
    <w:rsid w:val="0043613D"/>
    <w:rsid w:val="004367E4"/>
    <w:rsid w:val="00443B65"/>
    <w:rsid w:val="00444213"/>
    <w:rsid w:val="0044504C"/>
    <w:rsid w:val="00446804"/>
    <w:rsid w:val="00446D80"/>
    <w:rsid w:val="00447764"/>
    <w:rsid w:val="0045035B"/>
    <w:rsid w:val="00451205"/>
    <w:rsid w:val="0045273B"/>
    <w:rsid w:val="00453073"/>
    <w:rsid w:val="00453C50"/>
    <w:rsid w:val="00454D0F"/>
    <w:rsid w:val="004556E2"/>
    <w:rsid w:val="00456457"/>
    <w:rsid w:val="0045768F"/>
    <w:rsid w:val="00457B9C"/>
    <w:rsid w:val="00461900"/>
    <w:rsid w:val="0046338E"/>
    <w:rsid w:val="00463C35"/>
    <w:rsid w:val="004649AC"/>
    <w:rsid w:val="00467AE4"/>
    <w:rsid w:val="00471533"/>
    <w:rsid w:val="004717F0"/>
    <w:rsid w:val="00471F83"/>
    <w:rsid w:val="00472861"/>
    <w:rsid w:val="00472E6F"/>
    <w:rsid w:val="00473ECC"/>
    <w:rsid w:val="0047585A"/>
    <w:rsid w:val="00475A88"/>
    <w:rsid w:val="00475AA6"/>
    <w:rsid w:val="004763A4"/>
    <w:rsid w:val="004765B1"/>
    <w:rsid w:val="004770B9"/>
    <w:rsid w:val="00477502"/>
    <w:rsid w:val="00480C8D"/>
    <w:rsid w:val="00482A91"/>
    <w:rsid w:val="00482EBA"/>
    <w:rsid w:val="004833E8"/>
    <w:rsid w:val="0048362F"/>
    <w:rsid w:val="00485341"/>
    <w:rsid w:val="0048735F"/>
    <w:rsid w:val="00487AE6"/>
    <w:rsid w:val="00491FAF"/>
    <w:rsid w:val="00495C0C"/>
    <w:rsid w:val="004969DC"/>
    <w:rsid w:val="00496B8B"/>
    <w:rsid w:val="004972A1"/>
    <w:rsid w:val="00497C13"/>
    <w:rsid w:val="00497DBE"/>
    <w:rsid w:val="00497E68"/>
    <w:rsid w:val="004A1650"/>
    <w:rsid w:val="004A2280"/>
    <w:rsid w:val="004A6FD0"/>
    <w:rsid w:val="004A7EFE"/>
    <w:rsid w:val="004A7F4A"/>
    <w:rsid w:val="004A7F7E"/>
    <w:rsid w:val="004B03AA"/>
    <w:rsid w:val="004B05B1"/>
    <w:rsid w:val="004B1C19"/>
    <w:rsid w:val="004B2CAE"/>
    <w:rsid w:val="004B2F5C"/>
    <w:rsid w:val="004B4747"/>
    <w:rsid w:val="004B4DE6"/>
    <w:rsid w:val="004B6AAE"/>
    <w:rsid w:val="004B6CAF"/>
    <w:rsid w:val="004B75BF"/>
    <w:rsid w:val="004C0519"/>
    <w:rsid w:val="004C0E0C"/>
    <w:rsid w:val="004C1052"/>
    <w:rsid w:val="004C14FA"/>
    <w:rsid w:val="004C21AA"/>
    <w:rsid w:val="004C2B55"/>
    <w:rsid w:val="004C35EF"/>
    <w:rsid w:val="004C4E1F"/>
    <w:rsid w:val="004C5477"/>
    <w:rsid w:val="004C71A7"/>
    <w:rsid w:val="004C7B1A"/>
    <w:rsid w:val="004C7D30"/>
    <w:rsid w:val="004D0AE8"/>
    <w:rsid w:val="004D0C3C"/>
    <w:rsid w:val="004D1CF6"/>
    <w:rsid w:val="004D1EAD"/>
    <w:rsid w:val="004D3C03"/>
    <w:rsid w:val="004D3C91"/>
    <w:rsid w:val="004D410C"/>
    <w:rsid w:val="004D446C"/>
    <w:rsid w:val="004D4CCB"/>
    <w:rsid w:val="004D5134"/>
    <w:rsid w:val="004D551E"/>
    <w:rsid w:val="004D5FBE"/>
    <w:rsid w:val="004D6132"/>
    <w:rsid w:val="004D7432"/>
    <w:rsid w:val="004D7C4D"/>
    <w:rsid w:val="004E0C8F"/>
    <w:rsid w:val="004E3249"/>
    <w:rsid w:val="004E479B"/>
    <w:rsid w:val="004E49DC"/>
    <w:rsid w:val="004E4EC3"/>
    <w:rsid w:val="004F0280"/>
    <w:rsid w:val="004F0D04"/>
    <w:rsid w:val="004F2540"/>
    <w:rsid w:val="004F3360"/>
    <w:rsid w:val="004F50D3"/>
    <w:rsid w:val="004F514E"/>
    <w:rsid w:val="004F5762"/>
    <w:rsid w:val="005006C5"/>
    <w:rsid w:val="00503801"/>
    <w:rsid w:val="00504470"/>
    <w:rsid w:val="005044B8"/>
    <w:rsid w:val="005044F4"/>
    <w:rsid w:val="00505B4B"/>
    <w:rsid w:val="00506A17"/>
    <w:rsid w:val="00506C56"/>
    <w:rsid w:val="00507DCF"/>
    <w:rsid w:val="00510687"/>
    <w:rsid w:val="00510BE0"/>
    <w:rsid w:val="005110BC"/>
    <w:rsid w:val="005136F7"/>
    <w:rsid w:val="00514255"/>
    <w:rsid w:val="00514865"/>
    <w:rsid w:val="00515B82"/>
    <w:rsid w:val="00516276"/>
    <w:rsid w:val="00517083"/>
    <w:rsid w:val="005177F3"/>
    <w:rsid w:val="00520650"/>
    <w:rsid w:val="00520764"/>
    <w:rsid w:val="00523B5B"/>
    <w:rsid w:val="005248EF"/>
    <w:rsid w:val="00525055"/>
    <w:rsid w:val="00526B86"/>
    <w:rsid w:val="00526CB0"/>
    <w:rsid w:val="0052736C"/>
    <w:rsid w:val="00531786"/>
    <w:rsid w:val="00531A02"/>
    <w:rsid w:val="00533452"/>
    <w:rsid w:val="005338C4"/>
    <w:rsid w:val="00535408"/>
    <w:rsid w:val="00536851"/>
    <w:rsid w:val="00537912"/>
    <w:rsid w:val="00537F35"/>
    <w:rsid w:val="00541218"/>
    <w:rsid w:val="0054275C"/>
    <w:rsid w:val="0054351D"/>
    <w:rsid w:val="00544FB5"/>
    <w:rsid w:val="005459DC"/>
    <w:rsid w:val="00547C62"/>
    <w:rsid w:val="00551647"/>
    <w:rsid w:val="005535E3"/>
    <w:rsid w:val="00556292"/>
    <w:rsid w:val="00556A60"/>
    <w:rsid w:val="0055786A"/>
    <w:rsid w:val="00557E70"/>
    <w:rsid w:val="00561EAB"/>
    <w:rsid w:val="00562299"/>
    <w:rsid w:val="00564504"/>
    <w:rsid w:val="00564B30"/>
    <w:rsid w:val="0056513A"/>
    <w:rsid w:val="00565459"/>
    <w:rsid w:val="00565492"/>
    <w:rsid w:val="00565C78"/>
    <w:rsid w:val="00566547"/>
    <w:rsid w:val="005704F1"/>
    <w:rsid w:val="00570D1C"/>
    <w:rsid w:val="00571E79"/>
    <w:rsid w:val="0057208F"/>
    <w:rsid w:val="00574B35"/>
    <w:rsid w:val="00575CDD"/>
    <w:rsid w:val="00576F4D"/>
    <w:rsid w:val="00581646"/>
    <w:rsid w:val="005817B3"/>
    <w:rsid w:val="00582F01"/>
    <w:rsid w:val="005837B8"/>
    <w:rsid w:val="0058480E"/>
    <w:rsid w:val="00590305"/>
    <w:rsid w:val="00590C50"/>
    <w:rsid w:val="0059129B"/>
    <w:rsid w:val="005912AD"/>
    <w:rsid w:val="005932A2"/>
    <w:rsid w:val="005939BD"/>
    <w:rsid w:val="00595850"/>
    <w:rsid w:val="00596D85"/>
    <w:rsid w:val="00596EB4"/>
    <w:rsid w:val="005977A3"/>
    <w:rsid w:val="005A09AC"/>
    <w:rsid w:val="005A2823"/>
    <w:rsid w:val="005A2A2D"/>
    <w:rsid w:val="005A386A"/>
    <w:rsid w:val="005A61F2"/>
    <w:rsid w:val="005A6753"/>
    <w:rsid w:val="005A695F"/>
    <w:rsid w:val="005A6BA9"/>
    <w:rsid w:val="005B0C74"/>
    <w:rsid w:val="005B228E"/>
    <w:rsid w:val="005B3236"/>
    <w:rsid w:val="005B34DB"/>
    <w:rsid w:val="005B3DAB"/>
    <w:rsid w:val="005B428E"/>
    <w:rsid w:val="005B5B5F"/>
    <w:rsid w:val="005B62F7"/>
    <w:rsid w:val="005B74EB"/>
    <w:rsid w:val="005C000A"/>
    <w:rsid w:val="005C0BED"/>
    <w:rsid w:val="005C125F"/>
    <w:rsid w:val="005C1F8F"/>
    <w:rsid w:val="005C218A"/>
    <w:rsid w:val="005C5035"/>
    <w:rsid w:val="005C566A"/>
    <w:rsid w:val="005C591A"/>
    <w:rsid w:val="005C5F9F"/>
    <w:rsid w:val="005C792E"/>
    <w:rsid w:val="005C7A98"/>
    <w:rsid w:val="005C7DE9"/>
    <w:rsid w:val="005D0BFA"/>
    <w:rsid w:val="005D2199"/>
    <w:rsid w:val="005D273E"/>
    <w:rsid w:val="005D27BB"/>
    <w:rsid w:val="005D3061"/>
    <w:rsid w:val="005D3115"/>
    <w:rsid w:val="005D31DC"/>
    <w:rsid w:val="005D3B16"/>
    <w:rsid w:val="005D46AD"/>
    <w:rsid w:val="005D4C79"/>
    <w:rsid w:val="005D4FA9"/>
    <w:rsid w:val="005D6269"/>
    <w:rsid w:val="005D6DE6"/>
    <w:rsid w:val="005D6DFC"/>
    <w:rsid w:val="005D77E5"/>
    <w:rsid w:val="005D7C58"/>
    <w:rsid w:val="005E1813"/>
    <w:rsid w:val="005E2305"/>
    <w:rsid w:val="005E3796"/>
    <w:rsid w:val="005E53BC"/>
    <w:rsid w:val="005E56A4"/>
    <w:rsid w:val="005E72A5"/>
    <w:rsid w:val="005E7DE4"/>
    <w:rsid w:val="005E7F12"/>
    <w:rsid w:val="005F158F"/>
    <w:rsid w:val="005F3CE3"/>
    <w:rsid w:val="005F3DBB"/>
    <w:rsid w:val="005F3FAF"/>
    <w:rsid w:val="005F5037"/>
    <w:rsid w:val="005F5B62"/>
    <w:rsid w:val="005F6686"/>
    <w:rsid w:val="005F6B7D"/>
    <w:rsid w:val="00600602"/>
    <w:rsid w:val="00600D11"/>
    <w:rsid w:val="00601D23"/>
    <w:rsid w:val="00602124"/>
    <w:rsid w:val="00602C29"/>
    <w:rsid w:val="0060395C"/>
    <w:rsid w:val="00603B16"/>
    <w:rsid w:val="00604F4E"/>
    <w:rsid w:val="0060658F"/>
    <w:rsid w:val="00607632"/>
    <w:rsid w:val="0060786E"/>
    <w:rsid w:val="00607AC1"/>
    <w:rsid w:val="00607D52"/>
    <w:rsid w:val="00611CAF"/>
    <w:rsid w:val="00612513"/>
    <w:rsid w:val="00613BC2"/>
    <w:rsid w:val="00613C0C"/>
    <w:rsid w:val="0061685B"/>
    <w:rsid w:val="006205B9"/>
    <w:rsid w:val="00623809"/>
    <w:rsid w:val="00624E65"/>
    <w:rsid w:val="006255DD"/>
    <w:rsid w:val="00626D7F"/>
    <w:rsid w:val="00627269"/>
    <w:rsid w:val="00633609"/>
    <w:rsid w:val="00634630"/>
    <w:rsid w:val="0063477B"/>
    <w:rsid w:val="00635775"/>
    <w:rsid w:val="00636B4B"/>
    <w:rsid w:val="00637BFC"/>
    <w:rsid w:val="00637C74"/>
    <w:rsid w:val="00640B66"/>
    <w:rsid w:val="00640BA7"/>
    <w:rsid w:val="0064137F"/>
    <w:rsid w:val="00642FC3"/>
    <w:rsid w:val="006449D3"/>
    <w:rsid w:val="00646682"/>
    <w:rsid w:val="00647878"/>
    <w:rsid w:val="00650010"/>
    <w:rsid w:val="00651080"/>
    <w:rsid w:val="006514DE"/>
    <w:rsid w:val="0065156E"/>
    <w:rsid w:val="00651666"/>
    <w:rsid w:val="00652779"/>
    <w:rsid w:val="0065324F"/>
    <w:rsid w:val="006539F6"/>
    <w:rsid w:val="0065474A"/>
    <w:rsid w:val="00654A75"/>
    <w:rsid w:val="00655B79"/>
    <w:rsid w:val="006607B5"/>
    <w:rsid w:val="00662E35"/>
    <w:rsid w:val="00663052"/>
    <w:rsid w:val="006633FD"/>
    <w:rsid w:val="0066411E"/>
    <w:rsid w:val="00664F3B"/>
    <w:rsid w:val="00665293"/>
    <w:rsid w:val="006657A1"/>
    <w:rsid w:val="00666662"/>
    <w:rsid w:val="00666DCA"/>
    <w:rsid w:val="00667848"/>
    <w:rsid w:val="006702F6"/>
    <w:rsid w:val="00672653"/>
    <w:rsid w:val="00673047"/>
    <w:rsid w:val="00673CE1"/>
    <w:rsid w:val="00674484"/>
    <w:rsid w:val="006771EC"/>
    <w:rsid w:val="00677503"/>
    <w:rsid w:val="006778DD"/>
    <w:rsid w:val="00677C03"/>
    <w:rsid w:val="00680820"/>
    <w:rsid w:val="0068620C"/>
    <w:rsid w:val="006913A1"/>
    <w:rsid w:val="00691B9D"/>
    <w:rsid w:val="006920C5"/>
    <w:rsid w:val="006936AB"/>
    <w:rsid w:val="0069381B"/>
    <w:rsid w:val="0069433D"/>
    <w:rsid w:val="00695679"/>
    <w:rsid w:val="00695FDC"/>
    <w:rsid w:val="0069770E"/>
    <w:rsid w:val="006A16EE"/>
    <w:rsid w:val="006A205D"/>
    <w:rsid w:val="006A2CBB"/>
    <w:rsid w:val="006A2F2A"/>
    <w:rsid w:val="006A3DBA"/>
    <w:rsid w:val="006A4598"/>
    <w:rsid w:val="006A5137"/>
    <w:rsid w:val="006A5618"/>
    <w:rsid w:val="006A5F95"/>
    <w:rsid w:val="006A65F7"/>
    <w:rsid w:val="006B0B1E"/>
    <w:rsid w:val="006B15CA"/>
    <w:rsid w:val="006B26F2"/>
    <w:rsid w:val="006B475F"/>
    <w:rsid w:val="006B5574"/>
    <w:rsid w:val="006B5A6E"/>
    <w:rsid w:val="006B605A"/>
    <w:rsid w:val="006B7BFF"/>
    <w:rsid w:val="006C0935"/>
    <w:rsid w:val="006C2669"/>
    <w:rsid w:val="006C27F9"/>
    <w:rsid w:val="006C29D3"/>
    <w:rsid w:val="006C3B40"/>
    <w:rsid w:val="006C5738"/>
    <w:rsid w:val="006C581F"/>
    <w:rsid w:val="006C5A41"/>
    <w:rsid w:val="006C6437"/>
    <w:rsid w:val="006C7DC6"/>
    <w:rsid w:val="006D0B8F"/>
    <w:rsid w:val="006D12A8"/>
    <w:rsid w:val="006D3185"/>
    <w:rsid w:val="006D4088"/>
    <w:rsid w:val="006D493E"/>
    <w:rsid w:val="006D5B3D"/>
    <w:rsid w:val="006D6026"/>
    <w:rsid w:val="006D6CAD"/>
    <w:rsid w:val="006D725C"/>
    <w:rsid w:val="006D7672"/>
    <w:rsid w:val="006D7890"/>
    <w:rsid w:val="006E05E8"/>
    <w:rsid w:val="006E568E"/>
    <w:rsid w:val="006E7F72"/>
    <w:rsid w:val="006F0F39"/>
    <w:rsid w:val="006F16CD"/>
    <w:rsid w:val="006F3532"/>
    <w:rsid w:val="006F3A0B"/>
    <w:rsid w:val="006F478F"/>
    <w:rsid w:val="006F4E46"/>
    <w:rsid w:val="006F66E8"/>
    <w:rsid w:val="00700AA8"/>
    <w:rsid w:val="007026FC"/>
    <w:rsid w:val="00703EED"/>
    <w:rsid w:val="00704DF4"/>
    <w:rsid w:val="007057B1"/>
    <w:rsid w:val="00705AF3"/>
    <w:rsid w:val="00705FB7"/>
    <w:rsid w:val="0070610C"/>
    <w:rsid w:val="00706B92"/>
    <w:rsid w:val="00710F10"/>
    <w:rsid w:val="00712A98"/>
    <w:rsid w:val="00714A3B"/>
    <w:rsid w:val="00715EB4"/>
    <w:rsid w:val="00717708"/>
    <w:rsid w:val="00720622"/>
    <w:rsid w:val="00722C56"/>
    <w:rsid w:val="00725221"/>
    <w:rsid w:val="0072660F"/>
    <w:rsid w:val="00727089"/>
    <w:rsid w:val="007279F2"/>
    <w:rsid w:val="00727B5E"/>
    <w:rsid w:val="0073021E"/>
    <w:rsid w:val="007315D5"/>
    <w:rsid w:val="00731A82"/>
    <w:rsid w:val="0073210E"/>
    <w:rsid w:val="0073370E"/>
    <w:rsid w:val="0073474A"/>
    <w:rsid w:val="007355DB"/>
    <w:rsid w:val="007360C5"/>
    <w:rsid w:val="00736D3F"/>
    <w:rsid w:val="0073733E"/>
    <w:rsid w:val="007401BB"/>
    <w:rsid w:val="00740C57"/>
    <w:rsid w:val="0074102F"/>
    <w:rsid w:val="00741F58"/>
    <w:rsid w:val="00743E40"/>
    <w:rsid w:val="007442A8"/>
    <w:rsid w:val="00744862"/>
    <w:rsid w:val="00744AF5"/>
    <w:rsid w:val="00746B1B"/>
    <w:rsid w:val="00747E16"/>
    <w:rsid w:val="00747EBE"/>
    <w:rsid w:val="00752794"/>
    <w:rsid w:val="007537AE"/>
    <w:rsid w:val="00753CA1"/>
    <w:rsid w:val="007545FF"/>
    <w:rsid w:val="007553D7"/>
    <w:rsid w:val="00756307"/>
    <w:rsid w:val="007568BA"/>
    <w:rsid w:val="00757C5E"/>
    <w:rsid w:val="00760554"/>
    <w:rsid w:val="00762546"/>
    <w:rsid w:val="007629F9"/>
    <w:rsid w:val="00763071"/>
    <w:rsid w:val="0076308C"/>
    <w:rsid w:val="00764032"/>
    <w:rsid w:val="0076471D"/>
    <w:rsid w:val="00765DBC"/>
    <w:rsid w:val="007670F8"/>
    <w:rsid w:val="0076779C"/>
    <w:rsid w:val="00770496"/>
    <w:rsid w:val="00770F12"/>
    <w:rsid w:val="00770F57"/>
    <w:rsid w:val="00771341"/>
    <w:rsid w:val="00771740"/>
    <w:rsid w:val="00771B22"/>
    <w:rsid w:val="0077262D"/>
    <w:rsid w:val="00772AB4"/>
    <w:rsid w:val="00773A06"/>
    <w:rsid w:val="00774587"/>
    <w:rsid w:val="00774C79"/>
    <w:rsid w:val="00775219"/>
    <w:rsid w:val="00775E2B"/>
    <w:rsid w:val="0077668F"/>
    <w:rsid w:val="0077686D"/>
    <w:rsid w:val="007768DE"/>
    <w:rsid w:val="00777A10"/>
    <w:rsid w:val="00781A11"/>
    <w:rsid w:val="00781C6F"/>
    <w:rsid w:val="00781F54"/>
    <w:rsid w:val="007820AD"/>
    <w:rsid w:val="00783347"/>
    <w:rsid w:val="007834DB"/>
    <w:rsid w:val="00783AE0"/>
    <w:rsid w:val="00784452"/>
    <w:rsid w:val="007856B8"/>
    <w:rsid w:val="00785C85"/>
    <w:rsid w:val="00785F2C"/>
    <w:rsid w:val="00786961"/>
    <w:rsid w:val="00786B02"/>
    <w:rsid w:val="00786BEA"/>
    <w:rsid w:val="00786F13"/>
    <w:rsid w:val="00787938"/>
    <w:rsid w:val="00790DF4"/>
    <w:rsid w:val="00791D79"/>
    <w:rsid w:val="007928F2"/>
    <w:rsid w:val="007939D7"/>
    <w:rsid w:val="00795687"/>
    <w:rsid w:val="00795842"/>
    <w:rsid w:val="00797173"/>
    <w:rsid w:val="00797EE6"/>
    <w:rsid w:val="007A007D"/>
    <w:rsid w:val="007A432A"/>
    <w:rsid w:val="007A44C1"/>
    <w:rsid w:val="007A51AA"/>
    <w:rsid w:val="007A5D26"/>
    <w:rsid w:val="007A6EB5"/>
    <w:rsid w:val="007A72EF"/>
    <w:rsid w:val="007A7321"/>
    <w:rsid w:val="007A76EE"/>
    <w:rsid w:val="007B385C"/>
    <w:rsid w:val="007B6B79"/>
    <w:rsid w:val="007B7AF4"/>
    <w:rsid w:val="007B7CCE"/>
    <w:rsid w:val="007C0447"/>
    <w:rsid w:val="007C0628"/>
    <w:rsid w:val="007C080E"/>
    <w:rsid w:val="007C1E6A"/>
    <w:rsid w:val="007C26AC"/>
    <w:rsid w:val="007C3393"/>
    <w:rsid w:val="007C3908"/>
    <w:rsid w:val="007C3F13"/>
    <w:rsid w:val="007C4374"/>
    <w:rsid w:val="007C6215"/>
    <w:rsid w:val="007C6378"/>
    <w:rsid w:val="007C72B4"/>
    <w:rsid w:val="007D222D"/>
    <w:rsid w:val="007D3D70"/>
    <w:rsid w:val="007D3E9C"/>
    <w:rsid w:val="007D46C1"/>
    <w:rsid w:val="007D479A"/>
    <w:rsid w:val="007D54C5"/>
    <w:rsid w:val="007E0F6D"/>
    <w:rsid w:val="007E300C"/>
    <w:rsid w:val="007E3404"/>
    <w:rsid w:val="007E3AC1"/>
    <w:rsid w:val="007E3F9D"/>
    <w:rsid w:val="007E4EBB"/>
    <w:rsid w:val="007E5AB8"/>
    <w:rsid w:val="007E7A1D"/>
    <w:rsid w:val="007F0C55"/>
    <w:rsid w:val="007F16D0"/>
    <w:rsid w:val="007F20E9"/>
    <w:rsid w:val="007F2756"/>
    <w:rsid w:val="007F421E"/>
    <w:rsid w:val="007F430C"/>
    <w:rsid w:val="007F51B3"/>
    <w:rsid w:val="007F6420"/>
    <w:rsid w:val="00802FEB"/>
    <w:rsid w:val="00806053"/>
    <w:rsid w:val="00807FF1"/>
    <w:rsid w:val="00810920"/>
    <w:rsid w:val="008109D3"/>
    <w:rsid w:val="00810D79"/>
    <w:rsid w:val="0081373F"/>
    <w:rsid w:val="008139C6"/>
    <w:rsid w:val="00815D33"/>
    <w:rsid w:val="00817B1D"/>
    <w:rsid w:val="008201F9"/>
    <w:rsid w:val="00820AA8"/>
    <w:rsid w:val="00820EF3"/>
    <w:rsid w:val="0082271E"/>
    <w:rsid w:val="008237C3"/>
    <w:rsid w:val="0082410F"/>
    <w:rsid w:val="00825026"/>
    <w:rsid w:val="008253C9"/>
    <w:rsid w:val="00827694"/>
    <w:rsid w:val="008278B5"/>
    <w:rsid w:val="00827AB1"/>
    <w:rsid w:val="00831915"/>
    <w:rsid w:val="008321A5"/>
    <w:rsid w:val="00832213"/>
    <w:rsid w:val="00832B23"/>
    <w:rsid w:val="0083308B"/>
    <w:rsid w:val="00834179"/>
    <w:rsid w:val="00834D48"/>
    <w:rsid w:val="00834E97"/>
    <w:rsid w:val="008355BE"/>
    <w:rsid w:val="00835B42"/>
    <w:rsid w:val="00836BA2"/>
    <w:rsid w:val="00836C68"/>
    <w:rsid w:val="008407FA"/>
    <w:rsid w:val="008413B1"/>
    <w:rsid w:val="00842117"/>
    <w:rsid w:val="008424D6"/>
    <w:rsid w:val="00843D75"/>
    <w:rsid w:val="00843ECD"/>
    <w:rsid w:val="008453AC"/>
    <w:rsid w:val="00850730"/>
    <w:rsid w:val="00850CEF"/>
    <w:rsid w:val="00851799"/>
    <w:rsid w:val="00851D56"/>
    <w:rsid w:val="00852DC3"/>
    <w:rsid w:val="008533CD"/>
    <w:rsid w:val="00853526"/>
    <w:rsid w:val="008536E8"/>
    <w:rsid w:val="00853BFB"/>
    <w:rsid w:val="008558D3"/>
    <w:rsid w:val="00856CEB"/>
    <w:rsid w:val="00857A2E"/>
    <w:rsid w:val="00857A35"/>
    <w:rsid w:val="00860AA5"/>
    <w:rsid w:val="00861998"/>
    <w:rsid w:val="00862379"/>
    <w:rsid w:val="0086255A"/>
    <w:rsid w:val="008632A1"/>
    <w:rsid w:val="008653D9"/>
    <w:rsid w:val="0086569A"/>
    <w:rsid w:val="008664C8"/>
    <w:rsid w:val="00866592"/>
    <w:rsid w:val="00866F56"/>
    <w:rsid w:val="008674ED"/>
    <w:rsid w:val="00867D35"/>
    <w:rsid w:val="0087075B"/>
    <w:rsid w:val="00874B81"/>
    <w:rsid w:val="00877443"/>
    <w:rsid w:val="008803BD"/>
    <w:rsid w:val="0088193E"/>
    <w:rsid w:val="00881F69"/>
    <w:rsid w:val="00882FAA"/>
    <w:rsid w:val="008857EE"/>
    <w:rsid w:val="00887304"/>
    <w:rsid w:val="00887438"/>
    <w:rsid w:val="008874EA"/>
    <w:rsid w:val="00887521"/>
    <w:rsid w:val="00887588"/>
    <w:rsid w:val="00887701"/>
    <w:rsid w:val="00887D79"/>
    <w:rsid w:val="00890A30"/>
    <w:rsid w:val="0089128B"/>
    <w:rsid w:val="00892EBE"/>
    <w:rsid w:val="0089451A"/>
    <w:rsid w:val="00894BF9"/>
    <w:rsid w:val="0089567D"/>
    <w:rsid w:val="00895F6D"/>
    <w:rsid w:val="0089671F"/>
    <w:rsid w:val="008969CE"/>
    <w:rsid w:val="00897C73"/>
    <w:rsid w:val="008A0901"/>
    <w:rsid w:val="008A4638"/>
    <w:rsid w:val="008A5529"/>
    <w:rsid w:val="008A655B"/>
    <w:rsid w:val="008A7FF6"/>
    <w:rsid w:val="008B0720"/>
    <w:rsid w:val="008B22A3"/>
    <w:rsid w:val="008B2CA8"/>
    <w:rsid w:val="008B2F6B"/>
    <w:rsid w:val="008B46A1"/>
    <w:rsid w:val="008B4D88"/>
    <w:rsid w:val="008B52D0"/>
    <w:rsid w:val="008B67A4"/>
    <w:rsid w:val="008B7726"/>
    <w:rsid w:val="008C0553"/>
    <w:rsid w:val="008C0F0A"/>
    <w:rsid w:val="008C16A9"/>
    <w:rsid w:val="008C2837"/>
    <w:rsid w:val="008C3146"/>
    <w:rsid w:val="008C34F0"/>
    <w:rsid w:val="008C47E6"/>
    <w:rsid w:val="008C4ADC"/>
    <w:rsid w:val="008C78B6"/>
    <w:rsid w:val="008C7BEA"/>
    <w:rsid w:val="008D049D"/>
    <w:rsid w:val="008D0ECB"/>
    <w:rsid w:val="008D144B"/>
    <w:rsid w:val="008D152E"/>
    <w:rsid w:val="008D36B0"/>
    <w:rsid w:val="008D3CBF"/>
    <w:rsid w:val="008D3E49"/>
    <w:rsid w:val="008D575D"/>
    <w:rsid w:val="008D6EF2"/>
    <w:rsid w:val="008D7379"/>
    <w:rsid w:val="008E07EE"/>
    <w:rsid w:val="008E2D02"/>
    <w:rsid w:val="008E43B0"/>
    <w:rsid w:val="008E4862"/>
    <w:rsid w:val="008E5835"/>
    <w:rsid w:val="008E59D9"/>
    <w:rsid w:val="008E5BC8"/>
    <w:rsid w:val="008E620E"/>
    <w:rsid w:val="008E6668"/>
    <w:rsid w:val="008F0F9B"/>
    <w:rsid w:val="008F1AB1"/>
    <w:rsid w:val="008F7904"/>
    <w:rsid w:val="00900352"/>
    <w:rsid w:val="00900C60"/>
    <w:rsid w:val="00902A73"/>
    <w:rsid w:val="00903552"/>
    <w:rsid w:val="0090388E"/>
    <w:rsid w:val="00903F9E"/>
    <w:rsid w:val="00904D64"/>
    <w:rsid w:val="00904DFB"/>
    <w:rsid w:val="009056CA"/>
    <w:rsid w:val="00905A41"/>
    <w:rsid w:val="00910C91"/>
    <w:rsid w:val="0091168E"/>
    <w:rsid w:val="009126EA"/>
    <w:rsid w:val="00922E72"/>
    <w:rsid w:val="009232B8"/>
    <w:rsid w:val="00924E1B"/>
    <w:rsid w:val="00925697"/>
    <w:rsid w:val="00925B07"/>
    <w:rsid w:val="00927D9F"/>
    <w:rsid w:val="009318A7"/>
    <w:rsid w:val="00932561"/>
    <w:rsid w:val="00933596"/>
    <w:rsid w:val="00933F2A"/>
    <w:rsid w:val="009340B7"/>
    <w:rsid w:val="00934537"/>
    <w:rsid w:val="00936E51"/>
    <w:rsid w:val="00937685"/>
    <w:rsid w:val="00940B00"/>
    <w:rsid w:val="009416D2"/>
    <w:rsid w:val="00943E97"/>
    <w:rsid w:val="00947C35"/>
    <w:rsid w:val="0095018D"/>
    <w:rsid w:val="00951876"/>
    <w:rsid w:val="00951E21"/>
    <w:rsid w:val="00952970"/>
    <w:rsid w:val="009533AA"/>
    <w:rsid w:val="00953FE9"/>
    <w:rsid w:val="00954D99"/>
    <w:rsid w:val="00954F89"/>
    <w:rsid w:val="00955419"/>
    <w:rsid w:val="00955F14"/>
    <w:rsid w:val="00962F65"/>
    <w:rsid w:val="00963B6C"/>
    <w:rsid w:val="00965792"/>
    <w:rsid w:val="0096616A"/>
    <w:rsid w:val="00966D70"/>
    <w:rsid w:val="00967388"/>
    <w:rsid w:val="009679B2"/>
    <w:rsid w:val="0097080F"/>
    <w:rsid w:val="00970D39"/>
    <w:rsid w:val="009733BE"/>
    <w:rsid w:val="00974BA1"/>
    <w:rsid w:val="00976D1A"/>
    <w:rsid w:val="009770BB"/>
    <w:rsid w:val="00977999"/>
    <w:rsid w:val="0098184E"/>
    <w:rsid w:val="00981929"/>
    <w:rsid w:val="00981E2E"/>
    <w:rsid w:val="009820DE"/>
    <w:rsid w:val="009835A7"/>
    <w:rsid w:val="00983EAD"/>
    <w:rsid w:val="0098418F"/>
    <w:rsid w:val="00984463"/>
    <w:rsid w:val="00986CBB"/>
    <w:rsid w:val="00990202"/>
    <w:rsid w:val="009917F6"/>
    <w:rsid w:val="0099357B"/>
    <w:rsid w:val="00994561"/>
    <w:rsid w:val="0099525C"/>
    <w:rsid w:val="009960B1"/>
    <w:rsid w:val="009974DC"/>
    <w:rsid w:val="0099775F"/>
    <w:rsid w:val="009A0464"/>
    <w:rsid w:val="009A2BC7"/>
    <w:rsid w:val="009A3215"/>
    <w:rsid w:val="009A32F2"/>
    <w:rsid w:val="009A3904"/>
    <w:rsid w:val="009A62B8"/>
    <w:rsid w:val="009A661C"/>
    <w:rsid w:val="009B01B7"/>
    <w:rsid w:val="009B2810"/>
    <w:rsid w:val="009B3AF7"/>
    <w:rsid w:val="009B4288"/>
    <w:rsid w:val="009B4A6F"/>
    <w:rsid w:val="009B6380"/>
    <w:rsid w:val="009B7115"/>
    <w:rsid w:val="009C193E"/>
    <w:rsid w:val="009C41C8"/>
    <w:rsid w:val="009C43DE"/>
    <w:rsid w:val="009C4808"/>
    <w:rsid w:val="009C52A6"/>
    <w:rsid w:val="009C57EB"/>
    <w:rsid w:val="009C6017"/>
    <w:rsid w:val="009C7239"/>
    <w:rsid w:val="009D018D"/>
    <w:rsid w:val="009D0337"/>
    <w:rsid w:val="009D05EE"/>
    <w:rsid w:val="009D1752"/>
    <w:rsid w:val="009D3789"/>
    <w:rsid w:val="009D3C2F"/>
    <w:rsid w:val="009D4363"/>
    <w:rsid w:val="009D4897"/>
    <w:rsid w:val="009D78D3"/>
    <w:rsid w:val="009E0E4F"/>
    <w:rsid w:val="009E2681"/>
    <w:rsid w:val="009E3510"/>
    <w:rsid w:val="009E4EFA"/>
    <w:rsid w:val="009E4F8A"/>
    <w:rsid w:val="009E5D96"/>
    <w:rsid w:val="009E607A"/>
    <w:rsid w:val="009E64AD"/>
    <w:rsid w:val="009E7023"/>
    <w:rsid w:val="009E7458"/>
    <w:rsid w:val="009F1E22"/>
    <w:rsid w:val="009F215B"/>
    <w:rsid w:val="009F2B54"/>
    <w:rsid w:val="009F32CC"/>
    <w:rsid w:val="009F32F2"/>
    <w:rsid w:val="009F5005"/>
    <w:rsid w:val="009F7F3E"/>
    <w:rsid w:val="00A03AD1"/>
    <w:rsid w:val="00A03EE0"/>
    <w:rsid w:val="00A04A4A"/>
    <w:rsid w:val="00A057C0"/>
    <w:rsid w:val="00A05DC6"/>
    <w:rsid w:val="00A0696A"/>
    <w:rsid w:val="00A10000"/>
    <w:rsid w:val="00A107ED"/>
    <w:rsid w:val="00A10836"/>
    <w:rsid w:val="00A10A3C"/>
    <w:rsid w:val="00A10F72"/>
    <w:rsid w:val="00A133D7"/>
    <w:rsid w:val="00A13DCC"/>
    <w:rsid w:val="00A14027"/>
    <w:rsid w:val="00A14B08"/>
    <w:rsid w:val="00A15196"/>
    <w:rsid w:val="00A15991"/>
    <w:rsid w:val="00A1724F"/>
    <w:rsid w:val="00A2026B"/>
    <w:rsid w:val="00A20F03"/>
    <w:rsid w:val="00A21156"/>
    <w:rsid w:val="00A219AA"/>
    <w:rsid w:val="00A21A87"/>
    <w:rsid w:val="00A2217A"/>
    <w:rsid w:val="00A23453"/>
    <w:rsid w:val="00A23FD3"/>
    <w:rsid w:val="00A263D2"/>
    <w:rsid w:val="00A32246"/>
    <w:rsid w:val="00A34186"/>
    <w:rsid w:val="00A345FB"/>
    <w:rsid w:val="00A36577"/>
    <w:rsid w:val="00A405F5"/>
    <w:rsid w:val="00A40A9D"/>
    <w:rsid w:val="00A41101"/>
    <w:rsid w:val="00A418AD"/>
    <w:rsid w:val="00A41C67"/>
    <w:rsid w:val="00A42240"/>
    <w:rsid w:val="00A43B8A"/>
    <w:rsid w:val="00A43BDB"/>
    <w:rsid w:val="00A447E8"/>
    <w:rsid w:val="00A449A1"/>
    <w:rsid w:val="00A44A52"/>
    <w:rsid w:val="00A45EBD"/>
    <w:rsid w:val="00A46829"/>
    <w:rsid w:val="00A51C82"/>
    <w:rsid w:val="00A528A7"/>
    <w:rsid w:val="00A52DB9"/>
    <w:rsid w:val="00A54F39"/>
    <w:rsid w:val="00A567ED"/>
    <w:rsid w:val="00A6163D"/>
    <w:rsid w:val="00A616E7"/>
    <w:rsid w:val="00A6215E"/>
    <w:rsid w:val="00A63551"/>
    <w:rsid w:val="00A63B13"/>
    <w:rsid w:val="00A651C6"/>
    <w:rsid w:val="00A66443"/>
    <w:rsid w:val="00A67B24"/>
    <w:rsid w:val="00A70A7E"/>
    <w:rsid w:val="00A72FAE"/>
    <w:rsid w:val="00A731C7"/>
    <w:rsid w:val="00A74EE8"/>
    <w:rsid w:val="00A7558D"/>
    <w:rsid w:val="00A760B4"/>
    <w:rsid w:val="00A779DE"/>
    <w:rsid w:val="00A80A50"/>
    <w:rsid w:val="00A80FC4"/>
    <w:rsid w:val="00A82C5F"/>
    <w:rsid w:val="00A82EEC"/>
    <w:rsid w:val="00A82F37"/>
    <w:rsid w:val="00A831EB"/>
    <w:rsid w:val="00A851A7"/>
    <w:rsid w:val="00A852B1"/>
    <w:rsid w:val="00A857CE"/>
    <w:rsid w:val="00A86433"/>
    <w:rsid w:val="00A868E9"/>
    <w:rsid w:val="00A86BE2"/>
    <w:rsid w:val="00A8766A"/>
    <w:rsid w:val="00A87C1A"/>
    <w:rsid w:val="00A91251"/>
    <w:rsid w:val="00A92FF6"/>
    <w:rsid w:val="00A95C12"/>
    <w:rsid w:val="00A962F2"/>
    <w:rsid w:val="00A96472"/>
    <w:rsid w:val="00A97CB2"/>
    <w:rsid w:val="00A97FEB"/>
    <w:rsid w:val="00AA0208"/>
    <w:rsid w:val="00AA4987"/>
    <w:rsid w:val="00AA65B7"/>
    <w:rsid w:val="00AA6804"/>
    <w:rsid w:val="00AB0429"/>
    <w:rsid w:val="00AB0501"/>
    <w:rsid w:val="00AB050D"/>
    <w:rsid w:val="00AB0AF4"/>
    <w:rsid w:val="00AB1957"/>
    <w:rsid w:val="00AB2D77"/>
    <w:rsid w:val="00AB3F0E"/>
    <w:rsid w:val="00AB4A41"/>
    <w:rsid w:val="00AB620D"/>
    <w:rsid w:val="00AB6B24"/>
    <w:rsid w:val="00AB724B"/>
    <w:rsid w:val="00AC0293"/>
    <w:rsid w:val="00AC502A"/>
    <w:rsid w:val="00AC5B3F"/>
    <w:rsid w:val="00AC78F8"/>
    <w:rsid w:val="00AC7ABB"/>
    <w:rsid w:val="00AC7C53"/>
    <w:rsid w:val="00AD090B"/>
    <w:rsid w:val="00AD0D7A"/>
    <w:rsid w:val="00AD143D"/>
    <w:rsid w:val="00AD1EB7"/>
    <w:rsid w:val="00AD4BFD"/>
    <w:rsid w:val="00AD67CB"/>
    <w:rsid w:val="00AD6AEF"/>
    <w:rsid w:val="00AD7575"/>
    <w:rsid w:val="00AE0CCC"/>
    <w:rsid w:val="00AE0DD5"/>
    <w:rsid w:val="00AE15FB"/>
    <w:rsid w:val="00AE17F0"/>
    <w:rsid w:val="00AE1AE9"/>
    <w:rsid w:val="00AE1C18"/>
    <w:rsid w:val="00AE2A19"/>
    <w:rsid w:val="00AE2D0E"/>
    <w:rsid w:val="00AE41F7"/>
    <w:rsid w:val="00AE4392"/>
    <w:rsid w:val="00AE443D"/>
    <w:rsid w:val="00AE53E6"/>
    <w:rsid w:val="00AE6440"/>
    <w:rsid w:val="00AE69F5"/>
    <w:rsid w:val="00AE7880"/>
    <w:rsid w:val="00AF07E4"/>
    <w:rsid w:val="00AF1006"/>
    <w:rsid w:val="00AF1756"/>
    <w:rsid w:val="00AF1ABB"/>
    <w:rsid w:val="00AF2924"/>
    <w:rsid w:val="00AF299E"/>
    <w:rsid w:val="00AF3C2E"/>
    <w:rsid w:val="00AF3F68"/>
    <w:rsid w:val="00AF596B"/>
    <w:rsid w:val="00B007C7"/>
    <w:rsid w:val="00B00C42"/>
    <w:rsid w:val="00B01283"/>
    <w:rsid w:val="00B01DC9"/>
    <w:rsid w:val="00B024D1"/>
    <w:rsid w:val="00B02592"/>
    <w:rsid w:val="00B027BB"/>
    <w:rsid w:val="00B037E8"/>
    <w:rsid w:val="00B041E3"/>
    <w:rsid w:val="00B04523"/>
    <w:rsid w:val="00B04809"/>
    <w:rsid w:val="00B05267"/>
    <w:rsid w:val="00B05298"/>
    <w:rsid w:val="00B069E6"/>
    <w:rsid w:val="00B077C1"/>
    <w:rsid w:val="00B07A0C"/>
    <w:rsid w:val="00B12E04"/>
    <w:rsid w:val="00B13029"/>
    <w:rsid w:val="00B13B45"/>
    <w:rsid w:val="00B15859"/>
    <w:rsid w:val="00B16388"/>
    <w:rsid w:val="00B1687D"/>
    <w:rsid w:val="00B17288"/>
    <w:rsid w:val="00B17598"/>
    <w:rsid w:val="00B178AD"/>
    <w:rsid w:val="00B20274"/>
    <w:rsid w:val="00B23294"/>
    <w:rsid w:val="00B2392A"/>
    <w:rsid w:val="00B24F3A"/>
    <w:rsid w:val="00B25E29"/>
    <w:rsid w:val="00B26595"/>
    <w:rsid w:val="00B26D6B"/>
    <w:rsid w:val="00B26E9E"/>
    <w:rsid w:val="00B26F02"/>
    <w:rsid w:val="00B306FC"/>
    <w:rsid w:val="00B32A76"/>
    <w:rsid w:val="00B32C1F"/>
    <w:rsid w:val="00B32DC5"/>
    <w:rsid w:val="00B3317B"/>
    <w:rsid w:val="00B331FB"/>
    <w:rsid w:val="00B3451B"/>
    <w:rsid w:val="00B3476E"/>
    <w:rsid w:val="00B3485F"/>
    <w:rsid w:val="00B34CF9"/>
    <w:rsid w:val="00B35A8A"/>
    <w:rsid w:val="00B366A8"/>
    <w:rsid w:val="00B37DAA"/>
    <w:rsid w:val="00B37EFB"/>
    <w:rsid w:val="00B40EEE"/>
    <w:rsid w:val="00B41AB8"/>
    <w:rsid w:val="00B41F9C"/>
    <w:rsid w:val="00B42167"/>
    <w:rsid w:val="00B44771"/>
    <w:rsid w:val="00B45363"/>
    <w:rsid w:val="00B4571A"/>
    <w:rsid w:val="00B458F2"/>
    <w:rsid w:val="00B4590E"/>
    <w:rsid w:val="00B50169"/>
    <w:rsid w:val="00B50625"/>
    <w:rsid w:val="00B52375"/>
    <w:rsid w:val="00B52E09"/>
    <w:rsid w:val="00B53C7A"/>
    <w:rsid w:val="00B55348"/>
    <w:rsid w:val="00B57A19"/>
    <w:rsid w:val="00B6215A"/>
    <w:rsid w:val="00B6305B"/>
    <w:rsid w:val="00B64C13"/>
    <w:rsid w:val="00B65033"/>
    <w:rsid w:val="00B6565E"/>
    <w:rsid w:val="00B658DB"/>
    <w:rsid w:val="00B65946"/>
    <w:rsid w:val="00B66B2C"/>
    <w:rsid w:val="00B66EA6"/>
    <w:rsid w:val="00B67B09"/>
    <w:rsid w:val="00B701B5"/>
    <w:rsid w:val="00B70655"/>
    <w:rsid w:val="00B7180B"/>
    <w:rsid w:val="00B72388"/>
    <w:rsid w:val="00B7275D"/>
    <w:rsid w:val="00B7353A"/>
    <w:rsid w:val="00B742C1"/>
    <w:rsid w:val="00B74A7D"/>
    <w:rsid w:val="00B74F95"/>
    <w:rsid w:val="00B757FA"/>
    <w:rsid w:val="00B762C8"/>
    <w:rsid w:val="00B801BB"/>
    <w:rsid w:val="00B80372"/>
    <w:rsid w:val="00B8061B"/>
    <w:rsid w:val="00B814E4"/>
    <w:rsid w:val="00B817AF"/>
    <w:rsid w:val="00B81BB0"/>
    <w:rsid w:val="00B821AA"/>
    <w:rsid w:val="00B82213"/>
    <w:rsid w:val="00B823CC"/>
    <w:rsid w:val="00B83638"/>
    <w:rsid w:val="00B839DB"/>
    <w:rsid w:val="00B84087"/>
    <w:rsid w:val="00B84AD5"/>
    <w:rsid w:val="00B8602D"/>
    <w:rsid w:val="00B863A9"/>
    <w:rsid w:val="00B86EE1"/>
    <w:rsid w:val="00B87270"/>
    <w:rsid w:val="00B90045"/>
    <w:rsid w:val="00B900F4"/>
    <w:rsid w:val="00B907EA"/>
    <w:rsid w:val="00B91152"/>
    <w:rsid w:val="00B92939"/>
    <w:rsid w:val="00B932F3"/>
    <w:rsid w:val="00B934CF"/>
    <w:rsid w:val="00B9351D"/>
    <w:rsid w:val="00B93539"/>
    <w:rsid w:val="00B95970"/>
    <w:rsid w:val="00B959D4"/>
    <w:rsid w:val="00B95D55"/>
    <w:rsid w:val="00B96636"/>
    <w:rsid w:val="00B975BF"/>
    <w:rsid w:val="00B97864"/>
    <w:rsid w:val="00BA0212"/>
    <w:rsid w:val="00BA09E5"/>
    <w:rsid w:val="00BA180B"/>
    <w:rsid w:val="00BA297F"/>
    <w:rsid w:val="00BA2B43"/>
    <w:rsid w:val="00BA312B"/>
    <w:rsid w:val="00BA3413"/>
    <w:rsid w:val="00BA3769"/>
    <w:rsid w:val="00BA3DDF"/>
    <w:rsid w:val="00BA6016"/>
    <w:rsid w:val="00BA733E"/>
    <w:rsid w:val="00BA7A70"/>
    <w:rsid w:val="00BA7B91"/>
    <w:rsid w:val="00BA7C04"/>
    <w:rsid w:val="00BA7DBF"/>
    <w:rsid w:val="00BB0063"/>
    <w:rsid w:val="00BB07D4"/>
    <w:rsid w:val="00BB1A71"/>
    <w:rsid w:val="00BB2A42"/>
    <w:rsid w:val="00BB2AB2"/>
    <w:rsid w:val="00BB3B90"/>
    <w:rsid w:val="00BB4452"/>
    <w:rsid w:val="00BB4E0D"/>
    <w:rsid w:val="00BB564E"/>
    <w:rsid w:val="00BB608B"/>
    <w:rsid w:val="00BB60C5"/>
    <w:rsid w:val="00BC04F0"/>
    <w:rsid w:val="00BC0645"/>
    <w:rsid w:val="00BC0FF3"/>
    <w:rsid w:val="00BC124C"/>
    <w:rsid w:val="00BC1A24"/>
    <w:rsid w:val="00BC2339"/>
    <w:rsid w:val="00BC24D3"/>
    <w:rsid w:val="00BC3700"/>
    <w:rsid w:val="00BC42E6"/>
    <w:rsid w:val="00BC4E22"/>
    <w:rsid w:val="00BC4E92"/>
    <w:rsid w:val="00BC6B5A"/>
    <w:rsid w:val="00BC6C73"/>
    <w:rsid w:val="00BD0F10"/>
    <w:rsid w:val="00BD19A4"/>
    <w:rsid w:val="00BD1EC6"/>
    <w:rsid w:val="00BD31FC"/>
    <w:rsid w:val="00BD3A13"/>
    <w:rsid w:val="00BD3FAD"/>
    <w:rsid w:val="00BD444D"/>
    <w:rsid w:val="00BD4ADA"/>
    <w:rsid w:val="00BD4B61"/>
    <w:rsid w:val="00BD4E4B"/>
    <w:rsid w:val="00BD7189"/>
    <w:rsid w:val="00BE10E0"/>
    <w:rsid w:val="00BE1378"/>
    <w:rsid w:val="00BE188A"/>
    <w:rsid w:val="00BE2954"/>
    <w:rsid w:val="00BE3787"/>
    <w:rsid w:val="00BE507B"/>
    <w:rsid w:val="00BE683E"/>
    <w:rsid w:val="00BE6B6F"/>
    <w:rsid w:val="00BE7705"/>
    <w:rsid w:val="00BF1761"/>
    <w:rsid w:val="00BF3AF1"/>
    <w:rsid w:val="00BF3FDA"/>
    <w:rsid w:val="00BF4603"/>
    <w:rsid w:val="00BF4A36"/>
    <w:rsid w:val="00BF4F48"/>
    <w:rsid w:val="00C0181C"/>
    <w:rsid w:val="00C01855"/>
    <w:rsid w:val="00C032FF"/>
    <w:rsid w:val="00C0370A"/>
    <w:rsid w:val="00C05701"/>
    <w:rsid w:val="00C0732A"/>
    <w:rsid w:val="00C07519"/>
    <w:rsid w:val="00C1036E"/>
    <w:rsid w:val="00C10DBA"/>
    <w:rsid w:val="00C122D4"/>
    <w:rsid w:val="00C12F61"/>
    <w:rsid w:val="00C13414"/>
    <w:rsid w:val="00C1400A"/>
    <w:rsid w:val="00C14106"/>
    <w:rsid w:val="00C1641C"/>
    <w:rsid w:val="00C20B2A"/>
    <w:rsid w:val="00C20FA9"/>
    <w:rsid w:val="00C21AF8"/>
    <w:rsid w:val="00C222C5"/>
    <w:rsid w:val="00C222F2"/>
    <w:rsid w:val="00C22632"/>
    <w:rsid w:val="00C22A10"/>
    <w:rsid w:val="00C246BD"/>
    <w:rsid w:val="00C24E98"/>
    <w:rsid w:val="00C25ED5"/>
    <w:rsid w:val="00C26E4B"/>
    <w:rsid w:val="00C271D7"/>
    <w:rsid w:val="00C27D78"/>
    <w:rsid w:val="00C340E4"/>
    <w:rsid w:val="00C371D4"/>
    <w:rsid w:val="00C37311"/>
    <w:rsid w:val="00C4055F"/>
    <w:rsid w:val="00C412AF"/>
    <w:rsid w:val="00C434C5"/>
    <w:rsid w:val="00C45CA0"/>
    <w:rsid w:val="00C46D89"/>
    <w:rsid w:val="00C470CE"/>
    <w:rsid w:val="00C47EB2"/>
    <w:rsid w:val="00C50157"/>
    <w:rsid w:val="00C507B5"/>
    <w:rsid w:val="00C50DCC"/>
    <w:rsid w:val="00C538DE"/>
    <w:rsid w:val="00C53CB5"/>
    <w:rsid w:val="00C548EC"/>
    <w:rsid w:val="00C54A83"/>
    <w:rsid w:val="00C5602C"/>
    <w:rsid w:val="00C57F8D"/>
    <w:rsid w:val="00C619AA"/>
    <w:rsid w:val="00C629BB"/>
    <w:rsid w:val="00C63C50"/>
    <w:rsid w:val="00C64FCA"/>
    <w:rsid w:val="00C655E2"/>
    <w:rsid w:val="00C66ADF"/>
    <w:rsid w:val="00C675F3"/>
    <w:rsid w:val="00C67C68"/>
    <w:rsid w:val="00C71A91"/>
    <w:rsid w:val="00C71E94"/>
    <w:rsid w:val="00C729DD"/>
    <w:rsid w:val="00C72C79"/>
    <w:rsid w:val="00C7337F"/>
    <w:rsid w:val="00C75D13"/>
    <w:rsid w:val="00C76AAD"/>
    <w:rsid w:val="00C817BD"/>
    <w:rsid w:val="00C82232"/>
    <w:rsid w:val="00C82280"/>
    <w:rsid w:val="00C835D4"/>
    <w:rsid w:val="00C8383D"/>
    <w:rsid w:val="00C84C74"/>
    <w:rsid w:val="00C86098"/>
    <w:rsid w:val="00C86CAC"/>
    <w:rsid w:val="00C90155"/>
    <w:rsid w:val="00C904D2"/>
    <w:rsid w:val="00C919A4"/>
    <w:rsid w:val="00C9498C"/>
    <w:rsid w:val="00C95FC3"/>
    <w:rsid w:val="00C96E92"/>
    <w:rsid w:val="00C973B9"/>
    <w:rsid w:val="00C9796F"/>
    <w:rsid w:val="00CA0368"/>
    <w:rsid w:val="00CA05CE"/>
    <w:rsid w:val="00CA2BD9"/>
    <w:rsid w:val="00CA30D4"/>
    <w:rsid w:val="00CA340E"/>
    <w:rsid w:val="00CA34B9"/>
    <w:rsid w:val="00CA3F66"/>
    <w:rsid w:val="00CA5A5A"/>
    <w:rsid w:val="00CA5E4E"/>
    <w:rsid w:val="00CA677D"/>
    <w:rsid w:val="00CA69F1"/>
    <w:rsid w:val="00CA7FFE"/>
    <w:rsid w:val="00CB16AA"/>
    <w:rsid w:val="00CB20B6"/>
    <w:rsid w:val="00CB2B1D"/>
    <w:rsid w:val="00CB7762"/>
    <w:rsid w:val="00CC1041"/>
    <w:rsid w:val="00CC2FF7"/>
    <w:rsid w:val="00CC33A9"/>
    <w:rsid w:val="00CC3661"/>
    <w:rsid w:val="00CC3AED"/>
    <w:rsid w:val="00CC3DC6"/>
    <w:rsid w:val="00CC6964"/>
    <w:rsid w:val="00CC77E4"/>
    <w:rsid w:val="00CD06C8"/>
    <w:rsid w:val="00CD0731"/>
    <w:rsid w:val="00CD0A73"/>
    <w:rsid w:val="00CD1298"/>
    <w:rsid w:val="00CD149E"/>
    <w:rsid w:val="00CD2078"/>
    <w:rsid w:val="00CD3D99"/>
    <w:rsid w:val="00CD41A5"/>
    <w:rsid w:val="00CD42F0"/>
    <w:rsid w:val="00CD610C"/>
    <w:rsid w:val="00CD677B"/>
    <w:rsid w:val="00CD79C2"/>
    <w:rsid w:val="00CE04A5"/>
    <w:rsid w:val="00CE1D9F"/>
    <w:rsid w:val="00CE354C"/>
    <w:rsid w:val="00CE417D"/>
    <w:rsid w:val="00CE535C"/>
    <w:rsid w:val="00CE6E7B"/>
    <w:rsid w:val="00CE7507"/>
    <w:rsid w:val="00CF137F"/>
    <w:rsid w:val="00CF1939"/>
    <w:rsid w:val="00CF1E9A"/>
    <w:rsid w:val="00CF40C7"/>
    <w:rsid w:val="00CF46A7"/>
    <w:rsid w:val="00CF48DF"/>
    <w:rsid w:val="00CF58BE"/>
    <w:rsid w:val="00CF74DF"/>
    <w:rsid w:val="00D00605"/>
    <w:rsid w:val="00D04853"/>
    <w:rsid w:val="00D0699E"/>
    <w:rsid w:val="00D079BC"/>
    <w:rsid w:val="00D07DE3"/>
    <w:rsid w:val="00D10B10"/>
    <w:rsid w:val="00D120ED"/>
    <w:rsid w:val="00D12564"/>
    <w:rsid w:val="00D1371A"/>
    <w:rsid w:val="00D15B20"/>
    <w:rsid w:val="00D166A4"/>
    <w:rsid w:val="00D202F4"/>
    <w:rsid w:val="00D204E1"/>
    <w:rsid w:val="00D20867"/>
    <w:rsid w:val="00D21747"/>
    <w:rsid w:val="00D2434A"/>
    <w:rsid w:val="00D24694"/>
    <w:rsid w:val="00D24FAA"/>
    <w:rsid w:val="00D25B33"/>
    <w:rsid w:val="00D25F7D"/>
    <w:rsid w:val="00D316BF"/>
    <w:rsid w:val="00D3188E"/>
    <w:rsid w:val="00D320DB"/>
    <w:rsid w:val="00D336DE"/>
    <w:rsid w:val="00D36294"/>
    <w:rsid w:val="00D3666D"/>
    <w:rsid w:val="00D36CED"/>
    <w:rsid w:val="00D37809"/>
    <w:rsid w:val="00D41725"/>
    <w:rsid w:val="00D4398E"/>
    <w:rsid w:val="00D44152"/>
    <w:rsid w:val="00D44583"/>
    <w:rsid w:val="00D46231"/>
    <w:rsid w:val="00D46373"/>
    <w:rsid w:val="00D4656A"/>
    <w:rsid w:val="00D46713"/>
    <w:rsid w:val="00D47F14"/>
    <w:rsid w:val="00D50478"/>
    <w:rsid w:val="00D517DC"/>
    <w:rsid w:val="00D52924"/>
    <w:rsid w:val="00D5464B"/>
    <w:rsid w:val="00D54A68"/>
    <w:rsid w:val="00D54E75"/>
    <w:rsid w:val="00D55345"/>
    <w:rsid w:val="00D5594B"/>
    <w:rsid w:val="00D55EBF"/>
    <w:rsid w:val="00D5666E"/>
    <w:rsid w:val="00D56CA2"/>
    <w:rsid w:val="00D5718D"/>
    <w:rsid w:val="00D57FA9"/>
    <w:rsid w:val="00D607D9"/>
    <w:rsid w:val="00D60958"/>
    <w:rsid w:val="00D60B97"/>
    <w:rsid w:val="00D619F1"/>
    <w:rsid w:val="00D636F3"/>
    <w:rsid w:val="00D63C63"/>
    <w:rsid w:val="00D6419F"/>
    <w:rsid w:val="00D65E91"/>
    <w:rsid w:val="00D706EC"/>
    <w:rsid w:val="00D72D7B"/>
    <w:rsid w:val="00D74755"/>
    <w:rsid w:val="00D74C14"/>
    <w:rsid w:val="00D74E50"/>
    <w:rsid w:val="00D7547D"/>
    <w:rsid w:val="00D7565B"/>
    <w:rsid w:val="00D75E39"/>
    <w:rsid w:val="00D777EA"/>
    <w:rsid w:val="00D77B71"/>
    <w:rsid w:val="00D81347"/>
    <w:rsid w:val="00D8195B"/>
    <w:rsid w:val="00D820A9"/>
    <w:rsid w:val="00D82538"/>
    <w:rsid w:val="00D827D1"/>
    <w:rsid w:val="00D82BA3"/>
    <w:rsid w:val="00D82DE9"/>
    <w:rsid w:val="00D82FA7"/>
    <w:rsid w:val="00D835D5"/>
    <w:rsid w:val="00D85988"/>
    <w:rsid w:val="00D85ABB"/>
    <w:rsid w:val="00D86112"/>
    <w:rsid w:val="00D86403"/>
    <w:rsid w:val="00D86EBD"/>
    <w:rsid w:val="00D9014D"/>
    <w:rsid w:val="00D902DF"/>
    <w:rsid w:val="00D9122E"/>
    <w:rsid w:val="00D916E1"/>
    <w:rsid w:val="00D91EE3"/>
    <w:rsid w:val="00D94ADB"/>
    <w:rsid w:val="00DA084C"/>
    <w:rsid w:val="00DA0BA7"/>
    <w:rsid w:val="00DA1203"/>
    <w:rsid w:val="00DA2926"/>
    <w:rsid w:val="00DA5766"/>
    <w:rsid w:val="00DA5875"/>
    <w:rsid w:val="00DA665E"/>
    <w:rsid w:val="00DA67C0"/>
    <w:rsid w:val="00DA6ED2"/>
    <w:rsid w:val="00DA7AAF"/>
    <w:rsid w:val="00DA7C57"/>
    <w:rsid w:val="00DB14A9"/>
    <w:rsid w:val="00DB1907"/>
    <w:rsid w:val="00DB323E"/>
    <w:rsid w:val="00DB37D3"/>
    <w:rsid w:val="00DB4A7A"/>
    <w:rsid w:val="00DB698D"/>
    <w:rsid w:val="00DC293F"/>
    <w:rsid w:val="00DC3AEC"/>
    <w:rsid w:val="00DC4E81"/>
    <w:rsid w:val="00DC5390"/>
    <w:rsid w:val="00DD0009"/>
    <w:rsid w:val="00DD00EC"/>
    <w:rsid w:val="00DD0114"/>
    <w:rsid w:val="00DD22DD"/>
    <w:rsid w:val="00DD2891"/>
    <w:rsid w:val="00DD45FA"/>
    <w:rsid w:val="00DD4797"/>
    <w:rsid w:val="00DD4CAC"/>
    <w:rsid w:val="00DE05BF"/>
    <w:rsid w:val="00DE0E4A"/>
    <w:rsid w:val="00DE0FEE"/>
    <w:rsid w:val="00DE18AD"/>
    <w:rsid w:val="00DE3B25"/>
    <w:rsid w:val="00DE451D"/>
    <w:rsid w:val="00DE5FD2"/>
    <w:rsid w:val="00DE73B3"/>
    <w:rsid w:val="00DF0A23"/>
    <w:rsid w:val="00DF103A"/>
    <w:rsid w:val="00DF162D"/>
    <w:rsid w:val="00DF1C22"/>
    <w:rsid w:val="00DF3023"/>
    <w:rsid w:val="00DF35AF"/>
    <w:rsid w:val="00DF65EB"/>
    <w:rsid w:val="00DF6DEB"/>
    <w:rsid w:val="00DF7053"/>
    <w:rsid w:val="00DF72CA"/>
    <w:rsid w:val="00DF78E9"/>
    <w:rsid w:val="00E03739"/>
    <w:rsid w:val="00E04557"/>
    <w:rsid w:val="00E049FD"/>
    <w:rsid w:val="00E05D3B"/>
    <w:rsid w:val="00E0670D"/>
    <w:rsid w:val="00E10066"/>
    <w:rsid w:val="00E10333"/>
    <w:rsid w:val="00E10F7E"/>
    <w:rsid w:val="00E1447B"/>
    <w:rsid w:val="00E1470A"/>
    <w:rsid w:val="00E1479D"/>
    <w:rsid w:val="00E156DE"/>
    <w:rsid w:val="00E161BF"/>
    <w:rsid w:val="00E167FC"/>
    <w:rsid w:val="00E169F5"/>
    <w:rsid w:val="00E20CE0"/>
    <w:rsid w:val="00E20EB7"/>
    <w:rsid w:val="00E2146E"/>
    <w:rsid w:val="00E2149D"/>
    <w:rsid w:val="00E21BE8"/>
    <w:rsid w:val="00E238F5"/>
    <w:rsid w:val="00E238FF"/>
    <w:rsid w:val="00E23DF7"/>
    <w:rsid w:val="00E243D0"/>
    <w:rsid w:val="00E24658"/>
    <w:rsid w:val="00E24D09"/>
    <w:rsid w:val="00E263F0"/>
    <w:rsid w:val="00E27358"/>
    <w:rsid w:val="00E314CD"/>
    <w:rsid w:val="00E321E6"/>
    <w:rsid w:val="00E3226E"/>
    <w:rsid w:val="00E33038"/>
    <w:rsid w:val="00E3329A"/>
    <w:rsid w:val="00E33B91"/>
    <w:rsid w:val="00E3482A"/>
    <w:rsid w:val="00E3506E"/>
    <w:rsid w:val="00E35808"/>
    <w:rsid w:val="00E374B3"/>
    <w:rsid w:val="00E375E2"/>
    <w:rsid w:val="00E4035D"/>
    <w:rsid w:val="00E411E2"/>
    <w:rsid w:val="00E41F2E"/>
    <w:rsid w:val="00E4200A"/>
    <w:rsid w:val="00E43029"/>
    <w:rsid w:val="00E44F2A"/>
    <w:rsid w:val="00E4704E"/>
    <w:rsid w:val="00E470E5"/>
    <w:rsid w:val="00E51C57"/>
    <w:rsid w:val="00E5222D"/>
    <w:rsid w:val="00E52EBD"/>
    <w:rsid w:val="00E53A88"/>
    <w:rsid w:val="00E559AC"/>
    <w:rsid w:val="00E563D6"/>
    <w:rsid w:val="00E5738B"/>
    <w:rsid w:val="00E57DBD"/>
    <w:rsid w:val="00E60845"/>
    <w:rsid w:val="00E608A6"/>
    <w:rsid w:val="00E60AF2"/>
    <w:rsid w:val="00E62033"/>
    <w:rsid w:val="00E6323B"/>
    <w:rsid w:val="00E63CB9"/>
    <w:rsid w:val="00E641F2"/>
    <w:rsid w:val="00E64500"/>
    <w:rsid w:val="00E64FC4"/>
    <w:rsid w:val="00E65231"/>
    <w:rsid w:val="00E676DE"/>
    <w:rsid w:val="00E6788B"/>
    <w:rsid w:val="00E703AC"/>
    <w:rsid w:val="00E706BB"/>
    <w:rsid w:val="00E760B4"/>
    <w:rsid w:val="00E809B6"/>
    <w:rsid w:val="00E8309E"/>
    <w:rsid w:val="00E83B13"/>
    <w:rsid w:val="00E853C4"/>
    <w:rsid w:val="00E85645"/>
    <w:rsid w:val="00E867C5"/>
    <w:rsid w:val="00E87217"/>
    <w:rsid w:val="00E87353"/>
    <w:rsid w:val="00E90300"/>
    <w:rsid w:val="00E91A3F"/>
    <w:rsid w:val="00E920F8"/>
    <w:rsid w:val="00E927A2"/>
    <w:rsid w:val="00E929AC"/>
    <w:rsid w:val="00E93D11"/>
    <w:rsid w:val="00E95453"/>
    <w:rsid w:val="00E955BE"/>
    <w:rsid w:val="00E95635"/>
    <w:rsid w:val="00E97909"/>
    <w:rsid w:val="00EA0216"/>
    <w:rsid w:val="00EA1B8B"/>
    <w:rsid w:val="00EA1D2E"/>
    <w:rsid w:val="00EA341B"/>
    <w:rsid w:val="00EA3494"/>
    <w:rsid w:val="00EA3AE7"/>
    <w:rsid w:val="00EA554D"/>
    <w:rsid w:val="00EA74CA"/>
    <w:rsid w:val="00EB05D9"/>
    <w:rsid w:val="00EB33CF"/>
    <w:rsid w:val="00EB4612"/>
    <w:rsid w:val="00EB6874"/>
    <w:rsid w:val="00EB6D7A"/>
    <w:rsid w:val="00EB7AFE"/>
    <w:rsid w:val="00EC0A81"/>
    <w:rsid w:val="00EC1041"/>
    <w:rsid w:val="00EC10FB"/>
    <w:rsid w:val="00EC1D01"/>
    <w:rsid w:val="00EC1D99"/>
    <w:rsid w:val="00EC1DCA"/>
    <w:rsid w:val="00EC254E"/>
    <w:rsid w:val="00EC4A5F"/>
    <w:rsid w:val="00EC5915"/>
    <w:rsid w:val="00EC5A22"/>
    <w:rsid w:val="00EC5AC3"/>
    <w:rsid w:val="00EC5EFD"/>
    <w:rsid w:val="00EC6758"/>
    <w:rsid w:val="00ED2953"/>
    <w:rsid w:val="00ED3051"/>
    <w:rsid w:val="00ED397B"/>
    <w:rsid w:val="00ED5845"/>
    <w:rsid w:val="00ED60AE"/>
    <w:rsid w:val="00EE0265"/>
    <w:rsid w:val="00EE1288"/>
    <w:rsid w:val="00EE1B26"/>
    <w:rsid w:val="00EE22F1"/>
    <w:rsid w:val="00EE2A00"/>
    <w:rsid w:val="00EE2A7D"/>
    <w:rsid w:val="00EE2CE9"/>
    <w:rsid w:val="00EE4683"/>
    <w:rsid w:val="00EE5051"/>
    <w:rsid w:val="00EE5BDD"/>
    <w:rsid w:val="00EE6110"/>
    <w:rsid w:val="00EE76B6"/>
    <w:rsid w:val="00EF0080"/>
    <w:rsid w:val="00EF058F"/>
    <w:rsid w:val="00EF0BCB"/>
    <w:rsid w:val="00EF2BF1"/>
    <w:rsid w:val="00EF2C44"/>
    <w:rsid w:val="00EF3689"/>
    <w:rsid w:val="00EF42A9"/>
    <w:rsid w:val="00EF447C"/>
    <w:rsid w:val="00EF5460"/>
    <w:rsid w:val="00EF6FC1"/>
    <w:rsid w:val="00EF7B66"/>
    <w:rsid w:val="00F01040"/>
    <w:rsid w:val="00F01C84"/>
    <w:rsid w:val="00F022DC"/>
    <w:rsid w:val="00F03093"/>
    <w:rsid w:val="00F04618"/>
    <w:rsid w:val="00F0683A"/>
    <w:rsid w:val="00F068B9"/>
    <w:rsid w:val="00F0698C"/>
    <w:rsid w:val="00F07D4F"/>
    <w:rsid w:val="00F1090E"/>
    <w:rsid w:val="00F10C95"/>
    <w:rsid w:val="00F10FB7"/>
    <w:rsid w:val="00F124F3"/>
    <w:rsid w:val="00F132EE"/>
    <w:rsid w:val="00F13BAD"/>
    <w:rsid w:val="00F14927"/>
    <w:rsid w:val="00F14F72"/>
    <w:rsid w:val="00F17334"/>
    <w:rsid w:val="00F2042E"/>
    <w:rsid w:val="00F20654"/>
    <w:rsid w:val="00F206CD"/>
    <w:rsid w:val="00F227AB"/>
    <w:rsid w:val="00F22A92"/>
    <w:rsid w:val="00F2398B"/>
    <w:rsid w:val="00F23D6C"/>
    <w:rsid w:val="00F253A2"/>
    <w:rsid w:val="00F25FB4"/>
    <w:rsid w:val="00F2754B"/>
    <w:rsid w:val="00F30D75"/>
    <w:rsid w:val="00F3201E"/>
    <w:rsid w:val="00F3280D"/>
    <w:rsid w:val="00F32FF8"/>
    <w:rsid w:val="00F3301C"/>
    <w:rsid w:val="00F33EB0"/>
    <w:rsid w:val="00F33EFB"/>
    <w:rsid w:val="00F35856"/>
    <w:rsid w:val="00F37E21"/>
    <w:rsid w:val="00F4082A"/>
    <w:rsid w:val="00F4206A"/>
    <w:rsid w:val="00F420C5"/>
    <w:rsid w:val="00F433AD"/>
    <w:rsid w:val="00F4358B"/>
    <w:rsid w:val="00F44624"/>
    <w:rsid w:val="00F452D1"/>
    <w:rsid w:val="00F4566D"/>
    <w:rsid w:val="00F45766"/>
    <w:rsid w:val="00F47583"/>
    <w:rsid w:val="00F47ADE"/>
    <w:rsid w:val="00F47C16"/>
    <w:rsid w:val="00F5009C"/>
    <w:rsid w:val="00F50ED8"/>
    <w:rsid w:val="00F50FD7"/>
    <w:rsid w:val="00F52781"/>
    <w:rsid w:val="00F534F0"/>
    <w:rsid w:val="00F53790"/>
    <w:rsid w:val="00F53CD1"/>
    <w:rsid w:val="00F53D54"/>
    <w:rsid w:val="00F53E86"/>
    <w:rsid w:val="00F5424D"/>
    <w:rsid w:val="00F55155"/>
    <w:rsid w:val="00F55C47"/>
    <w:rsid w:val="00F55F69"/>
    <w:rsid w:val="00F57BF5"/>
    <w:rsid w:val="00F57EC0"/>
    <w:rsid w:val="00F62147"/>
    <w:rsid w:val="00F623D2"/>
    <w:rsid w:val="00F635A0"/>
    <w:rsid w:val="00F65216"/>
    <w:rsid w:val="00F66F7B"/>
    <w:rsid w:val="00F67214"/>
    <w:rsid w:val="00F67918"/>
    <w:rsid w:val="00F71B00"/>
    <w:rsid w:val="00F74A83"/>
    <w:rsid w:val="00F75821"/>
    <w:rsid w:val="00F7632B"/>
    <w:rsid w:val="00F77CDA"/>
    <w:rsid w:val="00F82055"/>
    <w:rsid w:val="00F8365C"/>
    <w:rsid w:val="00F83B60"/>
    <w:rsid w:val="00F86F18"/>
    <w:rsid w:val="00F87BAA"/>
    <w:rsid w:val="00F94A45"/>
    <w:rsid w:val="00F9520B"/>
    <w:rsid w:val="00F965B2"/>
    <w:rsid w:val="00F97814"/>
    <w:rsid w:val="00F97A41"/>
    <w:rsid w:val="00F97D7A"/>
    <w:rsid w:val="00FA0B68"/>
    <w:rsid w:val="00FA1441"/>
    <w:rsid w:val="00FA3058"/>
    <w:rsid w:val="00FA306A"/>
    <w:rsid w:val="00FA48CB"/>
    <w:rsid w:val="00FA53D0"/>
    <w:rsid w:val="00FA5FC0"/>
    <w:rsid w:val="00FA6F25"/>
    <w:rsid w:val="00FA6F8F"/>
    <w:rsid w:val="00FA700F"/>
    <w:rsid w:val="00FB1DA8"/>
    <w:rsid w:val="00FB2154"/>
    <w:rsid w:val="00FB2FD2"/>
    <w:rsid w:val="00FB47F6"/>
    <w:rsid w:val="00FB5911"/>
    <w:rsid w:val="00FB5D24"/>
    <w:rsid w:val="00FB6B48"/>
    <w:rsid w:val="00FB6BFC"/>
    <w:rsid w:val="00FB7F55"/>
    <w:rsid w:val="00FC2093"/>
    <w:rsid w:val="00FC2AB2"/>
    <w:rsid w:val="00FC2DAD"/>
    <w:rsid w:val="00FC31B1"/>
    <w:rsid w:val="00FC43F9"/>
    <w:rsid w:val="00FD02D7"/>
    <w:rsid w:val="00FD0ADD"/>
    <w:rsid w:val="00FD0B58"/>
    <w:rsid w:val="00FD172C"/>
    <w:rsid w:val="00FD40DB"/>
    <w:rsid w:val="00FD424D"/>
    <w:rsid w:val="00FD45F2"/>
    <w:rsid w:val="00FD59A4"/>
    <w:rsid w:val="00FD6AF2"/>
    <w:rsid w:val="00FE12B7"/>
    <w:rsid w:val="00FE17E0"/>
    <w:rsid w:val="00FE1A11"/>
    <w:rsid w:val="00FE1F8B"/>
    <w:rsid w:val="00FE556C"/>
    <w:rsid w:val="00FE5B97"/>
    <w:rsid w:val="00FE6AF9"/>
    <w:rsid w:val="00FE6BD8"/>
    <w:rsid w:val="00FE70CA"/>
    <w:rsid w:val="00FF3ACC"/>
    <w:rsid w:val="00FF4863"/>
    <w:rsid w:val="00FF4A33"/>
    <w:rsid w:val="00FF567F"/>
    <w:rsid w:val="00FF608F"/>
    <w:rsid w:val="00FF6362"/>
    <w:rsid w:val="00FF6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D9FC9"/>
  <w15:docId w15:val="{F212ABE0-FB81-49BE-99CA-457BEC4BE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5248EF"/>
    <w:pPr>
      <w:jc w:val="both"/>
    </w:pPr>
    <w:rPr>
      <w:rFonts w:ascii="Times New Roman" w:eastAsia="Times New Roman" w:hAnsi="Times New Roman" w:cs="Times New Roman"/>
      <w:lang w:val="es-ES"/>
    </w:rPr>
  </w:style>
  <w:style w:type="paragraph" w:styleId="Ttulo1">
    <w:name w:val="heading 1"/>
    <w:basedOn w:val="Normal"/>
    <w:link w:val="Ttulo1Car"/>
    <w:uiPriority w:val="1"/>
    <w:qFormat/>
    <w:rsid w:val="008237C3"/>
    <w:pPr>
      <w:spacing w:before="149"/>
      <w:outlineLvl w:val="0"/>
    </w:pPr>
    <w:rPr>
      <w:b/>
      <w:bCs/>
      <w:szCs w:val="24"/>
    </w:rPr>
  </w:style>
  <w:style w:type="paragraph" w:styleId="Ttulo2">
    <w:name w:val="heading 2"/>
    <w:basedOn w:val="Normal"/>
    <w:uiPriority w:val="1"/>
    <w:qFormat/>
    <w:pPr>
      <w:outlineLvl w:val="1"/>
    </w:pPr>
    <w:rPr>
      <w:b/>
      <w:bCs/>
    </w:rPr>
  </w:style>
  <w:style w:type="paragraph" w:styleId="Ttulo3">
    <w:name w:val="heading 3"/>
    <w:basedOn w:val="Normal"/>
    <w:next w:val="Normal"/>
    <w:link w:val="Ttulo3Car"/>
    <w:uiPriority w:val="1"/>
    <w:unhideWhenUsed/>
    <w:qFormat/>
    <w:rsid w:val="00B50169"/>
    <w:pPr>
      <w:keepNext/>
      <w:keepLines/>
      <w:spacing w:before="40"/>
      <w:outlineLvl w:val="2"/>
    </w:pPr>
    <w:rPr>
      <w:rFonts w:eastAsiaTheme="majorEastAsia" w:cstheme="majorBidi"/>
      <w:b/>
      <w:i/>
      <w:szCs w:val="24"/>
    </w:rPr>
  </w:style>
  <w:style w:type="paragraph" w:styleId="Ttulo4">
    <w:name w:val="heading 4"/>
    <w:basedOn w:val="Normal"/>
    <w:next w:val="Normal"/>
    <w:link w:val="Ttulo4Car"/>
    <w:uiPriority w:val="9"/>
    <w:unhideWhenUsed/>
    <w:qFormat/>
    <w:rsid w:val="008237C3"/>
    <w:pPr>
      <w:keepNext/>
      <w:keepLines/>
      <w:spacing w:before="40"/>
      <w:outlineLvl w:val="3"/>
    </w:pPr>
    <w:rPr>
      <w:rFonts w:eastAsiaTheme="majorEastAsia" w:cstheme="majorBidi"/>
      <w:i/>
      <w:iCs/>
    </w:rPr>
  </w:style>
  <w:style w:type="paragraph" w:styleId="Ttulo5">
    <w:name w:val="heading 5"/>
    <w:basedOn w:val="Normal"/>
    <w:next w:val="Normal"/>
    <w:link w:val="Ttulo5Car"/>
    <w:uiPriority w:val="9"/>
    <w:unhideWhenUsed/>
    <w:qFormat/>
    <w:rsid w:val="00443B65"/>
    <w:pPr>
      <w:keepNext/>
      <w:keepLines/>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443B65"/>
    <w:pPr>
      <w:keepNext/>
      <w:keepLines/>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443B65"/>
    <w:pPr>
      <w:keepNext/>
      <w:keepLines/>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443B6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43B65"/>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1"/>
      <w:ind w:left="408"/>
    </w:pPr>
  </w:style>
  <w:style w:type="paragraph" w:styleId="TDC2">
    <w:name w:val="toc 2"/>
    <w:basedOn w:val="Normal"/>
    <w:uiPriority w:val="39"/>
    <w:qFormat/>
    <w:pPr>
      <w:spacing w:before="116"/>
      <w:ind w:left="1070" w:hanging="442"/>
    </w:pPr>
  </w:style>
  <w:style w:type="paragraph" w:styleId="TDC3">
    <w:name w:val="toc 3"/>
    <w:basedOn w:val="Normal"/>
    <w:uiPriority w:val="39"/>
    <w:qFormat/>
    <w:pPr>
      <w:spacing w:before="122"/>
      <w:ind w:left="1507" w:hanging="659"/>
    </w:pPr>
  </w:style>
  <w:style w:type="paragraph" w:styleId="Textoindependiente">
    <w:name w:val="Body Text"/>
    <w:basedOn w:val="Normal"/>
    <w:uiPriority w:val="1"/>
    <w:qFormat/>
  </w:style>
  <w:style w:type="paragraph" w:styleId="Ttulo">
    <w:name w:val="Title"/>
    <w:basedOn w:val="Normal"/>
    <w:uiPriority w:val="1"/>
    <w:qFormat/>
    <w:pPr>
      <w:spacing w:before="72"/>
      <w:ind w:left="400" w:right="708"/>
      <w:jc w:val="center"/>
    </w:pPr>
    <w:rPr>
      <w:b/>
      <w:bCs/>
      <w:sz w:val="32"/>
      <w:szCs w:val="32"/>
    </w:rPr>
  </w:style>
  <w:style w:type="paragraph" w:styleId="Prrafodelista">
    <w:name w:val="List Paragraph"/>
    <w:basedOn w:val="Normal"/>
    <w:link w:val="PrrafodelistaCar"/>
    <w:uiPriority w:val="34"/>
    <w:qFormat/>
    <w:pPr>
      <w:spacing w:before="124"/>
      <w:ind w:left="1185" w:hanging="361"/>
    </w:pPr>
  </w:style>
  <w:style w:type="paragraph" w:customStyle="1" w:styleId="TableParagraph">
    <w:name w:val="Table Paragraph"/>
    <w:basedOn w:val="Normal"/>
    <w:uiPriority w:val="1"/>
    <w:qFormat/>
    <w:pPr>
      <w:spacing w:line="249" w:lineRule="exact"/>
      <w:ind w:left="110"/>
    </w:pPr>
  </w:style>
  <w:style w:type="character" w:customStyle="1" w:styleId="Ttulo3Car">
    <w:name w:val="Título 3 Car"/>
    <w:basedOn w:val="Fuentedeprrafopredeter"/>
    <w:link w:val="Ttulo3"/>
    <w:uiPriority w:val="1"/>
    <w:rsid w:val="00B50169"/>
    <w:rPr>
      <w:rFonts w:ascii="Times New Roman" w:eastAsiaTheme="majorEastAsia" w:hAnsi="Times New Roman" w:cstheme="majorBidi"/>
      <w:b/>
      <w:i/>
      <w:szCs w:val="24"/>
      <w:lang w:val="es-ES"/>
    </w:rPr>
  </w:style>
  <w:style w:type="table" w:styleId="Tablaconcuadrcula">
    <w:name w:val="Table Grid"/>
    <w:basedOn w:val="Tablanormal"/>
    <w:uiPriority w:val="39"/>
    <w:rsid w:val="003E52AA"/>
    <w:pPr>
      <w:widowControl/>
      <w:autoSpaceDE/>
      <w:autoSpaceDN/>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FE5B97"/>
    <w:rPr>
      <w:rFonts w:ascii="Times New Roman" w:eastAsia="Times New Roman" w:hAnsi="Times New Roman" w:cs="Times New Roman"/>
      <w:lang w:val="es-ES"/>
    </w:rPr>
  </w:style>
  <w:style w:type="paragraph" w:styleId="Encabezado">
    <w:name w:val="header"/>
    <w:basedOn w:val="Normal"/>
    <w:link w:val="EncabezadoCar"/>
    <w:uiPriority w:val="99"/>
    <w:unhideWhenUsed/>
    <w:rsid w:val="00F8365C"/>
    <w:pPr>
      <w:tabs>
        <w:tab w:val="center" w:pos="4419"/>
        <w:tab w:val="right" w:pos="8838"/>
      </w:tabs>
    </w:pPr>
  </w:style>
  <w:style w:type="character" w:customStyle="1" w:styleId="EncabezadoCar">
    <w:name w:val="Encabezado Car"/>
    <w:basedOn w:val="Fuentedeprrafopredeter"/>
    <w:link w:val="Encabezado"/>
    <w:uiPriority w:val="99"/>
    <w:rsid w:val="00F8365C"/>
    <w:rPr>
      <w:rFonts w:ascii="Times New Roman" w:eastAsia="Times New Roman" w:hAnsi="Times New Roman" w:cs="Times New Roman"/>
      <w:lang w:val="es-ES"/>
    </w:rPr>
  </w:style>
  <w:style w:type="paragraph" w:styleId="Piedepgina">
    <w:name w:val="footer"/>
    <w:basedOn w:val="Normal"/>
    <w:link w:val="PiedepginaCar"/>
    <w:uiPriority w:val="99"/>
    <w:unhideWhenUsed/>
    <w:rsid w:val="00F8365C"/>
    <w:pPr>
      <w:tabs>
        <w:tab w:val="center" w:pos="4419"/>
        <w:tab w:val="right" w:pos="8838"/>
      </w:tabs>
    </w:pPr>
  </w:style>
  <w:style w:type="character" w:customStyle="1" w:styleId="PiedepginaCar">
    <w:name w:val="Pie de página Car"/>
    <w:basedOn w:val="Fuentedeprrafopredeter"/>
    <w:link w:val="Piedepgina"/>
    <w:uiPriority w:val="99"/>
    <w:rsid w:val="00F8365C"/>
    <w:rPr>
      <w:rFonts w:ascii="Times New Roman" w:eastAsia="Times New Roman" w:hAnsi="Times New Roman" w:cs="Times New Roman"/>
      <w:lang w:val="es-ES"/>
    </w:rPr>
  </w:style>
  <w:style w:type="paragraph" w:styleId="TtuloTDC">
    <w:name w:val="TOC Heading"/>
    <w:basedOn w:val="Ttulo1"/>
    <w:next w:val="Normal"/>
    <w:uiPriority w:val="39"/>
    <w:unhideWhenUsed/>
    <w:qFormat/>
    <w:rsid w:val="00F8365C"/>
    <w:pPr>
      <w:keepNext/>
      <w:keepLines/>
      <w:widowControl/>
      <w:autoSpaceDE/>
      <w:autoSpaceDN/>
      <w:spacing w:before="240" w:line="259" w:lineRule="auto"/>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DC4">
    <w:name w:val="toc 4"/>
    <w:basedOn w:val="Normal"/>
    <w:next w:val="Normal"/>
    <w:autoRedefine/>
    <w:uiPriority w:val="39"/>
    <w:unhideWhenUsed/>
    <w:rsid w:val="00F8365C"/>
    <w:pPr>
      <w:widowControl/>
      <w:autoSpaceDE/>
      <w:autoSpaceDN/>
      <w:spacing w:after="100" w:line="259" w:lineRule="auto"/>
      <w:ind w:left="660"/>
    </w:pPr>
    <w:rPr>
      <w:rFonts w:asciiTheme="minorHAnsi" w:eastAsiaTheme="minorEastAsia" w:hAnsiTheme="minorHAnsi" w:cstheme="minorBidi"/>
      <w:lang w:val="en-US"/>
    </w:rPr>
  </w:style>
  <w:style w:type="paragraph" w:styleId="TDC5">
    <w:name w:val="toc 5"/>
    <w:basedOn w:val="Normal"/>
    <w:next w:val="Normal"/>
    <w:autoRedefine/>
    <w:uiPriority w:val="39"/>
    <w:unhideWhenUsed/>
    <w:rsid w:val="00F8365C"/>
    <w:pPr>
      <w:widowControl/>
      <w:autoSpaceDE/>
      <w:autoSpaceDN/>
      <w:spacing w:after="100" w:line="259" w:lineRule="auto"/>
      <w:ind w:left="880"/>
    </w:pPr>
    <w:rPr>
      <w:rFonts w:asciiTheme="minorHAnsi" w:eastAsiaTheme="minorEastAsia" w:hAnsiTheme="minorHAnsi" w:cstheme="minorBidi"/>
      <w:lang w:val="en-US"/>
    </w:rPr>
  </w:style>
  <w:style w:type="paragraph" w:styleId="TDC6">
    <w:name w:val="toc 6"/>
    <w:basedOn w:val="Normal"/>
    <w:next w:val="Normal"/>
    <w:autoRedefine/>
    <w:uiPriority w:val="39"/>
    <w:unhideWhenUsed/>
    <w:rsid w:val="00F8365C"/>
    <w:pPr>
      <w:widowControl/>
      <w:autoSpaceDE/>
      <w:autoSpaceDN/>
      <w:spacing w:after="100" w:line="259" w:lineRule="auto"/>
      <w:ind w:left="1100"/>
    </w:pPr>
    <w:rPr>
      <w:rFonts w:asciiTheme="minorHAnsi" w:eastAsiaTheme="minorEastAsia" w:hAnsiTheme="minorHAnsi" w:cstheme="minorBidi"/>
      <w:lang w:val="en-US"/>
    </w:rPr>
  </w:style>
  <w:style w:type="paragraph" w:styleId="TDC7">
    <w:name w:val="toc 7"/>
    <w:basedOn w:val="Normal"/>
    <w:next w:val="Normal"/>
    <w:autoRedefine/>
    <w:uiPriority w:val="39"/>
    <w:unhideWhenUsed/>
    <w:rsid w:val="00F8365C"/>
    <w:pPr>
      <w:widowControl/>
      <w:autoSpaceDE/>
      <w:autoSpaceDN/>
      <w:spacing w:after="100" w:line="259" w:lineRule="auto"/>
      <w:ind w:left="1320"/>
    </w:pPr>
    <w:rPr>
      <w:rFonts w:asciiTheme="minorHAnsi" w:eastAsiaTheme="minorEastAsia" w:hAnsiTheme="minorHAnsi" w:cstheme="minorBidi"/>
      <w:lang w:val="en-US"/>
    </w:rPr>
  </w:style>
  <w:style w:type="paragraph" w:styleId="TDC8">
    <w:name w:val="toc 8"/>
    <w:basedOn w:val="Normal"/>
    <w:next w:val="Normal"/>
    <w:autoRedefine/>
    <w:uiPriority w:val="39"/>
    <w:unhideWhenUsed/>
    <w:rsid w:val="00F8365C"/>
    <w:pPr>
      <w:widowControl/>
      <w:autoSpaceDE/>
      <w:autoSpaceDN/>
      <w:spacing w:after="100" w:line="259" w:lineRule="auto"/>
      <w:ind w:left="1540"/>
    </w:pPr>
    <w:rPr>
      <w:rFonts w:asciiTheme="minorHAnsi" w:eastAsiaTheme="minorEastAsia" w:hAnsiTheme="minorHAnsi" w:cstheme="minorBidi"/>
      <w:lang w:val="en-US"/>
    </w:rPr>
  </w:style>
  <w:style w:type="paragraph" w:styleId="TDC9">
    <w:name w:val="toc 9"/>
    <w:basedOn w:val="Normal"/>
    <w:next w:val="Normal"/>
    <w:autoRedefine/>
    <w:uiPriority w:val="39"/>
    <w:unhideWhenUsed/>
    <w:rsid w:val="00F8365C"/>
    <w:pPr>
      <w:widowControl/>
      <w:autoSpaceDE/>
      <w:autoSpaceDN/>
      <w:spacing w:after="100" w:line="259" w:lineRule="auto"/>
      <w:ind w:left="1760"/>
    </w:pPr>
    <w:rPr>
      <w:rFonts w:asciiTheme="minorHAnsi" w:eastAsiaTheme="minorEastAsia" w:hAnsiTheme="minorHAnsi" w:cstheme="minorBidi"/>
      <w:lang w:val="en-US"/>
    </w:rPr>
  </w:style>
  <w:style w:type="character" w:styleId="Hipervnculo">
    <w:name w:val="Hyperlink"/>
    <w:basedOn w:val="Fuentedeprrafopredeter"/>
    <w:uiPriority w:val="99"/>
    <w:unhideWhenUsed/>
    <w:rsid w:val="00F8365C"/>
    <w:rPr>
      <w:color w:val="0000FF" w:themeColor="hyperlink"/>
      <w:u w:val="single"/>
    </w:rPr>
  </w:style>
  <w:style w:type="character" w:customStyle="1" w:styleId="Ttulo1Car">
    <w:name w:val="Título 1 Car"/>
    <w:basedOn w:val="Fuentedeprrafopredeter"/>
    <w:link w:val="Ttulo1"/>
    <w:uiPriority w:val="1"/>
    <w:rsid w:val="008237C3"/>
    <w:rPr>
      <w:rFonts w:ascii="Times New Roman" w:eastAsia="Times New Roman" w:hAnsi="Times New Roman" w:cs="Times New Roman"/>
      <w:b/>
      <w:bCs/>
      <w:szCs w:val="24"/>
      <w:lang w:val="es-ES"/>
    </w:rPr>
  </w:style>
  <w:style w:type="paragraph" w:styleId="Bibliografa">
    <w:name w:val="Bibliography"/>
    <w:basedOn w:val="Normal"/>
    <w:next w:val="Normal"/>
    <w:uiPriority w:val="37"/>
    <w:unhideWhenUsed/>
    <w:rsid w:val="003137FD"/>
    <w:pPr>
      <w:spacing w:line="480" w:lineRule="auto"/>
      <w:ind w:left="720" w:hanging="720"/>
    </w:pPr>
  </w:style>
  <w:style w:type="paragraph" w:styleId="Descripcin">
    <w:name w:val="caption"/>
    <w:basedOn w:val="Normal"/>
    <w:next w:val="Normal"/>
    <w:uiPriority w:val="35"/>
    <w:unhideWhenUsed/>
    <w:qFormat/>
    <w:rsid w:val="00453073"/>
    <w:pPr>
      <w:spacing w:after="200"/>
    </w:pPr>
    <w:rPr>
      <w:b/>
      <w:iCs/>
      <w:szCs w:val="18"/>
    </w:rPr>
  </w:style>
  <w:style w:type="character" w:styleId="Textoennegrita">
    <w:name w:val="Strong"/>
    <w:basedOn w:val="Fuentedeprrafopredeter"/>
    <w:uiPriority w:val="22"/>
    <w:qFormat/>
    <w:rsid w:val="00A63B13"/>
    <w:rPr>
      <w:b/>
      <w:bCs/>
    </w:rPr>
  </w:style>
  <w:style w:type="paragraph" w:styleId="Tabladeilustraciones">
    <w:name w:val="table of figures"/>
    <w:basedOn w:val="Normal"/>
    <w:next w:val="Normal"/>
    <w:uiPriority w:val="99"/>
    <w:unhideWhenUsed/>
    <w:rsid w:val="00A63B13"/>
  </w:style>
  <w:style w:type="character" w:customStyle="1" w:styleId="UnresolvedMention">
    <w:name w:val="Unresolved Mention"/>
    <w:basedOn w:val="Fuentedeprrafopredeter"/>
    <w:uiPriority w:val="99"/>
    <w:semiHidden/>
    <w:unhideWhenUsed/>
    <w:rsid w:val="00760554"/>
    <w:rPr>
      <w:color w:val="605E5C"/>
      <w:shd w:val="clear" w:color="auto" w:fill="E1DFDD"/>
    </w:rPr>
  </w:style>
  <w:style w:type="paragraph" w:styleId="NormalWeb">
    <w:name w:val="Normal (Web)"/>
    <w:basedOn w:val="Normal"/>
    <w:uiPriority w:val="99"/>
    <w:semiHidden/>
    <w:unhideWhenUsed/>
    <w:rsid w:val="00575CDD"/>
    <w:pPr>
      <w:widowControl/>
      <w:autoSpaceDE/>
      <w:autoSpaceDN/>
      <w:spacing w:before="100" w:beforeAutospacing="1" w:after="100" w:afterAutospacing="1"/>
    </w:pPr>
    <w:rPr>
      <w:sz w:val="24"/>
      <w:szCs w:val="24"/>
      <w:lang w:val="es-EC" w:eastAsia="es-EC"/>
    </w:rPr>
  </w:style>
  <w:style w:type="character" w:styleId="Refdecomentario">
    <w:name w:val="annotation reference"/>
    <w:basedOn w:val="Fuentedeprrafopredeter"/>
    <w:uiPriority w:val="99"/>
    <w:semiHidden/>
    <w:unhideWhenUsed/>
    <w:rsid w:val="001846ED"/>
    <w:rPr>
      <w:sz w:val="16"/>
      <w:szCs w:val="16"/>
    </w:rPr>
  </w:style>
  <w:style w:type="paragraph" w:styleId="Textocomentario">
    <w:name w:val="annotation text"/>
    <w:basedOn w:val="Normal"/>
    <w:link w:val="TextocomentarioCar"/>
    <w:uiPriority w:val="99"/>
    <w:semiHidden/>
    <w:unhideWhenUsed/>
    <w:rsid w:val="001846ED"/>
    <w:rPr>
      <w:sz w:val="20"/>
      <w:szCs w:val="20"/>
    </w:rPr>
  </w:style>
  <w:style w:type="character" w:customStyle="1" w:styleId="TextocomentarioCar">
    <w:name w:val="Texto comentario Car"/>
    <w:basedOn w:val="Fuentedeprrafopredeter"/>
    <w:link w:val="Textocomentario"/>
    <w:uiPriority w:val="99"/>
    <w:semiHidden/>
    <w:rsid w:val="001846ED"/>
    <w:rPr>
      <w:rFonts w:ascii="Times New Roman" w:eastAsia="Times New Roman" w:hAnsi="Times New Roman"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1846ED"/>
    <w:rPr>
      <w:b/>
      <w:bCs/>
    </w:rPr>
  </w:style>
  <w:style w:type="character" w:customStyle="1" w:styleId="AsuntodelcomentarioCar">
    <w:name w:val="Asunto del comentario Car"/>
    <w:basedOn w:val="TextocomentarioCar"/>
    <w:link w:val="Asuntodelcomentario"/>
    <w:uiPriority w:val="99"/>
    <w:semiHidden/>
    <w:rsid w:val="001846ED"/>
    <w:rPr>
      <w:rFonts w:ascii="Times New Roman" w:eastAsia="Times New Roman" w:hAnsi="Times New Roman" w:cs="Times New Roman"/>
      <w:b/>
      <w:bCs/>
      <w:sz w:val="20"/>
      <w:szCs w:val="20"/>
      <w:lang w:val="es-ES"/>
    </w:rPr>
  </w:style>
  <w:style w:type="paragraph" w:customStyle="1" w:styleId="paragraph">
    <w:name w:val="paragraph"/>
    <w:basedOn w:val="Normal"/>
    <w:rsid w:val="00A20F03"/>
    <w:pPr>
      <w:widowControl/>
      <w:autoSpaceDE/>
      <w:autoSpaceDN/>
      <w:spacing w:before="100" w:beforeAutospacing="1" w:after="100" w:afterAutospacing="1"/>
    </w:pPr>
    <w:rPr>
      <w:sz w:val="24"/>
      <w:szCs w:val="24"/>
      <w:lang w:eastAsia="es-ES"/>
    </w:rPr>
  </w:style>
  <w:style w:type="paragraph" w:styleId="Lista">
    <w:name w:val="List"/>
    <w:basedOn w:val="Normal"/>
    <w:uiPriority w:val="99"/>
    <w:unhideWhenUsed/>
    <w:rsid w:val="0004271E"/>
    <w:pPr>
      <w:ind w:left="283" w:hanging="283"/>
      <w:contextualSpacing/>
    </w:pPr>
  </w:style>
  <w:style w:type="paragraph" w:styleId="Lista2">
    <w:name w:val="List 2"/>
    <w:basedOn w:val="Normal"/>
    <w:uiPriority w:val="99"/>
    <w:unhideWhenUsed/>
    <w:rsid w:val="0004271E"/>
    <w:pPr>
      <w:ind w:left="566" w:hanging="283"/>
      <w:contextualSpacing/>
    </w:pPr>
  </w:style>
  <w:style w:type="paragraph" w:styleId="Lista3">
    <w:name w:val="List 3"/>
    <w:basedOn w:val="Normal"/>
    <w:uiPriority w:val="99"/>
    <w:unhideWhenUsed/>
    <w:rsid w:val="0004271E"/>
    <w:pPr>
      <w:ind w:left="849" w:hanging="283"/>
      <w:contextualSpacing/>
    </w:pPr>
  </w:style>
  <w:style w:type="paragraph" w:styleId="Saludo">
    <w:name w:val="Salutation"/>
    <w:basedOn w:val="Normal"/>
    <w:next w:val="Normal"/>
    <w:link w:val="SaludoCar"/>
    <w:uiPriority w:val="99"/>
    <w:unhideWhenUsed/>
    <w:rsid w:val="0004271E"/>
  </w:style>
  <w:style w:type="character" w:customStyle="1" w:styleId="SaludoCar">
    <w:name w:val="Saludo Car"/>
    <w:basedOn w:val="Fuentedeprrafopredeter"/>
    <w:link w:val="Saludo"/>
    <w:uiPriority w:val="99"/>
    <w:rsid w:val="0004271E"/>
    <w:rPr>
      <w:rFonts w:ascii="Times New Roman" w:eastAsia="Times New Roman" w:hAnsi="Times New Roman" w:cs="Times New Roman"/>
      <w:lang w:val="es-ES"/>
    </w:rPr>
  </w:style>
  <w:style w:type="paragraph" w:styleId="Listaconvietas2">
    <w:name w:val="List Bullet 2"/>
    <w:basedOn w:val="Normal"/>
    <w:uiPriority w:val="99"/>
    <w:unhideWhenUsed/>
    <w:rsid w:val="0004271E"/>
    <w:pPr>
      <w:numPr>
        <w:numId w:val="8"/>
      </w:numPr>
      <w:contextualSpacing/>
    </w:pPr>
  </w:style>
  <w:style w:type="paragraph" w:styleId="Continuarlista">
    <w:name w:val="List Continue"/>
    <w:basedOn w:val="Normal"/>
    <w:uiPriority w:val="99"/>
    <w:unhideWhenUsed/>
    <w:rsid w:val="0004271E"/>
    <w:pPr>
      <w:spacing w:after="120"/>
      <w:ind w:left="283"/>
      <w:contextualSpacing/>
    </w:pPr>
  </w:style>
  <w:style w:type="paragraph" w:styleId="Continuarlista2">
    <w:name w:val="List Continue 2"/>
    <w:basedOn w:val="Normal"/>
    <w:uiPriority w:val="99"/>
    <w:unhideWhenUsed/>
    <w:rsid w:val="0004271E"/>
    <w:pPr>
      <w:spacing w:after="120"/>
      <w:ind w:left="566"/>
      <w:contextualSpacing/>
    </w:pPr>
  </w:style>
  <w:style w:type="paragraph" w:styleId="Continuarlista3">
    <w:name w:val="List Continue 3"/>
    <w:basedOn w:val="Normal"/>
    <w:uiPriority w:val="99"/>
    <w:unhideWhenUsed/>
    <w:rsid w:val="0004271E"/>
    <w:pPr>
      <w:spacing w:after="120"/>
      <w:ind w:left="849"/>
      <w:contextualSpacing/>
    </w:pPr>
  </w:style>
  <w:style w:type="paragraph" w:styleId="Sangradetextonormal">
    <w:name w:val="Body Text Indent"/>
    <w:basedOn w:val="Normal"/>
    <w:link w:val="SangradetextonormalCar"/>
    <w:uiPriority w:val="99"/>
    <w:unhideWhenUsed/>
    <w:rsid w:val="0004271E"/>
    <w:pPr>
      <w:spacing w:after="120"/>
      <w:ind w:left="283"/>
    </w:pPr>
  </w:style>
  <w:style w:type="character" w:customStyle="1" w:styleId="SangradetextonormalCar">
    <w:name w:val="Sangría de texto normal Car"/>
    <w:basedOn w:val="Fuentedeprrafopredeter"/>
    <w:link w:val="Sangradetextonormal"/>
    <w:uiPriority w:val="99"/>
    <w:rsid w:val="0004271E"/>
    <w:rPr>
      <w:rFonts w:ascii="Times New Roman" w:eastAsia="Times New Roman" w:hAnsi="Times New Roman" w:cs="Times New Roman"/>
      <w:lang w:val="es-ES"/>
    </w:rPr>
  </w:style>
  <w:style w:type="paragraph" w:styleId="Subttulo">
    <w:name w:val="Subtitle"/>
    <w:basedOn w:val="Normal"/>
    <w:next w:val="Normal"/>
    <w:link w:val="SubttuloCar"/>
    <w:uiPriority w:val="11"/>
    <w:qFormat/>
    <w:rsid w:val="0004271E"/>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04271E"/>
    <w:rPr>
      <w:rFonts w:eastAsiaTheme="minorEastAsia"/>
      <w:color w:val="5A5A5A" w:themeColor="text1" w:themeTint="A5"/>
      <w:spacing w:val="15"/>
      <w:lang w:val="es-ES"/>
    </w:rPr>
  </w:style>
  <w:style w:type="paragraph" w:styleId="Textoindependienteprimerasangra2">
    <w:name w:val="Body Text First Indent 2"/>
    <w:basedOn w:val="Sangradetextonormal"/>
    <w:link w:val="Textoindependienteprimerasangra2Car"/>
    <w:uiPriority w:val="99"/>
    <w:unhideWhenUsed/>
    <w:rsid w:val="0004271E"/>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04271E"/>
    <w:rPr>
      <w:rFonts w:ascii="Times New Roman" w:eastAsia="Times New Roman" w:hAnsi="Times New Roman" w:cs="Times New Roman"/>
      <w:lang w:val="es-ES"/>
    </w:rPr>
  </w:style>
  <w:style w:type="table" w:customStyle="1" w:styleId="TableGrid">
    <w:name w:val="TableGrid"/>
    <w:rsid w:val="00831915"/>
    <w:pPr>
      <w:widowControl/>
      <w:autoSpaceDE/>
      <w:autoSpaceDN/>
    </w:pPr>
    <w:rPr>
      <w:rFonts w:eastAsiaTheme="minorEastAsia"/>
      <w:lang w:val="es-EC" w:eastAsia="es-EC"/>
    </w:rPr>
    <w:tblPr>
      <w:tblCellMar>
        <w:top w:w="0" w:type="dxa"/>
        <w:left w:w="0" w:type="dxa"/>
        <w:bottom w:w="0" w:type="dxa"/>
        <w:right w:w="0" w:type="dxa"/>
      </w:tblCellMar>
    </w:tblPr>
  </w:style>
  <w:style w:type="character" w:customStyle="1" w:styleId="PrrafodelistaCar">
    <w:name w:val="Párrafo de lista Car"/>
    <w:basedOn w:val="Fuentedeprrafopredeter"/>
    <w:link w:val="Prrafodelista"/>
    <w:uiPriority w:val="34"/>
    <w:qFormat/>
    <w:locked/>
    <w:rsid w:val="00831915"/>
    <w:rPr>
      <w:rFonts w:ascii="Times New Roman" w:eastAsia="Times New Roman" w:hAnsi="Times New Roman" w:cs="Times New Roman"/>
      <w:lang w:val="es-ES"/>
    </w:rPr>
  </w:style>
  <w:style w:type="character" w:customStyle="1" w:styleId="Ttulo4Car">
    <w:name w:val="Título 4 Car"/>
    <w:basedOn w:val="Fuentedeprrafopredeter"/>
    <w:link w:val="Ttulo4"/>
    <w:uiPriority w:val="9"/>
    <w:rsid w:val="008237C3"/>
    <w:rPr>
      <w:rFonts w:ascii="Times New Roman" w:eastAsiaTheme="majorEastAsia" w:hAnsi="Times New Roman" w:cstheme="majorBidi"/>
      <w:i/>
      <w:iCs/>
      <w:lang w:val="es-ES"/>
    </w:rPr>
  </w:style>
  <w:style w:type="character" w:customStyle="1" w:styleId="Ttulo5Car">
    <w:name w:val="Título 5 Car"/>
    <w:basedOn w:val="Fuentedeprrafopredeter"/>
    <w:link w:val="Ttulo5"/>
    <w:uiPriority w:val="9"/>
    <w:rsid w:val="00443B65"/>
    <w:rPr>
      <w:rFonts w:asciiTheme="majorHAnsi" w:eastAsiaTheme="majorEastAsia" w:hAnsiTheme="majorHAnsi" w:cstheme="majorBidi"/>
      <w:color w:val="365F91" w:themeColor="accent1" w:themeShade="BF"/>
      <w:lang w:val="es-ES"/>
    </w:rPr>
  </w:style>
  <w:style w:type="character" w:customStyle="1" w:styleId="Ttulo6Car">
    <w:name w:val="Título 6 Car"/>
    <w:basedOn w:val="Fuentedeprrafopredeter"/>
    <w:link w:val="Ttulo6"/>
    <w:uiPriority w:val="9"/>
    <w:semiHidden/>
    <w:rsid w:val="00443B65"/>
    <w:rPr>
      <w:rFonts w:asciiTheme="majorHAnsi" w:eastAsiaTheme="majorEastAsia" w:hAnsiTheme="majorHAnsi" w:cstheme="majorBidi"/>
      <w:color w:val="243F60" w:themeColor="accent1" w:themeShade="7F"/>
      <w:lang w:val="es-ES"/>
    </w:rPr>
  </w:style>
  <w:style w:type="character" w:customStyle="1" w:styleId="Ttulo7Car">
    <w:name w:val="Título 7 Car"/>
    <w:basedOn w:val="Fuentedeprrafopredeter"/>
    <w:link w:val="Ttulo7"/>
    <w:uiPriority w:val="9"/>
    <w:semiHidden/>
    <w:rsid w:val="00443B65"/>
    <w:rPr>
      <w:rFonts w:asciiTheme="majorHAnsi" w:eastAsiaTheme="majorEastAsia" w:hAnsiTheme="majorHAnsi" w:cstheme="majorBidi"/>
      <w:i/>
      <w:iCs/>
      <w:color w:val="243F60" w:themeColor="accent1" w:themeShade="7F"/>
      <w:lang w:val="es-ES"/>
    </w:rPr>
  </w:style>
  <w:style w:type="character" w:customStyle="1" w:styleId="Ttulo8Car">
    <w:name w:val="Título 8 Car"/>
    <w:basedOn w:val="Fuentedeprrafopredeter"/>
    <w:link w:val="Ttulo8"/>
    <w:uiPriority w:val="9"/>
    <w:semiHidden/>
    <w:rsid w:val="00443B65"/>
    <w:rPr>
      <w:rFonts w:asciiTheme="majorHAnsi" w:eastAsiaTheme="majorEastAsia" w:hAnsiTheme="majorHAnsi" w:cstheme="majorBidi"/>
      <w:color w:val="272727" w:themeColor="text1" w:themeTint="D8"/>
      <w:sz w:val="21"/>
      <w:szCs w:val="21"/>
      <w:lang w:val="es-ES"/>
    </w:rPr>
  </w:style>
  <w:style w:type="character" w:customStyle="1" w:styleId="Ttulo9Car">
    <w:name w:val="Título 9 Car"/>
    <w:basedOn w:val="Fuentedeprrafopredeter"/>
    <w:link w:val="Ttulo9"/>
    <w:uiPriority w:val="9"/>
    <w:semiHidden/>
    <w:rsid w:val="00443B65"/>
    <w:rPr>
      <w:rFonts w:asciiTheme="majorHAnsi" w:eastAsiaTheme="majorEastAsia" w:hAnsiTheme="majorHAnsi" w:cstheme="majorBidi"/>
      <w:i/>
      <w:iCs/>
      <w:color w:val="272727" w:themeColor="text1" w:themeTint="D8"/>
      <w:sz w:val="21"/>
      <w:szCs w:val="21"/>
      <w:lang w:val="es-ES"/>
    </w:rPr>
  </w:style>
  <w:style w:type="character" w:styleId="nfasis">
    <w:name w:val="Emphasis"/>
    <w:basedOn w:val="Fuentedeprrafopredeter"/>
    <w:uiPriority w:val="20"/>
    <w:qFormat/>
    <w:rsid w:val="00BD4B61"/>
    <w:rPr>
      <w:i/>
      <w:iCs/>
    </w:rPr>
  </w:style>
  <w:style w:type="paragraph" w:customStyle="1" w:styleId="NmeracionRomano">
    <w:name w:val="NmeracionRomano"/>
    <w:basedOn w:val="Normal"/>
    <w:next w:val="Sinespaciado"/>
    <w:uiPriority w:val="1"/>
    <w:qFormat/>
    <w:rsid w:val="00107FBE"/>
    <w:pPr>
      <w:jc w:val="center"/>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28458">
      <w:bodyDiv w:val="1"/>
      <w:marLeft w:val="0"/>
      <w:marRight w:val="0"/>
      <w:marTop w:val="0"/>
      <w:marBottom w:val="0"/>
      <w:divBdr>
        <w:top w:val="none" w:sz="0" w:space="0" w:color="auto"/>
        <w:left w:val="none" w:sz="0" w:space="0" w:color="auto"/>
        <w:bottom w:val="none" w:sz="0" w:space="0" w:color="auto"/>
        <w:right w:val="none" w:sz="0" w:space="0" w:color="auto"/>
      </w:divBdr>
    </w:div>
    <w:div w:id="45183666">
      <w:bodyDiv w:val="1"/>
      <w:marLeft w:val="0"/>
      <w:marRight w:val="0"/>
      <w:marTop w:val="0"/>
      <w:marBottom w:val="0"/>
      <w:divBdr>
        <w:top w:val="none" w:sz="0" w:space="0" w:color="auto"/>
        <w:left w:val="none" w:sz="0" w:space="0" w:color="auto"/>
        <w:bottom w:val="none" w:sz="0" w:space="0" w:color="auto"/>
        <w:right w:val="none" w:sz="0" w:space="0" w:color="auto"/>
      </w:divBdr>
    </w:div>
    <w:div w:id="49112634">
      <w:bodyDiv w:val="1"/>
      <w:marLeft w:val="0"/>
      <w:marRight w:val="0"/>
      <w:marTop w:val="0"/>
      <w:marBottom w:val="0"/>
      <w:divBdr>
        <w:top w:val="none" w:sz="0" w:space="0" w:color="auto"/>
        <w:left w:val="none" w:sz="0" w:space="0" w:color="auto"/>
        <w:bottom w:val="none" w:sz="0" w:space="0" w:color="auto"/>
        <w:right w:val="none" w:sz="0" w:space="0" w:color="auto"/>
      </w:divBdr>
      <w:divsChild>
        <w:div w:id="1204639073">
          <w:marLeft w:val="0"/>
          <w:marRight w:val="0"/>
          <w:marTop w:val="0"/>
          <w:marBottom w:val="0"/>
          <w:divBdr>
            <w:top w:val="none" w:sz="0" w:space="0" w:color="auto"/>
            <w:left w:val="none" w:sz="0" w:space="0" w:color="auto"/>
            <w:bottom w:val="none" w:sz="0" w:space="0" w:color="auto"/>
            <w:right w:val="none" w:sz="0" w:space="0" w:color="auto"/>
          </w:divBdr>
        </w:div>
        <w:div w:id="2100133590">
          <w:marLeft w:val="0"/>
          <w:marRight w:val="0"/>
          <w:marTop w:val="0"/>
          <w:marBottom w:val="0"/>
          <w:divBdr>
            <w:top w:val="none" w:sz="0" w:space="0" w:color="auto"/>
            <w:left w:val="none" w:sz="0" w:space="0" w:color="auto"/>
            <w:bottom w:val="none" w:sz="0" w:space="0" w:color="auto"/>
            <w:right w:val="none" w:sz="0" w:space="0" w:color="auto"/>
          </w:divBdr>
        </w:div>
        <w:div w:id="2029479472">
          <w:marLeft w:val="0"/>
          <w:marRight w:val="0"/>
          <w:marTop w:val="0"/>
          <w:marBottom w:val="0"/>
          <w:divBdr>
            <w:top w:val="none" w:sz="0" w:space="0" w:color="auto"/>
            <w:left w:val="none" w:sz="0" w:space="0" w:color="auto"/>
            <w:bottom w:val="none" w:sz="0" w:space="0" w:color="auto"/>
            <w:right w:val="none" w:sz="0" w:space="0" w:color="auto"/>
          </w:divBdr>
        </w:div>
        <w:div w:id="1780417715">
          <w:marLeft w:val="0"/>
          <w:marRight w:val="0"/>
          <w:marTop w:val="0"/>
          <w:marBottom w:val="0"/>
          <w:divBdr>
            <w:top w:val="none" w:sz="0" w:space="0" w:color="auto"/>
            <w:left w:val="none" w:sz="0" w:space="0" w:color="auto"/>
            <w:bottom w:val="none" w:sz="0" w:space="0" w:color="auto"/>
            <w:right w:val="none" w:sz="0" w:space="0" w:color="auto"/>
          </w:divBdr>
        </w:div>
        <w:div w:id="1126006274">
          <w:marLeft w:val="0"/>
          <w:marRight w:val="0"/>
          <w:marTop w:val="0"/>
          <w:marBottom w:val="0"/>
          <w:divBdr>
            <w:top w:val="none" w:sz="0" w:space="0" w:color="auto"/>
            <w:left w:val="none" w:sz="0" w:space="0" w:color="auto"/>
            <w:bottom w:val="none" w:sz="0" w:space="0" w:color="auto"/>
            <w:right w:val="none" w:sz="0" w:space="0" w:color="auto"/>
          </w:divBdr>
        </w:div>
        <w:div w:id="777142197">
          <w:marLeft w:val="0"/>
          <w:marRight w:val="0"/>
          <w:marTop w:val="0"/>
          <w:marBottom w:val="0"/>
          <w:divBdr>
            <w:top w:val="none" w:sz="0" w:space="0" w:color="auto"/>
            <w:left w:val="none" w:sz="0" w:space="0" w:color="auto"/>
            <w:bottom w:val="none" w:sz="0" w:space="0" w:color="auto"/>
            <w:right w:val="none" w:sz="0" w:space="0" w:color="auto"/>
          </w:divBdr>
        </w:div>
        <w:div w:id="204755872">
          <w:marLeft w:val="0"/>
          <w:marRight w:val="0"/>
          <w:marTop w:val="0"/>
          <w:marBottom w:val="0"/>
          <w:divBdr>
            <w:top w:val="none" w:sz="0" w:space="0" w:color="auto"/>
            <w:left w:val="none" w:sz="0" w:space="0" w:color="auto"/>
            <w:bottom w:val="none" w:sz="0" w:space="0" w:color="auto"/>
            <w:right w:val="none" w:sz="0" w:space="0" w:color="auto"/>
          </w:divBdr>
        </w:div>
        <w:div w:id="866142446">
          <w:marLeft w:val="0"/>
          <w:marRight w:val="0"/>
          <w:marTop w:val="0"/>
          <w:marBottom w:val="0"/>
          <w:divBdr>
            <w:top w:val="none" w:sz="0" w:space="0" w:color="auto"/>
            <w:left w:val="none" w:sz="0" w:space="0" w:color="auto"/>
            <w:bottom w:val="none" w:sz="0" w:space="0" w:color="auto"/>
            <w:right w:val="none" w:sz="0" w:space="0" w:color="auto"/>
          </w:divBdr>
        </w:div>
        <w:div w:id="1951887866">
          <w:marLeft w:val="0"/>
          <w:marRight w:val="0"/>
          <w:marTop w:val="0"/>
          <w:marBottom w:val="0"/>
          <w:divBdr>
            <w:top w:val="none" w:sz="0" w:space="0" w:color="auto"/>
            <w:left w:val="none" w:sz="0" w:space="0" w:color="auto"/>
            <w:bottom w:val="none" w:sz="0" w:space="0" w:color="auto"/>
            <w:right w:val="none" w:sz="0" w:space="0" w:color="auto"/>
          </w:divBdr>
        </w:div>
        <w:div w:id="1057820897">
          <w:marLeft w:val="0"/>
          <w:marRight w:val="0"/>
          <w:marTop w:val="0"/>
          <w:marBottom w:val="0"/>
          <w:divBdr>
            <w:top w:val="none" w:sz="0" w:space="0" w:color="auto"/>
            <w:left w:val="none" w:sz="0" w:space="0" w:color="auto"/>
            <w:bottom w:val="none" w:sz="0" w:space="0" w:color="auto"/>
            <w:right w:val="none" w:sz="0" w:space="0" w:color="auto"/>
          </w:divBdr>
        </w:div>
      </w:divsChild>
    </w:div>
    <w:div w:id="58332897">
      <w:bodyDiv w:val="1"/>
      <w:marLeft w:val="0"/>
      <w:marRight w:val="0"/>
      <w:marTop w:val="0"/>
      <w:marBottom w:val="0"/>
      <w:divBdr>
        <w:top w:val="none" w:sz="0" w:space="0" w:color="auto"/>
        <w:left w:val="none" w:sz="0" w:space="0" w:color="auto"/>
        <w:bottom w:val="none" w:sz="0" w:space="0" w:color="auto"/>
        <w:right w:val="none" w:sz="0" w:space="0" w:color="auto"/>
      </w:divBdr>
    </w:div>
    <w:div w:id="60521610">
      <w:bodyDiv w:val="1"/>
      <w:marLeft w:val="0"/>
      <w:marRight w:val="0"/>
      <w:marTop w:val="0"/>
      <w:marBottom w:val="0"/>
      <w:divBdr>
        <w:top w:val="none" w:sz="0" w:space="0" w:color="auto"/>
        <w:left w:val="none" w:sz="0" w:space="0" w:color="auto"/>
        <w:bottom w:val="none" w:sz="0" w:space="0" w:color="auto"/>
        <w:right w:val="none" w:sz="0" w:space="0" w:color="auto"/>
      </w:divBdr>
    </w:div>
    <w:div w:id="66343325">
      <w:bodyDiv w:val="1"/>
      <w:marLeft w:val="0"/>
      <w:marRight w:val="0"/>
      <w:marTop w:val="0"/>
      <w:marBottom w:val="0"/>
      <w:divBdr>
        <w:top w:val="none" w:sz="0" w:space="0" w:color="auto"/>
        <w:left w:val="none" w:sz="0" w:space="0" w:color="auto"/>
        <w:bottom w:val="none" w:sz="0" w:space="0" w:color="auto"/>
        <w:right w:val="none" w:sz="0" w:space="0" w:color="auto"/>
      </w:divBdr>
    </w:div>
    <w:div w:id="69739196">
      <w:bodyDiv w:val="1"/>
      <w:marLeft w:val="0"/>
      <w:marRight w:val="0"/>
      <w:marTop w:val="0"/>
      <w:marBottom w:val="0"/>
      <w:divBdr>
        <w:top w:val="none" w:sz="0" w:space="0" w:color="auto"/>
        <w:left w:val="none" w:sz="0" w:space="0" w:color="auto"/>
        <w:bottom w:val="none" w:sz="0" w:space="0" w:color="auto"/>
        <w:right w:val="none" w:sz="0" w:space="0" w:color="auto"/>
      </w:divBdr>
    </w:div>
    <w:div w:id="74789686">
      <w:bodyDiv w:val="1"/>
      <w:marLeft w:val="0"/>
      <w:marRight w:val="0"/>
      <w:marTop w:val="0"/>
      <w:marBottom w:val="0"/>
      <w:divBdr>
        <w:top w:val="none" w:sz="0" w:space="0" w:color="auto"/>
        <w:left w:val="none" w:sz="0" w:space="0" w:color="auto"/>
        <w:bottom w:val="none" w:sz="0" w:space="0" w:color="auto"/>
        <w:right w:val="none" w:sz="0" w:space="0" w:color="auto"/>
      </w:divBdr>
    </w:div>
    <w:div w:id="86467776">
      <w:bodyDiv w:val="1"/>
      <w:marLeft w:val="0"/>
      <w:marRight w:val="0"/>
      <w:marTop w:val="0"/>
      <w:marBottom w:val="0"/>
      <w:divBdr>
        <w:top w:val="none" w:sz="0" w:space="0" w:color="auto"/>
        <w:left w:val="none" w:sz="0" w:space="0" w:color="auto"/>
        <w:bottom w:val="none" w:sz="0" w:space="0" w:color="auto"/>
        <w:right w:val="none" w:sz="0" w:space="0" w:color="auto"/>
      </w:divBdr>
    </w:div>
    <w:div w:id="95486641">
      <w:bodyDiv w:val="1"/>
      <w:marLeft w:val="0"/>
      <w:marRight w:val="0"/>
      <w:marTop w:val="0"/>
      <w:marBottom w:val="0"/>
      <w:divBdr>
        <w:top w:val="none" w:sz="0" w:space="0" w:color="auto"/>
        <w:left w:val="none" w:sz="0" w:space="0" w:color="auto"/>
        <w:bottom w:val="none" w:sz="0" w:space="0" w:color="auto"/>
        <w:right w:val="none" w:sz="0" w:space="0" w:color="auto"/>
      </w:divBdr>
      <w:divsChild>
        <w:div w:id="2014335332">
          <w:marLeft w:val="0"/>
          <w:marRight w:val="0"/>
          <w:marTop w:val="0"/>
          <w:marBottom w:val="0"/>
          <w:divBdr>
            <w:top w:val="none" w:sz="0" w:space="0" w:color="auto"/>
            <w:left w:val="none" w:sz="0" w:space="0" w:color="auto"/>
            <w:bottom w:val="none" w:sz="0" w:space="0" w:color="auto"/>
            <w:right w:val="none" w:sz="0" w:space="0" w:color="auto"/>
          </w:divBdr>
          <w:divsChild>
            <w:div w:id="432555109">
              <w:marLeft w:val="0"/>
              <w:marRight w:val="0"/>
              <w:marTop w:val="100"/>
              <w:marBottom w:val="100"/>
              <w:divBdr>
                <w:top w:val="none" w:sz="0" w:space="0" w:color="auto"/>
                <w:left w:val="none" w:sz="0" w:space="0" w:color="auto"/>
                <w:bottom w:val="none" w:sz="0" w:space="0" w:color="auto"/>
                <w:right w:val="none" w:sz="0" w:space="0" w:color="auto"/>
              </w:divBdr>
              <w:divsChild>
                <w:div w:id="787897972">
                  <w:marLeft w:val="0"/>
                  <w:marRight w:val="0"/>
                  <w:marTop w:val="0"/>
                  <w:marBottom w:val="0"/>
                  <w:divBdr>
                    <w:top w:val="none" w:sz="0" w:space="0" w:color="auto"/>
                    <w:left w:val="none" w:sz="0" w:space="0" w:color="auto"/>
                    <w:bottom w:val="none" w:sz="0" w:space="0" w:color="auto"/>
                    <w:right w:val="none" w:sz="0" w:space="0" w:color="auto"/>
                  </w:divBdr>
                  <w:divsChild>
                    <w:div w:id="89878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90310">
      <w:bodyDiv w:val="1"/>
      <w:marLeft w:val="0"/>
      <w:marRight w:val="0"/>
      <w:marTop w:val="0"/>
      <w:marBottom w:val="0"/>
      <w:divBdr>
        <w:top w:val="none" w:sz="0" w:space="0" w:color="auto"/>
        <w:left w:val="none" w:sz="0" w:space="0" w:color="auto"/>
        <w:bottom w:val="none" w:sz="0" w:space="0" w:color="auto"/>
        <w:right w:val="none" w:sz="0" w:space="0" w:color="auto"/>
      </w:divBdr>
    </w:div>
    <w:div w:id="152189321">
      <w:bodyDiv w:val="1"/>
      <w:marLeft w:val="0"/>
      <w:marRight w:val="0"/>
      <w:marTop w:val="0"/>
      <w:marBottom w:val="0"/>
      <w:divBdr>
        <w:top w:val="none" w:sz="0" w:space="0" w:color="auto"/>
        <w:left w:val="none" w:sz="0" w:space="0" w:color="auto"/>
        <w:bottom w:val="none" w:sz="0" w:space="0" w:color="auto"/>
        <w:right w:val="none" w:sz="0" w:space="0" w:color="auto"/>
      </w:divBdr>
    </w:div>
    <w:div w:id="180169576">
      <w:bodyDiv w:val="1"/>
      <w:marLeft w:val="0"/>
      <w:marRight w:val="0"/>
      <w:marTop w:val="0"/>
      <w:marBottom w:val="0"/>
      <w:divBdr>
        <w:top w:val="none" w:sz="0" w:space="0" w:color="auto"/>
        <w:left w:val="none" w:sz="0" w:space="0" w:color="auto"/>
        <w:bottom w:val="none" w:sz="0" w:space="0" w:color="auto"/>
        <w:right w:val="none" w:sz="0" w:space="0" w:color="auto"/>
      </w:divBdr>
    </w:div>
    <w:div w:id="181404815">
      <w:bodyDiv w:val="1"/>
      <w:marLeft w:val="0"/>
      <w:marRight w:val="0"/>
      <w:marTop w:val="0"/>
      <w:marBottom w:val="0"/>
      <w:divBdr>
        <w:top w:val="none" w:sz="0" w:space="0" w:color="auto"/>
        <w:left w:val="none" w:sz="0" w:space="0" w:color="auto"/>
        <w:bottom w:val="none" w:sz="0" w:space="0" w:color="auto"/>
        <w:right w:val="none" w:sz="0" w:space="0" w:color="auto"/>
      </w:divBdr>
    </w:div>
    <w:div w:id="186528074">
      <w:bodyDiv w:val="1"/>
      <w:marLeft w:val="0"/>
      <w:marRight w:val="0"/>
      <w:marTop w:val="0"/>
      <w:marBottom w:val="0"/>
      <w:divBdr>
        <w:top w:val="none" w:sz="0" w:space="0" w:color="auto"/>
        <w:left w:val="none" w:sz="0" w:space="0" w:color="auto"/>
        <w:bottom w:val="none" w:sz="0" w:space="0" w:color="auto"/>
        <w:right w:val="none" w:sz="0" w:space="0" w:color="auto"/>
      </w:divBdr>
    </w:div>
    <w:div w:id="190728448">
      <w:bodyDiv w:val="1"/>
      <w:marLeft w:val="0"/>
      <w:marRight w:val="0"/>
      <w:marTop w:val="0"/>
      <w:marBottom w:val="0"/>
      <w:divBdr>
        <w:top w:val="none" w:sz="0" w:space="0" w:color="auto"/>
        <w:left w:val="none" w:sz="0" w:space="0" w:color="auto"/>
        <w:bottom w:val="none" w:sz="0" w:space="0" w:color="auto"/>
        <w:right w:val="none" w:sz="0" w:space="0" w:color="auto"/>
      </w:divBdr>
    </w:div>
    <w:div w:id="206793737">
      <w:bodyDiv w:val="1"/>
      <w:marLeft w:val="0"/>
      <w:marRight w:val="0"/>
      <w:marTop w:val="0"/>
      <w:marBottom w:val="0"/>
      <w:divBdr>
        <w:top w:val="none" w:sz="0" w:space="0" w:color="auto"/>
        <w:left w:val="none" w:sz="0" w:space="0" w:color="auto"/>
        <w:bottom w:val="none" w:sz="0" w:space="0" w:color="auto"/>
        <w:right w:val="none" w:sz="0" w:space="0" w:color="auto"/>
      </w:divBdr>
    </w:div>
    <w:div w:id="248732406">
      <w:bodyDiv w:val="1"/>
      <w:marLeft w:val="0"/>
      <w:marRight w:val="0"/>
      <w:marTop w:val="0"/>
      <w:marBottom w:val="0"/>
      <w:divBdr>
        <w:top w:val="none" w:sz="0" w:space="0" w:color="auto"/>
        <w:left w:val="none" w:sz="0" w:space="0" w:color="auto"/>
        <w:bottom w:val="none" w:sz="0" w:space="0" w:color="auto"/>
        <w:right w:val="none" w:sz="0" w:space="0" w:color="auto"/>
      </w:divBdr>
    </w:div>
    <w:div w:id="292440705">
      <w:bodyDiv w:val="1"/>
      <w:marLeft w:val="0"/>
      <w:marRight w:val="0"/>
      <w:marTop w:val="0"/>
      <w:marBottom w:val="0"/>
      <w:divBdr>
        <w:top w:val="none" w:sz="0" w:space="0" w:color="auto"/>
        <w:left w:val="none" w:sz="0" w:space="0" w:color="auto"/>
        <w:bottom w:val="none" w:sz="0" w:space="0" w:color="auto"/>
        <w:right w:val="none" w:sz="0" w:space="0" w:color="auto"/>
      </w:divBdr>
    </w:div>
    <w:div w:id="300577573">
      <w:bodyDiv w:val="1"/>
      <w:marLeft w:val="0"/>
      <w:marRight w:val="0"/>
      <w:marTop w:val="0"/>
      <w:marBottom w:val="0"/>
      <w:divBdr>
        <w:top w:val="none" w:sz="0" w:space="0" w:color="auto"/>
        <w:left w:val="none" w:sz="0" w:space="0" w:color="auto"/>
        <w:bottom w:val="none" w:sz="0" w:space="0" w:color="auto"/>
        <w:right w:val="none" w:sz="0" w:space="0" w:color="auto"/>
      </w:divBdr>
    </w:div>
    <w:div w:id="300960976">
      <w:bodyDiv w:val="1"/>
      <w:marLeft w:val="0"/>
      <w:marRight w:val="0"/>
      <w:marTop w:val="0"/>
      <w:marBottom w:val="0"/>
      <w:divBdr>
        <w:top w:val="none" w:sz="0" w:space="0" w:color="auto"/>
        <w:left w:val="none" w:sz="0" w:space="0" w:color="auto"/>
        <w:bottom w:val="none" w:sz="0" w:space="0" w:color="auto"/>
        <w:right w:val="none" w:sz="0" w:space="0" w:color="auto"/>
      </w:divBdr>
    </w:div>
    <w:div w:id="309137141">
      <w:bodyDiv w:val="1"/>
      <w:marLeft w:val="0"/>
      <w:marRight w:val="0"/>
      <w:marTop w:val="0"/>
      <w:marBottom w:val="0"/>
      <w:divBdr>
        <w:top w:val="none" w:sz="0" w:space="0" w:color="auto"/>
        <w:left w:val="none" w:sz="0" w:space="0" w:color="auto"/>
        <w:bottom w:val="none" w:sz="0" w:space="0" w:color="auto"/>
        <w:right w:val="none" w:sz="0" w:space="0" w:color="auto"/>
      </w:divBdr>
    </w:div>
    <w:div w:id="325786406">
      <w:bodyDiv w:val="1"/>
      <w:marLeft w:val="0"/>
      <w:marRight w:val="0"/>
      <w:marTop w:val="0"/>
      <w:marBottom w:val="0"/>
      <w:divBdr>
        <w:top w:val="none" w:sz="0" w:space="0" w:color="auto"/>
        <w:left w:val="none" w:sz="0" w:space="0" w:color="auto"/>
        <w:bottom w:val="none" w:sz="0" w:space="0" w:color="auto"/>
        <w:right w:val="none" w:sz="0" w:space="0" w:color="auto"/>
      </w:divBdr>
      <w:divsChild>
        <w:div w:id="1801806608">
          <w:marLeft w:val="0"/>
          <w:marRight w:val="0"/>
          <w:marTop w:val="0"/>
          <w:marBottom w:val="0"/>
          <w:divBdr>
            <w:top w:val="none" w:sz="0" w:space="0" w:color="auto"/>
            <w:left w:val="none" w:sz="0" w:space="0" w:color="auto"/>
            <w:bottom w:val="none" w:sz="0" w:space="0" w:color="auto"/>
            <w:right w:val="none" w:sz="0" w:space="0" w:color="auto"/>
          </w:divBdr>
        </w:div>
        <w:div w:id="47188561">
          <w:marLeft w:val="0"/>
          <w:marRight w:val="0"/>
          <w:marTop w:val="0"/>
          <w:marBottom w:val="0"/>
          <w:divBdr>
            <w:top w:val="none" w:sz="0" w:space="0" w:color="auto"/>
            <w:left w:val="none" w:sz="0" w:space="0" w:color="auto"/>
            <w:bottom w:val="none" w:sz="0" w:space="0" w:color="auto"/>
            <w:right w:val="none" w:sz="0" w:space="0" w:color="auto"/>
          </w:divBdr>
        </w:div>
        <w:div w:id="1111127338">
          <w:marLeft w:val="0"/>
          <w:marRight w:val="0"/>
          <w:marTop w:val="0"/>
          <w:marBottom w:val="0"/>
          <w:divBdr>
            <w:top w:val="none" w:sz="0" w:space="0" w:color="auto"/>
            <w:left w:val="none" w:sz="0" w:space="0" w:color="auto"/>
            <w:bottom w:val="none" w:sz="0" w:space="0" w:color="auto"/>
            <w:right w:val="none" w:sz="0" w:space="0" w:color="auto"/>
          </w:divBdr>
        </w:div>
        <w:div w:id="2018845386">
          <w:marLeft w:val="0"/>
          <w:marRight w:val="0"/>
          <w:marTop w:val="0"/>
          <w:marBottom w:val="0"/>
          <w:divBdr>
            <w:top w:val="none" w:sz="0" w:space="0" w:color="auto"/>
            <w:left w:val="none" w:sz="0" w:space="0" w:color="auto"/>
            <w:bottom w:val="none" w:sz="0" w:space="0" w:color="auto"/>
            <w:right w:val="none" w:sz="0" w:space="0" w:color="auto"/>
          </w:divBdr>
        </w:div>
        <w:div w:id="698896371">
          <w:marLeft w:val="0"/>
          <w:marRight w:val="0"/>
          <w:marTop w:val="0"/>
          <w:marBottom w:val="0"/>
          <w:divBdr>
            <w:top w:val="none" w:sz="0" w:space="0" w:color="auto"/>
            <w:left w:val="none" w:sz="0" w:space="0" w:color="auto"/>
            <w:bottom w:val="none" w:sz="0" w:space="0" w:color="auto"/>
            <w:right w:val="none" w:sz="0" w:space="0" w:color="auto"/>
          </w:divBdr>
        </w:div>
        <w:div w:id="748117883">
          <w:marLeft w:val="0"/>
          <w:marRight w:val="0"/>
          <w:marTop w:val="0"/>
          <w:marBottom w:val="0"/>
          <w:divBdr>
            <w:top w:val="none" w:sz="0" w:space="0" w:color="auto"/>
            <w:left w:val="none" w:sz="0" w:space="0" w:color="auto"/>
            <w:bottom w:val="none" w:sz="0" w:space="0" w:color="auto"/>
            <w:right w:val="none" w:sz="0" w:space="0" w:color="auto"/>
          </w:divBdr>
        </w:div>
        <w:div w:id="662977784">
          <w:marLeft w:val="0"/>
          <w:marRight w:val="0"/>
          <w:marTop w:val="0"/>
          <w:marBottom w:val="0"/>
          <w:divBdr>
            <w:top w:val="none" w:sz="0" w:space="0" w:color="auto"/>
            <w:left w:val="none" w:sz="0" w:space="0" w:color="auto"/>
            <w:bottom w:val="none" w:sz="0" w:space="0" w:color="auto"/>
            <w:right w:val="none" w:sz="0" w:space="0" w:color="auto"/>
          </w:divBdr>
        </w:div>
        <w:div w:id="336539735">
          <w:marLeft w:val="0"/>
          <w:marRight w:val="0"/>
          <w:marTop w:val="0"/>
          <w:marBottom w:val="0"/>
          <w:divBdr>
            <w:top w:val="none" w:sz="0" w:space="0" w:color="auto"/>
            <w:left w:val="none" w:sz="0" w:space="0" w:color="auto"/>
            <w:bottom w:val="none" w:sz="0" w:space="0" w:color="auto"/>
            <w:right w:val="none" w:sz="0" w:space="0" w:color="auto"/>
          </w:divBdr>
        </w:div>
      </w:divsChild>
    </w:div>
    <w:div w:id="356858239">
      <w:bodyDiv w:val="1"/>
      <w:marLeft w:val="0"/>
      <w:marRight w:val="0"/>
      <w:marTop w:val="0"/>
      <w:marBottom w:val="0"/>
      <w:divBdr>
        <w:top w:val="none" w:sz="0" w:space="0" w:color="auto"/>
        <w:left w:val="none" w:sz="0" w:space="0" w:color="auto"/>
        <w:bottom w:val="none" w:sz="0" w:space="0" w:color="auto"/>
        <w:right w:val="none" w:sz="0" w:space="0" w:color="auto"/>
      </w:divBdr>
    </w:div>
    <w:div w:id="380135550">
      <w:bodyDiv w:val="1"/>
      <w:marLeft w:val="0"/>
      <w:marRight w:val="0"/>
      <w:marTop w:val="0"/>
      <w:marBottom w:val="0"/>
      <w:divBdr>
        <w:top w:val="none" w:sz="0" w:space="0" w:color="auto"/>
        <w:left w:val="none" w:sz="0" w:space="0" w:color="auto"/>
        <w:bottom w:val="none" w:sz="0" w:space="0" w:color="auto"/>
        <w:right w:val="none" w:sz="0" w:space="0" w:color="auto"/>
      </w:divBdr>
    </w:div>
    <w:div w:id="381754301">
      <w:bodyDiv w:val="1"/>
      <w:marLeft w:val="0"/>
      <w:marRight w:val="0"/>
      <w:marTop w:val="0"/>
      <w:marBottom w:val="0"/>
      <w:divBdr>
        <w:top w:val="none" w:sz="0" w:space="0" w:color="auto"/>
        <w:left w:val="none" w:sz="0" w:space="0" w:color="auto"/>
        <w:bottom w:val="none" w:sz="0" w:space="0" w:color="auto"/>
        <w:right w:val="none" w:sz="0" w:space="0" w:color="auto"/>
      </w:divBdr>
    </w:div>
    <w:div w:id="396826978">
      <w:bodyDiv w:val="1"/>
      <w:marLeft w:val="0"/>
      <w:marRight w:val="0"/>
      <w:marTop w:val="0"/>
      <w:marBottom w:val="0"/>
      <w:divBdr>
        <w:top w:val="none" w:sz="0" w:space="0" w:color="auto"/>
        <w:left w:val="none" w:sz="0" w:space="0" w:color="auto"/>
        <w:bottom w:val="none" w:sz="0" w:space="0" w:color="auto"/>
        <w:right w:val="none" w:sz="0" w:space="0" w:color="auto"/>
      </w:divBdr>
    </w:div>
    <w:div w:id="413162048">
      <w:bodyDiv w:val="1"/>
      <w:marLeft w:val="0"/>
      <w:marRight w:val="0"/>
      <w:marTop w:val="0"/>
      <w:marBottom w:val="0"/>
      <w:divBdr>
        <w:top w:val="none" w:sz="0" w:space="0" w:color="auto"/>
        <w:left w:val="none" w:sz="0" w:space="0" w:color="auto"/>
        <w:bottom w:val="none" w:sz="0" w:space="0" w:color="auto"/>
        <w:right w:val="none" w:sz="0" w:space="0" w:color="auto"/>
      </w:divBdr>
    </w:div>
    <w:div w:id="421217819">
      <w:bodyDiv w:val="1"/>
      <w:marLeft w:val="0"/>
      <w:marRight w:val="0"/>
      <w:marTop w:val="0"/>
      <w:marBottom w:val="0"/>
      <w:divBdr>
        <w:top w:val="none" w:sz="0" w:space="0" w:color="auto"/>
        <w:left w:val="none" w:sz="0" w:space="0" w:color="auto"/>
        <w:bottom w:val="none" w:sz="0" w:space="0" w:color="auto"/>
        <w:right w:val="none" w:sz="0" w:space="0" w:color="auto"/>
      </w:divBdr>
      <w:divsChild>
        <w:div w:id="325089412">
          <w:marLeft w:val="0"/>
          <w:marRight w:val="0"/>
          <w:marTop w:val="0"/>
          <w:marBottom w:val="0"/>
          <w:divBdr>
            <w:top w:val="none" w:sz="0" w:space="0" w:color="auto"/>
            <w:left w:val="none" w:sz="0" w:space="0" w:color="auto"/>
            <w:bottom w:val="none" w:sz="0" w:space="0" w:color="auto"/>
            <w:right w:val="none" w:sz="0" w:space="0" w:color="auto"/>
          </w:divBdr>
          <w:divsChild>
            <w:div w:id="190802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302701">
      <w:bodyDiv w:val="1"/>
      <w:marLeft w:val="0"/>
      <w:marRight w:val="0"/>
      <w:marTop w:val="0"/>
      <w:marBottom w:val="0"/>
      <w:divBdr>
        <w:top w:val="none" w:sz="0" w:space="0" w:color="auto"/>
        <w:left w:val="none" w:sz="0" w:space="0" w:color="auto"/>
        <w:bottom w:val="none" w:sz="0" w:space="0" w:color="auto"/>
        <w:right w:val="none" w:sz="0" w:space="0" w:color="auto"/>
      </w:divBdr>
    </w:div>
    <w:div w:id="427123496">
      <w:bodyDiv w:val="1"/>
      <w:marLeft w:val="0"/>
      <w:marRight w:val="0"/>
      <w:marTop w:val="0"/>
      <w:marBottom w:val="0"/>
      <w:divBdr>
        <w:top w:val="none" w:sz="0" w:space="0" w:color="auto"/>
        <w:left w:val="none" w:sz="0" w:space="0" w:color="auto"/>
        <w:bottom w:val="none" w:sz="0" w:space="0" w:color="auto"/>
        <w:right w:val="none" w:sz="0" w:space="0" w:color="auto"/>
      </w:divBdr>
    </w:div>
    <w:div w:id="428546174">
      <w:bodyDiv w:val="1"/>
      <w:marLeft w:val="0"/>
      <w:marRight w:val="0"/>
      <w:marTop w:val="0"/>
      <w:marBottom w:val="0"/>
      <w:divBdr>
        <w:top w:val="none" w:sz="0" w:space="0" w:color="auto"/>
        <w:left w:val="none" w:sz="0" w:space="0" w:color="auto"/>
        <w:bottom w:val="none" w:sz="0" w:space="0" w:color="auto"/>
        <w:right w:val="none" w:sz="0" w:space="0" w:color="auto"/>
      </w:divBdr>
    </w:div>
    <w:div w:id="435907218">
      <w:bodyDiv w:val="1"/>
      <w:marLeft w:val="0"/>
      <w:marRight w:val="0"/>
      <w:marTop w:val="0"/>
      <w:marBottom w:val="0"/>
      <w:divBdr>
        <w:top w:val="none" w:sz="0" w:space="0" w:color="auto"/>
        <w:left w:val="none" w:sz="0" w:space="0" w:color="auto"/>
        <w:bottom w:val="none" w:sz="0" w:space="0" w:color="auto"/>
        <w:right w:val="none" w:sz="0" w:space="0" w:color="auto"/>
      </w:divBdr>
    </w:div>
    <w:div w:id="482744263">
      <w:bodyDiv w:val="1"/>
      <w:marLeft w:val="0"/>
      <w:marRight w:val="0"/>
      <w:marTop w:val="0"/>
      <w:marBottom w:val="0"/>
      <w:divBdr>
        <w:top w:val="none" w:sz="0" w:space="0" w:color="auto"/>
        <w:left w:val="none" w:sz="0" w:space="0" w:color="auto"/>
        <w:bottom w:val="none" w:sz="0" w:space="0" w:color="auto"/>
        <w:right w:val="none" w:sz="0" w:space="0" w:color="auto"/>
      </w:divBdr>
    </w:div>
    <w:div w:id="483009958">
      <w:bodyDiv w:val="1"/>
      <w:marLeft w:val="0"/>
      <w:marRight w:val="0"/>
      <w:marTop w:val="0"/>
      <w:marBottom w:val="0"/>
      <w:divBdr>
        <w:top w:val="none" w:sz="0" w:space="0" w:color="auto"/>
        <w:left w:val="none" w:sz="0" w:space="0" w:color="auto"/>
        <w:bottom w:val="none" w:sz="0" w:space="0" w:color="auto"/>
        <w:right w:val="none" w:sz="0" w:space="0" w:color="auto"/>
      </w:divBdr>
      <w:divsChild>
        <w:div w:id="1163742818">
          <w:marLeft w:val="0"/>
          <w:marRight w:val="0"/>
          <w:marTop w:val="0"/>
          <w:marBottom w:val="195"/>
          <w:divBdr>
            <w:top w:val="none" w:sz="0" w:space="0" w:color="auto"/>
            <w:left w:val="none" w:sz="0" w:space="0" w:color="auto"/>
            <w:bottom w:val="none" w:sz="0" w:space="0" w:color="auto"/>
            <w:right w:val="none" w:sz="0" w:space="0" w:color="auto"/>
          </w:divBdr>
          <w:divsChild>
            <w:div w:id="1791121029">
              <w:marLeft w:val="0"/>
              <w:marRight w:val="0"/>
              <w:marTop w:val="0"/>
              <w:marBottom w:val="0"/>
              <w:divBdr>
                <w:top w:val="none" w:sz="0" w:space="0" w:color="auto"/>
                <w:left w:val="none" w:sz="0" w:space="0" w:color="auto"/>
                <w:bottom w:val="none" w:sz="0" w:space="0" w:color="auto"/>
                <w:right w:val="none" w:sz="0" w:space="0" w:color="auto"/>
              </w:divBdr>
              <w:divsChild>
                <w:div w:id="1804959005">
                  <w:marLeft w:val="0"/>
                  <w:marRight w:val="0"/>
                  <w:marTop w:val="0"/>
                  <w:marBottom w:val="0"/>
                  <w:divBdr>
                    <w:top w:val="none" w:sz="0" w:space="0" w:color="auto"/>
                    <w:left w:val="none" w:sz="0" w:space="0" w:color="auto"/>
                    <w:bottom w:val="none" w:sz="0" w:space="0" w:color="auto"/>
                    <w:right w:val="none" w:sz="0" w:space="0" w:color="auto"/>
                  </w:divBdr>
                  <w:divsChild>
                    <w:div w:id="1270505337">
                      <w:marLeft w:val="0"/>
                      <w:marRight w:val="0"/>
                      <w:marTop w:val="0"/>
                      <w:marBottom w:val="0"/>
                      <w:divBdr>
                        <w:top w:val="none" w:sz="0" w:space="0" w:color="auto"/>
                        <w:left w:val="none" w:sz="0" w:space="0" w:color="auto"/>
                        <w:bottom w:val="none" w:sz="0" w:space="0" w:color="auto"/>
                        <w:right w:val="none" w:sz="0" w:space="0" w:color="auto"/>
                      </w:divBdr>
                    </w:div>
                    <w:div w:id="1009256392">
                      <w:marLeft w:val="0"/>
                      <w:marRight w:val="0"/>
                      <w:marTop w:val="0"/>
                      <w:marBottom w:val="0"/>
                      <w:divBdr>
                        <w:top w:val="none" w:sz="0" w:space="0" w:color="auto"/>
                        <w:left w:val="none" w:sz="0" w:space="0" w:color="auto"/>
                        <w:bottom w:val="none" w:sz="0" w:space="0" w:color="auto"/>
                        <w:right w:val="none" w:sz="0" w:space="0" w:color="auto"/>
                      </w:divBdr>
                    </w:div>
                    <w:div w:id="213087145">
                      <w:marLeft w:val="0"/>
                      <w:marRight w:val="0"/>
                      <w:marTop w:val="0"/>
                      <w:marBottom w:val="0"/>
                      <w:divBdr>
                        <w:top w:val="none" w:sz="0" w:space="0" w:color="auto"/>
                        <w:left w:val="none" w:sz="0" w:space="0" w:color="auto"/>
                        <w:bottom w:val="none" w:sz="0" w:space="0" w:color="auto"/>
                        <w:right w:val="none" w:sz="0" w:space="0" w:color="auto"/>
                      </w:divBdr>
                    </w:div>
                    <w:div w:id="867988363">
                      <w:marLeft w:val="0"/>
                      <w:marRight w:val="0"/>
                      <w:marTop w:val="0"/>
                      <w:marBottom w:val="0"/>
                      <w:divBdr>
                        <w:top w:val="none" w:sz="0" w:space="0" w:color="auto"/>
                        <w:left w:val="none" w:sz="0" w:space="0" w:color="auto"/>
                        <w:bottom w:val="none" w:sz="0" w:space="0" w:color="auto"/>
                        <w:right w:val="none" w:sz="0" w:space="0" w:color="auto"/>
                      </w:divBdr>
                    </w:div>
                    <w:div w:id="947927161">
                      <w:marLeft w:val="0"/>
                      <w:marRight w:val="0"/>
                      <w:marTop w:val="0"/>
                      <w:marBottom w:val="0"/>
                      <w:divBdr>
                        <w:top w:val="none" w:sz="0" w:space="0" w:color="auto"/>
                        <w:left w:val="none" w:sz="0" w:space="0" w:color="auto"/>
                        <w:bottom w:val="none" w:sz="0" w:space="0" w:color="auto"/>
                        <w:right w:val="none" w:sz="0" w:space="0" w:color="auto"/>
                      </w:divBdr>
                    </w:div>
                    <w:div w:id="487285114">
                      <w:marLeft w:val="0"/>
                      <w:marRight w:val="0"/>
                      <w:marTop w:val="0"/>
                      <w:marBottom w:val="0"/>
                      <w:divBdr>
                        <w:top w:val="none" w:sz="0" w:space="0" w:color="auto"/>
                        <w:left w:val="none" w:sz="0" w:space="0" w:color="auto"/>
                        <w:bottom w:val="none" w:sz="0" w:space="0" w:color="auto"/>
                        <w:right w:val="none" w:sz="0" w:space="0" w:color="auto"/>
                      </w:divBdr>
                    </w:div>
                    <w:div w:id="743453445">
                      <w:marLeft w:val="0"/>
                      <w:marRight w:val="0"/>
                      <w:marTop w:val="0"/>
                      <w:marBottom w:val="0"/>
                      <w:divBdr>
                        <w:top w:val="none" w:sz="0" w:space="0" w:color="auto"/>
                        <w:left w:val="none" w:sz="0" w:space="0" w:color="auto"/>
                        <w:bottom w:val="none" w:sz="0" w:space="0" w:color="auto"/>
                        <w:right w:val="none" w:sz="0" w:space="0" w:color="auto"/>
                      </w:divBdr>
                    </w:div>
                    <w:div w:id="1467966648">
                      <w:marLeft w:val="0"/>
                      <w:marRight w:val="0"/>
                      <w:marTop w:val="0"/>
                      <w:marBottom w:val="0"/>
                      <w:divBdr>
                        <w:top w:val="none" w:sz="0" w:space="0" w:color="auto"/>
                        <w:left w:val="none" w:sz="0" w:space="0" w:color="auto"/>
                        <w:bottom w:val="none" w:sz="0" w:space="0" w:color="auto"/>
                        <w:right w:val="none" w:sz="0" w:space="0" w:color="auto"/>
                      </w:divBdr>
                    </w:div>
                    <w:div w:id="45876599">
                      <w:marLeft w:val="0"/>
                      <w:marRight w:val="0"/>
                      <w:marTop w:val="0"/>
                      <w:marBottom w:val="0"/>
                      <w:divBdr>
                        <w:top w:val="none" w:sz="0" w:space="0" w:color="auto"/>
                        <w:left w:val="none" w:sz="0" w:space="0" w:color="auto"/>
                        <w:bottom w:val="none" w:sz="0" w:space="0" w:color="auto"/>
                        <w:right w:val="none" w:sz="0" w:space="0" w:color="auto"/>
                      </w:divBdr>
                    </w:div>
                    <w:div w:id="910896208">
                      <w:marLeft w:val="0"/>
                      <w:marRight w:val="0"/>
                      <w:marTop w:val="0"/>
                      <w:marBottom w:val="0"/>
                      <w:divBdr>
                        <w:top w:val="none" w:sz="0" w:space="0" w:color="auto"/>
                        <w:left w:val="none" w:sz="0" w:space="0" w:color="auto"/>
                        <w:bottom w:val="none" w:sz="0" w:space="0" w:color="auto"/>
                        <w:right w:val="none" w:sz="0" w:space="0" w:color="auto"/>
                      </w:divBdr>
                    </w:div>
                    <w:div w:id="94372270">
                      <w:marLeft w:val="0"/>
                      <w:marRight w:val="0"/>
                      <w:marTop w:val="0"/>
                      <w:marBottom w:val="0"/>
                      <w:divBdr>
                        <w:top w:val="none" w:sz="0" w:space="0" w:color="auto"/>
                        <w:left w:val="none" w:sz="0" w:space="0" w:color="auto"/>
                        <w:bottom w:val="none" w:sz="0" w:space="0" w:color="auto"/>
                        <w:right w:val="none" w:sz="0" w:space="0" w:color="auto"/>
                      </w:divBdr>
                    </w:div>
                    <w:div w:id="2073848903">
                      <w:marLeft w:val="0"/>
                      <w:marRight w:val="0"/>
                      <w:marTop w:val="0"/>
                      <w:marBottom w:val="0"/>
                      <w:divBdr>
                        <w:top w:val="none" w:sz="0" w:space="0" w:color="auto"/>
                        <w:left w:val="none" w:sz="0" w:space="0" w:color="auto"/>
                        <w:bottom w:val="none" w:sz="0" w:space="0" w:color="auto"/>
                        <w:right w:val="none" w:sz="0" w:space="0" w:color="auto"/>
                      </w:divBdr>
                    </w:div>
                    <w:div w:id="2045976407">
                      <w:marLeft w:val="0"/>
                      <w:marRight w:val="0"/>
                      <w:marTop w:val="0"/>
                      <w:marBottom w:val="0"/>
                      <w:divBdr>
                        <w:top w:val="none" w:sz="0" w:space="0" w:color="auto"/>
                        <w:left w:val="none" w:sz="0" w:space="0" w:color="auto"/>
                        <w:bottom w:val="none" w:sz="0" w:space="0" w:color="auto"/>
                        <w:right w:val="none" w:sz="0" w:space="0" w:color="auto"/>
                      </w:divBdr>
                    </w:div>
                    <w:div w:id="1546526347">
                      <w:marLeft w:val="0"/>
                      <w:marRight w:val="0"/>
                      <w:marTop w:val="0"/>
                      <w:marBottom w:val="0"/>
                      <w:divBdr>
                        <w:top w:val="none" w:sz="0" w:space="0" w:color="auto"/>
                        <w:left w:val="none" w:sz="0" w:space="0" w:color="auto"/>
                        <w:bottom w:val="none" w:sz="0" w:space="0" w:color="auto"/>
                        <w:right w:val="none" w:sz="0" w:space="0" w:color="auto"/>
                      </w:divBdr>
                    </w:div>
                    <w:div w:id="1308050305">
                      <w:marLeft w:val="0"/>
                      <w:marRight w:val="0"/>
                      <w:marTop w:val="0"/>
                      <w:marBottom w:val="0"/>
                      <w:divBdr>
                        <w:top w:val="none" w:sz="0" w:space="0" w:color="auto"/>
                        <w:left w:val="none" w:sz="0" w:space="0" w:color="auto"/>
                        <w:bottom w:val="none" w:sz="0" w:space="0" w:color="auto"/>
                        <w:right w:val="none" w:sz="0" w:space="0" w:color="auto"/>
                      </w:divBdr>
                    </w:div>
                    <w:div w:id="1223565463">
                      <w:marLeft w:val="0"/>
                      <w:marRight w:val="0"/>
                      <w:marTop w:val="0"/>
                      <w:marBottom w:val="0"/>
                      <w:divBdr>
                        <w:top w:val="none" w:sz="0" w:space="0" w:color="auto"/>
                        <w:left w:val="none" w:sz="0" w:space="0" w:color="auto"/>
                        <w:bottom w:val="none" w:sz="0" w:space="0" w:color="auto"/>
                        <w:right w:val="none" w:sz="0" w:space="0" w:color="auto"/>
                      </w:divBdr>
                    </w:div>
                    <w:div w:id="1349671159">
                      <w:marLeft w:val="0"/>
                      <w:marRight w:val="0"/>
                      <w:marTop w:val="0"/>
                      <w:marBottom w:val="0"/>
                      <w:divBdr>
                        <w:top w:val="none" w:sz="0" w:space="0" w:color="auto"/>
                        <w:left w:val="none" w:sz="0" w:space="0" w:color="auto"/>
                        <w:bottom w:val="none" w:sz="0" w:space="0" w:color="auto"/>
                        <w:right w:val="none" w:sz="0" w:space="0" w:color="auto"/>
                      </w:divBdr>
                    </w:div>
                    <w:div w:id="595096325">
                      <w:marLeft w:val="0"/>
                      <w:marRight w:val="0"/>
                      <w:marTop w:val="0"/>
                      <w:marBottom w:val="0"/>
                      <w:divBdr>
                        <w:top w:val="none" w:sz="0" w:space="0" w:color="auto"/>
                        <w:left w:val="none" w:sz="0" w:space="0" w:color="auto"/>
                        <w:bottom w:val="none" w:sz="0" w:space="0" w:color="auto"/>
                        <w:right w:val="none" w:sz="0" w:space="0" w:color="auto"/>
                      </w:divBdr>
                    </w:div>
                    <w:div w:id="824663067">
                      <w:marLeft w:val="0"/>
                      <w:marRight w:val="0"/>
                      <w:marTop w:val="0"/>
                      <w:marBottom w:val="0"/>
                      <w:divBdr>
                        <w:top w:val="none" w:sz="0" w:space="0" w:color="auto"/>
                        <w:left w:val="none" w:sz="0" w:space="0" w:color="auto"/>
                        <w:bottom w:val="none" w:sz="0" w:space="0" w:color="auto"/>
                        <w:right w:val="none" w:sz="0" w:space="0" w:color="auto"/>
                      </w:divBdr>
                    </w:div>
                    <w:div w:id="180514818">
                      <w:marLeft w:val="0"/>
                      <w:marRight w:val="0"/>
                      <w:marTop w:val="0"/>
                      <w:marBottom w:val="0"/>
                      <w:divBdr>
                        <w:top w:val="none" w:sz="0" w:space="0" w:color="auto"/>
                        <w:left w:val="none" w:sz="0" w:space="0" w:color="auto"/>
                        <w:bottom w:val="none" w:sz="0" w:space="0" w:color="auto"/>
                        <w:right w:val="none" w:sz="0" w:space="0" w:color="auto"/>
                      </w:divBdr>
                    </w:div>
                    <w:div w:id="553857863">
                      <w:marLeft w:val="0"/>
                      <w:marRight w:val="0"/>
                      <w:marTop w:val="0"/>
                      <w:marBottom w:val="0"/>
                      <w:divBdr>
                        <w:top w:val="none" w:sz="0" w:space="0" w:color="auto"/>
                        <w:left w:val="none" w:sz="0" w:space="0" w:color="auto"/>
                        <w:bottom w:val="none" w:sz="0" w:space="0" w:color="auto"/>
                        <w:right w:val="none" w:sz="0" w:space="0" w:color="auto"/>
                      </w:divBdr>
                    </w:div>
                    <w:div w:id="965694367">
                      <w:marLeft w:val="0"/>
                      <w:marRight w:val="0"/>
                      <w:marTop w:val="0"/>
                      <w:marBottom w:val="0"/>
                      <w:divBdr>
                        <w:top w:val="none" w:sz="0" w:space="0" w:color="auto"/>
                        <w:left w:val="none" w:sz="0" w:space="0" w:color="auto"/>
                        <w:bottom w:val="none" w:sz="0" w:space="0" w:color="auto"/>
                        <w:right w:val="none" w:sz="0" w:space="0" w:color="auto"/>
                      </w:divBdr>
                    </w:div>
                    <w:div w:id="700788500">
                      <w:marLeft w:val="0"/>
                      <w:marRight w:val="0"/>
                      <w:marTop w:val="0"/>
                      <w:marBottom w:val="0"/>
                      <w:divBdr>
                        <w:top w:val="none" w:sz="0" w:space="0" w:color="auto"/>
                        <w:left w:val="none" w:sz="0" w:space="0" w:color="auto"/>
                        <w:bottom w:val="none" w:sz="0" w:space="0" w:color="auto"/>
                        <w:right w:val="none" w:sz="0" w:space="0" w:color="auto"/>
                      </w:divBdr>
                    </w:div>
                    <w:div w:id="768306755">
                      <w:marLeft w:val="0"/>
                      <w:marRight w:val="0"/>
                      <w:marTop w:val="0"/>
                      <w:marBottom w:val="0"/>
                      <w:divBdr>
                        <w:top w:val="none" w:sz="0" w:space="0" w:color="auto"/>
                        <w:left w:val="none" w:sz="0" w:space="0" w:color="auto"/>
                        <w:bottom w:val="none" w:sz="0" w:space="0" w:color="auto"/>
                        <w:right w:val="none" w:sz="0" w:space="0" w:color="auto"/>
                      </w:divBdr>
                    </w:div>
                    <w:div w:id="791361322">
                      <w:marLeft w:val="0"/>
                      <w:marRight w:val="0"/>
                      <w:marTop w:val="0"/>
                      <w:marBottom w:val="0"/>
                      <w:divBdr>
                        <w:top w:val="none" w:sz="0" w:space="0" w:color="auto"/>
                        <w:left w:val="none" w:sz="0" w:space="0" w:color="auto"/>
                        <w:bottom w:val="none" w:sz="0" w:space="0" w:color="auto"/>
                        <w:right w:val="none" w:sz="0" w:space="0" w:color="auto"/>
                      </w:divBdr>
                    </w:div>
                    <w:div w:id="1450198732">
                      <w:marLeft w:val="0"/>
                      <w:marRight w:val="0"/>
                      <w:marTop w:val="0"/>
                      <w:marBottom w:val="0"/>
                      <w:divBdr>
                        <w:top w:val="none" w:sz="0" w:space="0" w:color="auto"/>
                        <w:left w:val="none" w:sz="0" w:space="0" w:color="auto"/>
                        <w:bottom w:val="none" w:sz="0" w:space="0" w:color="auto"/>
                        <w:right w:val="none" w:sz="0" w:space="0" w:color="auto"/>
                      </w:divBdr>
                    </w:div>
                    <w:div w:id="465663376">
                      <w:marLeft w:val="0"/>
                      <w:marRight w:val="0"/>
                      <w:marTop w:val="0"/>
                      <w:marBottom w:val="0"/>
                      <w:divBdr>
                        <w:top w:val="none" w:sz="0" w:space="0" w:color="auto"/>
                        <w:left w:val="none" w:sz="0" w:space="0" w:color="auto"/>
                        <w:bottom w:val="none" w:sz="0" w:space="0" w:color="auto"/>
                        <w:right w:val="none" w:sz="0" w:space="0" w:color="auto"/>
                      </w:divBdr>
                    </w:div>
                    <w:div w:id="955452018">
                      <w:marLeft w:val="0"/>
                      <w:marRight w:val="0"/>
                      <w:marTop w:val="0"/>
                      <w:marBottom w:val="0"/>
                      <w:divBdr>
                        <w:top w:val="none" w:sz="0" w:space="0" w:color="auto"/>
                        <w:left w:val="none" w:sz="0" w:space="0" w:color="auto"/>
                        <w:bottom w:val="none" w:sz="0" w:space="0" w:color="auto"/>
                        <w:right w:val="none" w:sz="0" w:space="0" w:color="auto"/>
                      </w:divBdr>
                    </w:div>
                    <w:div w:id="1364749923">
                      <w:marLeft w:val="0"/>
                      <w:marRight w:val="0"/>
                      <w:marTop w:val="0"/>
                      <w:marBottom w:val="0"/>
                      <w:divBdr>
                        <w:top w:val="none" w:sz="0" w:space="0" w:color="auto"/>
                        <w:left w:val="none" w:sz="0" w:space="0" w:color="auto"/>
                        <w:bottom w:val="none" w:sz="0" w:space="0" w:color="auto"/>
                        <w:right w:val="none" w:sz="0" w:space="0" w:color="auto"/>
                      </w:divBdr>
                    </w:div>
                    <w:div w:id="1826361362">
                      <w:marLeft w:val="0"/>
                      <w:marRight w:val="0"/>
                      <w:marTop w:val="0"/>
                      <w:marBottom w:val="0"/>
                      <w:divBdr>
                        <w:top w:val="none" w:sz="0" w:space="0" w:color="auto"/>
                        <w:left w:val="none" w:sz="0" w:space="0" w:color="auto"/>
                        <w:bottom w:val="none" w:sz="0" w:space="0" w:color="auto"/>
                        <w:right w:val="none" w:sz="0" w:space="0" w:color="auto"/>
                      </w:divBdr>
                    </w:div>
                    <w:div w:id="477185913">
                      <w:marLeft w:val="0"/>
                      <w:marRight w:val="0"/>
                      <w:marTop w:val="0"/>
                      <w:marBottom w:val="0"/>
                      <w:divBdr>
                        <w:top w:val="none" w:sz="0" w:space="0" w:color="auto"/>
                        <w:left w:val="none" w:sz="0" w:space="0" w:color="auto"/>
                        <w:bottom w:val="none" w:sz="0" w:space="0" w:color="auto"/>
                        <w:right w:val="none" w:sz="0" w:space="0" w:color="auto"/>
                      </w:divBdr>
                    </w:div>
                    <w:div w:id="310671137">
                      <w:marLeft w:val="0"/>
                      <w:marRight w:val="0"/>
                      <w:marTop w:val="0"/>
                      <w:marBottom w:val="0"/>
                      <w:divBdr>
                        <w:top w:val="none" w:sz="0" w:space="0" w:color="auto"/>
                        <w:left w:val="none" w:sz="0" w:space="0" w:color="auto"/>
                        <w:bottom w:val="none" w:sz="0" w:space="0" w:color="auto"/>
                        <w:right w:val="none" w:sz="0" w:space="0" w:color="auto"/>
                      </w:divBdr>
                    </w:div>
                    <w:div w:id="1195656813">
                      <w:marLeft w:val="0"/>
                      <w:marRight w:val="0"/>
                      <w:marTop w:val="0"/>
                      <w:marBottom w:val="0"/>
                      <w:divBdr>
                        <w:top w:val="none" w:sz="0" w:space="0" w:color="auto"/>
                        <w:left w:val="none" w:sz="0" w:space="0" w:color="auto"/>
                        <w:bottom w:val="none" w:sz="0" w:space="0" w:color="auto"/>
                        <w:right w:val="none" w:sz="0" w:space="0" w:color="auto"/>
                      </w:divBdr>
                    </w:div>
                    <w:div w:id="1404792969">
                      <w:marLeft w:val="0"/>
                      <w:marRight w:val="0"/>
                      <w:marTop w:val="0"/>
                      <w:marBottom w:val="0"/>
                      <w:divBdr>
                        <w:top w:val="none" w:sz="0" w:space="0" w:color="auto"/>
                        <w:left w:val="none" w:sz="0" w:space="0" w:color="auto"/>
                        <w:bottom w:val="none" w:sz="0" w:space="0" w:color="auto"/>
                        <w:right w:val="none" w:sz="0" w:space="0" w:color="auto"/>
                      </w:divBdr>
                    </w:div>
                    <w:div w:id="1756507960">
                      <w:marLeft w:val="0"/>
                      <w:marRight w:val="0"/>
                      <w:marTop w:val="0"/>
                      <w:marBottom w:val="0"/>
                      <w:divBdr>
                        <w:top w:val="none" w:sz="0" w:space="0" w:color="auto"/>
                        <w:left w:val="none" w:sz="0" w:space="0" w:color="auto"/>
                        <w:bottom w:val="none" w:sz="0" w:space="0" w:color="auto"/>
                        <w:right w:val="none" w:sz="0" w:space="0" w:color="auto"/>
                      </w:divBdr>
                    </w:div>
                    <w:div w:id="306477779">
                      <w:marLeft w:val="0"/>
                      <w:marRight w:val="0"/>
                      <w:marTop w:val="0"/>
                      <w:marBottom w:val="0"/>
                      <w:divBdr>
                        <w:top w:val="none" w:sz="0" w:space="0" w:color="auto"/>
                        <w:left w:val="none" w:sz="0" w:space="0" w:color="auto"/>
                        <w:bottom w:val="none" w:sz="0" w:space="0" w:color="auto"/>
                        <w:right w:val="none" w:sz="0" w:space="0" w:color="auto"/>
                      </w:divBdr>
                    </w:div>
                    <w:div w:id="214312846">
                      <w:marLeft w:val="0"/>
                      <w:marRight w:val="0"/>
                      <w:marTop w:val="0"/>
                      <w:marBottom w:val="0"/>
                      <w:divBdr>
                        <w:top w:val="none" w:sz="0" w:space="0" w:color="auto"/>
                        <w:left w:val="none" w:sz="0" w:space="0" w:color="auto"/>
                        <w:bottom w:val="none" w:sz="0" w:space="0" w:color="auto"/>
                        <w:right w:val="none" w:sz="0" w:space="0" w:color="auto"/>
                      </w:divBdr>
                    </w:div>
                    <w:div w:id="1963923465">
                      <w:marLeft w:val="0"/>
                      <w:marRight w:val="0"/>
                      <w:marTop w:val="0"/>
                      <w:marBottom w:val="0"/>
                      <w:divBdr>
                        <w:top w:val="none" w:sz="0" w:space="0" w:color="auto"/>
                        <w:left w:val="none" w:sz="0" w:space="0" w:color="auto"/>
                        <w:bottom w:val="none" w:sz="0" w:space="0" w:color="auto"/>
                        <w:right w:val="none" w:sz="0" w:space="0" w:color="auto"/>
                      </w:divBdr>
                    </w:div>
                    <w:div w:id="406922363">
                      <w:marLeft w:val="0"/>
                      <w:marRight w:val="0"/>
                      <w:marTop w:val="0"/>
                      <w:marBottom w:val="0"/>
                      <w:divBdr>
                        <w:top w:val="none" w:sz="0" w:space="0" w:color="auto"/>
                        <w:left w:val="none" w:sz="0" w:space="0" w:color="auto"/>
                        <w:bottom w:val="none" w:sz="0" w:space="0" w:color="auto"/>
                        <w:right w:val="none" w:sz="0" w:space="0" w:color="auto"/>
                      </w:divBdr>
                    </w:div>
                    <w:div w:id="118690664">
                      <w:marLeft w:val="0"/>
                      <w:marRight w:val="0"/>
                      <w:marTop w:val="0"/>
                      <w:marBottom w:val="0"/>
                      <w:divBdr>
                        <w:top w:val="none" w:sz="0" w:space="0" w:color="auto"/>
                        <w:left w:val="none" w:sz="0" w:space="0" w:color="auto"/>
                        <w:bottom w:val="none" w:sz="0" w:space="0" w:color="auto"/>
                        <w:right w:val="none" w:sz="0" w:space="0" w:color="auto"/>
                      </w:divBdr>
                    </w:div>
                    <w:div w:id="2026977198">
                      <w:marLeft w:val="0"/>
                      <w:marRight w:val="0"/>
                      <w:marTop w:val="0"/>
                      <w:marBottom w:val="0"/>
                      <w:divBdr>
                        <w:top w:val="none" w:sz="0" w:space="0" w:color="auto"/>
                        <w:left w:val="none" w:sz="0" w:space="0" w:color="auto"/>
                        <w:bottom w:val="none" w:sz="0" w:space="0" w:color="auto"/>
                        <w:right w:val="none" w:sz="0" w:space="0" w:color="auto"/>
                      </w:divBdr>
                    </w:div>
                    <w:div w:id="36051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979780">
      <w:bodyDiv w:val="1"/>
      <w:marLeft w:val="0"/>
      <w:marRight w:val="0"/>
      <w:marTop w:val="0"/>
      <w:marBottom w:val="0"/>
      <w:divBdr>
        <w:top w:val="none" w:sz="0" w:space="0" w:color="auto"/>
        <w:left w:val="none" w:sz="0" w:space="0" w:color="auto"/>
        <w:bottom w:val="none" w:sz="0" w:space="0" w:color="auto"/>
        <w:right w:val="none" w:sz="0" w:space="0" w:color="auto"/>
      </w:divBdr>
    </w:div>
    <w:div w:id="564723760">
      <w:bodyDiv w:val="1"/>
      <w:marLeft w:val="0"/>
      <w:marRight w:val="0"/>
      <w:marTop w:val="0"/>
      <w:marBottom w:val="0"/>
      <w:divBdr>
        <w:top w:val="none" w:sz="0" w:space="0" w:color="auto"/>
        <w:left w:val="none" w:sz="0" w:space="0" w:color="auto"/>
        <w:bottom w:val="none" w:sz="0" w:space="0" w:color="auto"/>
        <w:right w:val="none" w:sz="0" w:space="0" w:color="auto"/>
      </w:divBdr>
    </w:div>
    <w:div w:id="583807694">
      <w:bodyDiv w:val="1"/>
      <w:marLeft w:val="0"/>
      <w:marRight w:val="0"/>
      <w:marTop w:val="0"/>
      <w:marBottom w:val="0"/>
      <w:divBdr>
        <w:top w:val="none" w:sz="0" w:space="0" w:color="auto"/>
        <w:left w:val="none" w:sz="0" w:space="0" w:color="auto"/>
        <w:bottom w:val="none" w:sz="0" w:space="0" w:color="auto"/>
        <w:right w:val="none" w:sz="0" w:space="0" w:color="auto"/>
      </w:divBdr>
      <w:divsChild>
        <w:div w:id="1026105490">
          <w:marLeft w:val="0"/>
          <w:marRight w:val="0"/>
          <w:marTop w:val="0"/>
          <w:marBottom w:val="0"/>
          <w:divBdr>
            <w:top w:val="none" w:sz="0" w:space="0" w:color="auto"/>
            <w:left w:val="none" w:sz="0" w:space="0" w:color="auto"/>
            <w:bottom w:val="none" w:sz="0" w:space="0" w:color="auto"/>
            <w:right w:val="none" w:sz="0" w:space="0" w:color="auto"/>
          </w:divBdr>
          <w:divsChild>
            <w:div w:id="1819954128">
              <w:marLeft w:val="0"/>
              <w:marRight w:val="0"/>
              <w:marTop w:val="0"/>
              <w:marBottom w:val="0"/>
              <w:divBdr>
                <w:top w:val="none" w:sz="0" w:space="0" w:color="auto"/>
                <w:left w:val="none" w:sz="0" w:space="0" w:color="auto"/>
                <w:bottom w:val="none" w:sz="0" w:space="0" w:color="auto"/>
                <w:right w:val="none" w:sz="0" w:space="0" w:color="auto"/>
              </w:divBdr>
            </w:div>
            <w:div w:id="2121872467">
              <w:marLeft w:val="0"/>
              <w:marRight w:val="0"/>
              <w:marTop w:val="0"/>
              <w:marBottom w:val="0"/>
              <w:divBdr>
                <w:top w:val="none" w:sz="0" w:space="0" w:color="auto"/>
                <w:left w:val="none" w:sz="0" w:space="0" w:color="auto"/>
                <w:bottom w:val="none" w:sz="0" w:space="0" w:color="auto"/>
                <w:right w:val="none" w:sz="0" w:space="0" w:color="auto"/>
              </w:divBdr>
            </w:div>
            <w:div w:id="1874339888">
              <w:marLeft w:val="0"/>
              <w:marRight w:val="0"/>
              <w:marTop w:val="0"/>
              <w:marBottom w:val="0"/>
              <w:divBdr>
                <w:top w:val="none" w:sz="0" w:space="0" w:color="auto"/>
                <w:left w:val="none" w:sz="0" w:space="0" w:color="auto"/>
                <w:bottom w:val="none" w:sz="0" w:space="0" w:color="auto"/>
                <w:right w:val="none" w:sz="0" w:space="0" w:color="auto"/>
              </w:divBdr>
            </w:div>
            <w:div w:id="1426227087">
              <w:marLeft w:val="0"/>
              <w:marRight w:val="0"/>
              <w:marTop w:val="0"/>
              <w:marBottom w:val="0"/>
              <w:divBdr>
                <w:top w:val="none" w:sz="0" w:space="0" w:color="auto"/>
                <w:left w:val="none" w:sz="0" w:space="0" w:color="auto"/>
                <w:bottom w:val="none" w:sz="0" w:space="0" w:color="auto"/>
                <w:right w:val="none" w:sz="0" w:space="0" w:color="auto"/>
              </w:divBdr>
            </w:div>
            <w:div w:id="796609445">
              <w:marLeft w:val="0"/>
              <w:marRight w:val="0"/>
              <w:marTop w:val="0"/>
              <w:marBottom w:val="0"/>
              <w:divBdr>
                <w:top w:val="none" w:sz="0" w:space="0" w:color="auto"/>
                <w:left w:val="none" w:sz="0" w:space="0" w:color="auto"/>
                <w:bottom w:val="none" w:sz="0" w:space="0" w:color="auto"/>
                <w:right w:val="none" w:sz="0" w:space="0" w:color="auto"/>
              </w:divBdr>
            </w:div>
            <w:div w:id="265121717">
              <w:marLeft w:val="0"/>
              <w:marRight w:val="0"/>
              <w:marTop w:val="0"/>
              <w:marBottom w:val="0"/>
              <w:divBdr>
                <w:top w:val="none" w:sz="0" w:space="0" w:color="auto"/>
                <w:left w:val="none" w:sz="0" w:space="0" w:color="auto"/>
                <w:bottom w:val="none" w:sz="0" w:space="0" w:color="auto"/>
                <w:right w:val="none" w:sz="0" w:space="0" w:color="auto"/>
              </w:divBdr>
            </w:div>
            <w:div w:id="313919212">
              <w:marLeft w:val="0"/>
              <w:marRight w:val="0"/>
              <w:marTop w:val="0"/>
              <w:marBottom w:val="0"/>
              <w:divBdr>
                <w:top w:val="none" w:sz="0" w:space="0" w:color="auto"/>
                <w:left w:val="none" w:sz="0" w:space="0" w:color="auto"/>
                <w:bottom w:val="none" w:sz="0" w:space="0" w:color="auto"/>
                <w:right w:val="none" w:sz="0" w:space="0" w:color="auto"/>
              </w:divBdr>
            </w:div>
            <w:div w:id="418797629">
              <w:marLeft w:val="0"/>
              <w:marRight w:val="0"/>
              <w:marTop w:val="0"/>
              <w:marBottom w:val="0"/>
              <w:divBdr>
                <w:top w:val="none" w:sz="0" w:space="0" w:color="auto"/>
                <w:left w:val="none" w:sz="0" w:space="0" w:color="auto"/>
                <w:bottom w:val="none" w:sz="0" w:space="0" w:color="auto"/>
                <w:right w:val="none" w:sz="0" w:space="0" w:color="auto"/>
              </w:divBdr>
            </w:div>
            <w:div w:id="761340926">
              <w:marLeft w:val="0"/>
              <w:marRight w:val="0"/>
              <w:marTop w:val="0"/>
              <w:marBottom w:val="0"/>
              <w:divBdr>
                <w:top w:val="none" w:sz="0" w:space="0" w:color="auto"/>
                <w:left w:val="none" w:sz="0" w:space="0" w:color="auto"/>
                <w:bottom w:val="none" w:sz="0" w:space="0" w:color="auto"/>
                <w:right w:val="none" w:sz="0" w:space="0" w:color="auto"/>
              </w:divBdr>
            </w:div>
            <w:div w:id="1377268109">
              <w:marLeft w:val="0"/>
              <w:marRight w:val="0"/>
              <w:marTop w:val="0"/>
              <w:marBottom w:val="0"/>
              <w:divBdr>
                <w:top w:val="none" w:sz="0" w:space="0" w:color="auto"/>
                <w:left w:val="none" w:sz="0" w:space="0" w:color="auto"/>
                <w:bottom w:val="none" w:sz="0" w:space="0" w:color="auto"/>
                <w:right w:val="none" w:sz="0" w:space="0" w:color="auto"/>
              </w:divBdr>
            </w:div>
            <w:div w:id="1742870993">
              <w:marLeft w:val="0"/>
              <w:marRight w:val="0"/>
              <w:marTop w:val="0"/>
              <w:marBottom w:val="0"/>
              <w:divBdr>
                <w:top w:val="none" w:sz="0" w:space="0" w:color="auto"/>
                <w:left w:val="none" w:sz="0" w:space="0" w:color="auto"/>
                <w:bottom w:val="none" w:sz="0" w:space="0" w:color="auto"/>
                <w:right w:val="none" w:sz="0" w:space="0" w:color="auto"/>
              </w:divBdr>
            </w:div>
            <w:div w:id="145245866">
              <w:marLeft w:val="0"/>
              <w:marRight w:val="0"/>
              <w:marTop w:val="0"/>
              <w:marBottom w:val="0"/>
              <w:divBdr>
                <w:top w:val="none" w:sz="0" w:space="0" w:color="auto"/>
                <w:left w:val="none" w:sz="0" w:space="0" w:color="auto"/>
                <w:bottom w:val="none" w:sz="0" w:space="0" w:color="auto"/>
                <w:right w:val="none" w:sz="0" w:space="0" w:color="auto"/>
              </w:divBdr>
            </w:div>
            <w:div w:id="2046446386">
              <w:marLeft w:val="0"/>
              <w:marRight w:val="0"/>
              <w:marTop w:val="0"/>
              <w:marBottom w:val="0"/>
              <w:divBdr>
                <w:top w:val="none" w:sz="0" w:space="0" w:color="auto"/>
                <w:left w:val="none" w:sz="0" w:space="0" w:color="auto"/>
                <w:bottom w:val="none" w:sz="0" w:space="0" w:color="auto"/>
                <w:right w:val="none" w:sz="0" w:space="0" w:color="auto"/>
              </w:divBdr>
            </w:div>
            <w:div w:id="1730492941">
              <w:marLeft w:val="0"/>
              <w:marRight w:val="0"/>
              <w:marTop w:val="0"/>
              <w:marBottom w:val="0"/>
              <w:divBdr>
                <w:top w:val="none" w:sz="0" w:space="0" w:color="auto"/>
                <w:left w:val="none" w:sz="0" w:space="0" w:color="auto"/>
                <w:bottom w:val="none" w:sz="0" w:space="0" w:color="auto"/>
                <w:right w:val="none" w:sz="0" w:space="0" w:color="auto"/>
              </w:divBdr>
            </w:div>
            <w:div w:id="554900949">
              <w:marLeft w:val="0"/>
              <w:marRight w:val="0"/>
              <w:marTop w:val="0"/>
              <w:marBottom w:val="0"/>
              <w:divBdr>
                <w:top w:val="none" w:sz="0" w:space="0" w:color="auto"/>
                <w:left w:val="none" w:sz="0" w:space="0" w:color="auto"/>
                <w:bottom w:val="none" w:sz="0" w:space="0" w:color="auto"/>
                <w:right w:val="none" w:sz="0" w:space="0" w:color="auto"/>
              </w:divBdr>
            </w:div>
            <w:div w:id="2140686340">
              <w:marLeft w:val="0"/>
              <w:marRight w:val="0"/>
              <w:marTop w:val="0"/>
              <w:marBottom w:val="0"/>
              <w:divBdr>
                <w:top w:val="none" w:sz="0" w:space="0" w:color="auto"/>
                <w:left w:val="none" w:sz="0" w:space="0" w:color="auto"/>
                <w:bottom w:val="none" w:sz="0" w:space="0" w:color="auto"/>
                <w:right w:val="none" w:sz="0" w:space="0" w:color="auto"/>
              </w:divBdr>
            </w:div>
            <w:div w:id="1741708707">
              <w:marLeft w:val="0"/>
              <w:marRight w:val="0"/>
              <w:marTop w:val="0"/>
              <w:marBottom w:val="0"/>
              <w:divBdr>
                <w:top w:val="none" w:sz="0" w:space="0" w:color="auto"/>
                <w:left w:val="none" w:sz="0" w:space="0" w:color="auto"/>
                <w:bottom w:val="none" w:sz="0" w:space="0" w:color="auto"/>
                <w:right w:val="none" w:sz="0" w:space="0" w:color="auto"/>
              </w:divBdr>
            </w:div>
            <w:div w:id="1283422248">
              <w:marLeft w:val="0"/>
              <w:marRight w:val="0"/>
              <w:marTop w:val="0"/>
              <w:marBottom w:val="0"/>
              <w:divBdr>
                <w:top w:val="none" w:sz="0" w:space="0" w:color="auto"/>
                <w:left w:val="none" w:sz="0" w:space="0" w:color="auto"/>
                <w:bottom w:val="none" w:sz="0" w:space="0" w:color="auto"/>
                <w:right w:val="none" w:sz="0" w:space="0" w:color="auto"/>
              </w:divBdr>
            </w:div>
            <w:div w:id="986319788">
              <w:marLeft w:val="0"/>
              <w:marRight w:val="0"/>
              <w:marTop w:val="0"/>
              <w:marBottom w:val="0"/>
              <w:divBdr>
                <w:top w:val="none" w:sz="0" w:space="0" w:color="auto"/>
                <w:left w:val="none" w:sz="0" w:space="0" w:color="auto"/>
                <w:bottom w:val="none" w:sz="0" w:space="0" w:color="auto"/>
                <w:right w:val="none" w:sz="0" w:space="0" w:color="auto"/>
              </w:divBdr>
            </w:div>
            <w:div w:id="1495146615">
              <w:marLeft w:val="0"/>
              <w:marRight w:val="0"/>
              <w:marTop w:val="0"/>
              <w:marBottom w:val="0"/>
              <w:divBdr>
                <w:top w:val="none" w:sz="0" w:space="0" w:color="auto"/>
                <w:left w:val="none" w:sz="0" w:space="0" w:color="auto"/>
                <w:bottom w:val="none" w:sz="0" w:space="0" w:color="auto"/>
                <w:right w:val="none" w:sz="0" w:space="0" w:color="auto"/>
              </w:divBdr>
            </w:div>
            <w:div w:id="64182434">
              <w:marLeft w:val="0"/>
              <w:marRight w:val="0"/>
              <w:marTop w:val="0"/>
              <w:marBottom w:val="0"/>
              <w:divBdr>
                <w:top w:val="none" w:sz="0" w:space="0" w:color="auto"/>
                <w:left w:val="none" w:sz="0" w:space="0" w:color="auto"/>
                <w:bottom w:val="none" w:sz="0" w:space="0" w:color="auto"/>
                <w:right w:val="none" w:sz="0" w:space="0" w:color="auto"/>
              </w:divBdr>
            </w:div>
            <w:div w:id="1398943845">
              <w:marLeft w:val="0"/>
              <w:marRight w:val="0"/>
              <w:marTop w:val="0"/>
              <w:marBottom w:val="0"/>
              <w:divBdr>
                <w:top w:val="none" w:sz="0" w:space="0" w:color="auto"/>
                <w:left w:val="none" w:sz="0" w:space="0" w:color="auto"/>
                <w:bottom w:val="none" w:sz="0" w:space="0" w:color="auto"/>
                <w:right w:val="none" w:sz="0" w:space="0" w:color="auto"/>
              </w:divBdr>
            </w:div>
            <w:div w:id="510799368">
              <w:marLeft w:val="0"/>
              <w:marRight w:val="0"/>
              <w:marTop w:val="0"/>
              <w:marBottom w:val="0"/>
              <w:divBdr>
                <w:top w:val="none" w:sz="0" w:space="0" w:color="auto"/>
                <w:left w:val="none" w:sz="0" w:space="0" w:color="auto"/>
                <w:bottom w:val="none" w:sz="0" w:space="0" w:color="auto"/>
                <w:right w:val="none" w:sz="0" w:space="0" w:color="auto"/>
              </w:divBdr>
            </w:div>
            <w:div w:id="1843935383">
              <w:marLeft w:val="0"/>
              <w:marRight w:val="0"/>
              <w:marTop w:val="0"/>
              <w:marBottom w:val="0"/>
              <w:divBdr>
                <w:top w:val="none" w:sz="0" w:space="0" w:color="auto"/>
                <w:left w:val="none" w:sz="0" w:space="0" w:color="auto"/>
                <w:bottom w:val="none" w:sz="0" w:space="0" w:color="auto"/>
                <w:right w:val="none" w:sz="0" w:space="0" w:color="auto"/>
              </w:divBdr>
            </w:div>
            <w:div w:id="70393437">
              <w:marLeft w:val="0"/>
              <w:marRight w:val="0"/>
              <w:marTop w:val="0"/>
              <w:marBottom w:val="0"/>
              <w:divBdr>
                <w:top w:val="none" w:sz="0" w:space="0" w:color="auto"/>
                <w:left w:val="none" w:sz="0" w:space="0" w:color="auto"/>
                <w:bottom w:val="none" w:sz="0" w:space="0" w:color="auto"/>
                <w:right w:val="none" w:sz="0" w:space="0" w:color="auto"/>
              </w:divBdr>
            </w:div>
            <w:div w:id="1921672380">
              <w:marLeft w:val="0"/>
              <w:marRight w:val="0"/>
              <w:marTop w:val="0"/>
              <w:marBottom w:val="0"/>
              <w:divBdr>
                <w:top w:val="none" w:sz="0" w:space="0" w:color="auto"/>
                <w:left w:val="none" w:sz="0" w:space="0" w:color="auto"/>
                <w:bottom w:val="none" w:sz="0" w:space="0" w:color="auto"/>
                <w:right w:val="none" w:sz="0" w:space="0" w:color="auto"/>
              </w:divBdr>
            </w:div>
            <w:div w:id="362050383">
              <w:marLeft w:val="0"/>
              <w:marRight w:val="0"/>
              <w:marTop w:val="0"/>
              <w:marBottom w:val="0"/>
              <w:divBdr>
                <w:top w:val="none" w:sz="0" w:space="0" w:color="auto"/>
                <w:left w:val="none" w:sz="0" w:space="0" w:color="auto"/>
                <w:bottom w:val="none" w:sz="0" w:space="0" w:color="auto"/>
                <w:right w:val="none" w:sz="0" w:space="0" w:color="auto"/>
              </w:divBdr>
            </w:div>
            <w:div w:id="939795356">
              <w:marLeft w:val="0"/>
              <w:marRight w:val="0"/>
              <w:marTop w:val="0"/>
              <w:marBottom w:val="0"/>
              <w:divBdr>
                <w:top w:val="none" w:sz="0" w:space="0" w:color="auto"/>
                <w:left w:val="none" w:sz="0" w:space="0" w:color="auto"/>
                <w:bottom w:val="none" w:sz="0" w:space="0" w:color="auto"/>
                <w:right w:val="none" w:sz="0" w:space="0" w:color="auto"/>
              </w:divBdr>
            </w:div>
            <w:div w:id="407457458">
              <w:marLeft w:val="0"/>
              <w:marRight w:val="0"/>
              <w:marTop w:val="0"/>
              <w:marBottom w:val="0"/>
              <w:divBdr>
                <w:top w:val="none" w:sz="0" w:space="0" w:color="auto"/>
                <w:left w:val="none" w:sz="0" w:space="0" w:color="auto"/>
                <w:bottom w:val="none" w:sz="0" w:space="0" w:color="auto"/>
                <w:right w:val="none" w:sz="0" w:space="0" w:color="auto"/>
              </w:divBdr>
            </w:div>
            <w:div w:id="513762711">
              <w:marLeft w:val="0"/>
              <w:marRight w:val="0"/>
              <w:marTop w:val="0"/>
              <w:marBottom w:val="0"/>
              <w:divBdr>
                <w:top w:val="none" w:sz="0" w:space="0" w:color="auto"/>
                <w:left w:val="none" w:sz="0" w:space="0" w:color="auto"/>
                <w:bottom w:val="none" w:sz="0" w:space="0" w:color="auto"/>
                <w:right w:val="none" w:sz="0" w:space="0" w:color="auto"/>
              </w:divBdr>
            </w:div>
            <w:div w:id="34936792">
              <w:marLeft w:val="0"/>
              <w:marRight w:val="0"/>
              <w:marTop w:val="0"/>
              <w:marBottom w:val="0"/>
              <w:divBdr>
                <w:top w:val="none" w:sz="0" w:space="0" w:color="auto"/>
                <w:left w:val="none" w:sz="0" w:space="0" w:color="auto"/>
                <w:bottom w:val="none" w:sz="0" w:space="0" w:color="auto"/>
                <w:right w:val="none" w:sz="0" w:space="0" w:color="auto"/>
              </w:divBdr>
            </w:div>
            <w:div w:id="1131707999">
              <w:marLeft w:val="0"/>
              <w:marRight w:val="0"/>
              <w:marTop w:val="0"/>
              <w:marBottom w:val="0"/>
              <w:divBdr>
                <w:top w:val="none" w:sz="0" w:space="0" w:color="auto"/>
                <w:left w:val="none" w:sz="0" w:space="0" w:color="auto"/>
                <w:bottom w:val="none" w:sz="0" w:space="0" w:color="auto"/>
                <w:right w:val="none" w:sz="0" w:space="0" w:color="auto"/>
              </w:divBdr>
            </w:div>
            <w:div w:id="691304369">
              <w:marLeft w:val="0"/>
              <w:marRight w:val="0"/>
              <w:marTop w:val="0"/>
              <w:marBottom w:val="0"/>
              <w:divBdr>
                <w:top w:val="none" w:sz="0" w:space="0" w:color="auto"/>
                <w:left w:val="none" w:sz="0" w:space="0" w:color="auto"/>
                <w:bottom w:val="none" w:sz="0" w:space="0" w:color="auto"/>
                <w:right w:val="none" w:sz="0" w:space="0" w:color="auto"/>
              </w:divBdr>
            </w:div>
            <w:div w:id="1957176902">
              <w:marLeft w:val="0"/>
              <w:marRight w:val="0"/>
              <w:marTop w:val="0"/>
              <w:marBottom w:val="0"/>
              <w:divBdr>
                <w:top w:val="none" w:sz="0" w:space="0" w:color="auto"/>
                <w:left w:val="none" w:sz="0" w:space="0" w:color="auto"/>
                <w:bottom w:val="none" w:sz="0" w:space="0" w:color="auto"/>
                <w:right w:val="none" w:sz="0" w:space="0" w:color="auto"/>
              </w:divBdr>
            </w:div>
            <w:div w:id="1383091924">
              <w:marLeft w:val="0"/>
              <w:marRight w:val="0"/>
              <w:marTop w:val="0"/>
              <w:marBottom w:val="0"/>
              <w:divBdr>
                <w:top w:val="none" w:sz="0" w:space="0" w:color="auto"/>
                <w:left w:val="none" w:sz="0" w:space="0" w:color="auto"/>
                <w:bottom w:val="none" w:sz="0" w:space="0" w:color="auto"/>
                <w:right w:val="none" w:sz="0" w:space="0" w:color="auto"/>
              </w:divBdr>
            </w:div>
            <w:div w:id="1039668117">
              <w:marLeft w:val="0"/>
              <w:marRight w:val="0"/>
              <w:marTop w:val="0"/>
              <w:marBottom w:val="0"/>
              <w:divBdr>
                <w:top w:val="none" w:sz="0" w:space="0" w:color="auto"/>
                <w:left w:val="none" w:sz="0" w:space="0" w:color="auto"/>
                <w:bottom w:val="none" w:sz="0" w:space="0" w:color="auto"/>
                <w:right w:val="none" w:sz="0" w:space="0" w:color="auto"/>
              </w:divBdr>
            </w:div>
            <w:div w:id="1439371442">
              <w:marLeft w:val="0"/>
              <w:marRight w:val="0"/>
              <w:marTop w:val="0"/>
              <w:marBottom w:val="0"/>
              <w:divBdr>
                <w:top w:val="none" w:sz="0" w:space="0" w:color="auto"/>
                <w:left w:val="none" w:sz="0" w:space="0" w:color="auto"/>
                <w:bottom w:val="none" w:sz="0" w:space="0" w:color="auto"/>
                <w:right w:val="none" w:sz="0" w:space="0" w:color="auto"/>
              </w:divBdr>
            </w:div>
            <w:div w:id="1995983627">
              <w:marLeft w:val="0"/>
              <w:marRight w:val="0"/>
              <w:marTop w:val="0"/>
              <w:marBottom w:val="0"/>
              <w:divBdr>
                <w:top w:val="none" w:sz="0" w:space="0" w:color="auto"/>
                <w:left w:val="none" w:sz="0" w:space="0" w:color="auto"/>
                <w:bottom w:val="none" w:sz="0" w:space="0" w:color="auto"/>
                <w:right w:val="none" w:sz="0" w:space="0" w:color="auto"/>
              </w:divBdr>
            </w:div>
            <w:div w:id="56445198">
              <w:marLeft w:val="0"/>
              <w:marRight w:val="0"/>
              <w:marTop w:val="0"/>
              <w:marBottom w:val="0"/>
              <w:divBdr>
                <w:top w:val="none" w:sz="0" w:space="0" w:color="auto"/>
                <w:left w:val="none" w:sz="0" w:space="0" w:color="auto"/>
                <w:bottom w:val="none" w:sz="0" w:space="0" w:color="auto"/>
                <w:right w:val="none" w:sz="0" w:space="0" w:color="auto"/>
              </w:divBdr>
            </w:div>
            <w:div w:id="1266384687">
              <w:marLeft w:val="0"/>
              <w:marRight w:val="0"/>
              <w:marTop w:val="0"/>
              <w:marBottom w:val="0"/>
              <w:divBdr>
                <w:top w:val="none" w:sz="0" w:space="0" w:color="auto"/>
                <w:left w:val="none" w:sz="0" w:space="0" w:color="auto"/>
                <w:bottom w:val="none" w:sz="0" w:space="0" w:color="auto"/>
                <w:right w:val="none" w:sz="0" w:space="0" w:color="auto"/>
              </w:divBdr>
            </w:div>
            <w:div w:id="1638102192">
              <w:marLeft w:val="0"/>
              <w:marRight w:val="0"/>
              <w:marTop w:val="0"/>
              <w:marBottom w:val="0"/>
              <w:divBdr>
                <w:top w:val="none" w:sz="0" w:space="0" w:color="auto"/>
                <w:left w:val="none" w:sz="0" w:space="0" w:color="auto"/>
                <w:bottom w:val="none" w:sz="0" w:space="0" w:color="auto"/>
                <w:right w:val="none" w:sz="0" w:space="0" w:color="auto"/>
              </w:divBdr>
            </w:div>
            <w:div w:id="750926147">
              <w:marLeft w:val="0"/>
              <w:marRight w:val="0"/>
              <w:marTop w:val="0"/>
              <w:marBottom w:val="0"/>
              <w:divBdr>
                <w:top w:val="none" w:sz="0" w:space="0" w:color="auto"/>
                <w:left w:val="none" w:sz="0" w:space="0" w:color="auto"/>
                <w:bottom w:val="none" w:sz="0" w:space="0" w:color="auto"/>
                <w:right w:val="none" w:sz="0" w:space="0" w:color="auto"/>
              </w:divBdr>
            </w:div>
            <w:div w:id="1771968604">
              <w:marLeft w:val="0"/>
              <w:marRight w:val="0"/>
              <w:marTop w:val="0"/>
              <w:marBottom w:val="0"/>
              <w:divBdr>
                <w:top w:val="none" w:sz="0" w:space="0" w:color="auto"/>
                <w:left w:val="none" w:sz="0" w:space="0" w:color="auto"/>
                <w:bottom w:val="none" w:sz="0" w:space="0" w:color="auto"/>
                <w:right w:val="none" w:sz="0" w:space="0" w:color="auto"/>
              </w:divBdr>
            </w:div>
            <w:div w:id="398870769">
              <w:marLeft w:val="0"/>
              <w:marRight w:val="0"/>
              <w:marTop w:val="0"/>
              <w:marBottom w:val="0"/>
              <w:divBdr>
                <w:top w:val="none" w:sz="0" w:space="0" w:color="auto"/>
                <w:left w:val="none" w:sz="0" w:space="0" w:color="auto"/>
                <w:bottom w:val="none" w:sz="0" w:space="0" w:color="auto"/>
                <w:right w:val="none" w:sz="0" w:space="0" w:color="auto"/>
              </w:divBdr>
            </w:div>
            <w:div w:id="1689718614">
              <w:marLeft w:val="0"/>
              <w:marRight w:val="0"/>
              <w:marTop w:val="0"/>
              <w:marBottom w:val="0"/>
              <w:divBdr>
                <w:top w:val="none" w:sz="0" w:space="0" w:color="auto"/>
                <w:left w:val="none" w:sz="0" w:space="0" w:color="auto"/>
                <w:bottom w:val="none" w:sz="0" w:space="0" w:color="auto"/>
                <w:right w:val="none" w:sz="0" w:space="0" w:color="auto"/>
              </w:divBdr>
            </w:div>
            <w:div w:id="1536502737">
              <w:marLeft w:val="0"/>
              <w:marRight w:val="0"/>
              <w:marTop w:val="0"/>
              <w:marBottom w:val="0"/>
              <w:divBdr>
                <w:top w:val="none" w:sz="0" w:space="0" w:color="auto"/>
                <w:left w:val="none" w:sz="0" w:space="0" w:color="auto"/>
                <w:bottom w:val="none" w:sz="0" w:space="0" w:color="auto"/>
                <w:right w:val="none" w:sz="0" w:space="0" w:color="auto"/>
              </w:divBdr>
            </w:div>
            <w:div w:id="211618013">
              <w:marLeft w:val="0"/>
              <w:marRight w:val="0"/>
              <w:marTop w:val="0"/>
              <w:marBottom w:val="0"/>
              <w:divBdr>
                <w:top w:val="none" w:sz="0" w:space="0" w:color="auto"/>
                <w:left w:val="none" w:sz="0" w:space="0" w:color="auto"/>
                <w:bottom w:val="none" w:sz="0" w:space="0" w:color="auto"/>
                <w:right w:val="none" w:sz="0" w:space="0" w:color="auto"/>
              </w:divBdr>
            </w:div>
            <w:div w:id="505023582">
              <w:marLeft w:val="0"/>
              <w:marRight w:val="0"/>
              <w:marTop w:val="0"/>
              <w:marBottom w:val="0"/>
              <w:divBdr>
                <w:top w:val="none" w:sz="0" w:space="0" w:color="auto"/>
                <w:left w:val="none" w:sz="0" w:space="0" w:color="auto"/>
                <w:bottom w:val="none" w:sz="0" w:space="0" w:color="auto"/>
                <w:right w:val="none" w:sz="0" w:space="0" w:color="auto"/>
              </w:divBdr>
            </w:div>
            <w:div w:id="162354781">
              <w:marLeft w:val="0"/>
              <w:marRight w:val="0"/>
              <w:marTop w:val="0"/>
              <w:marBottom w:val="0"/>
              <w:divBdr>
                <w:top w:val="none" w:sz="0" w:space="0" w:color="auto"/>
                <w:left w:val="none" w:sz="0" w:space="0" w:color="auto"/>
                <w:bottom w:val="none" w:sz="0" w:space="0" w:color="auto"/>
                <w:right w:val="none" w:sz="0" w:space="0" w:color="auto"/>
              </w:divBdr>
            </w:div>
            <w:div w:id="1646544325">
              <w:marLeft w:val="0"/>
              <w:marRight w:val="0"/>
              <w:marTop w:val="0"/>
              <w:marBottom w:val="0"/>
              <w:divBdr>
                <w:top w:val="none" w:sz="0" w:space="0" w:color="auto"/>
                <w:left w:val="none" w:sz="0" w:space="0" w:color="auto"/>
                <w:bottom w:val="none" w:sz="0" w:space="0" w:color="auto"/>
                <w:right w:val="none" w:sz="0" w:space="0" w:color="auto"/>
              </w:divBdr>
            </w:div>
            <w:div w:id="849610872">
              <w:marLeft w:val="0"/>
              <w:marRight w:val="0"/>
              <w:marTop w:val="0"/>
              <w:marBottom w:val="0"/>
              <w:divBdr>
                <w:top w:val="none" w:sz="0" w:space="0" w:color="auto"/>
                <w:left w:val="none" w:sz="0" w:space="0" w:color="auto"/>
                <w:bottom w:val="none" w:sz="0" w:space="0" w:color="auto"/>
                <w:right w:val="none" w:sz="0" w:space="0" w:color="auto"/>
              </w:divBdr>
            </w:div>
            <w:div w:id="1722291821">
              <w:marLeft w:val="0"/>
              <w:marRight w:val="0"/>
              <w:marTop w:val="0"/>
              <w:marBottom w:val="0"/>
              <w:divBdr>
                <w:top w:val="none" w:sz="0" w:space="0" w:color="auto"/>
                <w:left w:val="none" w:sz="0" w:space="0" w:color="auto"/>
                <w:bottom w:val="none" w:sz="0" w:space="0" w:color="auto"/>
                <w:right w:val="none" w:sz="0" w:space="0" w:color="auto"/>
              </w:divBdr>
            </w:div>
            <w:div w:id="1811435473">
              <w:marLeft w:val="0"/>
              <w:marRight w:val="0"/>
              <w:marTop w:val="0"/>
              <w:marBottom w:val="0"/>
              <w:divBdr>
                <w:top w:val="none" w:sz="0" w:space="0" w:color="auto"/>
                <w:left w:val="none" w:sz="0" w:space="0" w:color="auto"/>
                <w:bottom w:val="none" w:sz="0" w:space="0" w:color="auto"/>
                <w:right w:val="none" w:sz="0" w:space="0" w:color="auto"/>
              </w:divBdr>
            </w:div>
            <w:div w:id="733241798">
              <w:marLeft w:val="0"/>
              <w:marRight w:val="0"/>
              <w:marTop w:val="0"/>
              <w:marBottom w:val="0"/>
              <w:divBdr>
                <w:top w:val="none" w:sz="0" w:space="0" w:color="auto"/>
                <w:left w:val="none" w:sz="0" w:space="0" w:color="auto"/>
                <w:bottom w:val="none" w:sz="0" w:space="0" w:color="auto"/>
                <w:right w:val="none" w:sz="0" w:space="0" w:color="auto"/>
              </w:divBdr>
            </w:div>
            <w:div w:id="285819570">
              <w:marLeft w:val="0"/>
              <w:marRight w:val="0"/>
              <w:marTop w:val="0"/>
              <w:marBottom w:val="0"/>
              <w:divBdr>
                <w:top w:val="none" w:sz="0" w:space="0" w:color="auto"/>
                <w:left w:val="none" w:sz="0" w:space="0" w:color="auto"/>
                <w:bottom w:val="none" w:sz="0" w:space="0" w:color="auto"/>
                <w:right w:val="none" w:sz="0" w:space="0" w:color="auto"/>
              </w:divBdr>
            </w:div>
            <w:div w:id="996299107">
              <w:marLeft w:val="0"/>
              <w:marRight w:val="0"/>
              <w:marTop w:val="0"/>
              <w:marBottom w:val="0"/>
              <w:divBdr>
                <w:top w:val="none" w:sz="0" w:space="0" w:color="auto"/>
                <w:left w:val="none" w:sz="0" w:space="0" w:color="auto"/>
                <w:bottom w:val="none" w:sz="0" w:space="0" w:color="auto"/>
                <w:right w:val="none" w:sz="0" w:space="0" w:color="auto"/>
              </w:divBdr>
            </w:div>
            <w:div w:id="1663123918">
              <w:marLeft w:val="0"/>
              <w:marRight w:val="0"/>
              <w:marTop w:val="0"/>
              <w:marBottom w:val="0"/>
              <w:divBdr>
                <w:top w:val="none" w:sz="0" w:space="0" w:color="auto"/>
                <w:left w:val="none" w:sz="0" w:space="0" w:color="auto"/>
                <w:bottom w:val="none" w:sz="0" w:space="0" w:color="auto"/>
                <w:right w:val="none" w:sz="0" w:space="0" w:color="auto"/>
              </w:divBdr>
            </w:div>
            <w:div w:id="387917418">
              <w:marLeft w:val="0"/>
              <w:marRight w:val="0"/>
              <w:marTop w:val="0"/>
              <w:marBottom w:val="0"/>
              <w:divBdr>
                <w:top w:val="none" w:sz="0" w:space="0" w:color="auto"/>
                <w:left w:val="none" w:sz="0" w:space="0" w:color="auto"/>
                <w:bottom w:val="none" w:sz="0" w:space="0" w:color="auto"/>
                <w:right w:val="none" w:sz="0" w:space="0" w:color="auto"/>
              </w:divBdr>
            </w:div>
            <w:div w:id="1141338269">
              <w:marLeft w:val="0"/>
              <w:marRight w:val="0"/>
              <w:marTop w:val="0"/>
              <w:marBottom w:val="0"/>
              <w:divBdr>
                <w:top w:val="none" w:sz="0" w:space="0" w:color="auto"/>
                <w:left w:val="none" w:sz="0" w:space="0" w:color="auto"/>
                <w:bottom w:val="none" w:sz="0" w:space="0" w:color="auto"/>
                <w:right w:val="none" w:sz="0" w:space="0" w:color="auto"/>
              </w:divBdr>
            </w:div>
            <w:div w:id="1625649727">
              <w:marLeft w:val="0"/>
              <w:marRight w:val="0"/>
              <w:marTop w:val="0"/>
              <w:marBottom w:val="0"/>
              <w:divBdr>
                <w:top w:val="none" w:sz="0" w:space="0" w:color="auto"/>
                <w:left w:val="none" w:sz="0" w:space="0" w:color="auto"/>
                <w:bottom w:val="none" w:sz="0" w:space="0" w:color="auto"/>
                <w:right w:val="none" w:sz="0" w:space="0" w:color="auto"/>
              </w:divBdr>
            </w:div>
            <w:div w:id="91828905">
              <w:marLeft w:val="0"/>
              <w:marRight w:val="0"/>
              <w:marTop w:val="0"/>
              <w:marBottom w:val="0"/>
              <w:divBdr>
                <w:top w:val="none" w:sz="0" w:space="0" w:color="auto"/>
                <w:left w:val="none" w:sz="0" w:space="0" w:color="auto"/>
                <w:bottom w:val="none" w:sz="0" w:space="0" w:color="auto"/>
                <w:right w:val="none" w:sz="0" w:space="0" w:color="auto"/>
              </w:divBdr>
            </w:div>
            <w:div w:id="124081863">
              <w:marLeft w:val="0"/>
              <w:marRight w:val="0"/>
              <w:marTop w:val="0"/>
              <w:marBottom w:val="0"/>
              <w:divBdr>
                <w:top w:val="none" w:sz="0" w:space="0" w:color="auto"/>
                <w:left w:val="none" w:sz="0" w:space="0" w:color="auto"/>
                <w:bottom w:val="none" w:sz="0" w:space="0" w:color="auto"/>
                <w:right w:val="none" w:sz="0" w:space="0" w:color="auto"/>
              </w:divBdr>
            </w:div>
            <w:div w:id="1097825194">
              <w:marLeft w:val="0"/>
              <w:marRight w:val="0"/>
              <w:marTop w:val="0"/>
              <w:marBottom w:val="0"/>
              <w:divBdr>
                <w:top w:val="none" w:sz="0" w:space="0" w:color="auto"/>
                <w:left w:val="none" w:sz="0" w:space="0" w:color="auto"/>
                <w:bottom w:val="none" w:sz="0" w:space="0" w:color="auto"/>
                <w:right w:val="none" w:sz="0" w:space="0" w:color="auto"/>
              </w:divBdr>
            </w:div>
            <w:div w:id="1129012602">
              <w:marLeft w:val="0"/>
              <w:marRight w:val="0"/>
              <w:marTop w:val="0"/>
              <w:marBottom w:val="0"/>
              <w:divBdr>
                <w:top w:val="none" w:sz="0" w:space="0" w:color="auto"/>
                <w:left w:val="none" w:sz="0" w:space="0" w:color="auto"/>
                <w:bottom w:val="none" w:sz="0" w:space="0" w:color="auto"/>
                <w:right w:val="none" w:sz="0" w:space="0" w:color="auto"/>
              </w:divBdr>
            </w:div>
            <w:div w:id="1061099290">
              <w:marLeft w:val="0"/>
              <w:marRight w:val="0"/>
              <w:marTop w:val="0"/>
              <w:marBottom w:val="0"/>
              <w:divBdr>
                <w:top w:val="none" w:sz="0" w:space="0" w:color="auto"/>
                <w:left w:val="none" w:sz="0" w:space="0" w:color="auto"/>
                <w:bottom w:val="none" w:sz="0" w:space="0" w:color="auto"/>
                <w:right w:val="none" w:sz="0" w:space="0" w:color="auto"/>
              </w:divBdr>
            </w:div>
            <w:div w:id="116277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019373">
      <w:bodyDiv w:val="1"/>
      <w:marLeft w:val="0"/>
      <w:marRight w:val="0"/>
      <w:marTop w:val="0"/>
      <w:marBottom w:val="0"/>
      <w:divBdr>
        <w:top w:val="none" w:sz="0" w:space="0" w:color="auto"/>
        <w:left w:val="none" w:sz="0" w:space="0" w:color="auto"/>
        <w:bottom w:val="none" w:sz="0" w:space="0" w:color="auto"/>
        <w:right w:val="none" w:sz="0" w:space="0" w:color="auto"/>
      </w:divBdr>
    </w:div>
    <w:div w:id="597834627">
      <w:bodyDiv w:val="1"/>
      <w:marLeft w:val="0"/>
      <w:marRight w:val="0"/>
      <w:marTop w:val="0"/>
      <w:marBottom w:val="0"/>
      <w:divBdr>
        <w:top w:val="none" w:sz="0" w:space="0" w:color="auto"/>
        <w:left w:val="none" w:sz="0" w:space="0" w:color="auto"/>
        <w:bottom w:val="none" w:sz="0" w:space="0" w:color="auto"/>
        <w:right w:val="none" w:sz="0" w:space="0" w:color="auto"/>
      </w:divBdr>
    </w:div>
    <w:div w:id="637029915">
      <w:bodyDiv w:val="1"/>
      <w:marLeft w:val="0"/>
      <w:marRight w:val="0"/>
      <w:marTop w:val="0"/>
      <w:marBottom w:val="0"/>
      <w:divBdr>
        <w:top w:val="none" w:sz="0" w:space="0" w:color="auto"/>
        <w:left w:val="none" w:sz="0" w:space="0" w:color="auto"/>
        <w:bottom w:val="none" w:sz="0" w:space="0" w:color="auto"/>
        <w:right w:val="none" w:sz="0" w:space="0" w:color="auto"/>
      </w:divBdr>
    </w:div>
    <w:div w:id="654844868">
      <w:bodyDiv w:val="1"/>
      <w:marLeft w:val="0"/>
      <w:marRight w:val="0"/>
      <w:marTop w:val="0"/>
      <w:marBottom w:val="0"/>
      <w:divBdr>
        <w:top w:val="none" w:sz="0" w:space="0" w:color="auto"/>
        <w:left w:val="none" w:sz="0" w:space="0" w:color="auto"/>
        <w:bottom w:val="none" w:sz="0" w:space="0" w:color="auto"/>
        <w:right w:val="none" w:sz="0" w:space="0" w:color="auto"/>
      </w:divBdr>
    </w:div>
    <w:div w:id="657923914">
      <w:bodyDiv w:val="1"/>
      <w:marLeft w:val="0"/>
      <w:marRight w:val="0"/>
      <w:marTop w:val="0"/>
      <w:marBottom w:val="0"/>
      <w:divBdr>
        <w:top w:val="none" w:sz="0" w:space="0" w:color="auto"/>
        <w:left w:val="none" w:sz="0" w:space="0" w:color="auto"/>
        <w:bottom w:val="none" w:sz="0" w:space="0" w:color="auto"/>
        <w:right w:val="none" w:sz="0" w:space="0" w:color="auto"/>
      </w:divBdr>
    </w:div>
    <w:div w:id="698815851">
      <w:bodyDiv w:val="1"/>
      <w:marLeft w:val="0"/>
      <w:marRight w:val="0"/>
      <w:marTop w:val="0"/>
      <w:marBottom w:val="0"/>
      <w:divBdr>
        <w:top w:val="none" w:sz="0" w:space="0" w:color="auto"/>
        <w:left w:val="none" w:sz="0" w:space="0" w:color="auto"/>
        <w:bottom w:val="none" w:sz="0" w:space="0" w:color="auto"/>
        <w:right w:val="none" w:sz="0" w:space="0" w:color="auto"/>
      </w:divBdr>
    </w:div>
    <w:div w:id="712311364">
      <w:bodyDiv w:val="1"/>
      <w:marLeft w:val="0"/>
      <w:marRight w:val="0"/>
      <w:marTop w:val="0"/>
      <w:marBottom w:val="0"/>
      <w:divBdr>
        <w:top w:val="none" w:sz="0" w:space="0" w:color="auto"/>
        <w:left w:val="none" w:sz="0" w:space="0" w:color="auto"/>
        <w:bottom w:val="none" w:sz="0" w:space="0" w:color="auto"/>
        <w:right w:val="none" w:sz="0" w:space="0" w:color="auto"/>
      </w:divBdr>
      <w:divsChild>
        <w:div w:id="1458451293">
          <w:marLeft w:val="0"/>
          <w:marRight w:val="0"/>
          <w:marTop w:val="0"/>
          <w:marBottom w:val="0"/>
          <w:divBdr>
            <w:top w:val="none" w:sz="0" w:space="0" w:color="auto"/>
            <w:left w:val="none" w:sz="0" w:space="0" w:color="auto"/>
            <w:bottom w:val="none" w:sz="0" w:space="0" w:color="auto"/>
            <w:right w:val="none" w:sz="0" w:space="0" w:color="auto"/>
          </w:divBdr>
        </w:div>
        <w:div w:id="36318901">
          <w:marLeft w:val="0"/>
          <w:marRight w:val="0"/>
          <w:marTop w:val="0"/>
          <w:marBottom w:val="0"/>
          <w:divBdr>
            <w:top w:val="none" w:sz="0" w:space="0" w:color="auto"/>
            <w:left w:val="none" w:sz="0" w:space="0" w:color="auto"/>
            <w:bottom w:val="none" w:sz="0" w:space="0" w:color="auto"/>
            <w:right w:val="none" w:sz="0" w:space="0" w:color="auto"/>
          </w:divBdr>
        </w:div>
        <w:div w:id="1753042225">
          <w:marLeft w:val="0"/>
          <w:marRight w:val="0"/>
          <w:marTop w:val="0"/>
          <w:marBottom w:val="0"/>
          <w:divBdr>
            <w:top w:val="none" w:sz="0" w:space="0" w:color="auto"/>
            <w:left w:val="none" w:sz="0" w:space="0" w:color="auto"/>
            <w:bottom w:val="none" w:sz="0" w:space="0" w:color="auto"/>
            <w:right w:val="none" w:sz="0" w:space="0" w:color="auto"/>
          </w:divBdr>
        </w:div>
        <w:div w:id="1886209304">
          <w:marLeft w:val="0"/>
          <w:marRight w:val="0"/>
          <w:marTop w:val="0"/>
          <w:marBottom w:val="0"/>
          <w:divBdr>
            <w:top w:val="none" w:sz="0" w:space="0" w:color="auto"/>
            <w:left w:val="none" w:sz="0" w:space="0" w:color="auto"/>
            <w:bottom w:val="none" w:sz="0" w:space="0" w:color="auto"/>
            <w:right w:val="none" w:sz="0" w:space="0" w:color="auto"/>
          </w:divBdr>
        </w:div>
        <w:div w:id="885145211">
          <w:marLeft w:val="0"/>
          <w:marRight w:val="0"/>
          <w:marTop w:val="0"/>
          <w:marBottom w:val="0"/>
          <w:divBdr>
            <w:top w:val="none" w:sz="0" w:space="0" w:color="auto"/>
            <w:left w:val="none" w:sz="0" w:space="0" w:color="auto"/>
            <w:bottom w:val="none" w:sz="0" w:space="0" w:color="auto"/>
            <w:right w:val="none" w:sz="0" w:space="0" w:color="auto"/>
          </w:divBdr>
        </w:div>
        <w:div w:id="228662761">
          <w:marLeft w:val="0"/>
          <w:marRight w:val="0"/>
          <w:marTop w:val="0"/>
          <w:marBottom w:val="0"/>
          <w:divBdr>
            <w:top w:val="none" w:sz="0" w:space="0" w:color="auto"/>
            <w:left w:val="none" w:sz="0" w:space="0" w:color="auto"/>
            <w:bottom w:val="none" w:sz="0" w:space="0" w:color="auto"/>
            <w:right w:val="none" w:sz="0" w:space="0" w:color="auto"/>
          </w:divBdr>
        </w:div>
        <w:div w:id="1951860793">
          <w:marLeft w:val="0"/>
          <w:marRight w:val="0"/>
          <w:marTop w:val="0"/>
          <w:marBottom w:val="0"/>
          <w:divBdr>
            <w:top w:val="none" w:sz="0" w:space="0" w:color="auto"/>
            <w:left w:val="none" w:sz="0" w:space="0" w:color="auto"/>
            <w:bottom w:val="none" w:sz="0" w:space="0" w:color="auto"/>
            <w:right w:val="none" w:sz="0" w:space="0" w:color="auto"/>
          </w:divBdr>
        </w:div>
        <w:div w:id="258686692">
          <w:marLeft w:val="0"/>
          <w:marRight w:val="0"/>
          <w:marTop w:val="0"/>
          <w:marBottom w:val="0"/>
          <w:divBdr>
            <w:top w:val="none" w:sz="0" w:space="0" w:color="auto"/>
            <w:left w:val="none" w:sz="0" w:space="0" w:color="auto"/>
            <w:bottom w:val="none" w:sz="0" w:space="0" w:color="auto"/>
            <w:right w:val="none" w:sz="0" w:space="0" w:color="auto"/>
          </w:divBdr>
        </w:div>
        <w:div w:id="1122842156">
          <w:marLeft w:val="0"/>
          <w:marRight w:val="0"/>
          <w:marTop w:val="0"/>
          <w:marBottom w:val="0"/>
          <w:divBdr>
            <w:top w:val="none" w:sz="0" w:space="0" w:color="auto"/>
            <w:left w:val="none" w:sz="0" w:space="0" w:color="auto"/>
            <w:bottom w:val="none" w:sz="0" w:space="0" w:color="auto"/>
            <w:right w:val="none" w:sz="0" w:space="0" w:color="auto"/>
          </w:divBdr>
        </w:div>
        <w:div w:id="1062410730">
          <w:marLeft w:val="0"/>
          <w:marRight w:val="0"/>
          <w:marTop w:val="0"/>
          <w:marBottom w:val="0"/>
          <w:divBdr>
            <w:top w:val="none" w:sz="0" w:space="0" w:color="auto"/>
            <w:left w:val="none" w:sz="0" w:space="0" w:color="auto"/>
            <w:bottom w:val="none" w:sz="0" w:space="0" w:color="auto"/>
            <w:right w:val="none" w:sz="0" w:space="0" w:color="auto"/>
          </w:divBdr>
        </w:div>
        <w:div w:id="646858100">
          <w:marLeft w:val="0"/>
          <w:marRight w:val="0"/>
          <w:marTop w:val="0"/>
          <w:marBottom w:val="0"/>
          <w:divBdr>
            <w:top w:val="none" w:sz="0" w:space="0" w:color="auto"/>
            <w:left w:val="none" w:sz="0" w:space="0" w:color="auto"/>
            <w:bottom w:val="none" w:sz="0" w:space="0" w:color="auto"/>
            <w:right w:val="none" w:sz="0" w:space="0" w:color="auto"/>
          </w:divBdr>
        </w:div>
        <w:div w:id="434058075">
          <w:marLeft w:val="0"/>
          <w:marRight w:val="0"/>
          <w:marTop w:val="0"/>
          <w:marBottom w:val="0"/>
          <w:divBdr>
            <w:top w:val="none" w:sz="0" w:space="0" w:color="auto"/>
            <w:left w:val="none" w:sz="0" w:space="0" w:color="auto"/>
            <w:bottom w:val="none" w:sz="0" w:space="0" w:color="auto"/>
            <w:right w:val="none" w:sz="0" w:space="0" w:color="auto"/>
          </w:divBdr>
        </w:div>
        <w:div w:id="1348560089">
          <w:marLeft w:val="0"/>
          <w:marRight w:val="0"/>
          <w:marTop w:val="0"/>
          <w:marBottom w:val="0"/>
          <w:divBdr>
            <w:top w:val="none" w:sz="0" w:space="0" w:color="auto"/>
            <w:left w:val="none" w:sz="0" w:space="0" w:color="auto"/>
            <w:bottom w:val="none" w:sz="0" w:space="0" w:color="auto"/>
            <w:right w:val="none" w:sz="0" w:space="0" w:color="auto"/>
          </w:divBdr>
        </w:div>
        <w:div w:id="2061051078">
          <w:marLeft w:val="0"/>
          <w:marRight w:val="0"/>
          <w:marTop w:val="0"/>
          <w:marBottom w:val="0"/>
          <w:divBdr>
            <w:top w:val="none" w:sz="0" w:space="0" w:color="auto"/>
            <w:left w:val="none" w:sz="0" w:space="0" w:color="auto"/>
            <w:bottom w:val="none" w:sz="0" w:space="0" w:color="auto"/>
            <w:right w:val="none" w:sz="0" w:space="0" w:color="auto"/>
          </w:divBdr>
        </w:div>
        <w:div w:id="1445034156">
          <w:marLeft w:val="0"/>
          <w:marRight w:val="0"/>
          <w:marTop w:val="0"/>
          <w:marBottom w:val="0"/>
          <w:divBdr>
            <w:top w:val="none" w:sz="0" w:space="0" w:color="auto"/>
            <w:left w:val="none" w:sz="0" w:space="0" w:color="auto"/>
            <w:bottom w:val="none" w:sz="0" w:space="0" w:color="auto"/>
            <w:right w:val="none" w:sz="0" w:space="0" w:color="auto"/>
          </w:divBdr>
        </w:div>
        <w:div w:id="371611948">
          <w:marLeft w:val="0"/>
          <w:marRight w:val="0"/>
          <w:marTop w:val="0"/>
          <w:marBottom w:val="0"/>
          <w:divBdr>
            <w:top w:val="none" w:sz="0" w:space="0" w:color="auto"/>
            <w:left w:val="none" w:sz="0" w:space="0" w:color="auto"/>
            <w:bottom w:val="none" w:sz="0" w:space="0" w:color="auto"/>
            <w:right w:val="none" w:sz="0" w:space="0" w:color="auto"/>
          </w:divBdr>
        </w:div>
        <w:div w:id="329992982">
          <w:marLeft w:val="0"/>
          <w:marRight w:val="0"/>
          <w:marTop w:val="0"/>
          <w:marBottom w:val="0"/>
          <w:divBdr>
            <w:top w:val="none" w:sz="0" w:space="0" w:color="auto"/>
            <w:left w:val="none" w:sz="0" w:space="0" w:color="auto"/>
            <w:bottom w:val="none" w:sz="0" w:space="0" w:color="auto"/>
            <w:right w:val="none" w:sz="0" w:space="0" w:color="auto"/>
          </w:divBdr>
        </w:div>
        <w:div w:id="723870848">
          <w:marLeft w:val="0"/>
          <w:marRight w:val="0"/>
          <w:marTop w:val="0"/>
          <w:marBottom w:val="0"/>
          <w:divBdr>
            <w:top w:val="none" w:sz="0" w:space="0" w:color="auto"/>
            <w:left w:val="none" w:sz="0" w:space="0" w:color="auto"/>
            <w:bottom w:val="none" w:sz="0" w:space="0" w:color="auto"/>
            <w:right w:val="none" w:sz="0" w:space="0" w:color="auto"/>
          </w:divBdr>
        </w:div>
        <w:div w:id="619917196">
          <w:marLeft w:val="0"/>
          <w:marRight w:val="0"/>
          <w:marTop w:val="0"/>
          <w:marBottom w:val="0"/>
          <w:divBdr>
            <w:top w:val="none" w:sz="0" w:space="0" w:color="auto"/>
            <w:left w:val="none" w:sz="0" w:space="0" w:color="auto"/>
            <w:bottom w:val="none" w:sz="0" w:space="0" w:color="auto"/>
            <w:right w:val="none" w:sz="0" w:space="0" w:color="auto"/>
          </w:divBdr>
        </w:div>
        <w:div w:id="334386823">
          <w:marLeft w:val="0"/>
          <w:marRight w:val="0"/>
          <w:marTop w:val="0"/>
          <w:marBottom w:val="0"/>
          <w:divBdr>
            <w:top w:val="none" w:sz="0" w:space="0" w:color="auto"/>
            <w:left w:val="none" w:sz="0" w:space="0" w:color="auto"/>
            <w:bottom w:val="none" w:sz="0" w:space="0" w:color="auto"/>
            <w:right w:val="none" w:sz="0" w:space="0" w:color="auto"/>
          </w:divBdr>
        </w:div>
        <w:div w:id="767232378">
          <w:marLeft w:val="0"/>
          <w:marRight w:val="0"/>
          <w:marTop w:val="0"/>
          <w:marBottom w:val="0"/>
          <w:divBdr>
            <w:top w:val="none" w:sz="0" w:space="0" w:color="auto"/>
            <w:left w:val="none" w:sz="0" w:space="0" w:color="auto"/>
            <w:bottom w:val="none" w:sz="0" w:space="0" w:color="auto"/>
            <w:right w:val="none" w:sz="0" w:space="0" w:color="auto"/>
          </w:divBdr>
        </w:div>
        <w:div w:id="409350296">
          <w:marLeft w:val="0"/>
          <w:marRight w:val="0"/>
          <w:marTop w:val="0"/>
          <w:marBottom w:val="0"/>
          <w:divBdr>
            <w:top w:val="none" w:sz="0" w:space="0" w:color="auto"/>
            <w:left w:val="none" w:sz="0" w:space="0" w:color="auto"/>
            <w:bottom w:val="none" w:sz="0" w:space="0" w:color="auto"/>
            <w:right w:val="none" w:sz="0" w:space="0" w:color="auto"/>
          </w:divBdr>
        </w:div>
        <w:div w:id="1001158707">
          <w:marLeft w:val="0"/>
          <w:marRight w:val="0"/>
          <w:marTop w:val="0"/>
          <w:marBottom w:val="0"/>
          <w:divBdr>
            <w:top w:val="none" w:sz="0" w:space="0" w:color="auto"/>
            <w:left w:val="none" w:sz="0" w:space="0" w:color="auto"/>
            <w:bottom w:val="none" w:sz="0" w:space="0" w:color="auto"/>
            <w:right w:val="none" w:sz="0" w:space="0" w:color="auto"/>
          </w:divBdr>
        </w:div>
        <w:div w:id="1846482757">
          <w:marLeft w:val="0"/>
          <w:marRight w:val="0"/>
          <w:marTop w:val="0"/>
          <w:marBottom w:val="0"/>
          <w:divBdr>
            <w:top w:val="none" w:sz="0" w:space="0" w:color="auto"/>
            <w:left w:val="none" w:sz="0" w:space="0" w:color="auto"/>
            <w:bottom w:val="none" w:sz="0" w:space="0" w:color="auto"/>
            <w:right w:val="none" w:sz="0" w:space="0" w:color="auto"/>
          </w:divBdr>
        </w:div>
        <w:div w:id="1262494900">
          <w:marLeft w:val="0"/>
          <w:marRight w:val="0"/>
          <w:marTop w:val="0"/>
          <w:marBottom w:val="0"/>
          <w:divBdr>
            <w:top w:val="none" w:sz="0" w:space="0" w:color="auto"/>
            <w:left w:val="none" w:sz="0" w:space="0" w:color="auto"/>
            <w:bottom w:val="none" w:sz="0" w:space="0" w:color="auto"/>
            <w:right w:val="none" w:sz="0" w:space="0" w:color="auto"/>
          </w:divBdr>
        </w:div>
        <w:div w:id="244732673">
          <w:marLeft w:val="0"/>
          <w:marRight w:val="0"/>
          <w:marTop w:val="0"/>
          <w:marBottom w:val="0"/>
          <w:divBdr>
            <w:top w:val="none" w:sz="0" w:space="0" w:color="auto"/>
            <w:left w:val="none" w:sz="0" w:space="0" w:color="auto"/>
            <w:bottom w:val="none" w:sz="0" w:space="0" w:color="auto"/>
            <w:right w:val="none" w:sz="0" w:space="0" w:color="auto"/>
          </w:divBdr>
        </w:div>
        <w:div w:id="1719890850">
          <w:marLeft w:val="0"/>
          <w:marRight w:val="0"/>
          <w:marTop w:val="0"/>
          <w:marBottom w:val="0"/>
          <w:divBdr>
            <w:top w:val="none" w:sz="0" w:space="0" w:color="auto"/>
            <w:left w:val="none" w:sz="0" w:space="0" w:color="auto"/>
            <w:bottom w:val="none" w:sz="0" w:space="0" w:color="auto"/>
            <w:right w:val="none" w:sz="0" w:space="0" w:color="auto"/>
          </w:divBdr>
        </w:div>
        <w:div w:id="1219241193">
          <w:marLeft w:val="0"/>
          <w:marRight w:val="0"/>
          <w:marTop w:val="0"/>
          <w:marBottom w:val="0"/>
          <w:divBdr>
            <w:top w:val="none" w:sz="0" w:space="0" w:color="auto"/>
            <w:left w:val="none" w:sz="0" w:space="0" w:color="auto"/>
            <w:bottom w:val="none" w:sz="0" w:space="0" w:color="auto"/>
            <w:right w:val="none" w:sz="0" w:space="0" w:color="auto"/>
          </w:divBdr>
        </w:div>
        <w:div w:id="502934023">
          <w:marLeft w:val="0"/>
          <w:marRight w:val="0"/>
          <w:marTop w:val="0"/>
          <w:marBottom w:val="0"/>
          <w:divBdr>
            <w:top w:val="none" w:sz="0" w:space="0" w:color="auto"/>
            <w:left w:val="none" w:sz="0" w:space="0" w:color="auto"/>
            <w:bottom w:val="none" w:sz="0" w:space="0" w:color="auto"/>
            <w:right w:val="none" w:sz="0" w:space="0" w:color="auto"/>
          </w:divBdr>
        </w:div>
        <w:div w:id="1523856686">
          <w:marLeft w:val="0"/>
          <w:marRight w:val="0"/>
          <w:marTop w:val="0"/>
          <w:marBottom w:val="0"/>
          <w:divBdr>
            <w:top w:val="none" w:sz="0" w:space="0" w:color="auto"/>
            <w:left w:val="none" w:sz="0" w:space="0" w:color="auto"/>
            <w:bottom w:val="none" w:sz="0" w:space="0" w:color="auto"/>
            <w:right w:val="none" w:sz="0" w:space="0" w:color="auto"/>
          </w:divBdr>
        </w:div>
        <w:div w:id="713505352">
          <w:marLeft w:val="0"/>
          <w:marRight w:val="0"/>
          <w:marTop w:val="0"/>
          <w:marBottom w:val="0"/>
          <w:divBdr>
            <w:top w:val="none" w:sz="0" w:space="0" w:color="auto"/>
            <w:left w:val="none" w:sz="0" w:space="0" w:color="auto"/>
            <w:bottom w:val="none" w:sz="0" w:space="0" w:color="auto"/>
            <w:right w:val="none" w:sz="0" w:space="0" w:color="auto"/>
          </w:divBdr>
        </w:div>
        <w:div w:id="55276892">
          <w:marLeft w:val="0"/>
          <w:marRight w:val="0"/>
          <w:marTop w:val="0"/>
          <w:marBottom w:val="0"/>
          <w:divBdr>
            <w:top w:val="none" w:sz="0" w:space="0" w:color="auto"/>
            <w:left w:val="none" w:sz="0" w:space="0" w:color="auto"/>
            <w:bottom w:val="none" w:sz="0" w:space="0" w:color="auto"/>
            <w:right w:val="none" w:sz="0" w:space="0" w:color="auto"/>
          </w:divBdr>
        </w:div>
        <w:div w:id="28337501">
          <w:marLeft w:val="0"/>
          <w:marRight w:val="0"/>
          <w:marTop w:val="0"/>
          <w:marBottom w:val="0"/>
          <w:divBdr>
            <w:top w:val="none" w:sz="0" w:space="0" w:color="auto"/>
            <w:left w:val="none" w:sz="0" w:space="0" w:color="auto"/>
            <w:bottom w:val="none" w:sz="0" w:space="0" w:color="auto"/>
            <w:right w:val="none" w:sz="0" w:space="0" w:color="auto"/>
          </w:divBdr>
        </w:div>
        <w:div w:id="1397775317">
          <w:marLeft w:val="0"/>
          <w:marRight w:val="0"/>
          <w:marTop w:val="0"/>
          <w:marBottom w:val="0"/>
          <w:divBdr>
            <w:top w:val="none" w:sz="0" w:space="0" w:color="auto"/>
            <w:left w:val="none" w:sz="0" w:space="0" w:color="auto"/>
            <w:bottom w:val="none" w:sz="0" w:space="0" w:color="auto"/>
            <w:right w:val="none" w:sz="0" w:space="0" w:color="auto"/>
          </w:divBdr>
        </w:div>
        <w:div w:id="233246976">
          <w:marLeft w:val="0"/>
          <w:marRight w:val="0"/>
          <w:marTop w:val="0"/>
          <w:marBottom w:val="0"/>
          <w:divBdr>
            <w:top w:val="none" w:sz="0" w:space="0" w:color="auto"/>
            <w:left w:val="none" w:sz="0" w:space="0" w:color="auto"/>
            <w:bottom w:val="none" w:sz="0" w:space="0" w:color="auto"/>
            <w:right w:val="none" w:sz="0" w:space="0" w:color="auto"/>
          </w:divBdr>
        </w:div>
        <w:div w:id="1021975504">
          <w:marLeft w:val="0"/>
          <w:marRight w:val="0"/>
          <w:marTop w:val="0"/>
          <w:marBottom w:val="0"/>
          <w:divBdr>
            <w:top w:val="none" w:sz="0" w:space="0" w:color="auto"/>
            <w:left w:val="none" w:sz="0" w:space="0" w:color="auto"/>
            <w:bottom w:val="none" w:sz="0" w:space="0" w:color="auto"/>
            <w:right w:val="none" w:sz="0" w:space="0" w:color="auto"/>
          </w:divBdr>
        </w:div>
        <w:div w:id="405685427">
          <w:marLeft w:val="0"/>
          <w:marRight w:val="0"/>
          <w:marTop w:val="0"/>
          <w:marBottom w:val="0"/>
          <w:divBdr>
            <w:top w:val="none" w:sz="0" w:space="0" w:color="auto"/>
            <w:left w:val="none" w:sz="0" w:space="0" w:color="auto"/>
            <w:bottom w:val="none" w:sz="0" w:space="0" w:color="auto"/>
            <w:right w:val="none" w:sz="0" w:space="0" w:color="auto"/>
          </w:divBdr>
        </w:div>
        <w:div w:id="605115452">
          <w:marLeft w:val="0"/>
          <w:marRight w:val="0"/>
          <w:marTop w:val="0"/>
          <w:marBottom w:val="0"/>
          <w:divBdr>
            <w:top w:val="none" w:sz="0" w:space="0" w:color="auto"/>
            <w:left w:val="none" w:sz="0" w:space="0" w:color="auto"/>
            <w:bottom w:val="none" w:sz="0" w:space="0" w:color="auto"/>
            <w:right w:val="none" w:sz="0" w:space="0" w:color="auto"/>
          </w:divBdr>
        </w:div>
        <w:div w:id="294873413">
          <w:marLeft w:val="0"/>
          <w:marRight w:val="0"/>
          <w:marTop w:val="0"/>
          <w:marBottom w:val="0"/>
          <w:divBdr>
            <w:top w:val="none" w:sz="0" w:space="0" w:color="auto"/>
            <w:left w:val="none" w:sz="0" w:space="0" w:color="auto"/>
            <w:bottom w:val="none" w:sz="0" w:space="0" w:color="auto"/>
            <w:right w:val="none" w:sz="0" w:space="0" w:color="auto"/>
          </w:divBdr>
        </w:div>
        <w:div w:id="499732458">
          <w:marLeft w:val="0"/>
          <w:marRight w:val="0"/>
          <w:marTop w:val="0"/>
          <w:marBottom w:val="0"/>
          <w:divBdr>
            <w:top w:val="none" w:sz="0" w:space="0" w:color="auto"/>
            <w:left w:val="none" w:sz="0" w:space="0" w:color="auto"/>
            <w:bottom w:val="none" w:sz="0" w:space="0" w:color="auto"/>
            <w:right w:val="none" w:sz="0" w:space="0" w:color="auto"/>
          </w:divBdr>
        </w:div>
        <w:div w:id="1601838064">
          <w:marLeft w:val="0"/>
          <w:marRight w:val="0"/>
          <w:marTop w:val="0"/>
          <w:marBottom w:val="0"/>
          <w:divBdr>
            <w:top w:val="none" w:sz="0" w:space="0" w:color="auto"/>
            <w:left w:val="none" w:sz="0" w:space="0" w:color="auto"/>
            <w:bottom w:val="none" w:sz="0" w:space="0" w:color="auto"/>
            <w:right w:val="none" w:sz="0" w:space="0" w:color="auto"/>
          </w:divBdr>
        </w:div>
        <w:div w:id="1323318167">
          <w:marLeft w:val="0"/>
          <w:marRight w:val="0"/>
          <w:marTop w:val="0"/>
          <w:marBottom w:val="0"/>
          <w:divBdr>
            <w:top w:val="none" w:sz="0" w:space="0" w:color="auto"/>
            <w:left w:val="none" w:sz="0" w:space="0" w:color="auto"/>
            <w:bottom w:val="none" w:sz="0" w:space="0" w:color="auto"/>
            <w:right w:val="none" w:sz="0" w:space="0" w:color="auto"/>
          </w:divBdr>
        </w:div>
        <w:div w:id="523590340">
          <w:marLeft w:val="0"/>
          <w:marRight w:val="0"/>
          <w:marTop w:val="0"/>
          <w:marBottom w:val="0"/>
          <w:divBdr>
            <w:top w:val="none" w:sz="0" w:space="0" w:color="auto"/>
            <w:left w:val="none" w:sz="0" w:space="0" w:color="auto"/>
            <w:bottom w:val="none" w:sz="0" w:space="0" w:color="auto"/>
            <w:right w:val="none" w:sz="0" w:space="0" w:color="auto"/>
          </w:divBdr>
        </w:div>
      </w:divsChild>
    </w:div>
    <w:div w:id="729573626">
      <w:bodyDiv w:val="1"/>
      <w:marLeft w:val="0"/>
      <w:marRight w:val="0"/>
      <w:marTop w:val="0"/>
      <w:marBottom w:val="0"/>
      <w:divBdr>
        <w:top w:val="none" w:sz="0" w:space="0" w:color="auto"/>
        <w:left w:val="none" w:sz="0" w:space="0" w:color="auto"/>
        <w:bottom w:val="none" w:sz="0" w:space="0" w:color="auto"/>
        <w:right w:val="none" w:sz="0" w:space="0" w:color="auto"/>
      </w:divBdr>
    </w:div>
    <w:div w:id="735663901">
      <w:bodyDiv w:val="1"/>
      <w:marLeft w:val="0"/>
      <w:marRight w:val="0"/>
      <w:marTop w:val="0"/>
      <w:marBottom w:val="0"/>
      <w:divBdr>
        <w:top w:val="none" w:sz="0" w:space="0" w:color="auto"/>
        <w:left w:val="none" w:sz="0" w:space="0" w:color="auto"/>
        <w:bottom w:val="none" w:sz="0" w:space="0" w:color="auto"/>
        <w:right w:val="none" w:sz="0" w:space="0" w:color="auto"/>
      </w:divBdr>
    </w:div>
    <w:div w:id="788166681">
      <w:bodyDiv w:val="1"/>
      <w:marLeft w:val="0"/>
      <w:marRight w:val="0"/>
      <w:marTop w:val="0"/>
      <w:marBottom w:val="0"/>
      <w:divBdr>
        <w:top w:val="none" w:sz="0" w:space="0" w:color="auto"/>
        <w:left w:val="none" w:sz="0" w:space="0" w:color="auto"/>
        <w:bottom w:val="none" w:sz="0" w:space="0" w:color="auto"/>
        <w:right w:val="none" w:sz="0" w:space="0" w:color="auto"/>
      </w:divBdr>
    </w:div>
    <w:div w:id="813525961">
      <w:bodyDiv w:val="1"/>
      <w:marLeft w:val="0"/>
      <w:marRight w:val="0"/>
      <w:marTop w:val="0"/>
      <w:marBottom w:val="0"/>
      <w:divBdr>
        <w:top w:val="none" w:sz="0" w:space="0" w:color="auto"/>
        <w:left w:val="none" w:sz="0" w:space="0" w:color="auto"/>
        <w:bottom w:val="none" w:sz="0" w:space="0" w:color="auto"/>
        <w:right w:val="none" w:sz="0" w:space="0" w:color="auto"/>
      </w:divBdr>
      <w:divsChild>
        <w:div w:id="1035304560">
          <w:marLeft w:val="0"/>
          <w:marRight w:val="0"/>
          <w:marTop w:val="0"/>
          <w:marBottom w:val="0"/>
          <w:divBdr>
            <w:top w:val="none" w:sz="0" w:space="0" w:color="auto"/>
            <w:left w:val="none" w:sz="0" w:space="0" w:color="auto"/>
            <w:bottom w:val="none" w:sz="0" w:space="0" w:color="auto"/>
            <w:right w:val="none" w:sz="0" w:space="0" w:color="auto"/>
          </w:divBdr>
          <w:divsChild>
            <w:div w:id="1576822938">
              <w:marLeft w:val="0"/>
              <w:marRight w:val="0"/>
              <w:marTop w:val="0"/>
              <w:marBottom w:val="0"/>
              <w:divBdr>
                <w:top w:val="none" w:sz="0" w:space="0" w:color="auto"/>
                <w:left w:val="none" w:sz="0" w:space="0" w:color="auto"/>
                <w:bottom w:val="none" w:sz="0" w:space="0" w:color="auto"/>
                <w:right w:val="none" w:sz="0" w:space="0" w:color="auto"/>
              </w:divBdr>
            </w:div>
            <w:div w:id="315383899">
              <w:marLeft w:val="0"/>
              <w:marRight w:val="0"/>
              <w:marTop w:val="0"/>
              <w:marBottom w:val="0"/>
              <w:divBdr>
                <w:top w:val="none" w:sz="0" w:space="0" w:color="auto"/>
                <w:left w:val="none" w:sz="0" w:space="0" w:color="auto"/>
                <w:bottom w:val="none" w:sz="0" w:space="0" w:color="auto"/>
                <w:right w:val="none" w:sz="0" w:space="0" w:color="auto"/>
              </w:divBdr>
            </w:div>
            <w:div w:id="811293686">
              <w:marLeft w:val="0"/>
              <w:marRight w:val="0"/>
              <w:marTop w:val="0"/>
              <w:marBottom w:val="0"/>
              <w:divBdr>
                <w:top w:val="none" w:sz="0" w:space="0" w:color="auto"/>
                <w:left w:val="none" w:sz="0" w:space="0" w:color="auto"/>
                <w:bottom w:val="none" w:sz="0" w:space="0" w:color="auto"/>
                <w:right w:val="none" w:sz="0" w:space="0" w:color="auto"/>
              </w:divBdr>
            </w:div>
            <w:div w:id="2143693850">
              <w:marLeft w:val="0"/>
              <w:marRight w:val="0"/>
              <w:marTop w:val="0"/>
              <w:marBottom w:val="0"/>
              <w:divBdr>
                <w:top w:val="none" w:sz="0" w:space="0" w:color="auto"/>
                <w:left w:val="none" w:sz="0" w:space="0" w:color="auto"/>
                <w:bottom w:val="none" w:sz="0" w:space="0" w:color="auto"/>
                <w:right w:val="none" w:sz="0" w:space="0" w:color="auto"/>
              </w:divBdr>
            </w:div>
            <w:div w:id="1789935563">
              <w:marLeft w:val="0"/>
              <w:marRight w:val="0"/>
              <w:marTop w:val="0"/>
              <w:marBottom w:val="0"/>
              <w:divBdr>
                <w:top w:val="none" w:sz="0" w:space="0" w:color="auto"/>
                <w:left w:val="none" w:sz="0" w:space="0" w:color="auto"/>
                <w:bottom w:val="none" w:sz="0" w:space="0" w:color="auto"/>
                <w:right w:val="none" w:sz="0" w:space="0" w:color="auto"/>
              </w:divBdr>
            </w:div>
            <w:div w:id="1884251095">
              <w:marLeft w:val="0"/>
              <w:marRight w:val="0"/>
              <w:marTop w:val="0"/>
              <w:marBottom w:val="0"/>
              <w:divBdr>
                <w:top w:val="none" w:sz="0" w:space="0" w:color="auto"/>
                <w:left w:val="none" w:sz="0" w:space="0" w:color="auto"/>
                <w:bottom w:val="none" w:sz="0" w:space="0" w:color="auto"/>
                <w:right w:val="none" w:sz="0" w:space="0" w:color="auto"/>
              </w:divBdr>
            </w:div>
            <w:div w:id="1183126929">
              <w:marLeft w:val="0"/>
              <w:marRight w:val="0"/>
              <w:marTop w:val="0"/>
              <w:marBottom w:val="0"/>
              <w:divBdr>
                <w:top w:val="none" w:sz="0" w:space="0" w:color="auto"/>
                <w:left w:val="none" w:sz="0" w:space="0" w:color="auto"/>
                <w:bottom w:val="none" w:sz="0" w:space="0" w:color="auto"/>
                <w:right w:val="none" w:sz="0" w:space="0" w:color="auto"/>
              </w:divBdr>
            </w:div>
            <w:div w:id="2092116971">
              <w:marLeft w:val="0"/>
              <w:marRight w:val="0"/>
              <w:marTop w:val="0"/>
              <w:marBottom w:val="0"/>
              <w:divBdr>
                <w:top w:val="none" w:sz="0" w:space="0" w:color="auto"/>
                <w:left w:val="none" w:sz="0" w:space="0" w:color="auto"/>
                <w:bottom w:val="none" w:sz="0" w:space="0" w:color="auto"/>
                <w:right w:val="none" w:sz="0" w:space="0" w:color="auto"/>
              </w:divBdr>
            </w:div>
            <w:div w:id="1950241266">
              <w:marLeft w:val="0"/>
              <w:marRight w:val="0"/>
              <w:marTop w:val="0"/>
              <w:marBottom w:val="0"/>
              <w:divBdr>
                <w:top w:val="none" w:sz="0" w:space="0" w:color="auto"/>
                <w:left w:val="none" w:sz="0" w:space="0" w:color="auto"/>
                <w:bottom w:val="none" w:sz="0" w:space="0" w:color="auto"/>
                <w:right w:val="none" w:sz="0" w:space="0" w:color="auto"/>
              </w:divBdr>
            </w:div>
            <w:div w:id="1073815199">
              <w:marLeft w:val="0"/>
              <w:marRight w:val="0"/>
              <w:marTop w:val="0"/>
              <w:marBottom w:val="0"/>
              <w:divBdr>
                <w:top w:val="none" w:sz="0" w:space="0" w:color="auto"/>
                <w:left w:val="none" w:sz="0" w:space="0" w:color="auto"/>
                <w:bottom w:val="none" w:sz="0" w:space="0" w:color="auto"/>
                <w:right w:val="none" w:sz="0" w:space="0" w:color="auto"/>
              </w:divBdr>
            </w:div>
            <w:div w:id="970136617">
              <w:marLeft w:val="0"/>
              <w:marRight w:val="0"/>
              <w:marTop w:val="0"/>
              <w:marBottom w:val="0"/>
              <w:divBdr>
                <w:top w:val="none" w:sz="0" w:space="0" w:color="auto"/>
                <w:left w:val="none" w:sz="0" w:space="0" w:color="auto"/>
                <w:bottom w:val="none" w:sz="0" w:space="0" w:color="auto"/>
                <w:right w:val="none" w:sz="0" w:space="0" w:color="auto"/>
              </w:divBdr>
            </w:div>
            <w:div w:id="1952124983">
              <w:marLeft w:val="0"/>
              <w:marRight w:val="0"/>
              <w:marTop w:val="0"/>
              <w:marBottom w:val="0"/>
              <w:divBdr>
                <w:top w:val="none" w:sz="0" w:space="0" w:color="auto"/>
                <w:left w:val="none" w:sz="0" w:space="0" w:color="auto"/>
                <w:bottom w:val="none" w:sz="0" w:space="0" w:color="auto"/>
                <w:right w:val="none" w:sz="0" w:space="0" w:color="auto"/>
              </w:divBdr>
            </w:div>
            <w:div w:id="669451573">
              <w:marLeft w:val="0"/>
              <w:marRight w:val="0"/>
              <w:marTop w:val="0"/>
              <w:marBottom w:val="0"/>
              <w:divBdr>
                <w:top w:val="none" w:sz="0" w:space="0" w:color="auto"/>
                <w:left w:val="none" w:sz="0" w:space="0" w:color="auto"/>
                <w:bottom w:val="none" w:sz="0" w:space="0" w:color="auto"/>
                <w:right w:val="none" w:sz="0" w:space="0" w:color="auto"/>
              </w:divBdr>
            </w:div>
            <w:div w:id="1520386553">
              <w:marLeft w:val="0"/>
              <w:marRight w:val="0"/>
              <w:marTop w:val="0"/>
              <w:marBottom w:val="0"/>
              <w:divBdr>
                <w:top w:val="none" w:sz="0" w:space="0" w:color="auto"/>
                <w:left w:val="none" w:sz="0" w:space="0" w:color="auto"/>
                <w:bottom w:val="none" w:sz="0" w:space="0" w:color="auto"/>
                <w:right w:val="none" w:sz="0" w:space="0" w:color="auto"/>
              </w:divBdr>
            </w:div>
            <w:div w:id="2051880556">
              <w:marLeft w:val="0"/>
              <w:marRight w:val="0"/>
              <w:marTop w:val="0"/>
              <w:marBottom w:val="0"/>
              <w:divBdr>
                <w:top w:val="none" w:sz="0" w:space="0" w:color="auto"/>
                <w:left w:val="none" w:sz="0" w:space="0" w:color="auto"/>
                <w:bottom w:val="none" w:sz="0" w:space="0" w:color="auto"/>
                <w:right w:val="none" w:sz="0" w:space="0" w:color="auto"/>
              </w:divBdr>
            </w:div>
            <w:div w:id="1560051227">
              <w:marLeft w:val="0"/>
              <w:marRight w:val="0"/>
              <w:marTop w:val="0"/>
              <w:marBottom w:val="0"/>
              <w:divBdr>
                <w:top w:val="none" w:sz="0" w:space="0" w:color="auto"/>
                <w:left w:val="none" w:sz="0" w:space="0" w:color="auto"/>
                <w:bottom w:val="none" w:sz="0" w:space="0" w:color="auto"/>
                <w:right w:val="none" w:sz="0" w:space="0" w:color="auto"/>
              </w:divBdr>
            </w:div>
            <w:div w:id="64955858">
              <w:marLeft w:val="0"/>
              <w:marRight w:val="0"/>
              <w:marTop w:val="0"/>
              <w:marBottom w:val="0"/>
              <w:divBdr>
                <w:top w:val="none" w:sz="0" w:space="0" w:color="auto"/>
                <w:left w:val="none" w:sz="0" w:space="0" w:color="auto"/>
                <w:bottom w:val="none" w:sz="0" w:space="0" w:color="auto"/>
                <w:right w:val="none" w:sz="0" w:space="0" w:color="auto"/>
              </w:divBdr>
            </w:div>
            <w:div w:id="156893546">
              <w:marLeft w:val="0"/>
              <w:marRight w:val="0"/>
              <w:marTop w:val="0"/>
              <w:marBottom w:val="0"/>
              <w:divBdr>
                <w:top w:val="none" w:sz="0" w:space="0" w:color="auto"/>
                <w:left w:val="none" w:sz="0" w:space="0" w:color="auto"/>
                <w:bottom w:val="none" w:sz="0" w:space="0" w:color="auto"/>
                <w:right w:val="none" w:sz="0" w:space="0" w:color="auto"/>
              </w:divBdr>
            </w:div>
            <w:div w:id="1124270611">
              <w:marLeft w:val="0"/>
              <w:marRight w:val="0"/>
              <w:marTop w:val="0"/>
              <w:marBottom w:val="0"/>
              <w:divBdr>
                <w:top w:val="none" w:sz="0" w:space="0" w:color="auto"/>
                <w:left w:val="none" w:sz="0" w:space="0" w:color="auto"/>
                <w:bottom w:val="none" w:sz="0" w:space="0" w:color="auto"/>
                <w:right w:val="none" w:sz="0" w:space="0" w:color="auto"/>
              </w:divBdr>
            </w:div>
            <w:div w:id="279261106">
              <w:marLeft w:val="0"/>
              <w:marRight w:val="0"/>
              <w:marTop w:val="0"/>
              <w:marBottom w:val="0"/>
              <w:divBdr>
                <w:top w:val="none" w:sz="0" w:space="0" w:color="auto"/>
                <w:left w:val="none" w:sz="0" w:space="0" w:color="auto"/>
                <w:bottom w:val="none" w:sz="0" w:space="0" w:color="auto"/>
                <w:right w:val="none" w:sz="0" w:space="0" w:color="auto"/>
              </w:divBdr>
            </w:div>
            <w:div w:id="121570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681297">
      <w:bodyDiv w:val="1"/>
      <w:marLeft w:val="0"/>
      <w:marRight w:val="0"/>
      <w:marTop w:val="0"/>
      <w:marBottom w:val="0"/>
      <w:divBdr>
        <w:top w:val="none" w:sz="0" w:space="0" w:color="auto"/>
        <w:left w:val="none" w:sz="0" w:space="0" w:color="auto"/>
        <w:bottom w:val="none" w:sz="0" w:space="0" w:color="auto"/>
        <w:right w:val="none" w:sz="0" w:space="0" w:color="auto"/>
      </w:divBdr>
    </w:div>
    <w:div w:id="822508979">
      <w:bodyDiv w:val="1"/>
      <w:marLeft w:val="0"/>
      <w:marRight w:val="0"/>
      <w:marTop w:val="0"/>
      <w:marBottom w:val="0"/>
      <w:divBdr>
        <w:top w:val="none" w:sz="0" w:space="0" w:color="auto"/>
        <w:left w:val="none" w:sz="0" w:space="0" w:color="auto"/>
        <w:bottom w:val="none" w:sz="0" w:space="0" w:color="auto"/>
        <w:right w:val="none" w:sz="0" w:space="0" w:color="auto"/>
      </w:divBdr>
    </w:div>
    <w:div w:id="823551200">
      <w:bodyDiv w:val="1"/>
      <w:marLeft w:val="0"/>
      <w:marRight w:val="0"/>
      <w:marTop w:val="0"/>
      <w:marBottom w:val="0"/>
      <w:divBdr>
        <w:top w:val="none" w:sz="0" w:space="0" w:color="auto"/>
        <w:left w:val="none" w:sz="0" w:space="0" w:color="auto"/>
        <w:bottom w:val="none" w:sz="0" w:space="0" w:color="auto"/>
        <w:right w:val="none" w:sz="0" w:space="0" w:color="auto"/>
      </w:divBdr>
    </w:div>
    <w:div w:id="835657013">
      <w:bodyDiv w:val="1"/>
      <w:marLeft w:val="0"/>
      <w:marRight w:val="0"/>
      <w:marTop w:val="0"/>
      <w:marBottom w:val="0"/>
      <w:divBdr>
        <w:top w:val="none" w:sz="0" w:space="0" w:color="auto"/>
        <w:left w:val="none" w:sz="0" w:space="0" w:color="auto"/>
        <w:bottom w:val="none" w:sz="0" w:space="0" w:color="auto"/>
        <w:right w:val="none" w:sz="0" w:space="0" w:color="auto"/>
      </w:divBdr>
      <w:divsChild>
        <w:div w:id="1955401293">
          <w:marLeft w:val="0"/>
          <w:marRight w:val="0"/>
          <w:marTop w:val="0"/>
          <w:marBottom w:val="0"/>
          <w:divBdr>
            <w:top w:val="none" w:sz="0" w:space="0" w:color="auto"/>
            <w:left w:val="none" w:sz="0" w:space="0" w:color="auto"/>
            <w:bottom w:val="none" w:sz="0" w:space="0" w:color="auto"/>
            <w:right w:val="none" w:sz="0" w:space="0" w:color="auto"/>
          </w:divBdr>
          <w:divsChild>
            <w:div w:id="168952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5852">
      <w:bodyDiv w:val="1"/>
      <w:marLeft w:val="0"/>
      <w:marRight w:val="0"/>
      <w:marTop w:val="0"/>
      <w:marBottom w:val="0"/>
      <w:divBdr>
        <w:top w:val="none" w:sz="0" w:space="0" w:color="auto"/>
        <w:left w:val="none" w:sz="0" w:space="0" w:color="auto"/>
        <w:bottom w:val="none" w:sz="0" w:space="0" w:color="auto"/>
        <w:right w:val="none" w:sz="0" w:space="0" w:color="auto"/>
      </w:divBdr>
      <w:divsChild>
        <w:div w:id="1189416685">
          <w:marLeft w:val="0"/>
          <w:marRight w:val="0"/>
          <w:marTop w:val="0"/>
          <w:marBottom w:val="0"/>
          <w:divBdr>
            <w:top w:val="none" w:sz="0" w:space="0" w:color="auto"/>
            <w:left w:val="none" w:sz="0" w:space="0" w:color="auto"/>
            <w:bottom w:val="none" w:sz="0" w:space="0" w:color="auto"/>
            <w:right w:val="none" w:sz="0" w:space="0" w:color="auto"/>
          </w:divBdr>
          <w:divsChild>
            <w:div w:id="1718354235">
              <w:marLeft w:val="0"/>
              <w:marRight w:val="0"/>
              <w:marTop w:val="0"/>
              <w:marBottom w:val="0"/>
              <w:divBdr>
                <w:top w:val="none" w:sz="0" w:space="0" w:color="auto"/>
                <w:left w:val="none" w:sz="0" w:space="0" w:color="auto"/>
                <w:bottom w:val="none" w:sz="0" w:space="0" w:color="auto"/>
                <w:right w:val="none" w:sz="0" w:space="0" w:color="auto"/>
              </w:divBdr>
            </w:div>
            <w:div w:id="1084957276">
              <w:marLeft w:val="0"/>
              <w:marRight w:val="0"/>
              <w:marTop w:val="0"/>
              <w:marBottom w:val="0"/>
              <w:divBdr>
                <w:top w:val="none" w:sz="0" w:space="0" w:color="auto"/>
                <w:left w:val="none" w:sz="0" w:space="0" w:color="auto"/>
                <w:bottom w:val="none" w:sz="0" w:space="0" w:color="auto"/>
                <w:right w:val="none" w:sz="0" w:space="0" w:color="auto"/>
              </w:divBdr>
            </w:div>
            <w:div w:id="597642831">
              <w:marLeft w:val="0"/>
              <w:marRight w:val="0"/>
              <w:marTop w:val="0"/>
              <w:marBottom w:val="0"/>
              <w:divBdr>
                <w:top w:val="none" w:sz="0" w:space="0" w:color="auto"/>
                <w:left w:val="none" w:sz="0" w:space="0" w:color="auto"/>
                <w:bottom w:val="none" w:sz="0" w:space="0" w:color="auto"/>
                <w:right w:val="none" w:sz="0" w:space="0" w:color="auto"/>
              </w:divBdr>
            </w:div>
            <w:div w:id="983436470">
              <w:marLeft w:val="0"/>
              <w:marRight w:val="0"/>
              <w:marTop w:val="0"/>
              <w:marBottom w:val="0"/>
              <w:divBdr>
                <w:top w:val="none" w:sz="0" w:space="0" w:color="auto"/>
                <w:left w:val="none" w:sz="0" w:space="0" w:color="auto"/>
                <w:bottom w:val="none" w:sz="0" w:space="0" w:color="auto"/>
                <w:right w:val="none" w:sz="0" w:space="0" w:color="auto"/>
              </w:divBdr>
            </w:div>
            <w:div w:id="558248376">
              <w:marLeft w:val="0"/>
              <w:marRight w:val="0"/>
              <w:marTop w:val="0"/>
              <w:marBottom w:val="0"/>
              <w:divBdr>
                <w:top w:val="none" w:sz="0" w:space="0" w:color="auto"/>
                <w:left w:val="none" w:sz="0" w:space="0" w:color="auto"/>
                <w:bottom w:val="none" w:sz="0" w:space="0" w:color="auto"/>
                <w:right w:val="none" w:sz="0" w:space="0" w:color="auto"/>
              </w:divBdr>
            </w:div>
            <w:div w:id="1772162407">
              <w:marLeft w:val="0"/>
              <w:marRight w:val="0"/>
              <w:marTop w:val="0"/>
              <w:marBottom w:val="0"/>
              <w:divBdr>
                <w:top w:val="none" w:sz="0" w:space="0" w:color="auto"/>
                <w:left w:val="none" w:sz="0" w:space="0" w:color="auto"/>
                <w:bottom w:val="none" w:sz="0" w:space="0" w:color="auto"/>
                <w:right w:val="none" w:sz="0" w:space="0" w:color="auto"/>
              </w:divBdr>
            </w:div>
            <w:div w:id="564801933">
              <w:marLeft w:val="0"/>
              <w:marRight w:val="0"/>
              <w:marTop w:val="0"/>
              <w:marBottom w:val="0"/>
              <w:divBdr>
                <w:top w:val="none" w:sz="0" w:space="0" w:color="auto"/>
                <w:left w:val="none" w:sz="0" w:space="0" w:color="auto"/>
                <w:bottom w:val="none" w:sz="0" w:space="0" w:color="auto"/>
                <w:right w:val="none" w:sz="0" w:space="0" w:color="auto"/>
              </w:divBdr>
            </w:div>
            <w:div w:id="363529992">
              <w:marLeft w:val="0"/>
              <w:marRight w:val="0"/>
              <w:marTop w:val="0"/>
              <w:marBottom w:val="0"/>
              <w:divBdr>
                <w:top w:val="none" w:sz="0" w:space="0" w:color="auto"/>
                <w:left w:val="none" w:sz="0" w:space="0" w:color="auto"/>
                <w:bottom w:val="none" w:sz="0" w:space="0" w:color="auto"/>
                <w:right w:val="none" w:sz="0" w:space="0" w:color="auto"/>
              </w:divBdr>
            </w:div>
            <w:div w:id="994644151">
              <w:marLeft w:val="0"/>
              <w:marRight w:val="0"/>
              <w:marTop w:val="0"/>
              <w:marBottom w:val="0"/>
              <w:divBdr>
                <w:top w:val="none" w:sz="0" w:space="0" w:color="auto"/>
                <w:left w:val="none" w:sz="0" w:space="0" w:color="auto"/>
                <w:bottom w:val="none" w:sz="0" w:space="0" w:color="auto"/>
                <w:right w:val="none" w:sz="0" w:space="0" w:color="auto"/>
              </w:divBdr>
            </w:div>
            <w:div w:id="922766361">
              <w:marLeft w:val="0"/>
              <w:marRight w:val="0"/>
              <w:marTop w:val="0"/>
              <w:marBottom w:val="0"/>
              <w:divBdr>
                <w:top w:val="none" w:sz="0" w:space="0" w:color="auto"/>
                <w:left w:val="none" w:sz="0" w:space="0" w:color="auto"/>
                <w:bottom w:val="none" w:sz="0" w:space="0" w:color="auto"/>
                <w:right w:val="none" w:sz="0" w:space="0" w:color="auto"/>
              </w:divBdr>
            </w:div>
            <w:div w:id="1914468193">
              <w:marLeft w:val="0"/>
              <w:marRight w:val="0"/>
              <w:marTop w:val="0"/>
              <w:marBottom w:val="0"/>
              <w:divBdr>
                <w:top w:val="none" w:sz="0" w:space="0" w:color="auto"/>
                <w:left w:val="none" w:sz="0" w:space="0" w:color="auto"/>
                <w:bottom w:val="none" w:sz="0" w:space="0" w:color="auto"/>
                <w:right w:val="none" w:sz="0" w:space="0" w:color="auto"/>
              </w:divBdr>
            </w:div>
            <w:div w:id="15279727">
              <w:marLeft w:val="0"/>
              <w:marRight w:val="0"/>
              <w:marTop w:val="0"/>
              <w:marBottom w:val="0"/>
              <w:divBdr>
                <w:top w:val="none" w:sz="0" w:space="0" w:color="auto"/>
                <w:left w:val="none" w:sz="0" w:space="0" w:color="auto"/>
                <w:bottom w:val="none" w:sz="0" w:space="0" w:color="auto"/>
                <w:right w:val="none" w:sz="0" w:space="0" w:color="auto"/>
              </w:divBdr>
            </w:div>
            <w:div w:id="2015569898">
              <w:marLeft w:val="0"/>
              <w:marRight w:val="0"/>
              <w:marTop w:val="0"/>
              <w:marBottom w:val="0"/>
              <w:divBdr>
                <w:top w:val="none" w:sz="0" w:space="0" w:color="auto"/>
                <w:left w:val="none" w:sz="0" w:space="0" w:color="auto"/>
                <w:bottom w:val="none" w:sz="0" w:space="0" w:color="auto"/>
                <w:right w:val="none" w:sz="0" w:space="0" w:color="auto"/>
              </w:divBdr>
            </w:div>
            <w:div w:id="1379233567">
              <w:marLeft w:val="0"/>
              <w:marRight w:val="0"/>
              <w:marTop w:val="0"/>
              <w:marBottom w:val="0"/>
              <w:divBdr>
                <w:top w:val="none" w:sz="0" w:space="0" w:color="auto"/>
                <w:left w:val="none" w:sz="0" w:space="0" w:color="auto"/>
                <w:bottom w:val="none" w:sz="0" w:space="0" w:color="auto"/>
                <w:right w:val="none" w:sz="0" w:space="0" w:color="auto"/>
              </w:divBdr>
            </w:div>
            <w:div w:id="602342116">
              <w:marLeft w:val="0"/>
              <w:marRight w:val="0"/>
              <w:marTop w:val="0"/>
              <w:marBottom w:val="0"/>
              <w:divBdr>
                <w:top w:val="none" w:sz="0" w:space="0" w:color="auto"/>
                <w:left w:val="none" w:sz="0" w:space="0" w:color="auto"/>
                <w:bottom w:val="none" w:sz="0" w:space="0" w:color="auto"/>
                <w:right w:val="none" w:sz="0" w:space="0" w:color="auto"/>
              </w:divBdr>
            </w:div>
            <w:div w:id="1797719298">
              <w:marLeft w:val="0"/>
              <w:marRight w:val="0"/>
              <w:marTop w:val="0"/>
              <w:marBottom w:val="0"/>
              <w:divBdr>
                <w:top w:val="none" w:sz="0" w:space="0" w:color="auto"/>
                <w:left w:val="none" w:sz="0" w:space="0" w:color="auto"/>
                <w:bottom w:val="none" w:sz="0" w:space="0" w:color="auto"/>
                <w:right w:val="none" w:sz="0" w:space="0" w:color="auto"/>
              </w:divBdr>
            </w:div>
            <w:div w:id="684795409">
              <w:marLeft w:val="0"/>
              <w:marRight w:val="0"/>
              <w:marTop w:val="0"/>
              <w:marBottom w:val="0"/>
              <w:divBdr>
                <w:top w:val="none" w:sz="0" w:space="0" w:color="auto"/>
                <w:left w:val="none" w:sz="0" w:space="0" w:color="auto"/>
                <w:bottom w:val="none" w:sz="0" w:space="0" w:color="auto"/>
                <w:right w:val="none" w:sz="0" w:space="0" w:color="auto"/>
              </w:divBdr>
            </w:div>
            <w:div w:id="1529833472">
              <w:marLeft w:val="0"/>
              <w:marRight w:val="0"/>
              <w:marTop w:val="0"/>
              <w:marBottom w:val="0"/>
              <w:divBdr>
                <w:top w:val="none" w:sz="0" w:space="0" w:color="auto"/>
                <w:left w:val="none" w:sz="0" w:space="0" w:color="auto"/>
                <w:bottom w:val="none" w:sz="0" w:space="0" w:color="auto"/>
                <w:right w:val="none" w:sz="0" w:space="0" w:color="auto"/>
              </w:divBdr>
            </w:div>
            <w:div w:id="19285867">
              <w:marLeft w:val="0"/>
              <w:marRight w:val="0"/>
              <w:marTop w:val="0"/>
              <w:marBottom w:val="0"/>
              <w:divBdr>
                <w:top w:val="none" w:sz="0" w:space="0" w:color="auto"/>
                <w:left w:val="none" w:sz="0" w:space="0" w:color="auto"/>
                <w:bottom w:val="none" w:sz="0" w:space="0" w:color="auto"/>
                <w:right w:val="none" w:sz="0" w:space="0" w:color="auto"/>
              </w:divBdr>
            </w:div>
            <w:div w:id="28141378">
              <w:marLeft w:val="0"/>
              <w:marRight w:val="0"/>
              <w:marTop w:val="0"/>
              <w:marBottom w:val="0"/>
              <w:divBdr>
                <w:top w:val="none" w:sz="0" w:space="0" w:color="auto"/>
                <w:left w:val="none" w:sz="0" w:space="0" w:color="auto"/>
                <w:bottom w:val="none" w:sz="0" w:space="0" w:color="auto"/>
                <w:right w:val="none" w:sz="0" w:space="0" w:color="auto"/>
              </w:divBdr>
            </w:div>
            <w:div w:id="144863148">
              <w:marLeft w:val="0"/>
              <w:marRight w:val="0"/>
              <w:marTop w:val="0"/>
              <w:marBottom w:val="0"/>
              <w:divBdr>
                <w:top w:val="none" w:sz="0" w:space="0" w:color="auto"/>
                <w:left w:val="none" w:sz="0" w:space="0" w:color="auto"/>
                <w:bottom w:val="none" w:sz="0" w:space="0" w:color="auto"/>
                <w:right w:val="none" w:sz="0" w:space="0" w:color="auto"/>
              </w:divBdr>
            </w:div>
            <w:div w:id="1335111798">
              <w:marLeft w:val="0"/>
              <w:marRight w:val="0"/>
              <w:marTop w:val="0"/>
              <w:marBottom w:val="0"/>
              <w:divBdr>
                <w:top w:val="none" w:sz="0" w:space="0" w:color="auto"/>
                <w:left w:val="none" w:sz="0" w:space="0" w:color="auto"/>
                <w:bottom w:val="none" w:sz="0" w:space="0" w:color="auto"/>
                <w:right w:val="none" w:sz="0" w:space="0" w:color="auto"/>
              </w:divBdr>
            </w:div>
            <w:div w:id="926036185">
              <w:marLeft w:val="0"/>
              <w:marRight w:val="0"/>
              <w:marTop w:val="0"/>
              <w:marBottom w:val="0"/>
              <w:divBdr>
                <w:top w:val="none" w:sz="0" w:space="0" w:color="auto"/>
                <w:left w:val="none" w:sz="0" w:space="0" w:color="auto"/>
                <w:bottom w:val="none" w:sz="0" w:space="0" w:color="auto"/>
                <w:right w:val="none" w:sz="0" w:space="0" w:color="auto"/>
              </w:divBdr>
            </w:div>
            <w:div w:id="406999426">
              <w:marLeft w:val="0"/>
              <w:marRight w:val="0"/>
              <w:marTop w:val="0"/>
              <w:marBottom w:val="0"/>
              <w:divBdr>
                <w:top w:val="none" w:sz="0" w:space="0" w:color="auto"/>
                <w:left w:val="none" w:sz="0" w:space="0" w:color="auto"/>
                <w:bottom w:val="none" w:sz="0" w:space="0" w:color="auto"/>
                <w:right w:val="none" w:sz="0" w:space="0" w:color="auto"/>
              </w:divBdr>
            </w:div>
            <w:div w:id="384765583">
              <w:marLeft w:val="0"/>
              <w:marRight w:val="0"/>
              <w:marTop w:val="0"/>
              <w:marBottom w:val="0"/>
              <w:divBdr>
                <w:top w:val="none" w:sz="0" w:space="0" w:color="auto"/>
                <w:left w:val="none" w:sz="0" w:space="0" w:color="auto"/>
                <w:bottom w:val="none" w:sz="0" w:space="0" w:color="auto"/>
                <w:right w:val="none" w:sz="0" w:space="0" w:color="auto"/>
              </w:divBdr>
            </w:div>
            <w:div w:id="2106999645">
              <w:marLeft w:val="0"/>
              <w:marRight w:val="0"/>
              <w:marTop w:val="0"/>
              <w:marBottom w:val="0"/>
              <w:divBdr>
                <w:top w:val="none" w:sz="0" w:space="0" w:color="auto"/>
                <w:left w:val="none" w:sz="0" w:space="0" w:color="auto"/>
                <w:bottom w:val="none" w:sz="0" w:space="0" w:color="auto"/>
                <w:right w:val="none" w:sz="0" w:space="0" w:color="auto"/>
              </w:divBdr>
            </w:div>
            <w:div w:id="1516193652">
              <w:marLeft w:val="0"/>
              <w:marRight w:val="0"/>
              <w:marTop w:val="0"/>
              <w:marBottom w:val="0"/>
              <w:divBdr>
                <w:top w:val="none" w:sz="0" w:space="0" w:color="auto"/>
                <w:left w:val="none" w:sz="0" w:space="0" w:color="auto"/>
                <w:bottom w:val="none" w:sz="0" w:space="0" w:color="auto"/>
                <w:right w:val="none" w:sz="0" w:space="0" w:color="auto"/>
              </w:divBdr>
            </w:div>
            <w:div w:id="1182402276">
              <w:marLeft w:val="0"/>
              <w:marRight w:val="0"/>
              <w:marTop w:val="0"/>
              <w:marBottom w:val="0"/>
              <w:divBdr>
                <w:top w:val="none" w:sz="0" w:space="0" w:color="auto"/>
                <w:left w:val="none" w:sz="0" w:space="0" w:color="auto"/>
                <w:bottom w:val="none" w:sz="0" w:space="0" w:color="auto"/>
                <w:right w:val="none" w:sz="0" w:space="0" w:color="auto"/>
              </w:divBdr>
            </w:div>
            <w:div w:id="1568876413">
              <w:marLeft w:val="0"/>
              <w:marRight w:val="0"/>
              <w:marTop w:val="0"/>
              <w:marBottom w:val="0"/>
              <w:divBdr>
                <w:top w:val="none" w:sz="0" w:space="0" w:color="auto"/>
                <w:left w:val="none" w:sz="0" w:space="0" w:color="auto"/>
                <w:bottom w:val="none" w:sz="0" w:space="0" w:color="auto"/>
                <w:right w:val="none" w:sz="0" w:space="0" w:color="auto"/>
              </w:divBdr>
            </w:div>
            <w:div w:id="1778871899">
              <w:marLeft w:val="0"/>
              <w:marRight w:val="0"/>
              <w:marTop w:val="0"/>
              <w:marBottom w:val="0"/>
              <w:divBdr>
                <w:top w:val="none" w:sz="0" w:space="0" w:color="auto"/>
                <w:left w:val="none" w:sz="0" w:space="0" w:color="auto"/>
                <w:bottom w:val="none" w:sz="0" w:space="0" w:color="auto"/>
                <w:right w:val="none" w:sz="0" w:space="0" w:color="auto"/>
              </w:divBdr>
            </w:div>
            <w:div w:id="1366563090">
              <w:marLeft w:val="0"/>
              <w:marRight w:val="0"/>
              <w:marTop w:val="0"/>
              <w:marBottom w:val="0"/>
              <w:divBdr>
                <w:top w:val="none" w:sz="0" w:space="0" w:color="auto"/>
                <w:left w:val="none" w:sz="0" w:space="0" w:color="auto"/>
                <w:bottom w:val="none" w:sz="0" w:space="0" w:color="auto"/>
                <w:right w:val="none" w:sz="0" w:space="0" w:color="auto"/>
              </w:divBdr>
            </w:div>
            <w:div w:id="1381975285">
              <w:marLeft w:val="0"/>
              <w:marRight w:val="0"/>
              <w:marTop w:val="0"/>
              <w:marBottom w:val="0"/>
              <w:divBdr>
                <w:top w:val="none" w:sz="0" w:space="0" w:color="auto"/>
                <w:left w:val="none" w:sz="0" w:space="0" w:color="auto"/>
                <w:bottom w:val="none" w:sz="0" w:space="0" w:color="auto"/>
                <w:right w:val="none" w:sz="0" w:space="0" w:color="auto"/>
              </w:divBdr>
            </w:div>
            <w:div w:id="248277144">
              <w:marLeft w:val="0"/>
              <w:marRight w:val="0"/>
              <w:marTop w:val="0"/>
              <w:marBottom w:val="0"/>
              <w:divBdr>
                <w:top w:val="none" w:sz="0" w:space="0" w:color="auto"/>
                <w:left w:val="none" w:sz="0" w:space="0" w:color="auto"/>
                <w:bottom w:val="none" w:sz="0" w:space="0" w:color="auto"/>
                <w:right w:val="none" w:sz="0" w:space="0" w:color="auto"/>
              </w:divBdr>
            </w:div>
            <w:div w:id="1208639941">
              <w:marLeft w:val="0"/>
              <w:marRight w:val="0"/>
              <w:marTop w:val="0"/>
              <w:marBottom w:val="0"/>
              <w:divBdr>
                <w:top w:val="none" w:sz="0" w:space="0" w:color="auto"/>
                <w:left w:val="none" w:sz="0" w:space="0" w:color="auto"/>
                <w:bottom w:val="none" w:sz="0" w:space="0" w:color="auto"/>
                <w:right w:val="none" w:sz="0" w:space="0" w:color="auto"/>
              </w:divBdr>
            </w:div>
            <w:div w:id="1428382216">
              <w:marLeft w:val="0"/>
              <w:marRight w:val="0"/>
              <w:marTop w:val="0"/>
              <w:marBottom w:val="0"/>
              <w:divBdr>
                <w:top w:val="none" w:sz="0" w:space="0" w:color="auto"/>
                <w:left w:val="none" w:sz="0" w:space="0" w:color="auto"/>
                <w:bottom w:val="none" w:sz="0" w:space="0" w:color="auto"/>
                <w:right w:val="none" w:sz="0" w:space="0" w:color="auto"/>
              </w:divBdr>
            </w:div>
            <w:div w:id="1813013042">
              <w:marLeft w:val="0"/>
              <w:marRight w:val="0"/>
              <w:marTop w:val="0"/>
              <w:marBottom w:val="0"/>
              <w:divBdr>
                <w:top w:val="none" w:sz="0" w:space="0" w:color="auto"/>
                <w:left w:val="none" w:sz="0" w:space="0" w:color="auto"/>
                <w:bottom w:val="none" w:sz="0" w:space="0" w:color="auto"/>
                <w:right w:val="none" w:sz="0" w:space="0" w:color="auto"/>
              </w:divBdr>
            </w:div>
            <w:div w:id="722290034">
              <w:marLeft w:val="0"/>
              <w:marRight w:val="0"/>
              <w:marTop w:val="0"/>
              <w:marBottom w:val="0"/>
              <w:divBdr>
                <w:top w:val="none" w:sz="0" w:space="0" w:color="auto"/>
                <w:left w:val="none" w:sz="0" w:space="0" w:color="auto"/>
                <w:bottom w:val="none" w:sz="0" w:space="0" w:color="auto"/>
                <w:right w:val="none" w:sz="0" w:space="0" w:color="auto"/>
              </w:divBdr>
            </w:div>
            <w:div w:id="1312633602">
              <w:marLeft w:val="0"/>
              <w:marRight w:val="0"/>
              <w:marTop w:val="0"/>
              <w:marBottom w:val="0"/>
              <w:divBdr>
                <w:top w:val="none" w:sz="0" w:space="0" w:color="auto"/>
                <w:left w:val="none" w:sz="0" w:space="0" w:color="auto"/>
                <w:bottom w:val="none" w:sz="0" w:space="0" w:color="auto"/>
                <w:right w:val="none" w:sz="0" w:space="0" w:color="auto"/>
              </w:divBdr>
            </w:div>
            <w:div w:id="1548031207">
              <w:marLeft w:val="0"/>
              <w:marRight w:val="0"/>
              <w:marTop w:val="0"/>
              <w:marBottom w:val="0"/>
              <w:divBdr>
                <w:top w:val="none" w:sz="0" w:space="0" w:color="auto"/>
                <w:left w:val="none" w:sz="0" w:space="0" w:color="auto"/>
                <w:bottom w:val="none" w:sz="0" w:space="0" w:color="auto"/>
                <w:right w:val="none" w:sz="0" w:space="0" w:color="auto"/>
              </w:divBdr>
            </w:div>
            <w:div w:id="2041124199">
              <w:marLeft w:val="0"/>
              <w:marRight w:val="0"/>
              <w:marTop w:val="0"/>
              <w:marBottom w:val="0"/>
              <w:divBdr>
                <w:top w:val="none" w:sz="0" w:space="0" w:color="auto"/>
                <w:left w:val="none" w:sz="0" w:space="0" w:color="auto"/>
                <w:bottom w:val="none" w:sz="0" w:space="0" w:color="auto"/>
                <w:right w:val="none" w:sz="0" w:space="0" w:color="auto"/>
              </w:divBdr>
            </w:div>
            <w:div w:id="750665011">
              <w:marLeft w:val="0"/>
              <w:marRight w:val="0"/>
              <w:marTop w:val="0"/>
              <w:marBottom w:val="0"/>
              <w:divBdr>
                <w:top w:val="none" w:sz="0" w:space="0" w:color="auto"/>
                <w:left w:val="none" w:sz="0" w:space="0" w:color="auto"/>
                <w:bottom w:val="none" w:sz="0" w:space="0" w:color="auto"/>
                <w:right w:val="none" w:sz="0" w:space="0" w:color="auto"/>
              </w:divBdr>
            </w:div>
            <w:div w:id="2017148345">
              <w:marLeft w:val="0"/>
              <w:marRight w:val="0"/>
              <w:marTop w:val="0"/>
              <w:marBottom w:val="0"/>
              <w:divBdr>
                <w:top w:val="none" w:sz="0" w:space="0" w:color="auto"/>
                <w:left w:val="none" w:sz="0" w:space="0" w:color="auto"/>
                <w:bottom w:val="none" w:sz="0" w:space="0" w:color="auto"/>
                <w:right w:val="none" w:sz="0" w:space="0" w:color="auto"/>
              </w:divBdr>
            </w:div>
            <w:div w:id="1776054462">
              <w:marLeft w:val="0"/>
              <w:marRight w:val="0"/>
              <w:marTop w:val="0"/>
              <w:marBottom w:val="0"/>
              <w:divBdr>
                <w:top w:val="none" w:sz="0" w:space="0" w:color="auto"/>
                <w:left w:val="none" w:sz="0" w:space="0" w:color="auto"/>
                <w:bottom w:val="none" w:sz="0" w:space="0" w:color="auto"/>
                <w:right w:val="none" w:sz="0" w:space="0" w:color="auto"/>
              </w:divBdr>
            </w:div>
            <w:div w:id="1368288275">
              <w:marLeft w:val="0"/>
              <w:marRight w:val="0"/>
              <w:marTop w:val="0"/>
              <w:marBottom w:val="0"/>
              <w:divBdr>
                <w:top w:val="none" w:sz="0" w:space="0" w:color="auto"/>
                <w:left w:val="none" w:sz="0" w:space="0" w:color="auto"/>
                <w:bottom w:val="none" w:sz="0" w:space="0" w:color="auto"/>
                <w:right w:val="none" w:sz="0" w:space="0" w:color="auto"/>
              </w:divBdr>
            </w:div>
            <w:div w:id="1238133232">
              <w:marLeft w:val="0"/>
              <w:marRight w:val="0"/>
              <w:marTop w:val="0"/>
              <w:marBottom w:val="0"/>
              <w:divBdr>
                <w:top w:val="none" w:sz="0" w:space="0" w:color="auto"/>
                <w:left w:val="none" w:sz="0" w:space="0" w:color="auto"/>
                <w:bottom w:val="none" w:sz="0" w:space="0" w:color="auto"/>
                <w:right w:val="none" w:sz="0" w:space="0" w:color="auto"/>
              </w:divBdr>
            </w:div>
            <w:div w:id="1437284658">
              <w:marLeft w:val="0"/>
              <w:marRight w:val="0"/>
              <w:marTop w:val="0"/>
              <w:marBottom w:val="0"/>
              <w:divBdr>
                <w:top w:val="none" w:sz="0" w:space="0" w:color="auto"/>
                <w:left w:val="none" w:sz="0" w:space="0" w:color="auto"/>
                <w:bottom w:val="none" w:sz="0" w:space="0" w:color="auto"/>
                <w:right w:val="none" w:sz="0" w:space="0" w:color="auto"/>
              </w:divBdr>
            </w:div>
            <w:div w:id="1587960335">
              <w:marLeft w:val="0"/>
              <w:marRight w:val="0"/>
              <w:marTop w:val="0"/>
              <w:marBottom w:val="0"/>
              <w:divBdr>
                <w:top w:val="none" w:sz="0" w:space="0" w:color="auto"/>
                <w:left w:val="none" w:sz="0" w:space="0" w:color="auto"/>
                <w:bottom w:val="none" w:sz="0" w:space="0" w:color="auto"/>
                <w:right w:val="none" w:sz="0" w:space="0" w:color="auto"/>
              </w:divBdr>
            </w:div>
            <w:div w:id="322003960">
              <w:marLeft w:val="0"/>
              <w:marRight w:val="0"/>
              <w:marTop w:val="0"/>
              <w:marBottom w:val="0"/>
              <w:divBdr>
                <w:top w:val="none" w:sz="0" w:space="0" w:color="auto"/>
                <w:left w:val="none" w:sz="0" w:space="0" w:color="auto"/>
                <w:bottom w:val="none" w:sz="0" w:space="0" w:color="auto"/>
                <w:right w:val="none" w:sz="0" w:space="0" w:color="auto"/>
              </w:divBdr>
            </w:div>
            <w:div w:id="1429041264">
              <w:marLeft w:val="0"/>
              <w:marRight w:val="0"/>
              <w:marTop w:val="0"/>
              <w:marBottom w:val="0"/>
              <w:divBdr>
                <w:top w:val="none" w:sz="0" w:space="0" w:color="auto"/>
                <w:left w:val="none" w:sz="0" w:space="0" w:color="auto"/>
                <w:bottom w:val="none" w:sz="0" w:space="0" w:color="auto"/>
                <w:right w:val="none" w:sz="0" w:space="0" w:color="auto"/>
              </w:divBdr>
            </w:div>
            <w:div w:id="253051685">
              <w:marLeft w:val="0"/>
              <w:marRight w:val="0"/>
              <w:marTop w:val="0"/>
              <w:marBottom w:val="0"/>
              <w:divBdr>
                <w:top w:val="none" w:sz="0" w:space="0" w:color="auto"/>
                <w:left w:val="none" w:sz="0" w:space="0" w:color="auto"/>
                <w:bottom w:val="none" w:sz="0" w:space="0" w:color="auto"/>
                <w:right w:val="none" w:sz="0" w:space="0" w:color="auto"/>
              </w:divBdr>
            </w:div>
            <w:div w:id="2059737533">
              <w:marLeft w:val="0"/>
              <w:marRight w:val="0"/>
              <w:marTop w:val="0"/>
              <w:marBottom w:val="0"/>
              <w:divBdr>
                <w:top w:val="none" w:sz="0" w:space="0" w:color="auto"/>
                <w:left w:val="none" w:sz="0" w:space="0" w:color="auto"/>
                <w:bottom w:val="none" w:sz="0" w:space="0" w:color="auto"/>
                <w:right w:val="none" w:sz="0" w:space="0" w:color="auto"/>
              </w:divBdr>
            </w:div>
            <w:div w:id="43254737">
              <w:marLeft w:val="0"/>
              <w:marRight w:val="0"/>
              <w:marTop w:val="0"/>
              <w:marBottom w:val="0"/>
              <w:divBdr>
                <w:top w:val="none" w:sz="0" w:space="0" w:color="auto"/>
                <w:left w:val="none" w:sz="0" w:space="0" w:color="auto"/>
                <w:bottom w:val="none" w:sz="0" w:space="0" w:color="auto"/>
                <w:right w:val="none" w:sz="0" w:space="0" w:color="auto"/>
              </w:divBdr>
            </w:div>
            <w:div w:id="67844618">
              <w:marLeft w:val="0"/>
              <w:marRight w:val="0"/>
              <w:marTop w:val="0"/>
              <w:marBottom w:val="0"/>
              <w:divBdr>
                <w:top w:val="none" w:sz="0" w:space="0" w:color="auto"/>
                <w:left w:val="none" w:sz="0" w:space="0" w:color="auto"/>
                <w:bottom w:val="none" w:sz="0" w:space="0" w:color="auto"/>
                <w:right w:val="none" w:sz="0" w:space="0" w:color="auto"/>
              </w:divBdr>
            </w:div>
            <w:div w:id="515538859">
              <w:marLeft w:val="0"/>
              <w:marRight w:val="0"/>
              <w:marTop w:val="0"/>
              <w:marBottom w:val="0"/>
              <w:divBdr>
                <w:top w:val="none" w:sz="0" w:space="0" w:color="auto"/>
                <w:left w:val="none" w:sz="0" w:space="0" w:color="auto"/>
                <w:bottom w:val="none" w:sz="0" w:space="0" w:color="auto"/>
                <w:right w:val="none" w:sz="0" w:space="0" w:color="auto"/>
              </w:divBdr>
            </w:div>
            <w:div w:id="1676692747">
              <w:marLeft w:val="0"/>
              <w:marRight w:val="0"/>
              <w:marTop w:val="0"/>
              <w:marBottom w:val="0"/>
              <w:divBdr>
                <w:top w:val="none" w:sz="0" w:space="0" w:color="auto"/>
                <w:left w:val="none" w:sz="0" w:space="0" w:color="auto"/>
                <w:bottom w:val="none" w:sz="0" w:space="0" w:color="auto"/>
                <w:right w:val="none" w:sz="0" w:space="0" w:color="auto"/>
              </w:divBdr>
            </w:div>
            <w:div w:id="808783533">
              <w:marLeft w:val="0"/>
              <w:marRight w:val="0"/>
              <w:marTop w:val="0"/>
              <w:marBottom w:val="0"/>
              <w:divBdr>
                <w:top w:val="none" w:sz="0" w:space="0" w:color="auto"/>
                <w:left w:val="none" w:sz="0" w:space="0" w:color="auto"/>
                <w:bottom w:val="none" w:sz="0" w:space="0" w:color="auto"/>
                <w:right w:val="none" w:sz="0" w:space="0" w:color="auto"/>
              </w:divBdr>
            </w:div>
            <w:div w:id="143545080">
              <w:marLeft w:val="0"/>
              <w:marRight w:val="0"/>
              <w:marTop w:val="0"/>
              <w:marBottom w:val="0"/>
              <w:divBdr>
                <w:top w:val="none" w:sz="0" w:space="0" w:color="auto"/>
                <w:left w:val="none" w:sz="0" w:space="0" w:color="auto"/>
                <w:bottom w:val="none" w:sz="0" w:space="0" w:color="auto"/>
                <w:right w:val="none" w:sz="0" w:space="0" w:color="auto"/>
              </w:divBdr>
            </w:div>
            <w:div w:id="6194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168375">
      <w:bodyDiv w:val="1"/>
      <w:marLeft w:val="0"/>
      <w:marRight w:val="0"/>
      <w:marTop w:val="0"/>
      <w:marBottom w:val="0"/>
      <w:divBdr>
        <w:top w:val="none" w:sz="0" w:space="0" w:color="auto"/>
        <w:left w:val="none" w:sz="0" w:space="0" w:color="auto"/>
        <w:bottom w:val="none" w:sz="0" w:space="0" w:color="auto"/>
        <w:right w:val="none" w:sz="0" w:space="0" w:color="auto"/>
      </w:divBdr>
    </w:div>
    <w:div w:id="905184724">
      <w:bodyDiv w:val="1"/>
      <w:marLeft w:val="0"/>
      <w:marRight w:val="0"/>
      <w:marTop w:val="0"/>
      <w:marBottom w:val="0"/>
      <w:divBdr>
        <w:top w:val="none" w:sz="0" w:space="0" w:color="auto"/>
        <w:left w:val="none" w:sz="0" w:space="0" w:color="auto"/>
        <w:bottom w:val="none" w:sz="0" w:space="0" w:color="auto"/>
        <w:right w:val="none" w:sz="0" w:space="0" w:color="auto"/>
      </w:divBdr>
    </w:div>
    <w:div w:id="906498170">
      <w:bodyDiv w:val="1"/>
      <w:marLeft w:val="0"/>
      <w:marRight w:val="0"/>
      <w:marTop w:val="0"/>
      <w:marBottom w:val="0"/>
      <w:divBdr>
        <w:top w:val="none" w:sz="0" w:space="0" w:color="auto"/>
        <w:left w:val="none" w:sz="0" w:space="0" w:color="auto"/>
        <w:bottom w:val="none" w:sz="0" w:space="0" w:color="auto"/>
        <w:right w:val="none" w:sz="0" w:space="0" w:color="auto"/>
      </w:divBdr>
    </w:div>
    <w:div w:id="913121492">
      <w:bodyDiv w:val="1"/>
      <w:marLeft w:val="0"/>
      <w:marRight w:val="0"/>
      <w:marTop w:val="0"/>
      <w:marBottom w:val="0"/>
      <w:divBdr>
        <w:top w:val="none" w:sz="0" w:space="0" w:color="auto"/>
        <w:left w:val="none" w:sz="0" w:space="0" w:color="auto"/>
        <w:bottom w:val="none" w:sz="0" w:space="0" w:color="auto"/>
        <w:right w:val="none" w:sz="0" w:space="0" w:color="auto"/>
      </w:divBdr>
    </w:div>
    <w:div w:id="932054783">
      <w:bodyDiv w:val="1"/>
      <w:marLeft w:val="0"/>
      <w:marRight w:val="0"/>
      <w:marTop w:val="0"/>
      <w:marBottom w:val="0"/>
      <w:divBdr>
        <w:top w:val="none" w:sz="0" w:space="0" w:color="auto"/>
        <w:left w:val="none" w:sz="0" w:space="0" w:color="auto"/>
        <w:bottom w:val="none" w:sz="0" w:space="0" w:color="auto"/>
        <w:right w:val="none" w:sz="0" w:space="0" w:color="auto"/>
      </w:divBdr>
    </w:div>
    <w:div w:id="955983892">
      <w:bodyDiv w:val="1"/>
      <w:marLeft w:val="0"/>
      <w:marRight w:val="0"/>
      <w:marTop w:val="0"/>
      <w:marBottom w:val="0"/>
      <w:divBdr>
        <w:top w:val="none" w:sz="0" w:space="0" w:color="auto"/>
        <w:left w:val="none" w:sz="0" w:space="0" w:color="auto"/>
        <w:bottom w:val="none" w:sz="0" w:space="0" w:color="auto"/>
        <w:right w:val="none" w:sz="0" w:space="0" w:color="auto"/>
      </w:divBdr>
    </w:div>
    <w:div w:id="964896793">
      <w:bodyDiv w:val="1"/>
      <w:marLeft w:val="0"/>
      <w:marRight w:val="0"/>
      <w:marTop w:val="0"/>
      <w:marBottom w:val="0"/>
      <w:divBdr>
        <w:top w:val="none" w:sz="0" w:space="0" w:color="auto"/>
        <w:left w:val="none" w:sz="0" w:space="0" w:color="auto"/>
        <w:bottom w:val="none" w:sz="0" w:space="0" w:color="auto"/>
        <w:right w:val="none" w:sz="0" w:space="0" w:color="auto"/>
      </w:divBdr>
    </w:div>
    <w:div w:id="968976781">
      <w:bodyDiv w:val="1"/>
      <w:marLeft w:val="0"/>
      <w:marRight w:val="0"/>
      <w:marTop w:val="0"/>
      <w:marBottom w:val="0"/>
      <w:divBdr>
        <w:top w:val="none" w:sz="0" w:space="0" w:color="auto"/>
        <w:left w:val="none" w:sz="0" w:space="0" w:color="auto"/>
        <w:bottom w:val="none" w:sz="0" w:space="0" w:color="auto"/>
        <w:right w:val="none" w:sz="0" w:space="0" w:color="auto"/>
      </w:divBdr>
    </w:div>
    <w:div w:id="973678981">
      <w:bodyDiv w:val="1"/>
      <w:marLeft w:val="0"/>
      <w:marRight w:val="0"/>
      <w:marTop w:val="0"/>
      <w:marBottom w:val="0"/>
      <w:divBdr>
        <w:top w:val="none" w:sz="0" w:space="0" w:color="auto"/>
        <w:left w:val="none" w:sz="0" w:space="0" w:color="auto"/>
        <w:bottom w:val="none" w:sz="0" w:space="0" w:color="auto"/>
        <w:right w:val="none" w:sz="0" w:space="0" w:color="auto"/>
      </w:divBdr>
    </w:div>
    <w:div w:id="976763510">
      <w:bodyDiv w:val="1"/>
      <w:marLeft w:val="0"/>
      <w:marRight w:val="0"/>
      <w:marTop w:val="0"/>
      <w:marBottom w:val="0"/>
      <w:divBdr>
        <w:top w:val="none" w:sz="0" w:space="0" w:color="auto"/>
        <w:left w:val="none" w:sz="0" w:space="0" w:color="auto"/>
        <w:bottom w:val="none" w:sz="0" w:space="0" w:color="auto"/>
        <w:right w:val="none" w:sz="0" w:space="0" w:color="auto"/>
      </w:divBdr>
    </w:div>
    <w:div w:id="1051541976">
      <w:bodyDiv w:val="1"/>
      <w:marLeft w:val="0"/>
      <w:marRight w:val="0"/>
      <w:marTop w:val="0"/>
      <w:marBottom w:val="0"/>
      <w:divBdr>
        <w:top w:val="none" w:sz="0" w:space="0" w:color="auto"/>
        <w:left w:val="none" w:sz="0" w:space="0" w:color="auto"/>
        <w:bottom w:val="none" w:sz="0" w:space="0" w:color="auto"/>
        <w:right w:val="none" w:sz="0" w:space="0" w:color="auto"/>
      </w:divBdr>
    </w:div>
    <w:div w:id="1071191748">
      <w:bodyDiv w:val="1"/>
      <w:marLeft w:val="0"/>
      <w:marRight w:val="0"/>
      <w:marTop w:val="0"/>
      <w:marBottom w:val="0"/>
      <w:divBdr>
        <w:top w:val="none" w:sz="0" w:space="0" w:color="auto"/>
        <w:left w:val="none" w:sz="0" w:space="0" w:color="auto"/>
        <w:bottom w:val="none" w:sz="0" w:space="0" w:color="auto"/>
        <w:right w:val="none" w:sz="0" w:space="0" w:color="auto"/>
      </w:divBdr>
    </w:div>
    <w:div w:id="1118840677">
      <w:bodyDiv w:val="1"/>
      <w:marLeft w:val="0"/>
      <w:marRight w:val="0"/>
      <w:marTop w:val="0"/>
      <w:marBottom w:val="0"/>
      <w:divBdr>
        <w:top w:val="none" w:sz="0" w:space="0" w:color="auto"/>
        <w:left w:val="none" w:sz="0" w:space="0" w:color="auto"/>
        <w:bottom w:val="none" w:sz="0" w:space="0" w:color="auto"/>
        <w:right w:val="none" w:sz="0" w:space="0" w:color="auto"/>
      </w:divBdr>
    </w:div>
    <w:div w:id="1126309672">
      <w:bodyDiv w:val="1"/>
      <w:marLeft w:val="0"/>
      <w:marRight w:val="0"/>
      <w:marTop w:val="0"/>
      <w:marBottom w:val="0"/>
      <w:divBdr>
        <w:top w:val="none" w:sz="0" w:space="0" w:color="auto"/>
        <w:left w:val="none" w:sz="0" w:space="0" w:color="auto"/>
        <w:bottom w:val="none" w:sz="0" w:space="0" w:color="auto"/>
        <w:right w:val="none" w:sz="0" w:space="0" w:color="auto"/>
      </w:divBdr>
    </w:div>
    <w:div w:id="1129979635">
      <w:bodyDiv w:val="1"/>
      <w:marLeft w:val="0"/>
      <w:marRight w:val="0"/>
      <w:marTop w:val="0"/>
      <w:marBottom w:val="0"/>
      <w:divBdr>
        <w:top w:val="none" w:sz="0" w:space="0" w:color="auto"/>
        <w:left w:val="none" w:sz="0" w:space="0" w:color="auto"/>
        <w:bottom w:val="none" w:sz="0" w:space="0" w:color="auto"/>
        <w:right w:val="none" w:sz="0" w:space="0" w:color="auto"/>
      </w:divBdr>
    </w:div>
    <w:div w:id="1140420586">
      <w:bodyDiv w:val="1"/>
      <w:marLeft w:val="0"/>
      <w:marRight w:val="0"/>
      <w:marTop w:val="0"/>
      <w:marBottom w:val="0"/>
      <w:divBdr>
        <w:top w:val="none" w:sz="0" w:space="0" w:color="auto"/>
        <w:left w:val="none" w:sz="0" w:space="0" w:color="auto"/>
        <w:bottom w:val="none" w:sz="0" w:space="0" w:color="auto"/>
        <w:right w:val="none" w:sz="0" w:space="0" w:color="auto"/>
      </w:divBdr>
    </w:div>
    <w:div w:id="1175341547">
      <w:bodyDiv w:val="1"/>
      <w:marLeft w:val="0"/>
      <w:marRight w:val="0"/>
      <w:marTop w:val="0"/>
      <w:marBottom w:val="0"/>
      <w:divBdr>
        <w:top w:val="none" w:sz="0" w:space="0" w:color="auto"/>
        <w:left w:val="none" w:sz="0" w:space="0" w:color="auto"/>
        <w:bottom w:val="none" w:sz="0" w:space="0" w:color="auto"/>
        <w:right w:val="none" w:sz="0" w:space="0" w:color="auto"/>
      </w:divBdr>
    </w:div>
    <w:div w:id="1180387443">
      <w:bodyDiv w:val="1"/>
      <w:marLeft w:val="0"/>
      <w:marRight w:val="0"/>
      <w:marTop w:val="0"/>
      <w:marBottom w:val="0"/>
      <w:divBdr>
        <w:top w:val="none" w:sz="0" w:space="0" w:color="auto"/>
        <w:left w:val="none" w:sz="0" w:space="0" w:color="auto"/>
        <w:bottom w:val="none" w:sz="0" w:space="0" w:color="auto"/>
        <w:right w:val="none" w:sz="0" w:space="0" w:color="auto"/>
      </w:divBdr>
    </w:div>
    <w:div w:id="1199926456">
      <w:bodyDiv w:val="1"/>
      <w:marLeft w:val="0"/>
      <w:marRight w:val="0"/>
      <w:marTop w:val="0"/>
      <w:marBottom w:val="0"/>
      <w:divBdr>
        <w:top w:val="none" w:sz="0" w:space="0" w:color="auto"/>
        <w:left w:val="none" w:sz="0" w:space="0" w:color="auto"/>
        <w:bottom w:val="none" w:sz="0" w:space="0" w:color="auto"/>
        <w:right w:val="none" w:sz="0" w:space="0" w:color="auto"/>
      </w:divBdr>
    </w:div>
    <w:div w:id="1202591073">
      <w:bodyDiv w:val="1"/>
      <w:marLeft w:val="0"/>
      <w:marRight w:val="0"/>
      <w:marTop w:val="0"/>
      <w:marBottom w:val="0"/>
      <w:divBdr>
        <w:top w:val="none" w:sz="0" w:space="0" w:color="auto"/>
        <w:left w:val="none" w:sz="0" w:space="0" w:color="auto"/>
        <w:bottom w:val="none" w:sz="0" w:space="0" w:color="auto"/>
        <w:right w:val="none" w:sz="0" w:space="0" w:color="auto"/>
      </w:divBdr>
      <w:divsChild>
        <w:div w:id="502475463">
          <w:marLeft w:val="0"/>
          <w:marRight w:val="0"/>
          <w:marTop w:val="0"/>
          <w:marBottom w:val="0"/>
          <w:divBdr>
            <w:top w:val="none" w:sz="0" w:space="0" w:color="auto"/>
            <w:left w:val="none" w:sz="0" w:space="0" w:color="auto"/>
            <w:bottom w:val="none" w:sz="0" w:space="0" w:color="auto"/>
            <w:right w:val="none" w:sz="0" w:space="0" w:color="auto"/>
          </w:divBdr>
        </w:div>
        <w:div w:id="926574367">
          <w:marLeft w:val="0"/>
          <w:marRight w:val="0"/>
          <w:marTop w:val="0"/>
          <w:marBottom w:val="0"/>
          <w:divBdr>
            <w:top w:val="none" w:sz="0" w:space="0" w:color="auto"/>
            <w:left w:val="none" w:sz="0" w:space="0" w:color="auto"/>
            <w:bottom w:val="none" w:sz="0" w:space="0" w:color="auto"/>
            <w:right w:val="none" w:sz="0" w:space="0" w:color="auto"/>
          </w:divBdr>
        </w:div>
      </w:divsChild>
    </w:div>
    <w:div w:id="1203784411">
      <w:bodyDiv w:val="1"/>
      <w:marLeft w:val="0"/>
      <w:marRight w:val="0"/>
      <w:marTop w:val="0"/>
      <w:marBottom w:val="0"/>
      <w:divBdr>
        <w:top w:val="none" w:sz="0" w:space="0" w:color="auto"/>
        <w:left w:val="none" w:sz="0" w:space="0" w:color="auto"/>
        <w:bottom w:val="none" w:sz="0" w:space="0" w:color="auto"/>
        <w:right w:val="none" w:sz="0" w:space="0" w:color="auto"/>
      </w:divBdr>
    </w:div>
    <w:div w:id="1217663276">
      <w:bodyDiv w:val="1"/>
      <w:marLeft w:val="0"/>
      <w:marRight w:val="0"/>
      <w:marTop w:val="0"/>
      <w:marBottom w:val="0"/>
      <w:divBdr>
        <w:top w:val="none" w:sz="0" w:space="0" w:color="auto"/>
        <w:left w:val="none" w:sz="0" w:space="0" w:color="auto"/>
        <w:bottom w:val="none" w:sz="0" w:space="0" w:color="auto"/>
        <w:right w:val="none" w:sz="0" w:space="0" w:color="auto"/>
      </w:divBdr>
    </w:div>
    <w:div w:id="1219902989">
      <w:bodyDiv w:val="1"/>
      <w:marLeft w:val="0"/>
      <w:marRight w:val="0"/>
      <w:marTop w:val="0"/>
      <w:marBottom w:val="0"/>
      <w:divBdr>
        <w:top w:val="none" w:sz="0" w:space="0" w:color="auto"/>
        <w:left w:val="none" w:sz="0" w:space="0" w:color="auto"/>
        <w:bottom w:val="none" w:sz="0" w:space="0" w:color="auto"/>
        <w:right w:val="none" w:sz="0" w:space="0" w:color="auto"/>
      </w:divBdr>
    </w:div>
    <w:div w:id="1226334186">
      <w:bodyDiv w:val="1"/>
      <w:marLeft w:val="0"/>
      <w:marRight w:val="0"/>
      <w:marTop w:val="0"/>
      <w:marBottom w:val="0"/>
      <w:divBdr>
        <w:top w:val="none" w:sz="0" w:space="0" w:color="auto"/>
        <w:left w:val="none" w:sz="0" w:space="0" w:color="auto"/>
        <w:bottom w:val="none" w:sz="0" w:space="0" w:color="auto"/>
        <w:right w:val="none" w:sz="0" w:space="0" w:color="auto"/>
      </w:divBdr>
    </w:div>
    <w:div w:id="1237203734">
      <w:bodyDiv w:val="1"/>
      <w:marLeft w:val="0"/>
      <w:marRight w:val="0"/>
      <w:marTop w:val="0"/>
      <w:marBottom w:val="0"/>
      <w:divBdr>
        <w:top w:val="none" w:sz="0" w:space="0" w:color="auto"/>
        <w:left w:val="none" w:sz="0" w:space="0" w:color="auto"/>
        <w:bottom w:val="none" w:sz="0" w:space="0" w:color="auto"/>
        <w:right w:val="none" w:sz="0" w:space="0" w:color="auto"/>
      </w:divBdr>
    </w:div>
    <w:div w:id="1249801899">
      <w:bodyDiv w:val="1"/>
      <w:marLeft w:val="0"/>
      <w:marRight w:val="0"/>
      <w:marTop w:val="0"/>
      <w:marBottom w:val="0"/>
      <w:divBdr>
        <w:top w:val="none" w:sz="0" w:space="0" w:color="auto"/>
        <w:left w:val="none" w:sz="0" w:space="0" w:color="auto"/>
        <w:bottom w:val="none" w:sz="0" w:space="0" w:color="auto"/>
        <w:right w:val="none" w:sz="0" w:space="0" w:color="auto"/>
      </w:divBdr>
    </w:div>
    <w:div w:id="1251891094">
      <w:bodyDiv w:val="1"/>
      <w:marLeft w:val="0"/>
      <w:marRight w:val="0"/>
      <w:marTop w:val="0"/>
      <w:marBottom w:val="0"/>
      <w:divBdr>
        <w:top w:val="none" w:sz="0" w:space="0" w:color="auto"/>
        <w:left w:val="none" w:sz="0" w:space="0" w:color="auto"/>
        <w:bottom w:val="none" w:sz="0" w:space="0" w:color="auto"/>
        <w:right w:val="none" w:sz="0" w:space="0" w:color="auto"/>
      </w:divBdr>
      <w:divsChild>
        <w:div w:id="363092352">
          <w:marLeft w:val="0"/>
          <w:marRight w:val="0"/>
          <w:marTop w:val="0"/>
          <w:marBottom w:val="0"/>
          <w:divBdr>
            <w:top w:val="none" w:sz="0" w:space="0" w:color="auto"/>
            <w:left w:val="none" w:sz="0" w:space="0" w:color="auto"/>
            <w:bottom w:val="none" w:sz="0" w:space="0" w:color="auto"/>
            <w:right w:val="none" w:sz="0" w:space="0" w:color="auto"/>
          </w:divBdr>
        </w:div>
        <w:div w:id="801263323">
          <w:marLeft w:val="0"/>
          <w:marRight w:val="0"/>
          <w:marTop w:val="0"/>
          <w:marBottom w:val="0"/>
          <w:divBdr>
            <w:top w:val="none" w:sz="0" w:space="0" w:color="auto"/>
            <w:left w:val="none" w:sz="0" w:space="0" w:color="auto"/>
            <w:bottom w:val="none" w:sz="0" w:space="0" w:color="auto"/>
            <w:right w:val="none" w:sz="0" w:space="0" w:color="auto"/>
          </w:divBdr>
        </w:div>
      </w:divsChild>
    </w:div>
    <w:div w:id="1284190353">
      <w:bodyDiv w:val="1"/>
      <w:marLeft w:val="0"/>
      <w:marRight w:val="0"/>
      <w:marTop w:val="0"/>
      <w:marBottom w:val="0"/>
      <w:divBdr>
        <w:top w:val="none" w:sz="0" w:space="0" w:color="auto"/>
        <w:left w:val="none" w:sz="0" w:space="0" w:color="auto"/>
        <w:bottom w:val="none" w:sz="0" w:space="0" w:color="auto"/>
        <w:right w:val="none" w:sz="0" w:space="0" w:color="auto"/>
      </w:divBdr>
    </w:div>
    <w:div w:id="1288658827">
      <w:bodyDiv w:val="1"/>
      <w:marLeft w:val="0"/>
      <w:marRight w:val="0"/>
      <w:marTop w:val="0"/>
      <w:marBottom w:val="0"/>
      <w:divBdr>
        <w:top w:val="none" w:sz="0" w:space="0" w:color="auto"/>
        <w:left w:val="none" w:sz="0" w:space="0" w:color="auto"/>
        <w:bottom w:val="none" w:sz="0" w:space="0" w:color="auto"/>
        <w:right w:val="none" w:sz="0" w:space="0" w:color="auto"/>
      </w:divBdr>
    </w:div>
    <w:div w:id="1300771472">
      <w:bodyDiv w:val="1"/>
      <w:marLeft w:val="0"/>
      <w:marRight w:val="0"/>
      <w:marTop w:val="0"/>
      <w:marBottom w:val="0"/>
      <w:divBdr>
        <w:top w:val="none" w:sz="0" w:space="0" w:color="auto"/>
        <w:left w:val="none" w:sz="0" w:space="0" w:color="auto"/>
        <w:bottom w:val="none" w:sz="0" w:space="0" w:color="auto"/>
        <w:right w:val="none" w:sz="0" w:space="0" w:color="auto"/>
      </w:divBdr>
    </w:div>
    <w:div w:id="1367296037">
      <w:bodyDiv w:val="1"/>
      <w:marLeft w:val="0"/>
      <w:marRight w:val="0"/>
      <w:marTop w:val="0"/>
      <w:marBottom w:val="0"/>
      <w:divBdr>
        <w:top w:val="none" w:sz="0" w:space="0" w:color="auto"/>
        <w:left w:val="none" w:sz="0" w:space="0" w:color="auto"/>
        <w:bottom w:val="none" w:sz="0" w:space="0" w:color="auto"/>
        <w:right w:val="none" w:sz="0" w:space="0" w:color="auto"/>
      </w:divBdr>
    </w:div>
    <w:div w:id="1372808084">
      <w:bodyDiv w:val="1"/>
      <w:marLeft w:val="0"/>
      <w:marRight w:val="0"/>
      <w:marTop w:val="0"/>
      <w:marBottom w:val="0"/>
      <w:divBdr>
        <w:top w:val="none" w:sz="0" w:space="0" w:color="auto"/>
        <w:left w:val="none" w:sz="0" w:space="0" w:color="auto"/>
        <w:bottom w:val="none" w:sz="0" w:space="0" w:color="auto"/>
        <w:right w:val="none" w:sz="0" w:space="0" w:color="auto"/>
      </w:divBdr>
    </w:div>
    <w:div w:id="1382174197">
      <w:bodyDiv w:val="1"/>
      <w:marLeft w:val="0"/>
      <w:marRight w:val="0"/>
      <w:marTop w:val="0"/>
      <w:marBottom w:val="0"/>
      <w:divBdr>
        <w:top w:val="none" w:sz="0" w:space="0" w:color="auto"/>
        <w:left w:val="none" w:sz="0" w:space="0" w:color="auto"/>
        <w:bottom w:val="none" w:sz="0" w:space="0" w:color="auto"/>
        <w:right w:val="none" w:sz="0" w:space="0" w:color="auto"/>
      </w:divBdr>
    </w:div>
    <w:div w:id="1403603454">
      <w:bodyDiv w:val="1"/>
      <w:marLeft w:val="0"/>
      <w:marRight w:val="0"/>
      <w:marTop w:val="0"/>
      <w:marBottom w:val="0"/>
      <w:divBdr>
        <w:top w:val="none" w:sz="0" w:space="0" w:color="auto"/>
        <w:left w:val="none" w:sz="0" w:space="0" w:color="auto"/>
        <w:bottom w:val="none" w:sz="0" w:space="0" w:color="auto"/>
        <w:right w:val="none" w:sz="0" w:space="0" w:color="auto"/>
      </w:divBdr>
    </w:div>
    <w:div w:id="1417095871">
      <w:bodyDiv w:val="1"/>
      <w:marLeft w:val="0"/>
      <w:marRight w:val="0"/>
      <w:marTop w:val="0"/>
      <w:marBottom w:val="0"/>
      <w:divBdr>
        <w:top w:val="none" w:sz="0" w:space="0" w:color="auto"/>
        <w:left w:val="none" w:sz="0" w:space="0" w:color="auto"/>
        <w:bottom w:val="none" w:sz="0" w:space="0" w:color="auto"/>
        <w:right w:val="none" w:sz="0" w:space="0" w:color="auto"/>
      </w:divBdr>
    </w:div>
    <w:div w:id="1455709802">
      <w:bodyDiv w:val="1"/>
      <w:marLeft w:val="0"/>
      <w:marRight w:val="0"/>
      <w:marTop w:val="0"/>
      <w:marBottom w:val="0"/>
      <w:divBdr>
        <w:top w:val="none" w:sz="0" w:space="0" w:color="auto"/>
        <w:left w:val="none" w:sz="0" w:space="0" w:color="auto"/>
        <w:bottom w:val="none" w:sz="0" w:space="0" w:color="auto"/>
        <w:right w:val="none" w:sz="0" w:space="0" w:color="auto"/>
      </w:divBdr>
    </w:div>
    <w:div w:id="1460879859">
      <w:bodyDiv w:val="1"/>
      <w:marLeft w:val="0"/>
      <w:marRight w:val="0"/>
      <w:marTop w:val="0"/>
      <w:marBottom w:val="0"/>
      <w:divBdr>
        <w:top w:val="none" w:sz="0" w:space="0" w:color="auto"/>
        <w:left w:val="none" w:sz="0" w:space="0" w:color="auto"/>
        <w:bottom w:val="none" w:sz="0" w:space="0" w:color="auto"/>
        <w:right w:val="none" w:sz="0" w:space="0" w:color="auto"/>
      </w:divBdr>
      <w:divsChild>
        <w:div w:id="277955190">
          <w:marLeft w:val="0"/>
          <w:marRight w:val="0"/>
          <w:marTop w:val="0"/>
          <w:marBottom w:val="0"/>
          <w:divBdr>
            <w:top w:val="none" w:sz="0" w:space="0" w:color="auto"/>
            <w:left w:val="none" w:sz="0" w:space="0" w:color="auto"/>
            <w:bottom w:val="none" w:sz="0" w:space="0" w:color="auto"/>
            <w:right w:val="none" w:sz="0" w:space="0" w:color="auto"/>
          </w:divBdr>
          <w:divsChild>
            <w:div w:id="470830478">
              <w:marLeft w:val="0"/>
              <w:marRight w:val="0"/>
              <w:marTop w:val="0"/>
              <w:marBottom w:val="0"/>
              <w:divBdr>
                <w:top w:val="none" w:sz="0" w:space="0" w:color="auto"/>
                <w:left w:val="none" w:sz="0" w:space="0" w:color="auto"/>
                <w:bottom w:val="none" w:sz="0" w:space="0" w:color="auto"/>
                <w:right w:val="none" w:sz="0" w:space="0" w:color="auto"/>
              </w:divBdr>
            </w:div>
            <w:div w:id="1540432470">
              <w:marLeft w:val="0"/>
              <w:marRight w:val="0"/>
              <w:marTop w:val="0"/>
              <w:marBottom w:val="0"/>
              <w:divBdr>
                <w:top w:val="none" w:sz="0" w:space="0" w:color="auto"/>
                <w:left w:val="none" w:sz="0" w:space="0" w:color="auto"/>
                <w:bottom w:val="none" w:sz="0" w:space="0" w:color="auto"/>
                <w:right w:val="none" w:sz="0" w:space="0" w:color="auto"/>
              </w:divBdr>
            </w:div>
            <w:div w:id="1073435184">
              <w:marLeft w:val="0"/>
              <w:marRight w:val="0"/>
              <w:marTop w:val="0"/>
              <w:marBottom w:val="0"/>
              <w:divBdr>
                <w:top w:val="none" w:sz="0" w:space="0" w:color="auto"/>
                <w:left w:val="none" w:sz="0" w:space="0" w:color="auto"/>
                <w:bottom w:val="none" w:sz="0" w:space="0" w:color="auto"/>
                <w:right w:val="none" w:sz="0" w:space="0" w:color="auto"/>
              </w:divBdr>
            </w:div>
            <w:div w:id="609162903">
              <w:marLeft w:val="0"/>
              <w:marRight w:val="0"/>
              <w:marTop w:val="0"/>
              <w:marBottom w:val="0"/>
              <w:divBdr>
                <w:top w:val="none" w:sz="0" w:space="0" w:color="auto"/>
                <w:left w:val="none" w:sz="0" w:space="0" w:color="auto"/>
                <w:bottom w:val="none" w:sz="0" w:space="0" w:color="auto"/>
                <w:right w:val="none" w:sz="0" w:space="0" w:color="auto"/>
              </w:divBdr>
            </w:div>
            <w:div w:id="751897825">
              <w:marLeft w:val="0"/>
              <w:marRight w:val="0"/>
              <w:marTop w:val="0"/>
              <w:marBottom w:val="0"/>
              <w:divBdr>
                <w:top w:val="none" w:sz="0" w:space="0" w:color="auto"/>
                <w:left w:val="none" w:sz="0" w:space="0" w:color="auto"/>
                <w:bottom w:val="none" w:sz="0" w:space="0" w:color="auto"/>
                <w:right w:val="none" w:sz="0" w:space="0" w:color="auto"/>
              </w:divBdr>
            </w:div>
            <w:div w:id="741827245">
              <w:marLeft w:val="0"/>
              <w:marRight w:val="0"/>
              <w:marTop w:val="0"/>
              <w:marBottom w:val="0"/>
              <w:divBdr>
                <w:top w:val="none" w:sz="0" w:space="0" w:color="auto"/>
                <w:left w:val="none" w:sz="0" w:space="0" w:color="auto"/>
                <w:bottom w:val="none" w:sz="0" w:space="0" w:color="auto"/>
                <w:right w:val="none" w:sz="0" w:space="0" w:color="auto"/>
              </w:divBdr>
            </w:div>
            <w:div w:id="764887646">
              <w:marLeft w:val="0"/>
              <w:marRight w:val="0"/>
              <w:marTop w:val="0"/>
              <w:marBottom w:val="0"/>
              <w:divBdr>
                <w:top w:val="none" w:sz="0" w:space="0" w:color="auto"/>
                <w:left w:val="none" w:sz="0" w:space="0" w:color="auto"/>
                <w:bottom w:val="none" w:sz="0" w:space="0" w:color="auto"/>
                <w:right w:val="none" w:sz="0" w:space="0" w:color="auto"/>
              </w:divBdr>
            </w:div>
            <w:div w:id="910427600">
              <w:marLeft w:val="0"/>
              <w:marRight w:val="0"/>
              <w:marTop w:val="0"/>
              <w:marBottom w:val="0"/>
              <w:divBdr>
                <w:top w:val="none" w:sz="0" w:space="0" w:color="auto"/>
                <w:left w:val="none" w:sz="0" w:space="0" w:color="auto"/>
                <w:bottom w:val="none" w:sz="0" w:space="0" w:color="auto"/>
                <w:right w:val="none" w:sz="0" w:space="0" w:color="auto"/>
              </w:divBdr>
            </w:div>
            <w:div w:id="383792836">
              <w:marLeft w:val="0"/>
              <w:marRight w:val="0"/>
              <w:marTop w:val="0"/>
              <w:marBottom w:val="0"/>
              <w:divBdr>
                <w:top w:val="none" w:sz="0" w:space="0" w:color="auto"/>
                <w:left w:val="none" w:sz="0" w:space="0" w:color="auto"/>
                <w:bottom w:val="none" w:sz="0" w:space="0" w:color="auto"/>
                <w:right w:val="none" w:sz="0" w:space="0" w:color="auto"/>
              </w:divBdr>
            </w:div>
            <w:div w:id="661587342">
              <w:marLeft w:val="0"/>
              <w:marRight w:val="0"/>
              <w:marTop w:val="0"/>
              <w:marBottom w:val="0"/>
              <w:divBdr>
                <w:top w:val="none" w:sz="0" w:space="0" w:color="auto"/>
                <w:left w:val="none" w:sz="0" w:space="0" w:color="auto"/>
                <w:bottom w:val="none" w:sz="0" w:space="0" w:color="auto"/>
                <w:right w:val="none" w:sz="0" w:space="0" w:color="auto"/>
              </w:divBdr>
            </w:div>
            <w:div w:id="838808046">
              <w:marLeft w:val="0"/>
              <w:marRight w:val="0"/>
              <w:marTop w:val="0"/>
              <w:marBottom w:val="0"/>
              <w:divBdr>
                <w:top w:val="none" w:sz="0" w:space="0" w:color="auto"/>
                <w:left w:val="none" w:sz="0" w:space="0" w:color="auto"/>
                <w:bottom w:val="none" w:sz="0" w:space="0" w:color="auto"/>
                <w:right w:val="none" w:sz="0" w:space="0" w:color="auto"/>
              </w:divBdr>
            </w:div>
            <w:div w:id="497307391">
              <w:marLeft w:val="0"/>
              <w:marRight w:val="0"/>
              <w:marTop w:val="0"/>
              <w:marBottom w:val="0"/>
              <w:divBdr>
                <w:top w:val="none" w:sz="0" w:space="0" w:color="auto"/>
                <w:left w:val="none" w:sz="0" w:space="0" w:color="auto"/>
                <w:bottom w:val="none" w:sz="0" w:space="0" w:color="auto"/>
                <w:right w:val="none" w:sz="0" w:space="0" w:color="auto"/>
              </w:divBdr>
            </w:div>
            <w:div w:id="1036394136">
              <w:marLeft w:val="0"/>
              <w:marRight w:val="0"/>
              <w:marTop w:val="0"/>
              <w:marBottom w:val="0"/>
              <w:divBdr>
                <w:top w:val="none" w:sz="0" w:space="0" w:color="auto"/>
                <w:left w:val="none" w:sz="0" w:space="0" w:color="auto"/>
                <w:bottom w:val="none" w:sz="0" w:space="0" w:color="auto"/>
                <w:right w:val="none" w:sz="0" w:space="0" w:color="auto"/>
              </w:divBdr>
            </w:div>
            <w:div w:id="1124421744">
              <w:marLeft w:val="0"/>
              <w:marRight w:val="0"/>
              <w:marTop w:val="0"/>
              <w:marBottom w:val="0"/>
              <w:divBdr>
                <w:top w:val="none" w:sz="0" w:space="0" w:color="auto"/>
                <w:left w:val="none" w:sz="0" w:space="0" w:color="auto"/>
                <w:bottom w:val="none" w:sz="0" w:space="0" w:color="auto"/>
                <w:right w:val="none" w:sz="0" w:space="0" w:color="auto"/>
              </w:divBdr>
            </w:div>
            <w:div w:id="1845316922">
              <w:marLeft w:val="0"/>
              <w:marRight w:val="0"/>
              <w:marTop w:val="0"/>
              <w:marBottom w:val="0"/>
              <w:divBdr>
                <w:top w:val="none" w:sz="0" w:space="0" w:color="auto"/>
                <w:left w:val="none" w:sz="0" w:space="0" w:color="auto"/>
                <w:bottom w:val="none" w:sz="0" w:space="0" w:color="auto"/>
                <w:right w:val="none" w:sz="0" w:space="0" w:color="auto"/>
              </w:divBdr>
            </w:div>
            <w:div w:id="1015769548">
              <w:marLeft w:val="0"/>
              <w:marRight w:val="0"/>
              <w:marTop w:val="0"/>
              <w:marBottom w:val="0"/>
              <w:divBdr>
                <w:top w:val="none" w:sz="0" w:space="0" w:color="auto"/>
                <w:left w:val="none" w:sz="0" w:space="0" w:color="auto"/>
                <w:bottom w:val="none" w:sz="0" w:space="0" w:color="auto"/>
                <w:right w:val="none" w:sz="0" w:space="0" w:color="auto"/>
              </w:divBdr>
            </w:div>
            <w:div w:id="1421953030">
              <w:marLeft w:val="0"/>
              <w:marRight w:val="0"/>
              <w:marTop w:val="0"/>
              <w:marBottom w:val="0"/>
              <w:divBdr>
                <w:top w:val="none" w:sz="0" w:space="0" w:color="auto"/>
                <w:left w:val="none" w:sz="0" w:space="0" w:color="auto"/>
                <w:bottom w:val="none" w:sz="0" w:space="0" w:color="auto"/>
                <w:right w:val="none" w:sz="0" w:space="0" w:color="auto"/>
              </w:divBdr>
            </w:div>
            <w:div w:id="571964565">
              <w:marLeft w:val="0"/>
              <w:marRight w:val="0"/>
              <w:marTop w:val="0"/>
              <w:marBottom w:val="0"/>
              <w:divBdr>
                <w:top w:val="none" w:sz="0" w:space="0" w:color="auto"/>
                <w:left w:val="none" w:sz="0" w:space="0" w:color="auto"/>
                <w:bottom w:val="none" w:sz="0" w:space="0" w:color="auto"/>
                <w:right w:val="none" w:sz="0" w:space="0" w:color="auto"/>
              </w:divBdr>
            </w:div>
            <w:div w:id="259916088">
              <w:marLeft w:val="0"/>
              <w:marRight w:val="0"/>
              <w:marTop w:val="0"/>
              <w:marBottom w:val="0"/>
              <w:divBdr>
                <w:top w:val="none" w:sz="0" w:space="0" w:color="auto"/>
                <w:left w:val="none" w:sz="0" w:space="0" w:color="auto"/>
                <w:bottom w:val="none" w:sz="0" w:space="0" w:color="auto"/>
                <w:right w:val="none" w:sz="0" w:space="0" w:color="auto"/>
              </w:divBdr>
            </w:div>
            <w:div w:id="1006251890">
              <w:marLeft w:val="0"/>
              <w:marRight w:val="0"/>
              <w:marTop w:val="0"/>
              <w:marBottom w:val="0"/>
              <w:divBdr>
                <w:top w:val="none" w:sz="0" w:space="0" w:color="auto"/>
                <w:left w:val="none" w:sz="0" w:space="0" w:color="auto"/>
                <w:bottom w:val="none" w:sz="0" w:space="0" w:color="auto"/>
                <w:right w:val="none" w:sz="0" w:space="0" w:color="auto"/>
              </w:divBdr>
            </w:div>
            <w:div w:id="1246110492">
              <w:marLeft w:val="0"/>
              <w:marRight w:val="0"/>
              <w:marTop w:val="0"/>
              <w:marBottom w:val="0"/>
              <w:divBdr>
                <w:top w:val="none" w:sz="0" w:space="0" w:color="auto"/>
                <w:left w:val="none" w:sz="0" w:space="0" w:color="auto"/>
                <w:bottom w:val="none" w:sz="0" w:space="0" w:color="auto"/>
                <w:right w:val="none" w:sz="0" w:space="0" w:color="auto"/>
              </w:divBdr>
            </w:div>
            <w:div w:id="1977056441">
              <w:marLeft w:val="0"/>
              <w:marRight w:val="0"/>
              <w:marTop w:val="0"/>
              <w:marBottom w:val="0"/>
              <w:divBdr>
                <w:top w:val="none" w:sz="0" w:space="0" w:color="auto"/>
                <w:left w:val="none" w:sz="0" w:space="0" w:color="auto"/>
                <w:bottom w:val="none" w:sz="0" w:space="0" w:color="auto"/>
                <w:right w:val="none" w:sz="0" w:space="0" w:color="auto"/>
              </w:divBdr>
            </w:div>
            <w:div w:id="48262874">
              <w:marLeft w:val="0"/>
              <w:marRight w:val="0"/>
              <w:marTop w:val="0"/>
              <w:marBottom w:val="0"/>
              <w:divBdr>
                <w:top w:val="none" w:sz="0" w:space="0" w:color="auto"/>
                <w:left w:val="none" w:sz="0" w:space="0" w:color="auto"/>
                <w:bottom w:val="none" w:sz="0" w:space="0" w:color="auto"/>
                <w:right w:val="none" w:sz="0" w:space="0" w:color="auto"/>
              </w:divBdr>
            </w:div>
            <w:div w:id="987319522">
              <w:marLeft w:val="0"/>
              <w:marRight w:val="0"/>
              <w:marTop w:val="0"/>
              <w:marBottom w:val="0"/>
              <w:divBdr>
                <w:top w:val="none" w:sz="0" w:space="0" w:color="auto"/>
                <w:left w:val="none" w:sz="0" w:space="0" w:color="auto"/>
                <w:bottom w:val="none" w:sz="0" w:space="0" w:color="auto"/>
                <w:right w:val="none" w:sz="0" w:space="0" w:color="auto"/>
              </w:divBdr>
            </w:div>
            <w:div w:id="367490743">
              <w:marLeft w:val="0"/>
              <w:marRight w:val="0"/>
              <w:marTop w:val="0"/>
              <w:marBottom w:val="0"/>
              <w:divBdr>
                <w:top w:val="none" w:sz="0" w:space="0" w:color="auto"/>
                <w:left w:val="none" w:sz="0" w:space="0" w:color="auto"/>
                <w:bottom w:val="none" w:sz="0" w:space="0" w:color="auto"/>
                <w:right w:val="none" w:sz="0" w:space="0" w:color="auto"/>
              </w:divBdr>
            </w:div>
            <w:div w:id="72973677">
              <w:marLeft w:val="0"/>
              <w:marRight w:val="0"/>
              <w:marTop w:val="0"/>
              <w:marBottom w:val="0"/>
              <w:divBdr>
                <w:top w:val="none" w:sz="0" w:space="0" w:color="auto"/>
                <w:left w:val="none" w:sz="0" w:space="0" w:color="auto"/>
                <w:bottom w:val="none" w:sz="0" w:space="0" w:color="auto"/>
                <w:right w:val="none" w:sz="0" w:space="0" w:color="auto"/>
              </w:divBdr>
            </w:div>
            <w:div w:id="2005739481">
              <w:marLeft w:val="0"/>
              <w:marRight w:val="0"/>
              <w:marTop w:val="0"/>
              <w:marBottom w:val="0"/>
              <w:divBdr>
                <w:top w:val="none" w:sz="0" w:space="0" w:color="auto"/>
                <w:left w:val="none" w:sz="0" w:space="0" w:color="auto"/>
                <w:bottom w:val="none" w:sz="0" w:space="0" w:color="auto"/>
                <w:right w:val="none" w:sz="0" w:space="0" w:color="auto"/>
              </w:divBdr>
            </w:div>
            <w:div w:id="1294210631">
              <w:marLeft w:val="0"/>
              <w:marRight w:val="0"/>
              <w:marTop w:val="0"/>
              <w:marBottom w:val="0"/>
              <w:divBdr>
                <w:top w:val="none" w:sz="0" w:space="0" w:color="auto"/>
                <w:left w:val="none" w:sz="0" w:space="0" w:color="auto"/>
                <w:bottom w:val="none" w:sz="0" w:space="0" w:color="auto"/>
                <w:right w:val="none" w:sz="0" w:space="0" w:color="auto"/>
              </w:divBdr>
            </w:div>
            <w:div w:id="490605720">
              <w:marLeft w:val="0"/>
              <w:marRight w:val="0"/>
              <w:marTop w:val="0"/>
              <w:marBottom w:val="0"/>
              <w:divBdr>
                <w:top w:val="none" w:sz="0" w:space="0" w:color="auto"/>
                <w:left w:val="none" w:sz="0" w:space="0" w:color="auto"/>
                <w:bottom w:val="none" w:sz="0" w:space="0" w:color="auto"/>
                <w:right w:val="none" w:sz="0" w:space="0" w:color="auto"/>
              </w:divBdr>
            </w:div>
            <w:div w:id="925260889">
              <w:marLeft w:val="0"/>
              <w:marRight w:val="0"/>
              <w:marTop w:val="0"/>
              <w:marBottom w:val="0"/>
              <w:divBdr>
                <w:top w:val="none" w:sz="0" w:space="0" w:color="auto"/>
                <w:left w:val="none" w:sz="0" w:space="0" w:color="auto"/>
                <w:bottom w:val="none" w:sz="0" w:space="0" w:color="auto"/>
                <w:right w:val="none" w:sz="0" w:space="0" w:color="auto"/>
              </w:divBdr>
            </w:div>
            <w:div w:id="1682704038">
              <w:marLeft w:val="0"/>
              <w:marRight w:val="0"/>
              <w:marTop w:val="0"/>
              <w:marBottom w:val="0"/>
              <w:divBdr>
                <w:top w:val="none" w:sz="0" w:space="0" w:color="auto"/>
                <w:left w:val="none" w:sz="0" w:space="0" w:color="auto"/>
                <w:bottom w:val="none" w:sz="0" w:space="0" w:color="auto"/>
                <w:right w:val="none" w:sz="0" w:space="0" w:color="auto"/>
              </w:divBdr>
            </w:div>
            <w:div w:id="701633283">
              <w:marLeft w:val="0"/>
              <w:marRight w:val="0"/>
              <w:marTop w:val="0"/>
              <w:marBottom w:val="0"/>
              <w:divBdr>
                <w:top w:val="none" w:sz="0" w:space="0" w:color="auto"/>
                <w:left w:val="none" w:sz="0" w:space="0" w:color="auto"/>
                <w:bottom w:val="none" w:sz="0" w:space="0" w:color="auto"/>
                <w:right w:val="none" w:sz="0" w:space="0" w:color="auto"/>
              </w:divBdr>
            </w:div>
            <w:div w:id="1655989985">
              <w:marLeft w:val="0"/>
              <w:marRight w:val="0"/>
              <w:marTop w:val="0"/>
              <w:marBottom w:val="0"/>
              <w:divBdr>
                <w:top w:val="none" w:sz="0" w:space="0" w:color="auto"/>
                <w:left w:val="none" w:sz="0" w:space="0" w:color="auto"/>
                <w:bottom w:val="none" w:sz="0" w:space="0" w:color="auto"/>
                <w:right w:val="none" w:sz="0" w:space="0" w:color="auto"/>
              </w:divBdr>
            </w:div>
            <w:div w:id="1637683154">
              <w:marLeft w:val="0"/>
              <w:marRight w:val="0"/>
              <w:marTop w:val="0"/>
              <w:marBottom w:val="0"/>
              <w:divBdr>
                <w:top w:val="none" w:sz="0" w:space="0" w:color="auto"/>
                <w:left w:val="none" w:sz="0" w:space="0" w:color="auto"/>
                <w:bottom w:val="none" w:sz="0" w:space="0" w:color="auto"/>
                <w:right w:val="none" w:sz="0" w:space="0" w:color="auto"/>
              </w:divBdr>
            </w:div>
            <w:div w:id="1761676880">
              <w:marLeft w:val="0"/>
              <w:marRight w:val="0"/>
              <w:marTop w:val="0"/>
              <w:marBottom w:val="0"/>
              <w:divBdr>
                <w:top w:val="none" w:sz="0" w:space="0" w:color="auto"/>
                <w:left w:val="none" w:sz="0" w:space="0" w:color="auto"/>
                <w:bottom w:val="none" w:sz="0" w:space="0" w:color="auto"/>
                <w:right w:val="none" w:sz="0" w:space="0" w:color="auto"/>
              </w:divBdr>
            </w:div>
            <w:div w:id="640159509">
              <w:marLeft w:val="0"/>
              <w:marRight w:val="0"/>
              <w:marTop w:val="0"/>
              <w:marBottom w:val="0"/>
              <w:divBdr>
                <w:top w:val="none" w:sz="0" w:space="0" w:color="auto"/>
                <w:left w:val="none" w:sz="0" w:space="0" w:color="auto"/>
                <w:bottom w:val="none" w:sz="0" w:space="0" w:color="auto"/>
                <w:right w:val="none" w:sz="0" w:space="0" w:color="auto"/>
              </w:divBdr>
            </w:div>
            <w:div w:id="344600248">
              <w:marLeft w:val="0"/>
              <w:marRight w:val="0"/>
              <w:marTop w:val="0"/>
              <w:marBottom w:val="0"/>
              <w:divBdr>
                <w:top w:val="none" w:sz="0" w:space="0" w:color="auto"/>
                <w:left w:val="none" w:sz="0" w:space="0" w:color="auto"/>
                <w:bottom w:val="none" w:sz="0" w:space="0" w:color="auto"/>
                <w:right w:val="none" w:sz="0" w:space="0" w:color="auto"/>
              </w:divBdr>
            </w:div>
            <w:div w:id="1668702475">
              <w:marLeft w:val="0"/>
              <w:marRight w:val="0"/>
              <w:marTop w:val="0"/>
              <w:marBottom w:val="0"/>
              <w:divBdr>
                <w:top w:val="none" w:sz="0" w:space="0" w:color="auto"/>
                <w:left w:val="none" w:sz="0" w:space="0" w:color="auto"/>
                <w:bottom w:val="none" w:sz="0" w:space="0" w:color="auto"/>
                <w:right w:val="none" w:sz="0" w:space="0" w:color="auto"/>
              </w:divBdr>
            </w:div>
            <w:div w:id="451822861">
              <w:marLeft w:val="0"/>
              <w:marRight w:val="0"/>
              <w:marTop w:val="0"/>
              <w:marBottom w:val="0"/>
              <w:divBdr>
                <w:top w:val="none" w:sz="0" w:space="0" w:color="auto"/>
                <w:left w:val="none" w:sz="0" w:space="0" w:color="auto"/>
                <w:bottom w:val="none" w:sz="0" w:space="0" w:color="auto"/>
                <w:right w:val="none" w:sz="0" w:space="0" w:color="auto"/>
              </w:divBdr>
            </w:div>
            <w:div w:id="351735323">
              <w:marLeft w:val="0"/>
              <w:marRight w:val="0"/>
              <w:marTop w:val="0"/>
              <w:marBottom w:val="0"/>
              <w:divBdr>
                <w:top w:val="none" w:sz="0" w:space="0" w:color="auto"/>
                <w:left w:val="none" w:sz="0" w:space="0" w:color="auto"/>
                <w:bottom w:val="none" w:sz="0" w:space="0" w:color="auto"/>
                <w:right w:val="none" w:sz="0" w:space="0" w:color="auto"/>
              </w:divBdr>
            </w:div>
            <w:div w:id="466247145">
              <w:marLeft w:val="0"/>
              <w:marRight w:val="0"/>
              <w:marTop w:val="0"/>
              <w:marBottom w:val="0"/>
              <w:divBdr>
                <w:top w:val="none" w:sz="0" w:space="0" w:color="auto"/>
                <w:left w:val="none" w:sz="0" w:space="0" w:color="auto"/>
                <w:bottom w:val="none" w:sz="0" w:space="0" w:color="auto"/>
                <w:right w:val="none" w:sz="0" w:space="0" w:color="auto"/>
              </w:divBdr>
            </w:div>
            <w:div w:id="1351226165">
              <w:marLeft w:val="0"/>
              <w:marRight w:val="0"/>
              <w:marTop w:val="0"/>
              <w:marBottom w:val="0"/>
              <w:divBdr>
                <w:top w:val="none" w:sz="0" w:space="0" w:color="auto"/>
                <w:left w:val="none" w:sz="0" w:space="0" w:color="auto"/>
                <w:bottom w:val="none" w:sz="0" w:space="0" w:color="auto"/>
                <w:right w:val="none" w:sz="0" w:space="0" w:color="auto"/>
              </w:divBdr>
            </w:div>
            <w:div w:id="1504934631">
              <w:marLeft w:val="0"/>
              <w:marRight w:val="0"/>
              <w:marTop w:val="0"/>
              <w:marBottom w:val="0"/>
              <w:divBdr>
                <w:top w:val="none" w:sz="0" w:space="0" w:color="auto"/>
                <w:left w:val="none" w:sz="0" w:space="0" w:color="auto"/>
                <w:bottom w:val="none" w:sz="0" w:space="0" w:color="auto"/>
                <w:right w:val="none" w:sz="0" w:space="0" w:color="auto"/>
              </w:divBdr>
            </w:div>
            <w:div w:id="667052917">
              <w:marLeft w:val="0"/>
              <w:marRight w:val="0"/>
              <w:marTop w:val="0"/>
              <w:marBottom w:val="0"/>
              <w:divBdr>
                <w:top w:val="none" w:sz="0" w:space="0" w:color="auto"/>
                <w:left w:val="none" w:sz="0" w:space="0" w:color="auto"/>
                <w:bottom w:val="none" w:sz="0" w:space="0" w:color="auto"/>
                <w:right w:val="none" w:sz="0" w:space="0" w:color="auto"/>
              </w:divBdr>
            </w:div>
            <w:div w:id="477914769">
              <w:marLeft w:val="0"/>
              <w:marRight w:val="0"/>
              <w:marTop w:val="0"/>
              <w:marBottom w:val="0"/>
              <w:divBdr>
                <w:top w:val="none" w:sz="0" w:space="0" w:color="auto"/>
                <w:left w:val="none" w:sz="0" w:space="0" w:color="auto"/>
                <w:bottom w:val="none" w:sz="0" w:space="0" w:color="auto"/>
                <w:right w:val="none" w:sz="0" w:space="0" w:color="auto"/>
              </w:divBdr>
            </w:div>
            <w:div w:id="2065982597">
              <w:marLeft w:val="0"/>
              <w:marRight w:val="0"/>
              <w:marTop w:val="0"/>
              <w:marBottom w:val="0"/>
              <w:divBdr>
                <w:top w:val="none" w:sz="0" w:space="0" w:color="auto"/>
                <w:left w:val="none" w:sz="0" w:space="0" w:color="auto"/>
                <w:bottom w:val="none" w:sz="0" w:space="0" w:color="auto"/>
                <w:right w:val="none" w:sz="0" w:space="0" w:color="auto"/>
              </w:divBdr>
            </w:div>
            <w:div w:id="2029602144">
              <w:marLeft w:val="0"/>
              <w:marRight w:val="0"/>
              <w:marTop w:val="0"/>
              <w:marBottom w:val="0"/>
              <w:divBdr>
                <w:top w:val="none" w:sz="0" w:space="0" w:color="auto"/>
                <w:left w:val="none" w:sz="0" w:space="0" w:color="auto"/>
                <w:bottom w:val="none" w:sz="0" w:space="0" w:color="auto"/>
                <w:right w:val="none" w:sz="0" w:space="0" w:color="auto"/>
              </w:divBdr>
            </w:div>
            <w:div w:id="115608454">
              <w:marLeft w:val="0"/>
              <w:marRight w:val="0"/>
              <w:marTop w:val="0"/>
              <w:marBottom w:val="0"/>
              <w:divBdr>
                <w:top w:val="none" w:sz="0" w:space="0" w:color="auto"/>
                <w:left w:val="none" w:sz="0" w:space="0" w:color="auto"/>
                <w:bottom w:val="none" w:sz="0" w:space="0" w:color="auto"/>
                <w:right w:val="none" w:sz="0" w:space="0" w:color="auto"/>
              </w:divBdr>
            </w:div>
            <w:div w:id="411700270">
              <w:marLeft w:val="0"/>
              <w:marRight w:val="0"/>
              <w:marTop w:val="0"/>
              <w:marBottom w:val="0"/>
              <w:divBdr>
                <w:top w:val="none" w:sz="0" w:space="0" w:color="auto"/>
                <w:left w:val="none" w:sz="0" w:space="0" w:color="auto"/>
                <w:bottom w:val="none" w:sz="0" w:space="0" w:color="auto"/>
                <w:right w:val="none" w:sz="0" w:space="0" w:color="auto"/>
              </w:divBdr>
            </w:div>
            <w:div w:id="1377005000">
              <w:marLeft w:val="0"/>
              <w:marRight w:val="0"/>
              <w:marTop w:val="0"/>
              <w:marBottom w:val="0"/>
              <w:divBdr>
                <w:top w:val="none" w:sz="0" w:space="0" w:color="auto"/>
                <w:left w:val="none" w:sz="0" w:space="0" w:color="auto"/>
                <w:bottom w:val="none" w:sz="0" w:space="0" w:color="auto"/>
                <w:right w:val="none" w:sz="0" w:space="0" w:color="auto"/>
              </w:divBdr>
            </w:div>
            <w:div w:id="704604038">
              <w:marLeft w:val="0"/>
              <w:marRight w:val="0"/>
              <w:marTop w:val="0"/>
              <w:marBottom w:val="0"/>
              <w:divBdr>
                <w:top w:val="none" w:sz="0" w:space="0" w:color="auto"/>
                <w:left w:val="none" w:sz="0" w:space="0" w:color="auto"/>
                <w:bottom w:val="none" w:sz="0" w:space="0" w:color="auto"/>
                <w:right w:val="none" w:sz="0" w:space="0" w:color="auto"/>
              </w:divBdr>
            </w:div>
            <w:div w:id="452790406">
              <w:marLeft w:val="0"/>
              <w:marRight w:val="0"/>
              <w:marTop w:val="0"/>
              <w:marBottom w:val="0"/>
              <w:divBdr>
                <w:top w:val="none" w:sz="0" w:space="0" w:color="auto"/>
                <w:left w:val="none" w:sz="0" w:space="0" w:color="auto"/>
                <w:bottom w:val="none" w:sz="0" w:space="0" w:color="auto"/>
                <w:right w:val="none" w:sz="0" w:space="0" w:color="auto"/>
              </w:divBdr>
            </w:div>
            <w:div w:id="257836868">
              <w:marLeft w:val="0"/>
              <w:marRight w:val="0"/>
              <w:marTop w:val="0"/>
              <w:marBottom w:val="0"/>
              <w:divBdr>
                <w:top w:val="none" w:sz="0" w:space="0" w:color="auto"/>
                <w:left w:val="none" w:sz="0" w:space="0" w:color="auto"/>
                <w:bottom w:val="none" w:sz="0" w:space="0" w:color="auto"/>
                <w:right w:val="none" w:sz="0" w:space="0" w:color="auto"/>
              </w:divBdr>
            </w:div>
            <w:div w:id="392125389">
              <w:marLeft w:val="0"/>
              <w:marRight w:val="0"/>
              <w:marTop w:val="0"/>
              <w:marBottom w:val="0"/>
              <w:divBdr>
                <w:top w:val="none" w:sz="0" w:space="0" w:color="auto"/>
                <w:left w:val="none" w:sz="0" w:space="0" w:color="auto"/>
                <w:bottom w:val="none" w:sz="0" w:space="0" w:color="auto"/>
                <w:right w:val="none" w:sz="0" w:space="0" w:color="auto"/>
              </w:divBdr>
            </w:div>
            <w:div w:id="1926568083">
              <w:marLeft w:val="0"/>
              <w:marRight w:val="0"/>
              <w:marTop w:val="0"/>
              <w:marBottom w:val="0"/>
              <w:divBdr>
                <w:top w:val="none" w:sz="0" w:space="0" w:color="auto"/>
                <w:left w:val="none" w:sz="0" w:space="0" w:color="auto"/>
                <w:bottom w:val="none" w:sz="0" w:space="0" w:color="auto"/>
                <w:right w:val="none" w:sz="0" w:space="0" w:color="auto"/>
              </w:divBdr>
            </w:div>
            <w:div w:id="1454012515">
              <w:marLeft w:val="0"/>
              <w:marRight w:val="0"/>
              <w:marTop w:val="0"/>
              <w:marBottom w:val="0"/>
              <w:divBdr>
                <w:top w:val="none" w:sz="0" w:space="0" w:color="auto"/>
                <w:left w:val="none" w:sz="0" w:space="0" w:color="auto"/>
                <w:bottom w:val="none" w:sz="0" w:space="0" w:color="auto"/>
                <w:right w:val="none" w:sz="0" w:space="0" w:color="auto"/>
              </w:divBdr>
            </w:div>
            <w:div w:id="722480764">
              <w:marLeft w:val="0"/>
              <w:marRight w:val="0"/>
              <w:marTop w:val="0"/>
              <w:marBottom w:val="0"/>
              <w:divBdr>
                <w:top w:val="none" w:sz="0" w:space="0" w:color="auto"/>
                <w:left w:val="none" w:sz="0" w:space="0" w:color="auto"/>
                <w:bottom w:val="none" w:sz="0" w:space="0" w:color="auto"/>
                <w:right w:val="none" w:sz="0" w:space="0" w:color="auto"/>
              </w:divBdr>
            </w:div>
            <w:div w:id="1507086947">
              <w:marLeft w:val="0"/>
              <w:marRight w:val="0"/>
              <w:marTop w:val="0"/>
              <w:marBottom w:val="0"/>
              <w:divBdr>
                <w:top w:val="none" w:sz="0" w:space="0" w:color="auto"/>
                <w:left w:val="none" w:sz="0" w:space="0" w:color="auto"/>
                <w:bottom w:val="none" w:sz="0" w:space="0" w:color="auto"/>
                <w:right w:val="none" w:sz="0" w:space="0" w:color="auto"/>
              </w:divBdr>
            </w:div>
            <w:div w:id="1163886249">
              <w:marLeft w:val="0"/>
              <w:marRight w:val="0"/>
              <w:marTop w:val="0"/>
              <w:marBottom w:val="0"/>
              <w:divBdr>
                <w:top w:val="none" w:sz="0" w:space="0" w:color="auto"/>
                <w:left w:val="none" w:sz="0" w:space="0" w:color="auto"/>
                <w:bottom w:val="none" w:sz="0" w:space="0" w:color="auto"/>
                <w:right w:val="none" w:sz="0" w:space="0" w:color="auto"/>
              </w:divBdr>
            </w:div>
            <w:div w:id="1124428663">
              <w:marLeft w:val="0"/>
              <w:marRight w:val="0"/>
              <w:marTop w:val="0"/>
              <w:marBottom w:val="0"/>
              <w:divBdr>
                <w:top w:val="none" w:sz="0" w:space="0" w:color="auto"/>
                <w:left w:val="none" w:sz="0" w:space="0" w:color="auto"/>
                <w:bottom w:val="none" w:sz="0" w:space="0" w:color="auto"/>
                <w:right w:val="none" w:sz="0" w:space="0" w:color="auto"/>
              </w:divBdr>
            </w:div>
            <w:div w:id="1625188058">
              <w:marLeft w:val="0"/>
              <w:marRight w:val="0"/>
              <w:marTop w:val="0"/>
              <w:marBottom w:val="0"/>
              <w:divBdr>
                <w:top w:val="none" w:sz="0" w:space="0" w:color="auto"/>
                <w:left w:val="none" w:sz="0" w:space="0" w:color="auto"/>
                <w:bottom w:val="none" w:sz="0" w:space="0" w:color="auto"/>
                <w:right w:val="none" w:sz="0" w:space="0" w:color="auto"/>
              </w:divBdr>
            </w:div>
            <w:div w:id="1442994895">
              <w:marLeft w:val="0"/>
              <w:marRight w:val="0"/>
              <w:marTop w:val="0"/>
              <w:marBottom w:val="0"/>
              <w:divBdr>
                <w:top w:val="none" w:sz="0" w:space="0" w:color="auto"/>
                <w:left w:val="none" w:sz="0" w:space="0" w:color="auto"/>
                <w:bottom w:val="none" w:sz="0" w:space="0" w:color="auto"/>
                <w:right w:val="none" w:sz="0" w:space="0" w:color="auto"/>
              </w:divBdr>
            </w:div>
            <w:div w:id="1333603075">
              <w:marLeft w:val="0"/>
              <w:marRight w:val="0"/>
              <w:marTop w:val="0"/>
              <w:marBottom w:val="0"/>
              <w:divBdr>
                <w:top w:val="none" w:sz="0" w:space="0" w:color="auto"/>
                <w:left w:val="none" w:sz="0" w:space="0" w:color="auto"/>
                <w:bottom w:val="none" w:sz="0" w:space="0" w:color="auto"/>
                <w:right w:val="none" w:sz="0" w:space="0" w:color="auto"/>
              </w:divBdr>
            </w:div>
            <w:div w:id="922758373">
              <w:marLeft w:val="0"/>
              <w:marRight w:val="0"/>
              <w:marTop w:val="0"/>
              <w:marBottom w:val="0"/>
              <w:divBdr>
                <w:top w:val="none" w:sz="0" w:space="0" w:color="auto"/>
                <w:left w:val="none" w:sz="0" w:space="0" w:color="auto"/>
                <w:bottom w:val="none" w:sz="0" w:space="0" w:color="auto"/>
                <w:right w:val="none" w:sz="0" w:space="0" w:color="auto"/>
              </w:divBdr>
            </w:div>
            <w:div w:id="1618829392">
              <w:marLeft w:val="0"/>
              <w:marRight w:val="0"/>
              <w:marTop w:val="0"/>
              <w:marBottom w:val="0"/>
              <w:divBdr>
                <w:top w:val="none" w:sz="0" w:space="0" w:color="auto"/>
                <w:left w:val="none" w:sz="0" w:space="0" w:color="auto"/>
                <w:bottom w:val="none" w:sz="0" w:space="0" w:color="auto"/>
                <w:right w:val="none" w:sz="0" w:space="0" w:color="auto"/>
              </w:divBdr>
            </w:div>
            <w:div w:id="1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496500">
      <w:bodyDiv w:val="1"/>
      <w:marLeft w:val="0"/>
      <w:marRight w:val="0"/>
      <w:marTop w:val="0"/>
      <w:marBottom w:val="0"/>
      <w:divBdr>
        <w:top w:val="none" w:sz="0" w:space="0" w:color="auto"/>
        <w:left w:val="none" w:sz="0" w:space="0" w:color="auto"/>
        <w:bottom w:val="none" w:sz="0" w:space="0" w:color="auto"/>
        <w:right w:val="none" w:sz="0" w:space="0" w:color="auto"/>
      </w:divBdr>
    </w:div>
    <w:div w:id="1481465056">
      <w:bodyDiv w:val="1"/>
      <w:marLeft w:val="0"/>
      <w:marRight w:val="0"/>
      <w:marTop w:val="0"/>
      <w:marBottom w:val="0"/>
      <w:divBdr>
        <w:top w:val="none" w:sz="0" w:space="0" w:color="auto"/>
        <w:left w:val="none" w:sz="0" w:space="0" w:color="auto"/>
        <w:bottom w:val="none" w:sz="0" w:space="0" w:color="auto"/>
        <w:right w:val="none" w:sz="0" w:space="0" w:color="auto"/>
      </w:divBdr>
      <w:divsChild>
        <w:div w:id="394401195">
          <w:marLeft w:val="0"/>
          <w:marRight w:val="0"/>
          <w:marTop w:val="120"/>
          <w:marBottom w:val="120"/>
          <w:divBdr>
            <w:top w:val="none" w:sz="0" w:space="0" w:color="auto"/>
            <w:left w:val="none" w:sz="0" w:space="0" w:color="auto"/>
            <w:bottom w:val="none" w:sz="0" w:space="0" w:color="auto"/>
            <w:right w:val="none" w:sz="0" w:space="0" w:color="auto"/>
          </w:divBdr>
        </w:div>
      </w:divsChild>
    </w:div>
    <w:div w:id="1490366933">
      <w:bodyDiv w:val="1"/>
      <w:marLeft w:val="0"/>
      <w:marRight w:val="0"/>
      <w:marTop w:val="0"/>
      <w:marBottom w:val="0"/>
      <w:divBdr>
        <w:top w:val="none" w:sz="0" w:space="0" w:color="auto"/>
        <w:left w:val="none" w:sz="0" w:space="0" w:color="auto"/>
        <w:bottom w:val="none" w:sz="0" w:space="0" w:color="auto"/>
        <w:right w:val="none" w:sz="0" w:space="0" w:color="auto"/>
      </w:divBdr>
    </w:div>
    <w:div w:id="1498154240">
      <w:bodyDiv w:val="1"/>
      <w:marLeft w:val="0"/>
      <w:marRight w:val="0"/>
      <w:marTop w:val="0"/>
      <w:marBottom w:val="0"/>
      <w:divBdr>
        <w:top w:val="none" w:sz="0" w:space="0" w:color="auto"/>
        <w:left w:val="none" w:sz="0" w:space="0" w:color="auto"/>
        <w:bottom w:val="none" w:sz="0" w:space="0" w:color="auto"/>
        <w:right w:val="none" w:sz="0" w:space="0" w:color="auto"/>
      </w:divBdr>
    </w:div>
    <w:div w:id="1531410911">
      <w:bodyDiv w:val="1"/>
      <w:marLeft w:val="0"/>
      <w:marRight w:val="0"/>
      <w:marTop w:val="0"/>
      <w:marBottom w:val="0"/>
      <w:divBdr>
        <w:top w:val="none" w:sz="0" w:space="0" w:color="auto"/>
        <w:left w:val="none" w:sz="0" w:space="0" w:color="auto"/>
        <w:bottom w:val="none" w:sz="0" w:space="0" w:color="auto"/>
        <w:right w:val="none" w:sz="0" w:space="0" w:color="auto"/>
      </w:divBdr>
    </w:div>
    <w:div w:id="1542279560">
      <w:bodyDiv w:val="1"/>
      <w:marLeft w:val="0"/>
      <w:marRight w:val="0"/>
      <w:marTop w:val="0"/>
      <w:marBottom w:val="0"/>
      <w:divBdr>
        <w:top w:val="none" w:sz="0" w:space="0" w:color="auto"/>
        <w:left w:val="none" w:sz="0" w:space="0" w:color="auto"/>
        <w:bottom w:val="none" w:sz="0" w:space="0" w:color="auto"/>
        <w:right w:val="none" w:sz="0" w:space="0" w:color="auto"/>
      </w:divBdr>
    </w:div>
    <w:div w:id="1560282505">
      <w:bodyDiv w:val="1"/>
      <w:marLeft w:val="0"/>
      <w:marRight w:val="0"/>
      <w:marTop w:val="0"/>
      <w:marBottom w:val="0"/>
      <w:divBdr>
        <w:top w:val="none" w:sz="0" w:space="0" w:color="auto"/>
        <w:left w:val="none" w:sz="0" w:space="0" w:color="auto"/>
        <w:bottom w:val="none" w:sz="0" w:space="0" w:color="auto"/>
        <w:right w:val="none" w:sz="0" w:space="0" w:color="auto"/>
      </w:divBdr>
    </w:div>
    <w:div w:id="1570848721">
      <w:bodyDiv w:val="1"/>
      <w:marLeft w:val="0"/>
      <w:marRight w:val="0"/>
      <w:marTop w:val="0"/>
      <w:marBottom w:val="0"/>
      <w:divBdr>
        <w:top w:val="none" w:sz="0" w:space="0" w:color="auto"/>
        <w:left w:val="none" w:sz="0" w:space="0" w:color="auto"/>
        <w:bottom w:val="none" w:sz="0" w:space="0" w:color="auto"/>
        <w:right w:val="none" w:sz="0" w:space="0" w:color="auto"/>
      </w:divBdr>
    </w:div>
    <w:div w:id="1571429367">
      <w:bodyDiv w:val="1"/>
      <w:marLeft w:val="0"/>
      <w:marRight w:val="0"/>
      <w:marTop w:val="0"/>
      <w:marBottom w:val="0"/>
      <w:divBdr>
        <w:top w:val="none" w:sz="0" w:space="0" w:color="auto"/>
        <w:left w:val="none" w:sz="0" w:space="0" w:color="auto"/>
        <w:bottom w:val="none" w:sz="0" w:space="0" w:color="auto"/>
        <w:right w:val="none" w:sz="0" w:space="0" w:color="auto"/>
      </w:divBdr>
    </w:div>
    <w:div w:id="1574269717">
      <w:bodyDiv w:val="1"/>
      <w:marLeft w:val="0"/>
      <w:marRight w:val="0"/>
      <w:marTop w:val="0"/>
      <w:marBottom w:val="0"/>
      <w:divBdr>
        <w:top w:val="none" w:sz="0" w:space="0" w:color="auto"/>
        <w:left w:val="none" w:sz="0" w:space="0" w:color="auto"/>
        <w:bottom w:val="none" w:sz="0" w:space="0" w:color="auto"/>
        <w:right w:val="none" w:sz="0" w:space="0" w:color="auto"/>
      </w:divBdr>
      <w:divsChild>
        <w:div w:id="1543638091">
          <w:marLeft w:val="0"/>
          <w:marRight w:val="0"/>
          <w:marTop w:val="0"/>
          <w:marBottom w:val="0"/>
          <w:divBdr>
            <w:top w:val="none" w:sz="0" w:space="0" w:color="auto"/>
            <w:left w:val="none" w:sz="0" w:space="0" w:color="auto"/>
            <w:bottom w:val="none" w:sz="0" w:space="0" w:color="auto"/>
            <w:right w:val="none" w:sz="0" w:space="0" w:color="auto"/>
          </w:divBdr>
        </w:div>
        <w:div w:id="389808407">
          <w:marLeft w:val="0"/>
          <w:marRight w:val="0"/>
          <w:marTop w:val="0"/>
          <w:marBottom w:val="0"/>
          <w:divBdr>
            <w:top w:val="none" w:sz="0" w:space="0" w:color="auto"/>
            <w:left w:val="none" w:sz="0" w:space="0" w:color="auto"/>
            <w:bottom w:val="none" w:sz="0" w:space="0" w:color="auto"/>
            <w:right w:val="none" w:sz="0" w:space="0" w:color="auto"/>
          </w:divBdr>
        </w:div>
      </w:divsChild>
    </w:div>
    <w:div w:id="1576665286">
      <w:bodyDiv w:val="1"/>
      <w:marLeft w:val="0"/>
      <w:marRight w:val="0"/>
      <w:marTop w:val="0"/>
      <w:marBottom w:val="0"/>
      <w:divBdr>
        <w:top w:val="none" w:sz="0" w:space="0" w:color="auto"/>
        <w:left w:val="none" w:sz="0" w:space="0" w:color="auto"/>
        <w:bottom w:val="none" w:sz="0" w:space="0" w:color="auto"/>
        <w:right w:val="none" w:sz="0" w:space="0" w:color="auto"/>
      </w:divBdr>
      <w:divsChild>
        <w:div w:id="2039503681">
          <w:marLeft w:val="0"/>
          <w:marRight w:val="0"/>
          <w:marTop w:val="0"/>
          <w:marBottom w:val="0"/>
          <w:divBdr>
            <w:top w:val="none" w:sz="0" w:space="0" w:color="auto"/>
            <w:left w:val="none" w:sz="0" w:space="0" w:color="auto"/>
            <w:bottom w:val="none" w:sz="0" w:space="0" w:color="auto"/>
            <w:right w:val="none" w:sz="0" w:space="0" w:color="auto"/>
          </w:divBdr>
          <w:divsChild>
            <w:div w:id="25093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323120">
      <w:bodyDiv w:val="1"/>
      <w:marLeft w:val="0"/>
      <w:marRight w:val="0"/>
      <w:marTop w:val="0"/>
      <w:marBottom w:val="0"/>
      <w:divBdr>
        <w:top w:val="none" w:sz="0" w:space="0" w:color="auto"/>
        <w:left w:val="none" w:sz="0" w:space="0" w:color="auto"/>
        <w:bottom w:val="none" w:sz="0" w:space="0" w:color="auto"/>
        <w:right w:val="none" w:sz="0" w:space="0" w:color="auto"/>
      </w:divBdr>
    </w:div>
    <w:div w:id="1597445493">
      <w:bodyDiv w:val="1"/>
      <w:marLeft w:val="0"/>
      <w:marRight w:val="0"/>
      <w:marTop w:val="0"/>
      <w:marBottom w:val="0"/>
      <w:divBdr>
        <w:top w:val="none" w:sz="0" w:space="0" w:color="auto"/>
        <w:left w:val="none" w:sz="0" w:space="0" w:color="auto"/>
        <w:bottom w:val="none" w:sz="0" w:space="0" w:color="auto"/>
        <w:right w:val="none" w:sz="0" w:space="0" w:color="auto"/>
      </w:divBdr>
    </w:div>
    <w:div w:id="1602566093">
      <w:bodyDiv w:val="1"/>
      <w:marLeft w:val="0"/>
      <w:marRight w:val="0"/>
      <w:marTop w:val="0"/>
      <w:marBottom w:val="0"/>
      <w:divBdr>
        <w:top w:val="none" w:sz="0" w:space="0" w:color="auto"/>
        <w:left w:val="none" w:sz="0" w:space="0" w:color="auto"/>
        <w:bottom w:val="none" w:sz="0" w:space="0" w:color="auto"/>
        <w:right w:val="none" w:sz="0" w:space="0" w:color="auto"/>
      </w:divBdr>
    </w:div>
    <w:div w:id="1603025954">
      <w:bodyDiv w:val="1"/>
      <w:marLeft w:val="0"/>
      <w:marRight w:val="0"/>
      <w:marTop w:val="0"/>
      <w:marBottom w:val="0"/>
      <w:divBdr>
        <w:top w:val="none" w:sz="0" w:space="0" w:color="auto"/>
        <w:left w:val="none" w:sz="0" w:space="0" w:color="auto"/>
        <w:bottom w:val="none" w:sz="0" w:space="0" w:color="auto"/>
        <w:right w:val="none" w:sz="0" w:space="0" w:color="auto"/>
      </w:divBdr>
    </w:div>
    <w:div w:id="1608002446">
      <w:bodyDiv w:val="1"/>
      <w:marLeft w:val="0"/>
      <w:marRight w:val="0"/>
      <w:marTop w:val="0"/>
      <w:marBottom w:val="0"/>
      <w:divBdr>
        <w:top w:val="none" w:sz="0" w:space="0" w:color="auto"/>
        <w:left w:val="none" w:sz="0" w:space="0" w:color="auto"/>
        <w:bottom w:val="none" w:sz="0" w:space="0" w:color="auto"/>
        <w:right w:val="none" w:sz="0" w:space="0" w:color="auto"/>
      </w:divBdr>
    </w:div>
    <w:div w:id="1656453685">
      <w:bodyDiv w:val="1"/>
      <w:marLeft w:val="0"/>
      <w:marRight w:val="0"/>
      <w:marTop w:val="0"/>
      <w:marBottom w:val="0"/>
      <w:divBdr>
        <w:top w:val="none" w:sz="0" w:space="0" w:color="auto"/>
        <w:left w:val="none" w:sz="0" w:space="0" w:color="auto"/>
        <w:bottom w:val="none" w:sz="0" w:space="0" w:color="auto"/>
        <w:right w:val="none" w:sz="0" w:space="0" w:color="auto"/>
      </w:divBdr>
    </w:div>
    <w:div w:id="1674720119">
      <w:bodyDiv w:val="1"/>
      <w:marLeft w:val="0"/>
      <w:marRight w:val="0"/>
      <w:marTop w:val="0"/>
      <w:marBottom w:val="0"/>
      <w:divBdr>
        <w:top w:val="none" w:sz="0" w:space="0" w:color="auto"/>
        <w:left w:val="none" w:sz="0" w:space="0" w:color="auto"/>
        <w:bottom w:val="none" w:sz="0" w:space="0" w:color="auto"/>
        <w:right w:val="none" w:sz="0" w:space="0" w:color="auto"/>
      </w:divBdr>
      <w:divsChild>
        <w:div w:id="382405602">
          <w:marLeft w:val="0"/>
          <w:marRight w:val="0"/>
          <w:marTop w:val="0"/>
          <w:marBottom w:val="0"/>
          <w:divBdr>
            <w:top w:val="none" w:sz="0" w:space="0" w:color="auto"/>
            <w:left w:val="none" w:sz="0" w:space="0" w:color="auto"/>
            <w:bottom w:val="none" w:sz="0" w:space="0" w:color="auto"/>
            <w:right w:val="none" w:sz="0" w:space="0" w:color="auto"/>
          </w:divBdr>
        </w:div>
      </w:divsChild>
    </w:div>
    <w:div w:id="1678658048">
      <w:bodyDiv w:val="1"/>
      <w:marLeft w:val="0"/>
      <w:marRight w:val="0"/>
      <w:marTop w:val="0"/>
      <w:marBottom w:val="0"/>
      <w:divBdr>
        <w:top w:val="none" w:sz="0" w:space="0" w:color="auto"/>
        <w:left w:val="none" w:sz="0" w:space="0" w:color="auto"/>
        <w:bottom w:val="none" w:sz="0" w:space="0" w:color="auto"/>
        <w:right w:val="none" w:sz="0" w:space="0" w:color="auto"/>
      </w:divBdr>
    </w:div>
    <w:div w:id="1686520339">
      <w:bodyDiv w:val="1"/>
      <w:marLeft w:val="0"/>
      <w:marRight w:val="0"/>
      <w:marTop w:val="0"/>
      <w:marBottom w:val="0"/>
      <w:divBdr>
        <w:top w:val="none" w:sz="0" w:space="0" w:color="auto"/>
        <w:left w:val="none" w:sz="0" w:space="0" w:color="auto"/>
        <w:bottom w:val="none" w:sz="0" w:space="0" w:color="auto"/>
        <w:right w:val="none" w:sz="0" w:space="0" w:color="auto"/>
      </w:divBdr>
    </w:div>
    <w:div w:id="1694725756">
      <w:bodyDiv w:val="1"/>
      <w:marLeft w:val="0"/>
      <w:marRight w:val="0"/>
      <w:marTop w:val="0"/>
      <w:marBottom w:val="0"/>
      <w:divBdr>
        <w:top w:val="none" w:sz="0" w:space="0" w:color="auto"/>
        <w:left w:val="none" w:sz="0" w:space="0" w:color="auto"/>
        <w:bottom w:val="none" w:sz="0" w:space="0" w:color="auto"/>
        <w:right w:val="none" w:sz="0" w:space="0" w:color="auto"/>
      </w:divBdr>
    </w:div>
    <w:div w:id="1697466182">
      <w:bodyDiv w:val="1"/>
      <w:marLeft w:val="0"/>
      <w:marRight w:val="0"/>
      <w:marTop w:val="0"/>
      <w:marBottom w:val="0"/>
      <w:divBdr>
        <w:top w:val="none" w:sz="0" w:space="0" w:color="auto"/>
        <w:left w:val="none" w:sz="0" w:space="0" w:color="auto"/>
        <w:bottom w:val="none" w:sz="0" w:space="0" w:color="auto"/>
        <w:right w:val="none" w:sz="0" w:space="0" w:color="auto"/>
      </w:divBdr>
    </w:div>
    <w:div w:id="1712849651">
      <w:bodyDiv w:val="1"/>
      <w:marLeft w:val="0"/>
      <w:marRight w:val="0"/>
      <w:marTop w:val="0"/>
      <w:marBottom w:val="0"/>
      <w:divBdr>
        <w:top w:val="none" w:sz="0" w:space="0" w:color="auto"/>
        <w:left w:val="none" w:sz="0" w:space="0" w:color="auto"/>
        <w:bottom w:val="none" w:sz="0" w:space="0" w:color="auto"/>
        <w:right w:val="none" w:sz="0" w:space="0" w:color="auto"/>
      </w:divBdr>
      <w:divsChild>
        <w:div w:id="851601374">
          <w:marLeft w:val="0"/>
          <w:marRight w:val="0"/>
          <w:marTop w:val="0"/>
          <w:marBottom w:val="0"/>
          <w:divBdr>
            <w:top w:val="none" w:sz="0" w:space="0" w:color="auto"/>
            <w:left w:val="none" w:sz="0" w:space="0" w:color="auto"/>
            <w:bottom w:val="none" w:sz="0" w:space="0" w:color="auto"/>
            <w:right w:val="none" w:sz="0" w:space="0" w:color="auto"/>
          </w:divBdr>
        </w:div>
        <w:div w:id="1423917406">
          <w:marLeft w:val="0"/>
          <w:marRight w:val="0"/>
          <w:marTop w:val="0"/>
          <w:marBottom w:val="0"/>
          <w:divBdr>
            <w:top w:val="none" w:sz="0" w:space="0" w:color="auto"/>
            <w:left w:val="none" w:sz="0" w:space="0" w:color="auto"/>
            <w:bottom w:val="none" w:sz="0" w:space="0" w:color="auto"/>
            <w:right w:val="none" w:sz="0" w:space="0" w:color="auto"/>
          </w:divBdr>
        </w:div>
        <w:div w:id="1236550056">
          <w:marLeft w:val="0"/>
          <w:marRight w:val="0"/>
          <w:marTop w:val="0"/>
          <w:marBottom w:val="0"/>
          <w:divBdr>
            <w:top w:val="none" w:sz="0" w:space="0" w:color="auto"/>
            <w:left w:val="none" w:sz="0" w:space="0" w:color="auto"/>
            <w:bottom w:val="none" w:sz="0" w:space="0" w:color="auto"/>
            <w:right w:val="none" w:sz="0" w:space="0" w:color="auto"/>
          </w:divBdr>
        </w:div>
        <w:div w:id="1968777083">
          <w:marLeft w:val="0"/>
          <w:marRight w:val="0"/>
          <w:marTop w:val="0"/>
          <w:marBottom w:val="0"/>
          <w:divBdr>
            <w:top w:val="none" w:sz="0" w:space="0" w:color="auto"/>
            <w:left w:val="none" w:sz="0" w:space="0" w:color="auto"/>
            <w:bottom w:val="none" w:sz="0" w:space="0" w:color="auto"/>
            <w:right w:val="none" w:sz="0" w:space="0" w:color="auto"/>
          </w:divBdr>
        </w:div>
        <w:div w:id="839346875">
          <w:marLeft w:val="0"/>
          <w:marRight w:val="0"/>
          <w:marTop w:val="0"/>
          <w:marBottom w:val="0"/>
          <w:divBdr>
            <w:top w:val="none" w:sz="0" w:space="0" w:color="auto"/>
            <w:left w:val="none" w:sz="0" w:space="0" w:color="auto"/>
            <w:bottom w:val="none" w:sz="0" w:space="0" w:color="auto"/>
            <w:right w:val="none" w:sz="0" w:space="0" w:color="auto"/>
          </w:divBdr>
        </w:div>
        <w:div w:id="649137588">
          <w:marLeft w:val="0"/>
          <w:marRight w:val="0"/>
          <w:marTop w:val="0"/>
          <w:marBottom w:val="0"/>
          <w:divBdr>
            <w:top w:val="none" w:sz="0" w:space="0" w:color="auto"/>
            <w:left w:val="none" w:sz="0" w:space="0" w:color="auto"/>
            <w:bottom w:val="none" w:sz="0" w:space="0" w:color="auto"/>
            <w:right w:val="none" w:sz="0" w:space="0" w:color="auto"/>
          </w:divBdr>
        </w:div>
        <w:div w:id="995306704">
          <w:marLeft w:val="0"/>
          <w:marRight w:val="0"/>
          <w:marTop w:val="0"/>
          <w:marBottom w:val="0"/>
          <w:divBdr>
            <w:top w:val="none" w:sz="0" w:space="0" w:color="auto"/>
            <w:left w:val="none" w:sz="0" w:space="0" w:color="auto"/>
            <w:bottom w:val="none" w:sz="0" w:space="0" w:color="auto"/>
            <w:right w:val="none" w:sz="0" w:space="0" w:color="auto"/>
          </w:divBdr>
        </w:div>
        <w:div w:id="797188164">
          <w:marLeft w:val="0"/>
          <w:marRight w:val="0"/>
          <w:marTop w:val="0"/>
          <w:marBottom w:val="0"/>
          <w:divBdr>
            <w:top w:val="none" w:sz="0" w:space="0" w:color="auto"/>
            <w:left w:val="none" w:sz="0" w:space="0" w:color="auto"/>
            <w:bottom w:val="none" w:sz="0" w:space="0" w:color="auto"/>
            <w:right w:val="none" w:sz="0" w:space="0" w:color="auto"/>
          </w:divBdr>
        </w:div>
      </w:divsChild>
    </w:div>
    <w:div w:id="1720668002">
      <w:bodyDiv w:val="1"/>
      <w:marLeft w:val="0"/>
      <w:marRight w:val="0"/>
      <w:marTop w:val="0"/>
      <w:marBottom w:val="0"/>
      <w:divBdr>
        <w:top w:val="none" w:sz="0" w:space="0" w:color="auto"/>
        <w:left w:val="none" w:sz="0" w:space="0" w:color="auto"/>
        <w:bottom w:val="none" w:sz="0" w:space="0" w:color="auto"/>
        <w:right w:val="none" w:sz="0" w:space="0" w:color="auto"/>
      </w:divBdr>
    </w:div>
    <w:div w:id="1722056448">
      <w:bodyDiv w:val="1"/>
      <w:marLeft w:val="0"/>
      <w:marRight w:val="0"/>
      <w:marTop w:val="0"/>
      <w:marBottom w:val="0"/>
      <w:divBdr>
        <w:top w:val="none" w:sz="0" w:space="0" w:color="auto"/>
        <w:left w:val="none" w:sz="0" w:space="0" w:color="auto"/>
        <w:bottom w:val="none" w:sz="0" w:space="0" w:color="auto"/>
        <w:right w:val="none" w:sz="0" w:space="0" w:color="auto"/>
      </w:divBdr>
    </w:div>
    <w:div w:id="1745757704">
      <w:bodyDiv w:val="1"/>
      <w:marLeft w:val="0"/>
      <w:marRight w:val="0"/>
      <w:marTop w:val="0"/>
      <w:marBottom w:val="0"/>
      <w:divBdr>
        <w:top w:val="none" w:sz="0" w:space="0" w:color="auto"/>
        <w:left w:val="none" w:sz="0" w:space="0" w:color="auto"/>
        <w:bottom w:val="none" w:sz="0" w:space="0" w:color="auto"/>
        <w:right w:val="none" w:sz="0" w:space="0" w:color="auto"/>
      </w:divBdr>
    </w:div>
    <w:div w:id="1750888136">
      <w:bodyDiv w:val="1"/>
      <w:marLeft w:val="0"/>
      <w:marRight w:val="0"/>
      <w:marTop w:val="0"/>
      <w:marBottom w:val="0"/>
      <w:divBdr>
        <w:top w:val="none" w:sz="0" w:space="0" w:color="auto"/>
        <w:left w:val="none" w:sz="0" w:space="0" w:color="auto"/>
        <w:bottom w:val="none" w:sz="0" w:space="0" w:color="auto"/>
        <w:right w:val="none" w:sz="0" w:space="0" w:color="auto"/>
      </w:divBdr>
    </w:div>
    <w:div w:id="1755474820">
      <w:bodyDiv w:val="1"/>
      <w:marLeft w:val="0"/>
      <w:marRight w:val="0"/>
      <w:marTop w:val="0"/>
      <w:marBottom w:val="0"/>
      <w:divBdr>
        <w:top w:val="none" w:sz="0" w:space="0" w:color="auto"/>
        <w:left w:val="none" w:sz="0" w:space="0" w:color="auto"/>
        <w:bottom w:val="none" w:sz="0" w:space="0" w:color="auto"/>
        <w:right w:val="none" w:sz="0" w:space="0" w:color="auto"/>
      </w:divBdr>
    </w:div>
    <w:div w:id="1757902137">
      <w:bodyDiv w:val="1"/>
      <w:marLeft w:val="0"/>
      <w:marRight w:val="0"/>
      <w:marTop w:val="0"/>
      <w:marBottom w:val="0"/>
      <w:divBdr>
        <w:top w:val="none" w:sz="0" w:space="0" w:color="auto"/>
        <w:left w:val="none" w:sz="0" w:space="0" w:color="auto"/>
        <w:bottom w:val="none" w:sz="0" w:space="0" w:color="auto"/>
        <w:right w:val="none" w:sz="0" w:space="0" w:color="auto"/>
      </w:divBdr>
    </w:div>
    <w:div w:id="1768769253">
      <w:bodyDiv w:val="1"/>
      <w:marLeft w:val="0"/>
      <w:marRight w:val="0"/>
      <w:marTop w:val="0"/>
      <w:marBottom w:val="0"/>
      <w:divBdr>
        <w:top w:val="none" w:sz="0" w:space="0" w:color="auto"/>
        <w:left w:val="none" w:sz="0" w:space="0" w:color="auto"/>
        <w:bottom w:val="none" w:sz="0" w:space="0" w:color="auto"/>
        <w:right w:val="none" w:sz="0" w:space="0" w:color="auto"/>
      </w:divBdr>
    </w:div>
    <w:div w:id="1804931089">
      <w:bodyDiv w:val="1"/>
      <w:marLeft w:val="0"/>
      <w:marRight w:val="0"/>
      <w:marTop w:val="0"/>
      <w:marBottom w:val="0"/>
      <w:divBdr>
        <w:top w:val="none" w:sz="0" w:space="0" w:color="auto"/>
        <w:left w:val="none" w:sz="0" w:space="0" w:color="auto"/>
        <w:bottom w:val="none" w:sz="0" w:space="0" w:color="auto"/>
        <w:right w:val="none" w:sz="0" w:space="0" w:color="auto"/>
      </w:divBdr>
    </w:div>
    <w:div w:id="1821264372">
      <w:bodyDiv w:val="1"/>
      <w:marLeft w:val="0"/>
      <w:marRight w:val="0"/>
      <w:marTop w:val="0"/>
      <w:marBottom w:val="0"/>
      <w:divBdr>
        <w:top w:val="none" w:sz="0" w:space="0" w:color="auto"/>
        <w:left w:val="none" w:sz="0" w:space="0" w:color="auto"/>
        <w:bottom w:val="none" w:sz="0" w:space="0" w:color="auto"/>
        <w:right w:val="none" w:sz="0" w:space="0" w:color="auto"/>
      </w:divBdr>
    </w:div>
    <w:div w:id="1827700378">
      <w:bodyDiv w:val="1"/>
      <w:marLeft w:val="0"/>
      <w:marRight w:val="0"/>
      <w:marTop w:val="0"/>
      <w:marBottom w:val="0"/>
      <w:divBdr>
        <w:top w:val="none" w:sz="0" w:space="0" w:color="auto"/>
        <w:left w:val="none" w:sz="0" w:space="0" w:color="auto"/>
        <w:bottom w:val="none" w:sz="0" w:space="0" w:color="auto"/>
        <w:right w:val="none" w:sz="0" w:space="0" w:color="auto"/>
      </w:divBdr>
    </w:div>
    <w:div w:id="1828595962">
      <w:bodyDiv w:val="1"/>
      <w:marLeft w:val="0"/>
      <w:marRight w:val="0"/>
      <w:marTop w:val="0"/>
      <w:marBottom w:val="0"/>
      <w:divBdr>
        <w:top w:val="none" w:sz="0" w:space="0" w:color="auto"/>
        <w:left w:val="none" w:sz="0" w:space="0" w:color="auto"/>
        <w:bottom w:val="none" w:sz="0" w:space="0" w:color="auto"/>
        <w:right w:val="none" w:sz="0" w:space="0" w:color="auto"/>
      </w:divBdr>
    </w:div>
    <w:div w:id="1833794128">
      <w:bodyDiv w:val="1"/>
      <w:marLeft w:val="0"/>
      <w:marRight w:val="0"/>
      <w:marTop w:val="0"/>
      <w:marBottom w:val="0"/>
      <w:divBdr>
        <w:top w:val="none" w:sz="0" w:space="0" w:color="auto"/>
        <w:left w:val="none" w:sz="0" w:space="0" w:color="auto"/>
        <w:bottom w:val="none" w:sz="0" w:space="0" w:color="auto"/>
        <w:right w:val="none" w:sz="0" w:space="0" w:color="auto"/>
      </w:divBdr>
    </w:div>
    <w:div w:id="1876694711">
      <w:bodyDiv w:val="1"/>
      <w:marLeft w:val="0"/>
      <w:marRight w:val="0"/>
      <w:marTop w:val="0"/>
      <w:marBottom w:val="0"/>
      <w:divBdr>
        <w:top w:val="none" w:sz="0" w:space="0" w:color="auto"/>
        <w:left w:val="none" w:sz="0" w:space="0" w:color="auto"/>
        <w:bottom w:val="none" w:sz="0" w:space="0" w:color="auto"/>
        <w:right w:val="none" w:sz="0" w:space="0" w:color="auto"/>
      </w:divBdr>
    </w:div>
    <w:div w:id="1890531413">
      <w:bodyDiv w:val="1"/>
      <w:marLeft w:val="0"/>
      <w:marRight w:val="0"/>
      <w:marTop w:val="0"/>
      <w:marBottom w:val="0"/>
      <w:divBdr>
        <w:top w:val="none" w:sz="0" w:space="0" w:color="auto"/>
        <w:left w:val="none" w:sz="0" w:space="0" w:color="auto"/>
        <w:bottom w:val="none" w:sz="0" w:space="0" w:color="auto"/>
        <w:right w:val="none" w:sz="0" w:space="0" w:color="auto"/>
      </w:divBdr>
    </w:div>
    <w:div w:id="1911650739">
      <w:bodyDiv w:val="1"/>
      <w:marLeft w:val="0"/>
      <w:marRight w:val="0"/>
      <w:marTop w:val="0"/>
      <w:marBottom w:val="0"/>
      <w:divBdr>
        <w:top w:val="none" w:sz="0" w:space="0" w:color="auto"/>
        <w:left w:val="none" w:sz="0" w:space="0" w:color="auto"/>
        <w:bottom w:val="none" w:sz="0" w:space="0" w:color="auto"/>
        <w:right w:val="none" w:sz="0" w:space="0" w:color="auto"/>
      </w:divBdr>
      <w:divsChild>
        <w:div w:id="377631552">
          <w:marLeft w:val="0"/>
          <w:marRight w:val="0"/>
          <w:marTop w:val="0"/>
          <w:marBottom w:val="0"/>
          <w:divBdr>
            <w:top w:val="none" w:sz="0" w:space="0" w:color="auto"/>
            <w:left w:val="none" w:sz="0" w:space="0" w:color="auto"/>
            <w:bottom w:val="none" w:sz="0" w:space="0" w:color="auto"/>
            <w:right w:val="none" w:sz="0" w:space="0" w:color="auto"/>
          </w:divBdr>
        </w:div>
        <w:div w:id="874928445">
          <w:marLeft w:val="0"/>
          <w:marRight w:val="0"/>
          <w:marTop w:val="0"/>
          <w:marBottom w:val="0"/>
          <w:divBdr>
            <w:top w:val="none" w:sz="0" w:space="0" w:color="auto"/>
            <w:left w:val="none" w:sz="0" w:space="0" w:color="auto"/>
            <w:bottom w:val="none" w:sz="0" w:space="0" w:color="auto"/>
            <w:right w:val="none" w:sz="0" w:space="0" w:color="auto"/>
          </w:divBdr>
        </w:div>
        <w:div w:id="425226247">
          <w:marLeft w:val="0"/>
          <w:marRight w:val="0"/>
          <w:marTop w:val="0"/>
          <w:marBottom w:val="0"/>
          <w:divBdr>
            <w:top w:val="none" w:sz="0" w:space="0" w:color="auto"/>
            <w:left w:val="none" w:sz="0" w:space="0" w:color="auto"/>
            <w:bottom w:val="none" w:sz="0" w:space="0" w:color="auto"/>
            <w:right w:val="none" w:sz="0" w:space="0" w:color="auto"/>
          </w:divBdr>
        </w:div>
        <w:div w:id="1749375759">
          <w:marLeft w:val="0"/>
          <w:marRight w:val="0"/>
          <w:marTop w:val="0"/>
          <w:marBottom w:val="0"/>
          <w:divBdr>
            <w:top w:val="none" w:sz="0" w:space="0" w:color="auto"/>
            <w:left w:val="none" w:sz="0" w:space="0" w:color="auto"/>
            <w:bottom w:val="none" w:sz="0" w:space="0" w:color="auto"/>
            <w:right w:val="none" w:sz="0" w:space="0" w:color="auto"/>
          </w:divBdr>
        </w:div>
        <w:div w:id="1838878550">
          <w:marLeft w:val="0"/>
          <w:marRight w:val="0"/>
          <w:marTop w:val="0"/>
          <w:marBottom w:val="0"/>
          <w:divBdr>
            <w:top w:val="none" w:sz="0" w:space="0" w:color="auto"/>
            <w:left w:val="none" w:sz="0" w:space="0" w:color="auto"/>
            <w:bottom w:val="none" w:sz="0" w:space="0" w:color="auto"/>
            <w:right w:val="none" w:sz="0" w:space="0" w:color="auto"/>
          </w:divBdr>
        </w:div>
        <w:div w:id="1568105855">
          <w:marLeft w:val="0"/>
          <w:marRight w:val="0"/>
          <w:marTop w:val="0"/>
          <w:marBottom w:val="0"/>
          <w:divBdr>
            <w:top w:val="none" w:sz="0" w:space="0" w:color="auto"/>
            <w:left w:val="none" w:sz="0" w:space="0" w:color="auto"/>
            <w:bottom w:val="none" w:sz="0" w:space="0" w:color="auto"/>
            <w:right w:val="none" w:sz="0" w:space="0" w:color="auto"/>
          </w:divBdr>
        </w:div>
      </w:divsChild>
    </w:div>
    <w:div w:id="1916239564">
      <w:bodyDiv w:val="1"/>
      <w:marLeft w:val="0"/>
      <w:marRight w:val="0"/>
      <w:marTop w:val="0"/>
      <w:marBottom w:val="0"/>
      <w:divBdr>
        <w:top w:val="none" w:sz="0" w:space="0" w:color="auto"/>
        <w:left w:val="none" w:sz="0" w:space="0" w:color="auto"/>
        <w:bottom w:val="none" w:sz="0" w:space="0" w:color="auto"/>
        <w:right w:val="none" w:sz="0" w:space="0" w:color="auto"/>
      </w:divBdr>
    </w:div>
    <w:div w:id="1943688201">
      <w:bodyDiv w:val="1"/>
      <w:marLeft w:val="0"/>
      <w:marRight w:val="0"/>
      <w:marTop w:val="0"/>
      <w:marBottom w:val="0"/>
      <w:divBdr>
        <w:top w:val="none" w:sz="0" w:space="0" w:color="auto"/>
        <w:left w:val="none" w:sz="0" w:space="0" w:color="auto"/>
        <w:bottom w:val="none" w:sz="0" w:space="0" w:color="auto"/>
        <w:right w:val="none" w:sz="0" w:space="0" w:color="auto"/>
      </w:divBdr>
    </w:div>
    <w:div w:id="1945376586">
      <w:bodyDiv w:val="1"/>
      <w:marLeft w:val="0"/>
      <w:marRight w:val="0"/>
      <w:marTop w:val="0"/>
      <w:marBottom w:val="0"/>
      <w:divBdr>
        <w:top w:val="none" w:sz="0" w:space="0" w:color="auto"/>
        <w:left w:val="none" w:sz="0" w:space="0" w:color="auto"/>
        <w:bottom w:val="none" w:sz="0" w:space="0" w:color="auto"/>
        <w:right w:val="none" w:sz="0" w:space="0" w:color="auto"/>
      </w:divBdr>
    </w:div>
    <w:div w:id="1952736435">
      <w:bodyDiv w:val="1"/>
      <w:marLeft w:val="0"/>
      <w:marRight w:val="0"/>
      <w:marTop w:val="0"/>
      <w:marBottom w:val="0"/>
      <w:divBdr>
        <w:top w:val="none" w:sz="0" w:space="0" w:color="auto"/>
        <w:left w:val="none" w:sz="0" w:space="0" w:color="auto"/>
        <w:bottom w:val="none" w:sz="0" w:space="0" w:color="auto"/>
        <w:right w:val="none" w:sz="0" w:space="0" w:color="auto"/>
      </w:divBdr>
    </w:div>
    <w:div w:id="1981417450">
      <w:bodyDiv w:val="1"/>
      <w:marLeft w:val="0"/>
      <w:marRight w:val="0"/>
      <w:marTop w:val="0"/>
      <w:marBottom w:val="0"/>
      <w:divBdr>
        <w:top w:val="none" w:sz="0" w:space="0" w:color="auto"/>
        <w:left w:val="none" w:sz="0" w:space="0" w:color="auto"/>
        <w:bottom w:val="none" w:sz="0" w:space="0" w:color="auto"/>
        <w:right w:val="none" w:sz="0" w:space="0" w:color="auto"/>
      </w:divBdr>
      <w:divsChild>
        <w:div w:id="1797871390">
          <w:marLeft w:val="0"/>
          <w:marRight w:val="0"/>
          <w:marTop w:val="0"/>
          <w:marBottom w:val="0"/>
          <w:divBdr>
            <w:top w:val="none" w:sz="0" w:space="0" w:color="auto"/>
            <w:left w:val="none" w:sz="0" w:space="0" w:color="auto"/>
            <w:bottom w:val="none" w:sz="0" w:space="0" w:color="auto"/>
            <w:right w:val="none" w:sz="0" w:space="0" w:color="auto"/>
          </w:divBdr>
        </w:div>
        <w:div w:id="686709402">
          <w:marLeft w:val="0"/>
          <w:marRight w:val="0"/>
          <w:marTop w:val="0"/>
          <w:marBottom w:val="0"/>
          <w:divBdr>
            <w:top w:val="none" w:sz="0" w:space="0" w:color="auto"/>
            <w:left w:val="none" w:sz="0" w:space="0" w:color="auto"/>
            <w:bottom w:val="none" w:sz="0" w:space="0" w:color="auto"/>
            <w:right w:val="none" w:sz="0" w:space="0" w:color="auto"/>
          </w:divBdr>
        </w:div>
        <w:div w:id="1892109324">
          <w:marLeft w:val="0"/>
          <w:marRight w:val="0"/>
          <w:marTop w:val="0"/>
          <w:marBottom w:val="0"/>
          <w:divBdr>
            <w:top w:val="none" w:sz="0" w:space="0" w:color="auto"/>
            <w:left w:val="none" w:sz="0" w:space="0" w:color="auto"/>
            <w:bottom w:val="none" w:sz="0" w:space="0" w:color="auto"/>
            <w:right w:val="none" w:sz="0" w:space="0" w:color="auto"/>
          </w:divBdr>
        </w:div>
        <w:div w:id="2037660786">
          <w:marLeft w:val="0"/>
          <w:marRight w:val="0"/>
          <w:marTop w:val="0"/>
          <w:marBottom w:val="0"/>
          <w:divBdr>
            <w:top w:val="none" w:sz="0" w:space="0" w:color="auto"/>
            <w:left w:val="none" w:sz="0" w:space="0" w:color="auto"/>
            <w:bottom w:val="none" w:sz="0" w:space="0" w:color="auto"/>
            <w:right w:val="none" w:sz="0" w:space="0" w:color="auto"/>
          </w:divBdr>
        </w:div>
      </w:divsChild>
    </w:div>
    <w:div w:id="2002729004">
      <w:bodyDiv w:val="1"/>
      <w:marLeft w:val="0"/>
      <w:marRight w:val="0"/>
      <w:marTop w:val="0"/>
      <w:marBottom w:val="0"/>
      <w:divBdr>
        <w:top w:val="none" w:sz="0" w:space="0" w:color="auto"/>
        <w:left w:val="none" w:sz="0" w:space="0" w:color="auto"/>
        <w:bottom w:val="none" w:sz="0" w:space="0" w:color="auto"/>
        <w:right w:val="none" w:sz="0" w:space="0" w:color="auto"/>
      </w:divBdr>
    </w:div>
    <w:div w:id="2018535719">
      <w:bodyDiv w:val="1"/>
      <w:marLeft w:val="0"/>
      <w:marRight w:val="0"/>
      <w:marTop w:val="0"/>
      <w:marBottom w:val="0"/>
      <w:divBdr>
        <w:top w:val="none" w:sz="0" w:space="0" w:color="auto"/>
        <w:left w:val="none" w:sz="0" w:space="0" w:color="auto"/>
        <w:bottom w:val="none" w:sz="0" w:space="0" w:color="auto"/>
        <w:right w:val="none" w:sz="0" w:space="0" w:color="auto"/>
      </w:divBdr>
    </w:div>
    <w:div w:id="2032029667">
      <w:bodyDiv w:val="1"/>
      <w:marLeft w:val="0"/>
      <w:marRight w:val="0"/>
      <w:marTop w:val="0"/>
      <w:marBottom w:val="0"/>
      <w:divBdr>
        <w:top w:val="none" w:sz="0" w:space="0" w:color="auto"/>
        <w:left w:val="none" w:sz="0" w:space="0" w:color="auto"/>
        <w:bottom w:val="none" w:sz="0" w:space="0" w:color="auto"/>
        <w:right w:val="none" w:sz="0" w:space="0" w:color="auto"/>
      </w:divBdr>
    </w:div>
    <w:div w:id="2036348404">
      <w:bodyDiv w:val="1"/>
      <w:marLeft w:val="0"/>
      <w:marRight w:val="0"/>
      <w:marTop w:val="0"/>
      <w:marBottom w:val="0"/>
      <w:divBdr>
        <w:top w:val="none" w:sz="0" w:space="0" w:color="auto"/>
        <w:left w:val="none" w:sz="0" w:space="0" w:color="auto"/>
        <w:bottom w:val="none" w:sz="0" w:space="0" w:color="auto"/>
        <w:right w:val="none" w:sz="0" w:space="0" w:color="auto"/>
      </w:divBdr>
      <w:divsChild>
        <w:div w:id="1704213323">
          <w:marLeft w:val="0"/>
          <w:marRight w:val="0"/>
          <w:marTop w:val="0"/>
          <w:marBottom w:val="0"/>
          <w:divBdr>
            <w:top w:val="none" w:sz="0" w:space="0" w:color="auto"/>
            <w:left w:val="none" w:sz="0" w:space="0" w:color="auto"/>
            <w:bottom w:val="none" w:sz="0" w:space="0" w:color="auto"/>
            <w:right w:val="none" w:sz="0" w:space="0" w:color="auto"/>
          </w:divBdr>
        </w:div>
        <w:div w:id="1322078342">
          <w:marLeft w:val="0"/>
          <w:marRight w:val="0"/>
          <w:marTop w:val="0"/>
          <w:marBottom w:val="0"/>
          <w:divBdr>
            <w:top w:val="none" w:sz="0" w:space="0" w:color="auto"/>
            <w:left w:val="none" w:sz="0" w:space="0" w:color="auto"/>
            <w:bottom w:val="none" w:sz="0" w:space="0" w:color="auto"/>
            <w:right w:val="none" w:sz="0" w:space="0" w:color="auto"/>
          </w:divBdr>
        </w:div>
        <w:div w:id="1211503856">
          <w:marLeft w:val="0"/>
          <w:marRight w:val="0"/>
          <w:marTop w:val="0"/>
          <w:marBottom w:val="0"/>
          <w:divBdr>
            <w:top w:val="none" w:sz="0" w:space="0" w:color="auto"/>
            <w:left w:val="none" w:sz="0" w:space="0" w:color="auto"/>
            <w:bottom w:val="none" w:sz="0" w:space="0" w:color="auto"/>
            <w:right w:val="none" w:sz="0" w:space="0" w:color="auto"/>
          </w:divBdr>
        </w:div>
        <w:div w:id="1192915386">
          <w:marLeft w:val="0"/>
          <w:marRight w:val="0"/>
          <w:marTop w:val="0"/>
          <w:marBottom w:val="0"/>
          <w:divBdr>
            <w:top w:val="none" w:sz="0" w:space="0" w:color="auto"/>
            <w:left w:val="none" w:sz="0" w:space="0" w:color="auto"/>
            <w:bottom w:val="none" w:sz="0" w:space="0" w:color="auto"/>
            <w:right w:val="none" w:sz="0" w:space="0" w:color="auto"/>
          </w:divBdr>
        </w:div>
        <w:div w:id="529874781">
          <w:marLeft w:val="0"/>
          <w:marRight w:val="0"/>
          <w:marTop w:val="0"/>
          <w:marBottom w:val="0"/>
          <w:divBdr>
            <w:top w:val="none" w:sz="0" w:space="0" w:color="auto"/>
            <w:left w:val="none" w:sz="0" w:space="0" w:color="auto"/>
            <w:bottom w:val="none" w:sz="0" w:space="0" w:color="auto"/>
            <w:right w:val="none" w:sz="0" w:space="0" w:color="auto"/>
          </w:divBdr>
        </w:div>
        <w:div w:id="1852179566">
          <w:marLeft w:val="0"/>
          <w:marRight w:val="0"/>
          <w:marTop w:val="0"/>
          <w:marBottom w:val="0"/>
          <w:divBdr>
            <w:top w:val="none" w:sz="0" w:space="0" w:color="auto"/>
            <w:left w:val="none" w:sz="0" w:space="0" w:color="auto"/>
            <w:bottom w:val="none" w:sz="0" w:space="0" w:color="auto"/>
            <w:right w:val="none" w:sz="0" w:space="0" w:color="auto"/>
          </w:divBdr>
        </w:div>
      </w:divsChild>
    </w:div>
    <w:div w:id="2044405611">
      <w:bodyDiv w:val="1"/>
      <w:marLeft w:val="0"/>
      <w:marRight w:val="0"/>
      <w:marTop w:val="0"/>
      <w:marBottom w:val="0"/>
      <w:divBdr>
        <w:top w:val="none" w:sz="0" w:space="0" w:color="auto"/>
        <w:left w:val="none" w:sz="0" w:space="0" w:color="auto"/>
        <w:bottom w:val="none" w:sz="0" w:space="0" w:color="auto"/>
        <w:right w:val="none" w:sz="0" w:space="0" w:color="auto"/>
      </w:divBdr>
    </w:div>
    <w:div w:id="2063403030">
      <w:bodyDiv w:val="1"/>
      <w:marLeft w:val="0"/>
      <w:marRight w:val="0"/>
      <w:marTop w:val="0"/>
      <w:marBottom w:val="0"/>
      <w:divBdr>
        <w:top w:val="none" w:sz="0" w:space="0" w:color="auto"/>
        <w:left w:val="none" w:sz="0" w:space="0" w:color="auto"/>
        <w:bottom w:val="none" w:sz="0" w:space="0" w:color="auto"/>
        <w:right w:val="none" w:sz="0" w:space="0" w:color="auto"/>
      </w:divBdr>
    </w:div>
    <w:div w:id="2066104790">
      <w:bodyDiv w:val="1"/>
      <w:marLeft w:val="0"/>
      <w:marRight w:val="0"/>
      <w:marTop w:val="0"/>
      <w:marBottom w:val="0"/>
      <w:divBdr>
        <w:top w:val="none" w:sz="0" w:space="0" w:color="auto"/>
        <w:left w:val="none" w:sz="0" w:space="0" w:color="auto"/>
        <w:bottom w:val="none" w:sz="0" w:space="0" w:color="auto"/>
        <w:right w:val="none" w:sz="0" w:space="0" w:color="auto"/>
      </w:divBdr>
    </w:div>
    <w:div w:id="2070106100">
      <w:bodyDiv w:val="1"/>
      <w:marLeft w:val="0"/>
      <w:marRight w:val="0"/>
      <w:marTop w:val="0"/>
      <w:marBottom w:val="0"/>
      <w:divBdr>
        <w:top w:val="none" w:sz="0" w:space="0" w:color="auto"/>
        <w:left w:val="none" w:sz="0" w:space="0" w:color="auto"/>
        <w:bottom w:val="none" w:sz="0" w:space="0" w:color="auto"/>
        <w:right w:val="none" w:sz="0" w:space="0" w:color="auto"/>
      </w:divBdr>
    </w:div>
    <w:div w:id="2070374472">
      <w:bodyDiv w:val="1"/>
      <w:marLeft w:val="0"/>
      <w:marRight w:val="0"/>
      <w:marTop w:val="0"/>
      <w:marBottom w:val="0"/>
      <w:divBdr>
        <w:top w:val="none" w:sz="0" w:space="0" w:color="auto"/>
        <w:left w:val="none" w:sz="0" w:space="0" w:color="auto"/>
        <w:bottom w:val="none" w:sz="0" w:space="0" w:color="auto"/>
        <w:right w:val="none" w:sz="0" w:space="0" w:color="auto"/>
      </w:divBdr>
      <w:divsChild>
        <w:div w:id="1928534045">
          <w:marLeft w:val="0"/>
          <w:marRight w:val="0"/>
          <w:marTop w:val="0"/>
          <w:marBottom w:val="0"/>
          <w:divBdr>
            <w:top w:val="none" w:sz="0" w:space="0" w:color="auto"/>
            <w:left w:val="none" w:sz="0" w:space="0" w:color="auto"/>
            <w:bottom w:val="none" w:sz="0" w:space="0" w:color="auto"/>
            <w:right w:val="none" w:sz="0" w:space="0" w:color="auto"/>
          </w:divBdr>
        </w:div>
        <w:div w:id="764425408">
          <w:marLeft w:val="0"/>
          <w:marRight w:val="0"/>
          <w:marTop w:val="0"/>
          <w:marBottom w:val="0"/>
          <w:divBdr>
            <w:top w:val="none" w:sz="0" w:space="0" w:color="auto"/>
            <w:left w:val="none" w:sz="0" w:space="0" w:color="auto"/>
            <w:bottom w:val="none" w:sz="0" w:space="0" w:color="auto"/>
            <w:right w:val="none" w:sz="0" w:space="0" w:color="auto"/>
          </w:divBdr>
        </w:div>
        <w:div w:id="840390608">
          <w:marLeft w:val="0"/>
          <w:marRight w:val="0"/>
          <w:marTop w:val="0"/>
          <w:marBottom w:val="0"/>
          <w:divBdr>
            <w:top w:val="none" w:sz="0" w:space="0" w:color="auto"/>
            <w:left w:val="none" w:sz="0" w:space="0" w:color="auto"/>
            <w:bottom w:val="none" w:sz="0" w:space="0" w:color="auto"/>
            <w:right w:val="none" w:sz="0" w:space="0" w:color="auto"/>
          </w:divBdr>
        </w:div>
      </w:divsChild>
    </w:div>
    <w:div w:id="2081443057">
      <w:bodyDiv w:val="1"/>
      <w:marLeft w:val="0"/>
      <w:marRight w:val="0"/>
      <w:marTop w:val="0"/>
      <w:marBottom w:val="0"/>
      <w:divBdr>
        <w:top w:val="none" w:sz="0" w:space="0" w:color="auto"/>
        <w:left w:val="none" w:sz="0" w:space="0" w:color="auto"/>
        <w:bottom w:val="none" w:sz="0" w:space="0" w:color="auto"/>
        <w:right w:val="none" w:sz="0" w:space="0" w:color="auto"/>
      </w:divBdr>
    </w:div>
    <w:div w:id="2093116495">
      <w:bodyDiv w:val="1"/>
      <w:marLeft w:val="0"/>
      <w:marRight w:val="0"/>
      <w:marTop w:val="0"/>
      <w:marBottom w:val="0"/>
      <w:divBdr>
        <w:top w:val="none" w:sz="0" w:space="0" w:color="auto"/>
        <w:left w:val="none" w:sz="0" w:space="0" w:color="auto"/>
        <w:bottom w:val="none" w:sz="0" w:space="0" w:color="auto"/>
        <w:right w:val="none" w:sz="0" w:space="0" w:color="auto"/>
      </w:divBdr>
    </w:div>
    <w:div w:id="2107116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jpeg"/><Relationship Id="rId63" Type="http://schemas.openxmlformats.org/officeDocument/2006/relationships/image" Target="media/image44.png"/><Relationship Id="rId68" Type="http://schemas.openxmlformats.org/officeDocument/2006/relationships/image" Target="media/image48.png"/><Relationship Id="rId84" Type="http://schemas.openxmlformats.org/officeDocument/2006/relationships/image" Target="media/image60.jpeg"/><Relationship Id="rId89" Type="http://schemas.openxmlformats.org/officeDocument/2006/relationships/image" Target="media/image65.jpeg"/><Relationship Id="rId112" Type="http://schemas.openxmlformats.org/officeDocument/2006/relationships/fontTable" Target="fontTable.xml"/><Relationship Id="rId16" Type="http://schemas.openxmlformats.org/officeDocument/2006/relationships/image" Target="media/image2.png"/><Relationship Id="rId107" Type="http://schemas.openxmlformats.org/officeDocument/2006/relationships/image" Target="media/image81.png"/><Relationship Id="rId11" Type="http://schemas.openxmlformats.org/officeDocument/2006/relationships/image" Target="media/image1.jpeg"/><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hyperlink" Target="https://es.itpedia.nl/2019/01/23/black-box-testing-software-op-de-pijnbank/" TargetMode="External"/><Relationship Id="rId74" Type="http://schemas.openxmlformats.org/officeDocument/2006/relationships/hyperlink" Target="mailto:claudio.pilataxi@espoch.edu.ec" TargetMode="External"/><Relationship Id="rId79" Type="http://schemas.openxmlformats.org/officeDocument/2006/relationships/image" Target="media/image55.jpeg"/><Relationship Id="rId102" Type="http://schemas.openxmlformats.org/officeDocument/2006/relationships/image" Target="media/image77.png"/><Relationship Id="rId5" Type="http://schemas.openxmlformats.org/officeDocument/2006/relationships/numbering" Target="numbering.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5.png"/><Relationship Id="rId69" Type="http://schemas.openxmlformats.org/officeDocument/2006/relationships/image" Target="media/image49.png"/><Relationship Id="rId113" Type="http://schemas.openxmlformats.org/officeDocument/2006/relationships/theme" Target="theme/theme1.xml"/><Relationship Id="rId80" Type="http://schemas.openxmlformats.org/officeDocument/2006/relationships/image" Target="media/image56.jpeg"/><Relationship Id="rId85" Type="http://schemas.openxmlformats.org/officeDocument/2006/relationships/image" Target="media/image61.jpeg"/><Relationship Id="rId12" Type="http://schemas.openxmlformats.org/officeDocument/2006/relationships/footer" Target="footer1.xml"/><Relationship Id="rId17" Type="http://schemas.openxmlformats.org/officeDocument/2006/relationships/image" Target="media/image3.png"/><Relationship Id="rId33" Type="http://schemas.openxmlformats.org/officeDocument/2006/relationships/image" Target="media/image19.png"/><Relationship Id="rId38" Type="http://schemas.openxmlformats.org/officeDocument/2006/relationships/image" Target="media/image24.jpeg"/><Relationship Id="rId59" Type="http://schemas.openxmlformats.org/officeDocument/2006/relationships/hyperlink" Target="https://es.itpedia.nl/2019/01/23/black-box-testing-software-op-de-pijnbank/" TargetMode="External"/><Relationship Id="rId103" Type="http://schemas.openxmlformats.org/officeDocument/2006/relationships/image" Target="media/image78.png"/><Relationship Id="rId108" Type="http://schemas.openxmlformats.org/officeDocument/2006/relationships/image" Target="media/image82.png"/><Relationship Id="rId54" Type="http://schemas.openxmlformats.org/officeDocument/2006/relationships/image" Target="media/image40.png"/><Relationship Id="rId70" Type="http://schemas.openxmlformats.org/officeDocument/2006/relationships/image" Target="media/image50.png"/><Relationship Id="rId75" Type="http://schemas.openxmlformats.org/officeDocument/2006/relationships/image" Target="media/image51.jpe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jpeg"/><Relationship Id="rId57" Type="http://schemas.openxmlformats.org/officeDocument/2006/relationships/hyperlink" Target="https://es.itpedia.nl/2019/01/23/black-box-testing-software-op-de-pijnbank/" TargetMode="External"/><Relationship Id="rId106" Type="http://schemas.openxmlformats.org/officeDocument/2006/relationships/image" Target="media/image80.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hyperlink" Target="https://es.itpedia.nl/2018/02/05/white-box-testing-onder-de-loep/" TargetMode="External"/><Relationship Id="rId65" Type="http://schemas.openxmlformats.org/officeDocument/2006/relationships/image" Target="media/image46.png"/><Relationship Id="rId73" Type="http://schemas.openxmlformats.org/officeDocument/2006/relationships/hyperlink" Target="mailto:wilmer.aldas@espoch.edu.ec" TargetMode="External"/><Relationship Id="rId78" Type="http://schemas.openxmlformats.org/officeDocument/2006/relationships/image" Target="media/image54.jpeg"/><Relationship Id="rId81" Type="http://schemas.openxmlformats.org/officeDocument/2006/relationships/image" Target="media/image57.jpeg"/><Relationship Id="rId86" Type="http://schemas.openxmlformats.org/officeDocument/2006/relationships/image" Target="media/image62.jpeg"/><Relationship Id="rId94" Type="http://schemas.openxmlformats.org/officeDocument/2006/relationships/image" Target="media/image70.png"/><Relationship Id="rId99" Type="http://schemas.openxmlformats.org/officeDocument/2006/relationships/chart" Target="charts/chart1.xml"/><Relationship Id="rId101" Type="http://schemas.openxmlformats.org/officeDocument/2006/relationships/image" Target="media/image76.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5.png"/><Relationship Id="rId109" Type="http://schemas.openxmlformats.org/officeDocument/2006/relationships/image" Target="media/image83.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52.jpeg"/><Relationship Id="rId97" Type="http://schemas.openxmlformats.org/officeDocument/2006/relationships/image" Target="media/image73.jpeg"/><Relationship Id="rId104" Type="http://schemas.openxmlformats.org/officeDocument/2006/relationships/image" Target="media/image79.png"/><Relationship Id="rId7" Type="http://schemas.openxmlformats.org/officeDocument/2006/relationships/settings" Target="settings.xml"/><Relationship Id="rId71" Type="http://schemas.openxmlformats.org/officeDocument/2006/relationships/hyperlink" Target="mailto:danilo.pastor@espoch.edu.ec" TargetMode="External"/><Relationship Id="rId92"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47.png"/><Relationship Id="rId87" Type="http://schemas.openxmlformats.org/officeDocument/2006/relationships/image" Target="media/image63.jpeg"/><Relationship Id="rId110" Type="http://schemas.openxmlformats.org/officeDocument/2006/relationships/chart" Target="charts/chart3.xml"/><Relationship Id="rId61" Type="http://schemas.openxmlformats.org/officeDocument/2006/relationships/image" Target="media/image42.png"/><Relationship Id="rId82" Type="http://schemas.openxmlformats.org/officeDocument/2006/relationships/image" Target="media/image58.jpeg"/><Relationship Id="rId19" Type="http://schemas.openxmlformats.org/officeDocument/2006/relationships/image" Target="media/image5.pn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hyperlink" Target="http://www.pmoinformatica.com/2016/01/elaborar-plan-pruebas-software.html" TargetMode="External"/><Relationship Id="rId77" Type="http://schemas.openxmlformats.org/officeDocument/2006/relationships/image" Target="media/image53.jpeg"/><Relationship Id="rId100" Type="http://schemas.openxmlformats.org/officeDocument/2006/relationships/image" Target="media/image75.png"/><Relationship Id="rId105" Type="http://schemas.openxmlformats.org/officeDocument/2006/relationships/chart" Target="charts/chart2.xm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hyperlink" Target="mailto:carlos.guffante@espoch.edu.ec" TargetMode="External"/><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hyperlink" Target="https://proyectosagiles.org/que-es-scrum/" TargetMode="External"/><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3.png"/><Relationship Id="rId83" Type="http://schemas.openxmlformats.org/officeDocument/2006/relationships/image" Target="media/image59.jpeg"/><Relationship Id="rId88" Type="http://schemas.openxmlformats.org/officeDocument/2006/relationships/image" Target="media/image64.jpeg"/><Relationship Id="rId111" Type="http://schemas.openxmlformats.org/officeDocument/2006/relationships/footer" Target="footer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alda\OneDrive\Documents\burndown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laudio\Desktop\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alda\OneDrive\Documents\datos%20estadisticos%20tesi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urnDown</a:t>
            </a:r>
            <a:r>
              <a:rPr lang="en-US" baseline="0"/>
              <a:t> Char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Hoja1!$C$1</c:f>
              <c:strCache>
                <c:ptCount val="1"/>
                <c:pt idx="0">
                  <c:v>Puntos estimado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xVal>
          <c:yVal>
            <c:numRef>
              <c:f>Hoja1!$C$2:$C$16</c:f>
              <c:numCache>
                <c:formatCode>General</c:formatCode>
                <c:ptCount val="15"/>
                <c:pt idx="0">
                  <c:v>1752</c:v>
                </c:pt>
                <c:pt idx="1">
                  <c:v>1632</c:v>
                </c:pt>
                <c:pt idx="2">
                  <c:v>1512</c:v>
                </c:pt>
                <c:pt idx="3">
                  <c:v>1392</c:v>
                </c:pt>
                <c:pt idx="4">
                  <c:v>1272</c:v>
                </c:pt>
                <c:pt idx="5">
                  <c:v>1152</c:v>
                </c:pt>
                <c:pt idx="6">
                  <c:v>1032</c:v>
                </c:pt>
                <c:pt idx="7">
                  <c:v>912</c:v>
                </c:pt>
                <c:pt idx="8">
                  <c:v>792</c:v>
                </c:pt>
                <c:pt idx="9">
                  <c:v>672</c:v>
                </c:pt>
                <c:pt idx="10">
                  <c:v>552</c:v>
                </c:pt>
                <c:pt idx="11">
                  <c:v>432</c:v>
                </c:pt>
                <c:pt idx="12">
                  <c:v>312</c:v>
                </c:pt>
                <c:pt idx="13">
                  <c:v>192</c:v>
                </c:pt>
                <c:pt idx="14">
                  <c:v>72</c:v>
                </c:pt>
              </c:numCache>
            </c:numRef>
          </c:yVal>
          <c:smooth val="0"/>
          <c:extLst>
            <c:ext xmlns:c16="http://schemas.microsoft.com/office/drawing/2014/chart" uri="{C3380CC4-5D6E-409C-BE32-E72D297353CC}">
              <c16:uniqueId val="{00000000-4C68-483F-8D20-6BFEB181F50E}"/>
            </c:ext>
          </c:extLst>
        </c:ser>
        <c:ser>
          <c:idx val="1"/>
          <c:order val="1"/>
          <c:tx>
            <c:strRef>
              <c:f>Hoja1!$E$1</c:f>
              <c:strCache>
                <c:ptCount val="1"/>
                <c:pt idx="0">
                  <c:v>puntos reale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oja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xVal>
          <c:yVal>
            <c:numRef>
              <c:f>Hoja1!$E$2:$E$16</c:f>
              <c:numCache>
                <c:formatCode>General</c:formatCode>
                <c:ptCount val="15"/>
                <c:pt idx="0">
                  <c:v>1752</c:v>
                </c:pt>
                <c:pt idx="1">
                  <c:v>1632</c:v>
                </c:pt>
                <c:pt idx="2">
                  <c:v>1512</c:v>
                </c:pt>
                <c:pt idx="3">
                  <c:v>1392</c:v>
                </c:pt>
                <c:pt idx="4">
                  <c:v>1272</c:v>
                </c:pt>
                <c:pt idx="5">
                  <c:v>1152</c:v>
                </c:pt>
                <c:pt idx="6">
                  <c:v>1032</c:v>
                </c:pt>
                <c:pt idx="7">
                  <c:v>944</c:v>
                </c:pt>
                <c:pt idx="8">
                  <c:v>792</c:v>
                </c:pt>
                <c:pt idx="9">
                  <c:v>688</c:v>
                </c:pt>
                <c:pt idx="10">
                  <c:v>552</c:v>
                </c:pt>
                <c:pt idx="11">
                  <c:v>456</c:v>
                </c:pt>
                <c:pt idx="12">
                  <c:v>344</c:v>
                </c:pt>
                <c:pt idx="13">
                  <c:v>192</c:v>
                </c:pt>
                <c:pt idx="14">
                  <c:v>72</c:v>
                </c:pt>
              </c:numCache>
            </c:numRef>
          </c:yVal>
          <c:smooth val="0"/>
          <c:extLst>
            <c:ext xmlns:c16="http://schemas.microsoft.com/office/drawing/2014/chart" uri="{C3380CC4-5D6E-409C-BE32-E72D297353CC}">
              <c16:uniqueId val="{00000001-4C68-483F-8D20-6BFEB181F50E}"/>
            </c:ext>
          </c:extLst>
        </c:ser>
        <c:dLbls>
          <c:showLegendKey val="0"/>
          <c:showVal val="0"/>
          <c:showCatName val="0"/>
          <c:showSerName val="0"/>
          <c:showPercent val="0"/>
          <c:showBubbleSize val="0"/>
        </c:dLbls>
        <c:axId val="606618208"/>
        <c:axId val="606621120"/>
      </c:scatterChart>
      <c:valAx>
        <c:axId val="6066182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ri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621120"/>
        <c:crosses val="autoZero"/>
        <c:crossBetween val="midCat"/>
      </c:valAx>
      <c:valAx>
        <c:axId val="606621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unt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6182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US"/>
              <a:t>Cobertura de código del proyecto</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8.4638164999249588E-2"/>
          <c:y val="0.11315710667454761"/>
          <c:w val="0.88932743239731016"/>
          <c:h val="0.62827144617606023"/>
        </c:manualLayout>
      </c:layout>
      <c:barChart>
        <c:barDir val="col"/>
        <c:grouping val="clustered"/>
        <c:varyColors val="0"/>
        <c:ser>
          <c:idx val="0"/>
          <c:order val="0"/>
          <c:tx>
            <c:strRef>
              <c:f>Hoja1!$B$1</c:f>
              <c:strCache>
                <c:ptCount val="1"/>
                <c:pt idx="0">
                  <c:v>Cobertura deseada</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Lbl>
              <c:idx val="0"/>
              <c:tx>
                <c:rich>
                  <a:bodyPr/>
                  <a:lstStyle/>
                  <a:p>
                    <a:r>
                      <a:rPr lang="en-US"/>
                      <a:t>100%, </a:t>
                    </a:r>
                    <a:fld id="{1095072C-2215-482B-9C0E-FFBBE4CF6F14}" type="VALUE">
                      <a:rPr lang="en-US"/>
                      <a:pPr/>
                      <a:t>[VALOR]</a:t>
                    </a:fld>
                    <a:r>
                      <a:rPr lang="en-US"/>
                      <a:t>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D2E-4633-BE72-77A04EAAB444}"/>
                </c:ext>
              </c:extLst>
            </c:dLbl>
            <c:dLbl>
              <c:idx val="1"/>
              <c:tx>
                <c:rich>
                  <a:bodyPr/>
                  <a:lstStyle/>
                  <a:p>
                    <a:r>
                      <a:rPr lang="en-US" sz="800" b="0" i="0" u="none" strike="noStrike" kern="1200" baseline="0">
                        <a:solidFill>
                          <a:sysClr val="windowText" lastClr="000000">
                            <a:lumMod val="75000"/>
                            <a:lumOff val="25000"/>
                          </a:sysClr>
                        </a:solidFill>
                      </a:rPr>
                      <a:t>100%, </a:t>
                    </a:r>
                    <a:fld id="{BD5018D9-3C80-416F-B4F0-D7BB407A0A60}"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D2E-4633-BE72-77A04EAAB444}"/>
                </c:ext>
              </c:extLst>
            </c:dLbl>
            <c:dLbl>
              <c:idx val="2"/>
              <c:tx>
                <c:rich>
                  <a:bodyPr/>
                  <a:lstStyle/>
                  <a:p>
                    <a:r>
                      <a:rPr lang="en-US" sz="800" b="0" i="0" u="none" strike="noStrike" kern="1200" baseline="0">
                        <a:solidFill>
                          <a:sysClr val="windowText" lastClr="000000">
                            <a:lumMod val="75000"/>
                            <a:lumOff val="25000"/>
                          </a:sysClr>
                        </a:solidFill>
                      </a:rPr>
                      <a:t>100%, </a:t>
                    </a:r>
                    <a:fld id="{0D378E2F-BBF5-4F51-802E-2BA7EFCF2976}"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3D2E-4633-BE72-77A04EAAB444}"/>
                </c:ext>
              </c:extLst>
            </c:dLbl>
            <c:dLbl>
              <c:idx val="3"/>
              <c:tx>
                <c:rich>
                  <a:bodyPr/>
                  <a:lstStyle/>
                  <a:p>
                    <a:r>
                      <a:rPr lang="en-US" sz="800" b="0" i="0" u="none" strike="noStrike" kern="1200" baseline="0">
                        <a:solidFill>
                          <a:sysClr val="windowText" lastClr="000000">
                            <a:lumMod val="75000"/>
                            <a:lumOff val="25000"/>
                          </a:sysClr>
                        </a:solidFill>
                      </a:rPr>
                      <a:t>100%, </a:t>
                    </a:r>
                    <a:fld id="{4E3B38C6-C540-4697-84AA-D3401933B90A}"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D2E-4633-BE72-77A04EAAB444}"/>
                </c:ext>
              </c:extLst>
            </c:dLbl>
            <c:dLbl>
              <c:idx val="4"/>
              <c:tx>
                <c:rich>
                  <a:bodyPr/>
                  <a:lstStyle/>
                  <a:p>
                    <a:r>
                      <a:rPr lang="en-US" sz="800" b="0" i="0" u="none" strike="noStrike" kern="1200" baseline="0">
                        <a:solidFill>
                          <a:sysClr val="windowText" lastClr="000000">
                            <a:lumMod val="75000"/>
                            <a:lumOff val="25000"/>
                          </a:sysClr>
                        </a:solidFill>
                      </a:rPr>
                      <a:t>100%, </a:t>
                    </a:r>
                    <a:fld id="{CB8F31D6-E4BA-4631-AF05-B115F262CB9D}"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D2E-4633-BE72-77A04EAAB444}"/>
                </c:ext>
              </c:extLst>
            </c:dLbl>
            <c:dLbl>
              <c:idx val="5"/>
              <c:tx>
                <c:rich>
                  <a:bodyPr/>
                  <a:lstStyle/>
                  <a:p>
                    <a:r>
                      <a:rPr lang="en-US" sz="800" b="0" i="0" u="none" strike="noStrike" kern="1200" baseline="0">
                        <a:solidFill>
                          <a:sysClr val="windowText" lastClr="000000">
                            <a:lumMod val="75000"/>
                            <a:lumOff val="25000"/>
                          </a:sysClr>
                        </a:solidFill>
                      </a:rPr>
                      <a:t>100%, </a:t>
                    </a:r>
                    <a:fld id="{E6D70202-5FFD-43EA-BF54-0B8460F47A6D}"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3D2E-4633-BE72-77A04EAAB444}"/>
                </c:ext>
              </c:extLst>
            </c:dLbl>
            <c:dLbl>
              <c:idx val="6"/>
              <c:tx>
                <c:rich>
                  <a:bodyPr/>
                  <a:lstStyle/>
                  <a:p>
                    <a:r>
                      <a:rPr lang="en-US" sz="800" b="0" i="0" u="none" strike="noStrike" kern="1200" baseline="0">
                        <a:solidFill>
                          <a:sysClr val="windowText" lastClr="000000">
                            <a:lumMod val="75000"/>
                            <a:lumOff val="25000"/>
                          </a:sysClr>
                        </a:solidFill>
                      </a:rPr>
                      <a:t>100%, </a:t>
                    </a:r>
                    <a:fld id="{769E265F-9914-4C16-813E-FDC1DFD4E677}"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3D2E-4633-BE72-77A04EAAB444}"/>
                </c:ext>
              </c:extLst>
            </c:dLbl>
            <c:dLbl>
              <c:idx val="7"/>
              <c:tx>
                <c:rich>
                  <a:bodyPr/>
                  <a:lstStyle/>
                  <a:p>
                    <a:r>
                      <a:rPr lang="en-US" sz="800" b="0" i="0" u="none" strike="noStrike" kern="1200" baseline="0">
                        <a:solidFill>
                          <a:sysClr val="windowText" lastClr="000000">
                            <a:lumMod val="75000"/>
                            <a:lumOff val="25000"/>
                          </a:sysClr>
                        </a:solidFill>
                      </a:rPr>
                      <a:t>100%, </a:t>
                    </a:r>
                    <a:fld id="{796E467F-F9DF-40D6-927C-4DE7CE1637BE}"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3D2E-4633-BE72-77A04EAAB444}"/>
                </c:ext>
              </c:extLst>
            </c:dLbl>
            <c:dLbl>
              <c:idx val="8"/>
              <c:tx>
                <c:rich>
                  <a:bodyPr/>
                  <a:lstStyle/>
                  <a:p>
                    <a:r>
                      <a:rPr lang="en-US" sz="800" b="0" i="0" u="none" strike="noStrike" kern="1200" baseline="0">
                        <a:solidFill>
                          <a:sysClr val="windowText" lastClr="000000">
                            <a:lumMod val="75000"/>
                            <a:lumOff val="25000"/>
                          </a:sysClr>
                        </a:solidFill>
                      </a:rPr>
                      <a:t>100%, </a:t>
                    </a:r>
                    <a:fld id="{47B6BE09-88A8-4B95-B692-30EA81A8B7F9}"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3D2E-4633-BE72-77A04EAAB444}"/>
                </c:ext>
              </c:extLst>
            </c:dLbl>
            <c:dLbl>
              <c:idx val="9"/>
              <c:tx>
                <c:rich>
                  <a:bodyPr/>
                  <a:lstStyle/>
                  <a:p>
                    <a:r>
                      <a:rPr lang="en-US" sz="800" b="0" i="0" u="none" strike="noStrike" kern="1200" baseline="0">
                        <a:solidFill>
                          <a:sysClr val="windowText" lastClr="000000">
                            <a:lumMod val="75000"/>
                            <a:lumOff val="25000"/>
                          </a:sysClr>
                        </a:solidFill>
                      </a:rPr>
                      <a:t>100%, </a:t>
                    </a:r>
                    <a:fld id="{85A1E7DA-C580-45A0-8E6F-3572CA5AADA7}"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3D2E-4633-BE72-77A04EAAB444}"/>
                </c:ext>
              </c:extLst>
            </c:dLbl>
            <c:dLbl>
              <c:idx val="10"/>
              <c:tx>
                <c:rich>
                  <a:bodyPr/>
                  <a:lstStyle/>
                  <a:p>
                    <a:r>
                      <a:rPr lang="en-US" sz="800" b="0" i="0" u="none" strike="noStrike" kern="1200" baseline="0">
                        <a:solidFill>
                          <a:sysClr val="windowText" lastClr="000000">
                            <a:lumMod val="75000"/>
                            <a:lumOff val="25000"/>
                          </a:sysClr>
                        </a:solidFill>
                      </a:rPr>
                      <a:t>100%, </a:t>
                    </a:r>
                    <a:fld id="{4D4145B2-54EC-4B51-89C0-707BA63E0F1F}"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3D2E-4633-BE72-77A04EAAB444}"/>
                </c:ext>
              </c:extLst>
            </c:dLbl>
            <c:dLbl>
              <c:idx val="11"/>
              <c:tx>
                <c:rich>
                  <a:bodyPr/>
                  <a:lstStyle/>
                  <a:p>
                    <a:r>
                      <a:rPr lang="en-US" sz="800" b="0" i="0" u="none" strike="noStrike" kern="1200" baseline="0">
                        <a:solidFill>
                          <a:sysClr val="windowText" lastClr="000000">
                            <a:lumMod val="75000"/>
                            <a:lumOff val="25000"/>
                          </a:sysClr>
                        </a:solidFill>
                      </a:rPr>
                      <a:t>100%, </a:t>
                    </a:r>
                    <a:fld id="{F4A07D2B-3BE2-4809-AACE-92D2202D6AE6}"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3D2E-4633-BE72-77A04EAAB444}"/>
                </c:ext>
              </c:extLst>
            </c:dLbl>
            <c:dLbl>
              <c:idx val="12"/>
              <c:tx>
                <c:rich>
                  <a:bodyPr/>
                  <a:lstStyle/>
                  <a:p>
                    <a:r>
                      <a:rPr lang="en-US" sz="800" b="0" i="0" u="none" strike="noStrike" kern="1200" baseline="0">
                        <a:solidFill>
                          <a:sysClr val="windowText" lastClr="000000">
                            <a:lumMod val="75000"/>
                            <a:lumOff val="25000"/>
                          </a:sysClr>
                        </a:solidFill>
                      </a:rPr>
                      <a:t>100%, </a:t>
                    </a:r>
                    <a:fld id="{9D804C7F-6418-45C9-8A36-8B9857FEB45C}"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3D2E-4633-BE72-77A04EAAB444}"/>
                </c:ext>
              </c:extLst>
            </c:dLbl>
            <c:dLbl>
              <c:idx val="13"/>
              <c:tx>
                <c:rich>
                  <a:bodyPr/>
                  <a:lstStyle/>
                  <a:p>
                    <a:r>
                      <a:rPr lang="en-US" sz="800" b="0" i="0" u="none" strike="noStrike" kern="1200" baseline="0">
                        <a:solidFill>
                          <a:sysClr val="windowText" lastClr="000000">
                            <a:lumMod val="75000"/>
                            <a:lumOff val="25000"/>
                          </a:sysClr>
                        </a:solidFill>
                      </a:rPr>
                      <a:t>100%, </a:t>
                    </a:r>
                    <a:fld id="{4F8BD89D-36EF-4111-B919-575D438F34D8}" type="VALUE">
                      <a:rPr lang="en-US"/>
                      <a:pPr/>
                      <a:t>[VALOR]</a:t>
                    </a:fld>
                    <a:endParaRPr lang="en-US" sz="800" b="0" i="0" u="none" strike="noStrike" kern="1200" baseline="0">
                      <a:solidFill>
                        <a:sysClr val="windowText" lastClr="000000">
                          <a:lumMod val="75000"/>
                          <a:lumOff val="25000"/>
                        </a:sysClr>
                      </a:solidFill>
                    </a:endParaRP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3D2E-4633-BE72-77A04EAAB444}"/>
                </c:ext>
              </c:extLst>
            </c:dLbl>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2:$A$15</c:f>
              <c:strCache>
                <c:ptCount val="14"/>
                <c:pt idx="0">
                  <c:v>Sprint 2</c:v>
                </c:pt>
                <c:pt idx="1">
                  <c:v>Sprint 3</c:v>
                </c:pt>
                <c:pt idx="2">
                  <c:v>Sprint 4</c:v>
                </c:pt>
                <c:pt idx="3">
                  <c:v>Sprint 5</c:v>
                </c:pt>
                <c:pt idx="4">
                  <c:v>Sprint 6</c:v>
                </c:pt>
                <c:pt idx="5">
                  <c:v>Sprint 7</c:v>
                </c:pt>
                <c:pt idx="6">
                  <c:v>Sprint 8</c:v>
                </c:pt>
                <c:pt idx="7">
                  <c:v>Sprint 9</c:v>
                </c:pt>
                <c:pt idx="8">
                  <c:v>Sprint 10</c:v>
                </c:pt>
                <c:pt idx="9">
                  <c:v>Sprint 11</c:v>
                </c:pt>
                <c:pt idx="10">
                  <c:v>Sprint 12</c:v>
                </c:pt>
                <c:pt idx="11">
                  <c:v>Sprint 13</c:v>
                </c:pt>
                <c:pt idx="12">
                  <c:v>Sprint 14</c:v>
                </c:pt>
                <c:pt idx="13">
                  <c:v>Sprint 15</c:v>
                </c:pt>
              </c:strCache>
            </c:strRef>
          </c:cat>
          <c:val>
            <c:numRef>
              <c:f>Hoja1!$B$2:$B$15</c:f>
              <c:numCache>
                <c:formatCode>General</c:formatCode>
                <c:ptCount val="14"/>
                <c:pt idx="0">
                  <c:v>235</c:v>
                </c:pt>
                <c:pt idx="1">
                  <c:v>84</c:v>
                </c:pt>
                <c:pt idx="2">
                  <c:v>107</c:v>
                </c:pt>
                <c:pt idx="3">
                  <c:v>83</c:v>
                </c:pt>
                <c:pt idx="4">
                  <c:v>91</c:v>
                </c:pt>
                <c:pt idx="5">
                  <c:v>158</c:v>
                </c:pt>
                <c:pt idx="6">
                  <c:v>77</c:v>
                </c:pt>
                <c:pt idx="7">
                  <c:v>152</c:v>
                </c:pt>
                <c:pt idx="8">
                  <c:v>52</c:v>
                </c:pt>
                <c:pt idx="9">
                  <c:v>115</c:v>
                </c:pt>
                <c:pt idx="10">
                  <c:v>216</c:v>
                </c:pt>
                <c:pt idx="11">
                  <c:v>72</c:v>
                </c:pt>
                <c:pt idx="12">
                  <c:v>105</c:v>
                </c:pt>
                <c:pt idx="13">
                  <c:v>198</c:v>
                </c:pt>
              </c:numCache>
            </c:numRef>
          </c:val>
          <c:extLst>
            <c:ext xmlns:c16="http://schemas.microsoft.com/office/drawing/2014/chart" uri="{C3380CC4-5D6E-409C-BE32-E72D297353CC}">
              <c16:uniqueId val="{0000000E-3D2E-4633-BE72-77A04EAAB444}"/>
            </c:ext>
          </c:extLst>
        </c:ser>
        <c:ser>
          <c:idx val="1"/>
          <c:order val="1"/>
          <c:tx>
            <c:strRef>
              <c:f>Hoja1!$C$1</c:f>
              <c:strCache>
                <c:ptCount val="1"/>
                <c:pt idx="0">
                  <c:v>Cobertura real</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Lbl>
              <c:idx val="0"/>
              <c:tx>
                <c:rich>
                  <a:bodyPr/>
                  <a:lstStyle/>
                  <a:p>
                    <a:r>
                      <a:rPr lang="en-US"/>
                      <a:t>97%, </a:t>
                    </a:r>
                    <a:fld id="{C91B8D9A-CE1C-4E7E-98BB-BFA1B7308D1D}"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3D2E-4633-BE72-77A04EAAB444}"/>
                </c:ext>
              </c:extLst>
            </c:dLbl>
            <c:dLbl>
              <c:idx val="1"/>
              <c:tx>
                <c:rich>
                  <a:bodyPr/>
                  <a:lstStyle/>
                  <a:p>
                    <a:r>
                      <a:rPr lang="en-US"/>
                      <a:t>95%, </a:t>
                    </a:r>
                    <a:fld id="{A4784D44-A4AC-49F6-9FF5-EDCD6604F978}"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0-3D2E-4633-BE72-77A04EAAB444}"/>
                </c:ext>
              </c:extLst>
            </c:dLbl>
            <c:dLbl>
              <c:idx val="2"/>
              <c:tx>
                <c:rich>
                  <a:bodyPr/>
                  <a:lstStyle/>
                  <a:p>
                    <a:r>
                      <a:rPr lang="en-US"/>
                      <a:t>94%, </a:t>
                    </a:r>
                    <a:fld id="{C078860D-996A-4B53-96AD-999D234D4354}"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1-3D2E-4633-BE72-77A04EAAB444}"/>
                </c:ext>
              </c:extLst>
            </c:dLbl>
            <c:dLbl>
              <c:idx val="3"/>
              <c:tx>
                <c:rich>
                  <a:bodyPr/>
                  <a:lstStyle/>
                  <a:p>
                    <a:r>
                      <a:rPr lang="en-US"/>
                      <a:t>88%, </a:t>
                    </a:r>
                    <a:fld id="{B7D97476-679A-4533-B2BD-C61756387E7A}"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2-3D2E-4633-BE72-77A04EAAB444}"/>
                </c:ext>
              </c:extLst>
            </c:dLbl>
            <c:dLbl>
              <c:idx val="4"/>
              <c:tx>
                <c:rich>
                  <a:bodyPr/>
                  <a:lstStyle/>
                  <a:p>
                    <a:r>
                      <a:rPr lang="en-US"/>
                      <a:t>95%, </a:t>
                    </a:r>
                    <a:fld id="{826438A3-287A-42BB-A313-E71E26E5C36E}"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3-3D2E-4633-BE72-77A04EAAB444}"/>
                </c:ext>
              </c:extLst>
            </c:dLbl>
            <c:dLbl>
              <c:idx val="5"/>
              <c:tx>
                <c:rich>
                  <a:bodyPr/>
                  <a:lstStyle/>
                  <a:p>
                    <a:r>
                      <a:rPr lang="en-US"/>
                      <a:t>93%, </a:t>
                    </a:r>
                    <a:fld id="{BEDDD1A6-9D65-4818-A31E-28139905E230}"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4-3D2E-4633-BE72-77A04EAAB444}"/>
                </c:ext>
              </c:extLst>
            </c:dLbl>
            <c:dLbl>
              <c:idx val="6"/>
              <c:tx>
                <c:rich>
                  <a:bodyPr/>
                  <a:lstStyle/>
                  <a:p>
                    <a:r>
                      <a:rPr lang="en-US"/>
                      <a:t>90%, </a:t>
                    </a:r>
                    <a:fld id="{0D708296-B3CA-4EFF-8FD4-5D1AC2CE85ED}"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5-3D2E-4633-BE72-77A04EAAB444}"/>
                </c:ext>
              </c:extLst>
            </c:dLbl>
            <c:dLbl>
              <c:idx val="7"/>
              <c:tx>
                <c:rich>
                  <a:bodyPr/>
                  <a:lstStyle/>
                  <a:p>
                    <a:r>
                      <a:rPr lang="en-US"/>
                      <a:t>95%, </a:t>
                    </a:r>
                    <a:fld id="{2B45E35D-B498-48F6-8EF0-57C733AA0A06}"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6-3D2E-4633-BE72-77A04EAAB444}"/>
                </c:ext>
              </c:extLst>
            </c:dLbl>
            <c:dLbl>
              <c:idx val="8"/>
              <c:tx>
                <c:rich>
                  <a:bodyPr/>
                  <a:lstStyle/>
                  <a:p>
                    <a:r>
                      <a:rPr lang="en-US"/>
                      <a:t>92%, </a:t>
                    </a:r>
                    <a:fld id="{FB1B0D5F-B686-4594-9421-D82BE06E5543}"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7-3D2E-4633-BE72-77A04EAAB444}"/>
                </c:ext>
              </c:extLst>
            </c:dLbl>
            <c:dLbl>
              <c:idx val="9"/>
              <c:tx>
                <c:rich>
                  <a:bodyPr/>
                  <a:lstStyle/>
                  <a:p>
                    <a:r>
                      <a:rPr lang="en-US"/>
                      <a:t>96%, </a:t>
                    </a:r>
                    <a:fld id="{4160C533-D4BE-4ACB-A61D-912B88F371D5}"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8-3D2E-4633-BE72-77A04EAAB444}"/>
                </c:ext>
              </c:extLst>
            </c:dLbl>
            <c:dLbl>
              <c:idx val="10"/>
              <c:tx>
                <c:rich>
                  <a:bodyPr/>
                  <a:lstStyle/>
                  <a:p>
                    <a:r>
                      <a:rPr lang="en-US"/>
                      <a:t>92%, </a:t>
                    </a:r>
                    <a:fld id="{A66B493E-0F93-4124-A4FF-B1F342344528}"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9-3D2E-4633-BE72-77A04EAAB444}"/>
                </c:ext>
              </c:extLst>
            </c:dLbl>
            <c:dLbl>
              <c:idx val="11"/>
              <c:tx>
                <c:rich>
                  <a:bodyPr/>
                  <a:lstStyle/>
                  <a:p>
                    <a:r>
                      <a:rPr lang="en-US"/>
                      <a:t>88%, </a:t>
                    </a:r>
                    <a:fld id="{E707DCA5-71C6-40D5-B273-EA806DD46744}"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A-3D2E-4633-BE72-77A04EAAB444}"/>
                </c:ext>
              </c:extLst>
            </c:dLbl>
            <c:dLbl>
              <c:idx val="12"/>
              <c:tx>
                <c:rich>
                  <a:bodyPr/>
                  <a:lstStyle/>
                  <a:p>
                    <a:r>
                      <a:rPr lang="en-US"/>
                      <a:t>92%, </a:t>
                    </a:r>
                    <a:fld id="{96FDD57B-CFB2-4694-A9E5-5B14111E2A51}" type="VALUE">
                      <a:rPr lang="en-US"/>
                      <a:pPr/>
                      <a:t>[VALOR]</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B-3D2E-4633-BE72-77A04EAAB444}"/>
                </c:ext>
              </c:extLst>
            </c:dLbl>
            <c:dLbl>
              <c:idx val="13"/>
              <c:tx>
                <c:rich>
                  <a:bodyPr/>
                  <a:lstStyle/>
                  <a:p>
                    <a:r>
                      <a:rPr lang="en-US"/>
                      <a:t>73%,</a:t>
                    </a:r>
                    <a:r>
                      <a:rPr lang="en-US" baseline="0"/>
                      <a:t> </a:t>
                    </a:r>
                    <a:fld id="{9E81E05D-7342-4320-BE77-0D1D02EB673F}" type="VALUE">
                      <a:rPr lang="en-US"/>
                      <a:pPr/>
                      <a:t>[VALOR]</a:t>
                    </a:fld>
                    <a:endParaRPr lang="en-US" baseline="0"/>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C-3D2E-4633-BE72-77A04EAAB444}"/>
                </c:ext>
              </c:extLst>
            </c:dLbl>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2:$A$15</c:f>
              <c:strCache>
                <c:ptCount val="14"/>
                <c:pt idx="0">
                  <c:v>Sprint 2</c:v>
                </c:pt>
                <c:pt idx="1">
                  <c:v>Sprint 3</c:v>
                </c:pt>
                <c:pt idx="2">
                  <c:v>Sprint 4</c:v>
                </c:pt>
                <c:pt idx="3">
                  <c:v>Sprint 5</c:v>
                </c:pt>
                <c:pt idx="4">
                  <c:v>Sprint 6</c:v>
                </c:pt>
                <c:pt idx="5">
                  <c:v>Sprint 7</c:v>
                </c:pt>
                <c:pt idx="6">
                  <c:v>Sprint 8</c:v>
                </c:pt>
                <c:pt idx="7">
                  <c:v>Sprint 9</c:v>
                </c:pt>
                <c:pt idx="8">
                  <c:v>Sprint 10</c:v>
                </c:pt>
                <c:pt idx="9">
                  <c:v>Sprint 11</c:v>
                </c:pt>
                <c:pt idx="10">
                  <c:v>Sprint 12</c:v>
                </c:pt>
                <c:pt idx="11">
                  <c:v>Sprint 13</c:v>
                </c:pt>
                <c:pt idx="12">
                  <c:v>Sprint 14</c:v>
                </c:pt>
                <c:pt idx="13">
                  <c:v>Sprint 15</c:v>
                </c:pt>
              </c:strCache>
            </c:strRef>
          </c:cat>
          <c:val>
            <c:numRef>
              <c:f>Hoja1!$C$2:$C$15</c:f>
              <c:numCache>
                <c:formatCode>General</c:formatCode>
                <c:ptCount val="14"/>
                <c:pt idx="0">
                  <c:v>229</c:v>
                </c:pt>
                <c:pt idx="1">
                  <c:v>80</c:v>
                </c:pt>
                <c:pt idx="2">
                  <c:v>101</c:v>
                </c:pt>
                <c:pt idx="3">
                  <c:v>73</c:v>
                </c:pt>
                <c:pt idx="4">
                  <c:v>86</c:v>
                </c:pt>
                <c:pt idx="5">
                  <c:v>147</c:v>
                </c:pt>
                <c:pt idx="6">
                  <c:v>69</c:v>
                </c:pt>
                <c:pt idx="7">
                  <c:v>145</c:v>
                </c:pt>
                <c:pt idx="8">
                  <c:v>48</c:v>
                </c:pt>
                <c:pt idx="9">
                  <c:v>110</c:v>
                </c:pt>
                <c:pt idx="10">
                  <c:v>198</c:v>
                </c:pt>
                <c:pt idx="11">
                  <c:v>63</c:v>
                </c:pt>
                <c:pt idx="12">
                  <c:v>97</c:v>
                </c:pt>
                <c:pt idx="13">
                  <c:v>144</c:v>
                </c:pt>
              </c:numCache>
            </c:numRef>
          </c:val>
          <c:extLst>
            <c:ext xmlns:c16="http://schemas.microsoft.com/office/drawing/2014/chart" uri="{C3380CC4-5D6E-409C-BE32-E72D297353CC}">
              <c16:uniqueId val="{0000001D-3D2E-4633-BE72-77A04EAAB444}"/>
            </c:ext>
          </c:extLst>
        </c:ser>
        <c:dLbls>
          <c:dLblPos val="outEnd"/>
          <c:showLegendKey val="0"/>
          <c:showVal val="1"/>
          <c:showCatName val="0"/>
          <c:showSerName val="0"/>
          <c:showPercent val="0"/>
          <c:showBubbleSize val="0"/>
        </c:dLbls>
        <c:gapWidth val="100"/>
        <c:overlap val="-24"/>
        <c:axId val="1670864511"/>
        <c:axId val="1670866591"/>
      </c:barChart>
      <c:catAx>
        <c:axId val="1670864511"/>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t>SPRINTS DEL SISTEMA</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70866591"/>
        <c:crosses val="autoZero"/>
        <c:auto val="1"/>
        <c:lblAlgn val="ctr"/>
        <c:lblOffset val="100"/>
        <c:noMultiLvlLbl val="0"/>
      </c:catAx>
      <c:valAx>
        <c:axId val="1670866591"/>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t>LÍNEAS DE CÓDIGO</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708645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Hoja1!$F$3</c:f>
              <c:strCache>
                <c:ptCount val="1"/>
                <c:pt idx="0">
                  <c:v>Promedio</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Hoja1!$G$2:$H$2</c:f>
              <c:strCache>
                <c:ptCount val="2"/>
                <c:pt idx="0">
                  <c:v>Automatizado</c:v>
                </c:pt>
                <c:pt idx="1">
                  <c:v>Manual</c:v>
                </c:pt>
              </c:strCache>
            </c:strRef>
          </c:cat>
          <c:val>
            <c:numRef>
              <c:f>Hoja1!$G$3:$H$3</c:f>
              <c:numCache>
                <c:formatCode>General</c:formatCode>
                <c:ptCount val="2"/>
                <c:pt idx="0">
                  <c:v>1.1499999999999999</c:v>
                </c:pt>
                <c:pt idx="1">
                  <c:v>14.51</c:v>
                </c:pt>
              </c:numCache>
            </c:numRef>
          </c:val>
          <c:extLst>
            <c:ext xmlns:c16="http://schemas.microsoft.com/office/drawing/2014/chart" uri="{C3380CC4-5D6E-409C-BE32-E72D297353CC}">
              <c16:uniqueId val="{00000000-F6DC-4D3A-B0C8-F409E07679CB}"/>
            </c:ext>
          </c:extLst>
        </c:ser>
        <c:dLbls>
          <c:dLblPos val="outEnd"/>
          <c:showLegendKey val="0"/>
          <c:showVal val="1"/>
          <c:showCatName val="0"/>
          <c:showSerName val="0"/>
          <c:showPercent val="0"/>
          <c:showBubbleSize val="0"/>
        </c:dLbls>
        <c:gapWidth val="100"/>
        <c:overlap val="-24"/>
        <c:axId val="1155470400"/>
        <c:axId val="1155457088"/>
      </c:barChart>
      <c:catAx>
        <c:axId val="1155470400"/>
        <c:scaling>
          <c:orientation val="minMax"/>
        </c:scaling>
        <c:delete val="0"/>
        <c:axPos val="b"/>
        <c:title>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155457088"/>
        <c:crosses val="autoZero"/>
        <c:auto val="1"/>
        <c:lblAlgn val="ctr"/>
        <c:lblOffset val="100"/>
        <c:noMultiLvlLbl val="0"/>
      </c:catAx>
      <c:valAx>
        <c:axId val="1155457088"/>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Minutos</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155470400"/>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8AB643B65DCCDA47AD0A7722CC3962EC" ma:contentTypeVersion="2" ma:contentTypeDescription="Crear nuevo documento." ma:contentTypeScope="" ma:versionID="f56beea5709096db08d3774d84631797">
  <xsd:schema xmlns:xsd="http://www.w3.org/2001/XMLSchema" xmlns:xs="http://www.w3.org/2001/XMLSchema" xmlns:p="http://schemas.microsoft.com/office/2006/metadata/properties" xmlns:ns2="55f87532-43ca-4143-907a-f882fae4afca" targetNamespace="http://schemas.microsoft.com/office/2006/metadata/properties" ma:root="true" ma:fieldsID="6e347be5af24b0fd5747aa8617e3612c" ns2:_="">
    <xsd:import namespace="55f87532-43ca-4143-907a-f882fae4afca"/>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f87532-43ca-4143-907a-f882fae4af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B25E33A4-4A05-4C6C-806E-0269B42FC1D4}">
  <ds:schemaRefs>
    <ds:schemaRef ds:uri="http://schemas.microsoft.com/sharepoint/v3/contenttype/forms"/>
  </ds:schemaRefs>
</ds:datastoreItem>
</file>

<file path=customXml/itemProps2.xml><?xml version="1.0" encoding="utf-8"?>
<ds:datastoreItem xmlns:ds="http://schemas.openxmlformats.org/officeDocument/2006/customXml" ds:itemID="{1F65496D-928D-4034-9DEB-C1E2888EFA2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7F2C742-7C3B-4BA4-B119-34AED38FEB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f87532-43ca-4143-907a-f882fae4af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984EE0-A925-4874-999D-5705CC278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5</TotalTime>
  <Pages>210</Pages>
  <Words>63747</Words>
  <Characters>363360</Characters>
  <Application>Microsoft Office Word</Application>
  <DocSecurity>0</DocSecurity>
  <Lines>3028</Lines>
  <Paragraphs>8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6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udio lenin</dc:creator>
  <cp:lastModifiedBy>wilmer alexander aldas panimboza</cp:lastModifiedBy>
  <cp:revision>819</cp:revision>
  <dcterms:created xsi:type="dcterms:W3CDTF">2021-06-12T22:10:00Z</dcterms:created>
  <dcterms:modified xsi:type="dcterms:W3CDTF">2021-07-28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6-01T00:00:00Z</vt:filetime>
  </property>
  <property fmtid="{D5CDD505-2E9C-101B-9397-08002B2CF9AE}" pid="3" name="Creator">
    <vt:lpwstr>Microsoft® Word 2016</vt:lpwstr>
  </property>
  <property fmtid="{D5CDD505-2E9C-101B-9397-08002B2CF9AE}" pid="4" name="LastSaved">
    <vt:filetime>2020-07-03T00:00:00Z</vt:filetime>
  </property>
  <property fmtid="{D5CDD505-2E9C-101B-9397-08002B2CF9AE}" pid="5" name="ZOTERO_PREF_1">
    <vt:lpwstr>&lt;data data-version="3" zotero-version="5.0.96.2"&gt;&lt;session id="84aa7Hc7"/&gt;&lt;style id="http://www.zotero.org/styles/apa" locale="es-ES" hasBibliography="1" bibliographyStyleHasBeenSet="1"/&gt;&lt;prefs&gt;&lt;pref name="fieldType" value="Field"/&gt;&lt;pref name="automaticJou</vt:lpwstr>
  </property>
  <property fmtid="{D5CDD505-2E9C-101B-9397-08002B2CF9AE}" pid="6" name="ZOTERO_PREF_2">
    <vt:lpwstr>rnalAbbreviations" value="true"/&gt;&lt;/prefs&gt;&lt;/data&gt;</vt:lpwstr>
  </property>
  <property fmtid="{D5CDD505-2E9C-101B-9397-08002B2CF9AE}" pid="7" name="ContentTypeId">
    <vt:lpwstr>0x0101008AB643B65DCCDA47AD0A7722CC3962EC</vt:lpwstr>
  </property>
</Properties>
</file>